
<file path=[Content_Types].xml><?xml version="1.0" encoding="utf-8"?>
<Types xmlns="http://schemas.openxmlformats.org/package/2006/content-types">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DF2F020" w14:textId="12A36772" w:rsidR="005B2679" w:rsidRPr="00114FAF" w:rsidRDefault="00776DAD" w:rsidP="003F40B7">
      <w:pPr>
        <w:tabs>
          <w:tab w:val="center" w:pos="3966"/>
          <w:tab w:val="left" w:pos="6168"/>
        </w:tabs>
        <w:jc w:val="center"/>
        <w:rPr>
          <w:rFonts w:cs="Times New Roman"/>
          <w:b/>
          <w:color w:val="000000"/>
          <w:szCs w:val="24"/>
        </w:rPr>
      </w:pPr>
      <w:r>
        <w:rPr>
          <w:rFonts w:cs="Times New Roman"/>
          <w:b/>
          <w:color w:val="000000"/>
          <w:szCs w:val="24"/>
        </w:rPr>
        <w:t>PROGRAM STUDI SARJANA SISTEM INFORMASI</w:t>
      </w:r>
      <w:r w:rsidR="00114FAF">
        <w:rPr>
          <w:rFonts w:cs="Times New Roman"/>
          <w:b/>
          <w:color w:val="000000"/>
          <w:szCs w:val="24"/>
        </w:rPr>
        <w:br/>
      </w:r>
      <w:r w:rsidR="003F40B7">
        <w:rPr>
          <w:rFonts w:cs="Times New Roman"/>
          <w:b/>
          <w:color w:val="000000"/>
          <w:szCs w:val="24"/>
        </w:rPr>
        <w:t xml:space="preserve"> </w:t>
      </w:r>
      <w:r w:rsidR="00114FAF">
        <w:rPr>
          <w:rFonts w:cs="Times New Roman"/>
          <w:b/>
          <w:color w:val="000000"/>
          <w:szCs w:val="24"/>
        </w:rPr>
        <w:t>PENELITIAN</w:t>
      </w:r>
      <w:r w:rsidR="00AB26F1">
        <w:rPr>
          <w:rFonts w:cs="Times New Roman"/>
          <w:b/>
          <w:color w:val="000000"/>
          <w:szCs w:val="24"/>
        </w:rPr>
        <w:t xml:space="preserve"> TUGAS AKHIR</w:t>
      </w:r>
      <w:r w:rsidR="00114FAF">
        <w:rPr>
          <w:rFonts w:cs="Times New Roman"/>
          <w:b/>
          <w:color w:val="000000"/>
          <w:szCs w:val="24"/>
        </w:rPr>
        <w:t xml:space="preserve"> I</w:t>
      </w:r>
      <w:r w:rsidR="00981277">
        <w:rPr>
          <w:rFonts w:cs="Times New Roman"/>
          <w:b/>
          <w:color w:val="000000"/>
          <w:szCs w:val="24"/>
        </w:rPr>
        <w:t>I</w:t>
      </w:r>
    </w:p>
    <w:p w14:paraId="65A49E1F" w14:textId="77777777" w:rsidR="00BC1711" w:rsidRPr="009E6083" w:rsidRDefault="00BC1711" w:rsidP="009E6083">
      <w:pPr>
        <w:tabs>
          <w:tab w:val="center" w:pos="3966"/>
          <w:tab w:val="left" w:pos="6168"/>
        </w:tabs>
        <w:jc w:val="center"/>
        <w:rPr>
          <w:rFonts w:cs="Times New Roman"/>
          <w:b/>
          <w:szCs w:val="24"/>
        </w:rPr>
      </w:pPr>
    </w:p>
    <w:p w14:paraId="66799E08" w14:textId="77777777" w:rsidR="005B2679" w:rsidRPr="009E6083" w:rsidRDefault="005B2679" w:rsidP="009E6083">
      <w:pPr>
        <w:jc w:val="center"/>
        <w:rPr>
          <w:rFonts w:cs="Times New Roman"/>
          <w:b/>
          <w:szCs w:val="24"/>
        </w:rPr>
      </w:pPr>
    </w:p>
    <w:p w14:paraId="43B62ABC" w14:textId="53DF73A7" w:rsidR="005F4D59" w:rsidRPr="005F4D59" w:rsidRDefault="005F4D59" w:rsidP="005F4D59">
      <w:pPr>
        <w:spacing w:before="240"/>
        <w:jc w:val="center"/>
        <w:rPr>
          <w:rFonts w:cs="Times New Roman"/>
          <w:b/>
          <w:color w:val="000000"/>
          <w:szCs w:val="24"/>
        </w:rPr>
      </w:pPr>
      <w:r w:rsidRPr="005F4D59">
        <w:rPr>
          <w:rFonts w:cs="Times New Roman"/>
          <w:b/>
          <w:noProof/>
          <w:color w:val="000000"/>
          <w:szCs w:val="24"/>
        </w:rPr>
        <w:drawing>
          <wp:inline distT="0" distB="0" distL="0" distR="0" wp14:anchorId="4F6729A9" wp14:editId="7CF53705">
            <wp:extent cx="1188148" cy="1280160"/>
            <wp:effectExtent l="0" t="0" r="0" b="0"/>
            <wp:docPr id="100781368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88148" cy="1280160"/>
                    </a:xfrm>
                    <a:prstGeom prst="rect">
                      <a:avLst/>
                    </a:prstGeom>
                    <a:noFill/>
                    <a:ln>
                      <a:noFill/>
                    </a:ln>
                  </pic:spPr>
                </pic:pic>
              </a:graphicData>
            </a:graphic>
          </wp:inline>
        </w:drawing>
      </w:r>
    </w:p>
    <w:p w14:paraId="62B08720" w14:textId="15C22534" w:rsidR="005B2679" w:rsidRPr="009E6083" w:rsidRDefault="005B2679" w:rsidP="009E6083">
      <w:pPr>
        <w:spacing w:before="240"/>
        <w:jc w:val="center"/>
        <w:rPr>
          <w:rFonts w:cs="Times New Roman"/>
          <w:b/>
          <w:color w:val="000000"/>
          <w:szCs w:val="24"/>
        </w:rPr>
      </w:pPr>
    </w:p>
    <w:p w14:paraId="293CB7E2" w14:textId="77777777" w:rsidR="005B2679" w:rsidRPr="00883382" w:rsidRDefault="005B2679" w:rsidP="009E6083">
      <w:pPr>
        <w:rPr>
          <w:rFonts w:cs="Times New Roman"/>
          <w:b/>
          <w:color w:val="000000"/>
          <w:szCs w:val="24"/>
        </w:rPr>
      </w:pPr>
    </w:p>
    <w:p w14:paraId="25C6E87C" w14:textId="3D8C28FE" w:rsidR="005B2679" w:rsidRPr="00883382" w:rsidRDefault="00EA4B4E" w:rsidP="00574089">
      <w:pPr>
        <w:spacing w:after="240"/>
        <w:jc w:val="center"/>
        <w:rPr>
          <w:rFonts w:cs="Times New Roman"/>
          <w:b/>
          <w:color w:val="000000"/>
          <w:szCs w:val="24"/>
        </w:rPr>
      </w:pPr>
      <w:bookmarkStart w:id="0" w:name="_Hlk187827850"/>
      <w:r w:rsidRPr="00883382">
        <w:rPr>
          <w:rFonts w:cs="Times New Roman"/>
          <w:b/>
          <w:color w:val="000000"/>
          <w:szCs w:val="24"/>
        </w:rPr>
        <w:t xml:space="preserve">Integrating Progressive Learning </w:t>
      </w:r>
      <w:r w:rsidR="00EB59B8" w:rsidRPr="00883382">
        <w:rPr>
          <w:rFonts w:cs="Times New Roman"/>
          <w:b/>
          <w:color w:val="000000"/>
          <w:szCs w:val="24"/>
        </w:rPr>
        <w:t xml:space="preserve">and </w:t>
      </w:r>
      <w:r w:rsidR="00EB4EAD" w:rsidRPr="00883382">
        <w:rPr>
          <w:rFonts w:cs="Times New Roman"/>
          <w:b/>
          <w:color w:val="000000"/>
          <w:szCs w:val="24"/>
        </w:rPr>
        <w:t xml:space="preserve">Serious games </w:t>
      </w:r>
      <w:r w:rsidRPr="00883382">
        <w:rPr>
          <w:rFonts w:cs="Times New Roman"/>
          <w:b/>
          <w:color w:val="000000"/>
          <w:szCs w:val="24"/>
        </w:rPr>
        <w:t xml:space="preserve">in </w:t>
      </w:r>
      <w:r w:rsidR="00FB7BCA" w:rsidRPr="00883382">
        <w:rPr>
          <w:rFonts w:cs="Times New Roman"/>
          <w:b/>
          <w:color w:val="000000"/>
          <w:szCs w:val="24"/>
        </w:rPr>
        <w:t>Gamification</w:t>
      </w:r>
      <w:r w:rsidR="00EB59B8" w:rsidRPr="00883382">
        <w:rPr>
          <w:rFonts w:cs="Times New Roman"/>
          <w:b/>
          <w:color w:val="000000"/>
          <w:szCs w:val="24"/>
        </w:rPr>
        <w:t xml:space="preserve"> for Balanced Educational</w:t>
      </w:r>
      <w:r w:rsidR="00574089" w:rsidRPr="00883382">
        <w:rPr>
          <w:rFonts w:cs="Times New Roman"/>
          <w:b/>
          <w:color w:val="000000"/>
          <w:szCs w:val="24"/>
        </w:rPr>
        <w:t xml:space="preserve"> Experiences</w:t>
      </w:r>
    </w:p>
    <w:bookmarkEnd w:id="0"/>
    <w:p w14:paraId="20941D0C" w14:textId="77777777" w:rsidR="0020384F" w:rsidRDefault="0020384F" w:rsidP="009E6083">
      <w:pPr>
        <w:spacing w:after="240"/>
        <w:jc w:val="center"/>
        <w:rPr>
          <w:rFonts w:cs="Times New Roman"/>
          <w:b/>
          <w:color w:val="000000"/>
          <w:szCs w:val="24"/>
        </w:rPr>
      </w:pPr>
    </w:p>
    <w:p w14:paraId="28FE7465" w14:textId="3E48A31D" w:rsidR="0020384F" w:rsidRDefault="0020384F" w:rsidP="003F40B7">
      <w:pPr>
        <w:spacing w:after="240"/>
        <w:ind w:left="2340"/>
        <w:rPr>
          <w:rFonts w:cs="Times New Roman"/>
          <w:b/>
          <w:color w:val="000000"/>
          <w:szCs w:val="24"/>
        </w:rPr>
      </w:pPr>
      <w:r>
        <w:rPr>
          <w:rFonts w:cs="Times New Roman"/>
          <w:b/>
          <w:color w:val="000000"/>
          <w:szCs w:val="24"/>
        </w:rPr>
        <w:t xml:space="preserve">12S21002 </w:t>
      </w:r>
      <w:r w:rsidR="003F40B7">
        <w:rPr>
          <w:rFonts w:cs="Times New Roman"/>
          <w:b/>
          <w:color w:val="000000"/>
          <w:szCs w:val="24"/>
        </w:rPr>
        <w:tab/>
      </w:r>
      <w:r w:rsidR="00D02792">
        <w:rPr>
          <w:rFonts w:cs="Times New Roman"/>
          <w:b/>
          <w:color w:val="000000"/>
          <w:szCs w:val="24"/>
        </w:rPr>
        <w:tab/>
      </w:r>
      <w:r>
        <w:rPr>
          <w:rFonts w:cs="Times New Roman"/>
          <w:b/>
          <w:color w:val="000000"/>
          <w:szCs w:val="24"/>
        </w:rPr>
        <w:t>Marudut Budiman Tamp</w:t>
      </w:r>
      <w:r w:rsidR="00C96AE5">
        <w:rPr>
          <w:rFonts w:cs="Times New Roman"/>
          <w:b/>
          <w:color w:val="000000"/>
          <w:szCs w:val="24"/>
        </w:rPr>
        <w:t>u</w:t>
      </w:r>
      <w:r>
        <w:rPr>
          <w:rFonts w:cs="Times New Roman"/>
          <w:b/>
          <w:color w:val="000000"/>
          <w:szCs w:val="24"/>
        </w:rPr>
        <w:t>bol</w:t>
      </w:r>
      <w:r w:rsidR="00246B40">
        <w:rPr>
          <w:rFonts w:cs="Times New Roman"/>
          <w:b/>
          <w:color w:val="000000"/>
          <w:szCs w:val="24"/>
        </w:rPr>
        <w:t>o</w:t>
      </w:r>
      <w:r>
        <w:rPr>
          <w:rFonts w:cs="Times New Roman"/>
          <w:b/>
          <w:color w:val="000000"/>
          <w:szCs w:val="24"/>
        </w:rPr>
        <w:t>n</w:t>
      </w:r>
    </w:p>
    <w:p w14:paraId="73957A0D" w14:textId="6B197A4D" w:rsidR="0020384F" w:rsidRDefault="0020384F" w:rsidP="003F40B7">
      <w:pPr>
        <w:spacing w:after="240"/>
        <w:ind w:left="2340"/>
        <w:rPr>
          <w:rFonts w:cs="Times New Roman"/>
          <w:b/>
          <w:color w:val="000000"/>
          <w:szCs w:val="24"/>
        </w:rPr>
      </w:pPr>
      <w:r>
        <w:rPr>
          <w:rFonts w:cs="Times New Roman"/>
          <w:b/>
          <w:color w:val="000000"/>
          <w:szCs w:val="24"/>
        </w:rPr>
        <w:t xml:space="preserve">12S21009 </w:t>
      </w:r>
      <w:r w:rsidR="00D02792">
        <w:rPr>
          <w:rFonts w:cs="Times New Roman"/>
          <w:b/>
          <w:color w:val="000000"/>
          <w:szCs w:val="24"/>
        </w:rPr>
        <w:tab/>
      </w:r>
      <w:r w:rsidR="003F40B7">
        <w:rPr>
          <w:rFonts w:cs="Times New Roman"/>
          <w:b/>
          <w:color w:val="000000"/>
          <w:szCs w:val="24"/>
        </w:rPr>
        <w:tab/>
      </w:r>
      <w:r>
        <w:rPr>
          <w:rFonts w:cs="Times New Roman"/>
          <w:b/>
          <w:color w:val="000000"/>
          <w:szCs w:val="24"/>
        </w:rPr>
        <w:t>Mikhael Janugrah Pakpahan</w:t>
      </w:r>
    </w:p>
    <w:p w14:paraId="748910CC" w14:textId="4B75DC40" w:rsidR="00015377" w:rsidRDefault="0020384F" w:rsidP="003F40B7">
      <w:pPr>
        <w:spacing w:after="240"/>
        <w:ind w:left="2340"/>
        <w:rPr>
          <w:rFonts w:cs="Times New Roman"/>
          <w:b/>
          <w:color w:val="000000"/>
          <w:szCs w:val="24"/>
        </w:rPr>
      </w:pPr>
      <w:r>
        <w:rPr>
          <w:rFonts w:cs="Times New Roman"/>
          <w:b/>
          <w:color w:val="000000"/>
          <w:szCs w:val="24"/>
        </w:rPr>
        <w:t>12S21056</w:t>
      </w:r>
      <w:r w:rsidR="00D02792">
        <w:rPr>
          <w:rFonts w:cs="Times New Roman"/>
          <w:b/>
          <w:color w:val="000000"/>
          <w:szCs w:val="24"/>
        </w:rPr>
        <w:t xml:space="preserve"> </w:t>
      </w:r>
      <w:r w:rsidR="00D02792">
        <w:rPr>
          <w:rFonts w:cs="Times New Roman"/>
          <w:b/>
          <w:color w:val="000000"/>
          <w:szCs w:val="24"/>
        </w:rPr>
        <w:tab/>
      </w:r>
      <w:r w:rsidR="003F40B7">
        <w:rPr>
          <w:rFonts w:cs="Times New Roman"/>
          <w:b/>
          <w:color w:val="000000"/>
          <w:szCs w:val="24"/>
        </w:rPr>
        <w:tab/>
      </w:r>
      <w:r w:rsidR="00D02792">
        <w:rPr>
          <w:rFonts w:cs="Times New Roman"/>
          <w:b/>
          <w:color w:val="000000"/>
          <w:szCs w:val="24"/>
        </w:rPr>
        <w:t>Endang Siregar</w:t>
      </w:r>
    </w:p>
    <w:p w14:paraId="31BEEBF6" w14:textId="77777777" w:rsidR="005B2679" w:rsidRPr="009E6083" w:rsidRDefault="005B2679" w:rsidP="0024214D">
      <w:pPr>
        <w:rPr>
          <w:rFonts w:cs="Times New Roman"/>
          <w:b/>
          <w:color w:val="FFFF00"/>
          <w:szCs w:val="24"/>
        </w:rPr>
      </w:pPr>
    </w:p>
    <w:p w14:paraId="0F4345AC" w14:textId="77777777" w:rsidR="00C67A1E" w:rsidRPr="009E6083" w:rsidRDefault="00C67A1E" w:rsidP="009E6083">
      <w:pPr>
        <w:jc w:val="center"/>
        <w:rPr>
          <w:rFonts w:cs="Times New Roman"/>
          <w:b/>
          <w:color w:val="FFFF00"/>
          <w:szCs w:val="24"/>
        </w:rPr>
      </w:pPr>
    </w:p>
    <w:p w14:paraId="046F07C0" w14:textId="77777777" w:rsidR="005B2679" w:rsidRPr="009E6083" w:rsidRDefault="005B2679" w:rsidP="009E6083">
      <w:pPr>
        <w:jc w:val="center"/>
        <w:rPr>
          <w:rFonts w:cs="Times New Roman"/>
          <w:b/>
          <w:color w:val="000000"/>
          <w:szCs w:val="24"/>
        </w:rPr>
      </w:pPr>
      <w:r w:rsidRPr="009E6083">
        <w:rPr>
          <w:rFonts w:cs="Times New Roman"/>
          <w:b/>
          <w:color w:val="000000"/>
          <w:szCs w:val="24"/>
        </w:rPr>
        <w:t>PROGRAM STUDI SARJANA SISTEM INFORMASI FAKULTAS INFORMATIKA DAN TEKNIK ELEKTRO</w:t>
      </w:r>
    </w:p>
    <w:p w14:paraId="3288F9E3" w14:textId="77777777" w:rsidR="005B2679" w:rsidRPr="009E6083" w:rsidRDefault="005B2679" w:rsidP="009E6083">
      <w:pPr>
        <w:jc w:val="center"/>
        <w:rPr>
          <w:rFonts w:cs="Times New Roman"/>
          <w:b/>
          <w:color w:val="000000"/>
          <w:szCs w:val="24"/>
        </w:rPr>
      </w:pPr>
      <w:r w:rsidRPr="009E6083">
        <w:rPr>
          <w:rFonts w:cs="Times New Roman"/>
          <w:b/>
          <w:color w:val="000000"/>
          <w:szCs w:val="24"/>
        </w:rPr>
        <w:t>INSTITUT TEKNOLOGI DEL</w:t>
      </w:r>
    </w:p>
    <w:p w14:paraId="4B30C7F2" w14:textId="0BD7F150" w:rsidR="00845AE6" w:rsidRDefault="005B2679" w:rsidP="00B23458">
      <w:pPr>
        <w:jc w:val="center"/>
        <w:rPr>
          <w:rFonts w:cs="Times New Roman"/>
          <w:b/>
          <w:color w:val="000000"/>
          <w:szCs w:val="24"/>
        </w:rPr>
      </w:pPr>
      <w:r w:rsidRPr="009E6083">
        <w:rPr>
          <w:rFonts w:cs="Times New Roman"/>
          <w:b/>
          <w:color w:val="000000"/>
          <w:szCs w:val="24"/>
        </w:rPr>
        <w:t>2024</w:t>
      </w:r>
    </w:p>
    <w:p w14:paraId="309EF7F0" w14:textId="4D63FCE3" w:rsidR="00845AE6" w:rsidRDefault="00845AE6" w:rsidP="00A57210">
      <w:pPr>
        <w:pStyle w:val="Heading1"/>
        <w:numPr>
          <w:ilvl w:val="0"/>
          <w:numId w:val="0"/>
        </w:numPr>
      </w:pPr>
      <w:bookmarkStart w:id="1" w:name="_Toc195504825"/>
      <w:r>
        <w:t>ABSTRAK</w:t>
      </w:r>
      <w:bookmarkEnd w:id="1"/>
    </w:p>
    <w:p w14:paraId="06839C53" w14:textId="77777777" w:rsidR="00A57210" w:rsidRPr="00A57210" w:rsidRDefault="00A57210" w:rsidP="00A57210"/>
    <w:p w14:paraId="1ED56B20" w14:textId="439B24CD" w:rsidR="00845AE6" w:rsidRDefault="007C2BEB" w:rsidP="00845AE6">
      <w:r>
        <w:t>Nama</w:t>
      </w:r>
      <w:r>
        <w:tab/>
      </w:r>
      <w:r>
        <w:tab/>
      </w:r>
      <w:r>
        <w:tab/>
        <w:t>: Marudut Budiman Tampubolon</w:t>
      </w:r>
    </w:p>
    <w:p w14:paraId="02950083" w14:textId="31DFA317" w:rsidR="007C2BEB" w:rsidRDefault="007C2BEB" w:rsidP="00845AE6">
      <w:r>
        <w:t xml:space="preserve">                                      Mikhael Janugrah Pakpahan</w:t>
      </w:r>
    </w:p>
    <w:p w14:paraId="73E30624" w14:textId="7B07C93D" w:rsidR="007C2BEB" w:rsidRDefault="007C2BEB" w:rsidP="00845AE6">
      <w:r>
        <w:t xml:space="preserve">                                      Endang </w:t>
      </w:r>
      <w:r w:rsidR="008B5BE9">
        <w:t>Siregar</w:t>
      </w:r>
    </w:p>
    <w:p w14:paraId="057358C7" w14:textId="77777777" w:rsidR="00DC3DF0" w:rsidRDefault="008B5BE9" w:rsidP="00DC3DF0">
      <w:r>
        <w:t>Program Studi</w:t>
      </w:r>
      <w:r>
        <w:tab/>
      </w:r>
      <w:r>
        <w:tab/>
        <w:t>: Sarjana Sistem Informasi</w:t>
      </w:r>
    </w:p>
    <w:p w14:paraId="62F75834" w14:textId="2E6FA4C3" w:rsidR="0024214D" w:rsidRDefault="008B5BE9" w:rsidP="00DC3DF0">
      <w:r>
        <w:t>Judul</w:t>
      </w:r>
      <w:r>
        <w:tab/>
      </w:r>
      <w:r>
        <w:tab/>
      </w:r>
      <w:r>
        <w:tab/>
        <w:t xml:space="preserve">: </w:t>
      </w:r>
      <w:r w:rsidR="00574089">
        <w:t>Integ</w:t>
      </w:r>
      <w:r w:rsidR="001B26B1">
        <w:t xml:space="preserve">rating Progressive Learning and </w:t>
      </w:r>
      <w:r w:rsidR="00EB4EAD" w:rsidRPr="00EB4EAD">
        <w:rPr>
          <w:i/>
          <w:iCs/>
        </w:rPr>
        <w:t xml:space="preserve">Serious games </w:t>
      </w:r>
      <w:r w:rsidR="001B26B1">
        <w:t xml:space="preserve">in </w:t>
      </w:r>
      <w:r w:rsidR="00FB7BCA" w:rsidRPr="00612B38">
        <w:t>Gamification</w:t>
      </w:r>
      <w:r w:rsidR="001B26B1" w:rsidRPr="00612B38">
        <w:t xml:space="preserve"> </w:t>
      </w:r>
      <w:r w:rsidR="001B26B1">
        <w:t xml:space="preserve">for </w:t>
      </w:r>
      <w:r w:rsidR="00DC3DF0">
        <w:t xml:space="preserve">                    </w:t>
      </w:r>
    </w:p>
    <w:p w14:paraId="1DC05E41" w14:textId="77ECAADE" w:rsidR="00A57210" w:rsidRDefault="0024214D" w:rsidP="00A57210">
      <w:pPr>
        <w:ind w:left="2160"/>
      </w:pPr>
      <w:r>
        <w:t xml:space="preserve">  </w:t>
      </w:r>
      <w:r w:rsidR="001B26B1">
        <w:t>Balanced Educational Exper</w:t>
      </w:r>
      <w:r w:rsidR="00DC3DF0">
        <w:t xml:space="preserve">iences </w:t>
      </w:r>
    </w:p>
    <w:p w14:paraId="5877A42E" w14:textId="06B0AF73" w:rsidR="00B0516F" w:rsidRDefault="00B23458" w:rsidP="00845AE6">
      <w:r w:rsidRPr="00B23458">
        <w:rPr>
          <w:i/>
          <w:iCs/>
        </w:rPr>
        <w:t>Gamification</w:t>
      </w:r>
      <w:r w:rsidRPr="00B23458">
        <w:t xml:space="preserve"> dalam pendidikan merupakan pendekatan yang memanfaatkan elemen</w:t>
      </w:r>
      <w:r w:rsidR="00D4569E">
        <w:t xml:space="preserve"> - </w:t>
      </w:r>
      <w:r w:rsidRPr="00B23458">
        <w:t xml:space="preserve">elemen permainan, seperti poin, </w:t>
      </w:r>
      <w:r w:rsidRPr="00B23458">
        <w:rPr>
          <w:i/>
          <w:iCs/>
        </w:rPr>
        <w:t>level</w:t>
      </w:r>
      <w:r w:rsidRPr="00B23458">
        <w:t xml:space="preserve">, </w:t>
      </w:r>
      <w:r w:rsidRPr="00B23458">
        <w:rPr>
          <w:i/>
          <w:iCs/>
        </w:rPr>
        <w:t>timer</w:t>
      </w:r>
      <w:r w:rsidRPr="00B23458">
        <w:t xml:space="preserve">, dan </w:t>
      </w:r>
      <w:r w:rsidRPr="00B23458">
        <w:rPr>
          <w:i/>
          <w:iCs/>
        </w:rPr>
        <w:t>feedback</w:t>
      </w:r>
      <w:r w:rsidRPr="00B23458">
        <w:t xml:space="preserve"> untuk meningkatkan motivasi serta keterlibatan pengguna dalam proses belajar. Namun, ketergantungan yang berlebihan terhadap sistem </w:t>
      </w:r>
      <w:r w:rsidRPr="00B23458">
        <w:rPr>
          <w:i/>
          <w:iCs/>
        </w:rPr>
        <w:t>reward</w:t>
      </w:r>
      <w:r w:rsidRPr="00B23458">
        <w:t xml:space="preserve"> dapat mengurangi fokus pengguna terhadap pemahaman materi. Untuk mengatasi permasalahan tersebut, penelitian ini merancang dan mengimplementasikan sebuah sistem kuis berbasis </w:t>
      </w:r>
      <w:r w:rsidRPr="00B23458">
        <w:rPr>
          <w:i/>
          <w:iCs/>
        </w:rPr>
        <w:t>application</w:t>
      </w:r>
      <w:r w:rsidRPr="00B23458">
        <w:t xml:space="preserve"> </w:t>
      </w:r>
      <w:r w:rsidRPr="00B23458">
        <w:rPr>
          <w:i/>
          <w:iCs/>
        </w:rPr>
        <w:t>website</w:t>
      </w:r>
      <w:r w:rsidRPr="00B23458">
        <w:t xml:space="preserve"> </w:t>
      </w:r>
      <w:r w:rsidRPr="00B23458">
        <w:rPr>
          <w:i/>
          <w:iCs/>
        </w:rPr>
        <w:t>educational</w:t>
      </w:r>
      <w:r w:rsidRPr="00B23458">
        <w:t xml:space="preserve"> yang mengintegrasikan pendekatan </w:t>
      </w:r>
      <w:r w:rsidRPr="00B23458">
        <w:rPr>
          <w:i/>
          <w:iCs/>
        </w:rPr>
        <w:t>gamification</w:t>
      </w:r>
      <w:r w:rsidRPr="00B23458">
        <w:t xml:space="preserve">, </w:t>
      </w:r>
      <w:r w:rsidRPr="00B23458">
        <w:rPr>
          <w:i/>
          <w:iCs/>
        </w:rPr>
        <w:t>progressive</w:t>
      </w:r>
      <w:r w:rsidRPr="00B23458">
        <w:t xml:space="preserve"> </w:t>
      </w:r>
      <w:r w:rsidRPr="00B23458">
        <w:rPr>
          <w:i/>
          <w:iCs/>
        </w:rPr>
        <w:t>learning</w:t>
      </w:r>
      <w:r w:rsidRPr="00B23458">
        <w:t xml:space="preserve">, dan </w:t>
      </w:r>
      <w:r w:rsidRPr="00B23458">
        <w:rPr>
          <w:i/>
          <w:iCs/>
        </w:rPr>
        <w:t>serious</w:t>
      </w:r>
      <w:r w:rsidRPr="00B23458">
        <w:t xml:space="preserve"> </w:t>
      </w:r>
      <w:r w:rsidRPr="00B23458">
        <w:rPr>
          <w:i/>
          <w:iCs/>
        </w:rPr>
        <w:t>games</w:t>
      </w:r>
      <w:r w:rsidRPr="00B23458">
        <w:t xml:space="preserve">. Sistem ini dibangun menggunakan </w:t>
      </w:r>
      <w:r w:rsidRPr="00B23458">
        <w:rPr>
          <w:i/>
          <w:iCs/>
        </w:rPr>
        <w:t>framework</w:t>
      </w:r>
      <w:r w:rsidRPr="00B23458">
        <w:t xml:space="preserve"> Laravel dan terintegrasi dengan Firebase Realtime Database serta API Gemini AI untuk menghasilkan soal otomatis dari file materi berformat PDF.</w:t>
      </w:r>
      <w:r w:rsidR="00B0516F">
        <w:t xml:space="preserve"> </w:t>
      </w:r>
      <w:r w:rsidRPr="00B23458">
        <w:rPr>
          <w:i/>
          <w:iCs/>
        </w:rPr>
        <w:t>Progressive</w:t>
      </w:r>
      <w:r w:rsidRPr="00B23458">
        <w:t xml:space="preserve"> </w:t>
      </w:r>
      <w:r w:rsidRPr="00B23458">
        <w:rPr>
          <w:i/>
          <w:iCs/>
        </w:rPr>
        <w:t>learning</w:t>
      </w:r>
      <w:r w:rsidRPr="00B23458">
        <w:t xml:space="preserve"> diterapkan dengan cara mengelompokkan soal berdasarkan tingkat kesulitan secara adaptif sesuai kemampuan pengguna, sedangkan </w:t>
      </w:r>
      <w:r w:rsidRPr="00B23458">
        <w:rPr>
          <w:i/>
          <w:iCs/>
        </w:rPr>
        <w:t>serious</w:t>
      </w:r>
      <w:r w:rsidRPr="00B23458">
        <w:t xml:space="preserve"> </w:t>
      </w:r>
      <w:r w:rsidRPr="00B23458">
        <w:rPr>
          <w:i/>
          <w:iCs/>
        </w:rPr>
        <w:t>games</w:t>
      </w:r>
      <w:r w:rsidRPr="00B23458">
        <w:t xml:space="preserve"> disimulasikan dalam bentuk soal kontekstual dan </w:t>
      </w:r>
      <w:r w:rsidRPr="00B23458">
        <w:rPr>
          <w:i/>
          <w:iCs/>
        </w:rPr>
        <w:t>feedback</w:t>
      </w:r>
      <w:r w:rsidRPr="00B23458">
        <w:t xml:space="preserve"> berbasis pemecahan masalah. Hasil evaluasi melalui survei terhadap 35 responden menunjukkan bahwa sistem ini dinilai menarik, mudah digunakan, dan efektif dalam meningkatkan pemahaman materi. Mayoritas responden juga menyatakan bahwa fitur</w:t>
      </w:r>
      <w:r w:rsidR="00B0516F">
        <w:t xml:space="preserve"> - </w:t>
      </w:r>
      <w:r w:rsidRPr="00B23458">
        <w:t xml:space="preserve">fitur gamifikasi seperti </w:t>
      </w:r>
      <w:r w:rsidRPr="00B23458">
        <w:rPr>
          <w:i/>
          <w:iCs/>
        </w:rPr>
        <w:t>leaderboard</w:t>
      </w:r>
      <w:r w:rsidRPr="00B23458">
        <w:t xml:space="preserve">, </w:t>
      </w:r>
      <w:r w:rsidRPr="00B23458">
        <w:rPr>
          <w:i/>
          <w:iCs/>
        </w:rPr>
        <w:t>feedback</w:t>
      </w:r>
      <w:r w:rsidRPr="00B23458">
        <w:t xml:space="preserve"> otomatis, dan </w:t>
      </w:r>
      <w:r w:rsidRPr="00B23458">
        <w:rPr>
          <w:i/>
          <w:iCs/>
        </w:rPr>
        <w:t>timer</w:t>
      </w:r>
      <w:r w:rsidRPr="00B23458">
        <w:t xml:space="preserve"> meningkatkan pengalaman belajar mereka. Penelitian ini membuktikan bahwa pendekatan gamifikasi yang seimbang dengan strategi pembelajaran yang tepat mampu menciptakan pengalaman belajar digital yang interaktif, adaptif, dan bermakna tanpa menimbulkan ketergantungan terhadap </w:t>
      </w:r>
      <w:r w:rsidRPr="00B23458">
        <w:rPr>
          <w:i/>
          <w:iCs/>
        </w:rPr>
        <w:t>reward</w:t>
      </w:r>
      <w:r w:rsidRPr="00B23458">
        <w:t>.</w:t>
      </w:r>
    </w:p>
    <w:p w14:paraId="7CA8EB35" w14:textId="7EE9553B" w:rsidR="00C25E7B" w:rsidRPr="00D158F1" w:rsidRDefault="00771C0D" w:rsidP="00845AE6">
      <w:r>
        <w:rPr>
          <w:b/>
          <w:bCs/>
        </w:rPr>
        <w:t xml:space="preserve">Kata kunci: </w:t>
      </w:r>
      <w:r w:rsidR="00D4569E" w:rsidRPr="00D4569E">
        <w:rPr>
          <w:i/>
          <w:iCs/>
        </w:rPr>
        <w:t xml:space="preserve">Gamification, Progressive Learning, Serious Games, </w:t>
      </w:r>
      <w:r w:rsidR="00D4569E" w:rsidRPr="00D158F1">
        <w:t>Kuis Interaktif, Pendidikan Digital</w:t>
      </w:r>
    </w:p>
    <w:p w14:paraId="05C9B1BA" w14:textId="77777777" w:rsidR="000B4494" w:rsidRDefault="000B4494" w:rsidP="00845AE6"/>
    <w:p w14:paraId="6D5A8756" w14:textId="77777777" w:rsidR="00C25E7B" w:rsidRDefault="00C25E7B" w:rsidP="00433D9E">
      <w:pPr>
        <w:pStyle w:val="Heading1"/>
        <w:numPr>
          <w:ilvl w:val="0"/>
          <w:numId w:val="0"/>
        </w:numPr>
      </w:pPr>
      <w:bookmarkStart w:id="2" w:name="_Toc195504826"/>
      <w:r>
        <w:lastRenderedPageBreak/>
        <w:t>ABSTRACT</w:t>
      </w:r>
      <w:bookmarkEnd w:id="2"/>
    </w:p>
    <w:p w14:paraId="32CEA194" w14:textId="77777777" w:rsidR="00433D9E" w:rsidRDefault="00433D9E" w:rsidP="00433D9E"/>
    <w:p w14:paraId="1042218C" w14:textId="77777777" w:rsidR="00433D9E" w:rsidRDefault="00433D9E" w:rsidP="00433D9E">
      <w:r>
        <w:t>Nama</w:t>
      </w:r>
      <w:r>
        <w:tab/>
      </w:r>
      <w:r>
        <w:tab/>
      </w:r>
      <w:r>
        <w:tab/>
        <w:t>: Marudut Budiman Tampubolon</w:t>
      </w:r>
    </w:p>
    <w:p w14:paraId="540DA4BE" w14:textId="77777777" w:rsidR="00433D9E" w:rsidRDefault="00433D9E" w:rsidP="00433D9E">
      <w:r>
        <w:t xml:space="preserve">                                      Mikhael Janugrah Pakpahan</w:t>
      </w:r>
    </w:p>
    <w:p w14:paraId="2A75DF4C" w14:textId="77777777" w:rsidR="00433D9E" w:rsidRDefault="00433D9E" w:rsidP="00433D9E">
      <w:r>
        <w:t xml:space="preserve">                                      Endang Siregar</w:t>
      </w:r>
    </w:p>
    <w:p w14:paraId="07042B06" w14:textId="77777777" w:rsidR="00433D9E" w:rsidRDefault="00433D9E" w:rsidP="00433D9E">
      <w:r>
        <w:t>Program Studi</w:t>
      </w:r>
      <w:r>
        <w:tab/>
      </w:r>
      <w:r>
        <w:tab/>
        <w:t>: Sarjana Sistem Informasi</w:t>
      </w:r>
    </w:p>
    <w:p w14:paraId="580931F2" w14:textId="44317085" w:rsidR="0024214D" w:rsidRDefault="00433D9E" w:rsidP="0024214D">
      <w:r>
        <w:t>Judul</w:t>
      </w:r>
      <w:r>
        <w:tab/>
      </w:r>
      <w:r>
        <w:tab/>
      </w:r>
      <w:r>
        <w:tab/>
        <w:t xml:space="preserve">: </w:t>
      </w:r>
      <w:r w:rsidR="0024214D">
        <w:t xml:space="preserve">Integrating Progressive Learning and </w:t>
      </w:r>
      <w:r w:rsidR="00EB4EAD" w:rsidRPr="00EB4EAD">
        <w:rPr>
          <w:i/>
          <w:iCs/>
        </w:rPr>
        <w:t xml:space="preserve">Serious games </w:t>
      </w:r>
      <w:r w:rsidR="0024214D">
        <w:t xml:space="preserve">in </w:t>
      </w:r>
      <w:r w:rsidR="00FB7BCA" w:rsidRPr="00612B38">
        <w:t>Gamification</w:t>
      </w:r>
      <w:r w:rsidR="0024214D">
        <w:t xml:space="preserve"> for                     </w:t>
      </w:r>
    </w:p>
    <w:p w14:paraId="1DE2C171" w14:textId="4D7FFAFF" w:rsidR="00433D9E" w:rsidRDefault="0024214D" w:rsidP="0024214D">
      <w:pPr>
        <w:ind w:left="2160"/>
      </w:pPr>
      <w:r>
        <w:t xml:space="preserve">  Balanced Educational Experiences </w:t>
      </w:r>
    </w:p>
    <w:p w14:paraId="60FC772A" w14:textId="77777777" w:rsidR="0024214D" w:rsidRDefault="0024214D" w:rsidP="0024214D">
      <w:pPr>
        <w:ind w:left="2160"/>
      </w:pPr>
    </w:p>
    <w:p w14:paraId="08D6BD93" w14:textId="77777777" w:rsidR="00A57210" w:rsidRPr="00A57210" w:rsidRDefault="00A57210" w:rsidP="00A57210">
      <w:pPr>
        <w:rPr>
          <w:i/>
          <w:iCs/>
        </w:rPr>
      </w:pPr>
      <w:r w:rsidRPr="00A57210">
        <w:rPr>
          <w:i/>
          <w:iCs/>
        </w:rPr>
        <w:t>Gamification in education is an approach that uses game elements such as points, levels, timers, and instant feedback to enhance motivation and user engagement in the learning process. However, excessive reliance on rewards can reduce learners’ focus on understanding the material. To address this issue, this study designed and implemented a web-based educational quiz system that integrates gamification, progressive learning, and serious games. The system was developed using the Laravel framework and integrated with Firebase Realtime Database and Gemini AI API to automatically generate quiz questions from uploaded PDF learning materials.</w:t>
      </w:r>
    </w:p>
    <w:p w14:paraId="31335831" w14:textId="77777777" w:rsidR="00A57210" w:rsidRPr="00A57210" w:rsidRDefault="00A57210" w:rsidP="00A57210">
      <w:pPr>
        <w:rPr>
          <w:i/>
          <w:iCs/>
        </w:rPr>
      </w:pPr>
      <w:r w:rsidRPr="00A57210">
        <w:rPr>
          <w:i/>
          <w:iCs/>
        </w:rPr>
        <w:t>Progressive learning was applied by grouping questions adaptively based on user performance, while serious games were simulated through contextual questions and problem-solving feedback. Evaluation results from a survey of 35 respondents indicated that the system was engaging, easy to use, and effective in enhancing conceptual understanding. Most respondents also agreed that gamification features such as leaderboards, instant feedback, and timers improved their learning experience. This study shows that a well-balanced gamification approach combined with the right learning strategy can create an interactive, adaptive, and meaningful digital learning experience without causing reward dependency.</w:t>
      </w:r>
    </w:p>
    <w:p w14:paraId="1A8B543B" w14:textId="322AFEE5" w:rsidR="00433D9E" w:rsidRPr="0071094D" w:rsidRDefault="00A57210" w:rsidP="00A57210">
      <w:pPr>
        <w:rPr>
          <w:i/>
          <w:iCs/>
        </w:rPr>
      </w:pPr>
      <w:r w:rsidRPr="00A57210">
        <w:rPr>
          <w:b/>
          <w:bCs/>
          <w:i/>
          <w:iCs/>
        </w:rPr>
        <w:t>Keywords</w:t>
      </w:r>
      <w:r w:rsidRPr="00A57210">
        <w:rPr>
          <w:i/>
          <w:iCs/>
        </w:rPr>
        <w:t>: Gamification, Progressive Learning, Serious Games, Interactive Quiz, Digital Education</w:t>
      </w:r>
    </w:p>
    <w:p w14:paraId="527FDD58" w14:textId="20025589" w:rsidR="00433D9E" w:rsidRPr="00433D9E" w:rsidRDefault="00433D9E" w:rsidP="00433D9E">
      <w:pPr>
        <w:sectPr w:rsidR="00433D9E" w:rsidRPr="00433D9E" w:rsidSect="00186E35">
          <w:footerReference w:type="default" r:id="rId9"/>
          <w:pgSz w:w="12240" w:h="15840"/>
          <w:pgMar w:top="1440" w:right="1440" w:bottom="1440" w:left="1440" w:header="720" w:footer="720" w:gutter="0"/>
          <w:pgNumType w:fmt="lowerRoman"/>
          <w:cols w:space="720"/>
          <w:titlePg/>
          <w:docGrid w:linePitch="360"/>
        </w:sectPr>
      </w:pPr>
    </w:p>
    <w:bookmarkStart w:id="3" w:name="_Toc195504827" w:displacedByCustomXml="next"/>
    <w:sdt>
      <w:sdtPr>
        <w:rPr>
          <w:rFonts w:eastAsiaTheme="minorHAnsi" w:cs="Times New Roman"/>
          <w:b w:val="0"/>
          <w:sz w:val="22"/>
          <w:szCs w:val="22"/>
        </w:rPr>
        <w:id w:val="1158576702"/>
        <w:docPartObj>
          <w:docPartGallery w:val="Table of Contents"/>
          <w:docPartUnique/>
        </w:docPartObj>
      </w:sdtPr>
      <w:sdtEndPr>
        <w:rPr>
          <w:bCs/>
          <w:noProof/>
        </w:rPr>
      </w:sdtEndPr>
      <w:sdtContent>
        <w:p w14:paraId="16E41555" w14:textId="47130A50" w:rsidR="00DF3390" w:rsidRPr="00DF3390" w:rsidRDefault="00DD7F70" w:rsidP="00DF3390">
          <w:pPr>
            <w:pStyle w:val="Heading1"/>
            <w:numPr>
              <w:ilvl w:val="0"/>
              <w:numId w:val="0"/>
            </w:numPr>
            <w:ind w:left="450"/>
            <w:rPr>
              <w:rFonts w:cs="Times New Roman"/>
              <w:sz w:val="22"/>
              <w:szCs w:val="22"/>
            </w:rPr>
          </w:pPr>
          <w:r w:rsidRPr="00A93DD6">
            <w:rPr>
              <w:rFonts w:cs="Times New Roman"/>
              <w:sz w:val="22"/>
              <w:szCs w:val="22"/>
            </w:rPr>
            <w:t>DAFTAR ISI</w:t>
          </w:r>
          <w:bookmarkEnd w:id="3"/>
        </w:p>
        <w:p w14:paraId="1FD6BF96" w14:textId="32A73468" w:rsidR="000D1F3F" w:rsidRDefault="00DD7F70">
          <w:pPr>
            <w:pStyle w:val="TOC1"/>
            <w:tabs>
              <w:tab w:val="right" w:leader="dot" w:pos="9350"/>
            </w:tabs>
            <w:rPr>
              <w:rFonts w:asciiTheme="minorHAnsi" w:eastAsiaTheme="minorEastAsia" w:hAnsiTheme="minorHAnsi"/>
              <w:noProof/>
              <w:sz w:val="22"/>
            </w:rPr>
          </w:pPr>
          <w:r w:rsidRPr="00A93DD6">
            <w:rPr>
              <w:rFonts w:cs="Times New Roman"/>
              <w:sz w:val="22"/>
            </w:rPr>
            <w:fldChar w:fldCharType="begin"/>
          </w:r>
          <w:r w:rsidRPr="00A93DD6">
            <w:rPr>
              <w:rFonts w:cs="Times New Roman"/>
              <w:sz w:val="22"/>
            </w:rPr>
            <w:instrText xml:space="preserve"> TOC \o "1-3" \h \z \u </w:instrText>
          </w:r>
          <w:r w:rsidRPr="00A93DD6">
            <w:rPr>
              <w:rFonts w:cs="Times New Roman"/>
              <w:sz w:val="22"/>
            </w:rPr>
            <w:fldChar w:fldCharType="separate"/>
          </w:r>
          <w:hyperlink w:anchor="_Toc195504825" w:history="1">
            <w:r w:rsidR="000D1F3F" w:rsidRPr="001C0406">
              <w:rPr>
                <w:rStyle w:val="Hyperlink"/>
                <w:noProof/>
              </w:rPr>
              <w:t>ABSTRAK</w:t>
            </w:r>
            <w:r w:rsidR="000D1F3F">
              <w:rPr>
                <w:noProof/>
                <w:webHidden/>
              </w:rPr>
              <w:tab/>
            </w:r>
            <w:r w:rsidR="000D1F3F">
              <w:rPr>
                <w:noProof/>
                <w:webHidden/>
              </w:rPr>
              <w:fldChar w:fldCharType="begin"/>
            </w:r>
            <w:r w:rsidR="000D1F3F">
              <w:rPr>
                <w:noProof/>
                <w:webHidden/>
              </w:rPr>
              <w:instrText xml:space="preserve"> PAGEREF _Toc195504825 \h </w:instrText>
            </w:r>
            <w:r w:rsidR="000D1F3F">
              <w:rPr>
                <w:noProof/>
                <w:webHidden/>
              </w:rPr>
            </w:r>
            <w:r w:rsidR="000D1F3F">
              <w:rPr>
                <w:noProof/>
                <w:webHidden/>
              </w:rPr>
              <w:fldChar w:fldCharType="separate"/>
            </w:r>
            <w:r w:rsidR="000D1F3F">
              <w:rPr>
                <w:noProof/>
                <w:webHidden/>
              </w:rPr>
              <w:t>ii</w:t>
            </w:r>
            <w:r w:rsidR="000D1F3F">
              <w:rPr>
                <w:noProof/>
                <w:webHidden/>
              </w:rPr>
              <w:fldChar w:fldCharType="end"/>
            </w:r>
          </w:hyperlink>
        </w:p>
        <w:p w14:paraId="0C809804" w14:textId="478A6817" w:rsidR="000D1F3F" w:rsidRDefault="000D1F3F">
          <w:pPr>
            <w:pStyle w:val="TOC1"/>
            <w:tabs>
              <w:tab w:val="right" w:leader="dot" w:pos="9350"/>
            </w:tabs>
            <w:rPr>
              <w:rFonts w:asciiTheme="minorHAnsi" w:eastAsiaTheme="minorEastAsia" w:hAnsiTheme="minorHAnsi"/>
              <w:noProof/>
              <w:sz w:val="22"/>
            </w:rPr>
          </w:pPr>
          <w:hyperlink w:anchor="_Toc195504826" w:history="1">
            <w:r w:rsidRPr="001C0406">
              <w:rPr>
                <w:rStyle w:val="Hyperlink"/>
                <w:noProof/>
              </w:rPr>
              <w:t>ABSTRACT</w:t>
            </w:r>
            <w:r>
              <w:rPr>
                <w:noProof/>
                <w:webHidden/>
              </w:rPr>
              <w:tab/>
            </w:r>
            <w:r>
              <w:rPr>
                <w:noProof/>
                <w:webHidden/>
              </w:rPr>
              <w:fldChar w:fldCharType="begin"/>
            </w:r>
            <w:r>
              <w:rPr>
                <w:noProof/>
                <w:webHidden/>
              </w:rPr>
              <w:instrText xml:space="preserve"> PAGEREF _Toc195504826 \h </w:instrText>
            </w:r>
            <w:r>
              <w:rPr>
                <w:noProof/>
                <w:webHidden/>
              </w:rPr>
            </w:r>
            <w:r>
              <w:rPr>
                <w:noProof/>
                <w:webHidden/>
              </w:rPr>
              <w:fldChar w:fldCharType="separate"/>
            </w:r>
            <w:r>
              <w:rPr>
                <w:noProof/>
                <w:webHidden/>
              </w:rPr>
              <w:t>iii</w:t>
            </w:r>
            <w:r>
              <w:rPr>
                <w:noProof/>
                <w:webHidden/>
              </w:rPr>
              <w:fldChar w:fldCharType="end"/>
            </w:r>
          </w:hyperlink>
        </w:p>
        <w:p w14:paraId="3C547F9C" w14:textId="2218670C" w:rsidR="000D1F3F" w:rsidRDefault="000D1F3F">
          <w:pPr>
            <w:pStyle w:val="TOC1"/>
            <w:tabs>
              <w:tab w:val="right" w:leader="dot" w:pos="9350"/>
            </w:tabs>
            <w:rPr>
              <w:rFonts w:asciiTheme="minorHAnsi" w:eastAsiaTheme="minorEastAsia" w:hAnsiTheme="minorHAnsi"/>
              <w:noProof/>
              <w:sz w:val="22"/>
            </w:rPr>
          </w:pPr>
          <w:hyperlink w:anchor="_Toc195504827" w:history="1">
            <w:r w:rsidRPr="001C0406">
              <w:rPr>
                <w:rStyle w:val="Hyperlink"/>
                <w:rFonts w:cs="Times New Roman"/>
                <w:noProof/>
              </w:rPr>
              <w:t>DAFTAR ISI</w:t>
            </w:r>
            <w:r>
              <w:rPr>
                <w:noProof/>
                <w:webHidden/>
              </w:rPr>
              <w:tab/>
            </w:r>
            <w:r>
              <w:rPr>
                <w:noProof/>
                <w:webHidden/>
              </w:rPr>
              <w:fldChar w:fldCharType="begin"/>
            </w:r>
            <w:r>
              <w:rPr>
                <w:noProof/>
                <w:webHidden/>
              </w:rPr>
              <w:instrText xml:space="preserve"> PAGEREF _Toc195504827 \h </w:instrText>
            </w:r>
            <w:r>
              <w:rPr>
                <w:noProof/>
                <w:webHidden/>
              </w:rPr>
            </w:r>
            <w:r>
              <w:rPr>
                <w:noProof/>
                <w:webHidden/>
              </w:rPr>
              <w:fldChar w:fldCharType="separate"/>
            </w:r>
            <w:r>
              <w:rPr>
                <w:noProof/>
                <w:webHidden/>
              </w:rPr>
              <w:t>iv</w:t>
            </w:r>
            <w:r>
              <w:rPr>
                <w:noProof/>
                <w:webHidden/>
              </w:rPr>
              <w:fldChar w:fldCharType="end"/>
            </w:r>
          </w:hyperlink>
        </w:p>
        <w:p w14:paraId="10B05951" w14:textId="5F877062" w:rsidR="000D1F3F" w:rsidRDefault="000D1F3F">
          <w:pPr>
            <w:pStyle w:val="TOC1"/>
            <w:tabs>
              <w:tab w:val="right" w:leader="dot" w:pos="9350"/>
            </w:tabs>
            <w:rPr>
              <w:rFonts w:asciiTheme="minorHAnsi" w:eastAsiaTheme="minorEastAsia" w:hAnsiTheme="minorHAnsi"/>
              <w:noProof/>
              <w:sz w:val="22"/>
            </w:rPr>
          </w:pPr>
          <w:hyperlink w:anchor="_Toc195504828" w:history="1">
            <w:r w:rsidRPr="001C0406">
              <w:rPr>
                <w:rStyle w:val="Hyperlink"/>
                <w:rFonts w:cs="Times New Roman"/>
                <w:noProof/>
              </w:rPr>
              <w:t>DAFTAR TABEL</w:t>
            </w:r>
            <w:r>
              <w:rPr>
                <w:noProof/>
                <w:webHidden/>
              </w:rPr>
              <w:tab/>
            </w:r>
            <w:r>
              <w:rPr>
                <w:noProof/>
                <w:webHidden/>
              </w:rPr>
              <w:fldChar w:fldCharType="begin"/>
            </w:r>
            <w:r>
              <w:rPr>
                <w:noProof/>
                <w:webHidden/>
              </w:rPr>
              <w:instrText xml:space="preserve"> PAGEREF _Toc195504828 \h </w:instrText>
            </w:r>
            <w:r>
              <w:rPr>
                <w:noProof/>
                <w:webHidden/>
              </w:rPr>
            </w:r>
            <w:r>
              <w:rPr>
                <w:noProof/>
                <w:webHidden/>
              </w:rPr>
              <w:fldChar w:fldCharType="separate"/>
            </w:r>
            <w:r>
              <w:rPr>
                <w:noProof/>
                <w:webHidden/>
              </w:rPr>
              <w:t>ix</w:t>
            </w:r>
            <w:r>
              <w:rPr>
                <w:noProof/>
                <w:webHidden/>
              </w:rPr>
              <w:fldChar w:fldCharType="end"/>
            </w:r>
          </w:hyperlink>
        </w:p>
        <w:p w14:paraId="585F4381" w14:textId="755F87F8" w:rsidR="000D1F3F" w:rsidRDefault="000D1F3F">
          <w:pPr>
            <w:pStyle w:val="TOC1"/>
            <w:tabs>
              <w:tab w:val="right" w:leader="dot" w:pos="9350"/>
            </w:tabs>
            <w:rPr>
              <w:rFonts w:asciiTheme="minorHAnsi" w:eastAsiaTheme="minorEastAsia" w:hAnsiTheme="minorHAnsi"/>
              <w:noProof/>
              <w:sz w:val="22"/>
            </w:rPr>
          </w:pPr>
          <w:hyperlink w:anchor="_Toc195504829" w:history="1">
            <w:r w:rsidRPr="001C0406">
              <w:rPr>
                <w:rStyle w:val="Hyperlink"/>
                <w:rFonts w:cs="Times New Roman"/>
                <w:noProof/>
              </w:rPr>
              <w:t>DAFTAR GAMBAR</w:t>
            </w:r>
            <w:r>
              <w:rPr>
                <w:noProof/>
                <w:webHidden/>
              </w:rPr>
              <w:tab/>
            </w:r>
            <w:r>
              <w:rPr>
                <w:noProof/>
                <w:webHidden/>
              </w:rPr>
              <w:fldChar w:fldCharType="begin"/>
            </w:r>
            <w:r>
              <w:rPr>
                <w:noProof/>
                <w:webHidden/>
              </w:rPr>
              <w:instrText xml:space="preserve"> PAGEREF _Toc195504829 \h </w:instrText>
            </w:r>
            <w:r>
              <w:rPr>
                <w:noProof/>
                <w:webHidden/>
              </w:rPr>
            </w:r>
            <w:r>
              <w:rPr>
                <w:noProof/>
                <w:webHidden/>
              </w:rPr>
              <w:fldChar w:fldCharType="separate"/>
            </w:r>
            <w:r>
              <w:rPr>
                <w:noProof/>
                <w:webHidden/>
              </w:rPr>
              <w:t>x</w:t>
            </w:r>
            <w:r>
              <w:rPr>
                <w:noProof/>
                <w:webHidden/>
              </w:rPr>
              <w:fldChar w:fldCharType="end"/>
            </w:r>
          </w:hyperlink>
        </w:p>
        <w:p w14:paraId="59AD85DA" w14:textId="09D6AA70" w:rsidR="000D1F3F" w:rsidRDefault="000D1F3F">
          <w:pPr>
            <w:pStyle w:val="TOC1"/>
            <w:tabs>
              <w:tab w:val="left" w:pos="880"/>
              <w:tab w:val="right" w:leader="dot" w:pos="9350"/>
            </w:tabs>
            <w:rPr>
              <w:rFonts w:asciiTheme="minorHAnsi" w:eastAsiaTheme="minorEastAsia" w:hAnsiTheme="minorHAnsi"/>
              <w:noProof/>
              <w:sz w:val="22"/>
            </w:rPr>
          </w:pPr>
          <w:hyperlink w:anchor="_Toc195504830" w:history="1">
            <w:r w:rsidRPr="001C0406">
              <w:rPr>
                <w:rStyle w:val="Hyperlink"/>
                <w:rFonts w:cs="Times New Roman"/>
                <w:noProof/>
              </w:rPr>
              <w:t>BAB I</w:t>
            </w:r>
            <w:r>
              <w:rPr>
                <w:rFonts w:asciiTheme="minorHAnsi" w:eastAsiaTheme="minorEastAsia" w:hAnsiTheme="minorHAnsi"/>
                <w:noProof/>
                <w:sz w:val="22"/>
              </w:rPr>
              <w:tab/>
            </w:r>
            <w:r w:rsidRPr="001C0406">
              <w:rPr>
                <w:rStyle w:val="Hyperlink"/>
                <w:rFonts w:cs="Times New Roman"/>
                <w:noProof/>
              </w:rPr>
              <w:t>PENDAHULUAN</w:t>
            </w:r>
            <w:r>
              <w:rPr>
                <w:noProof/>
                <w:webHidden/>
              </w:rPr>
              <w:tab/>
            </w:r>
            <w:r>
              <w:rPr>
                <w:noProof/>
                <w:webHidden/>
              </w:rPr>
              <w:fldChar w:fldCharType="begin"/>
            </w:r>
            <w:r>
              <w:rPr>
                <w:noProof/>
                <w:webHidden/>
              </w:rPr>
              <w:instrText xml:space="preserve"> PAGEREF _Toc195504830 \h </w:instrText>
            </w:r>
            <w:r>
              <w:rPr>
                <w:noProof/>
                <w:webHidden/>
              </w:rPr>
            </w:r>
            <w:r>
              <w:rPr>
                <w:noProof/>
                <w:webHidden/>
              </w:rPr>
              <w:fldChar w:fldCharType="separate"/>
            </w:r>
            <w:r>
              <w:rPr>
                <w:noProof/>
                <w:webHidden/>
              </w:rPr>
              <w:t>1</w:t>
            </w:r>
            <w:r>
              <w:rPr>
                <w:noProof/>
                <w:webHidden/>
              </w:rPr>
              <w:fldChar w:fldCharType="end"/>
            </w:r>
          </w:hyperlink>
        </w:p>
        <w:p w14:paraId="70F4DBCD" w14:textId="4206A4C8" w:rsidR="000D1F3F" w:rsidRDefault="000D1F3F">
          <w:pPr>
            <w:pStyle w:val="TOC2"/>
            <w:tabs>
              <w:tab w:val="left" w:pos="880"/>
              <w:tab w:val="right" w:leader="dot" w:pos="9350"/>
            </w:tabs>
            <w:rPr>
              <w:rFonts w:asciiTheme="minorHAnsi" w:eastAsiaTheme="minorEastAsia" w:hAnsiTheme="minorHAnsi"/>
              <w:noProof/>
              <w:sz w:val="22"/>
            </w:rPr>
          </w:pPr>
          <w:hyperlink w:anchor="_Toc195504831" w:history="1">
            <w:r w:rsidRPr="001C0406">
              <w:rPr>
                <w:rStyle w:val="Hyperlink"/>
                <w:rFonts w:cs="Times New Roman"/>
                <w:noProof/>
              </w:rPr>
              <w:t>1.1</w:t>
            </w:r>
            <w:r>
              <w:rPr>
                <w:rFonts w:asciiTheme="minorHAnsi" w:eastAsiaTheme="minorEastAsia" w:hAnsiTheme="minorHAnsi"/>
                <w:noProof/>
                <w:sz w:val="22"/>
              </w:rPr>
              <w:tab/>
            </w:r>
            <w:r w:rsidRPr="001C0406">
              <w:rPr>
                <w:rStyle w:val="Hyperlink"/>
                <w:rFonts w:cs="Times New Roman"/>
                <w:noProof/>
              </w:rPr>
              <w:t>Latar Belakang</w:t>
            </w:r>
            <w:r>
              <w:rPr>
                <w:noProof/>
                <w:webHidden/>
              </w:rPr>
              <w:tab/>
            </w:r>
            <w:r>
              <w:rPr>
                <w:noProof/>
                <w:webHidden/>
              </w:rPr>
              <w:fldChar w:fldCharType="begin"/>
            </w:r>
            <w:r>
              <w:rPr>
                <w:noProof/>
                <w:webHidden/>
              </w:rPr>
              <w:instrText xml:space="preserve"> PAGEREF _Toc195504831 \h </w:instrText>
            </w:r>
            <w:r>
              <w:rPr>
                <w:noProof/>
                <w:webHidden/>
              </w:rPr>
            </w:r>
            <w:r>
              <w:rPr>
                <w:noProof/>
                <w:webHidden/>
              </w:rPr>
              <w:fldChar w:fldCharType="separate"/>
            </w:r>
            <w:r>
              <w:rPr>
                <w:noProof/>
                <w:webHidden/>
              </w:rPr>
              <w:t>1</w:t>
            </w:r>
            <w:r>
              <w:rPr>
                <w:noProof/>
                <w:webHidden/>
              </w:rPr>
              <w:fldChar w:fldCharType="end"/>
            </w:r>
          </w:hyperlink>
        </w:p>
        <w:p w14:paraId="7CA13EFB" w14:textId="0BC27F26" w:rsidR="000D1F3F" w:rsidRDefault="000D1F3F">
          <w:pPr>
            <w:pStyle w:val="TOC2"/>
            <w:tabs>
              <w:tab w:val="left" w:pos="880"/>
              <w:tab w:val="right" w:leader="dot" w:pos="9350"/>
            </w:tabs>
            <w:rPr>
              <w:rFonts w:asciiTheme="minorHAnsi" w:eastAsiaTheme="minorEastAsia" w:hAnsiTheme="minorHAnsi"/>
              <w:noProof/>
              <w:sz w:val="22"/>
            </w:rPr>
          </w:pPr>
          <w:hyperlink w:anchor="_Toc195504832" w:history="1">
            <w:r w:rsidRPr="001C0406">
              <w:rPr>
                <w:rStyle w:val="Hyperlink"/>
                <w:rFonts w:cs="Times New Roman"/>
                <w:noProof/>
              </w:rPr>
              <w:t>1.2</w:t>
            </w:r>
            <w:r>
              <w:rPr>
                <w:rFonts w:asciiTheme="minorHAnsi" w:eastAsiaTheme="minorEastAsia" w:hAnsiTheme="minorHAnsi"/>
                <w:noProof/>
                <w:sz w:val="22"/>
              </w:rPr>
              <w:tab/>
            </w:r>
            <w:r w:rsidRPr="001C0406">
              <w:rPr>
                <w:rStyle w:val="Hyperlink"/>
                <w:rFonts w:cs="Times New Roman"/>
                <w:noProof/>
              </w:rPr>
              <w:t>Pertanyaan Penelitian</w:t>
            </w:r>
            <w:r>
              <w:rPr>
                <w:noProof/>
                <w:webHidden/>
              </w:rPr>
              <w:tab/>
            </w:r>
            <w:r>
              <w:rPr>
                <w:noProof/>
                <w:webHidden/>
              </w:rPr>
              <w:fldChar w:fldCharType="begin"/>
            </w:r>
            <w:r>
              <w:rPr>
                <w:noProof/>
                <w:webHidden/>
              </w:rPr>
              <w:instrText xml:space="preserve"> PAGEREF _Toc195504832 \h </w:instrText>
            </w:r>
            <w:r>
              <w:rPr>
                <w:noProof/>
                <w:webHidden/>
              </w:rPr>
            </w:r>
            <w:r>
              <w:rPr>
                <w:noProof/>
                <w:webHidden/>
              </w:rPr>
              <w:fldChar w:fldCharType="separate"/>
            </w:r>
            <w:r>
              <w:rPr>
                <w:noProof/>
                <w:webHidden/>
              </w:rPr>
              <w:t>4</w:t>
            </w:r>
            <w:r>
              <w:rPr>
                <w:noProof/>
                <w:webHidden/>
              </w:rPr>
              <w:fldChar w:fldCharType="end"/>
            </w:r>
          </w:hyperlink>
        </w:p>
        <w:p w14:paraId="50FA1898" w14:textId="308C1E12" w:rsidR="000D1F3F" w:rsidRDefault="000D1F3F">
          <w:pPr>
            <w:pStyle w:val="TOC2"/>
            <w:tabs>
              <w:tab w:val="left" w:pos="880"/>
              <w:tab w:val="right" w:leader="dot" w:pos="9350"/>
            </w:tabs>
            <w:rPr>
              <w:rFonts w:asciiTheme="minorHAnsi" w:eastAsiaTheme="minorEastAsia" w:hAnsiTheme="minorHAnsi"/>
              <w:noProof/>
              <w:sz w:val="22"/>
            </w:rPr>
          </w:pPr>
          <w:hyperlink w:anchor="_Toc195504833" w:history="1">
            <w:r w:rsidRPr="001C0406">
              <w:rPr>
                <w:rStyle w:val="Hyperlink"/>
                <w:rFonts w:cs="Times New Roman"/>
                <w:noProof/>
              </w:rPr>
              <w:t>1.3</w:t>
            </w:r>
            <w:r>
              <w:rPr>
                <w:rFonts w:asciiTheme="minorHAnsi" w:eastAsiaTheme="minorEastAsia" w:hAnsiTheme="minorHAnsi"/>
                <w:noProof/>
                <w:sz w:val="22"/>
              </w:rPr>
              <w:tab/>
            </w:r>
            <w:r w:rsidRPr="001C0406">
              <w:rPr>
                <w:rStyle w:val="Hyperlink"/>
                <w:rFonts w:cs="Times New Roman"/>
                <w:noProof/>
              </w:rPr>
              <w:t>Tujuan Penelitian</w:t>
            </w:r>
            <w:r>
              <w:rPr>
                <w:noProof/>
                <w:webHidden/>
              </w:rPr>
              <w:tab/>
            </w:r>
            <w:r>
              <w:rPr>
                <w:noProof/>
                <w:webHidden/>
              </w:rPr>
              <w:fldChar w:fldCharType="begin"/>
            </w:r>
            <w:r>
              <w:rPr>
                <w:noProof/>
                <w:webHidden/>
              </w:rPr>
              <w:instrText xml:space="preserve"> PAGEREF _Toc195504833 \h </w:instrText>
            </w:r>
            <w:r>
              <w:rPr>
                <w:noProof/>
                <w:webHidden/>
              </w:rPr>
            </w:r>
            <w:r>
              <w:rPr>
                <w:noProof/>
                <w:webHidden/>
              </w:rPr>
              <w:fldChar w:fldCharType="separate"/>
            </w:r>
            <w:r>
              <w:rPr>
                <w:noProof/>
                <w:webHidden/>
              </w:rPr>
              <w:t>5</w:t>
            </w:r>
            <w:r>
              <w:rPr>
                <w:noProof/>
                <w:webHidden/>
              </w:rPr>
              <w:fldChar w:fldCharType="end"/>
            </w:r>
          </w:hyperlink>
        </w:p>
        <w:p w14:paraId="258E7156" w14:textId="6AC05645" w:rsidR="000D1F3F" w:rsidRDefault="000D1F3F">
          <w:pPr>
            <w:pStyle w:val="TOC2"/>
            <w:tabs>
              <w:tab w:val="left" w:pos="880"/>
              <w:tab w:val="right" w:leader="dot" w:pos="9350"/>
            </w:tabs>
            <w:rPr>
              <w:rFonts w:asciiTheme="minorHAnsi" w:eastAsiaTheme="minorEastAsia" w:hAnsiTheme="minorHAnsi"/>
              <w:noProof/>
              <w:sz w:val="22"/>
            </w:rPr>
          </w:pPr>
          <w:hyperlink w:anchor="_Toc195504834" w:history="1">
            <w:r w:rsidRPr="001C0406">
              <w:rPr>
                <w:rStyle w:val="Hyperlink"/>
                <w:noProof/>
              </w:rPr>
              <w:t>1.4</w:t>
            </w:r>
            <w:r>
              <w:rPr>
                <w:rFonts w:asciiTheme="minorHAnsi" w:eastAsiaTheme="minorEastAsia" w:hAnsiTheme="minorHAnsi"/>
                <w:noProof/>
                <w:sz w:val="22"/>
              </w:rPr>
              <w:tab/>
            </w:r>
            <w:r w:rsidRPr="001C0406">
              <w:rPr>
                <w:rStyle w:val="Hyperlink"/>
                <w:noProof/>
              </w:rPr>
              <w:t>Ruang Lingkup</w:t>
            </w:r>
            <w:r>
              <w:rPr>
                <w:noProof/>
                <w:webHidden/>
              </w:rPr>
              <w:tab/>
            </w:r>
            <w:r>
              <w:rPr>
                <w:noProof/>
                <w:webHidden/>
              </w:rPr>
              <w:fldChar w:fldCharType="begin"/>
            </w:r>
            <w:r>
              <w:rPr>
                <w:noProof/>
                <w:webHidden/>
              </w:rPr>
              <w:instrText xml:space="preserve"> PAGEREF _Toc195504834 \h </w:instrText>
            </w:r>
            <w:r>
              <w:rPr>
                <w:noProof/>
                <w:webHidden/>
              </w:rPr>
            </w:r>
            <w:r>
              <w:rPr>
                <w:noProof/>
                <w:webHidden/>
              </w:rPr>
              <w:fldChar w:fldCharType="separate"/>
            </w:r>
            <w:r>
              <w:rPr>
                <w:noProof/>
                <w:webHidden/>
              </w:rPr>
              <w:t>5</w:t>
            </w:r>
            <w:r>
              <w:rPr>
                <w:noProof/>
                <w:webHidden/>
              </w:rPr>
              <w:fldChar w:fldCharType="end"/>
            </w:r>
          </w:hyperlink>
        </w:p>
        <w:p w14:paraId="649EBC38" w14:textId="2131A351" w:rsidR="000D1F3F" w:rsidRDefault="000D1F3F">
          <w:pPr>
            <w:pStyle w:val="TOC2"/>
            <w:tabs>
              <w:tab w:val="left" w:pos="880"/>
              <w:tab w:val="right" w:leader="dot" w:pos="9350"/>
            </w:tabs>
            <w:rPr>
              <w:rFonts w:asciiTheme="minorHAnsi" w:eastAsiaTheme="minorEastAsia" w:hAnsiTheme="minorHAnsi"/>
              <w:noProof/>
              <w:sz w:val="22"/>
            </w:rPr>
          </w:pPr>
          <w:hyperlink w:anchor="_Toc195504835" w:history="1">
            <w:r w:rsidRPr="001C0406">
              <w:rPr>
                <w:rStyle w:val="Hyperlink"/>
                <w:noProof/>
              </w:rPr>
              <w:t>1.5</w:t>
            </w:r>
            <w:r>
              <w:rPr>
                <w:rFonts w:asciiTheme="minorHAnsi" w:eastAsiaTheme="minorEastAsia" w:hAnsiTheme="minorHAnsi"/>
                <w:noProof/>
                <w:sz w:val="22"/>
              </w:rPr>
              <w:tab/>
            </w:r>
            <w:r w:rsidRPr="001C0406">
              <w:rPr>
                <w:rStyle w:val="Hyperlink"/>
                <w:noProof/>
              </w:rPr>
              <w:t>Sistematika Penyajian</w:t>
            </w:r>
            <w:r>
              <w:rPr>
                <w:noProof/>
                <w:webHidden/>
              </w:rPr>
              <w:tab/>
            </w:r>
            <w:r>
              <w:rPr>
                <w:noProof/>
                <w:webHidden/>
              </w:rPr>
              <w:fldChar w:fldCharType="begin"/>
            </w:r>
            <w:r>
              <w:rPr>
                <w:noProof/>
                <w:webHidden/>
              </w:rPr>
              <w:instrText xml:space="preserve"> PAGEREF _Toc195504835 \h </w:instrText>
            </w:r>
            <w:r>
              <w:rPr>
                <w:noProof/>
                <w:webHidden/>
              </w:rPr>
            </w:r>
            <w:r>
              <w:rPr>
                <w:noProof/>
                <w:webHidden/>
              </w:rPr>
              <w:fldChar w:fldCharType="separate"/>
            </w:r>
            <w:r>
              <w:rPr>
                <w:noProof/>
                <w:webHidden/>
              </w:rPr>
              <w:t>6</w:t>
            </w:r>
            <w:r>
              <w:rPr>
                <w:noProof/>
                <w:webHidden/>
              </w:rPr>
              <w:fldChar w:fldCharType="end"/>
            </w:r>
          </w:hyperlink>
        </w:p>
        <w:p w14:paraId="38A7913A" w14:textId="1693E77B" w:rsidR="000D1F3F" w:rsidRDefault="000D1F3F">
          <w:pPr>
            <w:pStyle w:val="TOC1"/>
            <w:tabs>
              <w:tab w:val="left" w:pos="1100"/>
              <w:tab w:val="right" w:leader="dot" w:pos="9350"/>
            </w:tabs>
            <w:rPr>
              <w:rFonts w:asciiTheme="minorHAnsi" w:eastAsiaTheme="minorEastAsia" w:hAnsiTheme="minorHAnsi"/>
              <w:noProof/>
              <w:sz w:val="22"/>
            </w:rPr>
          </w:pPr>
          <w:hyperlink w:anchor="_Toc195504836" w:history="1">
            <w:r w:rsidRPr="001C0406">
              <w:rPr>
                <w:rStyle w:val="Hyperlink"/>
                <w:noProof/>
              </w:rPr>
              <w:t>BAB II</w:t>
            </w:r>
            <w:r>
              <w:rPr>
                <w:rFonts w:asciiTheme="minorHAnsi" w:eastAsiaTheme="minorEastAsia" w:hAnsiTheme="minorHAnsi"/>
                <w:noProof/>
                <w:sz w:val="22"/>
              </w:rPr>
              <w:tab/>
            </w:r>
            <w:r w:rsidRPr="001C0406">
              <w:rPr>
                <w:rStyle w:val="Hyperlink"/>
                <w:noProof/>
              </w:rPr>
              <w:t>LANDASAN TEORI</w:t>
            </w:r>
            <w:r>
              <w:rPr>
                <w:noProof/>
                <w:webHidden/>
              </w:rPr>
              <w:tab/>
            </w:r>
            <w:r>
              <w:rPr>
                <w:noProof/>
                <w:webHidden/>
              </w:rPr>
              <w:fldChar w:fldCharType="begin"/>
            </w:r>
            <w:r>
              <w:rPr>
                <w:noProof/>
                <w:webHidden/>
              </w:rPr>
              <w:instrText xml:space="preserve"> PAGEREF _Toc195504836 \h </w:instrText>
            </w:r>
            <w:r>
              <w:rPr>
                <w:noProof/>
                <w:webHidden/>
              </w:rPr>
            </w:r>
            <w:r>
              <w:rPr>
                <w:noProof/>
                <w:webHidden/>
              </w:rPr>
              <w:fldChar w:fldCharType="separate"/>
            </w:r>
            <w:r>
              <w:rPr>
                <w:noProof/>
                <w:webHidden/>
              </w:rPr>
              <w:t>8</w:t>
            </w:r>
            <w:r>
              <w:rPr>
                <w:noProof/>
                <w:webHidden/>
              </w:rPr>
              <w:fldChar w:fldCharType="end"/>
            </w:r>
          </w:hyperlink>
        </w:p>
        <w:p w14:paraId="0F7B3298" w14:textId="25434C35" w:rsidR="000D1F3F" w:rsidRDefault="000D1F3F">
          <w:pPr>
            <w:pStyle w:val="TOC2"/>
            <w:tabs>
              <w:tab w:val="left" w:pos="880"/>
              <w:tab w:val="right" w:leader="dot" w:pos="9350"/>
            </w:tabs>
            <w:rPr>
              <w:rFonts w:asciiTheme="minorHAnsi" w:eastAsiaTheme="minorEastAsia" w:hAnsiTheme="minorHAnsi"/>
              <w:noProof/>
              <w:sz w:val="22"/>
            </w:rPr>
          </w:pPr>
          <w:hyperlink w:anchor="_Toc195504837" w:history="1">
            <w:r w:rsidRPr="001C0406">
              <w:rPr>
                <w:rStyle w:val="Hyperlink"/>
                <w:noProof/>
              </w:rPr>
              <w:t>2.1</w:t>
            </w:r>
            <w:r>
              <w:rPr>
                <w:rFonts w:asciiTheme="minorHAnsi" w:eastAsiaTheme="minorEastAsia" w:hAnsiTheme="minorHAnsi"/>
                <w:noProof/>
                <w:sz w:val="22"/>
              </w:rPr>
              <w:tab/>
            </w:r>
            <w:r w:rsidRPr="001C0406">
              <w:rPr>
                <w:rStyle w:val="Hyperlink"/>
                <w:i/>
                <w:iCs/>
                <w:noProof/>
              </w:rPr>
              <w:t>Gamification</w:t>
            </w:r>
            <w:r>
              <w:rPr>
                <w:noProof/>
                <w:webHidden/>
              </w:rPr>
              <w:tab/>
            </w:r>
            <w:r>
              <w:rPr>
                <w:noProof/>
                <w:webHidden/>
              </w:rPr>
              <w:fldChar w:fldCharType="begin"/>
            </w:r>
            <w:r>
              <w:rPr>
                <w:noProof/>
                <w:webHidden/>
              </w:rPr>
              <w:instrText xml:space="preserve"> PAGEREF _Toc195504837 \h </w:instrText>
            </w:r>
            <w:r>
              <w:rPr>
                <w:noProof/>
                <w:webHidden/>
              </w:rPr>
            </w:r>
            <w:r>
              <w:rPr>
                <w:noProof/>
                <w:webHidden/>
              </w:rPr>
              <w:fldChar w:fldCharType="separate"/>
            </w:r>
            <w:r>
              <w:rPr>
                <w:noProof/>
                <w:webHidden/>
              </w:rPr>
              <w:t>8</w:t>
            </w:r>
            <w:r>
              <w:rPr>
                <w:noProof/>
                <w:webHidden/>
              </w:rPr>
              <w:fldChar w:fldCharType="end"/>
            </w:r>
          </w:hyperlink>
        </w:p>
        <w:p w14:paraId="0450A081" w14:textId="36DAB34A" w:rsidR="000D1F3F" w:rsidRDefault="000D1F3F">
          <w:pPr>
            <w:pStyle w:val="TOC3"/>
            <w:tabs>
              <w:tab w:val="left" w:pos="1320"/>
              <w:tab w:val="right" w:leader="dot" w:pos="9350"/>
            </w:tabs>
            <w:rPr>
              <w:rFonts w:asciiTheme="minorHAnsi" w:eastAsiaTheme="minorEastAsia" w:hAnsiTheme="minorHAnsi"/>
              <w:noProof/>
              <w:sz w:val="22"/>
            </w:rPr>
          </w:pPr>
          <w:hyperlink w:anchor="_Toc195504838" w:history="1">
            <w:r w:rsidRPr="001C0406">
              <w:rPr>
                <w:rStyle w:val="Hyperlink"/>
                <w:noProof/>
              </w:rPr>
              <w:t>2.1.1</w:t>
            </w:r>
            <w:r>
              <w:rPr>
                <w:rFonts w:asciiTheme="minorHAnsi" w:eastAsiaTheme="minorEastAsia" w:hAnsiTheme="minorHAnsi"/>
                <w:noProof/>
                <w:sz w:val="22"/>
              </w:rPr>
              <w:tab/>
            </w:r>
            <w:r w:rsidRPr="001C0406">
              <w:rPr>
                <w:rStyle w:val="Hyperlink"/>
                <w:noProof/>
              </w:rPr>
              <w:t>Poin</w:t>
            </w:r>
            <w:r>
              <w:rPr>
                <w:noProof/>
                <w:webHidden/>
              </w:rPr>
              <w:tab/>
            </w:r>
            <w:r>
              <w:rPr>
                <w:noProof/>
                <w:webHidden/>
              </w:rPr>
              <w:fldChar w:fldCharType="begin"/>
            </w:r>
            <w:r>
              <w:rPr>
                <w:noProof/>
                <w:webHidden/>
              </w:rPr>
              <w:instrText xml:space="preserve"> PAGEREF _Toc195504838 \h </w:instrText>
            </w:r>
            <w:r>
              <w:rPr>
                <w:noProof/>
                <w:webHidden/>
              </w:rPr>
            </w:r>
            <w:r>
              <w:rPr>
                <w:noProof/>
                <w:webHidden/>
              </w:rPr>
              <w:fldChar w:fldCharType="separate"/>
            </w:r>
            <w:r>
              <w:rPr>
                <w:noProof/>
                <w:webHidden/>
              </w:rPr>
              <w:t>8</w:t>
            </w:r>
            <w:r>
              <w:rPr>
                <w:noProof/>
                <w:webHidden/>
              </w:rPr>
              <w:fldChar w:fldCharType="end"/>
            </w:r>
          </w:hyperlink>
        </w:p>
        <w:p w14:paraId="242A1995" w14:textId="6B5283F5" w:rsidR="000D1F3F" w:rsidRDefault="000D1F3F">
          <w:pPr>
            <w:pStyle w:val="TOC3"/>
            <w:tabs>
              <w:tab w:val="left" w:pos="1320"/>
              <w:tab w:val="right" w:leader="dot" w:pos="9350"/>
            </w:tabs>
            <w:rPr>
              <w:rFonts w:asciiTheme="minorHAnsi" w:eastAsiaTheme="minorEastAsia" w:hAnsiTheme="minorHAnsi"/>
              <w:noProof/>
              <w:sz w:val="22"/>
            </w:rPr>
          </w:pPr>
          <w:hyperlink w:anchor="_Toc195504839" w:history="1">
            <w:r w:rsidRPr="001C0406">
              <w:rPr>
                <w:rStyle w:val="Hyperlink"/>
                <w:noProof/>
              </w:rPr>
              <w:t>2.1.2</w:t>
            </w:r>
            <w:r>
              <w:rPr>
                <w:rFonts w:asciiTheme="minorHAnsi" w:eastAsiaTheme="minorEastAsia" w:hAnsiTheme="minorHAnsi"/>
                <w:noProof/>
                <w:sz w:val="22"/>
              </w:rPr>
              <w:tab/>
            </w:r>
            <w:r w:rsidRPr="001C0406">
              <w:rPr>
                <w:rStyle w:val="Hyperlink"/>
                <w:i/>
                <w:iCs/>
                <w:noProof/>
              </w:rPr>
              <w:t xml:space="preserve">Level </w:t>
            </w:r>
            <w:r w:rsidRPr="001C0406">
              <w:rPr>
                <w:rStyle w:val="Hyperlink"/>
                <w:noProof/>
              </w:rPr>
              <w:t>/ peringkat</w:t>
            </w:r>
            <w:r>
              <w:rPr>
                <w:noProof/>
                <w:webHidden/>
              </w:rPr>
              <w:tab/>
            </w:r>
            <w:r>
              <w:rPr>
                <w:noProof/>
                <w:webHidden/>
              </w:rPr>
              <w:fldChar w:fldCharType="begin"/>
            </w:r>
            <w:r>
              <w:rPr>
                <w:noProof/>
                <w:webHidden/>
              </w:rPr>
              <w:instrText xml:space="preserve"> PAGEREF _Toc195504839 \h </w:instrText>
            </w:r>
            <w:r>
              <w:rPr>
                <w:noProof/>
                <w:webHidden/>
              </w:rPr>
            </w:r>
            <w:r>
              <w:rPr>
                <w:noProof/>
                <w:webHidden/>
              </w:rPr>
              <w:fldChar w:fldCharType="separate"/>
            </w:r>
            <w:r>
              <w:rPr>
                <w:noProof/>
                <w:webHidden/>
              </w:rPr>
              <w:t>9</w:t>
            </w:r>
            <w:r>
              <w:rPr>
                <w:noProof/>
                <w:webHidden/>
              </w:rPr>
              <w:fldChar w:fldCharType="end"/>
            </w:r>
          </w:hyperlink>
        </w:p>
        <w:p w14:paraId="7E241CC0" w14:textId="4FA67963" w:rsidR="000D1F3F" w:rsidRDefault="000D1F3F">
          <w:pPr>
            <w:pStyle w:val="TOC3"/>
            <w:tabs>
              <w:tab w:val="left" w:pos="1320"/>
              <w:tab w:val="right" w:leader="dot" w:pos="9350"/>
            </w:tabs>
            <w:rPr>
              <w:rFonts w:asciiTheme="minorHAnsi" w:eastAsiaTheme="minorEastAsia" w:hAnsiTheme="minorHAnsi"/>
              <w:noProof/>
              <w:sz w:val="22"/>
            </w:rPr>
          </w:pPr>
          <w:hyperlink w:anchor="_Toc195504840" w:history="1">
            <w:r w:rsidRPr="001C0406">
              <w:rPr>
                <w:rStyle w:val="Hyperlink"/>
                <w:noProof/>
              </w:rPr>
              <w:t>2.1.3</w:t>
            </w:r>
            <w:r>
              <w:rPr>
                <w:rFonts w:asciiTheme="minorHAnsi" w:eastAsiaTheme="minorEastAsia" w:hAnsiTheme="minorHAnsi"/>
                <w:noProof/>
                <w:sz w:val="22"/>
              </w:rPr>
              <w:tab/>
            </w:r>
            <w:r w:rsidRPr="001C0406">
              <w:rPr>
                <w:rStyle w:val="Hyperlink"/>
                <w:noProof/>
              </w:rPr>
              <w:t>Papan peringkat (</w:t>
            </w:r>
            <w:r w:rsidRPr="001C0406">
              <w:rPr>
                <w:rStyle w:val="Hyperlink"/>
                <w:i/>
                <w:iCs/>
                <w:noProof/>
              </w:rPr>
              <w:t>Leaderboard</w:t>
            </w:r>
            <w:r w:rsidRPr="001C0406">
              <w:rPr>
                <w:rStyle w:val="Hyperlink"/>
                <w:noProof/>
              </w:rPr>
              <w:t>)</w:t>
            </w:r>
            <w:r>
              <w:rPr>
                <w:noProof/>
                <w:webHidden/>
              </w:rPr>
              <w:tab/>
            </w:r>
            <w:r>
              <w:rPr>
                <w:noProof/>
                <w:webHidden/>
              </w:rPr>
              <w:fldChar w:fldCharType="begin"/>
            </w:r>
            <w:r>
              <w:rPr>
                <w:noProof/>
                <w:webHidden/>
              </w:rPr>
              <w:instrText xml:space="preserve"> PAGEREF _Toc195504840 \h </w:instrText>
            </w:r>
            <w:r>
              <w:rPr>
                <w:noProof/>
                <w:webHidden/>
              </w:rPr>
            </w:r>
            <w:r>
              <w:rPr>
                <w:noProof/>
                <w:webHidden/>
              </w:rPr>
              <w:fldChar w:fldCharType="separate"/>
            </w:r>
            <w:r>
              <w:rPr>
                <w:noProof/>
                <w:webHidden/>
              </w:rPr>
              <w:t>10</w:t>
            </w:r>
            <w:r>
              <w:rPr>
                <w:noProof/>
                <w:webHidden/>
              </w:rPr>
              <w:fldChar w:fldCharType="end"/>
            </w:r>
          </w:hyperlink>
        </w:p>
        <w:p w14:paraId="4A6FF7B9" w14:textId="764AC075" w:rsidR="000D1F3F" w:rsidRDefault="000D1F3F">
          <w:pPr>
            <w:pStyle w:val="TOC3"/>
            <w:tabs>
              <w:tab w:val="left" w:pos="1320"/>
              <w:tab w:val="right" w:leader="dot" w:pos="9350"/>
            </w:tabs>
            <w:rPr>
              <w:rFonts w:asciiTheme="minorHAnsi" w:eastAsiaTheme="minorEastAsia" w:hAnsiTheme="minorHAnsi"/>
              <w:noProof/>
              <w:sz w:val="22"/>
            </w:rPr>
          </w:pPr>
          <w:hyperlink w:anchor="_Toc195504841" w:history="1">
            <w:r w:rsidRPr="001C0406">
              <w:rPr>
                <w:rStyle w:val="Hyperlink"/>
                <w:noProof/>
              </w:rPr>
              <w:t>2.1.4</w:t>
            </w:r>
            <w:r>
              <w:rPr>
                <w:rFonts w:asciiTheme="minorHAnsi" w:eastAsiaTheme="minorEastAsia" w:hAnsiTheme="minorHAnsi"/>
                <w:noProof/>
                <w:sz w:val="22"/>
              </w:rPr>
              <w:tab/>
            </w:r>
            <w:r w:rsidRPr="001C0406">
              <w:rPr>
                <w:rStyle w:val="Hyperlink"/>
                <w:i/>
                <w:iCs/>
                <w:noProof/>
              </w:rPr>
              <w:t>Time</w:t>
            </w:r>
            <w:r>
              <w:rPr>
                <w:noProof/>
                <w:webHidden/>
              </w:rPr>
              <w:tab/>
            </w:r>
            <w:r>
              <w:rPr>
                <w:noProof/>
                <w:webHidden/>
              </w:rPr>
              <w:fldChar w:fldCharType="begin"/>
            </w:r>
            <w:r>
              <w:rPr>
                <w:noProof/>
                <w:webHidden/>
              </w:rPr>
              <w:instrText xml:space="preserve"> PAGEREF _Toc195504841 \h </w:instrText>
            </w:r>
            <w:r>
              <w:rPr>
                <w:noProof/>
                <w:webHidden/>
              </w:rPr>
            </w:r>
            <w:r>
              <w:rPr>
                <w:noProof/>
                <w:webHidden/>
              </w:rPr>
              <w:fldChar w:fldCharType="separate"/>
            </w:r>
            <w:r>
              <w:rPr>
                <w:noProof/>
                <w:webHidden/>
              </w:rPr>
              <w:t>10</w:t>
            </w:r>
            <w:r>
              <w:rPr>
                <w:noProof/>
                <w:webHidden/>
              </w:rPr>
              <w:fldChar w:fldCharType="end"/>
            </w:r>
          </w:hyperlink>
        </w:p>
        <w:p w14:paraId="447F455B" w14:textId="3CE27DE7" w:rsidR="000D1F3F" w:rsidRDefault="000D1F3F">
          <w:pPr>
            <w:pStyle w:val="TOC3"/>
            <w:tabs>
              <w:tab w:val="left" w:pos="1320"/>
              <w:tab w:val="right" w:leader="dot" w:pos="9350"/>
            </w:tabs>
            <w:rPr>
              <w:rFonts w:asciiTheme="minorHAnsi" w:eastAsiaTheme="minorEastAsia" w:hAnsiTheme="minorHAnsi"/>
              <w:noProof/>
              <w:sz w:val="22"/>
            </w:rPr>
          </w:pPr>
          <w:hyperlink w:anchor="_Toc195504842" w:history="1">
            <w:r w:rsidRPr="001C0406">
              <w:rPr>
                <w:rStyle w:val="Hyperlink"/>
                <w:noProof/>
              </w:rPr>
              <w:t>2.1.5</w:t>
            </w:r>
            <w:r>
              <w:rPr>
                <w:rFonts w:asciiTheme="minorHAnsi" w:eastAsiaTheme="minorEastAsia" w:hAnsiTheme="minorHAnsi"/>
                <w:noProof/>
                <w:sz w:val="22"/>
              </w:rPr>
              <w:tab/>
            </w:r>
            <w:r w:rsidRPr="001C0406">
              <w:rPr>
                <w:rStyle w:val="Hyperlink"/>
                <w:i/>
                <w:iCs/>
                <w:noProof/>
              </w:rPr>
              <w:t>Progress bar</w:t>
            </w:r>
            <w:r>
              <w:rPr>
                <w:noProof/>
                <w:webHidden/>
              </w:rPr>
              <w:tab/>
            </w:r>
            <w:r>
              <w:rPr>
                <w:noProof/>
                <w:webHidden/>
              </w:rPr>
              <w:fldChar w:fldCharType="begin"/>
            </w:r>
            <w:r>
              <w:rPr>
                <w:noProof/>
                <w:webHidden/>
              </w:rPr>
              <w:instrText xml:space="preserve"> PAGEREF _Toc195504842 \h </w:instrText>
            </w:r>
            <w:r>
              <w:rPr>
                <w:noProof/>
                <w:webHidden/>
              </w:rPr>
            </w:r>
            <w:r>
              <w:rPr>
                <w:noProof/>
                <w:webHidden/>
              </w:rPr>
              <w:fldChar w:fldCharType="separate"/>
            </w:r>
            <w:r>
              <w:rPr>
                <w:noProof/>
                <w:webHidden/>
              </w:rPr>
              <w:t>12</w:t>
            </w:r>
            <w:r>
              <w:rPr>
                <w:noProof/>
                <w:webHidden/>
              </w:rPr>
              <w:fldChar w:fldCharType="end"/>
            </w:r>
          </w:hyperlink>
        </w:p>
        <w:p w14:paraId="61948308" w14:textId="41950509" w:rsidR="000D1F3F" w:rsidRDefault="000D1F3F">
          <w:pPr>
            <w:pStyle w:val="TOC3"/>
            <w:tabs>
              <w:tab w:val="left" w:pos="1320"/>
              <w:tab w:val="right" w:leader="dot" w:pos="9350"/>
            </w:tabs>
            <w:rPr>
              <w:rFonts w:asciiTheme="minorHAnsi" w:eastAsiaTheme="minorEastAsia" w:hAnsiTheme="minorHAnsi"/>
              <w:noProof/>
              <w:sz w:val="22"/>
            </w:rPr>
          </w:pPr>
          <w:hyperlink w:anchor="_Toc195504843" w:history="1">
            <w:r w:rsidRPr="001C0406">
              <w:rPr>
                <w:rStyle w:val="Hyperlink"/>
                <w:noProof/>
              </w:rPr>
              <w:t>2.1.6</w:t>
            </w:r>
            <w:r>
              <w:rPr>
                <w:rFonts w:asciiTheme="minorHAnsi" w:eastAsiaTheme="minorEastAsia" w:hAnsiTheme="minorHAnsi"/>
                <w:noProof/>
                <w:sz w:val="22"/>
              </w:rPr>
              <w:tab/>
            </w:r>
            <w:r w:rsidRPr="001C0406">
              <w:rPr>
                <w:rStyle w:val="Hyperlink"/>
                <w:i/>
                <w:iCs/>
                <w:noProof/>
              </w:rPr>
              <w:t>Badge</w:t>
            </w:r>
            <w:r>
              <w:rPr>
                <w:noProof/>
                <w:webHidden/>
              </w:rPr>
              <w:tab/>
            </w:r>
            <w:r>
              <w:rPr>
                <w:noProof/>
                <w:webHidden/>
              </w:rPr>
              <w:fldChar w:fldCharType="begin"/>
            </w:r>
            <w:r>
              <w:rPr>
                <w:noProof/>
                <w:webHidden/>
              </w:rPr>
              <w:instrText xml:space="preserve"> PAGEREF _Toc195504843 \h </w:instrText>
            </w:r>
            <w:r>
              <w:rPr>
                <w:noProof/>
                <w:webHidden/>
              </w:rPr>
            </w:r>
            <w:r>
              <w:rPr>
                <w:noProof/>
                <w:webHidden/>
              </w:rPr>
              <w:fldChar w:fldCharType="separate"/>
            </w:r>
            <w:r>
              <w:rPr>
                <w:noProof/>
                <w:webHidden/>
              </w:rPr>
              <w:t>12</w:t>
            </w:r>
            <w:r>
              <w:rPr>
                <w:noProof/>
                <w:webHidden/>
              </w:rPr>
              <w:fldChar w:fldCharType="end"/>
            </w:r>
          </w:hyperlink>
        </w:p>
        <w:p w14:paraId="1973B4FB" w14:textId="00D6FB08" w:rsidR="000D1F3F" w:rsidRDefault="000D1F3F">
          <w:pPr>
            <w:pStyle w:val="TOC3"/>
            <w:tabs>
              <w:tab w:val="left" w:pos="1320"/>
              <w:tab w:val="right" w:leader="dot" w:pos="9350"/>
            </w:tabs>
            <w:rPr>
              <w:rFonts w:asciiTheme="minorHAnsi" w:eastAsiaTheme="minorEastAsia" w:hAnsiTheme="minorHAnsi"/>
              <w:noProof/>
              <w:sz w:val="22"/>
            </w:rPr>
          </w:pPr>
          <w:hyperlink w:anchor="_Toc195504844" w:history="1">
            <w:r w:rsidRPr="001C0406">
              <w:rPr>
                <w:rStyle w:val="Hyperlink"/>
                <w:noProof/>
              </w:rPr>
              <w:t>2.1.7</w:t>
            </w:r>
            <w:r>
              <w:rPr>
                <w:rFonts w:asciiTheme="minorHAnsi" w:eastAsiaTheme="minorEastAsia" w:hAnsiTheme="minorHAnsi"/>
                <w:noProof/>
                <w:sz w:val="22"/>
              </w:rPr>
              <w:tab/>
            </w:r>
            <w:r w:rsidRPr="001C0406">
              <w:rPr>
                <w:rStyle w:val="Hyperlink"/>
                <w:i/>
                <w:iCs/>
                <w:noProof/>
              </w:rPr>
              <w:t xml:space="preserve">Challenges </w:t>
            </w:r>
            <w:r w:rsidRPr="001C0406">
              <w:rPr>
                <w:rStyle w:val="Hyperlink"/>
                <w:noProof/>
              </w:rPr>
              <w:t>atau</w:t>
            </w:r>
            <w:r w:rsidRPr="001C0406">
              <w:rPr>
                <w:rStyle w:val="Hyperlink"/>
                <w:i/>
                <w:iCs/>
                <w:noProof/>
              </w:rPr>
              <w:t xml:space="preserve"> Quests</w:t>
            </w:r>
            <w:r>
              <w:rPr>
                <w:noProof/>
                <w:webHidden/>
              </w:rPr>
              <w:tab/>
            </w:r>
            <w:r>
              <w:rPr>
                <w:noProof/>
                <w:webHidden/>
              </w:rPr>
              <w:fldChar w:fldCharType="begin"/>
            </w:r>
            <w:r>
              <w:rPr>
                <w:noProof/>
                <w:webHidden/>
              </w:rPr>
              <w:instrText xml:space="preserve"> PAGEREF _Toc195504844 \h </w:instrText>
            </w:r>
            <w:r>
              <w:rPr>
                <w:noProof/>
                <w:webHidden/>
              </w:rPr>
            </w:r>
            <w:r>
              <w:rPr>
                <w:noProof/>
                <w:webHidden/>
              </w:rPr>
              <w:fldChar w:fldCharType="separate"/>
            </w:r>
            <w:r>
              <w:rPr>
                <w:noProof/>
                <w:webHidden/>
              </w:rPr>
              <w:t>13</w:t>
            </w:r>
            <w:r>
              <w:rPr>
                <w:noProof/>
                <w:webHidden/>
              </w:rPr>
              <w:fldChar w:fldCharType="end"/>
            </w:r>
          </w:hyperlink>
        </w:p>
        <w:p w14:paraId="06F2CA51" w14:textId="77891017" w:rsidR="000D1F3F" w:rsidRDefault="000D1F3F">
          <w:pPr>
            <w:pStyle w:val="TOC3"/>
            <w:tabs>
              <w:tab w:val="left" w:pos="1320"/>
              <w:tab w:val="right" w:leader="dot" w:pos="9350"/>
            </w:tabs>
            <w:rPr>
              <w:rFonts w:asciiTheme="minorHAnsi" w:eastAsiaTheme="minorEastAsia" w:hAnsiTheme="minorHAnsi"/>
              <w:noProof/>
              <w:sz w:val="22"/>
            </w:rPr>
          </w:pPr>
          <w:hyperlink w:anchor="_Toc195504845" w:history="1">
            <w:r w:rsidRPr="001C0406">
              <w:rPr>
                <w:rStyle w:val="Hyperlink"/>
                <w:noProof/>
              </w:rPr>
              <w:t>2.1.8</w:t>
            </w:r>
            <w:r>
              <w:rPr>
                <w:rFonts w:asciiTheme="minorHAnsi" w:eastAsiaTheme="minorEastAsia" w:hAnsiTheme="minorHAnsi"/>
                <w:noProof/>
                <w:sz w:val="22"/>
              </w:rPr>
              <w:tab/>
            </w:r>
            <w:r w:rsidRPr="001C0406">
              <w:rPr>
                <w:rStyle w:val="Hyperlink"/>
                <w:i/>
                <w:iCs/>
                <w:noProof/>
              </w:rPr>
              <w:t>Reward</w:t>
            </w:r>
            <w:r>
              <w:rPr>
                <w:noProof/>
                <w:webHidden/>
              </w:rPr>
              <w:tab/>
            </w:r>
            <w:r>
              <w:rPr>
                <w:noProof/>
                <w:webHidden/>
              </w:rPr>
              <w:fldChar w:fldCharType="begin"/>
            </w:r>
            <w:r>
              <w:rPr>
                <w:noProof/>
                <w:webHidden/>
              </w:rPr>
              <w:instrText xml:space="preserve"> PAGEREF _Toc195504845 \h </w:instrText>
            </w:r>
            <w:r>
              <w:rPr>
                <w:noProof/>
                <w:webHidden/>
              </w:rPr>
            </w:r>
            <w:r>
              <w:rPr>
                <w:noProof/>
                <w:webHidden/>
              </w:rPr>
              <w:fldChar w:fldCharType="separate"/>
            </w:r>
            <w:r>
              <w:rPr>
                <w:noProof/>
                <w:webHidden/>
              </w:rPr>
              <w:t>13</w:t>
            </w:r>
            <w:r>
              <w:rPr>
                <w:noProof/>
                <w:webHidden/>
              </w:rPr>
              <w:fldChar w:fldCharType="end"/>
            </w:r>
          </w:hyperlink>
        </w:p>
        <w:p w14:paraId="2B4843B1" w14:textId="2C6F4DBB" w:rsidR="000D1F3F" w:rsidRDefault="000D1F3F">
          <w:pPr>
            <w:pStyle w:val="TOC2"/>
            <w:tabs>
              <w:tab w:val="left" w:pos="880"/>
              <w:tab w:val="right" w:leader="dot" w:pos="9350"/>
            </w:tabs>
            <w:rPr>
              <w:rFonts w:asciiTheme="minorHAnsi" w:eastAsiaTheme="minorEastAsia" w:hAnsiTheme="minorHAnsi"/>
              <w:noProof/>
              <w:sz w:val="22"/>
            </w:rPr>
          </w:pPr>
          <w:hyperlink w:anchor="_Toc195504846" w:history="1">
            <w:r w:rsidRPr="001C0406">
              <w:rPr>
                <w:rStyle w:val="Hyperlink"/>
                <w:bCs/>
                <w:noProof/>
              </w:rPr>
              <w:t>2.2</w:t>
            </w:r>
            <w:r>
              <w:rPr>
                <w:rFonts w:asciiTheme="minorHAnsi" w:eastAsiaTheme="minorEastAsia" w:hAnsiTheme="minorHAnsi"/>
                <w:noProof/>
                <w:sz w:val="22"/>
              </w:rPr>
              <w:tab/>
            </w:r>
            <w:r w:rsidRPr="001C0406">
              <w:rPr>
                <w:rStyle w:val="Hyperlink"/>
                <w:bCs/>
                <w:i/>
                <w:iCs/>
                <w:noProof/>
              </w:rPr>
              <w:t>Serious games</w:t>
            </w:r>
            <w:r>
              <w:rPr>
                <w:noProof/>
                <w:webHidden/>
              </w:rPr>
              <w:tab/>
            </w:r>
            <w:r>
              <w:rPr>
                <w:noProof/>
                <w:webHidden/>
              </w:rPr>
              <w:fldChar w:fldCharType="begin"/>
            </w:r>
            <w:r>
              <w:rPr>
                <w:noProof/>
                <w:webHidden/>
              </w:rPr>
              <w:instrText xml:space="preserve"> PAGEREF _Toc195504846 \h </w:instrText>
            </w:r>
            <w:r>
              <w:rPr>
                <w:noProof/>
                <w:webHidden/>
              </w:rPr>
            </w:r>
            <w:r>
              <w:rPr>
                <w:noProof/>
                <w:webHidden/>
              </w:rPr>
              <w:fldChar w:fldCharType="separate"/>
            </w:r>
            <w:r>
              <w:rPr>
                <w:noProof/>
                <w:webHidden/>
              </w:rPr>
              <w:t>14</w:t>
            </w:r>
            <w:r>
              <w:rPr>
                <w:noProof/>
                <w:webHidden/>
              </w:rPr>
              <w:fldChar w:fldCharType="end"/>
            </w:r>
          </w:hyperlink>
        </w:p>
        <w:p w14:paraId="0E59B4F8" w14:textId="0814A3E5" w:rsidR="000D1F3F" w:rsidRDefault="000D1F3F">
          <w:pPr>
            <w:pStyle w:val="TOC2"/>
            <w:tabs>
              <w:tab w:val="left" w:pos="880"/>
              <w:tab w:val="right" w:leader="dot" w:pos="9350"/>
            </w:tabs>
            <w:rPr>
              <w:rFonts w:asciiTheme="minorHAnsi" w:eastAsiaTheme="minorEastAsia" w:hAnsiTheme="minorHAnsi"/>
              <w:noProof/>
              <w:sz w:val="22"/>
            </w:rPr>
          </w:pPr>
          <w:hyperlink w:anchor="_Toc195504847" w:history="1">
            <w:r w:rsidRPr="001C0406">
              <w:rPr>
                <w:rStyle w:val="Hyperlink"/>
                <w:noProof/>
              </w:rPr>
              <w:t>2.3</w:t>
            </w:r>
            <w:r>
              <w:rPr>
                <w:rFonts w:asciiTheme="minorHAnsi" w:eastAsiaTheme="minorEastAsia" w:hAnsiTheme="minorHAnsi"/>
                <w:noProof/>
                <w:sz w:val="22"/>
              </w:rPr>
              <w:tab/>
            </w:r>
            <w:r w:rsidRPr="001C0406">
              <w:rPr>
                <w:rStyle w:val="Hyperlink"/>
                <w:i/>
                <w:iCs/>
                <w:noProof/>
              </w:rPr>
              <w:t>Design Game</w:t>
            </w:r>
            <w:r>
              <w:rPr>
                <w:noProof/>
                <w:webHidden/>
              </w:rPr>
              <w:tab/>
            </w:r>
            <w:r>
              <w:rPr>
                <w:noProof/>
                <w:webHidden/>
              </w:rPr>
              <w:fldChar w:fldCharType="begin"/>
            </w:r>
            <w:r>
              <w:rPr>
                <w:noProof/>
                <w:webHidden/>
              </w:rPr>
              <w:instrText xml:space="preserve"> PAGEREF _Toc195504847 \h </w:instrText>
            </w:r>
            <w:r>
              <w:rPr>
                <w:noProof/>
                <w:webHidden/>
              </w:rPr>
            </w:r>
            <w:r>
              <w:rPr>
                <w:noProof/>
                <w:webHidden/>
              </w:rPr>
              <w:fldChar w:fldCharType="separate"/>
            </w:r>
            <w:r>
              <w:rPr>
                <w:noProof/>
                <w:webHidden/>
              </w:rPr>
              <w:t>14</w:t>
            </w:r>
            <w:r>
              <w:rPr>
                <w:noProof/>
                <w:webHidden/>
              </w:rPr>
              <w:fldChar w:fldCharType="end"/>
            </w:r>
          </w:hyperlink>
        </w:p>
        <w:p w14:paraId="22805581" w14:textId="1A02A3EA" w:rsidR="000D1F3F" w:rsidRDefault="000D1F3F">
          <w:pPr>
            <w:pStyle w:val="TOC3"/>
            <w:tabs>
              <w:tab w:val="left" w:pos="1320"/>
              <w:tab w:val="right" w:leader="dot" w:pos="9350"/>
            </w:tabs>
            <w:rPr>
              <w:rFonts w:asciiTheme="minorHAnsi" w:eastAsiaTheme="minorEastAsia" w:hAnsiTheme="minorHAnsi"/>
              <w:noProof/>
              <w:sz w:val="22"/>
            </w:rPr>
          </w:pPr>
          <w:hyperlink w:anchor="_Toc195504848" w:history="1">
            <w:r w:rsidRPr="001C0406">
              <w:rPr>
                <w:rStyle w:val="Hyperlink"/>
                <w:noProof/>
              </w:rPr>
              <w:t>2.3.1</w:t>
            </w:r>
            <w:r>
              <w:rPr>
                <w:rFonts w:asciiTheme="minorHAnsi" w:eastAsiaTheme="minorEastAsia" w:hAnsiTheme="minorHAnsi"/>
                <w:noProof/>
                <w:sz w:val="22"/>
              </w:rPr>
              <w:tab/>
            </w:r>
            <w:r w:rsidRPr="001C0406">
              <w:rPr>
                <w:rStyle w:val="Hyperlink"/>
                <w:i/>
                <w:iCs/>
                <w:noProof/>
              </w:rPr>
              <w:t>Conceptual design</w:t>
            </w:r>
            <w:r>
              <w:rPr>
                <w:noProof/>
                <w:webHidden/>
              </w:rPr>
              <w:tab/>
            </w:r>
            <w:r>
              <w:rPr>
                <w:noProof/>
                <w:webHidden/>
              </w:rPr>
              <w:fldChar w:fldCharType="begin"/>
            </w:r>
            <w:r>
              <w:rPr>
                <w:noProof/>
                <w:webHidden/>
              </w:rPr>
              <w:instrText xml:space="preserve"> PAGEREF _Toc195504848 \h </w:instrText>
            </w:r>
            <w:r>
              <w:rPr>
                <w:noProof/>
                <w:webHidden/>
              </w:rPr>
            </w:r>
            <w:r>
              <w:rPr>
                <w:noProof/>
                <w:webHidden/>
              </w:rPr>
              <w:fldChar w:fldCharType="separate"/>
            </w:r>
            <w:r>
              <w:rPr>
                <w:noProof/>
                <w:webHidden/>
              </w:rPr>
              <w:t>15</w:t>
            </w:r>
            <w:r>
              <w:rPr>
                <w:noProof/>
                <w:webHidden/>
              </w:rPr>
              <w:fldChar w:fldCharType="end"/>
            </w:r>
          </w:hyperlink>
        </w:p>
        <w:p w14:paraId="305CED50" w14:textId="4F75DA04" w:rsidR="000D1F3F" w:rsidRDefault="000D1F3F">
          <w:pPr>
            <w:pStyle w:val="TOC3"/>
            <w:tabs>
              <w:tab w:val="left" w:pos="1320"/>
              <w:tab w:val="right" w:leader="dot" w:pos="9350"/>
            </w:tabs>
            <w:rPr>
              <w:rFonts w:asciiTheme="minorHAnsi" w:eastAsiaTheme="minorEastAsia" w:hAnsiTheme="minorHAnsi"/>
              <w:noProof/>
              <w:sz w:val="22"/>
            </w:rPr>
          </w:pPr>
          <w:hyperlink w:anchor="_Toc195504849" w:history="1">
            <w:r w:rsidRPr="001C0406">
              <w:rPr>
                <w:rStyle w:val="Hyperlink"/>
                <w:noProof/>
              </w:rPr>
              <w:t>2.3.2</w:t>
            </w:r>
            <w:r>
              <w:rPr>
                <w:rFonts w:asciiTheme="minorHAnsi" w:eastAsiaTheme="minorEastAsia" w:hAnsiTheme="minorHAnsi"/>
                <w:noProof/>
                <w:sz w:val="22"/>
              </w:rPr>
              <w:tab/>
            </w:r>
            <w:r w:rsidRPr="001C0406">
              <w:rPr>
                <w:rStyle w:val="Hyperlink"/>
                <w:i/>
                <w:iCs/>
                <w:noProof/>
              </w:rPr>
              <w:t>Aesthetic design</w:t>
            </w:r>
            <w:r>
              <w:rPr>
                <w:noProof/>
                <w:webHidden/>
              </w:rPr>
              <w:tab/>
            </w:r>
            <w:r>
              <w:rPr>
                <w:noProof/>
                <w:webHidden/>
              </w:rPr>
              <w:fldChar w:fldCharType="begin"/>
            </w:r>
            <w:r>
              <w:rPr>
                <w:noProof/>
                <w:webHidden/>
              </w:rPr>
              <w:instrText xml:space="preserve"> PAGEREF _Toc195504849 \h </w:instrText>
            </w:r>
            <w:r>
              <w:rPr>
                <w:noProof/>
                <w:webHidden/>
              </w:rPr>
            </w:r>
            <w:r>
              <w:rPr>
                <w:noProof/>
                <w:webHidden/>
              </w:rPr>
              <w:fldChar w:fldCharType="separate"/>
            </w:r>
            <w:r>
              <w:rPr>
                <w:noProof/>
                <w:webHidden/>
              </w:rPr>
              <w:t>15</w:t>
            </w:r>
            <w:r>
              <w:rPr>
                <w:noProof/>
                <w:webHidden/>
              </w:rPr>
              <w:fldChar w:fldCharType="end"/>
            </w:r>
          </w:hyperlink>
        </w:p>
        <w:p w14:paraId="7808D96C" w14:textId="2D3716B4" w:rsidR="000D1F3F" w:rsidRDefault="000D1F3F">
          <w:pPr>
            <w:pStyle w:val="TOC3"/>
            <w:tabs>
              <w:tab w:val="left" w:pos="1320"/>
              <w:tab w:val="right" w:leader="dot" w:pos="9350"/>
            </w:tabs>
            <w:rPr>
              <w:rFonts w:asciiTheme="minorHAnsi" w:eastAsiaTheme="minorEastAsia" w:hAnsiTheme="minorHAnsi"/>
              <w:noProof/>
              <w:sz w:val="22"/>
            </w:rPr>
          </w:pPr>
          <w:hyperlink w:anchor="_Toc195504850" w:history="1">
            <w:r w:rsidRPr="001C0406">
              <w:rPr>
                <w:rStyle w:val="Hyperlink"/>
                <w:noProof/>
              </w:rPr>
              <w:t>2.3.3</w:t>
            </w:r>
            <w:r>
              <w:rPr>
                <w:rFonts w:asciiTheme="minorHAnsi" w:eastAsiaTheme="minorEastAsia" w:hAnsiTheme="minorHAnsi"/>
                <w:noProof/>
                <w:sz w:val="22"/>
              </w:rPr>
              <w:tab/>
            </w:r>
            <w:r w:rsidRPr="001C0406">
              <w:rPr>
                <w:rStyle w:val="Hyperlink"/>
                <w:i/>
                <w:iCs/>
                <w:noProof/>
              </w:rPr>
              <w:t>Prototyping and Iteration</w:t>
            </w:r>
            <w:r>
              <w:rPr>
                <w:noProof/>
                <w:webHidden/>
              </w:rPr>
              <w:tab/>
            </w:r>
            <w:r>
              <w:rPr>
                <w:noProof/>
                <w:webHidden/>
              </w:rPr>
              <w:fldChar w:fldCharType="begin"/>
            </w:r>
            <w:r>
              <w:rPr>
                <w:noProof/>
                <w:webHidden/>
              </w:rPr>
              <w:instrText xml:space="preserve"> PAGEREF _Toc195504850 \h </w:instrText>
            </w:r>
            <w:r>
              <w:rPr>
                <w:noProof/>
                <w:webHidden/>
              </w:rPr>
            </w:r>
            <w:r>
              <w:rPr>
                <w:noProof/>
                <w:webHidden/>
              </w:rPr>
              <w:fldChar w:fldCharType="separate"/>
            </w:r>
            <w:r>
              <w:rPr>
                <w:noProof/>
                <w:webHidden/>
              </w:rPr>
              <w:t>16</w:t>
            </w:r>
            <w:r>
              <w:rPr>
                <w:noProof/>
                <w:webHidden/>
              </w:rPr>
              <w:fldChar w:fldCharType="end"/>
            </w:r>
          </w:hyperlink>
        </w:p>
        <w:p w14:paraId="0689E964" w14:textId="66918628" w:rsidR="000D1F3F" w:rsidRDefault="000D1F3F">
          <w:pPr>
            <w:pStyle w:val="TOC3"/>
            <w:tabs>
              <w:tab w:val="left" w:pos="1320"/>
              <w:tab w:val="right" w:leader="dot" w:pos="9350"/>
            </w:tabs>
            <w:rPr>
              <w:rFonts w:asciiTheme="minorHAnsi" w:eastAsiaTheme="minorEastAsia" w:hAnsiTheme="minorHAnsi"/>
              <w:noProof/>
              <w:sz w:val="22"/>
            </w:rPr>
          </w:pPr>
          <w:hyperlink w:anchor="_Toc195504851" w:history="1">
            <w:r w:rsidRPr="001C0406">
              <w:rPr>
                <w:rStyle w:val="Hyperlink"/>
                <w:noProof/>
              </w:rPr>
              <w:t>2.3.4</w:t>
            </w:r>
            <w:r>
              <w:rPr>
                <w:rFonts w:asciiTheme="minorHAnsi" w:eastAsiaTheme="minorEastAsia" w:hAnsiTheme="minorHAnsi"/>
                <w:noProof/>
                <w:sz w:val="22"/>
              </w:rPr>
              <w:tab/>
            </w:r>
            <w:r w:rsidRPr="001C0406">
              <w:rPr>
                <w:rStyle w:val="Hyperlink"/>
                <w:i/>
                <w:iCs/>
                <w:noProof/>
              </w:rPr>
              <w:t>Informal evaluation and validation of development</w:t>
            </w:r>
            <w:r>
              <w:rPr>
                <w:noProof/>
                <w:webHidden/>
              </w:rPr>
              <w:tab/>
            </w:r>
            <w:r>
              <w:rPr>
                <w:noProof/>
                <w:webHidden/>
              </w:rPr>
              <w:fldChar w:fldCharType="begin"/>
            </w:r>
            <w:r>
              <w:rPr>
                <w:noProof/>
                <w:webHidden/>
              </w:rPr>
              <w:instrText xml:space="preserve"> PAGEREF _Toc195504851 \h </w:instrText>
            </w:r>
            <w:r>
              <w:rPr>
                <w:noProof/>
                <w:webHidden/>
              </w:rPr>
            </w:r>
            <w:r>
              <w:rPr>
                <w:noProof/>
                <w:webHidden/>
              </w:rPr>
              <w:fldChar w:fldCharType="separate"/>
            </w:r>
            <w:r>
              <w:rPr>
                <w:noProof/>
                <w:webHidden/>
              </w:rPr>
              <w:t>16</w:t>
            </w:r>
            <w:r>
              <w:rPr>
                <w:noProof/>
                <w:webHidden/>
              </w:rPr>
              <w:fldChar w:fldCharType="end"/>
            </w:r>
          </w:hyperlink>
        </w:p>
        <w:p w14:paraId="73CB5D31" w14:textId="72188450" w:rsidR="000D1F3F" w:rsidRDefault="000D1F3F">
          <w:pPr>
            <w:pStyle w:val="TOC2"/>
            <w:tabs>
              <w:tab w:val="left" w:pos="880"/>
              <w:tab w:val="right" w:leader="dot" w:pos="9350"/>
            </w:tabs>
            <w:rPr>
              <w:rFonts w:asciiTheme="minorHAnsi" w:eastAsiaTheme="minorEastAsia" w:hAnsiTheme="minorHAnsi"/>
              <w:noProof/>
              <w:sz w:val="22"/>
            </w:rPr>
          </w:pPr>
          <w:hyperlink w:anchor="_Toc195504852" w:history="1">
            <w:r w:rsidRPr="001C0406">
              <w:rPr>
                <w:rStyle w:val="Hyperlink"/>
                <w:noProof/>
              </w:rPr>
              <w:t>2.4</w:t>
            </w:r>
            <w:r>
              <w:rPr>
                <w:rFonts w:asciiTheme="minorHAnsi" w:eastAsiaTheme="minorEastAsia" w:hAnsiTheme="minorHAnsi"/>
                <w:noProof/>
                <w:sz w:val="22"/>
              </w:rPr>
              <w:tab/>
            </w:r>
            <w:r w:rsidRPr="001C0406">
              <w:rPr>
                <w:rStyle w:val="Hyperlink"/>
                <w:bCs/>
                <w:i/>
                <w:iCs/>
                <w:noProof/>
              </w:rPr>
              <w:t>Progressive Learning</w:t>
            </w:r>
            <w:r>
              <w:rPr>
                <w:noProof/>
                <w:webHidden/>
              </w:rPr>
              <w:tab/>
            </w:r>
            <w:r>
              <w:rPr>
                <w:noProof/>
                <w:webHidden/>
              </w:rPr>
              <w:fldChar w:fldCharType="begin"/>
            </w:r>
            <w:r>
              <w:rPr>
                <w:noProof/>
                <w:webHidden/>
              </w:rPr>
              <w:instrText xml:space="preserve"> PAGEREF _Toc195504852 \h </w:instrText>
            </w:r>
            <w:r>
              <w:rPr>
                <w:noProof/>
                <w:webHidden/>
              </w:rPr>
            </w:r>
            <w:r>
              <w:rPr>
                <w:noProof/>
                <w:webHidden/>
              </w:rPr>
              <w:fldChar w:fldCharType="separate"/>
            </w:r>
            <w:r>
              <w:rPr>
                <w:noProof/>
                <w:webHidden/>
              </w:rPr>
              <w:t>16</w:t>
            </w:r>
            <w:r>
              <w:rPr>
                <w:noProof/>
                <w:webHidden/>
              </w:rPr>
              <w:fldChar w:fldCharType="end"/>
            </w:r>
          </w:hyperlink>
        </w:p>
        <w:p w14:paraId="5BC32606" w14:textId="3E99440A" w:rsidR="000D1F3F" w:rsidRDefault="000D1F3F">
          <w:pPr>
            <w:pStyle w:val="TOC2"/>
            <w:tabs>
              <w:tab w:val="left" w:pos="880"/>
              <w:tab w:val="right" w:leader="dot" w:pos="9350"/>
            </w:tabs>
            <w:rPr>
              <w:rFonts w:asciiTheme="minorHAnsi" w:eastAsiaTheme="minorEastAsia" w:hAnsiTheme="minorHAnsi"/>
              <w:noProof/>
              <w:sz w:val="22"/>
            </w:rPr>
          </w:pPr>
          <w:hyperlink w:anchor="_Toc195504853" w:history="1">
            <w:r w:rsidRPr="001C0406">
              <w:rPr>
                <w:rStyle w:val="Hyperlink"/>
                <w:noProof/>
              </w:rPr>
              <w:t>2.5</w:t>
            </w:r>
            <w:r>
              <w:rPr>
                <w:rFonts w:asciiTheme="minorHAnsi" w:eastAsiaTheme="minorEastAsia" w:hAnsiTheme="minorHAnsi"/>
                <w:noProof/>
                <w:sz w:val="22"/>
              </w:rPr>
              <w:tab/>
            </w:r>
            <w:r w:rsidRPr="001C0406">
              <w:rPr>
                <w:rStyle w:val="Hyperlink"/>
                <w:i/>
                <w:iCs/>
                <w:noProof/>
              </w:rPr>
              <w:t>Feedback real time</w:t>
            </w:r>
            <w:r>
              <w:rPr>
                <w:noProof/>
                <w:webHidden/>
              </w:rPr>
              <w:tab/>
            </w:r>
            <w:r>
              <w:rPr>
                <w:noProof/>
                <w:webHidden/>
              </w:rPr>
              <w:fldChar w:fldCharType="begin"/>
            </w:r>
            <w:r>
              <w:rPr>
                <w:noProof/>
                <w:webHidden/>
              </w:rPr>
              <w:instrText xml:space="preserve"> PAGEREF _Toc195504853 \h </w:instrText>
            </w:r>
            <w:r>
              <w:rPr>
                <w:noProof/>
                <w:webHidden/>
              </w:rPr>
            </w:r>
            <w:r>
              <w:rPr>
                <w:noProof/>
                <w:webHidden/>
              </w:rPr>
              <w:fldChar w:fldCharType="separate"/>
            </w:r>
            <w:r>
              <w:rPr>
                <w:noProof/>
                <w:webHidden/>
              </w:rPr>
              <w:t>17</w:t>
            </w:r>
            <w:r>
              <w:rPr>
                <w:noProof/>
                <w:webHidden/>
              </w:rPr>
              <w:fldChar w:fldCharType="end"/>
            </w:r>
          </w:hyperlink>
        </w:p>
        <w:p w14:paraId="68968C85" w14:textId="6FFFA218" w:rsidR="000D1F3F" w:rsidRDefault="000D1F3F">
          <w:pPr>
            <w:pStyle w:val="TOC2"/>
            <w:tabs>
              <w:tab w:val="left" w:pos="880"/>
              <w:tab w:val="right" w:leader="dot" w:pos="9350"/>
            </w:tabs>
            <w:rPr>
              <w:rFonts w:asciiTheme="minorHAnsi" w:eastAsiaTheme="minorEastAsia" w:hAnsiTheme="minorHAnsi"/>
              <w:noProof/>
              <w:sz w:val="22"/>
            </w:rPr>
          </w:pPr>
          <w:hyperlink w:anchor="_Toc195504854" w:history="1">
            <w:r w:rsidRPr="001C0406">
              <w:rPr>
                <w:rStyle w:val="Hyperlink"/>
                <w:noProof/>
              </w:rPr>
              <w:t>2.6</w:t>
            </w:r>
            <w:r>
              <w:rPr>
                <w:rFonts w:asciiTheme="minorHAnsi" w:eastAsiaTheme="minorEastAsia" w:hAnsiTheme="minorHAnsi"/>
                <w:noProof/>
                <w:sz w:val="22"/>
              </w:rPr>
              <w:tab/>
            </w:r>
            <w:r w:rsidRPr="001C0406">
              <w:rPr>
                <w:rStyle w:val="Hyperlink"/>
                <w:noProof/>
              </w:rPr>
              <w:t>Skala Likert</w:t>
            </w:r>
            <w:r>
              <w:rPr>
                <w:noProof/>
                <w:webHidden/>
              </w:rPr>
              <w:tab/>
            </w:r>
            <w:r>
              <w:rPr>
                <w:noProof/>
                <w:webHidden/>
              </w:rPr>
              <w:fldChar w:fldCharType="begin"/>
            </w:r>
            <w:r>
              <w:rPr>
                <w:noProof/>
                <w:webHidden/>
              </w:rPr>
              <w:instrText xml:space="preserve"> PAGEREF _Toc195504854 \h </w:instrText>
            </w:r>
            <w:r>
              <w:rPr>
                <w:noProof/>
                <w:webHidden/>
              </w:rPr>
            </w:r>
            <w:r>
              <w:rPr>
                <w:noProof/>
                <w:webHidden/>
              </w:rPr>
              <w:fldChar w:fldCharType="separate"/>
            </w:r>
            <w:r>
              <w:rPr>
                <w:noProof/>
                <w:webHidden/>
              </w:rPr>
              <w:t>18</w:t>
            </w:r>
            <w:r>
              <w:rPr>
                <w:noProof/>
                <w:webHidden/>
              </w:rPr>
              <w:fldChar w:fldCharType="end"/>
            </w:r>
          </w:hyperlink>
        </w:p>
        <w:p w14:paraId="7299AA12" w14:textId="640883F3" w:rsidR="000D1F3F" w:rsidRDefault="000D1F3F">
          <w:pPr>
            <w:pStyle w:val="TOC2"/>
            <w:tabs>
              <w:tab w:val="left" w:pos="880"/>
              <w:tab w:val="right" w:leader="dot" w:pos="9350"/>
            </w:tabs>
            <w:rPr>
              <w:rFonts w:asciiTheme="minorHAnsi" w:eastAsiaTheme="minorEastAsia" w:hAnsiTheme="minorHAnsi"/>
              <w:noProof/>
              <w:sz w:val="22"/>
            </w:rPr>
          </w:pPr>
          <w:hyperlink w:anchor="_Toc195504855" w:history="1">
            <w:r w:rsidRPr="001C0406">
              <w:rPr>
                <w:rStyle w:val="Hyperlink"/>
                <w:noProof/>
              </w:rPr>
              <w:t>2.7</w:t>
            </w:r>
            <w:r>
              <w:rPr>
                <w:rFonts w:asciiTheme="minorHAnsi" w:eastAsiaTheme="minorEastAsia" w:hAnsiTheme="minorHAnsi"/>
                <w:noProof/>
                <w:sz w:val="22"/>
              </w:rPr>
              <w:tab/>
            </w:r>
            <w:r w:rsidRPr="001C0406">
              <w:rPr>
                <w:rStyle w:val="Hyperlink"/>
                <w:noProof/>
              </w:rPr>
              <w:t>Penelitian Terkait</w:t>
            </w:r>
            <w:r>
              <w:rPr>
                <w:noProof/>
                <w:webHidden/>
              </w:rPr>
              <w:tab/>
            </w:r>
            <w:r>
              <w:rPr>
                <w:noProof/>
                <w:webHidden/>
              </w:rPr>
              <w:fldChar w:fldCharType="begin"/>
            </w:r>
            <w:r>
              <w:rPr>
                <w:noProof/>
                <w:webHidden/>
              </w:rPr>
              <w:instrText xml:space="preserve"> PAGEREF _Toc195504855 \h </w:instrText>
            </w:r>
            <w:r>
              <w:rPr>
                <w:noProof/>
                <w:webHidden/>
              </w:rPr>
            </w:r>
            <w:r>
              <w:rPr>
                <w:noProof/>
                <w:webHidden/>
              </w:rPr>
              <w:fldChar w:fldCharType="separate"/>
            </w:r>
            <w:r>
              <w:rPr>
                <w:noProof/>
                <w:webHidden/>
              </w:rPr>
              <w:t>20</w:t>
            </w:r>
            <w:r>
              <w:rPr>
                <w:noProof/>
                <w:webHidden/>
              </w:rPr>
              <w:fldChar w:fldCharType="end"/>
            </w:r>
          </w:hyperlink>
        </w:p>
        <w:p w14:paraId="0C1E79FD" w14:textId="05EB0C73" w:rsidR="000D1F3F" w:rsidRDefault="000D1F3F">
          <w:pPr>
            <w:pStyle w:val="TOC1"/>
            <w:tabs>
              <w:tab w:val="left" w:pos="1100"/>
              <w:tab w:val="right" w:leader="dot" w:pos="9350"/>
            </w:tabs>
            <w:rPr>
              <w:rFonts w:asciiTheme="minorHAnsi" w:eastAsiaTheme="minorEastAsia" w:hAnsiTheme="minorHAnsi"/>
              <w:noProof/>
              <w:sz w:val="22"/>
            </w:rPr>
          </w:pPr>
          <w:hyperlink w:anchor="_Toc195504856" w:history="1">
            <w:r w:rsidRPr="001C0406">
              <w:rPr>
                <w:rStyle w:val="Hyperlink"/>
                <w:noProof/>
              </w:rPr>
              <w:t>BAB III</w:t>
            </w:r>
            <w:r>
              <w:rPr>
                <w:rFonts w:asciiTheme="minorHAnsi" w:eastAsiaTheme="minorEastAsia" w:hAnsiTheme="minorHAnsi"/>
                <w:noProof/>
                <w:sz w:val="22"/>
              </w:rPr>
              <w:tab/>
            </w:r>
            <w:r w:rsidRPr="001C0406">
              <w:rPr>
                <w:rStyle w:val="Hyperlink"/>
                <w:noProof/>
              </w:rPr>
              <w:t>ANALISIS</w:t>
            </w:r>
            <w:r>
              <w:rPr>
                <w:noProof/>
                <w:webHidden/>
              </w:rPr>
              <w:tab/>
            </w:r>
            <w:r>
              <w:rPr>
                <w:noProof/>
                <w:webHidden/>
              </w:rPr>
              <w:fldChar w:fldCharType="begin"/>
            </w:r>
            <w:r>
              <w:rPr>
                <w:noProof/>
                <w:webHidden/>
              </w:rPr>
              <w:instrText xml:space="preserve"> PAGEREF _Toc195504856 \h </w:instrText>
            </w:r>
            <w:r>
              <w:rPr>
                <w:noProof/>
                <w:webHidden/>
              </w:rPr>
            </w:r>
            <w:r>
              <w:rPr>
                <w:noProof/>
                <w:webHidden/>
              </w:rPr>
              <w:fldChar w:fldCharType="separate"/>
            </w:r>
            <w:r>
              <w:rPr>
                <w:noProof/>
                <w:webHidden/>
              </w:rPr>
              <w:t>32</w:t>
            </w:r>
            <w:r>
              <w:rPr>
                <w:noProof/>
                <w:webHidden/>
              </w:rPr>
              <w:fldChar w:fldCharType="end"/>
            </w:r>
          </w:hyperlink>
        </w:p>
        <w:p w14:paraId="083AA5B9" w14:textId="139BEDDE" w:rsidR="000D1F3F" w:rsidRDefault="000D1F3F">
          <w:pPr>
            <w:pStyle w:val="TOC2"/>
            <w:tabs>
              <w:tab w:val="left" w:pos="880"/>
              <w:tab w:val="right" w:leader="dot" w:pos="9350"/>
            </w:tabs>
            <w:rPr>
              <w:rFonts w:asciiTheme="minorHAnsi" w:eastAsiaTheme="minorEastAsia" w:hAnsiTheme="minorHAnsi"/>
              <w:noProof/>
              <w:sz w:val="22"/>
            </w:rPr>
          </w:pPr>
          <w:hyperlink w:anchor="_Toc195504857" w:history="1">
            <w:r w:rsidRPr="001C0406">
              <w:rPr>
                <w:rStyle w:val="Hyperlink"/>
                <w:noProof/>
              </w:rPr>
              <w:t>3.1</w:t>
            </w:r>
            <w:r>
              <w:rPr>
                <w:rFonts w:asciiTheme="minorHAnsi" w:eastAsiaTheme="minorEastAsia" w:hAnsiTheme="minorHAnsi"/>
                <w:noProof/>
                <w:sz w:val="22"/>
              </w:rPr>
              <w:tab/>
            </w:r>
            <w:r w:rsidRPr="001C0406">
              <w:rPr>
                <w:rStyle w:val="Hyperlink"/>
                <w:noProof/>
              </w:rPr>
              <w:t>Tahapan Penelitian</w:t>
            </w:r>
            <w:r>
              <w:rPr>
                <w:noProof/>
                <w:webHidden/>
              </w:rPr>
              <w:tab/>
            </w:r>
            <w:r>
              <w:rPr>
                <w:noProof/>
                <w:webHidden/>
              </w:rPr>
              <w:fldChar w:fldCharType="begin"/>
            </w:r>
            <w:r>
              <w:rPr>
                <w:noProof/>
                <w:webHidden/>
              </w:rPr>
              <w:instrText xml:space="preserve"> PAGEREF _Toc195504857 \h </w:instrText>
            </w:r>
            <w:r>
              <w:rPr>
                <w:noProof/>
                <w:webHidden/>
              </w:rPr>
            </w:r>
            <w:r>
              <w:rPr>
                <w:noProof/>
                <w:webHidden/>
              </w:rPr>
              <w:fldChar w:fldCharType="separate"/>
            </w:r>
            <w:r>
              <w:rPr>
                <w:noProof/>
                <w:webHidden/>
              </w:rPr>
              <w:t>32</w:t>
            </w:r>
            <w:r>
              <w:rPr>
                <w:noProof/>
                <w:webHidden/>
              </w:rPr>
              <w:fldChar w:fldCharType="end"/>
            </w:r>
          </w:hyperlink>
        </w:p>
        <w:p w14:paraId="4CF45045" w14:textId="537007B8" w:rsidR="000D1F3F" w:rsidRDefault="000D1F3F">
          <w:pPr>
            <w:pStyle w:val="TOC2"/>
            <w:tabs>
              <w:tab w:val="left" w:pos="880"/>
              <w:tab w:val="right" w:leader="dot" w:pos="9350"/>
            </w:tabs>
            <w:rPr>
              <w:rFonts w:asciiTheme="minorHAnsi" w:eastAsiaTheme="minorEastAsia" w:hAnsiTheme="minorHAnsi"/>
              <w:noProof/>
              <w:sz w:val="22"/>
            </w:rPr>
          </w:pPr>
          <w:hyperlink w:anchor="_Toc195504858" w:history="1">
            <w:r w:rsidRPr="001C0406">
              <w:rPr>
                <w:rStyle w:val="Hyperlink"/>
                <w:noProof/>
              </w:rPr>
              <w:t>3.2</w:t>
            </w:r>
            <w:r>
              <w:rPr>
                <w:rFonts w:asciiTheme="minorHAnsi" w:eastAsiaTheme="minorEastAsia" w:hAnsiTheme="minorHAnsi"/>
                <w:noProof/>
                <w:sz w:val="22"/>
              </w:rPr>
              <w:tab/>
            </w:r>
            <w:r w:rsidRPr="001C0406">
              <w:rPr>
                <w:rStyle w:val="Hyperlink"/>
                <w:noProof/>
              </w:rPr>
              <w:t>Analisis Metode</w:t>
            </w:r>
            <w:r>
              <w:rPr>
                <w:noProof/>
                <w:webHidden/>
              </w:rPr>
              <w:tab/>
            </w:r>
            <w:r>
              <w:rPr>
                <w:noProof/>
                <w:webHidden/>
              </w:rPr>
              <w:fldChar w:fldCharType="begin"/>
            </w:r>
            <w:r>
              <w:rPr>
                <w:noProof/>
                <w:webHidden/>
              </w:rPr>
              <w:instrText xml:space="preserve"> PAGEREF _Toc195504858 \h </w:instrText>
            </w:r>
            <w:r>
              <w:rPr>
                <w:noProof/>
                <w:webHidden/>
              </w:rPr>
            </w:r>
            <w:r>
              <w:rPr>
                <w:noProof/>
                <w:webHidden/>
              </w:rPr>
              <w:fldChar w:fldCharType="separate"/>
            </w:r>
            <w:r>
              <w:rPr>
                <w:noProof/>
                <w:webHidden/>
              </w:rPr>
              <w:t>38</w:t>
            </w:r>
            <w:r>
              <w:rPr>
                <w:noProof/>
                <w:webHidden/>
              </w:rPr>
              <w:fldChar w:fldCharType="end"/>
            </w:r>
          </w:hyperlink>
        </w:p>
        <w:p w14:paraId="53B84B65" w14:textId="46A826D3" w:rsidR="000D1F3F" w:rsidRDefault="000D1F3F">
          <w:pPr>
            <w:pStyle w:val="TOC3"/>
            <w:tabs>
              <w:tab w:val="left" w:pos="1320"/>
              <w:tab w:val="right" w:leader="dot" w:pos="9350"/>
            </w:tabs>
            <w:rPr>
              <w:rFonts w:asciiTheme="minorHAnsi" w:eastAsiaTheme="minorEastAsia" w:hAnsiTheme="minorHAnsi"/>
              <w:noProof/>
              <w:sz w:val="22"/>
            </w:rPr>
          </w:pPr>
          <w:hyperlink w:anchor="_Toc195504859" w:history="1">
            <w:r w:rsidRPr="001C0406">
              <w:rPr>
                <w:rStyle w:val="Hyperlink"/>
                <w:noProof/>
              </w:rPr>
              <w:t>3.2.1</w:t>
            </w:r>
            <w:r>
              <w:rPr>
                <w:rFonts w:asciiTheme="minorHAnsi" w:eastAsiaTheme="minorEastAsia" w:hAnsiTheme="minorHAnsi"/>
                <w:noProof/>
                <w:sz w:val="22"/>
              </w:rPr>
              <w:tab/>
            </w:r>
            <w:r w:rsidRPr="001C0406">
              <w:rPr>
                <w:rStyle w:val="Hyperlink"/>
                <w:noProof/>
              </w:rPr>
              <w:t>Analisis Gamification</w:t>
            </w:r>
            <w:r>
              <w:rPr>
                <w:noProof/>
                <w:webHidden/>
              </w:rPr>
              <w:tab/>
            </w:r>
            <w:r>
              <w:rPr>
                <w:noProof/>
                <w:webHidden/>
              </w:rPr>
              <w:fldChar w:fldCharType="begin"/>
            </w:r>
            <w:r>
              <w:rPr>
                <w:noProof/>
                <w:webHidden/>
              </w:rPr>
              <w:instrText xml:space="preserve"> PAGEREF _Toc195504859 \h </w:instrText>
            </w:r>
            <w:r>
              <w:rPr>
                <w:noProof/>
                <w:webHidden/>
              </w:rPr>
            </w:r>
            <w:r>
              <w:rPr>
                <w:noProof/>
                <w:webHidden/>
              </w:rPr>
              <w:fldChar w:fldCharType="separate"/>
            </w:r>
            <w:r>
              <w:rPr>
                <w:noProof/>
                <w:webHidden/>
              </w:rPr>
              <w:t>38</w:t>
            </w:r>
            <w:r>
              <w:rPr>
                <w:noProof/>
                <w:webHidden/>
              </w:rPr>
              <w:fldChar w:fldCharType="end"/>
            </w:r>
          </w:hyperlink>
        </w:p>
        <w:p w14:paraId="603143D9" w14:textId="642C777B" w:rsidR="000D1F3F" w:rsidRDefault="000D1F3F">
          <w:pPr>
            <w:pStyle w:val="TOC3"/>
            <w:tabs>
              <w:tab w:val="left" w:pos="1320"/>
              <w:tab w:val="right" w:leader="dot" w:pos="9350"/>
            </w:tabs>
            <w:rPr>
              <w:rFonts w:asciiTheme="minorHAnsi" w:eastAsiaTheme="minorEastAsia" w:hAnsiTheme="minorHAnsi"/>
              <w:noProof/>
              <w:sz w:val="22"/>
            </w:rPr>
          </w:pPr>
          <w:hyperlink w:anchor="_Toc195504860" w:history="1">
            <w:r w:rsidRPr="001C0406">
              <w:rPr>
                <w:rStyle w:val="Hyperlink"/>
                <w:noProof/>
              </w:rPr>
              <w:t>3.2.2</w:t>
            </w:r>
            <w:r>
              <w:rPr>
                <w:rFonts w:asciiTheme="minorHAnsi" w:eastAsiaTheme="minorEastAsia" w:hAnsiTheme="minorHAnsi"/>
                <w:noProof/>
                <w:sz w:val="22"/>
              </w:rPr>
              <w:tab/>
            </w:r>
            <w:r w:rsidRPr="001C0406">
              <w:rPr>
                <w:rStyle w:val="Hyperlink"/>
                <w:noProof/>
              </w:rPr>
              <w:t xml:space="preserve">Analisis </w:t>
            </w:r>
            <w:r w:rsidRPr="001C0406">
              <w:rPr>
                <w:rStyle w:val="Hyperlink"/>
                <w:i/>
                <w:iCs/>
                <w:noProof/>
              </w:rPr>
              <w:t>Progressive Learning</w:t>
            </w:r>
            <w:r>
              <w:rPr>
                <w:noProof/>
                <w:webHidden/>
              </w:rPr>
              <w:tab/>
            </w:r>
            <w:r>
              <w:rPr>
                <w:noProof/>
                <w:webHidden/>
              </w:rPr>
              <w:fldChar w:fldCharType="begin"/>
            </w:r>
            <w:r>
              <w:rPr>
                <w:noProof/>
                <w:webHidden/>
              </w:rPr>
              <w:instrText xml:space="preserve"> PAGEREF _Toc195504860 \h </w:instrText>
            </w:r>
            <w:r>
              <w:rPr>
                <w:noProof/>
                <w:webHidden/>
              </w:rPr>
            </w:r>
            <w:r>
              <w:rPr>
                <w:noProof/>
                <w:webHidden/>
              </w:rPr>
              <w:fldChar w:fldCharType="separate"/>
            </w:r>
            <w:r>
              <w:rPr>
                <w:noProof/>
                <w:webHidden/>
              </w:rPr>
              <w:t>55</w:t>
            </w:r>
            <w:r>
              <w:rPr>
                <w:noProof/>
                <w:webHidden/>
              </w:rPr>
              <w:fldChar w:fldCharType="end"/>
            </w:r>
          </w:hyperlink>
        </w:p>
        <w:p w14:paraId="5D04B3B9" w14:textId="6D0CB47E" w:rsidR="000D1F3F" w:rsidRDefault="000D1F3F">
          <w:pPr>
            <w:pStyle w:val="TOC3"/>
            <w:tabs>
              <w:tab w:val="left" w:pos="1320"/>
              <w:tab w:val="right" w:leader="dot" w:pos="9350"/>
            </w:tabs>
            <w:rPr>
              <w:rFonts w:asciiTheme="minorHAnsi" w:eastAsiaTheme="minorEastAsia" w:hAnsiTheme="minorHAnsi"/>
              <w:noProof/>
              <w:sz w:val="22"/>
            </w:rPr>
          </w:pPr>
          <w:hyperlink w:anchor="_Toc195504861" w:history="1">
            <w:r w:rsidRPr="001C0406">
              <w:rPr>
                <w:rStyle w:val="Hyperlink"/>
                <w:noProof/>
              </w:rPr>
              <w:t>3.2.3</w:t>
            </w:r>
            <w:r>
              <w:rPr>
                <w:rFonts w:asciiTheme="minorHAnsi" w:eastAsiaTheme="minorEastAsia" w:hAnsiTheme="minorHAnsi"/>
                <w:noProof/>
                <w:sz w:val="22"/>
              </w:rPr>
              <w:tab/>
            </w:r>
            <w:r w:rsidRPr="001C0406">
              <w:rPr>
                <w:rStyle w:val="Hyperlink"/>
                <w:noProof/>
              </w:rPr>
              <w:t xml:space="preserve">Analisis </w:t>
            </w:r>
            <w:r w:rsidRPr="001C0406">
              <w:rPr>
                <w:rStyle w:val="Hyperlink"/>
                <w:i/>
                <w:iCs/>
                <w:noProof/>
              </w:rPr>
              <w:t>Serious games</w:t>
            </w:r>
            <w:r>
              <w:rPr>
                <w:noProof/>
                <w:webHidden/>
              </w:rPr>
              <w:tab/>
            </w:r>
            <w:r>
              <w:rPr>
                <w:noProof/>
                <w:webHidden/>
              </w:rPr>
              <w:fldChar w:fldCharType="begin"/>
            </w:r>
            <w:r>
              <w:rPr>
                <w:noProof/>
                <w:webHidden/>
              </w:rPr>
              <w:instrText xml:space="preserve"> PAGEREF _Toc195504861 \h </w:instrText>
            </w:r>
            <w:r>
              <w:rPr>
                <w:noProof/>
                <w:webHidden/>
              </w:rPr>
            </w:r>
            <w:r>
              <w:rPr>
                <w:noProof/>
                <w:webHidden/>
              </w:rPr>
              <w:fldChar w:fldCharType="separate"/>
            </w:r>
            <w:r>
              <w:rPr>
                <w:noProof/>
                <w:webHidden/>
              </w:rPr>
              <w:t>56</w:t>
            </w:r>
            <w:r>
              <w:rPr>
                <w:noProof/>
                <w:webHidden/>
              </w:rPr>
              <w:fldChar w:fldCharType="end"/>
            </w:r>
          </w:hyperlink>
        </w:p>
        <w:p w14:paraId="186F9C85" w14:textId="07D6B5EF" w:rsidR="000D1F3F" w:rsidRDefault="000D1F3F">
          <w:pPr>
            <w:pStyle w:val="TOC2"/>
            <w:tabs>
              <w:tab w:val="left" w:pos="880"/>
              <w:tab w:val="right" w:leader="dot" w:pos="9350"/>
            </w:tabs>
            <w:rPr>
              <w:rFonts w:asciiTheme="minorHAnsi" w:eastAsiaTheme="minorEastAsia" w:hAnsiTheme="minorHAnsi"/>
              <w:noProof/>
              <w:sz w:val="22"/>
            </w:rPr>
          </w:pPr>
          <w:hyperlink w:anchor="_Toc195504862" w:history="1">
            <w:r w:rsidRPr="001C0406">
              <w:rPr>
                <w:rStyle w:val="Hyperlink"/>
                <w:noProof/>
              </w:rPr>
              <w:t>3.3</w:t>
            </w:r>
            <w:r>
              <w:rPr>
                <w:rFonts w:asciiTheme="minorHAnsi" w:eastAsiaTheme="minorEastAsia" w:hAnsiTheme="minorHAnsi"/>
                <w:noProof/>
                <w:sz w:val="22"/>
              </w:rPr>
              <w:tab/>
            </w:r>
            <w:r w:rsidRPr="001C0406">
              <w:rPr>
                <w:rStyle w:val="Hyperlink"/>
                <w:noProof/>
              </w:rPr>
              <w:t xml:space="preserve">Analisis dan Integrasi dengan </w:t>
            </w:r>
            <w:r w:rsidRPr="001C0406">
              <w:rPr>
                <w:rStyle w:val="Hyperlink"/>
                <w:i/>
                <w:iCs/>
                <w:noProof/>
              </w:rPr>
              <w:t>Progressive Learning</w:t>
            </w:r>
            <w:r w:rsidRPr="001C0406">
              <w:rPr>
                <w:rStyle w:val="Hyperlink"/>
                <w:noProof/>
              </w:rPr>
              <w:t xml:space="preserve"> dan </w:t>
            </w:r>
            <w:r w:rsidRPr="001C0406">
              <w:rPr>
                <w:rStyle w:val="Hyperlink"/>
                <w:i/>
                <w:iCs/>
                <w:noProof/>
              </w:rPr>
              <w:t>Serious Games</w:t>
            </w:r>
            <w:r>
              <w:rPr>
                <w:noProof/>
                <w:webHidden/>
              </w:rPr>
              <w:tab/>
            </w:r>
            <w:r>
              <w:rPr>
                <w:noProof/>
                <w:webHidden/>
              </w:rPr>
              <w:fldChar w:fldCharType="begin"/>
            </w:r>
            <w:r>
              <w:rPr>
                <w:noProof/>
                <w:webHidden/>
              </w:rPr>
              <w:instrText xml:space="preserve"> PAGEREF _Toc195504862 \h </w:instrText>
            </w:r>
            <w:r>
              <w:rPr>
                <w:noProof/>
                <w:webHidden/>
              </w:rPr>
            </w:r>
            <w:r>
              <w:rPr>
                <w:noProof/>
                <w:webHidden/>
              </w:rPr>
              <w:fldChar w:fldCharType="separate"/>
            </w:r>
            <w:r>
              <w:rPr>
                <w:noProof/>
                <w:webHidden/>
              </w:rPr>
              <w:t>58</w:t>
            </w:r>
            <w:r>
              <w:rPr>
                <w:noProof/>
                <w:webHidden/>
              </w:rPr>
              <w:fldChar w:fldCharType="end"/>
            </w:r>
          </w:hyperlink>
        </w:p>
        <w:p w14:paraId="0CD46BC4" w14:textId="4D0927D2" w:rsidR="000D1F3F" w:rsidRDefault="000D1F3F">
          <w:pPr>
            <w:pStyle w:val="TOC2"/>
            <w:tabs>
              <w:tab w:val="left" w:pos="880"/>
              <w:tab w:val="right" w:leader="dot" w:pos="9350"/>
            </w:tabs>
            <w:rPr>
              <w:rFonts w:asciiTheme="minorHAnsi" w:eastAsiaTheme="minorEastAsia" w:hAnsiTheme="minorHAnsi"/>
              <w:noProof/>
              <w:sz w:val="22"/>
            </w:rPr>
          </w:pPr>
          <w:hyperlink w:anchor="_Toc195504863" w:history="1">
            <w:r w:rsidRPr="001C0406">
              <w:rPr>
                <w:rStyle w:val="Hyperlink"/>
                <w:noProof/>
              </w:rPr>
              <w:t>3.4</w:t>
            </w:r>
            <w:r>
              <w:rPr>
                <w:rFonts w:asciiTheme="minorHAnsi" w:eastAsiaTheme="minorEastAsia" w:hAnsiTheme="minorHAnsi"/>
                <w:noProof/>
                <w:sz w:val="22"/>
              </w:rPr>
              <w:tab/>
            </w:r>
            <w:r w:rsidRPr="001C0406">
              <w:rPr>
                <w:rStyle w:val="Hyperlink"/>
                <w:noProof/>
              </w:rPr>
              <w:t>Analisis Objek Kaji</w:t>
            </w:r>
            <w:r>
              <w:rPr>
                <w:noProof/>
                <w:webHidden/>
              </w:rPr>
              <w:tab/>
            </w:r>
            <w:r>
              <w:rPr>
                <w:noProof/>
                <w:webHidden/>
              </w:rPr>
              <w:fldChar w:fldCharType="begin"/>
            </w:r>
            <w:r>
              <w:rPr>
                <w:noProof/>
                <w:webHidden/>
              </w:rPr>
              <w:instrText xml:space="preserve"> PAGEREF _Toc195504863 \h </w:instrText>
            </w:r>
            <w:r>
              <w:rPr>
                <w:noProof/>
                <w:webHidden/>
              </w:rPr>
            </w:r>
            <w:r>
              <w:rPr>
                <w:noProof/>
                <w:webHidden/>
              </w:rPr>
              <w:fldChar w:fldCharType="separate"/>
            </w:r>
            <w:r>
              <w:rPr>
                <w:noProof/>
                <w:webHidden/>
              </w:rPr>
              <w:t>59</w:t>
            </w:r>
            <w:r>
              <w:rPr>
                <w:noProof/>
                <w:webHidden/>
              </w:rPr>
              <w:fldChar w:fldCharType="end"/>
            </w:r>
          </w:hyperlink>
        </w:p>
        <w:p w14:paraId="4C3702B0" w14:textId="0A521E53" w:rsidR="000D1F3F" w:rsidRDefault="000D1F3F">
          <w:pPr>
            <w:pStyle w:val="TOC2"/>
            <w:tabs>
              <w:tab w:val="left" w:pos="880"/>
              <w:tab w:val="right" w:leader="dot" w:pos="9350"/>
            </w:tabs>
            <w:rPr>
              <w:rFonts w:asciiTheme="minorHAnsi" w:eastAsiaTheme="minorEastAsia" w:hAnsiTheme="minorHAnsi"/>
              <w:noProof/>
              <w:sz w:val="22"/>
            </w:rPr>
          </w:pPr>
          <w:hyperlink w:anchor="_Toc195504864" w:history="1">
            <w:r w:rsidRPr="001C0406">
              <w:rPr>
                <w:rStyle w:val="Hyperlink"/>
                <w:noProof/>
              </w:rPr>
              <w:t>3.5</w:t>
            </w:r>
            <w:r>
              <w:rPr>
                <w:rFonts w:asciiTheme="minorHAnsi" w:eastAsiaTheme="minorEastAsia" w:hAnsiTheme="minorHAnsi"/>
                <w:noProof/>
                <w:sz w:val="22"/>
              </w:rPr>
              <w:tab/>
            </w:r>
            <w:r w:rsidRPr="001C0406">
              <w:rPr>
                <w:rStyle w:val="Hyperlink"/>
                <w:noProof/>
              </w:rPr>
              <w:t xml:space="preserve">Analisis </w:t>
            </w:r>
            <w:r w:rsidRPr="001C0406">
              <w:rPr>
                <w:rStyle w:val="Hyperlink"/>
                <w:i/>
                <w:iCs/>
                <w:noProof/>
              </w:rPr>
              <w:t>Feedback</w:t>
            </w:r>
            <w:r>
              <w:rPr>
                <w:noProof/>
                <w:webHidden/>
              </w:rPr>
              <w:tab/>
            </w:r>
            <w:r>
              <w:rPr>
                <w:noProof/>
                <w:webHidden/>
              </w:rPr>
              <w:fldChar w:fldCharType="begin"/>
            </w:r>
            <w:r>
              <w:rPr>
                <w:noProof/>
                <w:webHidden/>
              </w:rPr>
              <w:instrText xml:space="preserve"> PAGEREF _Toc195504864 \h </w:instrText>
            </w:r>
            <w:r>
              <w:rPr>
                <w:noProof/>
                <w:webHidden/>
              </w:rPr>
            </w:r>
            <w:r>
              <w:rPr>
                <w:noProof/>
                <w:webHidden/>
              </w:rPr>
              <w:fldChar w:fldCharType="separate"/>
            </w:r>
            <w:r>
              <w:rPr>
                <w:noProof/>
                <w:webHidden/>
              </w:rPr>
              <w:t>62</w:t>
            </w:r>
            <w:r>
              <w:rPr>
                <w:noProof/>
                <w:webHidden/>
              </w:rPr>
              <w:fldChar w:fldCharType="end"/>
            </w:r>
          </w:hyperlink>
        </w:p>
        <w:p w14:paraId="756EF486" w14:textId="51458F57" w:rsidR="000D1F3F" w:rsidRDefault="000D1F3F">
          <w:pPr>
            <w:pStyle w:val="TOC2"/>
            <w:tabs>
              <w:tab w:val="left" w:pos="880"/>
              <w:tab w:val="right" w:leader="dot" w:pos="9350"/>
            </w:tabs>
            <w:rPr>
              <w:rFonts w:asciiTheme="minorHAnsi" w:eastAsiaTheme="minorEastAsia" w:hAnsiTheme="minorHAnsi"/>
              <w:noProof/>
              <w:sz w:val="22"/>
            </w:rPr>
          </w:pPr>
          <w:hyperlink w:anchor="_Toc195504865" w:history="1">
            <w:r w:rsidRPr="001C0406">
              <w:rPr>
                <w:rStyle w:val="Hyperlink"/>
                <w:noProof/>
              </w:rPr>
              <w:t>3.6</w:t>
            </w:r>
            <w:r>
              <w:rPr>
                <w:rFonts w:asciiTheme="minorHAnsi" w:eastAsiaTheme="minorEastAsia" w:hAnsiTheme="minorHAnsi"/>
                <w:noProof/>
                <w:sz w:val="22"/>
              </w:rPr>
              <w:tab/>
            </w:r>
            <w:r w:rsidRPr="001C0406">
              <w:rPr>
                <w:rStyle w:val="Hyperlink"/>
                <w:noProof/>
              </w:rPr>
              <w:t xml:space="preserve">Analisis </w:t>
            </w:r>
            <w:r w:rsidRPr="001C0406">
              <w:rPr>
                <w:rStyle w:val="Hyperlink"/>
                <w:i/>
                <w:iCs/>
                <w:noProof/>
              </w:rPr>
              <w:t xml:space="preserve">Platform </w:t>
            </w:r>
            <w:r w:rsidRPr="001C0406">
              <w:rPr>
                <w:rStyle w:val="Hyperlink"/>
                <w:noProof/>
              </w:rPr>
              <w:t xml:space="preserve">Pembelajaran Berbasis </w:t>
            </w:r>
            <w:r w:rsidRPr="001C0406">
              <w:rPr>
                <w:rStyle w:val="Hyperlink"/>
                <w:i/>
                <w:iCs/>
                <w:noProof/>
              </w:rPr>
              <w:t>Gamification</w:t>
            </w:r>
            <w:r>
              <w:rPr>
                <w:noProof/>
                <w:webHidden/>
              </w:rPr>
              <w:tab/>
            </w:r>
            <w:r>
              <w:rPr>
                <w:noProof/>
                <w:webHidden/>
              </w:rPr>
              <w:fldChar w:fldCharType="begin"/>
            </w:r>
            <w:r>
              <w:rPr>
                <w:noProof/>
                <w:webHidden/>
              </w:rPr>
              <w:instrText xml:space="preserve"> PAGEREF _Toc195504865 \h </w:instrText>
            </w:r>
            <w:r>
              <w:rPr>
                <w:noProof/>
                <w:webHidden/>
              </w:rPr>
            </w:r>
            <w:r>
              <w:rPr>
                <w:noProof/>
                <w:webHidden/>
              </w:rPr>
              <w:fldChar w:fldCharType="separate"/>
            </w:r>
            <w:r>
              <w:rPr>
                <w:noProof/>
                <w:webHidden/>
              </w:rPr>
              <w:t>66</w:t>
            </w:r>
            <w:r>
              <w:rPr>
                <w:noProof/>
                <w:webHidden/>
              </w:rPr>
              <w:fldChar w:fldCharType="end"/>
            </w:r>
          </w:hyperlink>
        </w:p>
        <w:p w14:paraId="3CA7A9AC" w14:textId="421A57B7" w:rsidR="000D1F3F" w:rsidRDefault="000D1F3F">
          <w:pPr>
            <w:pStyle w:val="TOC3"/>
            <w:tabs>
              <w:tab w:val="left" w:pos="1320"/>
              <w:tab w:val="right" w:leader="dot" w:pos="9350"/>
            </w:tabs>
            <w:rPr>
              <w:rFonts w:asciiTheme="minorHAnsi" w:eastAsiaTheme="minorEastAsia" w:hAnsiTheme="minorHAnsi"/>
              <w:noProof/>
              <w:sz w:val="22"/>
            </w:rPr>
          </w:pPr>
          <w:hyperlink w:anchor="_Toc195504866" w:history="1">
            <w:r w:rsidRPr="001C0406">
              <w:rPr>
                <w:rStyle w:val="Hyperlink"/>
                <w:noProof/>
              </w:rPr>
              <w:t>3.6.1</w:t>
            </w:r>
            <w:r>
              <w:rPr>
                <w:rFonts w:asciiTheme="minorHAnsi" w:eastAsiaTheme="minorEastAsia" w:hAnsiTheme="minorHAnsi"/>
                <w:noProof/>
                <w:sz w:val="22"/>
              </w:rPr>
              <w:tab/>
            </w:r>
            <w:r w:rsidRPr="001C0406">
              <w:rPr>
                <w:rStyle w:val="Hyperlink"/>
                <w:noProof/>
              </w:rPr>
              <w:t xml:space="preserve">Analisis </w:t>
            </w:r>
            <w:r w:rsidRPr="001C0406">
              <w:rPr>
                <w:rStyle w:val="Hyperlink"/>
                <w:i/>
                <w:iCs/>
                <w:noProof/>
              </w:rPr>
              <w:t>Quizizz</w:t>
            </w:r>
            <w:r>
              <w:rPr>
                <w:noProof/>
                <w:webHidden/>
              </w:rPr>
              <w:tab/>
            </w:r>
            <w:r>
              <w:rPr>
                <w:noProof/>
                <w:webHidden/>
              </w:rPr>
              <w:fldChar w:fldCharType="begin"/>
            </w:r>
            <w:r>
              <w:rPr>
                <w:noProof/>
                <w:webHidden/>
              </w:rPr>
              <w:instrText xml:space="preserve"> PAGEREF _Toc195504866 \h </w:instrText>
            </w:r>
            <w:r>
              <w:rPr>
                <w:noProof/>
                <w:webHidden/>
              </w:rPr>
            </w:r>
            <w:r>
              <w:rPr>
                <w:noProof/>
                <w:webHidden/>
              </w:rPr>
              <w:fldChar w:fldCharType="separate"/>
            </w:r>
            <w:r>
              <w:rPr>
                <w:noProof/>
                <w:webHidden/>
              </w:rPr>
              <w:t>66</w:t>
            </w:r>
            <w:r>
              <w:rPr>
                <w:noProof/>
                <w:webHidden/>
              </w:rPr>
              <w:fldChar w:fldCharType="end"/>
            </w:r>
          </w:hyperlink>
        </w:p>
        <w:p w14:paraId="07250208" w14:textId="04DCE0D0" w:rsidR="000D1F3F" w:rsidRDefault="000D1F3F">
          <w:pPr>
            <w:pStyle w:val="TOC3"/>
            <w:tabs>
              <w:tab w:val="left" w:pos="1320"/>
              <w:tab w:val="right" w:leader="dot" w:pos="9350"/>
            </w:tabs>
            <w:rPr>
              <w:rFonts w:asciiTheme="minorHAnsi" w:eastAsiaTheme="minorEastAsia" w:hAnsiTheme="minorHAnsi"/>
              <w:noProof/>
              <w:sz w:val="22"/>
            </w:rPr>
          </w:pPr>
          <w:hyperlink w:anchor="_Toc195504867" w:history="1">
            <w:r w:rsidRPr="001C0406">
              <w:rPr>
                <w:rStyle w:val="Hyperlink"/>
                <w:noProof/>
              </w:rPr>
              <w:t>3.6.2</w:t>
            </w:r>
            <w:r>
              <w:rPr>
                <w:rFonts w:asciiTheme="minorHAnsi" w:eastAsiaTheme="minorEastAsia" w:hAnsiTheme="minorHAnsi"/>
                <w:noProof/>
                <w:sz w:val="22"/>
              </w:rPr>
              <w:tab/>
            </w:r>
            <w:r w:rsidRPr="001C0406">
              <w:rPr>
                <w:rStyle w:val="Hyperlink"/>
                <w:noProof/>
              </w:rPr>
              <w:t>Analisis Duolingo</w:t>
            </w:r>
            <w:r>
              <w:rPr>
                <w:noProof/>
                <w:webHidden/>
              </w:rPr>
              <w:tab/>
            </w:r>
            <w:r>
              <w:rPr>
                <w:noProof/>
                <w:webHidden/>
              </w:rPr>
              <w:fldChar w:fldCharType="begin"/>
            </w:r>
            <w:r>
              <w:rPr>
                <w:noProof/>
                <w:webHidden/>
              </w:rPr>
              <w:instrText xml:space="preserve"> PAGEREF _Toc195504867 \h </w:instrText>
            </w:r>
            <w:r>
              <w:rPr>
                <w:noProof/>
                <w:webHidden/>
              </w:rPr>
            </w:r>
            <w:r>
              <w:rPr>
                <w:noProof/>
                <w:webHidden/>
              </w:rPr>
              <w:fldChar w:fldCharType="separate"/>
            </w:r>
            <w:r>
              <w:rPr>
                <w:noProof/>
                <w:webHidden/>
              </w:rPr>
              <w:t>67</w:t>
            </w:r>
            <w:r>
              <w:rPr>
                <w:noProof/>
                <w:webHidden/>
              </w:rPr>
              <w:fldChar w:fldCharType="end"/>
            </w:r>
          </w:hyperlink>
        </w:p>
        <w:p w14:paraId="31CB9884" w14:textId="0A69EB6A" w:rsidR="000D1F3F" w:rsidRDefault="000D1F3F">
          <w:pPr>
            <w:pStyle w:val="TOC3"/>
            <w:tabs>
              <w:tab w:val="left" w:pos="1320"/>
              <w:tab w:val="right" w:leader="dot" w:pos="9350"/>
            </w:tabs>
            <w:rPr>
              <w:rFonts w:asciiTheme="minorHAnsi" w:eastAsiaTheme="minorEastAsia" w:hAnsiTheme="minorHAnsi"/>
              <w:noProof/>
              <w:sz w:val="22"/>
            </w:rPr>
          </w:pPr>
          <w:hyperlink w:anchor="_Toc195504868" w:history="1">
            <w:r w:rsidRPr="001C0406">
              <w:rPr>
                <w:rStyle w:val="Hyperlink"/>
                <w:noProof/>
              </w:rPr>
              <w:t>3.6.3</w:t>
            </w:r>
            <w:r>
              <w:rPr>
                <w:rFonts w:asciiTheme="minorHAnsi" w:eastAsiaTheme="minorEastAsia" w:hAnsiTheme="minorHAnsi"/>
                <w:noProof/>
                <w:sz w:val="22"/>
              </w:rPr>
              <w:tab/>
            </w:r>
            <w:r w:rsidRPr="001C0406">
              <w:rPr>
                <w:rStyle w:val="Hyperlink"/>
                <w:noProof/>
              </w:rPr>
              <w:t>Analisis Kahoot!</w:t>
            </w:r>
            <w:r>
              <w:rPr>
                <w:noProof/>
                <w:webHidden/>
              </w:rPr>
              <w:tab/>
            </w:r>
            <w:r>
              <w:rPr>
                <w:noProof/>
                <w:webHidden/>
              </w:rPr>
              <w:fldChar w:fldCharType="begin"/>
            </w:r>
            <w:r>
              <w:rPr>
                <w:noProof/>
                <w:webHidden/>
              </w:rPr>
              <w:instrText xml:space="preserve"> PAGEREF _Toc195504868 \h </w:instrText>
            </w:r>
            <w:r>
              <w:rPr>
                <w:noProof/>
                <w:webHidden/>
              </w:rPr>
            </w:r>
            <w:r>
              <w:rPr>
                <w:noProof/>
                <w:webHidden/>
              </w:rPr>
              <w:fldChar w:fldCharType="separate"/>
            </w:r>
            <w:r>
              <w:rPr>
                <w:noProof/>
                <w:webHidden/>
              </w:rPr>
              <w:t>70</w:t>
            </w:r>
            <w:r>
              <w:rPr>
                <w:noProof/>
                <w:webHidden/>
              </w:rPr>
              <w:fldChar w:fldCharType="end"/>
            </w:r>
          </w:hyperlink>
        </w:p>
        <w:p w14:paraId="6AA6CEDA" w14:textId="68A37C04" w:rsidR="000D1F3F" w:rsidRDefault="000D1F3F">
          <w:pPr>
            <w:pStyle w:val="TOC2"/>
            <w:tabs>
              <w:tab w:val="left" w:pos="880"/>
              <w:tab w:val="right" w:leader="dot" w:pos="9350"/>
            </w:tabs>
            <w:rPr>
              <w:rFonts w:asciiTheme="minorHAnsi" w:eastAsiaTheme="minorEastAsia" w:hAnsiTheme="minorHAnsi"/>
              <w:noProof/>
              <w:sz w:val="22"/>
            </w:rPr>
          </w:pPr>
          <w:hyperlink w:anchor="_Toc195504869" w:history="1">
            <w:r w:rsidRPr="001C0406">
              <w:rPr>
                <w:rStyle w:val="Hyperlink"/>
                <w:noProof/>
              </w:rPr>
              <w:t>3.7</w:t>
            </w:r>
            <w:r>
              <w:rPr>
                <w:rFonts w:asciiTheme="minorHAnsi" w:eastAsiaTheme="minorEastAsia" w:hAnsiTheme="minorHAnsi"/>
                <w:noProof/>
                <w:sz w:val="22"/>
              </w:rPr>
              <w:tab/>
            </w:r>
            <w:r w:rsidRPr="001C0406">
              <w:rPr>
                <w:rStyle w:val="Hyperlink"/>
                <w:noProof/>
              </w:rPr>
              <w:t>Analisis Framework Gamification dalam LMS</w:t>
            </w:r>
            <w:r>
              <w:rPr>
                <w:noProof/>
                <w:webHidden/>
              </w:rPr>
              <w:tab/>
            </w:r>
            <w:r>
              <w:rPr>
                <w:noProof/>
                <w:webHidden/>
              </w:rPr>
              <w:fldChar w:fldCharType="begin"/>
            </w:r>
            <w:r>
              <w:rPr>
                <w:noProof/>
                <w:webHidden/>
              </w:rPr>
              <w:instrText xml:space="preserve"> PAGEREF _Toc195504869 \h </w:instrText>
            </w:r>
            <w:r>
              <w:rPr>
                <w:noProof/>
                <w:webHidden/>
              </w:rPr>
            </w:r>
            <w:r>
              <w:rPr>
                <w:noProof/>
                <w:webHidden/>
              </w:rPr>
              <w:fldChar w:fldCharType="separate"/>
            </w:r>
            <w:r>
              <w:rPr>
                <w:noProof/>
                <w:webHidden/>
              </w:rPr>
              <w:t>71</w:t>
            </w:r>
            <w:r>
              <w:rPr>
                <w:noProof/>
                <w:webHidden/>
              </w:rPr>
              <w:fldChar w:fldCharType="end"/>
            </w:r>
          </w:hyperlink>
        </w:p>
        <w:p w14:paraId="1C5A654D" w14:textId="43AD6F22" w:rsidR="000D1F3F" w:rsidRDefault="000D1F3F">
          <w:pPr>
            <w:pStyle w:val="TOC3"/>
            <w:tabs>
              <w:tab w:val="left" w:pos="1320"/>
              <w:tab w:val="right" w:leader="dot" w:pos="9350"/>
            </w:tabs>
            <w:rPr>
              <w:rFonts w:asciiTheme="minorHAnsi" w:eastAsiaTheme="minorEastAsia" w:hAnsiTheme="minorHAnsi"/>
              <w:noProof/>
              <w:sz w:val="22"/>
            </w:rPr>
          </w:pPr>
          <w:hyperlink w:anchor="_Toc195504870" w:history="1">
            <w:r w:rsidRPr="001C0406">
              <w:rPr>
                <w:rStyle w:val="Hyperlink"/>
                <w:noProof/>
              </w:rPr>
              <w:t>3.7.1</w:t>
            </w:r>
            <w:r>
              <w:rPr>
                <w:rFonts w:asciiTheme="minorHAnsi" w:eastAsiaTheme="minorEastAsia" w:hAnsiTheme="minorHAnsi"/>
                <w:noProof/>
                <w:sz w:val="22"/>
              </w:rPr>
              <w:tab/>
            </w:r>
            <w:r w:rsidRPr="001C0406">
              <w:rPr>
                <w:rStyle w:val="Hyperlink"/>
                <w:noProof/>
              </w:rPr>
              <w:t xml:space="preserve">Konseptualisasi </w:t>
            </w:r>
            <w:r w:rsidRPr="001C0406">
              <w:rPr>
                <w:rStyle w:val="Hyperlink"/>
                <w:i/>
                <w:iCs/>
                <w:noProof/>
              </w:rPr>
              <w:t>Framework Gamification</w:t>
            </w:r>
            <w:r>
              <w:rPr>
                <w:noProof/>
                <w:webHidden/>
              </w:rPr>
              <w:tab/>
            </w:r>
            <w:r>
              <w:rPr>
                <w:noProof/>
                <w:webHidden/>
              </w:rPr>
              <w:fldChar w:fldCharType="begin"/>
            </w:r>
            <w:r>
              <w:rPr>
                <w:noProof/>
                <w:webHidden/>
              </w:rPr>
              <w:instrText xml:space="preserve"> PAGEREF _Toc195504870 \h </w:instrText>
            </w:r>
            <w:r>
              <w:rPr>
                <w:noProof/>
                <w:webHidden/>
              </w:rPr>
            </w:r>
            <w:r>
              <w:rPr>
                <w:noProof/>
                <w:webHidden/>
              </w:rPr>
              <w:fldChar w:fldCharType="separate"/>
            </w:r>
            <w:r>
              <w:rPr>
                <w:noProof/>
                <w:webHidden/>
              </w:rPr>
              <w:t>71</w:t>
            </w:r>
            <w:r>
              <w:rPr>
                <w:noProof/>
                <w:webHidden/>
              </w:rPr>
              <w:fldChar w:fldCharType="end"/>
            </w:r>
          </w:hyperlink>
        </w:p>
        <w:p w14:paraId="52ED0839" w14:textId="67FD6F3E" w:rsidR="000D1F3F" w:rsidRDefault="000D1F3F">
          <w:pPr>
            <w:pStyle w:val="TOC2"/>
            <w:tabs>
              <w:tab w:val="left" w:pos="880"/>
              <w:tab w:val="right" w:leader="dot" w:pos="9350"/>
            </w:tabs>
            <w:rPr>
              <w:rFonts w:asciiTheme="minorHAnsi" w:eastAsiaTheme="minorEastAsia" w:hAnsiTheme="minorHAnsi"/>
              <w:noProof/>
              <w:sz w:val="22"/>
            </w:rPr>
          </w:pPr>
          <w:hyperlink w:anchor="_Toc195504871" w:history="1">
            <w:r w:rsidRPr="001C0406">
              <w:rPr>
                <w:rStyle w:val="Hyperlink"/>
                <w:noProof/>
              </w:rPr>
              <w:t>3.8</w:t>
            </w:r>
            <w:r>
              <w:rPr>
                <w:rFonts w:asciiTheme="minorHAnsi" w:eastAsiaTheme="minorEastAsia" w:hAnsiTheme="minorHAnsi"/>
                <w:noProof/>
                <w:sz w:val="22"/>
              </w:rPr>
              <w:tab/>
            </w:r>
            <w:r w:rsidRPr="001C0406">
              <w:rPr>
                <w:rStyle w:val="Hyperlink"/>
                <w:noProof/>
              </w:rPr>
              <w:t>Analisis Evaluasi</w:t>
            </w:r>
            <w:r>
              <w:rPr>
                <w:noProof/>
                <w:webHidden/>
              </w:rPr>
              <w:tab/>
            </w:r>
            <w:r>
              <w:rPr>
                <w:noProof/>
                <w:webHidden/>
              </w:rPr>
              <w:fldChar w:fldCharType="begin"/>
            </w:r>
            <w:r>
              <w:rPr>
                <w:noProof/>
                <w:webHidden/>
              </w:rPr>
              <w:instrText xml:space="preserve"> PAGEREF _Toc195504871 \h </w:instrText>
            </w:r>
            <w:r>
              <w:rPr>
                <w:noProof/>
                <w:webHidden/>
              </w:rPr>
            </w:r>
            <w:r>
              <w:rPr>
                <w:noProof/>
                <w:webHidden/>
              </w:rPr>
              <w:fldChar w:fldCharType="separate"/>
            </w:r>
            <w:r>
              <w:rPr>
                <w:noProof/>
                <w:webHidden/>
              </w:rPr>
              <w:t>73</w:t>
            </w:r>
            <w:r>
              <w:rPr>
                <w:noProof/>
                <w:webHidden/>
              </w:rPr>
              <w:fldChar w:fldCharType="end"/>
            </w:r>
          </w:hyperlink>
        </w:p>
        <w:p w14:paraId="6A6156F5" w14:textId="5A777145" w:rsidR="000D1F3F" w:rsidRDefault="000D1F3F">
          <w:pPr>
            <w:pStyle w:val="TOC3"/>
            <w:tabs>
              <w:tab w:val="left" w:pos="1320"/>
              <w:tab w:val="right" w:leader="dot" w:pos="9350"/>
            </w:tabs>
            <w:rPr>
              <w:rFonts w:asciiTheme="minorHAnsi" w:eastAsiaTheme="minorEastAsia" w:hAnsiTheme="minorHAnsi"/>
              <w:noProof/>
              <w:sz w:val="22"/>
            </w:rPr>
          </w:pPr>
          <w:hyperlink w:anchor="_Toc195504872" w:history="1">
            <w:r w:rsidRPr="001C0406">
              <w:rPr>
                <w:rStyle w:val="Hyperlink"/>
                <w:noProof/>
              </w:rPr>
              <w:t>3.8.1</w:t>
            </w:r>
            <w:r>
              <w:rPr>
                <w:rFonts w:asciiTheme="minorHAnsi" w:eastAsiaTheme="minorEastAsia" w:hAnsiTheme="minorHAnsi"/>
                <w:noProof/>
                <w:sz w:val="22"/>
              </w:rPr>
              <w:tab/>
            </w:r>
            <w:r w:rsidRPr="001C0406">
              <w:rPr>
                <w:rStyle w:val="Hyperlink"/>
                <w:noProof/>
              </w:rPr>
              <w:t>Analisis Evaluasi Menggunakan Skala Likert (Skala 1 - 4)</w:t>
            </w:r>
            <w:r>
              <w:rPr>
                <w:noProof/>
                <w:webHidden/>
              </w:rPr>
              <w:tab/>
            </w:r>
            <w:r>
              <w:rPr>
                <w:noProof/>
                <w:webHidden/>
              </w:rPr>
              <w:fldChar w:fldCharType="begin"/>
            </w:r>
            <w:r>
              <w:rPr>
                <w:noProof/>
                <w:webHidden/>
              </w:rPr>
              <w:instrText xml:space="preserve"> PAGEREF _Toc195504872 \h </w:instrText>
            </w:r>
            <w:r>
              <w:rPr>
                <w:noProof/>
                <w:webHidden/>
              </w:rPr>
            </w:r>
            <w:r>
              <w:rPr>
                <w:noProof/>
                <w:webHidden/>
              </w:rPr>
              <w:fldChar w:fldCharType="separate"/>
            </w:r>
            <w:r>
              <w:rPr>
                <w:noProof/>
                <w:webHidden/>
              </w:rPr>
              <w:t>74</w:t>
            </w:r>
            <w:r>
              <w:rPr>
                <w:noProof/>
                <w:webHidden/>
              </w:rPr>
              <w:fldChar w:fldCharType="end"/>
            </w:r>
          </w:hyperlink>
        </w:p>
        <w:p w14:paraId="3351F68E" w14:textId="1DBE0D0F" w:rsidR="000D1F3F" w:rsidRDefault="000D1F3F">
          <w:pPr>
            <w:pStyle w:val="TOC2"/>
            <w:tabs>
              <w:tab w:val="left" w:pos="880"/>
              <w:tab w:val="right" w:leader="dot" w:pos="9350"/>
            </w:tabs>
            <w:rPr>
              <w:rFonts w:asciiTheme="minorHAnsi" w:eastAsiaTheme="minorEastAsia" w:hAnsiTheme="minorHAnsi"/>
              <w:noProof/>
              <w:sz w:val="22"/>
            </w:rPr>
          </w:pPr>
          <w:hyperlink w:anchor="_Toc195504873" w:history="1">
            <w:r w:rsidRPr="001C0406">
              <w:rPr>
                <w:rStyle w:val="Hyperlink"/>
                <w:noProof/>
              </w:rPr>
              <w:t>3.9</w:t>
            </w:r>
            <w:r>
              <w:rPr>
                <w:rFonts w:asciiTheme="minorHAnsi" w:eastAsiaTheme="minorEastAsia" w:hAnsiTheme="minorHAnsi"/>
                <w:noProof/>
                <w:sz w:val="22"/>
              </w:rPr>
              <w:tab/>
            </w:r>
            <w:r w:rsidRPr="001C0406">
              <w:rPr>
                <w:rStyle w:val="Hyperlink"/>
                <w:noProof/>
              </w:rPr>
              <w:t>Analisis Learning Management System (LMS)</w:t>
            </w:r>
            <w:r>
              <w:rPr>
                <w:noProof/>
                <w:webHidden/>
              </w:rPr>
              <w:tab/>
            </w:r>
            <w:r>
              <w:rPr>
                <w:noProof/>
                <w:webHidden/>
              </w:rPr>
              <w:fldChar w:fldCharType="begin"/>
            </w:r>
            <w:r>
              <w:rPr>
                <w:noProof/>
                <w:webHidden/>
              </w:rPr>
              <w:instrText xml:space="preserve"> PAGEREF _Toc195504873 \h </w:instrText>
            </w:r>
            <w:r>
              <w:rPr>
                <w:noProof/>
                <w:webHidden/>
              </w:rPr>
            </w:r>
            <w:r>
              <w:rPr>
                <w:noProof/>
                <w:webHidden/>
              </w:rPr>
              <w:fldChar w:fldCharType="separate"/>
            </w:r>
            <w:r>
              <w:rPr>
                <w:noProof/>
                <w:webHidden/>
              </w:rPr>
              <w:t>75</w:t>
            </w:r>
            <w:r>
              <w:rPr>
                <w:noProof/>
                <w:webHidden/>
              </w:rPr>
              <w:fldChar w:fldCharType="end"/>
            </w:r>
          </w:hyperlink>
        </w:p>
        <w:p w14:paraId="6A6C8198" w14:textId="0450BAC7" w:rsidR="000D1F3F" w:rsidRDefault="000D1F3F">
          <w:pPr>
            <w:pStyle w:val="TOC1"/>
            <w:tabs>
              <w:tab w:val="left" w:pos="1100"/>
              <w:tab w:val="right" w:leader="dot" w:pos="9350"/>
            </w:tabs>
            <w:rPr>
              <w:rFonts w:asciiTheme="minorHAnsi" w:eastAsiaTheme="minorEastAsia" w:hAnsiTheme="minorHAnsi"/>
              <w:noProof/>
              <w:sz w:val="22"/>
            </w:rPr>
          </w:pPr>
          <w:hyperlink w:anchor="_Toc195504874" w:history="1">
            <w:r w:rsidRPr="001C0406">
              <w:rPr>
                <w:rStyle w:val="Hyperlink"/>
                <w:noProof/>
              </w:rPr>
              <w:t>BAB IV</w:t>
            </w:r>
            <w:r>
              <w:rPr>
                <w:rFonts w:asciiTheme="minorHAnsi" w:eastAsiaTheme="minorEastAsia" w:hAnsiTheme="minorHAnsi"/>
                <w:noProof/>
                <w:sz w:val="22"/>
              </w:rPr>
              <w:tab/>
            </w:r>
            <w:r w:rsidRPr="001C0406">
              <w:rPr>
                <w:rStyle w:val="Hyperlink"/>
                <w:noProof/>
              </w:rPr>
              <w:t>DESAIN DAN PERANCANGAN</w:t>
            </w:r>
            <w:r>
              <w:rPr>
                <w:noProof/>
                <w:webHidden/>
              </w:rPr>
              <w:tab/>
            </w:r>
            <w:r>
              <w:rPr>
                <w:noProof/>
                <w:webHidden/>
              </w:rPr>
              <w:fldChar w:fldCharType="begin"/>
            </w:r>
            <w:r>
              <w:rPr>
                <w:noProof/>
                <w:webHidden/>
              </w:rPr>
              <w:instrText xml:space="preserve"> PAGEREF _Toc195504874 \h </w:instrText>
            </w:r>
            <w:r>
              <w:rPr>
                <w:noProof/>
                <w:webHidden/>
              </w:rPr>
            </w:r>
            <w:r>
              <w:rPr>
                <w:noProof/>
                <w:webHidden/>
              </w:rPr>
              <w:fldChar w:fldCharType="separate"/>
            </w:r>
            <w:r>
              <w:rPr>
                <w:noProof/>
                <w:webHidden/>
              </w:rPr>
              <w:t>81</w:t>
            </w:r>
            <w:r>
              <w:rPr>
                <w:noProof/>
                <w:webHidden/>
              </w:rPr>
              <w:fldChar w:fldCharType="end"/>
            </w:r>
          </w:hyperlink>
        </w:p>
        <w:p w14:paraId="5FB4A684" w14:textId="1CECD992" w:rsidR="000D1F3F" w:rsidRDefault="000D1F3F">
          <w:pPr>
            <w:pStyle w:val="TOC2"/>
            <w:tabs>
              <w:tab w:val="left" w:pos="880"/>
              <w:tab w:val="right" w:leader="dot" w:pos="9350"/>
            </w:tabs>
            <w:rPr>
              <w:rFonts w:asciiTheme="minorHAnsi" w:eastAsiaTheme="minorEastAsia" w:hAnsiTheme="minorHAnsi"/>
              <w:noProof/>
              <w:sz w:val="22"/>
            </w:rPr>
          </w:pPr>
          <w:hyperlink w:anchor="_Toc195504875" w:history="1">
            <w:r w:rsidRPr="001C0406">
              <w:rPr>
                <w:rStyle w:val="Hyperlink"/>
                <w:noProof/>
              </w:rPr>
              <w:t>4.1</w:t>
            </w:r>
            <w:r>
              <w:rPr>
                <w:rFonts w:asciiTheme="minorHAnsi" w:eastAsiaTheme="minorEastAsia" w:hAnsiTheme="minorHAnsi"/>
                <w:noProof/>
                <w:sz w:val="22"/>
              </w:rPr>
              <w:tab/>
            </w:r>
            <w:r w:rsidRPr="001C0406">
              <w:rPr>
                <w:rStyle w:val="Hyperlink"/>
                <w:noProof/>
              </w:rPr>
              <w:t>Rancangan Penelitian</w:t>
            </w:r>
            <w:r>
              <w:rPr>
                <w:noProof/>
                <w:webHidden/>
              </w:rPr>
              <w:tab/>
            </w:r>
            <w:r>
              <w:rPr>
                <w:noProof/>
                <w:webHidden/>
              </w:rPr>
              <w:fldChar w:fldCharType="begin"/>
            </w:r>
            <w:r>
              <w:rPr>
                <w:noProof/>
                <w:webHidden/>
              </w:rPr>
              <w:instrText xml:space="preserve"> PAGEREF _Toc195504875 \h </w:instrText>
            </w:r>
            <w:r>
              <w:rPr>
                <w:noProof/>
                <w:webHidden/>
              </w:rPr>
            </w:r>
            <w:r>
              <w:rPr>
                <w:noProof/>
                <w:webHidden/>
              </w:rPr>
              <w:fldChar w:fldCharType="separate"/>
            </w:r>
            <w:r>
              <w:rPr>
                <w:noProof/>
                <w:webHidden/>
              </w:rPr>
              <w:t>81</w:t>
            </w:r>
            <w:r>
              <w:rPr>
                <w:noProof/>
                <w:webHidden/>
              </w:rPr>
              <w:fldChar w:fldCharType="end"/>
            </w:r>
          </w:hyperlink>
        </w:p>
        <w:p w14:paraId="30651149" w14:textId="7907B68D" w:rsidR="000D1F3F" w:rsidRDefault="000D1F3F">
          <w:pPr>
            <w:pStyle w:val="TOC2"/>
            <w:tabs>
              <w:tab w:val="left" w:pos="880"/>
              <w:tab w:val="right" w:leader="dot" w:pos="9350"/>
            </w:tabs>
            <w:rPr>
              <w:rFonts w:asciiTheme="minorHAnsi" w:eastAsiaTheme="minorEastAsia" w:hAnsiTheme="minorHAnsi"/>
              <w:noProof/>
              <w:sz w:val="22"/>
            </w:rPr>
          </w:pPr>
          <w:hyperlink w:anchor="_Toc195504876" w:history="1">
            <w:r w:rsidRPr="001C0406">
              <w:rPr>
                <w:rStyle w:val="Hyperlink"/>
                <w:noProof/>
              </w:rPr>
              <w:t>4.2</w:t>
            </w:r>
            <w:r>
              <w:rPr>
                <w:rFonts w:asciiTheme="minorHAnsi" w:eastAsiaTheme="minorEastAsia" w:hAnsiTheme="minorHAnsi"/>
                <w:noProof/>
                <w:sz w:val="22"/>
              </w:rPr>
              <w:tab/>
            </w:r>
            <w:r w:rsidRPr="001C0406">
              <w:rPr>
                <w:rStyle w:val="Hyperlink"/>
                <w:i/>
                <w:iCs/>
                <w:noProof/>
              </w:rPr>
              <w:t>Generate Question Gemini AI</w:t>
            </w:r>
            <w:r>
              <w:rPr>
                <w:noProof/>
                <w:webHidden/>
              </w:rPr>
              <w:tab/>
            </w:r>
            <w:r>
              <w:rPr>
                <w:noProof/>
                <w:webHidden/>
              </w:rPr>
              <w:fldChar w:fldCharType="begin"/>
            </w:r>
            <w:r>
              <w:rPr>
                <w:noProof/>
                <w:webHidden/>
              </w:rPr>
              <w:instrText xml:space="preserve"> PAGEREF _Toc195504876 \h </w:instrText>
            </w:r>
            <w:r>
              <w:rPr>
                <w:noProof/>
                <w:webHidden/>
              </w:rPr>
            </w:r>
            <w:r>
              <w:rPr>
                <w:noProof/>
                <w:webHidden/>
              </w:rPr>
              <w:fldChar w:fldCharType="separate"/>
            </w:r>
            <w:r>
              <w:rPr>
                <w:noProof/>
                <w:webHidden/>
              </w:rPr>
              <w:t>86</w:t>
            </w:r>
            <w:r>
              <w:rPr>
                <w:noProof/>
                <w:webHidden/>
              </w:rPr>
              <w:fldChar w:fldCharType="end"/>
            </w:r>
          </w:hyperlink>
        </w:p>
        <w:p w14:paraId="3054F69C" w14:textId="3B82364D" w:rsidR="000D1F3F" w:rsidRDefault="000D1F3F">
          <w:pPr>
            <w:pStyle w:val="TOC2"/>
            <w:tabs>
              <w:tab w:val="left" w:pos="880"/>
              <w:tab w:val="right" w:leader="dot" w:pos="9350"/>
            </w:tabs>
            <w:rPr>
              <w:rFonts w:asciiTheme="minorHAnsi" w:eastAsiaTheme="minorEastAsia" w:hAnsiTheme="minorHAnsi"/>
              <w:noProof/>
              <w:sz w:val="22"/>
            </w:rPr>
          </w:pPr>
          <w:hyperlink w:anchor="_Toc195504877" w:history="1">
            <w:r w:rsidRPr="001C0406">
              <w:rPr>
                <w:rStyle w:val="Hyperlink"/>
                <w:noProof/>
              </w:rPr>
              <w:t>4.3</w:t>
            </w:r>
            <w:r>
              <w:rPr>
                <w:rFonts w:asciiTheme="minorHAnsi" w:eastAsiaTheme="minorEastAsia" w:hAnsiTheme="minorHAnsi"/>
                <w:noProof/>
                <w:sz w:val="22"/>
              </w:rPr>
              <w:tab/>
            </w:r>
            <w:r w:rsidRPr="001C0406">
              <w:rPr>
                <w:rStyle w:val="Hyperlink"/>
                <w:noProof/>
              </w:rPr>
              <w:t xml:space="preserve">Rancangan </w:t>
            </w:r>
            <w:r w:rsidRPr="001C0406">
              <w:rPr>
                <w:rStyle w:val="Hyperlink"/>
                <w:i/>
                <w:iCs/>
                <w:noProof/>
              </w:rPr>
              <w:t>application website educational admin</w:t>
            </w:r>
            <w:r>
              <w:rPr>
                <w:noProof/>
                <w:webHidden/>
              </w:rPr>
              <w:tab/>
            </w:r>
            <w:r>
              <w:rPr>
                <w:noProof/>
                <w:webHidden/>
              </w:rPr>
              <w:fldChar w:fldCharType="begin"/>
            </w:r>
            <w:r>
              <w:rPr>
                <w:noProof/>
                <w:webHidden/>
              </w:rPr>
              <w:instrText xml:space="preserve"> PAGEREF _Toc195504877 \h </w:instrText>
            </w:r>
            <w:r>
              <w:rPr>
                <w:noProof/>
                <w:webHidden/>
              </w:rPr>
            </w:r>
            <w:r>
              <w:rPr>
                <w:noProof/>
                <w:webHidden/>
              </w:rPr>
              <w:fldChar w:fldCharType="separate"/>
            </w:r>
            <w:r>
              <w:rPr>
                <w:noProof/>
                <w:webHidden/>
              </w:rPr>
              <w:t>87</w:t>
            </w:r>
            <w:r>
              <w:rPr>
                <w:noProof/>
                <w:webHidden/>
              </w:rPr>
              <w:fldChar w:fldCharType="end"/>
            </w:r>
          </w:hyperlink>
        </w:p>
        <w:p w14:paraId="46859763" w14:textId="26F1B0B9" w:rsidR="000D1F3F" w:rsidRDefault="000D1F3F">
          <w:pPr>
            <w:pStyle w:val="TOC2"/>
            <w:tabs>
              <w:tab w:val="left" w:pos="880"/>
              <w:tab w:val="right" w:leader="dot" w:pos="9350"/>
            </w:tabs>
            <w:rPr>
              <w:rFonts w:asciiTheme="minorHAnsi" w:eastAsiaTheme="minorEastAsia" w:hAnsiTheme="minorHAnsi"/>
              <w:noProof/>
              <w:sz w:val="22"/>
            </w:rPr>
          </w:pPr>
          <w:hyperlink w:anchor="_Toc195504878" w:history="1">
            <w:r w:rsidRPr="001C0406">
              <w:rPr>
                <w:rStyle w:val="Hyperlink"/>
                <w:noProof/>
              </w:rPr>
              <w:t>4.4</w:t>
            </w:r>
            <w:r>
              <w:rPr>
                <w:rFonts w:asciiTheme="minorHAnsi" w:eastAsiaTheme="minorEastAsia" w:hAnsiTheme="minorHAnsi"/>
                <w:noProof/>
                <w:sz w:val="22"/>
              </w:rPr>
              <w:tab/>
            </w:r>
            <w:r w:rsidRPr="001C0406">
              <w:rPr>
                <w:rStyle w:val="Hyperlink"/>
                <w:noProof/>
              </w:rPr>
              <w:t xml:space="preserve">Rancangan Penelitian </w:t>
            </w:r>
            <w:r w:rsidRPr="001C0406">
              <w:rPr>
                <w:rStyle w:val="Hyperlink"/>
                <w:i/>
                <w:iCs/>
                <w:noProof/>
              </w:rPr>
              <w:t>application website educational user</w:t>
            </w:r>
            <w:r>
              <w:rPr>
                <w:noProof/>
                <w:webHidden/>
              </w:rPr>
              <w:tab/>
            </w:r>
            <w:r>
              <w:rPr>
                <w:noProof/>
                <w:webHidden/>
              </w:rPr>
              <w:fldChar w:fldCharType="begin"/>
            </w:r>
            <w:r>
              <w:rPr>
                <w:noProof/>
                <w:webHidden/>
              </w:rPr>
              <w:instrText xml:space="preserve"> PAGEREF _Toc195504878 \h </w:instrText>
            </w:r>
            <w:r>
              <w:rPr>
                <w:noProof/>
                <w:webHidden/>
              </w:rPr>
            </w:r>
            <w:r>
              <w:rPr>
                <w:noProof/>
                <w:webHidden/>
              </w:rPr>
              <w:fldChar w:fldCharType="separate"/>
            </w:r>
            <w:r>
              <w:rPr>
                <w:noProof/>
                <w:webHidden/>
              </w:rPr>
              <w:t>90</w:t>
            </w:r>
            <w:r>
              <w:rPr>
                <w:noProof/>
                <w:webHidden/>
              </w:rPr>
              <w:fldChar w:fldCharType="end"/>
            </w:r>
          </w:hyperlink>
        </w:p>
        <w:p w14:paraId="0E0D8D34" w14:textId="6ABE2DE6" w:rsidR="000D1F3F" w:rsidRDefault="000D1F3F">
          <w:pPr>
            <w:pStyle w:val="TOC2"/>
            <w:tabs>
              <w:tab w:val="left" w:pos="880"/>
              <w:tab w:val="right" w:leader="dot" w:pos="9350"/>
            </w:tabs>
            <w:rPr>
              <w:rFonts w:asciiTheme="minorHAnsi" w:eastAsiaTheme="minorEastAsia" w:hAnsiTheme="minorHAnsi"/>
              <w:noProof/>
              <w:sz w:val="22"/>
            </w:rPr>
          </w:pPr>
          <w:hyperlink w:anchor="_Toc195504879" w:history="1">
            <w:r w:rsidRPr="001C0406">
              <w:rPr>
                <w:rStyle w:val="Hyperlink"/>
                <w:noProof/>
              </w:rPr>
              <w:t>4.5</w:t>
            </w:r>
            <w:r>
              <w:rPr>
                <w:rFonts w:asciiTheme="minorHAnsi" w:eastAsiaTheme="minorEastAsia" w:hAnsiTheme="minorHAnsi"/>
                <w:noProof/>
                <w:sz w:val="22"/>
              </w:rPr>
              <w:tab/>
            </w:r>
            <w:r w:rsidRPr="001C0406">
              <w:rPr>
                <w:rStyle w:val="Hyperlink"/>
                <w:noProof/>
              </w:rPr>
              <w:t xml:space="preserve">Rancangan </w:t>
            </w:r>
            <w:r w:rsidRPr="001C0406">
              <w:rPr>
                <w:rStyle w:val="Hyperlink"/>
                <w:i/>
                <w:iCs/>
                <w:noProof/>
              </w:rPr>
              <w:t>application website educational (usecase - diagram)</w:t>
            </w:r>
            <w:r>
              <w:rPr>
                <w:noProof/>
                <w:webHidden/>
              </w:rPr>
              <w:tab/>
            </w:r>
            <w:r>
              <w:rPr>
                <w:noProof/>
                <w:webHidden/>
              </w:rPr>
              <w:fldChar w:fldCharType="begin"/>
            </w:r>
            <w:r>
              <w:rPr>
                <w:noProof/>
                <w:webHidden/>
              </w:rPr>
              <w:instrText xml:space="preserve"> PAGEREF _Toc195504879 \h </w:instrText>
            </w:r>
            <w:r>
              <w:rPr>
                <w:noProof/>
                <w:webHidden/>
              </w:rPr>
            </w:r>
            <w:r>
              <w:rPr>
                <w:noProof/>
                <w:webHidden/>
              </w:rPr>
              <w:fldChar w:fldCharType="separate"/>
            </w:r>
            <w:r>
              <w:rPr>
                <w:noProof/>
                <w:webHidden/>
              </w:rPr>
              <w:t>92</w:t>
            </w:r>
            <w:r>
              <w:rPr>
                <w:noProof/>
                <w:webHidden/>
              </w:rPr>
              <w:fldChar w:fldCharType="end"/>
            </w:r>
          </w:hyperlink>
        </w:p>
        <w:p w14:paraId="38EECE5F" w14:textId="79EBBD30" w:rsidR="000D1F3F" w:rsidRDefault="000D1F3F">
          <w:pPr>
            <w:pStyle w:val="TOC2"/>
            <w:tabs>
              <w:tab w:val="left" w:pos="880"/>
              <w:tab w:val="right" w:leader="dot" w:pos="9350"/>
            </w:tabs>
            <w:rPr>
              <w:rFonts w:asciiTheme="minorHAnsi" w:eastAsiaTheme="minorEastAsia" w:hAnsiTheme="minorHAnsi"/>
              <w:noProof/>
              <w:sz w:val="22"/>
            </w:rPr>
          </w:pPr>
          <w:hyperlink w:anchor="_Toc195504880" w:history="1">
            <w:r w:rsidRPr="001C0406">
              <w:rPr>
                <w:rStyle w:val="Hyperlink"/>
                <w:noProof/>
              </w:rPr>
              <w:t>4.6</w:t>
            </w:r>
            <w:r>
              <w:rPr>
                <w:rFonts w:asciiTheme="minorHAnsi" w:eastAsiaTheme="minorEastAsia" w:hAnsiTheme="minorHAnsi"/>
                <w:noProof/>
                <w:sz w:val="22"/>
              </w:rPr>
              <w:tab/>
            </w:r>
            <w:r w:rsidRPr="001C0406">
              <w:rPr>
                <w:rStyle w:val="Hyperlink"/>
                <w:noProof/>
              </w:rPr>
              <w:t>Desain Fungsional</w:t>
            </w:r>
            <w:r>
              <w:rPr>
                <w:noProof/>
                <w:webHidden/>
              </w:rPr>
              <w:tab/>
            </w:r>
            <w:r>
              <w:rPr>
                <w:noProof/>
                <w:webHidden/>
              </w:rPr>
              <w:fldChar w:fldCharType="begin"/>
            </w:r>
            <w:r>
              <w:rPr>
                <w:noProof/>
                <w:webHidden/>
              </w:rPr>
              <w:instrText xml:space="preserve"> PAGEREF _Toc195504880 \h </w:instrText>
            </w:r>
            <w:r>
              <w:rPr>
                <w:noProof/>
                <w:webHidden/>
              </w:rPr>
            </w:r>
            <w:r>
              <w:rPr>
                <w:noProof/>
                <w:webHidden/>
              </w:rPr>
              <w:fldChar w:fldCharType="separate"/>
            </w:r>
            <w:r>
              <w:rPr>
                <w:noProof/>
                <w:webHidden/>
              </w:rPr>
              <w:t>93</w:t>
            </w:r>
            <w:r>
              <w:rPr>
                <w:noProof/>
                <w:webHidden/>
              </w:rPr>
              <w:fldChar w:fldCharType="end"/>
            </w:r>
          </w:hyperlink>
        </w:p>
        <w:p w14:paraId="3C6FDB1E" w14:textId="2B1D3C95" w:rsidR="000D1F3F" w:rsidRDefault="000D1F3F">
          <w:pPr>
            <w:pStyle w:val="TOC3"/>
            <w:tabs>
              <w:tab w:val="left" w:pos="1320"/>
              <w:tab w:val="right" w:leader="dot" w:pos="9350"/>
            </w:tabs>
            <w:rPr>
              <w:rFonts w:asciiTheme="minorHAnsi" w:eastAsiaTheme="minorEastAsia" w:hAnsiTheme="minorHAnsi"/>
              <w:noProof/>
              <w:sz w:val="22"/>
            </w:rPr>
          </w:pPr>
          <w:hyperlink w:anchor="_Toc195504881" w:history="1">
            <w:r w:rsidRPr="001C0406">
              <w:rPr>
                <w:rStyle w:val="Hyperlink"/>
                <w:noProof/>
              </w:rPr>
              <w:t>4.6.1</w:t>
            </w:r>
            <w:r>
              <w:rPr>
                <w:rFonts w:asciiTheme="minorHAnsi" w:eastAsiaTheme="minorEastAsia" w:hAnsiTheme="minorHAnsi"/>
                <w:noProof/>
                <w:sz w:val="22"/>
              </w:rPr>
              <w:tab/>
            </w:r>
            <w:r w:rsidRPr="001C0406">
              <w:rPr>
                <w:rStyle w:val="Hyperlink"/>
                <w:noProof/>
              </w:rPr>
              <w:t>Fungsi Registrasi</w:t>
            </w:r>
            <w:r>
              <w:rPr>
                <w:noProof/>
                <w:webHidden/>
              </w:rPr>
              <w:tab/>
            </w:r>
            <w:r>
              <w:rPr>
                <w:noProof/>
                <w:webHidden/>
              </w:rPr>
              <w:fldChar w:fldCharType="begin"/>
            </w:r>
            <w:r>
              <w:rPr>
                <w:noProof/>
                <w:webHidden/>
              </w:rPr>
              <w:instrText xml:space="preserve"> PAGEREF _Toc195504881 \h </w:instrText>
            </w:r>
            <w:r>
              <w:rPr>
                <w:noProof/>
                <w:webHidden/>
              </w:rPr>
            </w:r>
            <w:r>
              <w:rPr>
                <w:noProof/>
                <w:webHidden/>
              </w:rPr>
              <w:fldChar w:fldCharType="separate"/>
            </w:r>
            <w:r>
              <w:rPr>
                <w:noProof/>
                <w:webHidden/>
              </w:rPr>
              <w:t>93</w:t>
            </w:r>
            <w:r>
              <w:rPr>
                <w:noProof/>
                <w:webHidden/>
              </w:rPr>
              <w:fldChar w:fldCharType="end"/>
            </w:r>
          </w:hyperlink>
        </w:p>
        <w:p w14:paraId="2A35E81D" w14:textId="3E83D84F" w:rsidR="000D1F3F" w:rsidRDefault="000D1F3F">
          <w:pPr>
            <w:pStyle w:val="TOC3"/>
            <w:tabs>
              <w:tab w:val="left" w:pos="1320"/>
              <w:tab w:val="right" w:leader="dot" w:pos="9350"/>
            </w:tabs>
            <w:rPr>
              <w:rFonts w:asciiTheme="minorHAnsi" w:eastAsiaTheme="minorEastAsia" w:hAnsiTheme="minorHAnsi"/>
              <w:noProof/>
              <w:sz w:val="22"/>
            </w:rPr>
          </w:pPr>
          <w:hyperlink w:anchor="_Toc195504882" w:history="1">
            <w:r w:rsidRPr="001C0406">
              <w:rPr>
                <w:rStyle w:val="Hyperlink"/>
                <w:noProof/>
              </w:rPr>
              <w:t>4.6.2</w:t>
            </w:r>
            <w:r>
              <w:rPr>
                <w:rFonts w:asciiTheme="minorHAnsi" w:eastAsiaTheme="minorEastAsia" w:hAnsiTheme="minorHAnsi"/>
                <w:noProof/>
                <w:sz w:val="22"/>
              </w:rPr>
              <w:tab/>
            </w:r>
            <w:r w:rsidRPr="001C0406">
              <w:rPr>
                <w:rStyle w:val="Hyperlink"/>
                <w:noProof/>
              </w:rPr>
              <w:t>Fungsi Login</w:t>
            </w:r>
            <w:r>
              <w:rPr>
                <w:noProof/>
                <w:webHidden/>
              </w:rPr>
              <w:tab/>
            </w:r>
            <w:r>
              <w:rPr>
                <w:noProof/>
                <w:webHidden/>
              </w:rPr>
              <w:fldChar w:fldCharType="begin"/>
            </w:r>
            <w:r>
              <w:rPr>
                <w:noProof/>
                <w:webHidden/>
              </w:rPr>
              <w:instrText xml:space="preserve"> PAGEREF _Toc195504882 \h </w:instrText>
            </w:r>
            <w:r>
              <w:rPr>
                <w:noProof/>
                <w:webHidden/>
              </w:rPr>
            </w:r>
            <w:r>
              <w:rPr>
                <w:noProof/>
                <w:webHidden/>
              </w:rPr>
              <w:fldChar w:fldCharType="separate"/>
            </w:r>
            <w:r>
              <w:rPr>
                <w:noProof/>
                <w:webHidden/>
              </w:rPr>
              <w:t>94</w:t>
            </w:r>
            <w:r>
              <w:rPr>
                <w:noProof/>
                <w:webHidden/>
              </w:rPr>
              <w:fldChar w:fldCharType="end"/>
            </w:r>
          </w:hyperlink>
        </w:p>
        <w:p w14:paraId="71166EAF" w14:textId="0E459CC8" w:rsidR="000D1F3F" w:rsidRDefault="000D1F3F">
          <w:pPr>
            <w:pStyle w:val="TOC3"/>
            <w:tabs>
              <w:tab w:val="left" w:pos="1320"/>
              <w:tab w:val="right" w:leader="dot" w:pos="9350"/>
            </w:tabs>
            <w:rPr>
              <w:rFonts w:asciiTheme="minorHAnsi" w:eastAsiaTheme="minorEastAsia" w:hAnsiTheme="minorHAnsi"/>
              <w:noProof/>
              <w:sz w:val="22"/>
            </w:rPr>
          </w:pPr>
          <w:hyperlink w:anchor="_Toc195504883" w:history="1">
            <w:r w:rsidRPr="001C0406">
              <w:rPr>
                <w:rStyle w:val="Hyperlink"/>
                <w:noProof/>
              </w:rPr>
              <w:t>4.6.3</w:t>
            </w:r>
            <w:r>
              <w:rPr>
                <w:rFonts w:asciiTheme="minorHAnsi" w:eastAsiaTheme="minorEastAsia" w:hAnsiTheme="minorHAnsi"/>
                <w:noProof/>
                <w:sz w:val="22"/>
              </w:rPr>
              <w:tab/>
            </w:r>
            <w:r w:rsidRPr="001C0406">
              <w:rPr>
                <w:rStyle w:val="Hyperlink"/>
                <w:noProof/>
              </w:rPr>
              <w:t xml:space="preserve">Fungi </w:t>
            </w:r>
            <w:r w:rsidRPr="001C0406">
              <w:rPr>
                <w:rStyle w:val="Hyperlink"/>
                <w:i/>
                <w:iCs/>
                <w:noProof/>
              </w:rPr>
              <w:t>Generate Quiz</w:t>
            </w:r>
            <w:r>
              <w:rPr>
                <w:noProof/>
                <w:webHidden/>
              </w:rPr>
              <w:tab/>
            </w:r>
            <w:r>
              <w:rPr>
                <w:noProof/>
                <w:webHidden/>
              </w:rPr>
              <w:fldChar w:fldCharType="begin"/>
            </w:r>
            <w:r>
              <w:rPr>
                <w:noProof/>
                <w:webHidden/>
              </w:rPr>
              <w:instrText xml:space="preserve"> PAGEREF _Toc195504883 \h </w:instrText>
            </w:r>
            <w:r>
              <w:rPr>
                <w:noProof/>
                <w:webHidden/>
              </w:rPr>
            </w:r>
            <w:r>
              <w:rPr>
                <w:noProof/>
                <w:webHidden/>
              </w:rPr>
              <w:fldChar w:fldCharType="separate"/>
            </w:r>
            <w:r>
              <w:rPr>
                <w:noProof/>
                <w:webHidden/>
              </w:rPr>
              <w:t>95</w:t>
            </w:r>
            <w:r>
              <w:rPr>
                <w:noProof/>
                <w:webHidden/>
              </w:rPr>
              <w:fldChar w:fldCharType="end"/>
            </w:r>
          </w:hyperlink>
        </w:p>
        <w:p w14:paraId="04A11ABA" w14:textId="71BBB444" w:rsidR="000D1F3F" w:rsidRDefault="000D1F3F">
          <w:pPr>
            <w:pStyle w:val="TOC3"/>
            <w:tabs>
              <w:tab w:val="left" w:pos="1320"/>
              <w:tab w:val="right" w:leader="dot" w:pos="9350"/>
            </w:tabs>
            <w:rPr>
              <w:rFonts w:asciiTheme="minorHAnsi" w:eastAsiaTheme="minorEastAsia" w:hAnsiTheme="minorHAnsi"/>
              <w:noProof/>
              <w:sz w:val="22"/>
            </w:rPr>
          </w:pPr>
          <w:hyperlink w:anchor="_Toc195504884" w:history="1">
            <w:r w:rsidRPr="001C0406">
              <w:rPr>
                <w:rStyle w:val="Hyperlink"/>
                <w:noProof/>
              </w:rPr>
              <w:t>4.6.4</w:t>
            </w:r>
            <w:r>
              <w:rPr>
                <w:rFonts w:asciiTheme="minorHAnsi" w:eastAsiaTheme="minorEastAsia" w:hAnsiTheme="minorHAnsi"/>
                <w:noProof/>
                <w:sz w:val="22"/>
              </w:rPr>
              <w:tab/>
            </w:r>
            <w:r w:rsidRPr="001C0406">
              <w:rPr>
                <w:rStyle w:val="Hyperlink"/>
                <w:noProof/>
              </w:rPr>
              <w:t xml:space="preserve">Fungsi </w:t>
            </w:r>
            <w:r w:rsidRPr="001C0406">
              <w:rPr>
                <w:rStyle w:val="Hyperlink"/>
                <w:i/>
                <w:iCs/>
                <w:noProof/>
              </w:rPr>
              <w:t>Open Quiz</w:t>
            </w:r>
            <w:r>
              <w:rPr>
                <w:noProof/>
                <w:webHidden/>
              </w:rPr>
              <w:tab/>
            </w:r>
            <w:r>
              <w:rPr>
                <w:noProof/>
                <w:webHidden/>
              </w:rPr>
              <w:fldChar w:fldCharType="begin"/>
            </w:r>
            <w:r>
              <w:rPr>
                <w:noProof/>
                <w:webHidden/>
              </w:rPr>
              <w:instrText xml:space="preserve"> PAGEREF _Toc195504884 \h </w:instrText>
            </w:r>
            <w:r>
              <w:rPr>
                <w:noProof/>
                <w:webHidden/>
              </w:rPr>
            </w:r>
            <w:r>
              <w:rPr>
                <w:noProof/>
                <w:webHidden/>
              </w:rPr>
              <w:fldChar w:fldCharType="separate"/>
            </w:r>
            <w:r>
              <w:rPr>
                <w:noProof/>
                <w:webHidden/>
              </w:rPr>
              <w:t>96</w:t>
            </w:r>
            <w:r>
              <w:rPr>
                <w:noProof/>
                <w:webHidden/>
              </w:rPr>
              <w:fldChar w:fldCharType="end"/>
            </w:r>
          </w:hyperlink>
        </w:p>
        <w:p w14:paraId="338AFB75" w14:textId="45FC8F68" w:rsidR="000D1F3F" w:rsidRDefault="000D1F3F">
          <w:pPr>
            <w:pStyle w:val="TOC3"/>
            <w:tabs>
              <w:tab w:val="left" w:pos="1320"/>
              <w:tab w:val="right" w:leader="dot" w:pos="9350"/>
            </w:tabs>
            <w:rPr>
              <w:rFonts w:asciiTheme="minorHAnsi" w:eastAsiaTheme="minorEastAsia" w:hAnsiTheme="minorHAnsi"/>
              <w:noProof/>
              <w:sz w:val="22"/>
            </w:rPr>
          </w:pPr>
          <w:hyperlink w:anchor="_Toc195504885" w:history="1">
            <w:r w:rsidRPr="001C0406">
              <w:rPr>
                <w:rStyle w:val="Hyperlink"/>
                <w:noProof/>
              </w:rPr>
              <w:t>4.6.5</w:t>
            </w:r>
            <w:r>
              <w:rPr>
                <w:rFonts w:asciiTheme="minorHAnsi" w:eastAsiaTheme="minorEastAsia" w:hAnsiTheme="minorHAnsi"/>
                <w:noProof/>
                <w:sz w:val="22"/>
              </w:rPr>
              <w:tab/>
            </w:r>
            <w:r w:rsidRPr="001C0406">
              <w:rPr>
                <w:rStyle w:val="Hyperlink"/>
                <w:noProof/>
              </w:rPr>
              <w:t xml:space="preserve">Fungsi </w:t>
            </w:r>
            <w:r w:rsidRPr="001C0406">
              <w:rPr>
                <w:rStyle w:val="Hyperlink"/>
                <w:i/>
                <w:iCs/>
                <w:noProof/>
              </w:rPr>
              <w:t xml:space="preserve">User </w:t>
            </w:r>
            <w:r w:rsidRPr="001C0406">
              <w:rPr>
                <w:rStyle w:val="Hyperlink"/>
                <w:noProof/>
              </w:rPr>
              <w:t xml:space="preserve">Mengakses </w:t>
            </w:r>
            <w:r w:rsidRPr="001C0406">
              <w:rPr>
                <w:rStyle w:val="Hyperlink"/>
                <w:i/>
                <w:iCs/>
                <w:noProof/>
              </w:rPr>
              <w:t>Quiz</w:t>
            </w:r>
            <w:r>
              <w:rPr>
                <w:noProof/>
                <w:webHidden/>
              </w:rPr>
              <w:tab/>
            </w:r>
            <w:r>
              <w:rPr>
                <w:noProof/>
                <w:webHidden/>
              </w:rPr>
              <w:fldChar w:fldCharType="begin"/>
            </w:r>
            <w:r>
              <w:rPr>
                <w:noProof/>
                <w:webHidden/>
              </w:rPr>
              <w:instrText xml:space="preserve"> PAGEREF _Toc195504885 \h </w:instrText>
            </w:r>
            <w:r>
              <w:rPr>
                <w:noProof/>
                <w:webHidden/>
              </w:rPr>
            </w:r>
            <w:r>
              <w:rPr>
                <w:noProof/>
                <w:webHidden/>
              </w:rPr>
              <w:fldChar w:fldCharType="separate"/>
            </w:r>
            <w:r>
              <w:rPr>
                <w:noProof/>
                <w:webHidden/>
              </w:rPr>
              <w:t>96</w:t>
            </w:r>
            <w:r>
              <w:rPr>
                <w:noProof/>
                <w:webHidden/>
              </w:rPr>
              <w:fldChar w:fldCharType="end"/>
            </w:r>
          </w:hyperlink>
        </w:p>
        <w:p w14:paraId="75DD7F95" w14:textId="7CCD739F" w:rsidR="000D1F3F" w:rsidRDefault="000D1F3F">
          <w:pPr>
            <w:pStyle w:val="TOC2"/>
            <w:tabs>
              <w:tab w:val="left" w:pos="880"/>
              <w:tab w:val="right" w:leader="dot" w:pos="9350"/>
            </w:tabs>
            <w:rPr>
              <w:rFonts w:asciiTheme="minorHAnsi" w:eastAsiaTheme="minorEastAsia" w:hAnsiTheme="minorHAnsi"/>
              <w:noProof/>
              <w:sz w:val="22"/>
            </w:rPr>
          </w:pPr>
          <w:hyperlink w:anchor="_Toc195504886" w:history="1">
            <w:r w:rsidRPr="001C0406">
              <w:rPr>
                <w:rStyle w:val="Hyperlink"/>
                <w:noProof/>
              </w:rPr>
              <w:t>4.7</w:t>
            </w:r>
            <w:r>
              <w:rPr>
                <w:rFonts w:asciiTheme="minorHAnsi" w:eastAsiaTheme="minorEastAsia" w:hAnsiTheme="minorHAnsi"/>
                <w:noProof/>
                <w:sz w:val="22"/>
              </w:rPr>
              <w:tab/>
            </w:r>
            <w:r w:rsidRPr="001C0406">
              <w:rPr>
                <w:rStyle w:val="Hyperlink"/>
                <w:noProof/>
              </w:rPr>
              <w:t>Desain Database</w:t>
            </w:r>
            <w:r>
              <w:rPr>
                <w:noProof/>
                <w:webHidden/>
              </w:rPr>
              <w:tab/>
            </w:r>
            <w:r>
              <w:rPr>
                <w:noProof/>
                <w:webHidden/>
              </w:rPr>
              <w:fldChar w:fldCharType="begin"/>
            </w:r>
            <w:r>
              <w:rPr>
                <w:noProof/>
                <w:webHidden/>
              </w:rPr>
              <w:instrText xml:space="preserve"> PAGEREF _Toc195504886 \h </w:instrText>
            </w:r>
            <w:r>
              <w:rPr>
                <w:noProof/>
                <w:webHidden/>
              </w:rPr>
            </w:r>
            <w:r>
              <w:rPr>
                <w:noProof/>
                <w:webHidden/>
              </w:rPr>
              <w:fldChar w:fldCharType="separate"/>
            </w:r>
            <w:r>
              <w:rPr>
                <w:noProof/>
                <w:webHidden/>
              </w:rPr>
              <w:t>97</w:t>
            </w:r>
            <w:r>
              <w:rPr>
                <w:noProof/>
                <w:webHidden/>
              </w:rPr>
              <w:fldChar w:fldCharType="end"/>
            </w:r>
          </w:hyperlink>
        </w:p>
        <w:p w14:paraId="4D746D4A" w14:textId="71B9D71B" w:rsidR="000D1F3F" w:rsidRDefault="000D1F3F">
          <w:pPr>
            <w:pStyle w:val="TOC3"/>
            <w:tabs>
              <w:tab w:val="left" w:pos="1320"/>
              <w:tab w:val="right" w:leader="dot" w:pos="9350"/>
            </w:tabs>
            <w:rPr>
              <w:rFonts w:asciiTheme="minorHAnsi" w:eastAsiaTheme="minorEastAsia" w:hAnsiTheme="minorHAnsi"/>
              <w:noProof/>
              <w:sz w:val="22"/>
            </w:rPr>
          </w:pPr>
          <w:hyperlink w:anchor="_Toc195504887" w:history="1">
            <w:r w:rsidRPr="001C0406">
              <w:rPr>
                <w:rStyle w:val="Hyperlink"/>
                <w:noProof/>
              </w:rPr>
              <w:t>4.7.1</w:t>
            </w:r>
            <w:r>
              <w:rPr>
                <w:rFonts w:asciiTheme="minorHAnsi" w:eastAsiaTheme="minorEastAsia" w:hAnsiTheme="minorHAnsi"/>
                <w:noProof/>
                <w:sz w:val="22"/>
              </w:rPr>
              <w:tab/>
            </w:r>
            <w:r w:rsidRPr="001C0406">
              <w:rPr>
                <w:rStyle w:val="Hyperlink"/>
                <w:i/>
                <w:iCs/>
                <w:noProof/>
              </w:rPr>
              <w:t>E – R Diagram</w:t>
            </w:r>
            <w:r>
              <w:rPr>
                <w:noProof/>
                <w:webHidden/>
              </w:rPr>
              <w:tab/>
            </w:r>
            <w:r>
              <w:rPr>
                <w:noProof/>
                <w:webHidden/>
              </w:rPr>
              <w:fldChar w:fldCharType="begin"/>
            </w:r>
            <w:r>
              <w:rPr>
                <w:noProof/>
                <w:webHidden/>
              </w:rPr>
              <w:instrText xml:space="preserve"> PAGEREF _Toc195504887 \h </w:instrText>
            </w:r>
            <w:r>
              <w:rPr>
                <w:noProof/>
                <w:webHidden/>
              </w:rPr>
            </w:r>
            <w:r>
              <w:rPr>
                <w:noProof/>
                <w:webHidden/>
              </w:rPr>
              <w:fldChar w:fldCharType="separate"/>
            </w:r>
            <w:r>
              <w:rPr>
                <w:noProof/>
                <w:webHidden/>
              </w:rPr>
              <w:t>97</w:t>
            </w:r>
            <w:r>
              <w:rPr>
                <w:noProof/>
                <w:webHidden/>
              </w:rPr>
              <w:fldChar w:fldCharType="end"/>
            </w:r>
          </w:hyperlink>
        </w:p>
        <w:p w14:paraId="06919AF6" w14:textId="41439134" w:rsidR="000D1F3F" w:rsidRDefault="000D1F3F">
          <w:pPr>
            <w:pStyle w:val="TOC2"/>
            <w:tabs>
              <w:tab w:val="left" w:pos="880"/>
              <w:tab w:val="right" w:leader="dot" w:pos="9350"/>
            </w:tabs>
            <w:rPr>
              <w:rFonts w:asciiTheme="minorHAnsi" w:eastAsiaTheme="minorEastAsia" w:hAnsiTheme="minorHAnsi"/>
              <w:noProof/>
              <w:sz w:val="22"/>
            </w:rPr>
          </w:pPr>
          <w:hyperlink w:anchor="_Toc195504888" w:history="1">
            <w:r w:rsidRPr="001C0406">
              <w:rPr>
                <w:rStyle w:val="Hyperlink"/>
                <w:noProof/>
              </w:rPr>
              <w:t>4.8</w:t>
            </w:r>
            <w:r>
              <w:rPr>
                <w:rFonts w:asciiTheme="minorHAnsi" w:eastAsiaTheme="minorEastAsia" w:hAnsiTheme="minorHAnsi"/>
                <w:noProof/>
                <w:sz w:val="22"/>
              </w:rPr>
              <w:tab/>
            </w:r>
            <w:r w:rsidRPr="001C0406">
              <w:rPr>
                <w:rStyle w:val="Hyperlink"/>
                <w:noProof/>
              </w:rPr>
              <w:t xml:space="preserve">Desain </w:t>
            </w:r>
            <w:r w:rsidRPr="001C0406">
              <w:rPr>
                <w:rStyle w:val="Hyperlink"/>
                <w:i/>
                <w:iCs/>
                <w:noProof/>
              </w:rPr>
              <w:t>Mockup</w:t>
            </w:r>
            <w:r w:rsidRPr="001C0406">
              <w:rPr>
                <w:rStyle w:val="Hyperlink"/>
                <w:noProof/>
              </w:rPr>
              <w:t xml:space="preserve"> </w:t>
            </w:r>
            <w:r w:rsidRPr="001C0406">
              <w:rPr>
                <w:rStyle w:val="Hyperlink"/>
                <w:i/>
                <w:iCs/>
                <w:noProof/>
              </w:rPr>
              <w:t xml:space="preserve">application website educational </w:t>
            </w:r>
            <w:r w:rsidRPr="001C0406">
              <w:rPr>
                <w:rStyle w:val="Hyperlink"/>
                <w:noProof/>
              </w:rPr>
              <w:t>pembelajaran</w:t>
            </w:r>
            <w:r>
              <w:rPr>
                <w:noProof/>
                <w:webHidden/>
              </w:rPr>
              <w:tab/>
            </w:r>
            <w:r>
              <w:rPr>
                <w:noProof/>
                <w:webHidden/>
              </w:rPr>
              <w:fldChar w:fldCharType="begin"/>
            </w:r>
            <w:r>
              <w:rPr>
                <w:noProof/>
                <w:webHidden/>
              </w:rPr>
              <w:instrText xml:space="preserve"> PAGEREF _Toc195504888 \h </w:instrText>
            </w:r>
            <w:r>
              <w:rPr>
                <w:noProof/>
                <w:webHidden/>
              </w:rPr>
            </w:r>
            <w:r>
              <w:rPr>
                <w:noProof/>
                <w:webHidden/>
              </w:rPr>
              <w:fldChar w:fldCharType="separate"/>
            </w:r>
            <w:r>
              <w:rPr>
                <w:noProof/>
                <w:webHidden/>
              </w:rPr>
              <w:t>102</w:t>
            </w:r>
            <w:r>
              <w:rPr>
                <w:noProof/>
                <w:webHidden/>
              </w:rPr>
              <w:fldChar w:fldCharType="end"/>
            </w:r>
          </w:hyperlink>
        </w:p>
        <w:p w14:paraId="1AF27223" w14:textId="01685921" w:rsidR="000D1F3F" w:rsidRDefault="000D1F3F">
          <w:pPr>
            <w:pStyle w:val="TOC3"/>
            <w:tabs>
              <w:tab w:val="left" w:pos="1320"/>
              <w:tab w:val="right" w:leader="dot" w:pos="9350"/>
            </w:tabs>
            <w:rPr>
              <w:rFonts w:asciiTheme="minorHAnsi" w:eastAsiaTheme="minorEastAsia" w:hAnsiTheme="minorHAnsi"/>
              <w:noProof/>
              <w:sz w:val="22"/>
            </w:rPr>
          </w:pPr>
          <w:hyperlink w:anchor="_Toc195504889" w:history="1">
            <w:r w:rsidRPr="001C0406">
              <w:rPr>
                <w:rStyle w:val="Hyperlink"/>
                <w:noProof/>
              </w:rPr>
              <w:t>4.8.1</w:t>
            </w:r>
            <w:r>
              <w:rPr>
                <w:rFonts w:asciiTheme="minorHAnsi" w:eastAsiaTheme="minorEastAsia" w:hAnsiTheme="minorHAnsi"/>
                <w:noProof/>
                <w:sz w:val="22"/>
              </w:rPr>
              <w:tab/>
            </w:r>
            <w:r w:rsidRPr="001C0406">
              <w:rPr>
                <w:rStyle w:val="Hyperlink"/>
                <w:noProof/>
              </w:rPr>
              <w:t xml:space="preserve">Desain </w:t>
            </w:r>
            <w:r w:rsidRPr="001C0406">
              <w:rPr>
                <w:rStyle w:val="Hyperlink"/>
                <w:i/>
                <w:iCs/>
                <w:noProof/>
              </w:rPr>
              <w:t xml:space="preserve">Mockup application website educational </w:t>
            </w:r>
            <w:r w:rsidRPr="001C0406">
              <w:rPr>
                <w:rStyle w:val="Hyperlink"/>
                <w:noProof/>
              </w:rPr>
              <w:t>pembelajaran untuk pengguna</w:t>
            </w:r>
            <w:r>
              <w:rPr>
                <w:noProof/>
                <w:webHidden/>
              </w:rPr>
              <w:tab/>
            </w:r>
            <w:r>
              <w:rPr>
                <w:noProof/>
                <w:webHidden/>
              </w:rPr>
              <w:fldChar w:fldCharType="begin"/>
            </w:r>
            <w:r>
              <w:rPr>
                <w:noProof/>
                <w:webHidden/>
              </w:rPr>
              <w:instrText xml:space="preserve"> PAGEREF _Toc195504889 \h </w:instrText>
            </w:r>
            <w:r>
              <w:rPr>
                <w:noProof/>
                <w:webHidden/>
              </w:rPr>
            </w:r>
            <w:r>
              <w:rPr>
                <w:noProof/>
                <w:webHidden/>
              </w:rPr>
              <w:fldChar w:fldCharType="separate"/>
            </w:r>
            <w:r>
              <w:rPr>
                <w:noProof/>
                <w:webHidden/>
              </w:rPr>
              <w:t>102</w:t>
            </w:r>
            <w:r>
              <w:rPr>
                <w:noProof/>
                <w:webHidden/>
              </w:rPr>
              <w:fldChar w:fldCharType="end"/>
            </w:r>
          </w:hyperlink>
        </w:p>
        <w:p w14:paraId="621166FA" w14:textId="2AE50CDF" w:rsidR="000D1F3F" w:rsidRDefault="000D1F3F">
          <w:pPr>
            <w:pStyle w:val="TOC3"/>
            <w:tabs>
              <w:tab w:val="left" w:pos="1320"/>
              <w:tab w:val="right" w:leader="dot" w:pos="9350"/>
            </w:tabs>
            <w:rPr>
              <w:rFonts w:asciiTheme="minorHAnsi" w:eastAsiaTheme="minorEastAsia" w:hAnsiTheme="minorHAnsi"/>
              <w:noProof/>
              <w:sz w:val="22"/>
            </w:rPr>
          </w:pPr>
          <w:hyperlink w:anchor="_Toc195504890" w:history="1">
            <w:r w:rsidRPr="001C0406">
              <w:rPr>
                <w:rStyle w:val="Hyperlink"/>
                <w:noProof/>
              </w:rPr>
              <w:t>4.8.2</w:t>
            </w:r>
            <w:r>
              <w:rPr>
                <w:rFonts w:asciiTheme="minorHAnsi" w:eastAsiaTheme="minorEastAsia" w:hAnsiTheme="minorHAnsi"/>
                <w:noProof/>
                <w:sz w:val="22"/>
              </w:rPr>
              <w:tab/>
            </w:r>
            <w:r w:rsidRPr="001C0406">
              <w:rPr>
                <w:rStyle w:val="Hyperlink"/>
                <w:noProof/>
              </w:rPr>
              <w:t xml:space="preserve">Rancangan </w:t>
            </w:r>
            <w:r w:rsidRPr="001C0406">
              <w:rPr>
                <w:rStyle w:val="Hyperlink"/>
                <w:i/>
                <w:iCs/>
                <w:noProof/>
              </w:rPr>
              <w:t>mockup application website educational</w:t>
            </w:r>
            <w:r w:rsidRPr="001C0406">
              <w:rPr>
                <w:rStyle w:val="Hyperlink"/>
                <w:noProof/>
              </w:rPr>
              <w:t xml:space="preserve"> pembelajaran untuk </w:t>
            </w:r>
            <w:r w:rsidRPr="001C0406">
              <w:rPr>
                <w:rStyle w:val="Hyperlink"/>
                <w:i/>
                <w:iCs/>
                <w:noProof/>
              </w:rPr>
              <w:t>admin</w:t>
            </w:r>
            <w:r>
              <w:rPr>
                <w:noProof/>
                <w:webHidden/>
              </w:rPr>
              <w:tab/>
            </w:r>
            <w:r>
              <w:rPr>
                <w:noProof/>
                <w:webHidden/>
              </w:rPr>
              <w:fldChar w:fldCharType="begin"/>
            </w:r>
            <w:r>
              <w:rPr>
                <w:noProof/>
                <w:webHidden/>
              </w:rPr>
              <w:instrText xml:space="preserve"> PAGEREF _Toc195504890 \h </w:instrText>
            </w:r>
            <w:r>
              <w:rPr>
                <w:noProof/>
                <w:webHidden/>
              </w:rPr>
            </w:r>
            <w:r>
              <w:rPr>
                <w:noProof/>
                <w:webHidden/>
              </w:rPr>
              <w:fldChar w:fldCharType="separate"/>
            </w:r>
            <w:r>
              <w:rPr>
                <w:noProof/>
                <w:webHidden/>
              </w:rPr>
              <w:t>106</w:t>
            </w:r>
            <w:r>
              <w:rPr>
                <w:noProof/>
                <w:webHidden/>
              </w:rPr>
              <w:fldChar w:fldCharType="end"/>
            </w:r>
          </w:hyperlink>
        </w:p>
        <w:p w14:paraId="50A882D9" w14:textId="6E1A44E7" w:rsidR="000D1F3F" w:rsidRDefault="000D1F3F">
          <w:pPr>
            <w:pStyle w:val="TOC2"/>
            <w:tabs>
              <w:tab w:val="left" w:pos="880"/>
              <w:tab w:val="right" w:leader="dot" w:pos="9350"/>
            </w:tabs>
            <w:rPr>
              <w:rFonts w:asciiTheme="minorHAnsi" w:eastAsiaTheme="minorEastAsia" w:hAnsiTheme="minorHAnsi"/>
              <w:noProof/>
              <w:sz w:val="22"/>
            </w:rPr>
          </w:pPr>
          <w:hyperlink w:anchor="_Toc195504891" w:history="1">
            <w:r w:rsidRPr="001C0406">
              <w:rPr>
                <w:rStyle w:val="Hyperlink"/>
                <w:noProof/>
              </w:rPr>
              <w:t>4.9</w:t>
            </w:r>
            <w:r>
              <w:rPr>
                <w:rFonts w:asciiTheme="minorHAnsi" w:eastAsiaTheme="minorEastAsia" w:hAnsiTheme="minorHAnsi"/>
                <w:noProof/>
                <w:sz w:val="22"/>
              </w:rPr>
              <w:tab/>
            </w:r>
            <w:r w:rsidRPr="001C0406">
              <w:rPr>
                <w:rStyle w:val="Hyperlink"/>
                <w:noProof/>
              </w:rPr>
              <w:t>Gemini (AI)</w:t>
            </w:r>
            <w:r>
              <w:rPr>
                <w:noProof/>
                <w:webHidden/>
              </w:rPr>
              <w:tab/>
            </w:r>
            <w:r>
              <w:rPr>
                <w:noProof/>
                <w:webHidden/>
              </w:rPr>
              <w:fldChar w:fldCharType="begin"/>
            </w:r>
            <w:r>
              <w:rPr>
                <w:noProof/>
                <w:webHidden/>
              </w:rPr>
              <w:instrText xml:space="preserve"> PAGEREF _Toc195504891 \h </w:instrText>
            </w:r>
            <w:r>
              <w:rPr>
                <w:noProof/>
                <w:webHidden/>
              </w:rPr>
            </w:r>
            <w:r>
              <w:rPr>
                <w:noProof/>
                <w:webHidden/>
              </w:rPr>
              <w:fldChar w:fldCharType="separate"/>
            </w:r>
            <w:r>
              <w:rPr>
                <w:noProof/>
                <w:webHidden/>
              </w:rPr>
              <w:t>113</w:t>
            </w:r>
            <w:r>
              <w:rPr>
                <w:noProof/>
                <w:webHidden/>
              </w:rPr>
              <w:fldChar w:fldCharType="end"/>
            </w:r>
          </w:hyperlink>
        </w:p>
        <w:p w14:paraId="6BB0AC9A" w14:textId="0A7DA362" w:rsidR="000D1F3F" w:rsidRDefault="000D1F3F">
          <w:pPr>
            <w:pStyle w:val="TOC1"/>
            <w:tabs>
              <w:tab w:val="left" w:pos="1100"/>
              <w:tab w:val="right" w:leader="dot" w:pos="9350"/>
            </w:tabs>
            <w:rPr>
              <w:rFonts w:asciiTheme="minorHAnsi" w:eastAsiaTheme="minorEastAsia" w:hAnsiTheme="minorHAnsi"/>
              <w:noProof/>
              <w:sz w:val="22"/>
            </w:rPr>
          </w:pPr>
          <w:hyperlink w:anchor="_Toc195504892" w:history="1">
            <w:r w:rsidRPr="001C0406">
              <w:rPr>
                <w:rStyle w:val="Hyperlink"/>
                <w:noProof/>
              </w:rPr>
              <w:t>BAB V</w:t>
            </w:r>
            <w:r>
              <w:rPr>
                <w:rFonts w:asciiTheme="minorHAnsi" w:eastAsiaTheme="minorEastAsia" w:hAnsiTheme="minorHAnsi"/>
                <w:noProof/>
                <w:sz w:val="22"/>
              </w:rPr>
              <w:tab/>
            </w:r>
            <w:r w:rsidRPr="001C0406">
              <w:rPr>
                <w:rStyle w:val="Hyperlink"/>
                <w:noProof/>
              </w:rPr>
              <w:t>IMPLEMENTASI</w:t>
            </w:r>
            <w:r>
              <w:rPr>
                <w:noProof/>
                <w:webHidden/>
              </w:rPr>
              <w:tab/>
            </w:r>
            <w:r>
              <w:rPr>
                <w:noProof/>
                <w:webHidden/>
              </w:rPr>
              <w:fldChar w:fldCharType="begin"/>
            </w:r>
            <w:r>
              <w:rPr>
                <w:noProof/>
                <w:webHidden/>
              </w:rPr>
              <w:instrText xml:space="preserve"> PAGEREF _Toc195504892 \h </w:instrText>
            </w:r>
            <w:r>
              <w:rPr>
                <w:noProof/>
                <w:webHidden/>
              </w:rPr>
            </w:r>
            <w:r>
              <w:rPr>
                <w:noProof/>
                <w:webHidden/>
              </w:rPr>
              <w:fldChar w:fldCharType="separate"/>
            </w:r>
            <w:r>
              <w:rPr>
                <w:noProof/>
                <w:webHidden/>
              </w:rPr>
              <w:t>116</w:t>
            </w:r>
            <w:r>
              <w:rPr>
                <w:noProof/>
                <w:webHidden/>
              </w:rPr>
              <w:fldChar w:fldCharType="end"/>
            </w:r>
          </w:hyperlink>
        </w:p>
        <w:p w14:paraId="73DA6DC1" w14:textId="17EC0E9C" w:rsidR="000D1F3F" w:rsidRDefault="000D1F3F">
          <w:pPr>
            <w:pStyle w:val="TOC2"/>
            <w:tabs>
              <w:tab w:val="left" w:pos="880"/>
              <w:tab w:val="right" w:leader="dot" w:pos="9350"/>
            </w:tabs>
            <w:rPr>
              <w:rFonts w:asciiTheme="minorHAnsi" w:eastAsiaTheme="minorEastAsia" w:hAnsiTheme="minorHAnsi"/>
              <w:noProof/>
              <w:sz w:val="22"/>
            </w:rPr>
          </w:pPr>
          <w:hyperlink w:anchor="_Toc195504893" w:history="1">
            <w:r w:rsidRPr="001C0406">
              <w:rPr>
                <w:rStyle w:val="Hyperlink"/>
                <w:noProof/>
              </w:rPr>
              <w:t>5.1</w:t>
            </w:r>
            <w:r>
              <w:rPr>
                <w:rFonts w:asciiTheme="minorHAnsi" w:eastAsiaTheme="minorEastAsia" w:hAnsiTheme="minorHAnsi"/>
                <w:noProof/>
                <w:sz w:val="22"/>
              </w:rPr>
              <w:tab/>
            </w:r>
            <w:r w:rsidRPr="001C0406">
              <w:rPr>
                <w:rStyle w:val="Hyperlink"/>
                <w:noProof/>
              </w:rPr>
              <w:t>Batasan Implementasi</w:t>
            </w:r>
            <w:r>
              <w:rPr>
                <w:noProof/>
                <w:webHidden/>
              </w:rPr>
              <w:tab/>
            </w:r>
            <w:r>
              <w:rPr>
                <w:noProof/>
                <w:webHidden/>
              </w:rPr>
              <w:fldChar w:fldCharType="begin"/>
            </w:r>
            <w:r>
              <w:rPr>
                <w:noProof/>
                <w:webHidden/>
              </w:rPr>
              <w:instrText xml:space="preserve"> PAGEREF _Toc195504893 \h </w:instrText>
            </w:r>
            <w:r>
              <w:rPr>
                <w:noProof/>
                <w:webHidden/>
              </w:rPr>
            </w:r>
            <w:r>
              <w:rPr>
                <w:noProof/>
                <w:webHidden/>
              </w:rPr>
              <w:fldChar w:fldCharType="separate"/>
            </w:r>
            <w:r>
              <w:rPr>
                <w:noProof/>
                <w:webHidden/>
              </w:rPr>
              <w:t>116</w:t>
            </w:r>
            <w:r>
              <w:rPr>
                <w:noProof/>
                <w:webHidden/>
              </w:rPr>
              <w:fldChar w:fldCharType="end"/>
            </w:r>
          </w:hyperlink>
        </w:p>
        <w:p w14:paraId="1DB16ED7" w14:textId="5914A1D3" w:rsidR="000D1F3F" w:rsidRDefault="000D1F3F">
          <w:pPr>
            <w:pStyle w:val="TOC2"/>
            <w:tabs>
              <w:tab w:val="left" w:pos="880"/>
              <w:tab w:val="right" w:leader="dot" w:pos="9350"/>
            </w:tabs>
            <w:rPr>
              <w:rFonts w:asciiTheme="minorHAnsi" w:eastAsiaTheme="minorEastAsia" w:hAnsiTheme="minorHAnsi"/>
              <w:noProof/>
              <w:sz w:val="22"/>
            </w:rPr>
          </w:pPr>
          <w:hyperlink w:anchor="_Toc195504894" w:history="1">
            <w:r w:rsidRPr="001C0406">
              <w:rPr>
                <w:rStyle w:val="Hyperlink"/>
                <w:noProof/>
              </w:rPr>
              <w:t>5.2</w:t>
            </w:r>
            <w:r>
              <w:rPr>
                <w:rFonts w:asciiTheme="minorHAnsi" w:eastAsiaTheme="minorEastAsia" w:hAnsiTheme="minorHAnsi"/>
                <w:noProof/>
                <w:sz w:val="22"/>
              </w:rPr>
              <w:tab/>
            </w:r>
            <w:r w:rsidRPr="001C0406">
              <w:rPr>
                <w:rStyle w:val="Hyperlink"/>
                <w:noProof/>
              </w:rPr>
              <w:t>Lingkungan Implementasi</w:t>
            </w:r>
            <w:r>
              <w:rPr>
                <w:noProof/>
                <w:webHidden/>
              </w:rPr>
              <w:tab/>
            </w:r>
            <w:r>
              <w:rPr>
                <w:noProof/>
                <w:webHidden/>
              </w:rPr>
              <w:fldChar w:fldCharType="begin"/>
            </w:r>
            <w:r>
              <w:rPr>
                <w:noProof/>
                <w:webHidden/>
              </w:rPr>
              <w:instrText xml:space="preserve"> PAGEREF _Toc195504894 \h </w:instrText>
            </w:r>
            <w:r>
              <w:rPr>
                <w:noProof/>
                <w:webHidden/>
              </w:rPr>
            </w:r>
            <w:r>
              <w:rPr>
                <w:noProof/>
                <w:webHidden/>
              </w:rPr>
              <w:fldChar w:fldCharType="separate"/>
            </w:r>
            <w:r>
              <w:rPr>
                <w:noProof/>
                <w:webHidden/>
              </w:rPr>
              <w:t>117</w:t>
            </w:r>
            <w:r>
              <w:rPr>
                <w:noProof/>
                <w:webHidden/>
              </w:rPr>
              <w:fldChar w:fldCharType="end"/>
            </w:r>
          </w:hyperlink>
        </w:p>
        <w:p w14:paraId="3AF5ECF9" w14:textId="318D7107" w:rsidR="000D1F3F" w:rsidRDefault="000D1F3F">
          <w:pPr>
            <w:pStyle w:val="TOC2"/>
            <w:tabs>
              <w:tab w:val="left" w:pos="880"/>
              <w:tab w:val="right" w:leader="dot" w:pos="9350"/>
            </w:tabs>
            <w:rPr>
              <w:rFonts w:asciiTheme="minorHAnsi" w:eastAsiaTheme="minorEastAsia" w:hAnsiTheme="minorHAnsi"/>
              <w:noProof/>
              <w:sz w:val="22"/>
            </w:rPr>
          </w:pPr>
          <w:hyperlink w:anchor="_Toc195504895" w:history="1">
            <w:r w:rsidRPr="001C0406">
              <w:rPr>
                <w:rStyle w:val="Hyperlink"/>
                <w:noProof/>
              </w:rPr>
              <w:t>5.3</w:t>
            </w:r>
            <w:r>
              <w:rPr>
                <w:rFonts w:asciiTheme="minorHAnsi" w:eastAsiaTheme="minorEastAsia" w:hAnsiTheme="minorHAnsi"/>
                <w:noProof/>
                <w:sz w:val="22"/>
              </w:rPr>
              <w:tab/>
            </w:r>
            <w:r w:rsidRPr="001C0406">
              <w:rPr>
                <w:rStyle w:val="Hyperlink"/>
                <w:noProof/>
              </w:rPr>
              <w:t>Lingkungan Perangkat Keras (</w:t>
            </w:r>
            <w:r w:rsidRPr="001C0406">
              <w:rPr>
                <w:rStyle w:val="Hyperlink"/>
                <w:i/>
                <w:iCs/>
                <w:noProof/>
              </w:rPr>
              <w:t>Highware</w:t>
            </w:r>
            <w:r w:rsidRPr="001C0406">
              <w:rPr>
                <w:rStyle w:val="Hyperlink"/>
                <w:noProof/>
              </w:rPr>
              <w:t>)</w:t>
            </w:r>
            <w:r>
              <w:rPr>
                <w:noProof/>
                <w:webHidden/>
              </w:rPr>
              <w:tab/>
            </w:r>
            <w:r>
              <w:rPr>
                <w:noProof/>
                <w:webHidden/>
              </w:rPr>
              <w:fldChar w:fldCharType="begin"/>
            </w:r>
            <w:r>
              <w:rPr>
                <w:noProof/>
                <w:webHidden/>
              </w:rPr>
              <w:instrText xml:space="preserve"> PAGEREF _Toc195504895 \h </w:instrText>
            </w:r>
            <w:r>
              <w:rPr>
                <w:noProof/>
                <w:webHidden/>
              </w:rPr>
            </w:r>
            <w:r>
              <w:rPr>
                <w:noProof/>
                <w:webHidden/>
              </w:rPr>
              <w:fldChar w:fldCharType="separate"/>
            </w:r>
            <w:r>
              <w:rPr>
                <w:noProof/>
                <w:webHidden/>
              </w:rPr>
              <w:t>117</w:t>
            </w:r>
            <w:r>
              <w:rPr>
                <w:noProof/>
                <w:webHidden/>
              </w:rPr>
              <w:fldChar w:fldCharType="end"/>
            </w:r>
          </w:hyperlink>
        </w:p>
        <w:p w14:paraId="0790CF26" w14:textId="4ED0B0DD" w:rsidR="000D1F3F" w:rsidRDefault="000D1F3F">
          <w:pPr>
            <w:pStyle w:val="TOC2"/>
            <w:tabs>
              <w:tab w:val="left" w:pos="880"/>
              <w:tab w:val="right" w:leader="dot" w:pos="9350"/>
            </w:tabs>
            <w:rPr>
              <w:rFonts w:asciiTheme="minorHAnsi" w:eastAsiaTheme="minorEastAsia" w:hAnsiTheme="minorHAnsi"/>
              <w:noProof/>
              <w:sz w:val="22"/>
            </w:rPr>
          </w:pPr>
          <w:hyperlink w:anchor="_Toc195504896" w:history="1">
            <w:r w:rsidRPr="001C0406">
              <w:rPr>
                <w:rStyle w:val="Hyperlink"/>
                <w:noProof/>
              </w:rPr>
              <w:t>5.4</w:t>
            </w:r>
            <w:r>
              <w:rPr>
                <w:rFonts w:asciiTheme="minorHAnsi" w:eastAsiaTheme="minorEastAsia" w:hAnsiTheme="minorHAnsi"/>
                <w:noProof/>
                <w:sz w:val="22"/>
              </w:rPr>
              <w:tab/>
            </w:r>
            <w:r w:rsidRPr="001C0406">
              <w:rPr>
                <w:rStyle w:val="Hyperlink"/>
                <w:noProof/>
              </w:rPr>
              <w:t>Lingkungan Perangkat Lunak (Software)</w:t>
            </w:r>
            <w:r>
              <w:rPr>
                <w:noProof/>
                <w:webHidden/>
              </w:rPr>
              <w:tab/>
            </w:r>
            <w:r>
              <w:rPr>
                <w:noProof/>
                <w:webHidden/>
              </w:rPr>
              <w:fldChar w:fldCharType="begin"/>
            </w:r>
            <w:r>
              <w:rPr>
                <w:noProof/>
                <w:webHidden/>
              </w:rPr>
              <w:instrText xml:space="preserve"> PAGEREF _Toc195504896 \h </w:instrText>
            </w:r>
            <w:r>
              <w:rPr>
                <w:noProof/>
                <w:webHidden/>
              </w:rPr>
            </w:r>
            <w:r>
              <w:rPr>
                <w:noProof/>
                <w:webHidden/>
              </w:rPr>
              <w:fldChar w:fldCharType="separate"/>
            </w:r>
            <w:r>
              <w:rPr>
                <w:noProof/>
                <w:webHidden/>
              </w:rPr>
              <w:t>118</w:t>
            </w:r>
            <w:r>
              <w:rPr>
                <w:noProof/>
                <w:webHidden/>
              </w:rPr>
              <w:fldChar w:fldCharType="end"/>
            </w:r>
          </w:hyperlink>
        </w:p>
        <w:p w14:paraId="59678B3E" w14:textId="17DE9332" w:rsidR="000D1F3F" w:rsidRDefault="000D1F3F">
          <w:pPr>
            <w:pStyle w:val="TOC2"/>
            <w:tabs>
              <w:tab w:val="left" w:pos="880"/>
              <w:tab w:val="right" w:leader="dot" w:pos="9350"/>
            </w:tabs>
            <w:rPr>
              <w:rFonts w:asciiTheme="minorHAnsi" w:eastAsiaTheme="minorEastAsia" w:hAnsiTheme="minorHAnsi"/>
              <w:noProof/>
              <w:sz w:val="22"/>
            </w:rPr>
          </w:pPr>
          <w:hyperlink w:anchor="_Toc195504897" w:history="1">
            <w:r w:rsidRPr="001C0406">
              <w:rPr>
                <w:rStyle w:val="Hyperlink"/>
                <w:noProof/>
              </w:rPr>
              <w:t>5.5</w:t>
            </w:r>
            <w:r>
              <w:rPr>
                <w:rFonts w:asciiTheme="minorHAnsi" w:eastAsiaTheme="minorEastAsia" w:hAnsiTheme="minorHAnsi"/>
                <w:noProof/>
                <w:sz w:val="22"/>
              </w:rPr>
              <w:tab/>
            </w:r>
            <w:r w:rsidRPr="001C0406">
              <w:rPr>
                <w:rStyle w:val="Hyperlink"/>
                <w:noProof/>
              </w:rPr>
              <w:t xml:space="preserve">Implementasi Persiapan </w:t>
            </w:r>
            <w:r w:rsidRPr="001C0406">
              <w:rPr>
                <w:rStyle w:val="Hyperlink"/>
                <w:i/>
                <w:iCs/>
                <w:noProof/>
              </w:rPr>
              <w:t xml:space="preserve">API Gemini </w:t>
            </w:r>
            <w:r w:rsidRPr="001C0406">
              <w:rPr>
                <w:rStyle w:val="Hyperlink"/>
                <w:noProof/>
              </w:rPr>
              <w:t xml:space="preserve">untuk </w:t>
            </w:r>
            <w:r w:rsidRPr="001C0406">
              <w:rPr>
                <w:rStyle w:val="Hyperlink"/>
                <w:i/>
                <w:iCs/>
                <w:noProof/>
              </w:rPr>
              <w:t xml:space="preserve">Generate </w:t>
            </w:r>
            <w:r w:rsidRPr="001C0406">
              <w:rPr>
                <w:rStyle w:val="Hyperlink"/>
                <w:noProof/>
              </w:rPr>
              <w:t>Soal</w:t>
            </w:r>
            <w:r>
              <w:rPr>
                <w:noProof/>
                <w:webHidden/>
              </w:rPr>
              <w:tab/>
            </w:r>
            <w:r>
              <w:rPr>
                <w:noProof/>
                <w:webHidden/>
              </w:rPr>
              <w:fldChar w:fldCharType="begin"/>
            </w:r>
            <w:r>
              <w:rPr>
                <w:noProof/>
                <w:webHidden/>
              </w:rPr>
              <w:instrText xml:space="preserve"> PAGEREF _Toc195504897 \h </w:instrText>
            </w:r>
            <w:r>
              <w:rPr>
                <w:noProof/>
                <w:webHidden/>
              </w:rPr>
            </w:r>
            <w:r>
              <w:rPr>
                <w:noProof/>
                <w:webHidden/>
              </w:rPr>
              <w:fldChar w:fldCharType="separate"/>
            </w:r>
            <w:r>
              <w:rPr>
                <w:noProof/>
                <w:webHidden/>
              </w:rPr>
              <w:t>119</w:t>
            </w:r>
            <w:r>
              <w:rPr>
                <w:noProof/>
                <w:webHidden/>
              </w:rPr>
              <w:fldChar w:fldCharType="end"/>
            </w:r>
          </w:hyperlink>
        </w:p>
        <w:p w14:paraId="7455AA54" w14:textId="64F84E89" w:rsidR="000D1F3F" w:rsidRDefault="000D1F3F">
          <w:pPr>
            <w:pStyle w:val="TOC3"/>
            <w:tabs>
              <w:tab w:val="left" w:pos="1320"/>
              <w:tab w:val="right" w:leader="dot" w:pos="9350"/>
            </w:tabs>
            <w:rPr>
              <w:rFonts w:asciiTheme="minorHAnsi" w:eastAsiaTheme="minorEastAsia" w:hAnsiTheme="minorHAnsi"/>
              <w:noProof/>
              <w:sz w:val="22"/>
            </w:rPr>
          </w:pPr>
          <w:hyperlink w:anchor="_Toc195504898" w:history="1">
            <w:r w:rsidRPr="001C0406">
              <w:rPr>
                <w:rStyle w:val="Hyperlink"/>
                <w:noProof/>
              </w:rPr>
              <w:t>5.5.1</w:t>
            </w:r>
            <w:r>
              <w:rPr>
                <w:rFonts w:asciiTheme="minorHAnsi" w:eastAsiaTheme="minorEastAsia" w:hAnsiTheme="minorHAnsi"/>
                <w:noProof/>
                <w:sz w:val="22"/>
              </w:rPr>
              <w:tab/>
            </w:r>
            <w:r w:rsidRPr="001C0406">
              <w:rPr>
                <w:rStyle w:val="Hyperlink"/>
                <w:noProof/>
              </w:rPr>
              <w:t xml:space="preserve">Mekanisme </w:t>
            </w:r>
            <w:r w:rsidRPr="001C0406">
              <w:rPr>
                <w:rStyle w:val="Hyperlink"/>
                <w:i/>
                <w:iCs/>
                <w:noProof/>
              </w:rPr>
              <w:t>Generate</w:t>
            </w:r>
            <w:r w:rsidRPr="001C0406">
              <w:rPr>
                <w:rStyle w:val="Hyperlink"/>
                <w:noProof/>
              </w:rPr>
              <w:t xml:space="preserve"> Soal Otomatis</w:t>
            </w:r>
            <w:r>
              <w:rPr>
                <w:noProof/>
                <w:webHidden/>
              </w:rPr>
              <w:tab/>
            </w:r>
            <w:r>
              <w:rPr>
                <w:noProof/>
                <w:webHidden/>
              </w:rPr>
              <w:fldChar w:fldCharType="begin"/>
            </w:r>
            <w:r>
              <w:rPr>
                <w:noProof/>
                <w:webHidden/>
              </w:rPr>
              <w:instrText xml:space="preserve"> PAGEREF _Toc195504898 \h </w:instrText>
            </w:r>
            <w:r>
              <w:rPr>
                <w:noProof/>
                <w:webHidden/>
              </w:rPr>
            </w:r>
            <w:r>
              <w:rPr>
                <w:noProof/>
                <w:webHidden/>
              </w:rPr>
              <w:fldChar w:fldCharType="separate"/>
            </w:r>
            <w:r>
              <w:rPr>
                <w:noProof/>
                <w:webHidden/>
              </w:rPr>
              <w:t>121</w:t>
            </w:r>
            <w:r>
              <w:rPr>
                <w:noProof/>
                <w:webHidden/>
              </w:rPr>
              <w:fldChar w:fldCharType="end"/>
            </w:r>
          </w:hyperlink>
        </w:p>
        <w:p w14:paraId="15744C6F" w14:textId="453F25C7" w:rsidR="000D1F3F" w:rsidRDefault="000D1F3F">
          <w:pPr>
            <w:pStyle w:val="TOC3"/>
            <w:tabs>
              <w:tab w:val="left" w:pos="1320"/>
              <w:tab w:val="right" w:leader="dot" w:pos="9350"/>
            </w:tabs>
            <w:rPr>
              <w:rFonts w:asciiTheme="minorHAnsi" w:eastAsiaTheme="minorEastAsia" w:hAnsiTheme="minorHAnsi"/>
              <w:noProof/>
              <w:sz w:val="22"/>
            </w:rPr>
          </w:pPr>
          <w:hyperlink w:anchor="_Toc195504899" w:history="1">
            <w:r w:rsidRPr="001C0406">
              <w:rPr>
                <w:rStyle w:val="Hyperlink"/>
                <w:noProof/>
              </w:rPr>
              <w:t>5.5.2</w:t>
            </w:r>
            <w:r>
              <w:rPr>
                <w:rFonts w:asciiTheme="minorHAnsi" w:eastAsiaTheme="minorEastAsia" w:hAnsiTheme="minorHAnsi"/>
                <w:noProof/>
                <w:sz w:val="22"/>
              </w:rPr>
              <w:tab/>
            </w:r>
            <w:r w:rsidRPr="001C0406">
              <w:rPr>
                <w:rStyle w:val="Hyperlink"/>
                <w:noProof/>
              </w:rPr>
              <w:t xml:space="preserve">Implementasi </w:t>
            </w:r>
            <w:r w:rsidRPr="001C0406">
              <w:rPr>
                <w:rStyle w:val="Hyperlink"/>
                <w:i/>
                <w:iCs/>
                <w:noProof/>
              </w:rPr>
              <w:t>Gamification</w:t>
            </w:r>
            <w:r w:rsidRPr="001C0406">
              <w:rPr>
                <w:rStyle w:val="Hyperlink"/>
                <w:noProof/>
              </w:rPr>
              <w:t xml:space="preserve"> dalam </w:t>
            </w:r>
            <w:r w:rsidRPr="001C0406">
              <w:rPr>
                <w:rStyle w:val="Hyperlink"/>
                <w:i/>
                <w:iCs/>
                <w:noProof/>
              </w:rPr>
              <w:t>Quiz</w:t>
            </w:r>
            <w:r>
              <w:rPr>
                <w:noProof/>
                <w:webHidden/>
              </w:rPr>
              <w:tab/>
            </w:r>
            <w:r>
              <w:rPr>
                <w:noProof/>
                <w:webHidden/>
              </w:rPr>
              <w:fldChar w:fldCharType="begin"/>
            </w:r>
            <w:r>
              <w:rPr>
                <w:noProof/>
                <w:webHidden/>
              </w:rPr>
              <w:instrText xml:space="preserve"> PAGEREF _Toc195504899 \h </w:instrText>
            </w:r>
            <w:r>
              <w:rPr>
                <w:noProof/>
                <w:webHidden/>
              </w:rPr>
            </w:r>
            <w:r>
              <w:rPr>
                <w:noProof/>
                <w:webHidden/>
              </w:rPr>
              <w:fldChar w:fldCharType="separate"/>
            </w:r>
            <w:r>
              <w:rPr>
                <w:noProof/>
                <w:webHidden/>
              </w:rPr>
              <w:t>121</w:t>
            </w:r>
            <w:r>
              <w:rPr>
                <w:noProof/>
                <w:webHidden/>
              </w:rPr>
              <w:fldChar w:fldCharType="end"/>
            </w:r>
          </w:hyperlink>
        </w:p>
        <w:p w14:paraId="29A4F1CD" w14:textId="5BA3628B" w:rsidR="000D1F3F" w:rsidRDefault="000D1F3F">
          <w:pPr>
            <w:pStyle w:val="TOC2"/>
            <w:tabs>
              <w:tab w:val="left" w:pos="880"/>
              <w:tab w:val="right" w:leader="dot" w:pos="9350"/>
            </w:tabs>
            <w:rPr>
              <w:rFonts w:asciiTheme="minorHAnsi" w:eastAsiaTheme="minorEastAsia" w:hAnsiTheme="minorHAnsi"/>
              <w:noProof/>
              <w:sz w:val="22"/>
            </w:rPr>
          </w:pPr>
          <w:hyperlink w:anchor="_Toc195504900" w:history="1">
            <w:r w:rsidRPr="001C0406">
              <w:rPr>
                <w:rStyle w:val="Hyperlink"/>
                <w:noProof/>
              </w:rPr>
              <w:t>5.6</w:t>
            </w:r>
            <w:r>
              <w:rPr>
                <w:rFonts w:asciiTheme="minorHAnsi" w:eastAsiaTheme="minorEastAsia" w:hAnsiTheme="minorHAnsi"/>
                <w:noProof/>
                <w:sz w:val="22"/>
              </w:rPr>
              <w:tab/>
            </w:r>
            <w:r w:rsidRPr="001C0406">
              <w:rPr>
                <w:rStyle w:val="Hyperlink"/>
                <w:noProof/>
              </w:rPr>
              <w:t>Implementasi Progressive Learning</w:t>
            </w:r>
            <w:r>
              <w:rPr>
                <w:noProof/>
                <w:webHidden/>
              </w:rPr>
              <w:tab/>
            </w:r>
            <w:r>
              <w:rPr>
                <w:noProof/>
                <w:webHidden/>
              </w:rPr>
              <w:fldChar w:fldCharType="begin"/>
            </w:r>
            <w:r>
              <w:rPr>
                <w:noProof/>
                <w:webHidden/>
              </w:rPr>
              <w:instrText xml:space="preserve"> PAGEREF _Toc195504900 \h </w:instrText>
            </w:r>
            <w:r>
              <w:rPr>
                <w:noProof/>
                <w:webHidden/>
              </w:rPr>
            </w:r>
            <w:r>
              <w:rPr>
                <w:noProof/>
                <w:webHidden/>
              </w:rPr>
              <w:fldChar w:fldCharType="separate"/>
            </w:r>
            <w:r>
              <w:rPr>
                <w:noProof/>
                <w:webHidden/>
              </w:rPr>
              <w:t>135</w:t>
            </w:r>
            <w:r>
              <w:rPr>
                <w:noProof/>
                <w:webHidden/>
              </w:rPr>
              <w:fldChar w:fldCharType="end"/>
            </w:r>
          </w:hyperlink>
        </w:p>
        <w:p w14:paraId="37DD1725" w14:textId="6D525D49" w:rsidR="000D1F3F" w:rsidRDefault="000D1F3F">
          <w:pPr>
            <w:pStyle w:val="TOC2"/>
            <w:tabs>
              <w:tab w:val="left" w:pos="880"/>
              <w:tab w:val="right" w:leader="dot" w:pos="9350"/>
            </w:tabs>
            <w:rPr>
              <w:rFonts w:asciiTheme="minorHAnsi" w:eastAsiaTheme="minorEastAsia" w:hAnsiTheme="minorHAnsi"/>
              <w:noProof/>
              <w:sz w:val="22"/>
            </w:rPr>
          </w:pPr>
          <w:hyperlink w:anchor="_Toc195504901" w:history="1">
            <w:r w:rsidRPr="001C0406">
              <w:rPr>
                <w:rStyle w:val="Hyperlink"/>
                <w:noProof/>
              </w:rPr>
              <w:t>5.7</w:t>
            </w:r>
            <w:r>
              <w:rPr>
                <w:rFonts w:asciiTheme="minorHAnsi" w:eastAsiaTheme="minorEastAsia" w:hAnsiTheme="minorHAnsi"/>
                <w:noProof/>
                <w:sz w:val="22"/>
              </w:rPr>
              <w:tab/>
            </w:r>
            <w:r w:rsidRPr="001C0406">
              <w:rPr>
                <w:rStyle w:val="Hyperlink"/>
                <w:noProof/>
              </w:rPr>
              <w:t xml:space="preserve">Implementasi </w:t>
            </w:r>
            <w:r w:rsidRPr="001C0406">
              <w:rPr>
                <w:rStyle w:val="Hyperlink"/>
                <w:i/>
                <w:iCs/>
                <w:noProof/>
              </w:rPr>
              <w:t>Serious Games</w:t>
            </w:r>
            <w:r>
              <w:rPr>
                <w:noProof/>
                <w:webHidden/>
              </w:rPr>
              <w:tab/>
            </w:r>
            <w:r>
              <w:rPr>
                <w:noProof/>
                <w:webHidden/>
              </w:rPr>
              <w:fldChar w:fldCharType="begin"/>
            </w:r>
            <w:r>
              <w:rPr>
                <w:noProof/>
                <w:webHidden/>
              </w:rPr>
              <w:instrText xml:space="preserve"> PAGEREF _Toc195504901 \h </w:instrText>
            </w:r>
            <w:r>
              <w:rPr>
                <w:noProof/>
                <w:webHidden/>
              </w:rPr>
            </w:r>
            <w:r>
              <w:rPr>
                <w:noProof/>
                <w:webHidden/>
              </w:rPr>
              <w:fldChar w:fldCharType="separate"/>
            </w:r>
            <w:r>
              <w:rPr>
                <w:noProof/>
                <w:webHidden/>
              </w:rPr>
              <w:t>136</w:t>
            </w:r>
            <w:r>
              <w:rPr>
                <w:noProof/>
                <w:webHidden/>
              </w:rPr>
              <w:fldChar w:fldCharType="end"/>
            </w:r>
          </w:hyperlink>
        </w:p>
        <w:p w14:paraId="37CDBFD5" w14:textId="7ECC5971" w:rsidR="000D1F3F" w:rsidRDefault="000D1F3F">
          <w:pPr>
            <w:pStyle w:val="TOC2"/>
            <w:tabs>
              <w:tab w:val="left" w:pos="880"/>
              <w:tab w:val="right" w:leader="dot" w:pos="9350"/>
            </w:tabs>
            <w:rPr>
              <w:rFonts w:asciiTheme="minorHAnsi" w:eastAsiaTheme="minorEastAsia" w:hAnsiTheme="minorHAnsi"/>
              <w:noProof/>
              <w:sz w:val="22"/>
            </w:rPr>
          </w:pPr>
          <w:hyperlink w:anchor="_Toc195504902" w:history="1">
            <w:r w:rsidRPr="001C0406">
              <w:rPr>
                <w:rStyle w:val="Hyperlink"/>
                <w:noProof/>
              </w:rPr>
              <w:t>5.8</w:t>
            </w:r>
            <w:r>
              <w:rPr>
                <w:rFonts w:asciiTheme="minorHAnsi" w:eastAsiaTheme="minorEastAsia" w:hAnsiTheme="minorHAnsi"/>
                <w:noProof/>
                <w:sz w:val="22"/>
              </w:rPr>
              <w:tab/>
            </w:r>
            <w:r w:rsidRPr="001C0406">
              <w:rPr>
                <w:rStyle w:val="Hyperlink"/>
                <w:noProof/>
              </w:rPr>
              <w:t xml:space="preserve">Implementasi Elemen </w:t>
            </w:r>
            <w:r w:rsidRPr="001C0406">
              <w:rPr>
                <w:rStyle w:val="Hyperlink"/>
                <w:i/>
                <w:iCs/>
                <w:noProof/>
              </w:rPr>
              <w:t>Gamification</w:t>
            </w:r>
            <w:r>
              <w:rPr>
                <w:noProof/>
                <w:webHidden/>
              </w:rPr>
              <w:tab/>
            </w:r>
            <w:r>
              <w:rPr>
                <w:noProof/>
                <w:webHidden/>
              </w:rPr>
              <w:fldChar w:fldCharType="begin"/>
            </w:r>
            <w:r>
              <w:rPr>
                <w:noProof/>
                <w:webHidden/>
              </w:rPr>
              <w:instrText xml:space="preserve"> PAGEREF _Toc195504902 \h </w:instrText>
            </w:r>
            <w:r>
              <w:rPr>
                <w:noProof/>
                <w:webHidden/>
              </w:rPr>
            </w:r>
            <w:r>
              <w:rPr>
                <w:noProof/>
                <w:webHidden/>
              </w:rPr>
              <w:fldChar w:fldCharType="separate"/>
            </w:r>
            <w:r>
              <w:rPr>
                <w:noProof/>
                <w:webHidden/>
              </w:rPr>
              <w:t>136</w:t>
            </w:r>
            <w:r>
              <w:rPr>
                <w:noProof/>
                <w:webHidden/>
              </w:rPr>
              <w:fldChar w:fldCharType="end"/>
            </w:r>
          </w:hyperlink>
        </w:p>
        <w:p w14:paraId="6B451C9A" w14:textId="2EA3365E" w:rsidR="000D1F3F" w:rsidRDefault="000D1F3F">
          <w:pPr>
            <w:pStyle w:val="TOC2"/>
            <w:tabs>
              <w:tab w:val="left" w:pos="880"/>
              <w:tab w:val="right" w:leader="dot" w:pos="9350"/>
            </w:tabs>
            <w:rPr>
              <w:rFonts w:asciiTheme="minorHAnsi" w:eastAsiaTheme="minorEastAsia" w:hAnsiTheme="minorHAnsi"/>
              <w:noProof/>
              <w:sz w:val="22"/>
            </w:rPr>
          </w:pPr>
          <w:hyperlink w:anchor="_Toc195504903" w:history="1">
            <w:r w:rsidRPr="001C0406">
              <w:rPr>
                <w:rStyle w:val="Hyperlink"/>
                <w:noProof/>
              </w:rPr>
              <w:t>5.9</w:t>
            </w:r>
            <w:r>
              <w:rPr>
                <w:rFonts w:asciiTheme="minorHAnsi" w:eastAsiaTheme="minorEastAsia" w:hAnsiTheme="minorHAnsi"/>
                <w:noProof/>
                <w:sz w:val="22"/>
              </w:rPr>
              <w:tab/>
            </w:r>
            <w:r w:rsidRPr="001C0406">
              <w:rPr>
                <w:rStyle w:val="Hyperlink"/>
                <w:noProof/>
              </w:rPr>
              <w:t>Implementasi Generate Soal dengan Gemini 1.5</w:t>
            </w:r>
            <w:r>
              <w:rPr>
                <w:noProof/>
                <w:webHidden/>
              </w:rPr>
              <w:tab/>
            </w:r>
            <w:r>
              <w:rPr>
                <w:noProof/>
                <w:webHidden/>
              </w:rPr>
              <w:fldChar w:fldCharType="begin"/>
            </w:r>
            <w:r>
              <w:rPr>
                <w:noProof/>
                <w:webHidden/>
              </w:rPr>
              <w:instrText xml:space="preserve"> PAGEREF _Toc195504903 \h </w:instrText>
            </w:r>
            <w:r>
              <w:rPr>
                <w:noProof/>
                <w:webHidden/>
              </w:rPr>
            </w:r>
            <w:r>
              <w:rPr>
                <w:noProof/>
                <w:webHidden/>
              </w:rPr>
              <w:fldChar w:fldCharType="separate"/>
            </w:r>
            <w:r>
              <w:rPr>
                <w:noProof/>
                <w:webHidden/>
              </w:rPr>
              <w:t>137</w:t>
            </w:r>
            <w:r>
              <w:rPr>
                <w:noProof/>
                <w:webHidden/>
              </w:rPr>
              <w:fldChar w:fldCharType="end"/>
            </w:r>
          </w:hyperlink>
        </w:p>
        <w:p w14:paraId="5567320F" w14:textId="7B75D9B6" w:rsidR="000D1F3F" w:rsidRDefault="000D1F3F">
          <w:pPr>
            <w:pStyle w:val="TOC2"/>
            <w:tabs>
              <w:tab w:val="left" w:pos="880"/>
              <w:tab w:val="right" w:leader="dot" w:pos="9350"/>
            </w:tabs>
            <w:rPr>
              <w:rFonts w:asciiTheme="minorHAnsi" w:eastAsiaTheme="minorEastAsia" w:hAnsiTheme="minorHAnsi"/>
              <w:noProof/>
              <w:sz w:val="22"/>
            </w:rPr>
          </w:pPr>
          <w:hyperlink w:anchor="_Toc195504904" w:history="1">
            <w:r w:rsidRPr="001C0406">
              <w:rPr>
                <w:rStyle w:val="Hyperlink"/>
                <w:noProof/>
              </w:rPr>
              <w:t>5.10</w:t>
            </w:r>
            <w:r>
              <w:rPr>
                <w:rFonts w:asciiTheme="minorHAnsi" w:eastAsiaTheme="minorEastAsia" w:hAnsiTheme="minorHAnsi"/>
                <w:noProof/>
                <w:sz w:val="22"/>
              </w:rPr>
              <w:tab/>
            </w:r>
            <w:r w:rsidRPr="001C0406">
              <w:rPr>
                <w:rStyle w:val="Hyperlink"/>
                <w:noProof/>
              </w:rPr>
              <w:t xml:space="preserve">Implementasi </w:t>
            </w:r>
            <w:r w:rsidRPr="001C0406">
              <w:rPr>
                <w:rStyle w:val="Hyperlink"/>
                <w:i/>
                <w:iCs/>
                <w:noProof/>
              </w:rPr>
              <w:t>Type</w:t>
            </w:r>
            <w:r w:rsidRPr="001C0406">
              <w:rPr>
                <w:rStyle w:val="Hyperlink"/>
                <w:noProof/>
              </w:rPr>
              <w:t xml:space="preserve"> Soal</w:t>
            </w:r>
            <w:r>
              <w:rPr>
                <w:noProof/>
                <w:webHidden/>
              </w:rPr>
              <w:tab/>
            </w:r>
            <w:r>
              <w:rPr>
                <w:noProof/>
                <w:webHidden/>
              </w:rPr>
              <w:fldChar w:fldCharType="begin"/>
            </w:r>
            <w:r>
              <w:rPr>
                <w:noProof/>
                <w:webHidden/>
              </w:rPr>
              <w:instrText xml:space="preserve"> PAGEREF _Toc195504904 \h </w:instrText>
            </w:r>
            <w:r>
              <w:rPr>
                <w:noProof/>
                <w:webHidden/>
              </w:rPr>
            </w:r>
            <w:r>
              <w:rPr>
                <w:noProof/>
                <w:webHidden/>
              </w:rPr>
              <w:fldChar w:fldCharType="separate"/>
            </w:r>
            <w:r>
              <w:rPr>
                <w:noProof/>
                <w:webHidden/>
              </w:rPr>
              <w:t>147</w:t>
            </w:r>
            <w:r>
              <w:rPr>
                <w:noProof/>
                <w:webHidden/>
              </w:rPr>
              <w:fldChar w:fldCharType="end"/>
            </w:r>
          </w:hyperlink>
        </w:p>
        <w:p w14:paraId="72F85BDD" w14:textId="673C062A" w:rsidR="000D1F3F" w:rsidRDefault="000D1F3F">
          <w:pPr>
            <w:pStyle w:val="TOC3"/>
            <w:tabs>
              <w:tab w:val="left" w:pos="1320"/>
              <w:tab w:val="right" w:leader="dot" w:pos="9350"/>
            </w:tabs>
            <w:rPr>
              <w:rFonts w:asciiTheme="minorHAnsi" w:eastAsiaTheme="minorEastAsia" w:hAnsiTheme="minorHAnsi"/>
              <w:noProof/>
              <w:sz w:val="22"/>
            </w:rPr>
          </w:pPr>
          <w:hyperlink w:anchor="_Toc195504905" w:history="1">
            <w:r w:rsidRPr="001C0406">
              <w:rPr>
                <w:rStyle w:val="Hyperlink"/>
                <w:noProof/>
              </w:rPr>
              <w:t>5.10.1</w:t>
            </w:r>
            <w:r>
              <w:rPr>
                <w:rFonts w:asciiTheme="minorHAnsi" w:eastAsiaTheme="minorEastAsia" w:hAnsiTheme="minorHAnsi"/>
                <w:noProof/>
                <w:sz w:val="22"/>
              </w:rPr>
              <w:tab/>
            </w:r>
            <w:r w:rsidRPr="001C0406">
              <w:rPr>
                <w:rStyle w:val="Hyperlink"/>
                <w:i/>
                <w:iCs/>
                <w:noProof/>
              </w:rPr>
              <w:t>Multiple Choice</w:t>
            </w:r>
            <w:r>
              <w:rPr>
                <w:noProof/>
                <w:webHidden/>
              </w:rPr>
              <w:tab/>
            </w:r>
            <w:r>
              <w:rPr>
                <w:noProof/>
                <w:webHidden/>
              </w:rPr>
              <w:fldChar w:fldCharType="begin"/>
            </w:r>
            <w:r>
              <w:rPr>
                <w:noProof/>
                <w:webHidden/>
              </w:rPr>
              <w:instrText xml:space="preserve"> PAGEREF _Toc195504905 \h </w:instrText>
            </w:r>
            <w:r>
              <w:rPr>
                <w:noProof/>
                <w:webHidden/>
              </w:rPr>
            </w:r>
            <w:r>
              <w:rPr>
                <w:noProof/>
                <w:webHidden/>
              </w:rPr>
              <w:fldChar w:fldCharType="separate"/>
            </w:r>
            <w:r>
              <w:rPr>
                <w:noProof/>
                <w:webHidden/>
              </w:rPr>
              <w:t>147</w:t>
            </w:r>
            <w:r>
              <w:rPr>
                <w:noProof/>
                <w:webHidden/>
              </w:rPr>
              <w:fldChar w:fldCharType="end"/>
            </w:r>
          </w:hyperlink>
        </w:p>
        <w:p w14:paraId="3CE91523" w14:textId="7E727726" w:rsidR="000D1F3F" w:rsidRDefault="000D1F3F">
          <w:pPr>
            <w:pStyle w:val="TOC3"/>
            <w:tabs>
              <w:tab w:val="left" w:pos="1320"/>
              <w:tab w:val="right" w:leader="dot" w:pos="9350"/>
            </w:tabs>
            <w:rPr>
              <w:rFonts w:asciiTheme="minorHAnsi" w:eastAsiaTheme="minorEastAsia" w:hAnsiTheme="minorHAnsi"/>
              <w:noProof/>
              <w:sz w:val="22"/>
            </w:rPr>
          </w:pPr>
          <w:hyperlink w:anchor="_Toc195504906" w:history="1">
            <w:r w:rsidRPr="001C0406">
              <w:rPr>
                <w:rStyle w:val="Hyperlink"/>
                <w:noProof/>
              </w:rPr>
              <w:t>5.10.2</w:t>
            </w:r>
            <w:r>
              <w:rPr>
                <w:rFonts w:asciiTheme="minorHAnsi" w:eastAsiaTheme="minorEastAsia" w:hAnsiTheme="minorHAnsi"/>
                <w:noProof/>
                <w:sz w:val="22"/>
              </w:rPr>
              <w:tab/>
            </w:r>
            <w:r w:rsidRPr="001C0406">
              <w:rPr>
                <w:rStyle w:val="Hyperlink"/>
                <w:i/>
                <w:iCs/>
                <w:noProof/>
              </w:rPr>
              <w:t>Short Answer</w:t>
            </w:r>
            <w:r>
              <w:rPr>
                <w:noProof/>
                <w:webHidden/>
              </w:rPr>
              <w:tab/>
            </w:r>
            <w:r>
              <w:rPr>
                <w:noProof/>
                <w:webHidden/>
              </w:rPr>
              <w:fldChar w:fldCharType="begin"/>
            </w:r>
            <w:r>
              <w:rPr>
                <w:noProof/>
                <w:webHidden/>
              </w:rPr>
              <w:instrText xml:space="preserve"> PAGEREF _Toc195504906 \h </w:instrText>
            </w:r>
            <w:r>
              <w:rPr>
                <w:noProof/>
                <w:webHidden/>
              </w:rPr>
            </w:r>
            <w:r>
              <w:rPr>
                <w:noProof/>
                <w:webHidden/>
              </w:rPr>
              <w:fldChar w:fldCharType="separate"/>
            </w:r>
            <w:r>
              <w:rPr>
                <w:noProof/>
                <w:webHidden/>
              </w:rPr>
              <w:t>148</w:t>
            </w:r>
            <w:r>
              <w:rPr>
                <w:noProof/>
                <w:webHidden/>
              </w:rPr>
              <w:fldChar w:fldCharType="end"/>
            </w:r>
          </w:hyperlink>
        </w:p>
        <w:p w14:paraId="54DCB043" w14:textId="13C56176" w:rsidR="000D1F3F" w:rsidRDefault="000D1F3F">
          <w:pPr>
            <w:pStyle w:val="TOC3"/>
            <w:tabs>
              <w:tab w:val="left" w:pos="1320"/>
              <w:tab w:val="right" w:leader="dot" w:pos="9350"/>
            </w:tabs>
            <w:rPr>
              <w:rFonts w:asciiTheme="minorHAnsi" w:eastAsiaTheme="minorEastAsia" w:hAnsiTheme="minorHAnsi"/>
              <w:noProof/>
              <w:sz w:val="22"/>
            </w:rPr>
          </w:pPr>
          <w:hyperlink w:anchor="_Toc195504907" w:history="1">
            <w:r w:rsidRPr="001C0406">
              <w:rPr>
                <w:rStyle w:val="Hyperlink"/>
                <w:noProof/>
              </w:rPr>
              <w:t>5.10.3</w:t>
            </w:r>
            <w:r>
              <w:rPr>
                <w:rFonts w:asciiTheme="minorHAnsi" w:eastAsiaTheme="minorEastAsia" w:hAnsiTheme="minorHAnsi"/>
                <w:noProof/>
                <w:sz w:val="22"/>
              </w:rPr>
              <w:tab/>
            </w:r>
            <w:r w:rsidRPr="001C0406">
              <w:rPr>
                <w:rStyle w:val="Hyperlink"/>
                <w:i/>
                <w:iCs/>
                <w:noProof/>
              </w:rPr>
              <w:t>True – False</w:t>
            </w:r>
            <w:r>
              <w:rPr>
                <w:noProof/>
                <w:webHidden/>
              </w:rPr>
              <w:tab/>
            </w:r>
            <w:r>
              <w:rPr>
                <w:noProof/>
                <w:webHidden/>
              </w:rPr>
              <w:fldChar w:fldCharType="begin"/>
            </w:r>
            <w:r>
              <w:rPr>
                <w:noProof/>
                <w:webHidden/>
              </w:rPr>
              <w:instrText xml:space="preserve"> PAGEREF _Toc195504907 \h </w:instrText>
            </w:r>
            <w:r>
              <w:rPr>
                <w:noProof/>
                <w:webHidden/>
              </w:rPr>
            </w:r>
            <w:r>
              <w:rPr>
                <w:noProof/>
                <w:webHidden/>
              </w:rPr>
              <w:fldChar w:fldCharType="separate"/>
            </w:r>
            <w:r>
              <w:rPr>
                <w:noProof/>
                <w:webHidden/>
              </w:rPr>
              <w:t>150</w:t>
            </w:r>
            <w:r>
              <w:rPr>
                <w:noProof/>
                <w:webHidden/>
              </w:rPr>
              <w:fldChar w:fldCharType="end"/>
            </w:r>
          </w:hyperlink>
        </w:p>
        <w:p w14:paraId="3162DE4C" w14:textId="35CDD8BC" w:rsidR="000D1F3F" w:rsidRDefault="000D1F3F">
          <w:pPr>
            <w:pStyle w:val="TOC2"/>
            <w:tabs>
              <w:tab w:val="left" w:pos="880"/>
              <w:tab w:val="right" w:leader="dot" w:pos="9350"/>
            </w:tabs>
            <w:rPr>
              <w:rFonts w:asciiTheme="minorHAnsi" w:eastAsiaTheme="minorEastAsia" w:hAnsiTheme="minorHAnsi"/>
              <w:noProof/>
              <w:sz w:val="22"/>
            </w:rPr>
          </w:pPr>
          <w:hyperlink w:anchor="_Toc195504908" w:history="1">
            <w:r w:rsidRPr="001C0406">
              <w:rPr>
                <w:rStyle w:val="Hyperlink"/>
                <w:noProof/>
              </w:rPr>
              <w:t>5.11</w:t>
            </w:r>
            <w:r>
              <w:rPr>
                <w:rFonts w:asciiTheme="minorHAnsi" w:eastAsiaTheme="minorEastAsia" w:hAnsiTheme="minorHAnsi"/>
                <w:noProof/>
                <w:sz w:val="22"/>
              </w:rPr>
              <w:tab/>
            </w:r>
            <w:r w:rsidRPr="001C0406">
              <w:rPr>
                <w:rStyle w:val="Hyperlink"/>
                <w:noProof/>
              </w:rPr>
              <w:t xml:space="preserve">Implementasi </w:t>
            </w:r>
            <w:r w:rsidRPr="001C0406">
              <w:rPr>
                <w:rStyle w:val="Hyperlink"/>
                <w:i/>
                <w:iCs/>
                <w:noProof/>
              </w:rPr>
              <w:t>Status Quiz</w:t>
            </w:r>
            <w:r>
              <w:rPr>
                <w:noProof/>
                <w:webHidden/>
              </w:rPr>
              <w:tab/>
            </w:r>
            <w:r>
              <w:rPr>
                <w:noProof/>
                <w:webHidden/>
              </w:rPr>
              <w:fldChar w:fldCharType="begin"/>
            </w:r>
            <w:r>
              <w:rPr>
                <w:noProof/>
                <w:webHidden/>
              </w:rPr>
              <w:instrText xml:space="preserve"> PAGEREF _Toc195504908 \h </w:instrText>
            </w:r>
            <w:r>
              <w:rPr>
                <w:noProof/>
                <w:webHidden/>
              </w:rPr>
            </w:r>
            <w:r>
              <w:rPr>
                <w:noProof/>
                <w:webHidden/>
              </w:rPr>
              <w:fldChar w:fldCharType="separate"/>
            </w:r>
            <w:r>
              <w:rPr>
                <w:noProof/>
                <w:webHidden/>
              </w:rPr>
              <w:t>151</w:t>
            </w:r>
            <w:r>
              <w:rPr>
                <w:noProof/>
                <w:webHidden/>
              </w:rPr>
              <w:fldChar w:fldCharType="end"/>
            </w:r>
          </w:hyperlink>
        </w:p>
        <w:p w14:paraId="38F6C8ED" w14:textId="3D9C470B" w:rsidR="000D1F3F" w:rsidRDefault="000D1F3F">
          <w:pPr>
            <w:pStyle w:val="TOC3"/>
            <w:tabs>
              <w:tab w:val="left" w:pos="1320"/>
              <w:tab w:val="right" w:leader="dot" w:pos="9350"/>
            </w:tabs>
            <w:rPr>
              <w:rFonts w:asciiTheme="minorHAnsi" w:eastAsiaTheme="minorEastAsia" w:hAnsiTheme="minorHAnsi"/>
              <w:noProof/>
              <w:sz w:val="22"/>
            </w:rPr>
          </w:pPr>
          <w:hyperlink w:anchor="_Toc195504909" w:history="1">
            <w:r w:rsidRPr="001C0406">
              <w:rPr>
                <w:rStyle w:val="Hyperlink"/>
                <w:noProof/>
              </w:rPr>
              <w:t>5.11.1</w:t>
            </w:r>
            <w:r>
              <w:rPr>
                <w:rFonts w:asciiTheme="minorHAnsi" w:eastAsiaTheme="minorEastAsia" w:hAnsiTheme="minorHAnsi"/>
                <w:noProof/>
                <w:sz w:val="22"/>
              </w:rPr>
              <w:tab/>
            </w:r>
            <w:r w:rsidRPr="001C0406">
              <w:rPr>
                <w:rStyle w:val="Hyperlink"/>
                <w:noProof/>
              </w:rPr>
              <w:t>Implementasi Quiz Ongoing</w:t>
            </w:r>
            <w:r>
              <w:rPr>
                <w:noProof/>
                <w:webHidden/>
              </w:rPr>
              <w:tab/>
            </w:r>
            <w:r>
              <w:rPr>
                <w:noProof/>
                <w:webHidden/>
              </w:rPr>
              <w:fldChar w:fldCharType="begin"/>
            </w:r>
            <w:r>
              <w:rPr>
                <w:noProof/>
                <w:webHidden/>
              </w:rPr>
              <w:instrText xml:space="preserve"> PAGEREF _Toc195504909 \h </w:instrText>
            </w:r>
            <w:r>
              <w:rPr>
                <w:noProof/>
                <w:webHidden/>
              </w:rPr>
            </w:r>
            <w:r>
              <w:rPr>
                <w:noProof/>
                <w:webHidden/>
              </w:rPr>
              <w:fldChar w:fldCharType="separate"/>
            </w:r>
            <w:r>
              <w:rPr>
                <w:noProof/>
                <w:webHidden/>
              </w:rPr>
              <w:t>152</w:t>
            </w:r>
            <w:r>
              <w:rPr>
                <w:noProof/>
                <w:webHidden/>
              </w:rPr>
              <w:fldChar w:fldCharType="end"/>
            </w:r>
          </w:hyperlink>
        </w:p>
        <w:p w14:paraId="6E86F23A" w14:textId="1DC86427" w:rsidR="000D1F3F" w:rsidRDefault="000D1F3F">
          <w:pPr>
            <w:pStyle w:val="TOC2"/>
            <w:tabs>
              <w:tab w:val="left" w:pos="880"/>
              <w:tab w:val="right" w:leader="dot" w:pos="9350"/>
            </w:tabs>
            <w:rPr>
              <w:rFonts w:asciiTheme="minorHAnsi" w:eastAsiaTheme="minorEastAsia" w:hAnsiTheme="minorHAnsi"/>
              <w:noProof/>
              <w:sz w:val="22"/>
            </w:rPr>
          </w:pPr>
          <w:hyperlink w:anchor="_Toc195504910" w:history="1">
            <w:r w:rsidRPr="001C0406">
              <w:rPr>
                <w:rStyle w:val="Hyperlink"/>
                <w:noProof/>
              </w:rPr>
              <w:t>5.12</w:t>
            </w:r>
            <w:r>
              <w:rPr>
                <w:rFonts w:asciiTheme="minorHAnsi" w:eastAsiaTheme="minorEastAsia" w:hAnsiTheme="minorHAnsi"/>
                <w:noProof/>
                <w:sz w:val="22"/>
              </w:rPr>
              <w:tab/>
            </w:r>
            <w:r w:rsidRPr="001C0406">
              <w:rPr>
                <w:rStyle w:val="Hyperlink"/>
                <w:noProof/>
              </w:rPr>
              <w:t xml:space="preserve">Implementasi Validasi </w:t>
            </w:r>
            <w:r w:rsidRPr="001C0406">
              <w:rPr>
                <w:rStyle w:val="Hyperlink"/>
                <w:i/>
                <w:iCs/>
                <w:noProof/>
              </w:rPr>
              <w:t>Input</w:t>
            </w:r>
            <w:r w:rsidRPr="001C0406">
              <w:rPr>
                <w:rStyle w:val="Hyperlink"/>
                <w:noProof/>
              </w:rPr>
              <w:t xml:space="preserve"> pada Pembuatan </w:t>
            </w:r>
            <w:r w:rsidRPr="001C0406">
              <w:rPr>
                <w:rStyle w:val="Hyperlink"/>
                <w:i/>
                <w:iCs/>
                <w:noProof/>
              </w:rPr>
              <w:t>Quiz</w:t>
            </w:r>
            <w:r>
              <w:rPr>
                <w:noProof/>
                <w:webHidden/>
              </w:rPr>
              <w:tab/>
            </w:r>
            <w:r>
              <w:rPr>
                <w:noProof/>
                <w:webHidden/>
              </w:rPr>
              <w:fldChar w:fldCharType="begin"/>
            </w:r>
            <w:r>
              <w:rPr>
                <w:noProof/>
                <w:webHidden/>
              </w:rPr>
              <w:instrText xml:space="preserve"> PAGEREF _Toc195504910 \h </w:instrText>
            </w:r>
            <w:r>
              <w:rPr>
                <w:noProof/>
                <w:webHidden/>
              </w:rPr>
            </w:r>
            <w:r>
              <w:rPr>
                <w:noProof/>
                <w:webHidden/>
              </w:rPr>
              <w:fldChar w:fldCharType="separate"/>
            </w:r>
            <w:r>
              <w:rPr>
                <w:noProof/>
                <w:webHidden/>
              </w:rPr>
              <w:t>154</w:t>
            </w:r>
            <w:r>
              <w:rPr>
                <w:noProof/>
                <w:webHidden/>
              </w:rPr>
              <w:fldChar w:fldCharType="end"/>
            </w:r>
          </w:hyperlink>
        </w:p>
        <w:p w14:paraId="4A079BDF" w14:textId="4A054DA3" w:rsidR="000D1F3F" w:rsidRDefault="000D1F3F">
          <w:pPr>
            <w:pStyle w:val="TOC2"/>
            <w:tabs>
              <w:tab w:val="left" w:pos="880"/>
              <w:tab w:val="right" w:leader="dot" w:pos="9350"/>
            </w:tabs>
            <w:rPr>
              <w:rFonts w:asciiTheme="minorHAnsi" w:eastAsiaTheme="minorEastAsia" w:hAnsiTheme="minorHAnsi"/>
              <w:noProof/>
              <w:sz w:val="22"/>
            </w:rPr>
          </w:pPr>
          <w:hyperlink w:anchor="_Toc195504911" w:history="1">
            <w:r w:rsidRPr="001C0406">
              <w:rPr>
                <w:rStyle w:val="Hyperlink"/>
                <w:noProof/>
              </w:rPr>
              <w:t>5.13</w:t>
            </w:r>
            <w:r>
              <w:rPr>
                <w:rFonts w:asciiTheme="minorHAnsi" w:eastAsiaTheme="minorEastAsia" w:hAnsiTheme="minorHAnsi"/>
                <w:noProof/>
                <w:sz w:val="22"/>
              </w:rPr>
              <w:tab/>
            </w:r>
            <w:r w:rsidRPr="001C0406">
              <w:rPr>
                <w:rStyle w:val="Hyperlink"/>
                <w:noProof/>
              </w:rPr>
              <w:t>Implementasi Simpan Soal yang Dipilih</w:t>
            </w:r>
            <w:r>
              <w:rPr>
                <w:noProof/>
                <w:webHidden/>
              </w:rPr>
              <w:tab/>
            </w:r>
            <w:r>
              <w:rPr>
                <w:noProof/>
                <w:webHidden/>
              </w:rPr>
              <w:fldChar w:fldCharType="begin"/>
            </w:r>
            <w:r>
              <w:rPr>
                <w:noProof/>
                <w:webHidden/>
              </w:rPr>
              <w:instrText xml:space="preserve"> PAGEREF _Toc195504911 \h </w:instrText>
            </w:r>
            <w:r>
              <w:rPr>
                <w:noProof/>
                <w:webHidden/>
              </w:rPr>
            </w:r>
            <w:r>
              <w:rPr>
                <w:noProof/>
                <w:webHidden/>
              </w:rPr>
              <w:fldChar w:fldCharType="separate"/>
            </w:r>
            <w:r>
              <w:rPr>
                <w:noProof/>
                <w:webHidden/>
              </w:rPr>
              <w:t>155</w:t>
            </w:r>
            <w:r>
              <w:rPr>
                <w:noProof/>
                <w:webHidden/>
              </w:rPr>
              <w:fldChar w:fldCharType="end"/>
            </w:r>
          </w:hyperlink>
        </w:p>
        <w:p w14:paraId="20F39D25" w14:textId="52EA34D6" w:rsidR="000D1F3F" w:rsidRDefault="000D1F3F">
          <w:pPr>
            <w:pStyle w:val="TOC2"/>
            <w:tabs>
              <w:tab w:val="left" w:pos="880"/>
              <w:tab w:val="right" w:leader="dot" w:pos="9350"/>
            </w:tabs>
            <w:rPr>
              <w:rFonts w:asciiTheme="minorHAnsi" w:eastAsiaTheme="minorEastAsia" w:hAnsiTheme="minorHAnsi"/>
              <w:noProof/>
              <w:sz w:val="22"/>
            </w:rPr>
          </w:pPr>
          <w:hyperlink w:anchor="_Toc195504912" w:history="1">
            <w:r w:rsidRPr="001C0406">
              <w:rPr>
                <w:rStyle w:val="Hyperlink"/>
                <w:noProof/>
              </w:rPr>
              <w:t>5.14</w:t>
            </w:r>
            <w:r>
              <w:rPr>
                <w:rFonts w:asciiTheme="minorHAnsi" w:eastAsiaTheme="minorEastAsia" w:hAnsiTheme="minorHAnsi"/>
                <w:noProof/>
                <w:sz w:val="22"/>
              </w:rPr>
              <w:tab/>
            </w:r>
            <w:r w:rsidRPr="001C0406">
              <w:rPr>
                <w:rStyle w:val="Hyperlink"/>
                <w:noProof/>
              </w:rPr>
              <w:t xml:space="preserve">Implementasi Simpan Data </w:t>
            </w:r>
            <w:r w:rsidRPr="001C0406">
              <w:rPr>
                <w:rStyle w:val="Hyperlink"/>
                <w:i/>
                <w:iCs/>
                <w:noProof/>
              </w:rPr>
              <w:t xml:space="preserve">Quiz </w:t>
            </w:r>
            <w:r w:rsidRPr="001C0406">
              <w:rPr>
                <w:rStyle w:val="Hyperlink"/>
                <w:noProof/>
              </w:rPr>
              <w:t xml:space="preserve">ke </w:t>
            </w:r>
            <w:r w:rsidRPr="001C0406">
              <w:rPr>
                <w:rStyle w:val="Hyperlink"/>
                <w:i/>
                <w:iCs/>
                <w:noProof/>
              </w:rPr>
              <w:t>Firebase</w:t>
            </w:r>
            <w:r>
              <w:rPr>
                <w:noProof/>
                <w:webHidden/>
              </w:rPr>
              <w:tab/>
            </w:r>
            <w:r>
              <w:rPr>
                <w:noProof/>
                <w:webHidden/>
              </w:rPr>
              <w:fldChar w:fldCharType="begin"/>
            </w:r>
            <w:r>
              <w:rPr>
                <w:noProof/>
                <w:webHidden/>
              </w:rPr>
              <w:instrText xml:space="preserve"> PAGEREF _Toc195504912 \h </w:instrText>
            </w:r>
            <w:r>
              <w:rPr>
                <w:noProof/>
                <w:webHidden/>
              </w:rPr>
            </w:r>
            <w:r>
              <w:rPr>
                <w:noProof/>
                <w:webHidden/>
              </w:rPr>
              <w:fldChar w:fldCharType="separate"/>
            </w:r>
            <w:r>
              <w:rPr>
                <w:noProof/>
                <w:webHidden/>
              </w:rPr>
              <w:t>157</w:t>
            </w:r>
            <w:r>
              <w:rPr>
                <w:noProof/>
                <w:webHidden/>
              </w:rPr>
              <w:fldChar w:fldCharType="end"/>
            </w:r>
          </w:hyperlink>
        </w:p>
        <w:p w14:paraId="3CE053D5" w14:textId="334BF9B4" w:rsidR="000D1F3F" w:rsidRDefault="000D1F3F">
          <w:pPr>
            <w:pStyle w:val="TOC1"/>
            <w:tabs>
              <w:tab w:val="left" w:pos="1100"/>
              <w:tab w:val="right" w:leader="dot" w:pos="9350"/>
            </w:tabs>
            <w:rPr>
              <w:rFonts w:asciiTheme="minorHAnsi" w:eastAsiaTheme="minorEastAsia" w:hAnsiTheme="minorHAnsi"/>
              <w:noProof/>
              <w:sz w:val="22"/>
            </w:rPr>
          </w:pPr>
          <w:hyperlink w:anchor="_Toc195504913" w:history="1">
            <w:r w:rsidRPr="001C0406">
              <w:rPr>
                <w:rStyle w:val="Hyperlink"/>
                <w:noProof/>
              </w:rPr>
              <w:t>BAB VI</w:t>
            </w:r>
            <w:r>
              <w:rPr>
                <w:rFonts w:asciiTheme="minorHAnsi" w:eastAsiaTheme="minorEastAsia" w:hAnsiTheme="minorHAnsi"/>
                <w:noProof/>
                <w:sz w:val="22"/>
              </w:rPr>
              <w:tab/>
            </w:r>
            <w:r w:rsidRPr="001C0406">
              <w:rPr>
                <w:rStyle w:val="Hyperlink"/>
                <w:noProof/>
              </w:rPr>
              <w:t>HASIL DAN PEMBAHASAN</w:t>
            </w:r>
            <w:r>
              <w:rPr>
                <w:noProof/>
                <w:webHidden/>
              </w:rPr>
              <w:tab/>
            </w:r>
            <w:r>
              <w:rPr>
                <w:noProof/>
                <w:webHidden/>
              </w:rPr>
              <w:fldChar w:fldCharType="begin"/>
            </w:r>
            <w:r>
              <w:rPr>
                <w:noProof/>
                <w:webHidden/>
              </w:rPr>
              <w:instrText xml:space="preserve"> PAGEREF _Toc195504913 \h </w:instrText>
            </w:r>
            <w:r>
              <w:rPr>
                <w:noProof/>
                <w:webHidden/>
              </w:rPr>
            </w:r>
            <w:r>
              <w:rPr>
                <w:noProof/>
                <w:webHidden/>
              </w:rPr>
              <w:fldChar w:fldCharType="separate"/>
            </w:r>
            <w:r>
              <w:rPr>
                <w:noProof/>
                <w:webHidden/>
              </w:rPr>
              <w:t>159</w:t>
            </w:r>
            <w:r>
              <w:rPr>
                <w:noProof/>
                <w:webHidden/>
              </w:rPr>
              <w:fldChar w:fldCharType="end"/>
            </w:r>
          </w:hyperlink>
        </w:p>
        <w:p w14:paraId="04FCDF7C" w14:textId="51937522" w:rsidR="000D1F3F" w:rsidRDefault="000D1F3F">
          <w:pPr>
            <w:pStyle w:val="TOC2"/>
            <w:tabs>
              <w:tab w:val="left" w:pos="880"/>
              <w:tab w:val="right" w:leader="dot" w:pos="9350"/>
            </w:tabs>
            <w:rPr>
              <w:rFonts w:asciiTheme="minorHAnsi" w:eastAsiaTheme="minorEastAsia" w:hAnsiTheme="minorHAnsi"/>
              <w:noProof/>
              <w:sz w:val="22"/>
            </w:rPr>
          </w:pPr>
          <w:hyperlink w:anchor="_Toc195504914" w:history="1">
            <w:r w:rsidRPr="001C0406">
              <w:rPr>
                <w:rStyle w:val="Hyperlink"/>
                <w:noProof/>
              </w:rPr>
              <w:t>6.1</w:t>
            </w:r>
            <w:r>
              <w:rPr>
                <w:rFonts w:asciiTheme="minorHAnsi" w:eastAsiaTheme="minorEastAsia" w:hAnsiTheme="minorHAnsi"/>
                <w:noProof/>
                <w:sz w:val="22"/>
              </w:rPr>
              <w:tab/>
            </w:r>
            <w:r w:rsidRPr="001C0406">
              <w:rPr>
                <w:rStyle w:val="Hyperlink"/>
                <w:noProof/>
              </w:rPr>
              <w:t>Hasil Implementasi Sistem</w:t>
            </w:r>
            <w:r>
              <w:rPr>
                <w:noProof/>
                <w:webHidden/>
              </w:rPr>
              <w:tab/>
            </w:r>
            <w:r>
              <w:rPr>
                <w:noProof/>
                <w:webHidden/>
              </w:rPr>
              <w:fldChar w:fldCharType="begin"/>
            </w:r>
            <w:r>
              <w:rPr>
                <w:noProof/>
                <w:webHidden/>
              </w:rPr>
              <w:instrText xml:space="preserve"> PAGEREF _Toc195504914 \h </w:instrText>
            </w:r>
            <w:r>
              <w:rPr>
                <w:noProof/>
                <w:webHidden/>
              </w:rPr>
            </w:r>
            <w:r>
              <w:rPr>
                <w:noProof/>
                <w:webHidden/>
              </w:rPr>
              <w:fldChar w:fldCharType="separate"/>
            </w:r>
            <w:r>
              <w:rPr>
                <w:noProof/>
                <w:webHidden/>
              </w:rPr>
              <w:t>159</w:t>
            </w:r>
            <w:r>
              <w:rPr>
                <w:noProof/>
                <w:webHidden/>
              </w:rPr>
              <w:fldChar w:fldCharType="end"/>
            </w:r>
          </w:hyperlink>
        </w:p>
        <w:p w14:paraId="74164800" w14:textId="1F3D04FC" w:rsidR="000D1F3F" w:rsidRDefault="000D1F3F">
          <w:pPr>
            <w:pStyle w:val="TOC3"/>
            <w:tabs>
              <w:tab w:val="left" w:pos="1320"/>
              <w:tab w:val="right" w:leader="dot" w:pos="9350"/>
            </w:tabs>
            <w:rPr>
              <w:rFonts w:asciiTheme="minorHAnsi" w:eastAsiaTheme="minorEastAsia" w:hAnsiTheme="minorHAnsi"/>
              <w:noProof/>
              <w:sz w:val="22"/>
            </w:rPr>
          </w:pPr>
          <w:hyperlink w:anchor="_Toc195504915" w:history="1">
            <w:r w:rsidRPr="001C0406">
              <w:rPr>
                <w:rStyle w:val="Hyperlink"/>
                <w:noProof/>
              </w:rPr>
              <w:t>6.1.1</w:t>
            </w:r>
            <w:r>
              <w:rPr>
                <w:rFonts w:asciiTheme="minorHAnsi" w:eastAsiaTheme="minorEastAsia" w:hAnsiTheme="minorHAnsi"/>
                <w:noProof/>
                <w:sz w:val="22"/>
              </w:rPr>
              <w:tab/>
            </w:r>
            <w:r w:rsidRPr="001C0406">
              <w:rPr>
                <w:rStyle w:val="Hyperlink"/>
                <w:noProof/>
              </w:rPr>
              <w:t>Hasil Implementasi Register</w:t>
            </w:r>
            <w:r>
              <w:rPr>
                <w:noProof/>
                <w:webHidden/>
              </w:rPr>
              <w:tab/>
            </w:r>
            <w:r>
              <w:rPr>
                <w:noProof/>
                <w:webHidden/>
              </w:rPr>
              <w:fldChar w:fldCharType="begin"/>
            </w:r>
            <w:r>
              <w:rPr>
                <w:noProof/>
                <w:webHidden/>
              </w:rPr>
              <w:instrText xml:space="preserve"> PAGEREF _Toc195504915 \h </w:instrText>
            </w:r>
            <w:r>
              <w:rPr>
                <w:noProof/>
                <w:webHidden/>
              </w:rPr>
            </w:r>
            <w:r>
              <w:rPr>
                <w:noProof/>
                <w:webHidden/>
              </w:rPr>
              <w:fldChar w:fldCharType="separate"/>
            </w:r>
            <w:r>
              <w:rPr>
                <w:noProof/>
                <w:webHidden/>
              </w:rPr>
              <w:t>159</w:t>
            </w:r>
            <w:r>
              <w:rPr>
                <w:noProof/>
                <w:webHidden/>
              </w:rPr>
              <w:fldChar w:fldCharType="end"/>
            </w:r>
          </w:hyperlink>
        </w:p>
        <w:p w14:paraId="15D50B6F" w14:textId="477A35C0" w:rsidR="000D1F3F" w:rsidRDefault="000D1F3F">
          <w:pPr>
            <w:pStyle w:val="TOC3"/>
            <w:tabs>
              <w:tab w:val="left" w:pos="1320"/>
              <w:tab w:val="right" w:leader="dot" w:pos="9350"/>
            </w:tabs>
            <w:rPr>
              <w:rFonts w:asciiTheme="minorHAnsi" w:eastAsiaTheme="minorEastAsia" w:hAnsiTheme="minorHAnsi"/>
              <w:noProof/>
              <w:sz w:val="22"/>
            </w:rPr>
          </w:pPr>
          <w:hyperlink w:anchor="_Toc195504916" w:history="1">
            <w:r w:rsidRPr="001C0406">
              <w:rPr>
                <w:rStyle w:val="Hyperlink"/>
                <w:noProof/>
              </w:rPr>
              <w:t>6.1.2</w:t>
            </w:r>
            <w:r>
              <w:rPr>
                <w:rFonts w:asciiTheme="minorHAnsi" w:eastAsiaTheme="minorEastAsia" w:hAnsiTheme="minorHAnsi"/>
                <w:noProof/>
                <w:sz w:val="22"/>
              </w:rPr>
              <w:tab/>
            </w:r>
            <w:r w:rsidRPr="001C0406">
              <w:rPr>
                <w:rStyle w:val="Hyperlink"/>
                <w:noProof/>
              </w:rPr>
              <w:t>Hasil Implementasi Login</w:t>
            </w:r>
            <w:r>
              <w:rPr>
                <w:noProof/>
                <w:webHidden/>
              </w:rPr>
              <w:tab/>
            </w:r>
            <w:r>
              <w:rPr>
                <w:noProof/>
                <w:webHidden/>
              </w:rPr>
              <w:fldChar w:fldCharType="begin"/>
            </w:r>
            <w:r>
              <w:rPr>
                <w:noProof/>
                <w:webHidden/>
              </w:rPr>
              <w:instrText xml:space="preserve"> PAGEREF _Toc195504916 \h </w:instrText>
            </w:r>
            <w:r>
              <w:rPr>
                <w:noProof/>
                <w:webHidden/>
              </w:rPr>
            </w:r>
            <w:r>
              <w:rPr>
                <w:noProof/>
                <w:webHidden/>
              </w:rPr>
              <w:fldChar w:fldCharType="separate"/>
            </w:r>
            <w:r>
              <w:rPr>
                <w:noProof/>
                <w:webHidden/>
              </w:rPr>
              <w:t>160</w:t>
            </w:r>
            <w:r>
              <w:rPr>
                <w:noProof/>
                <w:webHidden/>
              </w:rPr>
              <w:fldChar w:fldCharType="end"/>
            </w:r>
          </w:hyperlink>
        </w:p>
        <w:p w14:paraId="2924564D" w14:textId="78F14C65" w:rsidR="000D1F3F" w:rsidRDefault="000D1F3F">
          <w:pPr>
            <w:pStyle w:val="TOC3"/>
            <w:tabs>
              <w:tab w:val="left" w:pos="1320"/>
              <w:tab w:val="right" w:leader="dot" w:pos="9350"/>
            </w:tabs>
            <w:rPr>
              <w:rFonts w:asciiTheme="minorHAnsi" w:eastAsiaTheme="minorEastAsia" w:hAnsiTheme="minorHAnsi"/>
              <w:noProof/>
              <w:sz w:val="22"/>
            </w:rPr>
          </w:pPr>
          <w:hyperlink w:anchor="_Toc195504917" w:history="1">
            <w:r w:rsidRPr="001C0406">
              <w:rPr>
                <w:rStyle w:val="Hyperlink"/>
                <w:noProof/>
              </w:rPr>
              <w:t>6.1.3</w:t>
            </w:r>
            <w:r>
              <w:rPr>
                <w:rFonts w:asciiTheme="minorHAnsi" w:eastAsiaTheme="minorEastAsia" w:hAnsiTheme="minorHAnsi"/>
                <w:noProof/>
                <w:sz w:val="22"/>
              </w:rPr>
              <w:tab/>
            </w:r>
            <w:r w:rsidRPr="001C0406">
              <w:rPr>
                <w:rStyle w:val="Hyperlink"/>
                <w:noProof/>
              </w:rPr>
              <w:t>Hasil Implementasi Berdasarkan Peran Pengguna</w:t>
            </w:r>
            <w:r>
              <w:rPr>
                <w:noProof/>
                <w:webHidden/>
              </w:rPr>
              <w:tab/>
            </w:r>
            <w:r>
              <w:rPr>
                <w:noProof/>
                <w:webHidden/>
              </w:rPr>
              <w:fldChar w:fldCharType="begin"/>
            </w:r>
            <w:r>
              <w:rPr>
                <w:noProof/>
                <w:webHidden/>
              </w:rPr>
              <w:instrText xml:space="preserve"> PAGEREF _Toc195504917 \h </w:instrText>
            </w:r>
            <w:r>
              <w:rPr>
                <w:noProof/>
                <w:webHidden/>
              </w:rPr>
            </w:r>
            <w:r>
              <w:rPr>
                <w:noProof/>
                <w:webHidden/>
              </w:rPr>
              <w:fldChar w:fldCharType="separate"/>
            </w:r>
            <w:r>
              <w:rPr>
                <w:noProof/>
                <w:webHidden/>
              </w:rPr>
              <w:t>161</w:t>
            </w:r>
            <w:r>
              <w:rPr>
                <w:noProof/>
                <w:webHidden/>
              </w:rPr>
              <w:fldChar w:fldCharType="end"/>
            </w:r>
          </w:hyperlink>
        </w:p>
        <w:p w14:paraId="720F8B8E" w14:textId="0E76C2F5" w:rsidR="000D1F3F" w:rsidRDefault="000D1F3F">
          <w:pPr>
            <w:pStyle w:val="TOC2"/>
            <w:tabs>
              <w:tab w:val="left" w:pos="880"/>
              <w:tab w:val="right" w:leader="dot" w:pos="9350"/>
            </w:tabs>
            <w:rPr>
              <w:rFonts w:asciiTheme="minorHAnsi" w:eastAsiaTheme="minorEastAsia" w:hAnsiTheme="minorHAnsi"/>
              <w:noProof/>
              <w:sz w:val="22"/>
            </w:rPr>
          </w:pPr>
          <w:hyperlink w:anchor="_Toc195504918" w:history="1">
            <w:r w:rsidRPr="001C0406">
              <w:rPr>
                <w:rStyle w:val="Hyperlink"/>
                <w:noProof/>
              </w:rPr>
              <w:t>6.2</w:t>
            </w:r>
            <w:r>
              <w:rPr>
                <w:rFonts w:asciiTheme="minorHAnsi" w:eastAsiaTheme="minorEastAsia" w:hAnsiTheme="minorHAnsi"/>
                <w:noProof/>
                <w:sz w:val="22"/>
              </w:rPr>
              <w:tab/>
            </w:r>
            <w:r w:rsidRPr="001C0406">
              <w:rPr>
                <w:rStyle w:val="Hyperlink"/>
                <w:noProof/>
              </w:rPr>
              <w:t xml:space="preserve">Hasil Evaluasi </w:t>
            </w:r>
            <w:r w:rsidRPr="001C0406">
              <w:rPr>
                <w:rStyle w:val="Hyperlink"/>
                <w:i/>
                <w:iCs/>
                <w:noProof/>
              </w:rPr>
              <w:t>Survey</w:t>
            </w:r>
            <w:r>
              <w:rPr>
                <w:noProof/>
                <w:webHidden/>
              </w:rPr>
              <w:tab/>
            </w:r>
            <w:r>
              <w:rPr>
                <w:noProof/>
                <w:webHidden/>
              </w:rPr>
              <w:fldChar w:fldCharType="begin"/>
            </w:r>
            <w:r>
              <w:rPr>
                <w:noProof/>
                <w:webHidden/>
              </w:rPr>
              <w:instrText xml:space="preserve"> PAGEREF _Toc195504918 \h </w:instrText>
            </w:r>
            <w:r>
              <w:rPr>
                <w:noProof/>
                <w:webHidden/>
              </w:rPr>
            </w:r>
            <w:r>
              <w:rPr>
                <w:noProof/>
                <w:webHidden/>
              </w:rPr>
              <w:fldChar w:fldCharType="separate"/>
            </w:r>
            <w:r>
              <w:rPr>
                <w:noProof/>
                <w:webHidden/>
              </w:rPr>
              <w:t>172</w:t>
            </w:r>
            <w:r>
              <w:rPr>
                <w:noProof/>
                <w:webHidden/>
              </w:rPr>
              <w:fldChar w:fldCharType="end"/>
            </w:r>
          </w:hyperlink>
        </w:p>
        <w:p w14:paraId="5969C0A5" w14:textId="091BE11D" w:rsidR="000D1F3F" w:rsidRDefault="000D1F3F">
          <w:pPr>
            <w:pStyle w:val="TOC3"/>
            <w:tabs>
              <w:tab w:val="left" w:pos="1320"/>
              <w:tab w:val="right" w:leader="dot" w:pos="9350"/>
            </w:tabs>
            <w:rPr>
              <w:rFonts w:asciiTheme="minorHAnsi" w:eastAsiaTheme="minorEastAsia" w:hAnsiTheme="minorHAnsi"/>
              <w:noProof/>
              <w:sz w:val="22"/>
            </w:rPr>
          </w:pPr>
          <w:hyperlink w:anchor="_Toc195504919" w:history="1">
            <w:r w:rsidRPr="001C0406">
              <w:rPr>
                <w:rStyle w:val="Hyperlink"/>
                <w:noProof/>
              </w:rPr>
              <w:t>6.2.1</w:t>
            </w:r>
            <w:r>
              <w:rPr>
                <w:rFonts w:asciiTheme="minorHAnsi" w:eastAsiaTheme="minorEastAsia" w:hAnsiTheme="minorHAnsi"/>
                <w:noProof/>
                <w:sz w:val="22"/>
              </w:rPr>
              <w:tab/>
            </w:r>
            <w:r w:rsidRPr="001C0406">
              <w:rPr>
                <w:rStyle w:val="Hyperlink"/>
                <w:noProof/>
              </w:rPr>
              <w:t>Hasil Evaluasi Survey Website Application Educational Quiz</w:t>
            </w:r>
            <w:r>
              <w:rPr>
                <w:noProof/>
                <w:webHidden/>
              </w:rPr>
              <w:tab/>
            </w:r>
            <w:r>
              <w:rPr>
                <w:noProof/>
                <w:webHidden/>
              </w:rPr>
              <w:fldChar w:fldCharType="begin"/>
            </w:r>
            <w:r>
              <w:rPr>
                <w:noProof/>
                <w:webHidden/>
              </w:rPr>
              <w:instrText xml:space="preserve"> PAGEREF _Toc195504919 \h </w:instrText>
            </w:r>
            <w:r>
              <w:rPr>
                <w:noProof/>
                <w:webHidden/>
              </w:rPr>
            </w:r>
            <w:r>
              <w:rPr>
                <w:noProof/>
                <w:webHidden/>
              </w:rPr>
              <w:fldChar w:fldCharType="separate"/>
            </w:r>
            <w:r>
              <w:rPr>
                <w:noProof/>
                <w:webHidden/>
              </w:rPr>
              <w:t>172</w:t>
            </w:r>
            <w:r>
              <w:rPr>
                <w:noProof/>
                <w:webHidden/>
              </w:rPr>
              <w:fldChar w:fldCharType="end"/>
            </w:r>
          </w:hyperlink>
        </w:p>
        <w:p w14:paraId="49104FBC" w14:textId="19C4B457" w:rsidR="000D1F3F" w:rsidRDefault="000D1F3F">
          <w:pPr>
            <w:pStyle w:val="TOC3"/>
            <w:tabs>
              <w:tab w:val="left" w:pos="1320"/>
              <w:tab w:val="right" w:leader="dot" w:pos="9350"/>
            </w:tabs>
            <w:rPr>
              <w:rFonts w:asciiTheme="minorHAnsi" w:eastAsiaTheme="minorEastAsia" w:hAnsiTheme="minorHAnsi"/>
              <w:noProof/>
              <w:sz w:val="22"/>
            </w:rPr>
          </w:pPr>
          <w:hyperlink w:anchor="_Toc195504920" w:history="1">
            <w:r w:rsidRPr="001C0406">
              <w:rPr>
                <w:rStyle w:val="Hyperlink"/>
                <w:noProof/>
              </w:rPr>
              <w:t>6.2.2</w:t>
            </w:r>
            <w:r>
              <w:rPr>
                <w:rFonts w:asciiTheme="minorHAnsi" w:eastAsiaTheme="minorEastAsia" w:hAnsiTheme="minorHAnsi"/>
                <w:noProof/>
                <w:sz w:val="22"/>
              </w:rPr>
              <w:tab/>
            </w:r>
            <w:r w:rsidRPr="001C0406">
              <w:rPr>
                <w:rStyle w:val="Hyperlink"/>
                <w:noProof/>
              </w:rPr>
              <w:t xml:space="preserve">Hasil </w:t>
            </w:r>
            <w:r w:rsidRPr="001C0406">
              <w:rPr>
                <w:rStyle w:val="Hyperlink"/>
                <w:bCs/>
                <w:noProof/>
              </w:rPr>
              <w:t>Kuesioner Evaluasi</w:t>
            </w:r>
            <w:r>
              <w:rPr>
                <w:noProof/>
                <w:webHidden/>
              </w:rPr>
              <w:tab/>
            </w:r>
            <w:r>
              <w:rPr>
                <w:noProof/>
                <w:webHidden/>
              </w:rPr>
              <w:fldChar w:fldCharType="begin"/>
            </w:r>
            <w:r>
              <w:rPr>
                <w:noProof/>
                <w:webHidden/>
              </w:rPr>
              <w:instrText xml:space="preserve"> PAGEREF _Toc195504920 \h </w:instrText>
            </w:r>
            <w:r>
              <w:rPr>
                <w:noProof/>
                <w:webHidden/>
              </w:rPr>
            </w:r>
            <w:r>
              <w:rPr>
                <w:noProof/>
                <w:webHidden/>
              </w:rPr>
              <w:fldChar w:fldCharType="separate"/>
            </w:r>
            <w:r>
              <w:rPr>
                <w:noProof/>
                <w:webHidden/>
              </w:rPr>
              <w:t>182</w:t>
            </w:r>
            <w:r>
              <w:rPr>
                <w:noProof/>
                <w:webHidden/>
              </w:rPr>
              <w:fldChar w:fldCharType="end"/>
            </w:r>
          </w:hyperlink>
        </w:p>
        <w:p w14:paraId="11CFB851" w14:textId="6B9243DC" w:rsidR="000D1F3F" w:rsidRDefault="000D1F3F">
          <w:pPr>
            <w:pStyle w:val="TOC2"/>
            <w:tabs>
              <w:tab w:val="left" w:pos="880"/>
              <w:tab w:val="right" w:leader="dot" w:pos="9350"/>
            </w:tabs>
            <w:rPr>
              <w:rFonts w:asciiTheme="minorHAnsi" w:eastAsiaTheme="minorEastAsia" w:hAnsiTheme="minorHAnsi"/>
              <w:noProof/>
              <w:sz w:val="22"/>
            </w:rPr>
          </w:pPr>
          <w:hyperlink w:anchor="_Toc195504921" w:history="1">
            <w:r w:rsidRPr="001C0406">
              <w:rPr>
                <w:rStyle w:val="Hyperlink"/>
                <w:noProof/>
              </w:rPr>
              <w:t>6.3</w:t>
            </w:r>
            <w:r>
              <w:rPr>
                <w:rFonts w:asciiTheme="minorHAnsi" w:eastAsiaTheme="minorEastAsia" w:hAnsiTheme="minorHAnsi"/>
                <w:noProof/>
                <w:sz w:val="22"/>
              </w:rPr>
              <w:tab/>
            </w:r>
            <w:r w:rsidRPr="001C0406">
              <w:rPr>
                <w:rStyle w:val="Hyperlink"/>
                <w:noProof/>
              </w:rPr>
              <w:t xml:space="preserve">Hasil dan Pembahasan Penerapan </w:t>
            </w:r>
            <w:r w:rsidRPr="001C0406">
              <w:rPr>
                <w:rStyle w:val="Hyperlink"/>
                <w:i/>
                <w:iCs/>
                <w:noProof/>
              </w:rPr>
              <w:t>Progressive Learning</w:t>
            </w:r>
            <w:r>
              <w:rPr>
                <w:noProof/>
                <w:webHidden/>
              </w:rPr>
              <w:tab/>
            </w:r>
            <w:r>
              <w:rPr>
                <w:noProof/>
                <w:webHidden/>
              </w:rPr>
              <w:fldChar w:fldCharType="begin"/>
            </w:r>
            <w:r>
              <w:rPr>
                <w:noProof/>
                <w:webHidden/>
              </w:rPr>
              <w:instrText xml:space="preserve"> PAGEREF _Toc195504921 \h </w:instrText>
            </w:r>
            <w:r>
              <w:rPr>
                <w:noProof/>
                <w:webHidden/>
              </w:rPr>
            </w:r>
            <w:r>
              <w:rPr>
                <w:noProof/>
                <w:webHidden/>
              </w:rPr>
              <w:fldChar w:fldCharType="separate"/>
            </w:r>
            <w:r>
              <w:rPr>
                <w:noProof/>
                <w:webHidden/>
              </w:rPr>
              <w:t>184</w:t>
            </w:r>
            <w:r>
              <w:rPr>
                <w:noProof/>
                <w:webHidden/>
              </w:rPr>
              <w:fldChar w:fldCharType="end"/>
            </w:r>
          </w:hyperlink>
        </w:p>
        <w:p w14:paraId="68DEA6CF" w14:textId="1B8F5E74" w:rsidR="000D1F3F" w:rsidRDefault="000D1F3F">
          <w:pPr>
            <w:pStyle w:val="TOC2"/>
            <w:tabs>
              <w:tab w:val="left" w:pos="880"/>
              <w:tab w:val="right" w:leader="dot" w:pos="9350"/>
            </w:tabs>
            <w:rPr>
              <w:rFonts w:asciiTheme="minorHAnsi" w:eastAsiaTheme="minorEastAsia" w:hAnsiTheme="minorHAnsi"/>
              <w:noProof/>
              <w:sz w:val="22"/>
            </w:rPr>
          </w:pPr>
          <w:hyperlink w:anchor="_Toc195504922" w:history="1">
            <w:r w:rsidRPr="001C0406">
              <w:rPr>
                <w:rStyle w:val="Hyperlink"/>
                <w:noProof/>
              </w:rPr>
              <w:t>6.4</w:t>
            </w:r>
            <w:r>
              <w:rPr>
                <w:rFonts w:asciiTheme="minorHAnsi" w:eastAsiaTheme="minorEastAsia" w:hAnsiTheme="minorHAnsi"/>
                <w:noProof/>
                <w:sz w:val="22"/>
              </w:rPr>
              <w:tab/>
            </w:r>
            <w:r w:rsidRPr="001C0406">
              <w:rPr>
                <w:rStyle w:val="Hyperlink"/>
                <w:noProof/>
              </w:rPr>
              <w:t xml:space="preserve">Hasil dan Pembahasan Penerapan </w:t>
            </w:r>
            <w:r w:rsidRPr="001C0406">
              <w:rPr>
                <w:rStyle w:val="Hyperlink"/>
                <w:i/>
                <w:iCs/>
                <w:noProof/>
              </w:rPr>
              <w:t>Serious Games</w:t>
            </w:r>
            <w:r>
              <w:rPr>
                <w:noProof/>
                <w:webHidden/>
              </w:rPr>
              <w:tab/>
            </w:r>
            <w:r>
              <w:rPr>
                <w:noProof/>
                <w:webHidden/>
              </w:rPr>
              <w:fldChar w:fldCharType="begin"/>
            </w:r>
            <w:r>
              <w:rPr>
                <w:noProof/>
                <w:webHidden/>
              </w:rPr>
              <w:instrText xml:space="preserve"> PAGEREF _Toc195504922 \h </w:instrText>
            </w:r>
            <w:r>
              <w:rPr>
                <w:noProof/>
                <w:webHidden/>
              </w:rPr>
            </w:r>
            <w:r>
              <w:rPr>
                <w:noProof/>
                <w:webHidden/>
              </w:rPr>
              <w:fldChar w:fldCharType="separate"/>
            </w:r>
            <w:r>
              <w:rPr>
                <w:noProof/>
                <w:webHidden/>
              </w:rPr>
              <w:t>185</w:t>
            </w:r>
            <w:r>
              <w:rPr>
                <w:noProof/>
                <w:webHidden/>
              </w:rPr>
              <w:fldChar w:fldCharType="end"/>
            </w:r>
          </w:hyperlink>
        </w:p>
        <w:p w14:paraId="40B2338F" w14:textId="1F9A042A" w:rsidR="000D1F3F" w:rsidRDefault="000D1F3F">
          <w:pPr>
            <w:pStyle w:val="TOC2"/>
            <w:tabs>
              <w:tab w:val="left" w:pos="880"/>
              <w:tab w:val="right" w:leader="dot" w:pos="9350"/>
            </w:tabs>
            <w:rPr>
              <w:rFonts w:asciiTheme="minorHAnsi" w:eastAsiaTheme="minorEastAsia" w:hAnsiTheme="minorHAnsi"/>
              <w:noProof/>
              <w:sz w:val="22"/>
            </w:rPr>
          </w:pPr>
          <w:hyperlink w:anchor="_Toc195504923" w:history="1">
            <w:r w:rsidRPr="001C0406">
              <w:rPr>
                <w:rStyle w:val="Hyperlink"/>
                <w:noProof/>
              </w:rPr>
              <w:t>6.5</w:t>
            </w:r>
            <w:r>
              <w:rPr>
                <w:rFonts w:asciiTheme="minorHAnsi" w:eastAsiaTheme="minorEastAsia" w:hAnsiTheme="minorHAnsi"/>
                <w:noProof/>
                <w:sz w:val="22"/>
              </w:rPr>
              <w:tab/>
            </w:r>
            <w:r w:rsidRPr="001C0406">
              <w:rPr>
                <w:rStyle w:val="Hyperlink"/>
                <w:noProof/>
              </w:rPr>
              <w:t>Pembahasan Hasil</w:t>
            </w:r>
            <w:r>
              <w:rPr>
                <w:noProof/>
                <w:webHidden/>
              </w:rPr>
              <w:tab/>
            </w:r>
            <w:r>
              <w:rPr>
                <w:noProof/>
                <w:webHidden/>
              </w:rPr>
              <w:fldChar w:fldCharType="begin"/>
            </w:r>
            <w:r>
              <w:rPr>
                <w:noProof/>
                <w:webHidden/>
              </w:rPr>
              <w:instrText xml:space="preserve"> PAGEREF _Toc195504923 \h </w:instrText>
            </w:r>
            <w:r>
              <w:rPr>
                <w:noProof/>
                <w:webHidden/>
              </w:rPr>
            </w:r>
            <w:r>
              <w:rPr>
                <w:noProof/>
                <w:webHidden/>
              </w:rPr>
              <w:fldChar w:fldCharType="separate"/>
            </w:r>
            <w:r>
              <w:rPr>
                <w:noProof/>
                <w:webHidden/>
              </w:rPr>
              <w:t>186</w:t>
            </w:r>
            <w:r>
              <w:rPr>
                <w:noProof/>
                <w:webHidden/>
              </w:rPr>
              <w:fldChar w:fldCharType="end"/>
            </w:r>
          </w:hyperlink>
        </w:p>
        <w:p w14:paraId="0F70BF0E" w14:textId="6B72049C" w:rsidR="000D1F3F" w:rsidRDefault="000D1F3F">
          <w:pPr>
            <w:pStyle w:val="TOC2"/>
            <w:tabs>
              <w:tab w:val="left" w:pos="880"/>
              <w:tab w:val="right" w:leader="dot" w:pos="9350"/>
            </w:tabs>
            <w:rPr>
              <w:rFonts w:asciiTheme="minorHAnsi" w:eastAsiaTheme="minorEastAsia" w:hAnsiTheme="minorHAnsi"/>
              <w:noProof/>
              <w:sz w:val="22"/>
            </w:rPr>
          </w:pPr>
          <w:hyperlink w:anchor="_Toc195504924" w:history="1">
            <w:r w:rsidRPr="001C0406">
              <w:rPr>
                <w:rStyle w:val="Hyperlink"/>
                <w:noProof/>
              </w:rPr>
              <w:t>6.6</w:t>
            </w:r>
            <w:r>
              <w:rPr>
                <w:rFonts w:asciiTheme="minorHAnsi" w:eastAsiaTheme="minorEastAsia" w:hAnsiTheme="minorHAnsi"/>
                <w:noProof/>
                <w:sz w:val="22"/>
              </w:rPr>
              <w:tab/>
            </w:r>
            <w:r w:rsidRPr="001C0406">
              <w:rPr>
                <w:rStyle w:val="Hyperlink"/>
                <w:noProof/>
              </w:rPr>
              <w:t>Evaluasi Teknis Sistem</w:t>
            </w:r>
            <w:r>
              <w:rPr>
                <w:noProof/>
                <w:webHidden/>
              </w:rPr>
              <w:tab/>
            </w:r>
            <w:r>
              <w:rPr>
                <w:noProof/>
                <w:webHidden/>
              </w:rPr>
              <w:fldChar w:fldCharType="begin"/>
            </w:r>
            <w:r>
              <w:rPr>
                <w:noProof/>
                <w:webHidden/>
              </w:rPr>
              <w:instrText xml:space="preserve"> PAGEREF _Toc195504924 \h </w:instrText>
            </w:r>
            <w:r>
              <w:rPr>
                <w:noProof/>
                <w:webHidden/>
              </w:rPr>
            </w:r>
            <w:r>
              <w:rPr>
                <w:noProof/>
                <w:webHidden/>
              </w:rPr>
              <w:fldChar w:fldCharType="separate"/>
            </w:r>
            <w:r>
              <w:rPr>
                <w:noProof/>
                <w:webHidden/>
              </w:rPr>
              <w:t>187</w:t>
            </w:r>
            <w:r>
              <w:rPr>
                <w:noProof/>
                <w:webHidden/>
              </w:rPr>
              <w:fldChar w:fldCharType="end"/>
            </w:r>
          </w:hyperlink>
        </w:p>
        <w:p w14:paraId="735E4836" w14:textId="00DDC9C5" w:rsidR="000D1F3F" w:rsidRDefault="000D1F3F">
          <w:pPr>
            <w:pStyle w:val="TOC1"/>
            <w:tabs>
              <w:tab w:val="right" w:leader="dot" w:pos="9350"/>
            </w:tabs>
            <w:rPr>
              <w:rFonts w:asciiTheme="minorHAnsi" w:eastAsiaTheme="minorEastAsia" w:hAnsiTheme="minorHAnsi"/>
              <w:noProof/>
              <w:sz w:val="22"/>
            </w:rPr>
          </w:pPr>
          <w:hyperlink w:anchor="_Toc195504925" w:history="1">
            <w:r w:rsidRPr="001C0406">
              <w:rPr>
                <w:rStyle w:val="Hyperlink"/>
                <w:noProof/>
              </w:rPr>
              <w:t>DAFTAR PUSTAKA</w:t>
            </w:r>
            <w:r>
              <w:rPr>
                <w:noProof/>
                <w:webHidden/>
              </w:rPr>
              <w:tab/>
            </w:r>
            <w:r>
              <w:rPr>
                <w:noProof/>
                <w:webHidden/>
              </w:rPr>
              <w:fldChar w:fldCharType="begin"/>
            </w:r>
            <w:r>
              <w:rPr>
                <w:noProof/>
                <w:webHidden/>
              </w:rPr>
              <w:instrText xml:space="preserve"> PAGEREF _Toc195504925 \h </w:instrText>
            </w:r>
            <w:r>
              <w:rPr>
                <w:noProof/>
                <w:webHidden/>
              </w:rPr>
            </w:r>
            <w:r>
              <w:rPr>
                <w:noProof/>
                <w:webHidden/>
              </w:rPr>
              <w:fldChar w:fldCharType="separate"/>
            </w:r>
            <w:r>
              <w:rPr>
                <w:noProof/>
                <w:webHidden/>
              </w:rPr>
              <w:t>viii</w:t>
            </w:r>
            <w:r>
              <w:rPr>
                <w:noProof/>
                <w:webHidden/>
              </w:rPr>
              <w:fldChar w:fldCharType="end"/>
            </w:r>
          </w:hyperlink>
        </w:p>
        <w:p w14:paraId="08773226" w14:textId="03052E71" w:rsidR="003F7AE6" w:rsidRPr="001F6A88" w:rsidRDefault="00DD7F70" w:rsidP="001F6A88">
          <w:pPr>
            <w:pStyle w:val="TOC1"/>
            <w:tabs>
              <w:tab w:val="right" w:pos="9360"/>
            </w:tabs>
            <w:rPr>
              <w:rFonts w:cs="Times New Roman"/>
              <w:b/>
              <w:bCs/>
              <w:noProof/>
              <w:sz w:val="22"/>
            </w:rPr>
          </w:pPr>
          <w:r w:rsidRPr="00A93DD6">
            <w:rPr>
              <w:rFonts w:cs="Times New Roman"/>
              <w:b/>
              <w:bCs/>
              <w:noProof/>
              <w:sz w:val="22"/>
            </w:rPr>
            <w:fldChar w:fldCharType="end"/>
          </w:r>
          <w:r w:rsidR="00A93DD6" w:rsidRPr="00A93DD6">
            <w:rPr>
              <w:rFonts w:cs="Times New Roman"/>
              <w:b/>
              <w:bCs/>
              <w:noProof/>
              <w:sz w:val="22"/>
            </w:rPr>
            <w:tab/>
          </w:r>
        </w:p>
      </w:sdtContent>
    </w:sdt>
    <w:p w14:paraId="1E12C633" w14:textId="77777777" w:rsidR="001F6A88" w:rsidRDefault="001F6A88" w:rsidP="00672A27">
      <w:pPr>
        <w:pStyle w:val="Heading1"/>
        <w:numPr>
          <w:ilvl w:val="0"/>
          <w:numId w:val="0"/>
        </w:numPr>
        <w:ind w:left="90"/>
        <w:rPr>
          <w:rFonts w:cs="Times New Roman"/>
          <w:sz w:val="22"/>
          <w:szCs w:val="22"/>
        </w:rPr>
      </w:pPr>
    </w:p>
    <w:p w14:paraId="29DC80FE" w14:textId="77777777" w:rsidR="001F6A88" w:rsidRDefault="001F6A88" w:rsidP="00672A27">
      <w:pPr>
        <w:pStyle w:val="Heading1"/>
        <w:numPr>
          <w:ilvl w:val="0"/>
          <w:numId w:val="0"/>
        </w:numPr>
        <w:ind w:left="90"/>
        <w:rPr>
          <w:rFonts w:cs="Times New Roman"/>
          <w:sz w:val="22"/>
          <w:szCs w:val="22"/>
        </w:rPr>
      </w:pPr>
    </w:p>
    <w:p w14:paraId="32C49987" w14:textId="77777777" w:rsidR="001F6A88" w:rsidRDefault="001F6A88" w:rsidP="00672A27">
      <w:pPr>
        <w:pStyle w:val="Heading1"/>
        <w:numPr>
          <w:ilvl w:val="0"/>
          <w:numId w:val="0"/>
        </w:numPr>
        <w:ind w:left="90"/>
        <w:rPr>
          <w:rFonts w:cs="Times New Roman"/>
          <w:sz w:val="22"/>
          <w:szCs w:val="22"/>
        </w:rPr>
      </w:pPr>
    </w:p>
    <w:p w14:paraId="07C9B149" w14:textId="77777777" w:rsidR="001F6A88" w:rsidRDefault="001F6A88" w:rsidP="00672A27">
      <w:pPr>
        <w:pStyle w:val="Heading1"/>
        <w:numPr>
          <w:ilvl w:val="0"/>
          <w:numId w:val="0"/>
        </w:numPr>
        <w:ind w:left="90"/>
        <w:rPr>
          <w:rFonts w:cs="Times New Roman"/>
          <w:sz w:val="22"/>
          <w:szCs w:val="22"/>
        </w:rPr>
      </w:pPr>
    </w:p>
    <w:p w14:paraId="0985927E" w14:textId="77777777" w:rsidR="001F6A88" w:rsidRDefault="001F6A88" w:rsidP="00672A27">
      <w:pPr>
        <w:pStyle w:val="Heading1"/>
        <w:numPr>
          <w:ilvl w:val="0"/>
          <w:numId w:val="0"/>
        </w:numPr>
        <w:ind w:left="90"/>
        <w:rPr>
          <w:rFonts w:cs="Times New Roman"/>
          <w:sz w:val="22"/>
          <w:szCs w:val="22"/>
        </w:rPr>
      </w:pPr>
    </w:p>
    <w:p w14:paraId="2B3A41B5" w14:textId="77777777" w:rsidR="001F6A88" w:rsidRDefault="001F6A88" w:rsidP="00672A27">
      <w:pPr>
        <w:pStyle w:val="Heading1"/>
        <w:numPr>
          <w:ilvl w:val="0"/>
          <w:numId w:val="0"/>
        </w:numPr>
        <w:ind w:left="90"/>
        <w:rPr>
          <w:rFonts w:cs="Times New Roman"/>
          <w:sz w:val="22"/>
          <w:szCs w:val="22"/>
        </w:rPr>
      </w:pPr>
    </w:p>
    <w:p w14:paraId="567C17DE" w14:textId="77777777" w:rsidR="001F6A88" w:rsidRDefault="001F6A88" w:rsidP="00672A27">
      <w:pPr>
        <w:pStyle w:val="Heading1"/>
        <w:numPr>
          <w:ilvl w:val="0"/>
          <w:numId w:val="0"/>
        </w:numPr>
        <w:ind w:left="90"/>
        <w:rPr>
          <w:rFonts w:cs="Times New Roman"/>
          <w:sz w:val="22"/>
          <w:szCs w:val="22"/>
        </w:rPr>
      </w:pPr>
    </w:p>
    <w:p w14:paraId="02F0E8BD" w14:textId="77777777" w:rsidR="001F6A88" w:rsidRDefault="001F6A88" w:rsidP="00672A27">
      <w:pPr>
        <w:pStyle w:val="Heading1"/>
        <w:numPr>
          <w:ilvl w:val="0"/>
          <w:numId w:val="0"/>
        </w:numPr>
        <w:ind w:left="90"/>
        <w:rPr>
          <w:rFonts w:cs="Times New Roman"/>
          <w:sz w:val="22"/>
          <w:szCs w:val="22"/>
        </w:rPr>
      </w:pPr>
    </w:p>
    <w:p w14:paraId="51EF6A87" w14:textId="77777777" w:rsidR="001F6A88" w:rsidRDefault="001F6A88" w:rsidP="00672A27">
      <w:pPr>
        <w:pStyle w:val="Heading1"/>
        <w:numPr>
          <w:ilvl w:val="0"/>
          <w:numId w:val="0"/>
        </w:numPr>
        <w:ind w:left="90"/>
        <w:rPr>
          <w:rFonts w:cs="Times New Roman"/>
          <w:sz w:val="22"/>
          <w:szCs w:val="22"/>
        </w:rPr>
      </w:pPr>
    </w:p>
    <w:p w14:paraId="0B8F6BF7" w14:textId="77777777" w:rsidR="001F6A88" w:rsidRDefault="001F6A88" w:rsidP="00672A27">
      <w:pPr>
        <w:pStyle w:val="Heading1"/>
        <w:numPr>
          <w:ilvl w:val="0"/>
          <w:numId w:val="0"/>
        </w:numPr>
        <w:ind w:left="90"/>
        <w:rPr>
          <w:rFonts w:cs="Times New Roman"/>
          <w:sz w:val="22"/>
          <w:szCs w:val="22"/>
        </w:rPr>
      </w:pPr>
    </w:p>
    <w:p w14:paraId="2AB120DB" w14:textId="77777777" w:rsidR="001F6A88" w:rsidRDefault="001F6A88" w:rsidP="00672A27">
      <w:pPr>
        <w:pStyle w:val="Heading1"/>
        <w:numPr>
          <w:ilvl w:val="0"/>
          <w:numId w:val="0"/>
        </w:numPr>
        <w:ind w:left="90"/>
        <w:rPr>
          <w:rFonts w:cs="Times New Roman"/>
          <w:sz w:val="22"/>
          <w:szCs w:val="22"/>
        </w:rPr>
      </w:pPr>
    </w:p>
    <w:p w14:paraId="680744EB" w14:textId="77777777" w:rsidR="001F6A88" w:rsidRDefault="001F6A88" w:rsidP="00672A27">
      <w:pPr>
        <w:pStyle w:val="Heading1"/>
        <w:numPr>
          <w:ilvl w:val="0"/>
          <w:numId w:val="0"/>
        </w:numPr>
        <w:ind w:left="90"/>
        <w:rPr>
          <w:rFonts w:cs="Times New Roman"/>
          <w:sz w:val="22"/>
          <w:szCs w:val="22"/>
        </w:rPr>
      </w:pPr>
    </w:p>
    <w:p w14:paraId="69F5C0DE" w14:textId="77777777" w:rsidR="001F6A88" w:rsidRDefault="001F6A88" w:rsidP="00672A27">
      <w:pPr>
        <w:pStyle w:val="Heading1"/>
        <w:numPr>
          <w:ilvl w:val="0"/>
          <w:numId w:val="0"/>
        </w:numPr>
        <w:ind w:left="90"/>
        <w:rPr>
          <w:rFonts w:cs="Times New Roman"/>
          <w:sz w:val="22"/>
          <w:szCs w:val="22"/>
        </w:rPr>
      </w:pPr>
    </w:p>
    <w:p w14:paraId="35BD1F6D" w14:textId="77777777" w:rsidR="001F6A88" w:rsidRDefault="001F6A88" w:rsidP="00672A27">
      <w:pPr>
        <w:pStyle w:val="Heading1"/>
        <w:numPr>
          <w:ilvl w:val="0"/>
          <w:numId w:val="0"/>
        </w:numPr>
        <w:ind w:left="90"/>
        <w:rPr>
          <w:rFonts w:cs="Times New Roman"/>
          <w:sz w:val="22"/>
          <w:szCs w:val="22"/>
        </w:rPr>
      </w:pPr>
    </w:p>
    <w:p w14:paraId="3A1DDADD" w14:textId="77777777" w:rsidR="001F6A88" w:rsidRDefault="001F6A88" w:rsidP="00672A27">
      <w:pPr>
        <w:pStyle w:val="Heading1"/>
        <w:numPr>
          <w:ilvl w:val="0"/>
          <w:numId w:val="0"/>
        </w:numPr>
        <w:ind w:left="90"/>
        <w:rPr>
          <w:rFonts w:cs="Times New Roman"/>
          <w:sz w:val="22"/>
          <w:szCs w:val="22"/>
        </w:rPr>
      </w:pPr>
    </w:p>
    <w:p w14:paraId="762091E3" w14:textId="77777777" w:rsidR="001F6A88" w:rsidRDefault="001F6A88" w:rsidP="001F6A88">
      <w:pPr>
        <w:pStyle w:val="Heading1"/>
        <w:numPr>
          <w:ilvl w:val="0"/>
          <w:numId w:val="0"/>
        </w:numPr>
        <w:jc w:val="both"/>
        <w:rPr>
          <w:rFonts w:cs="Times New Roman"/>
          <w:sz w:val="22"/>
          <w:szCs w:val="22"/>
        </w:rPr>
      </w:pPr>
    </w:p>
    <w:p w14:paraId="70CD8F24" w14:textId="77777777" w:rsidR="001F6A88" w:rsidRDefault="001F6A88" w:rsidP="001F6A88"/>
    <w:p w14:paraId="30AE34A0" w14:textId="77777777" w:rsidR="001F6A88" w:rsidRPr="001F6A88" w:rsidRDefault="001F6A88" w:rsidP="001F6A88"/>
    <w:p w14:paraId="0EF9B7B6" w14:textId="1691E590" w:rsidR="007C5DCB" w:rsidRPr="00883601" w:rsidRDefault="00BC1711" w:rsidP="00672A27">
      <w:pPr>
        <w:pStyle w:val="Heading1"/>
        <w:numPr>
          <w:ilvl w:val="0"/>
          <w:numId w:val="0"/>
        </w:numPr>
        <w:ind w:left="90"/>
        <w:rPr>
          <w:noProof/>
        </w:rPr>
      </w:pPr>
      <w:bookmarkStart w:id="4" w:name="_Toc195504828"/>
      <w:r w:rsidRPr="00A93DD6">
        <w:rPr>
          <w:rFonts w:cs="Times New Roman"/>
          <w:sz w:val="22"/>
          <w:szCs w:val="22"/>
        </w:rPr>
        <w:t>DA</w:t>
      </w:r>
      <w:r w:rsidR="00DD1D3F" w:rsidRPr="00A93DD6">
        <w:rPr>
          <w:rFonts w:cs="Times New Roman"/>
          <w:sz w:val="22"/>
          <w:szCs w:val="22"/>
        </w:rPr>
        <w:t>F</w:t>
      </w:r>
      <w:r w:rsidRPr="00A93DD6">
        <w:rPr>
          <w:rFonts w:cs="Times New Roman"/>
          <w:sz w:val="22"/>
          <w:szCs w:val="22"/>
        </w:rPr>
        <w:t>TAR TABEL</w:t>
      </w:r>
      <w:bookmarkEnd w:id="4"/>
      <w:r w:rsidR="00522FFA" w:rsidRPr="00A93DD6">
        <w:rPr>
          <w:rFonts w:cs="Times New Roman"/>
          <w:sz w:val="22"/>
          <w:szCs w:val="22"/>
        </w:rPr>
        <w:t xml:space="preserve"> </w:t>
      </w:r>
      <w:r w:rsidR="00C96488" w:rsidRPr="00A93DD6">
        <w:rPr>
          <w:sz w:val="22"/>
          <w:szCs w:val="22"/>
        </w:rPr>
        <w:fldChar w:fldCharType="begin"/>
      </w:r>
      <w:r w:rsidR="00C96488" w:rsidRPr="00A93DD6">
        <w:rPr>
          <w:sz w:val="22"/>
          <w:szCs w:val="22"/>
        </w:rPr>
        <w:instrText xml:space="preserve"> TOC \h \z \c "Tabel 2." </w:instrText>
      </w:r>
      <w:r w:rsidR="00C96488" w:rsidRPr="00A93DD6">
        <w:rPr>
          <w:sz w:val="22"/>
          <w:szCs w:val="22"/>
        </w:rPr>
        <w:fldChar w:fldCharType="separate"/>
      </w:r>
    </w:p>
    <w:p w14:paraId="71BE1794" w14:textId="10E21DB3" w:rsidR="00465BBD" w:rsidRPr="00A93DD6" w:rsidRDefault="000D1F3F" w:rsidP="00672A27">
      <w:pPr>
        <w:pStyle w:val="TableofFigures"/>
        <w:tabs>
          <w:tab w:val="right" w:leader="dot" w:pos="9350"/>
        </w:tabs>
        <w:jc w:val="center"/>
        <w:rPr>
          <w:sz w:val="22"/>
        </w:rPr>
      </w:pPr>
      <w:hyperlink w:anchor="_Toc188944193" w:history="1">
        <w:r w:rsidR="007C5DCB" w:rsidRPr="00E9023D">
          <w:rPr>
            <w:rStyle w:val="Hyperlink"/>
            <w:noProof/>
          </w:rPr>
          <w:t>Tabel 2. 2 Penelitian terkait</w:t>
        </w:r>
        <w:r w:rsidR="007C5DCB">
          <w:rPr>
            <w:noProof/>
            <w:webHidden/>
          </w:rPr>
          <w:tab/>
        </w:r>
        <w:r w:rsidR="007C5DCB">
          <w:rPr>
            <w:noProof/>
            <w:webHidden/>
          </w:rPr>
          <w:fldChar w:fldCharType="begin"/>
        </w:r>
        <w:r w:rsidR="007C5DCB">
          <w:rPr>
            <w:noProof/>
            <w:webHidden/>
          </w:rPr>
          <w:instrText xml:space="preserve"> PAGEREF _Toc188944193 \h </w:instrText>
        </w:r>
        <w:r w:rsidR="007C5DCB">
          <w:rPr>
            <w:noProof/>
            <w:webHidden/>
          </w:rPr>
        </w:r>
        <w:r w:rsidR="007C5DCB">
          <w:rPr>
            <w:noProof/>
            <w:webHidden/>
          </w:rPr>
          <w:fldChar w:fldCharType="separate"/>
        </w:r>
        <w:r w:rsidR="006C1C49">
          <w:rPr>
            <w:noProof/>
            <w:webHidden/>
          </w:rPr>
          <w:t>20</w:t>
        </w:r>
        <w:r w:rsidR="007C5DCB">
          <w:rPr>
            <w:noProof/>
            <w:webHidden/>
          </w:rPr>
          <w:fldChar w:fldCharType="end"/>
        </w:r>
      </w:hyperlink>
      <w:r w:rsidR="00C96488" w:rsidRPr="00A93DD6">
        <w:rPr>
          <w:sz w:val="22"/>
        </w:rPr>
        <w:fldChar w:fldCharType="end"/>
      </w:r>
    </w:p>
    <w:p w14:paraId="45B27C2A" w14:textId="2A4EB9AB" w:rsidR="00B65A84" w:rsidRDefault="001B0EC3" w:rsidP="00672A27">
      <w:pPr>
        <w:pStyle w:val="TableofFigures"/>
        <w:tabs>
          <w:tab w:val="right" w:leader="dot" w:pos="9350"/>
        </w:tabs>
        <w:jc w:val="center"/>
        <w:rPr>
          <w:noProof/>
        </w:rPr>
      </w:pPr>
      <w:r w:rsidRPr="00A93DD6">
        <w:rPr>
          <w:sz w:val="22"/>
        </w:rPr>
        <w:fldChar w:fldCharType="begin"/>
      </w:r>
      <w:r w:rsidRPr="00A93DD6">
        <w:rPr>
          <w:sz w:val="22"/>
        </w:rPr>
        <w:instrText xml:space="preserve"> TOC \h \z \c "Tabel 3. " </w:instrText>
      </w:r>
      <w:r w:rsidRPr="00A93DD6">
        <w:rPr>
          <w:sz w:val="22"/>
        </w:rPr>
        <w:fldChar w:fldCharType="separate"/>
      </w:r>
      <w:hyperlink w:anchor="_Toc195482830" w:history="1">
        <w:r w:rsidR="00B65A84" w:rsidRPr="007A4E71">
          <w:rPr>
            <w:rStyle w:val="Hyperlink"/>
            <w:noProof/>
          </w:rPr>
          <w:t>Tabel 3.  1 Level Poin</w:t>
        </w:r>
        <w:r w:rsidR="00B65A84">
          <w:rPr>
            <w:noProof/>
            <w:webHidden/>
          </w:rPr>
          <w:tab/>
        </w:r>
        <w:r w:rsidR="00B65A84">
          <w:rPr>
            <w:noProof/>
            <w:webHidden/>
          </w:rPr>
          <w:fldChar w:fldCharType="begin"/>
        </w:r>
        <w:r w:rsidR="00B65A84">
          <w:rPr>
            <w:noProof/>
            <w:webHidden/>
          </w:rPr>
          <w:instrText xml:space="preserve"> PAGEREF _Toc195482830 \h </w:instrText>
        </w:r>
        <w:r w:rsidR="00B65A84">
          <w:rPr>
            <w:noProof/>
            <w:webHidden/>
          </w:rPr>
        </w:r>
        <w:r w:rsidR="00B65A84">
          <w:rPr>
            <w:noProof/>
            <w:webHidden/>
          </w:rPr>
          <w:fldChar w:fldCharType="separate"/>
        </w:r>
        <w:r w:rsidR="006C1C49">
          <w:rPr>
            <w:noProof/>
            <w:webHidden/>
          </w:rPr>
          <w:t>44</w:t>
        </w:r>
        <w:r w:rsidR="00B65A84">
          <w:rPr>
            <w:noProof/>
            <w:webHidden/>
          </w:rPr>
          <w:fldChar w:fldCharType="end"/>
        </w:r>
      </w:hyperlink>
      <w:r w:rsidRPr="00A93DD6">
        <w:rPr>
          <w:sz w:val="22"/>
        </w:rPr>
        <w:fldChar w:fldCharType="end"/>
      </w:r>
      <w:r w:rsidR="00F32229">
        <w:rPr>
          <w:sz w:val="22"/>
        </w:rPr>
        <w:fldChar w:fldCharType="begin"/>
      </w:r>
      <w:r w:rsidR="00F32229">
        <w:rPr>
          <w:sz w:val="22"/>
        </w:rPr>
        <w:instrText xml:space="preserve"> TOC \h \z \c "Tabel 5." </w:instrText>
      </w:r>
      <w:r w:rsidR="000D1F3F">
        <w:rPr>
          <w:sz w:val="22"/>
        </w:rPr>
        <w:fldChar w:fldCharType="separate"/>
      </w:r>
      <w:r w:rsidR="00F32229">
        <w:rPr>
          <w:sz w:val="22"/>
        </w:rPr>
        <w:fldChar w:fldCharType="end"/>
      </w:r>
      <w:r w:rsidR="00480D2C">
        <w:fldChar w:fldCharType="begin"/>
      </w:r>
      <w:r w:rsidR="00480D2C">
        <w:instrText xml:space="preserve"> TOC \h \z \c "Tabel 5." </w:instrText>
      </w:r>
      <w:r w:rsidR="00480D2C">
        <w:fldChar w:fldCharType="separate"/>
      </w:r>
    </w:p>
    <w:p w14:paraId="6B522422" w14:textId="065300EC" w:rsidR="00B65A84" w:rsidRDefault="000D1F3F" w:rsidP="00672A27">
      <w:pPr>
        <w:pStyle w:val="TableofFigures"/>
        <w:tabs>
          <w:tab w:val="right" w:leader="dot" w:pos="9350"/>
        </w:tabs>
        <w:jc w:val="center"/>
        <w:rPr>
          <w:rFonts w:asciiTheme="minorHAnsi" w:eastAsiaTheme="minorEastAsia" w:hAnsiTheme="minorHAnsi"/>
          <w:noProof/>
          <w:sz w:val="22"/>
        </w:rPr>
      </w:pPr>
      <w:hyperlink w:anchor="_Toc195482854" w:history="1">
        <w:r w:rsidR="00B65A84" w:rsidRPr="002E2ED1">
          <w:rPr>
            <w:rStyle w:val="Hyperlink"/>
            <w:noProof/>
          </w:rPr>
          <w:t>Tabel 5. 1 Spesifikasi Hardware</w:t>
        </w:r>
        <w:r w:rsidR="00B65A84">
          <w:rPr>
            <w:noProof/>
            <w:webHidden/>
          </w:rPr>
          <w:tab/>
        </w:r>
        <w:r w:rsidR="00B65A84">
          <w:rPr>
            <w:noProof/>
            <w:webHidden/>
          </w:rPr>
          <w:fldChar w:fldCharType="begin"/>
        </w:r>
        <w:r w:rsidR="00B65A84">
          <w:rPr>
            <w:noProof/>
            <w:webHidden/>
          </w:rPr>
          <w:instrText xml:space="preserve"> PAGEREF _Toc195482854 \h </w:instrText>
        </w:r>
        <w:r w:rsidR="00B65A84">
          <w:rPr>
            <w:noProof/>
            <w:webHidden/>
          </w:rPr>
        </w:r>
        <w:r w:rsidR="00B65A84">
          <w:rPr>
            <w:noProof/>
            <w:webHidden/>
          </w:rPr>
          <w:fldChar w:fldCharType="separate"/>
        </w:r>
        <w:r w:rsidR="006C1C49">
          <w:rPr>
            <w:noProof/>
            <w:webHidden/>
          </w:rPr>
          <w:t>117</w:t>
        </w:r>
        <w:r w:rsidR="00B65A84">
          <w:rPr>
            <w:noProof/>
            <w:webHidden/>
          </w:rPr>
          <w:fldChar w:fldCharType="end"/>
        </w:r>
      </w:hyperlink>
    </w:p>
    <w:p w14:paraId="49411421" w14:textId="5AA6C886" w:rsidR="00B65A84" w:rsidRDefault="000D1F3F" w:rsidP="00672A27">
      <w:pPr>
        <w:pStyle w:val="TableofFigures"/>
        <w:tabs>
          <w:tab w:val="right" w:leader="dot" w:pos="9350"/>
        </w:tabs>
        <w:jc w:val="center"/>
        <w:rPr>
          <w:rFonts w:asciiTheme="minorHAnsi" w:eastAsiaTheme="minorEastAsia" w:hAnsiTheme="minorHAnsi"/>
          <w:noProof/>
          <w:sz w:val="22"/>
        </w:rPr>
      </w:pPr>
      <w:hyperlink w:anchor="_Toc195482855" w:history="1">
        <w:r w:rsidR="00B65A84" w:rsidRPr="002E2ED1">
          <w:rPr>
            <w:rStyle w:val="Hyperlink"/>
            <w:noProof/>
          </w:rPr>
          <w:t>Tabel 5. 2 Spesifikasi Software</w:t>
        </w:r>
        <w:r w:rsidR="00B65A84">
          <w:rPr>
            <w:noProof/>
            <w:webHidden/>
          </w:rPr>
          <w:tab/>
        </w:r>
        <w:r w:rsidR="00B65A84">
          <w:rPr>
            <w:noProof/>
            <w:webHidden/>
          </w:rPr>
          <w:fldChar w:fldCharType="begin"/>
        </w:r>
        <w:r w:rsidR="00B65A84">
          <w:rPr>
            <w:noProof/>
            <w:webHidden/>
          </w:rPr>
          <w:instrText xml:space="preserve"> PAGEREF _Toc195482855 \h </w:instrText>
        </w:r>
        <w:r w:rsidR="00B65A84">
          <w:rPr>
            <w:noProof/>
            <w:webHidden/>
          </w:rPr>
        </w:r>
        <w:r w:rsidR="00B65A84">
          <w:rPr>
            <w:noProof/>
            <w:webHidden/>
          </w:rPr>
          <w:fldChar w:fldCharType="separate"/>
        </w:r>
        <w:r w:rsidR="006C1C49">
          <w:rPr>
            <w:noProof/>
            <w:webHidden/>
          </w:rPr>
          <w:t>119</w:t>
        </w:r>
        <w:r w:rsidR="00B65A84">
          <w:rPr>
            <w:noProof/>
            <w:webHidden/>
          </w:rPr>
          <w:fldChar w:fldCharType="end"/>
        </w:r>
      </w:hyperlink>
    </w:p>
    <w:p w14:paraId="60ADFF7E" w14:textId="60CC9510" w:rsidR="00B65A84" w:rsidRDefault="000D1F3F" w:rsidP="00672A27">
      <w:pPr>
        <w:pStyle w:val="TableofFigures"/>
        <w:tabs>
          <w:tab w:val="right" w:leader="dot" w:pos="9350"/>
        </w:tabs>
        <w:jc w:val="center"/>
        <w:rPr>
          <w:rFonts w:asciiTheme="minorHAnsi" w:eastAsiaTheme="minorEastAsia" w:hAnsiTheme="minorHAnsi"/>
          <w:noProof/>
          <w:sz w:val="22"/>
        </w:rPr>
      </w:pPr>
      <w:hyperlink w:anchor="_Toc195482856" w:history="1">
        <w:r w:rsidR="00B65A84" w:rsidRPr="002E2ED1">
          <w:rPr>
            <w:rStyle w:val="Hyperlink"/>
            <w:noProof/>
          </w:rPr>
          <w:t>Tabel 5. 3 Kode Program untuk Mendapatkan API Key</w:t>
        </w:r>
        <w:r w:rsidR="00B65A84">
          <w:rPr>
            <w:noProof/>
            <w:webHidden/>
          </w:rPr>
          <w:tab/>
        </w:r>
        <w:r w:rsidR="00B65A84">
          <w:rPr>
            <w:noProof/>
            <w:webHidden/>
          </w:rPr>
          <w:fldChar w:fldCharType="begin"/>
        </w:r>
        <w:r w:rsidR="00B65A84">
          <w:rPr>
            <w:noProof/>
            <w:webHidden/>
          </w:rPr>
          <w:instrText xml:space="preserve"> PAGEREF _Toc195482856 \h </w:instrText>
        </w:r>
        <w:r w:rsidR="00B65A84">
          <w:rPr>
            <w:noProof/>
            <w:webHidden/>
          </w:rPr>
        </w:r>
        <w:r w:rsidR="00B65A84">
          <w:rPr>
            <w:noProof/>
            <w:webHidden/>
          </w:rPr>
          <w:fldChar w:fldCharType="separate"/>
        </w:r>
        <w:r w:rsidR="006C1C49">
          <w:rPr>
            <w:noProof/>
            <w:webHidden/>
          </w:rPr>
          <w:t>120</w:t>
        </w:r>
        <w:r w:rsidR="00B65A84">
          <w:rPr>
            <w:noProof/>
            <w:webHidden/>
          </w:rPr>
          <w:fldChar w:fldCharType="end"/>
        </w:r>
      </w:hyperlink>
    </w:p>
    <w:p w14:paraId="0E2F65E2" w14:textId="6BFBB230" w:rsidR="00B65A84" w:rsidRDefault="000D1F3F" w:rsidP="00672A27">
      <w:pPr>
        <w:pStyle w:val="TableofFigures"/>
        <w:tabs>
          <w:tab w:val="right" w:leader="dot" w:pos="9350"/>
        </w:tabs>
        <w:jc w:val="center"/>
        <w:rPr>
          <w:rFonts w:asciiTheme="minorHAnsi" w:eastAsiaTheme="minorEastAsia" w:hAnsiTheme="minorHAnsi"/>
          <w:noProof/>
          <w:sz w:val="22"/>
        </w:rPr>
      </w:pPr>
      <w:hyperlink w:anchor="_Toc195482857" w:history="1">
        <w:r w:rsidR="00B65A84" w:rsidRPr="002E2ED1">
          <w:rPr>
            <w:rStyle w:val="Hyperlink"/>
            <w:noProof/>
          </w:rPr>
          <w:t>Tabel 5. 4 Kode Program Pembagian Level</w:t>
        </w:r>
        <w:r w:rsidR="00B65A84">
          <w:rPr>
            <w:noProof/>
            <w:webHidden/>
          </w:rPr>
          <w:tab/>
        </w:r>
        <w:r w:rsidR="00B65A84">
          <w:rPr>
            <w:noProof/>
            <w:webHidden/>
          </w:rPr>
          <w:fldChar w:fldCharType="begin"/>
        </w:r>
        <w:r w:rsidR="00B65A84">
          <w:rPr>
            <w:noProof/>
            <w:webHidden/>
          </w:rPr>
          <w:instrText xml:space="preserve"> PAGEREF _Toc195482857 \h </w:instrText>
        </w:r>
        <w:r w:rsidR="00B65A84">
          <w:rPr>
            <w:noProof/>
            <w:webHidden/>
          </w:rPr>
        </w:r>
        <w:r w:rsidR="00B65A84">
          <w:rPr>
            <w:noProof/>
            <w:webHidden/>
          </w:rPr>
          <w:fldChar w:fldCharType="separate"/>
        </w:r>
        <w:r w:rsidR="006C1C49">
          <w:rPr>
            <w:noProof/>
            <w:webHidden/>
          </w:rPr>
          <w:t>123</w:t>
        </w:r>
        <w:r w:rsidR="00B65A84">
          <w:rPr>
            <w:noProof/>
            <w:webHidden/>
          </w:rPr>
          <w:fldChar w:fldCharType="end"/>
        </w:r>
      </w:hyperlink>
    </w:p>
    <w:p w14:paraId="4B645229" w14:textId="55C202AD" w:rsidR="00B65A84" w:rsidRDefault="000D1F3F" w:rsidP="00672A27">
      <w:pPr>
        <w:pStyle w:val="TableofFigures"/>
        <w:tabs>
          <w:tab w:val="right" w:leader="dot" w:pos="9350"/>
        </w:tabs>
        <w:jc w:val="center"/>
        <w:rPr>
          <w:rFonts w:asciiTheme="minorHAnsi" w:eastAsiaTheme="minorEastAsia" w:hAnsiTheme="minorHAnsi"/>
          <w:noProof/>
          <w:sz w:val="22"/>
        </w:rPr>
      </w:pPr>
      <w:hyperlink w:anchor="_Toc195482858" w:history="1">
        <w:r w:rsidR="00B65A84" w:rsidRPr="002E2ED1">
          <w:rPr>
            <w:rStyle w:val="Hyperlink"/>
            <w:noProof/>
          </w:rPr>
          <w:t>Tabel 5. 5 Kode Program Tingkatan Soal</w:t>
        </w:r>
        <w:r w:rsidR="00B65A84">
          <w:rPr>
            <w:noProof/>
            <w:webHidden/>
          </w:rPr>
          <w:tab/>
        </w:r>
        <w:r w:rsidR="00B65A84">
          <w:rPr>
            <w:noProof/>
            <w:webHidden/>
          </w:rPr>
          <w:fldChar w:fldCharType="begin"/>
        </w:r>
        <w:r w:rsidR="00B65A84">
          <w:rPr>
            <w:noProof/>
            <w:webHidden/>
          </w:rPr>
          <w:instrText xml:space="preserve"> PAGEREF _Toc195482858 \h </w:instrText>
        </w:r>
        <w:r w:rsidR="00B65A84">
          <w:rPr>
            <w:noProof/>
            <w:webHidden/>
          </w:rPr>
        </w:r>
        <w:r w:rsidR="00B65A84">
          <w:rPr>
            <w:noProof/>
            <w:webHidden/>
          </w:rPr>
          <w:fldChar w:fldCharType="separate"/>
        </w:r>
        <w:r w:rsidR="006C1C49">
          <w:rPr>
            <w:noProof/>
            <w:webHidden/>
          </w:rPr>
          <w:t>124</w:t>
        </w:r>
        <w:r w:rsidR="00B65A84">
          <w:rPr>
            <w:noProof/>
            <w:webHidden/>
          </w:rPr>
          <w:fldChar w:fldCharType="end"/>
        </w:r>
      </w:hyperlink>
    </w:p>
    <w:p w14:paraId="62B0DE89" w14:textId="4B9C2D02" w:rsidR="00B65A84" w:rsidRDefault="000D1F3F" w:rsidP="00672A27">
      <w:pPr>
        <w:pStyle w:val="TableofFigures"/>
        <w:tabs>
          <w:tab w:val="right" w:leader="dot" w:pos="9350"/>
        </w:tabs>
        <w:jc w:val="center"/>
        <w:rPr>
          <w:rFonts w:asciiTheme="minorHAnsi" w:eastAsiaTheme="minorEastAsia" w:hAnsiTheme="minorHAnsi"/>
          <w:noProof/>
          <w:sz w:val="22"/>
        </w:rPr>
      </w:pPr>
      <w:hyperlink w:anchor="_Toc195482859" w:history="1">
        <w:r w:rsidR="00B65A84" w:rsidRPr="002E2ED1">
          <w:rPr>
            <w:rStyle w:val="Hyperlink"/>
            <w:noProof/>
          </w:rPr>
          <w:t>Tabel 5. 6 Kode Program Set Timer</w:t>
        </w:r>
        <w:r w:rsidR="00B65A84">
          <w:rPr>
            <w:noProof/>
            <w:webHidden/>
          </w:rPr>
          <w:tab/>
        </w:r>
        <w:r w:rsidR="00B65A84">
          <w:rPr>
            <w:noProof/>
            <w:webHidden/>
          </w:rPr>
          <w:fldChar w:fldCharType="begin"/>
        </w:r>
        <w:r w:rsidR="00B65A84">
          <w:rPr>
            <w:noProof/>
            <w:webHidden/>
          </w:rPr>
          <w:instrText xml:space="preserve"> PAGEREF _Toc195482859 \h </w:instrText>
        </w:r>
        <w:r w:rsidR="00B65A84">
          <w:rPr>
            <w:noProof/>
            <w:webHidden/>
          </w:rPr>
        </w:r>
        <w:r w:rsidR="00B65A84">
          <w:rPr>
            <w:noProof/>
            <w:webHidden/>
          </w:rPr>
          <w:fldChar w:fldCharType="separate"/>
        </w:r>
        <w:r w:rsidR="006C1C49">
          <w:rPr>
            <w:noProof/>
            <w:webHidden/>
          </w:rPr>
          <w:t>127</w:t>
        </w:r>
        <w:r w:rsidR="00B65A84">
          <w:rPr>
            <w:noProof/>
            <w:webHidden/>
          </w:rPr>
          <w:fldChar w:fldCharType="end"/>
        </w:r>
      </w:hyperlink>
    </w:p>
    <w:p w14:paraId="36562056" w14:textId="23C6E86C" w:rsidR="00B65A84" w:rsidRDefault="000D1F3F" w:rsidP="00672A27">
      <w:pPr>
        <w:pStyle w:val="TableofFigures"/>
        <w:tabs>
          <w:tab w:val="right" w:leader="dot" w:pos="9350"/>
        </w:tabs>
        <w:jc w:val="center"/>
        <w:rPr>
          <w:rFonts w:asciiTheme="minorHAnsi" w:eastAsiaTheme="minorEastAsia" w:hAnsiTheme="minorHAnsi"/>
          <w:noProof/>
          <w:sz w:val="22"/>
        </w:rPr>
      </w:pPr>
      <w:hyperlink w:anchor="_Toc195482860" w:history="1">
        <w:r w:rsidR="00B65A84" w:rsidRPr="002E2ED1">
          <w:rPr>
            <w:rStyle w:val="Hyperlink"/>
            <w:noProof/>
          </w:rPr>
          <w:t>Tabel 5. 7 Kode Program Set Poin</w:t>
        </w:r>
        <w:r w:rsidR="00B65A84">
          <w:rPr>
            <w:noProof/>
            <w:webHidden/>
          </w:rPr>
          <w:tab/>
        </w:r>
        <w:r w:rsidR="00B65A84">
          <w:rPr>
            <w:noProof/>
            <w:webHidden/>
          </w:rPr>
          <w:fldChar w:fldCharType="begin"/>
        </w:r>
        <w:r w:rsidR="00B65A84">
          <w:rPr>
            <w:noProof/>
            <w:webHidden/>
          </w:rPr>
          <w:instrText xml:space="preserve"> PAGEREF _Toc195482860 \h </w:instrText>
        </w:r>
        <w:r w:rsidR="00B65A84">
          <w:rPr>
            <w:noProof/>
            <w:webHidden/>
          </w:rPr>
        </w:r>
        <w:r w:rsidR="00B65A84">
          <w:rPr>
            <w:noProof/>
            <w:webHidden/>
          </w:rPr>
          <w:fldChar w:fldCharType="separate"/>
        </w:r>
        <w:r w:rsidR="006C1C49">
          <w:rPr>
            <w:noProof/>
            <w:webHidden/>
          </w:rPr>
          <w:t>128</w:t>
        </w:r>
        <w:r w:rsidR="00B65A84">
          <w:rPr>
            <w:noProof/>
            <w:webHidden/>
          </w:rPr>
          <w:fldChar w:fldCharType="end"/>
        </w:r>
      </w:hyperlink>
    </w:p>
    <w:p w14:paraId="212352AB" w14:textId="4A694E77" w:rsidR="00B65A84" w:rsidRDefault="000D1F3F" w:rsidP="00672A27">
      <w:pPr>
        <w:pStyle w:val="TableofFigures"/>
        <w:tabs>
          <w:tab w:val="right" w:leader="dot" w:pos="9350"/>
        </w:tabs>
        <w:jc w:val="center"/>
        <w:rPr>
          <w:rFonts w:asciiTheme="minorHAnsi" w:eastAsiaTheme="minorEastAsia" w:hAnsiTheme="minorHAnsi"/>
          <w:noProof/>
          <w:sz w:val="22"/>
        </w:rPr>
      </w:pPr>
      <w:hyperlink w:anchor="_Toc195482861" w:history="1">
        <w:r w:rsidR="00B65A84" w:rsidRPr="002E2ED1">
          <w:rPr>
            <w:rStyle w:val="Hyperlink"/>
            <w:noProof/>
          </w:rPr>
          <w:t>Tabel 5. 8 Kode Program Progress bar</w:t>
        </w:r>
        <w:r w:rsidR="00B65A84">
          <w:rPr>
            <w:noProof/>
            <w:webHidden/>
          </w:rPr>
          <w:tab/>
        </w:r>
        <w:r w:rsidR="00B65A84">
          <w:rPr>
            <w:noProof/>
            <w:webHidden/>
          </w:rPr>
          <w:fldChar w:fldCharType="begin"/>
        </w:r>
        <w:r w:rsidR="00B65A84">
          <w:rPr>
            <w:noProof/>
            <w:webHidden/>
          </w:rPr>
          <w:instrText xml:space="preserve"> PAGEREF _Toc195482861 \h </w:instrText>
        </w:r>
        <w:r w:rsidR="00B65A84">
          <w:rPr>
            <w:noProof/>
            <w:webHidden/>
          </w:rPr>
        </w:r>
        <w:r w:rsidR="00B65A84">
          <w:rPr>
            <w:noProof/>
            <w:webHidden/>
          </w:rPr>
          <w:fldChar w:fldCharType="separate"/>
        </w:r>
        <w:r w:rsidR="006C1C49">
          <w:rPr>
            <w:noProof/>
            <w:webHidden/>
          </w:rPr>
          <w:t>130</w:t>
        </w:r>
        <w:r w:rsidR="00B65A84">
          <w:rPr>
            <w:noProof/>
            <w:webHidden/>
          </w:rPr>
          <w:fldChar w:fldCharType="end"/>
        </w:r>
      </w:hyperlink>
    </w:p>
    <w:p w14:paraId="63273246" w14:textId="60763514" w:rsidR="00B65A84" w:rsidRDefault="000D1F3F" w:rsidP="00672A27">
      <w:pPr>
        <w:pStyle w:val="TableofFigures"/>
        <w:tabs>
          <w:tab w:val="right" w:leader="dot" w:pos="9350"/>
        </w:tabs>
        <w:jc w:val="center"/>
        <w:rPr>
          <w:rFonts w:asciiTheme="minorHAnsi" w:eastAsiaTheme="minorEastAsia" w:hAnsiTheme="minorHAnsi"/>
          <w:noProof/>
          <w:sz w:val="22"/>
        </w:rPr>
      </w:pPr>
      <w:hyperlink w:anchor="_Toc195482862" w:history="1">
        <w:r w:rsidR="00B65A84" w:rsidRPr="002E2ED1">
          <w:rPr>
            <w:rStyle w:val="Hyperlink"/>
            <w:noProof/>
          </w:rPr>
          <w:t>Tabel 5. 9 Kode Program Leaderboard</w:t>
        </w:r>
        <w:r w:rsidR="00B65A84">
          <w:rPr>
            <w:noProof/>
            <w:webHidden/>
          </w:rPr>
          <w:tab/>
        </w:r>
        <w:r w:rsidR="00B65A84">
          <w:rPr>
            <w:noProof/>
            <w:webHidden/>
          </w:rPr>
          <w:fldChar w:fldCharType="begin"/>
        </w:r>
        <w:r w:rsidR="00B65A84">
          <w:rPr>
            <w:noProof/>
            <w:webHidden/>
          </w:rPr>
          <w:instrText xml:space="preserve"> PAGEREF _Toc195482862 \h </w:instrText>
        </w:r>
        <w:r w:rsidR="00B65A84">
          <w:rPr>
            <w:noProof/>
            <w:webHidden/>
          </w:rPr>
        </w:r>
        <w:r w:rsidR="00B65A84">
          <w:rPr>
            <w:noProof/>
            <w:webHidden/>
          </w:rPr>
          <w:fldChar w:fldCharType="separate"/>
        </w:r>
        <w:r w:rsidR="006C1C49">
          <w:rPr>
            <w:noProof/>
            <w:webHidden/>
          </w:rPr>
          <w:t>132</w:t>
        </w:r>
        <w:r w:rsidR="00B65A84">
          <w:rPr>
            <w:noProof/>
            <w:webHidden/>
          </w:rPr>
          <w:fldChar w:fldCharType="end"/>
        </w:r>
      </w:hyperlink>
    </w:p>
    <w:p w14:paraId="71C0A48F" w14:textId="5C09B527" w:rsidR="00B65A84" w:rsidRDefault="000D1F3F" w:rsidP="00672A27">
      <w:pPr>
        <w:pStyle w:val="TableofFigures"/>
        <w:tabs>
          <w:tab w:val="right" w:leader="dot" w:pos="9350"/>
        </w:tabs>
        <w:jc w:val="center"/>
        <w:rPr>
          <w:rFonts w:asciiTheme="minorHAnsi" w:eastAsiaTheme="minorEastAsia" w:hAnsiTheme="minorHAnsi"/>
          <w:noProof/>
          <w:sz w:val="22"/>
        </w:rPr>
      </w:pPr>
      <w:hyperlink w:anchor="_Toc195482863" w:history="1">
        <w:r w:rsidR="00B65A84" w:rsidRPr="002E2ED1">
          <w:rPr>
            <w:rStyle w:val="Hyperlink"/>
            <w:noProof/>
          </w:rPr>
          <w:t>Tabel 5. 10 Kode Program Feedback</w:t>
        </w:r>
        <w:r w:rsidR="00B65A84">
          <w:rPr>
            <w:noProof/>
            <w:webHidden/>
          </w:rPr>
          <w:tab/>
        </w:r>
        <w:r w:rsidR="00B65A84">
          <w:rPr>
            <w:noProof/>
            <w:webHidden/>
          </w:rPr>
          <w:fldChar w:fldCharType="begin"/>
        </w:r>
        <w:r w:rsidR="00B65A84">
          <w:rPr>
            <w:noProof/>
            <w:webHidden/>
          </w:rPr>
          <w:instrText xml:space="preserve"> PAGEREF _Toc195482863 \h </w:instrText>
        </w:r>
        <w:r w:rsidR="00B65A84">
          <w:rPr>
            <w:noProof/>
            <w:webHidden/>
          </w:rPr>
        </w:r>
        <w:r w:rsidR="00B65A84">
          <w:rPr>
            <w:noProof/>
            <w:webHidden/>
          </w:rPr>
          <w:fldChar w:fldCharType="separate"/>
        </w:r>
        <w:r w:rsidR="006C1C49">
          <w:rPr>
            <w:noProof/>
            <w:webHidden/>
          </w:rPr>
          <w:t>134</w:t>
        </w:r>
        <w:r w:rsidR="00B65A84">
          <w:rPr>
            <w:noProof/>
            <w:webHidden/>
          </w:rPr>
          <w:fldChar w:fldCharType="end"/>
        </w:r>
      </w:hyperlink>
    </w:p>
    <w:p w14:paraId="0675E8D4" w14:textId="33A02194" w:rsidR="00B65A84" w:rsidRDefault="000D1F3F" w:rsidP="00672A27">
      <w:pPr>
        <w:pStyle w:val="TableofFigures"/>
        <w:tabs>
          <w:tab w:val="right" w:leader="dot" w:pos="9350"/>
        </w:tabs>
        <w:jc w:val="center"/>
        <w:rPr>
          <w:rFonts w:asciiTheme="minorHAnsi" w:eastAsiaTheme="minorEastAsia" w:hAnsiTheme="minorHAnsi"/>
          <w:noProof/>
          <w:sz w:val="22"/>
        </w:rPr>
      </w:pPr>
      <w:hyperlink w:anchor="_Toc195482864" w:history="1">
        <w:r w:rsidR="00B65A84" w:rsidRPr="002E2ED1">
          <w:rPr>
            <w:rStyle w:val="Hyperlink"/>
            <w:noProof/>
          </w:rPr>
          <w:t>Tabel 5. 11 Kode Program Implementasi Soal Multiple Choice</w:t>
        </w:r>
        <w:r w:rsidR="00B65A84">
          <w:rPr>
            <w:noProof/>
            <w:webHidden/>
          </w:rPr>
          <w:tab/>
        </w:r>
        <w:r w:rsidR="00B65A84">
          <w:rPr>
            <w:noProof/>
            <w:webHidden/>
          </w:rPr>
          <w:fldChar w:fldCharType="begin"/>
        </w:r>
        <w:r w:rsidR="00B65A84">
          <w:rPr>
            <w:noProof/>
            <w:webHidden/>
          </w:rPr>
          <w:instrText xml:space="preserve"> PAGEREF _Toc195482864 \h </w:instrText>
        </w:r>
        <w:r w:rsidR="00B65A84">
          <w:rPr>
            <w:noProof/>
            <w:webHidden/>
          </w:rPr>
        </w:r>
        <w:r w:rsidR="00B65A84">
          <w:rPr>
            <w:noProof/>
            <w:webHidden/>
          </w:rPr>
          <w:fldChar w:fldCharType="separate"/>
        </w:r>
        <w:r w:rsidR="006C1C49">
          <w:rPr>
            <w:noProof/>
            <w:webHidden/>
          </w:rPr>
          <w:t>148</w:t>
        </w:r>
        <w:r w:rsidR="00B65A84">
          <w:rPr>
            <w:noProof/>
            <w:webHidden/>
          </w:rPr>
          <w:fldChar w:fldCharType="end"/>
        </w:r>
      </w:hyperlink>
    </w:p>
    <w:p w14:paraId="7471CFA0" w14:textId="0597B2AE" w:rsidR="00B65A84" w:rsidRDefault="000D1F3F" w:rsidP="00672A27">
      <w:pPr>
        <w:pStyle w:val="TableofFigures"/>
        <w:tabs>
          <w:tab w:val="right" w:leader="dot" w:pos="9350"/>
        </w:tabs>
        <w:jc w:val="center"/>
        <w:rPr>
          <w:rFonts w:asciiTheme="minorHAnsi" w:eastAsiaTheme="minorEastAsia" w:hAnsiTheme="minorHAnsi"/>
          <w:noProof/>
          <w:sz w:val="22"/>
        </w:rPr>
      </w:pPr>
      <w:hyperlink w:anchor="_Toc195482865" w:history="1">
        <w:r w:rsidR="00B65A84" w:rsidRPr="002E2ED1">
          <w:rPr>
            <w:rStyle w:val="Hyperlink"/>
            <w:noProof/>
          </w:rPr>
          <w:t>Tabel 5. 12 Kode Program Implementasi Soal Short Answer</w:t>
        </w:r>
        <w:r w:rsidR="00B65A84">
          <w:rPr>
            <w:noProof/>
            <w:webHidden/>
          </w:rPr>
          <w:tab/>
        </w:r>
        <w:r w:rsidR="00B65A84">
          <w:rPr>
            <w:noProof/>
            <w:webHidden/>
          </w:rPr>
          <w:fldChar w:fldCharType="begin"/>
        </w:r>
        <w:r w:rsidR="00B65A84">
          <w:rPr>
            <w:noProof/>
            <w:webHidden/>
          </w:rPr>
          <w:instrText xml:space="preserve"> PAGEREF _Toc195482865 \h </w:instrText>
        </w:r>
        <w:r w:rsidR="00B65A84">
          <w:rPr>
            <w:noProof/>
            <w:webHidden/>
          </w:rPr>
        </w:r>
        <w:r w:rsidR="00B65A84">
          <w:rPr>
            <w:noProof/>
            <w:webHidden/>
          </w:rPr>
          <w:fldChar w:fldCharType="separate"/>
        </w:r>
        <w:r w:rsidR="006C1C49">
          <w:rPr>
            <w:noProof/>
            <w:webHidden/>
          </w:rPr>
          <w:t>149</w:t>
        </w:r>
        <w:r w:rsidR="00B65A84">
          <w:rPr>
            <w:noProof/>
            <w:webHidden/>
          </w:rPr>
          <w:fldChar w:fldCharType="end"/>
        </w:r>
      </w:hyperlink>
    </w:p>
    <w:p w14:paraId="4D371952" w14:textId="6AB59B24" w:rsidR="00B65A84" w:rsidRDefault="000D1F3F" w:rsidP="00672A27">
      <w:pPr>
        <w:pStyle w:val="TableofFigures"/>
        <w:tabs>
          <w:tab w:val="right" w:leader="dot" w:pos="9350"/>
        </w:tabs>
        <w:jc w:val="center"/>
        <w:rPr>
          <w:rFonts w:asciiTheme="minorHAnsi" w:eastAsiaTheme="minorEastAsia" w:hAnsiTheme="minorHAnsi"/>
          <w:noProof/>
          <w:sz w:val="22"/>
        </w:rPr>
      </w:pPr>
      <w:hyperlink w:anchor="_Toc195482866" w:history="1">
        <w:r w:rsidR="00B65A84" w:rsidRPr="002E2ED1">
          <w:rPr>
            <w:rStyle w:val="Hyperlink"/>
            <w:noProof/>
          </w:rPr>
          <w:t>Tabel 5. 13 Kode Program Implementasi Soal True - False</w:t>
        </w:r>
        <w:r w:rsidR="00B65A84">
          <w:rPr>
            <w:noProof/>
            <w:webHidden/>
          </w:rPr>
          <w:tab/>
        </w:r>
        <w:r w:rsidR="00B65A84">
          <w:rPr>
            <w:noProof/>
            <w:webHidden/>
          </w:rPr>
          <w:fldChar w:fldCharType="begin"/>
        </w:r>
        <w:r w:rsidR="00B65A84">
          <w:rPr>
            <w:noProof/>
            <w:webHidden/>
          </w:rPr>
          <w:instrText xml:space="preserve"> PAGEREF _Toc195482866 \h </w:instrText>
        </w:r>
        <w:r w:rsidR="00B65A84">
          <w:rPr>
            <w:noProof/>
            <w:webHidden/>
          </w:rPr>
        </w:r>
        <w:r w:rsidR="00B65A84">
          <w:rPr>
            <w:noProof/>
            <w:webHidden/>
          </w:rPr>
          <w:fldChar w:fldCharType="separate"/>
        </w:r>
        <w:r w:rsidR="006C1C49">
          <w:rPr>
            <w:noProof/>
            <w:webHidden/>
          </w:rPr>
          <w:t>150</w:t>
        </w:r>
        <w:r w:rsidR="00B65A84">
          <w:rPr>
            <w:noProof/>
            <w:webHidden/>
          </w:rPr>
          <w:fldChar w:fldCharType="end"/>
        </w:r>
      </w:hyperlink>
    </w:p>
    <w:p w14:paraId="55D343B7" w14:textId="2A96992D" w:rsidR="00B65A84" w:rsidRDefault="000D1F3F" w:rsidP="00672A27">
      <w:pPr>
        <w:pStyle w:val="TableofFigures"/>
        <w:tabs>
          <w:tab w:val="right" w:leader="dot" w:pos="9350"/>
        </w:tabs>
        <w:jc w:val="center"/>
        <w:rPr>
          <w:rFonts w:asciiTheme="minorHAnsi" w:eastAsiaTheme="minorEastAsia" w:hAnsiTheme="minorHAnsi"/>
          <w:noProof/>
          <w:sz w:val="22"/>
        </w:rPr>
      </w:pPr>
      <w:hyperlink w:anchor="_Toc195482867" w:history="1">
        <w:r w:rsidR="00B65A84" w:rsidRPr="002E2ED1">
          <w:rPr>
            <w:rStyle w:val="Hyperlink"/>
            <w:noProof/>
          </w:rPr>
          <w:t>Tabel 5. 14 Kode Program Implementasi Status Quiz</w:t>
        </w:r>
        <w:r w:rsidR="00B65A84">
          <w:rPr>
            <w:noProof/>
            <w:webHidden/>
          </w:rPr>
          <w:tab/>
        </w:r>
        <w:r w:rsidR="00B65A84">
          <w:rPr>
            <w:noProof/>
            <w:webHidden/>
          </w:rPr>
          <w:fldChar w:fldCharType="begin"/>
        </w:r>
        <w:r w:rsidR="00B65A84">
          <w:rPr>
            <w:noProof/>
            <w:webHidden/>
          </w:rPr>
          <w:instrText xml:space="preserve"> PAGEREF _Toc195482867 \h </w:instrText>
        </w:r>
        <w:r w:rsidR="00B65A84">
          <w:rPr>
            <w:noProof/>
            <w:webHidden/>
          </w:rPr>
        </w:r>
        <w:r w:rsidR="00B65A84">
          <w:rPr>
            <w:noProof/>
            <w:webHidden/>
          </w:rPr>
          <w:fldChar w:fldCharType="separate"/>
        </w:r>
        <w:r w:rsidR="006C1C49">
          <w:rPr>
            <w:noProof/>
            <w:webHidden/>
          </w:rPr>
          <w:t>151</w:t>
        </w:r>
        <w:r w:rsidR="00B65A84">
          <w:rPr>
            <w:noProof/>
            <w:webHidden/>
          </w:rPr>
          <w:fldChar w:fldCharType="end"/>
        </w:r>
      </w:hyperlink>
    </w:p>
    <w:p w14:paraId="24D9B706" w14:textId="20349944" w:rsidR="00B65A84" w:rsidRDefault="000D1F3F" w:rsidP="00672A27">
      <w:pPr>
        <w:pStyle w:val="TableofFigures"/>
        <w:tabs>
          <w:tab w:val="right" w:leader="dot" w:pos="9350"/>
        </w:tabs>
        <w:jc w:val="center"/>
        <w:rPr>
          <w:rFonts w:asciiTheme="minorHAnsi" w:eastAsiaTheme="minorEastAsia" w:hAnsiTheme="minorHAnsi"/>
          <w:noProof/>
          <w:sz w:val="22"/>
        </w:rPr>
      </w:pPr>
      <w:hyperlink w:anchor="_Toc195482868" w:history="1">
        <w:r w:rsidR="00B65A84" w:rsidRPr="002E2ED1">
          <w:rPr>
            <w:rStyle w:val="Hyperlink"/>
            <w:noProof/>
          </w:rPr>
          <w:t>Tabel 5. 15 Kode Program Implementasi Quiz Ongoing</w:t>
        </w:r>
        <w:r w:rsidR="00B65A84">
          <w:rPr>
            <w:noProof/>
            <w:webHidden/>
          </w:rPr>
          <w:tab/>
        </w:r>
        <w:r w:rsidR="00B65A84">
          <w:rPr>
            <w:noProof/>
            <w:webHidden/>
          </w:rPr>
          <w:fldChar w:fldCharType="begin"/>
        </w:r>
        <w:r w:rsidR="00B65A84">
          <w:rPr>
            <w:noProof/>
            <w:webHidden/>
          </w:rPr>
          <w:instrText xml:space="preserve"> PAGEREF _Toc195482868 \h </w:instrText>
        </w:r>
        <w:r w:rsidR="00B65A84">
          <w:rPr>
            <w:noProof/>
            <w:webHidden/>
          </w:rPr>
        </w:r>
        <w:r w:rsidR="00B65A84">
          <w:rPr>
            <w:noProof/>
            <w:webHidden/>
          </w:rPr>
          <w:fldChar w:fldCharType="separate"/>
        </w:r>
        <w:r w:rsidR="006C1C49">
          <w:rPr>
            <w:noProof/>
            <w:webHidden/>
          </w:rPr>
          <w:t>153</w:t>
        </w:r>
        <w:r w:rsidR="00B65A84">
          <w:rPr>
            <w:noProof/>
            <w:webHidden/>
          </w:rPr>
          <w:fldChar w:fldCharType="end"/>
        </w:r>
      </w:hyperlink>
    </w:p>
    <w:p w14:paraId="4F4F181A" w14:textId="21158200" w:rsidR="00B65A84" w:rsidRDefault="000D1F3F" w:rsidP="00672A27">
      <w:pPr>
        <w:pStyle w:val="TableofFigures"/>
        <w:tabs>
          <w:tab w:val="right" w:leader="dot" w:pos="9350"/>
        </w:tabs>
        <w:jc w:val="center"/>
        <w:rPr>
          <w:rFonts w:asciiTheme="minorHAnsi" w:eastAsiaTheme="minorEastAsia" w:hAnsiTheme="minorHAnsi"/>
          <w:noProof/>
          <w:sz w:val="22"/>
        </w:rPr>
      </w:pPr>
      <w:hyperlink w:anchor="_Toc195482869" w:history="1">
        <w:r w:rsidR="00B65A84" w:rsidRPr="002E2ED1">
          <w:rPr>
            <w:rStyle w:val="Hyperlink"/>
            <w:noProof/>
          </w:rPr>
          <w:t>Tabel 5. 16 Kode Program Implementasi Validasi Quiz</w:t>
        </w:r>
        <w:r w:rsidR="00B65A84">
          <w:rPr>
            <w:noProof/>
            <w:webHidden/>
          </w:rPr>
          <w:tab/>
        </w:r>
        <w:r w:rsidR="00B65A84">
          <w:rPr>
            <w:noProof/>
            <w:webHidden/>
          </w:rPr>
          <w:fldChar w:fldCharType="begin"/>
        </w:r>
        <w:r w:rsidR="00B65A84">
          <w:rPr>
            <w:noProof/>
            <w:webHidden/>
          </w:rPr>
          <w:instrText xml:space="preserve"> PAGEREF _Toc195482869 \h </w:instrText>
        </w:r>
        <w:r w:rsidR="00B65A84">
          <w:rPr>
            <w:noProof/>
            <w:webHidden/>
          </w:rPr>
        </w:r>
        <w:r w:rsidR="00B65A84">
          <w:rPr>
            <w:noProof/>
            <w:webHidden/>
          </w:rPr>
          <w:fldChar w:fldCharType="separate"/>
        </w:r>
        <w:r w:rsidR="006C1C49">
          <w:rPr>
            <w:noProof/>
            <w:webHidden/>
          </w:rPr>
          <w:t>155</w:t>
        </w:r>
        <w:r w:rsidR="00B65A84">
          <w:rPr>
            <w:noProof/>
            <w:webHidden/>
          </w:rPr>
          <w:fldChar w:fldCharType="end"/>
        </w:r>
      </w:hyperlink>
    </w:p>
    <w:p w14:paraId="285C7CC2" w14:textId="2DB1CA63" w:rsidR="00B65A84" w:rsidRDefault="000D1F3F" w:rsidP="00672A27">
      <w:pPr>
        <w:pStyle w:val="TableofFigures"/>
        <w:tabs>
          <w:tab w:val="right" w:leader="dot" w:pos="9350"/>
        </w:tabs>
        <w:jc w:val="center"/>
        <w:rPr>
          <w:rFonts w:asciiTheme="minorHAnsi" w:eastAsiaTheme="minorEastAsia" w:hAnsiTheme="minorHAnsi"/>
          <w:noProof/>
          <w:sz w:val="22"/>
        </w:rPr>
      </w:pPr>
      <w:hyperlink w:anchor="_Toc195482870" w:history="1">
        <w:r w:rsidR="00B65A84" w:rsidRPr="002E2ED1">
          <w:rPr>
            <w:rStyle w:val="Hyperlink"/>
            <w:noProof/>
          </w:rPr>
          <w:t>Tabel 5. 17 Kode Program Implementasi Soal yang dipilih untuk ditampilkan</w:t>
        </w:r>
        <w:r w:rsidR="00B65A84">
          <w:rPr>
            <w:noProof/>
            <w:webHidden/>
          </w:rPr>
          <w:tab/>
        </w:r>
        <w:r w:rsidR="00B65A84">
          <w:rPr>
            <w:noProof/>
            <w:webHidden/>
          </w:rPr>
          <w:fldChar w:fldCharType="begin"/>
        </w:r>
        <w:r w:rsidR="00B65A84">
          <w:rPr>
            <w:noProof/>
            <w:webHidden/>
          </w:rPr>
          <w:instrText xml:space="preserve"> PAGEREF _Toc195482870 \h </w:instrText>
        </w:r>
        <w:r w:rsidR="00B65A84">
          <w:rPr>
            <w:noProof/>
            <w:webHidden/>
          </w:rPr>
        </w:r>
        <w:r w:rsidR="00B65A84">
          <w:rPr>
            <w:noProof/>
            <w:webHidden/>
          </w:rPr>
          <w:fldChar w:fldCharType="separate"/>
        </w:r>
        <w:r w:rsidR="006C1C49">
          <w:rPr>
            <w:noProof/>
            <w:webHidden/>
          </w:rPr>
          <w:t>155</w:t>
        </w:r>
        <w:r w:rsidR="00B65A84">
          <w:rPr>
            <w:noProof/>
            <w:webHidden/>
          </w:rPr>
          <w:fldChar w:fldCharType="end"/>
        </w:r>
      </w:hyperlink>
    </w:p>
    <w:p w14:paraId="7F2AD3BF" w14:textId="64A98EA6" w:rsidR="00B65A84" w:rsidRDefault="000D1F3F" w:rsidP="00672A27">
      <w:pPr>
        <w:pStyle w:val="TableofFigures"/>
        <w:tabs>
          <w:tab w:val="right" w:leader="dot" w:pos="9350"/>
        </w:tabs>
        <w:jc w:val="center"/>
        <w:rPr>
          <w:rFonts w:asciiTheme="minorHAnsi" w:eastAsiaTheme="minorEastAsia" w:hAnsiTheme="minorHAnsi"/>
          <w:noProof/>
          <w:sz w:val="22"/>
        </w:rPr>
      </w:pPr>
      <w:hyperlink w:anchor="_Toc195482871" w:history="1">
        <w:r w:rsidR="00B65A84" w:rsidRPr="002E2ED1">
          <w:rPr>
            <w:rStyle w:val="Hyperlink"/>
            <w:noProof/>
          </w:rPr>
          <w:t>Tabel 5. 18 Kode Program Implementasi Simpan Data Quiz</w:t>
        </w:r>
        <w:r w:rsidR="00B65A84">
          <w:rPr>
            <w:noProof/>
            <w:webHidden/>
          </w:rPr>
          <w:tab/>
        </w:r>
        <w:r w:rsidR="00B65A84">
          <w:rPr>
            <w:noProof/>
            <w:webHidden/>
          </w:rPr>
          <w:fldChar w:fldCharType="begin"/>
        </w:r>
        <w:r w:rsidR="00B65A84">
          <w:rPr>
            <w:noProof/>
            <w:webHidden/>
          </w:rPr>
          <w:instrText xml:space="preserve"> PAGEREF _Toc195482871 \h </w:instrText>
        </w:r>
        <w:r w:rsidR="00B65A84">
          <w:rPr>
            <w:noProof/>
            <w:webHidden/>
          </w:rPr>
        </w:r>
        <w:r w:rsidR="00B65A84">
          <w:rPr>
            <w:noProof/>
            <w:webHidden/>
          </w:rPr>
          <w:fldChar w:fldCharType="separate"/>
        </w:r>
        <w:r w:rsidR="006C1C49">
          <w:rPr>
            <w:noProof/>
            <w:webHidden/>
          </w:rPr>
          <w:t>157</w:t>
        </w:r>
        <w:r w:rsidR="00B65A84">
          <w:rPr>
            <w:noProof/>
            <w:webHidden/>
          </w:rPr>
          <w:fldChar w:fldCharType="end"/>
        </w:r>
      </w:hyperlink>
    </w:p>
    <w:p w14:paraId="3DC4CC1E" w14:textId="41C1942C" w:rsidR="00830869" w:rsidRDefault="00480D2C" w:rsidP="00672A27">
      <w:pPr>
        <w:jc w:val="center"/>
      </w:pPr>
      <w:r>
        <w:fldChar w:fldCharType="end"/>
      </w:r>
    </w:p>
    <w:p w14:paraId="4582BF6E" w14:textId="77777777" w:rsidR="00830869" w:rsidRDefault="00830869" w:rsidP="009E6083"/>
    <w:p w14:paraId="31AF028D" w14:textId="77777777" w:rsidR="00830869" w:rsidRDefault="00830869" w:rsidP="009E6083"/>
    <w:p w14:paraId="439EA7B5" w14:textId="77777777" w:rsidR="00830869" w:rsidRDefault="00830869" w:rsidP="009E6083"/>
    <w:p w14:paraId="0E9A87B8" w14:textId="77777777" w:rsidR="004C7CF5" w:rsidRDefault="004C7CF5" w:rsidP="009E6083"/>
    <w:p w14:paraId="78B39B90" w14:textId="77777777" w:rsidR="00B65A84" w:rsidRDefault="00B65A84" w:rsidP="009E6083"/>
    <w:p w14:paraId="6827A9A6" w14:textId="77777777" w:rsidR="004C7CF5" w:rsidRPr="009E6083" w:rsidRDefault="004C7CF5" w:rsidP="009E6083">
      <w:pPr>
        <w:rPr>
          <w:rFonts w:eastAsiaTheme="majorEastAsia" w:cs="Times New Roman"/>
          <w:b/>
          <w:szCs w:val="24"/>
        </w:rPr>
      </w:pPr>
    </w:p>
    <w:p w14:paraId="2AF053BD" w14:textId="140066F0" w:rsidR="00C10609" w:rsidRPr="00C10609" w:rsidRDefault="00522FFA" w:rsidP="00CA74C1">
      <w:pPr>
        <w:pStyle w:val="Heading1"/>
        <w:numPr>
          <w:ilvl w:val="0"/>
          <w:numId w:val="0"/>
        </w:numPr>
        <w:spacing w:before="0"/>
        <w:ind w:left="90"/>
        <w:rPr>
          <w:rFonts w:cs="Times New Roman"/>
          <w:sz w:val="22"/>
          <w:szCs w:val="22"/>
        </w:rPr>
      </w:pPr>
      <w:bookmarkStart w:id="5" w:name="_Toc195504829"/>
      <w:r w:rsidRPr="00A93DD6">
        <w:rPr>
          <w:rFonts w:cs="Times New Roman"/>
          <w:sz w:val="22"/>
          <w:szCs w:val="22"/>
        </w:rPr>
        <w:t>DAFTAR GAMBAR</w:t>
      </w:r>
      <w:bookmarkEnd w:id="5"/>
    </w:p>
    <w:p w14:paraId="14D0EF69" w14:textId="3EFF7793" w:rsidR="00D158F1" w:rsidRDefault="00EC4986" w:rsidP="00C10609">
      <w:pPr>
        <w:pStyle w:val="TableofFigures"/>
        <w:tabs>
          <w:tab w:val="right" w:leader="dot" w:pos="9350"/>
        </w:tabs>
        <w:rPr>
          <w:noProof/>
        </w:rPr>
      </w:pPr>
      <w:r w:rsidRPr="00A93DD6">
        <w:rPr>
          <w:sz w:val="22"/>
        </w:rPr>
        <w:fldChar w:fldCharType="begin"/>
      </w:r>
      <w:r w:rsidRPr="00A93DD6">
        <w:rPr>
          <w:sz w:val="22"/>
        </w:rPr>
        <w:instrText xml:space="preserve"> TOC \h \z \c "Gambar 3." </w:instrText>
      </w:r>
      <w:r w:rsidRPr="00A93DD6">
        <w:rPr>
          <w:sz w:val="22"/>
        </w:rPr>
        <w:fldChar w:fldCharType="separate"/>
      </w:r>
      <w:hyperlink w:anchor="_Toc195370273" w:history="1">
        <w:r w:rsidR="00201174" w:rsidRPr="004D08E9">
          <w:rPr>
            <w:rStyle w:val="Hyperlink"/>
            <w:noProof/>
          </w:rPr>
          <w:t>Gambar 3. 1 Tahapan Penelitian</w:t>
        </w:r>
        <w:r w:rsidR="00201174">
          <w:rPr>
            <w:noProof/>
            <w:webHidden/>
          </w:rPr>
          <w:tab/>
        </w:r>
        <w:r w:rsidR="00201174">
          <w:rPr>
            <w:noProof/>
            <w:webHidden/>
          </w:rPr>
          <w:fldChar w:fldCharType="begin"/>
        </w:r>
        <w:r w:rsidR="00201174">
          <w:rPr>
            <w:noProof/>
            <w:webHidden/>
          </w:rPr>
          <w:instrText xml:space="preserve"> PAGEREF _Toc195370273 \h </w:instrText>
        </w:r>
        <w:r w:rsidR="00201174">
          <w:rPr>
            <w:noProof/>
            <w:webHidden/>
          </w:rPr>
        </w:r>
        <w:r w:rsidR="00201174">
          <w:rPr>
            <w:noProof/>
            <w:webHidden/>
          </w:rPr>
          <w:fldChar w:fldCharType="separate"/>
        </w:r>
        <w:r w:rsidR="006C1C49">
          <w:rPr>
            <w:noProof/>
            <w:webHidden/>
          </w:rPr>
          <w:t>32</w:t>
        </w:r>
        <w:r w:rsidR="00201174">
          <w:rPr>
            <w:noProof/>
            <w:webHidden/>
          </w:rPr>
          <w:fldChar w:fldCharType="end"/>
        </w:r>
      </w:hyperlink>
      <w:r w:rsidRPr="00A93DD6">
        <w:rPr>
          <w:sz w:val="22"/>
        </w:rPr>
        <w:fldChar w:fldCharType="end"/>
      </w:r>
      <w:r w:rsidR="007314A3">
        <w:rPr>
          <w:sz w:val="22"/>
        </w:rPr>
        <w:fldChar w:fldCharType="begin"/>
      </w:r>
      <w:r w:rsidR="007314A3">
        <w:rPr>
          <w:sz w:val="22"/>
        </w:rPr>
        <w:instrText xml:space="preserve"> TOC \h \z \c "Gambar 4." </w:instrText>
      </w:r>
      <w:r w:rsidR="007314A3">
        <w:rPr>
          <w:sz w:val="22"/>
        </w:rPr>
        <w:fldChar w:fldCharType="separate"/>
      </w:r>
    </w:p>
    <w:p w14:paraId="19431EFA" w14:textId="7BCE6844" w:rsidR="00D158F1" w:rsidRDefault="00D158F1">
      <w:pPr>
        <w:pStyle w:val="TableofFigures"/>
        <w:tabs>
          <w:tab w:val="right" w:leader="dot" w:pos="9350"/>
        </w:tabs>
        <w:rPr>
          <w:rFonts w:asciiTheme="minorHAnsi" w:eastAsiaTheme="minorEastAsia" w:hAnsiTheme="minorHAnsi"/>
          <w:noProof/>
          <w:sz w:val="22"/>
        </w:rPr>
      </w:pPr>
      <w:hyperlink w:anchor="_Toc195504063" w:history="1">
        <w:r w:rsidRPr="00312F4F">
          <w:rPr>
            <w:rStyle w:val="Hyperlink"/>
            <w:noProof/>
          </w:rPr>
          <w:t>Gambar 4. 1 Rancangan Penelitian</w:t>
        </w:r>
        <w:r>
          <w:rPr>
            <w:noProof/>
            <w:webHidden/>
          </w:rPr>
          <w:tab/>
        </w:r>
        <w:r>
          <w:rPr>
            <w:noProof/>
            <w:webHidden/>
          </w:rPr>
          <w:fldChar w:fldCharType="begin"/>
        </w:r>
        <w:r>
          <w:rPr>
            <w:noProof/>
            <w:webHidden/>
          </w:rPr>
          <w:instrText xml:space="preserve"> PAGEREF _Toc195504063 \h </w:instrText>
        </w:r>
        <w:r>
          <w:rPr>
            <w:noProof/>
            <w:webHidden/>
          </w:rPr>
        </w:r>
        <w:r>
          <w:rPr>
            <w:noProof/>
            <w:webHidden/>
          </w:rPr>
          <w:fldChar w:fldCharType="separate"/>
        </w:r>
        <w:r w:rsidR="006C1C49">
          <w:rPr>
            <w:noProof/>
            <w:webHidden/>
          </w:rPr>
          <w:t>85</w:t>
        </w:r>
        <w:r>
          <w:rPr>
            <w:noProof/>
            <w:webHidden/>
          </w:rPr>
          <w:fldChar w:fldCharType="end"/>
        </w:r>
      </w:hyperlink>
    </w:p>
    <w:p w14:paraId="3F081145" w14:textId="1171869A" w:rsidR="00D158F1" w:rsidRDefault="00D158F1">
      <w:pPr>
        <w:pStyle w:val="TableofFigures"/>
        <w:tabs>
          <w:tab w:val="right" w:leader="dot" w:pos="9350"/>
        </w:tabs>
        <w:rPr>
          <w:rFonts w:asciiTheme="minorHAnsi" w:eastAsiaTheme="minorEastAsia" w:hAnsiTheme="minorHAnsi"/>
          <w:noProof/>
          <w:sz w:val="22"/>
        </w:rPr>
      </w:pPr>
      <w:hyperlink w:anchor="_Toc195504064" w:history="1">
        <w:r w:rsidRPr="00312F4F">
          <w:rPr>
            <w:rStyle w:val="Hyperlink"/>
            <w:noProof/>
          </w:rPr>
          <w:t>Gambar 4. 2 Generate Question Flow</w:t>
        </w:r>
        <w:r>
          <w:rPr>
            <w:noProof/>
            <w:webHidden/>
          </w:rPr>
          <w:tab/>
        </w:r>
        <w:r>
          <w:rPr>
            <w:noProof/>
            <w:webHidden/>
          </w:rPr>
          <w:fldChar w:fldCharType="begin"/>
        </w:r>
        <w:r>
          <w:rPr>
            <w:noProof/>
            <w:webHidden/>
          </w:rPr>
          <w:instrText xml:space="preserve"> PAGEREF _Toc195504064 \h </w:instrText>
        </w:r>
        <w:r>
          <w:rPr>
            <w:noProof/>
            <w:webHidden/>
          </w:rPr>
        </w:r>
        <w:r>
          <w:rPr>
            <w:noProof/>
            <w:webHidden/>
          </w:rPr>
          <w:fldChar w:fldCharType="separate"/>
        </w:r>
        <w:r w:rsidR="006C1C49">
          <w:rPr>
            <w:noProof/>
            <w:webHidden/>
          </w:rPr>
          <w:t>86</w:t>
        </w:r>
        <w:r>
          <w:rPr>
            <w:noProof/>
            <w:webHidden/>
          </w:rPr>
          <w:fldChar w:fldCharType="end"/>
        </w:r>
      </w:hyperlink>
    </w:p>
    <w:p w14:paraId="338B639A" w14:textId="460C3B7F" w:rsidR="00D158F1" w:rsidRDefault="00D158F1">
      <w:pPr>
        <w:pStyle w:val="TableofFigures"/>
        <w:tabs>
          <w:tab w:val="right" w:leader="dot" w:pos="9350"/>
        </w:tabs>
        <w:rPr>
          <w:rFonts w:asciiTheme="minorHAnsi" w:eastAsiaTheme="minorEastAsia" w:hAnsiTheme="minorHAnsi"/>
          <w:noProof/>
          <w:sz w:val="22"/>
        </w:rPr>
      </w:pPr>
      <w:hyperlink w:anchor="_Toc195504065" w:history="1">
        <w:r w:rsidRPr="00312F4F">
          <w:rPr>
            <w:rStyle w:val="Hyperlink"/>
            <w:noProof/>
          </w:rPr>
          <w:t xml:space="preserve">Gambar 4. 3 Flowchart rancangan </w:t>
        </w:r>
        <w:r w:rsidRPr="00312F4F">
          <w:rPr>
            <w:rStyle w:val="Hyperlink"/>
            <w:i/>
            <w:iCs/>
            <w:noProof/>
          </w:rPr>
          <w:t xml:space="preserve">application website educational </w:t>
        </w:r>
        <w:r w:rsidRPr="00312F4F">
          <w:rPr>
            <w:rStyle w:val="Hyperlink"/>
            <w:noProof/>
          </w:rPr>
          <w:t>untuk admin (Dosen)</w:t>
        </w:r>
        <w:r>
          <w:rPr>
            <w:noProof/>
            <w:webHidden/>
          </w:rPr>
          <w:tab/>
        </w:r>
        <w:r>
          <w:rPr>
            <w:noProof/>
            <w:webHidden/>
          </w:rPr>
          <w:fldChar w:fldCharType="begin"/>
        </w:r>
        <w:r>
          <w:rPr>
            <w:noProof/>
            <w:webHidden/>
          </w:rPr>
          <w:instrText xml:space="preserve"> PAGEREF _Toc195504065 \h </w:instrText>
        </w:r>
        <w:r>
          <w:rPr>
            <w:noProof/>
            <w:webHidden/>
          </w:rPr>
        </w:r>
        <w:r>
          <w:rPr>
            <w:noProof/>
            <w:webHidden/>
          </w:rPr>
          <w:fldChar w:fldCharType="separate"/>
        </w:r>
        <w:r w:rsidR="006C1C49">
          <w:rPr>
            <w:noProof/>
            <w:webHidden/>
          </w:rPr>
          <w:t>89</w:t>
        </w:r>
        <w:r>
          <w:rPr>
            <w:noProof/>
            <w:webHidden/>
          </w:rPr>
          <w:fldChar w:fldCharType="end"/>
        </w:r>
      </w:hyperlink>
    </w:p>
    <w:p w14:paraId="0578D521" w14:textId="3DD1F2EE" w:rsidR="00D158F1" w:rsidRDefault="00D158F1">
      <w:pPr>
        <w:pStyle w:val="TableofFigures"/>
        <w:tabs>
          <w:tab w:val="right" w:leader="dot" w:pos="9350"/>
        </w:tabs>
        <w:rPr>
          <w:rFonts w:asciiTheme="minorHAnsi" w:eastAsiaTheme="minorEastAsia" w:hAnsiTheme="minorHAnsi"/>
          <w:noProof/>
          <w:sz w:val="22"/>
        </w:rPr>
      </w:pPr>
      <w:hyperlink w:anchor="_Toc195504066" w:history="1">
        <w:r w:rsidRPr="00312F4F">
          <w:rPr>
            <w:rStyle w:val="Hyperlink"/>
            <w:noProof/>
          </w:rPr>
          <w:t>Gambar 4. 4 Flowchart rancangan application website educational untuk pengguna (user)</w:t>
        </w:r>
        <w:r>
          <w:rPr>
            <w:noProof/>
            <w:webHidden/>
          </w:rPr>
          <w:tab/>
        </w:r>
        <w:r>
          <w:rPr>
            <w:noProof/>
            <w:webHidden/>
          </w:rPr>
          <w:fldChar w:fldCharType="begin"/>
        </w:r>
        <w:r>
          <w:rPr>
            <w:noProof/>
            <w:webHidden/>
          </w:rPr>
          <w:instrText xml:space="preserve"> PAGEREF _Toc195504066 \h </w:instrText>
        </w:r>
        <w:r>
          <w:rPr>
            <w:noProof/>
            <w:webHidden/>
          </w:rPr>
        </w:r>
        <w:r>
          <w:rPr>
            <w:noProof/>
            <w:webHidden/>
          </w:rPr>
          <w:fldChar w:fldCharType="separate"/>
        </w:r>
        <w:r w:rsidR="006C1C49">
          <w:rPr>
            <w:noProof/>
            <w:webHidden/>
          </w:rPr>
          <w:t>91</w:t>
        </w:r>
        <w:r>
          <w:rPr>
            <w:noProof/>
            <w:webHidden/>
          </w:rPr>
          <w:fldChar w:fldCharType="end"/>
        </w:r>
      </w:hyperlink>
    </w:p>
    <w:p w14:paraId="0794FFB9" w14:textId="48F09934" w:rsidR="00D158F1" w:rsidRDefault="00D158F1">
      <w:pPr>
        <w:pStyle w:val="TableofFigures"/>
        <w:tabs>
          <w:tab w:val="right" w:leader="dot" w:pos="9350"/>
        </w:tabs>
        <w:rPr>
          <w:rFonts w:asciiTheme="minorHAnsi" w:eastAsiaTheme="minorEastAsia" w:hAnsiTheme="minorHAnsi"/>
          <w:noProof/>
          <w:sz w:val="22"/>
        </w:rPr>
      </w:pPr>
      <w:hyperlink w:anchor="_Toc195504067" w:history="1">
        <w:r w:rsidRPr="00312F4F">
          <w:rPr>
            <w:rStyle w:val="Hyperlink"/>
            <w:noProof/>
          </w:rPr>
          <w:t>Gambar 4. 5 Use case scenario aktivitas admin (Dosen) dan user (pengguna)</w:t>
        </w:r>
        <w:r>
          <w:rPr>
            <w:noProof/>
            <w:webHidden/>
          </w:rPr>
          <w:tab/>
        </w:r>
        <w:r>
          <w:rPr>
            <w:noProof/>
            <w:webHidden/>
          </w:rPr>
          <w:fldChar w:fldCharType="begin"/>
        </w:r>
        <w:r>
          <w:rPr>
            <w:noProof/>
            <w:webHidden/>
          </w:rPr>
          <w:instrText xml:space="preserve"> PAGEREF _Toc195504067 \h </w:instrText>
        </w:r>
        <w:r>
          <w:rPr>
            <w:noProof/>
            <w:webHidden/>
          </w:rPr>
        </w:r>
        <w:r>
          <w:rPr>
            <w:noProof/>
            <w:webHidden/>
          </w:rPr>
          <w:fldChar w:fldCharType="separate"/>
        </w:r>
        <w:r w:rsidR="006C1C49">
          <w:rPr>
            <w:noProof/>
            <w:webHidden/>
          </w:rPr>
          <w:t>92</w:t>
        </w:r>
        <w:r>
          <w:rPr>
            <w:noProof/>
            <w:webHidden/>
          </w:rPr>
          <w:fldChar w:fldCharType="end"/>
        </w:r>
      </w:hyperlink>
    </w:p>
    <w:p w14:paraId="7A23208A" w14:textId="0D0EC16E" w:rsidR="00D158F1" w:rsidRDefault="00D158F1">
      <w:pPr>
        <w:pStyle w:val="TableofFigures"/>
        <w:tabs>
          <w:tab w:val="right" w:leader="dot" w:pos="9350"/>
        </w:tabs>
        <w:rPr>
          <w:rFonts w:asciiTheme="minorHAnsi" w:eastAsiaTheme="minorEastAsia" w:hAnsiTheme="minorHAnsi"/>
          <w:noProof/>
          <w:sz w:val="22"/>
        </w:rPr>
      </w:pPr>
      <w:hyperlink w:anchor="_Toc195504068" w:history="1">
        <w:r w:rsidRPr="00312F4F">
          <w:rPr>
            <w:rStyle w:val="Hyperlink"/>
            <w:noProof/>
          </w:rPr>
          <w:t>Gambar 4. 6 Bisnis Proses pada Fungsi Registrasi</w:t>
        </w:r>
        <w:r>
          <w:rPr>
            <w:noProof/>
            <w:webHidden/>
          </w:rPr>
          <w:tab/>
        </w:r>
        <w:r>
          <w:rPr>
            <w:noProof/>
            <w:webHidden/>
          </w:rPr>
          <w:fldChar w:fldCharType="begin"/>
        </w:r>
        <w:r>
          <w:rPr>
            <w:noProof/>
            <w:webHidden/>
          </w:rPr>
          <w:instrText xml:space="preserve"> PAGEREF _Toc195504068 \h </w:instrText>
        </w:r>
        <w:r>
          <w:rPr>
            <w:noProof/>
            <w:webHidden/>
          </w:rPr>
        </w:r>
        <w:r>
          <w:rPr>
            <w:noProof/>
            <w:webHidden/>
          </w:rPr>
          <w:fldChar w:fldCharType="separate"/>
        </w:r>
        <w:r w:rsidR="006C1C49">
          <w:rPr>
            <w:noProof/>
            <w:webHidden/>
          </w:rPr>
          <w:t>94</w:t>
        </w:r>
        <w:r>
          <w:rPr>
            <w:noProof/>
            <w:webHidden/>
          </w:rPr>
          <w:fldChar w:fldCharType="end"/>
        </w:r>
      </w:hyperlink>
    </w:p>
    <w:p w14:paraId="30A44126" w14:textId="6F65039B" w:rsidR="00D158F1" w:rsidRDefault="00D158F1">
      <w:pPr>
        <w:pStyle w:val="TableofFigures"/>
        <w:tabs>
          <w:tab w:val="right" w:leader="dot" w:pos="9350"/>
        </w:tabs>
        <w:rPr>
          <w:rFonts w:asciiTheme="minorHAnsi" w:eastAsiaTheme="minorEastAsia" w:hAnsiTheme="minorHAnsi"/>
          <w:noProof/>
          <w:sz w:val="22"/>
        </w:rPr>
      </w:pPr>
      <w:hyperlink w:anchor="_Toc195504069" w:history="1">
        <w:r w:rsidRPr="00312F4F">
          <w:rPr>
            <w:rStyle w:val="Hyperlink"/>
            <w:noProof/>
          </w:rPr>
          <w:t>Gambar 4. 7  Bisnis Proses pada Fungsi Login</w:t>
        </w:r>
        <w:r>
          <w:rPr>
            <w:noProof/>
            <w:webHidden/>
          </w:rPr>
          <w:tab/>
        </w:r>
        <w:r>
          <w:rPr>
            <w:noProof/>
            <w:webHidden/>
          </w:rPr>
          <w:fldChar w:fldCharType="begin"/>
        </w:r>
        <w:r>
          <w:rPr>
            <w:noProof/>
            <w:webHidden/>
          </w:rPr>
          <w:instrText xml:space="preserve"> PAGEREF _Toc195504069 \h </w:instrText>
        </w:r>
        <w:r>
          <w:rPr>
            <w:noProof/>
            <w:webHidden/>
          </w:rPr>
        </w:r>
        <w:r>
          <w:rPr>
            <w:noProof/>
            <w:webHidden/>
          </w:rPr>
          <w:fldChar w:fldCharType="separate"/>
        </w:r>
        <w:r w:rsidR="006C1C49">
          <w:rPr>
            <w:noProof/>
            <w:webHidden/>
          </w:rPr>
          <w:t>95</w:t>
        </w:r>
        <w:r>
          <w:rPr>
            <w:noProof/>
            <w:webHidden/>
          </w:rPr>
          <w:fldChar w:fldCharType="end"/>
        </w:r>
      </w:hyperlink>
    </w:p>
    <w:p w14:paraId="286421C1" w14:textId="1B0AA757" w:rsidR="00D158F1" w:rsidRDefault="00D158F1">
      <w:pPr>
        <w:pStyle w:val="TableofFigures"/>
        <w:tabs>
          <w:tab w:val="right" w:leader="dot" w:pos="9350"/>
        </w:tabs>
        <w:rPr>
          <w:rFonts w:asciiTheme="minorHAnsi" w:eastAsiaTheme="minorEastAsia" w:hAnsiTheme="minorHAnsi"/>
          <w:noProof/>
          <w:sz w:val="22"/>
        </w:rPr>
      </w:pPr>
      <w:hyperlink w:anchor="_Toc195504070" w:history="1">
        <w:r w:rsidRPr="00312F4F">
          <w:rPr>
            <w:rStyle w:val="Hyperlink"/>
            <w:noProof/>
          </w:rPr>
          <w:t>Gambar 4. 8 Bisnis Proses pada Fungsi Generate Quiz</w:t>
        </w:r>
        <w:r>
          <w:rPr>
            <w:noProof/>
            <w:webHidden/>
          </w:rPr>
          <w:tab/>
        </w:r>
        <w:r>
          <w:rPr>
            <w:noProof/>
            <w:webHidden/>
          </w:rPr>
          <w:fldChar w:fldCharType="begin"/>
        </w:r>
        <w:r>
          <w:rPr>
            <w:noProof/>
            <w:webHidden/>
          </w:rPr>
          <w:instrText xml:space="preserve"> PAGEREF _Toc195504070 \h </w:instrText>
        </w:r>
        <w:r>
          <w:rPr>
            <w:noProof/>
            <w:webHidden/>
          </w:rPr>
        </w:r>
        <w:r>
          <w:rPr>
            <w:noProof/>
            <w:webHidden/>
          </w:rPr>
          <w:fldChar w:fldCharType="separate"/>
        </w:r>
        <w:r w:rsidR="006C1C49">
          <w:rPr>
            <w:noProof/>
            <w:webHidden/>
          </w:rPr>
          <w:t>95</w:t>
        </w:r>
        <w:r>
          <w:rPr>
            <w:noProof/>
            <w:webHidden/>
          </w:rPr>
          <w:fldChar w:fldCharType="end"/>
        </w:r>
      </w:hyperlink>
    </w:p>
    <w:p w14:paraId="246F9F83" w14:textId="7B10B1E7" w:rsidR="00D158F1" w:rsidRDefault="00D158F1">
      <w:pPr>
        <w:pStyle w:val="TableofFigures"/>
        <w:tabs>
          <w:tab w:val="right" w:leader="dot" w:pos="9350"/>
        </w:tabs>
        <w:rPr>
          <w:rFonts w:asciiTheme="minorHAnsi" w:eastAsiaTheme="minorEastAsia" w:hAnsiTheme="minorHAnsi"/>
          <w:noProof/>
          <w:sz w:val="22"/>
        </w:rPr>
      </w:pPr>
      <w:hyperlink w:anchor="_Toc195504071" w:history="1">
        <w:r w:rsidRPr="00312F4F">
          <w:rPr>
            <w:rStyle w:val="Hyperlink"/>
            <w:noProof/>
          </w:rPr>
          <w:t>Gambar 4. 9 Bisnis Proses pada Fungsi Open Quiz</w:t>
        </w:r>
        <w:r>
          <w:rPr>
            <w:noProof/>
            <w:webHidden/>
          </w:rPr>
          <w:tab/>
        </w:r>
        <w:r>
          <w:rPr>
            <w:noProof/>
            <w:webHidden/>
          </w:rPr>
          <w:fldChar w:fldCharType="begin"/>
        </w:r>
        <w:r>
          <w:rPr>
            <w:noProof/>
            <w:webHidden/>
          </w:rPr>
          <w:instrText xml:space="preserve"> PAGEREF _Toc195504071 \h </w:instrText>
        </w:r>
        <w:r>
          <w:rPr>
            <w:noProof/>
            <w:webHidden/>
          </w:rPr>
        </w:r>
        <w:r>
          <w:rPr>
            <w:noProof/>
            <w:webHidden/>
          </w:rPr>
          <w:fldChar w:fldCharType="separate"/>
        </w:r>
        <w:r w:rsidR="006C1C49">
          <w:rPr>
            <w:noProof/>
            <w:webHidden/>
          </w:rPr>
          <w:t>96</w:t>
        </w:r>
        <w:r>
          <w:rPr>
            <w:noProof/>
            <w:webHidden/>
          </w:rPr>
          <w:fldChar w:fldCharType="end"/>
        </w:r>
      </w:hyperlink>
    </w:p>
    <w:p w14:paraId="6947397B" w14:textId="103ABA43" w:rsidR="00D158F1" w:rsidRDefault="00D158F1">
      <w:pPr>
        <w:pStyle w:val="TableofFigures"/>
        <w:tabs>
          <w:tab w:val="right" w:leader="dot" w:pos="9350"/>
        </w:tabs>
        <w:rPr>
          <w:rFonts w:asciiTheme="minorHAnsi" w:eastAsiaTheme="minorEastAsia" w:hAnsiTheme="minorHAnsi"/>
          <w:noProof/>
          <w:sz w:val="22"/>
        </w:rPr>
      </w:pPr>
      <w:hyperlink w:anchor="_Toc195504072" w:history="1">
        <w:r w:rsidRPr="00312F4F">
          <w:rPr>
            <w:rStyle w:val="Hyperlink"/>
            <w:noProof/>
          </w:rPr>
          <w:t>Gambar 4. 10 Bisnis Proses pada Fungsi User Mengakses Quiz</w:t>
        </w:r>
        <w:r>
          <w:rPr>
            <w:noProof/>
            <w:webHidden/>
          </w:rPr>
          <w:tab/>
        </w:r>
        <w:r>
          <w:rPr>
            <w:noProof/>
            <w:webHidden/>
          </w:rPr>
          <w:fldChar w:fldCharType="begin"/>
        </w:r>
        <w:r>
          <w:rPr>
            <w:noProof/>
            <w:webHidden/>
          </w:rPr>
          <w:instrText xml:space="preserve"> PAGEREF _Toc195504072 \h </w:instrText>
        </w:r>
        <w:r>
          <w:rPr>
            <w:noProof/>
            <w:webHidden/>
          </w:rPr>
        </w:r>
        <w:r>
          <w:rPr>
            <w:noProof/>
            <w:webHidden/>
          </w:rPr>
          <w:fldChar w:fldCharType="separate"/>
        </w:r>
        <w:r w:rsidR="006C1C49">
          <w:rPr>
            <w:noProof/>
            <w:webHidden/>
          </w:rPr>
          <w:t>97</w:t>
        </w:r>
        <w:r>
          <w:rPr>
            <w:noProof/>
            <w:webHidden/>
          </w:rPr>
          <w:fldChar w:fldCharType="end"/>
        </w:r>
      </w:hyperlink>
    </w:p>
    <w:p w14:paraId="6C751C2A" w14:textId="33F8DEEF" w:rsidR="00D158F1" w:rsidRDefault="00D158F1">
      <w:pPr>
        <w:pStyle w:val="TableofFigures"/>
        <w:tabs>
          <w:tab w:val="right" w:leader="dot" w:pos="9350"/>
        </w:tabs>
        <w:rPr>
          <w:rFonts w:asciiTheme="minorHAnsi" w:eastAsiaTheme="minorEastAsia" w:hAnsiTheme="minorHAnsi"/>
          <w:noProof/>
          <w:sz w:val="22"/>
        </w:rPr>
      </w:pPr>
      <w:hyperlink w:anchor="_Toc195504073" w:history="1">
        <w:r w:rsidRPr="00312F4F">
          <w:rPr>
            <w:rStyle w:val="Hyperlink"/>
            <w:noProof/>
          </w:rPr>
          <w:t>Gambar 4. 11 E - R Diagram Website Application Quiz</w:t>
        </w:r>
        <w:r>
          <w:rPr>
            <w:noProof/>
            <w:webHidden/>
          </w:rPr>
          <w:tab/>
        </w:r>
        <w:r>
          <w:rPr>
            <w:noProof/>
            <w:webHidden/>
          </w:rPr>
          <w:fldChar w:fldCharType="begin"/>
        </w:r>
        <w:r>
          <w:rPr>
            <w:noProof/>
            <w:webHidden/>
          </w:rPr>
          <w:instrText xml:space="preserve"> PAGEREF _Toc195504073 \h </w:instrText>
        </w:r>
        <w:r>
          <w:rPr>
            <w:noProof/>
            <w:webHidden/>
          </w:rPr>
        </w:r>
        <w:r>
          <w:rPr>
            <w:noProof/>
            <w:webHidden/>
          </w:rPr>
          <w:fldChar w:fldCharType="separate"/>
        </w:r>
        <w:r w:rsidR="006C1C49">
          <w:rPr>
            <w:noProof/>
            <w:webHidden/>
          </w:rPr>
          <w:t>98</w:t>
        </w:r>
        <w:r>
          <w:rPr>
            <w:noProof/>
            <w:webHidden/>
          </w:rPr>
          <w:fldChar w:fldCharType="end"/>
        </w:r>
      </w:hyperlink>
    </w:p>
    <w:p w14:paraId="63C67A75" w14:textId="5D8267C9" w:rsidR="00D158F1" w:rsidRDefault="00D158F1">
      <w:pPr>
        <w:pStyle w:val="TableofFigures"/>
        <w:tabs>
          <w:tab w:val="right" w:leader="dot" w:pos="9350"/>
        </w:tabs>
        <w:rPr>
          <w:rFonts w:asciiTheme="minorHAnsi" w:eastAsiaTheme="minorEastAsia" w:hAnsiTheme="minorHAnsi"/>
          <w:noProof/>
          <w:sz w:val="22"/>
        </w:rPr>
      </w:pPr>
      <w:hyperlink w:anchor="_Toc195504074" w:history="1">
        <w:r w:rsidRPr="00312F4F">
          <w:rPr>
            <w:rStyle w:val="Hyperlink"/>
            <w:noProof/>
          </w:rPr>
          <w:t>Gambar 4. 12 Mockup Register user</w:t>
        </w:r>
        <w:r>
          <w:rPr>
            <w:noProof/>
            <w:webHidden/>
          </w:rPr>
          <w:tab/>
        </w:r>
        <w:r>
          <w:rPr>
            <w:noProof/>
            <w:webHidden/>
          </w:rPr>
          <w:fldChar w:fldCharType="begin"/>
        </w:r>
        <w:r>
          <w:rPr>
            <w:noProof/>
            <w:webHidden/>
          </w:rPr>
          <w:instrText xml:space="preserve"> PAGEREF _Toc195504074 \h </w:instrText>
        </w:r>
        <w:r>
          <w:rPr>
            <w:noProof/>
            <w:webHidden/>
          </w:rPr>
        </w:r>
        <w:r>
          <w:rPr>
            <w:noProof/>
            <w:webHidden/>
          </w:rPr>
          <w:fldChar w:fldCharType="separate"/>
        </w:r>
        <w:r w:rsidR="006C1C49">
          <w:rPr>
            <w:noProof/>
            <w:webHidden/>
          </w:rPr>
          <w:t>103</w:t>
        </w:r>
        <w:r>
          <w:rPr>
            <w:noProof/>
            <w:webHidden/>
          </w:rPr>
          <w:fldChar w:fldCharType="end"/>
        </w:r>
      </w:hyperlink>
    </w:p>
    <w:p w14:paraId="5054B671" w14:textId="69D6093D" w:rsidR="00D158F1" w:rsidRDefault="00D158F1">
      <w:pPr>
        <w:pStyle w:val="TableofFigures"/>
        <w:tabs>
          <w:tab w:val="right" w:leader="dot" w:pos="9350"/>
        </w:tabs>
        <w:rPr>
          <w:rFonts w:asciiTheme="minorHAnsi" w:eastAsiaTheme="minorEastAsia" w:hAnsiTheme="minorHAnsi"/>
          <w:noProof/>
          <w:sz w:val="22"/>
        </w:rPr>
      </w:pPr>
      <w:hyperlink w:anchor="_Toc195504075" w:history="1">
        <w:r w:rsidRPr="00312F4F">
          <w:rPr>
            <w:rStyle w:val="Hyperlink"/>
            <w:noProof/>
          </w:rPr>
          <w:t>Gambar 4. 13 Mockup Login user</w:t>
        </w:r>
        <w:r>
          <w:rPr>
            <w:noProof/>
            <w:webHidden/>
          </w:rPr>
          <w:tab/>
        </w:r>
        <w:r>
          <w:rPr>
            <w:noProof/>
            <w:webHidden/>
          </w:rPr>
          <w:fldChar w:fldCharType="begin"/>
        </w:r>
        <w:r>
          <w:rPr>
            <w:noProof/>
            <w:webHidden/>
          </w:rPr>
          <w:instrText xml:space="preserve"> PAGEREF _Toc195504075 \h </w:instrText>
        </w:r>
        <w:r>
          <w:rPr>
            <w:noProof/>
            <w:webHidden/>
          </w:rPr>
        </w:r>
        <w:r>
          <w:rPr>
            <w:noProof/>
            <w:webHidden/>
          </w:rPr>
          <w:fldChar w:fldCharType="separate"/>
        </w:r>
        <w:r w:rsidR="006C1C49">
          <w:rPr>
            <w:noProof/>
            <w:webHidden/>
          </w:rPr>
          <w:t>103</w:t>
        </w:r>
        <w:r>
          <w:rPr>
            <w:noProof/>
            <w:webHidden/>
          </w:rPr>
          <w:fldChar w:fldCharType="end"/>
        </w:r>
      </w:hyperlink>
    </w:p>
    <w:p w14:paraId="5CE7E205" w14:textId="1046E56D" w:rsidR="00D158F1" w:rsidRDefault="00D158F1">
      <w:pPr>
        <w:pStyle w:val="TableofFigures"/>
        <w:tabs>
          <w:tab w:val="right" w:leader="dot" w:pos="9350"/>
        </w:tabs>
        <w:rPr>
          <w:rFonts w:asciiTheme="minorHAnsi" w:eastAsiaTheme="minorEastAsia" w:hAnsiTheme="minorHAnsi"/>
          <w:noProof/>
          <w:sz w:val="22"/>
        </w:rPr>
      </w:pPr>
      <w:hyperlink w:anchor="_Toc195504076" w:history="1">
        <w:r w:rsidRPr="00312F4F">
          <w:rPr>
            <w:rStyle w:val="Hyperlink"/>
            <w:noProof/>
          </w:rPr>
          <w:t>Gambar 4. 14 Mockup Dashboard user</w:t>
        </w:r>
        <w:r>
          <w:rPr>
            <w:noProof/>
            <w:webHidden/>
          </w:rPr>
          <w:tab/>
        </w:r>
        <w:r>
          <w:rPr>
            <w:noProof/>
            <w:webHidden/>
          </w:rPr>
          <w:fldChar w:fldCharType="begin"/>
        </w:r>
        <w:r>
          <w:rPr>
            <w:noProof/>
            <w:webHidden/>
          </w:rPr>
          <w:instrText xml:space="preserve"> PAGEREF _Toc195504076 \h </w:instrText>
        </w:r>
        <w:r>
          <w:rPr>
            <w:noProof/>
            <w:webHidden/>
          </w:rPr>
        </w:r>
        <w:r>
          <w:rPr>
            <w:noProof/>
            <w:webHidden/>
          </w:rPr>
          <w:fldChar w:fldCharType="separate"/>
        </w:r>
        <w:r w:rsidR="006C1C49">
          <w:rPr>
            <w:noProof/>
            <w:webHidden/>
          </w:rPr>
          <w:t>104</w:t>
        </w:r>
        <w:r>
          <w:rPr>
            <w:noProof/>
            <w:webHidden/>
          </w:rPr>
          <w:fldChar w:fldCharType="end"/>
        </w:r>
      </w:hyperlink>
    </w:p>
    <w:p w14:paraId="46D6B2E8" w14:textId="3E6A740A" w:rsidR="00D158F1" w:rsidRDefault="00D158F1">
      <w:pPr>
        <w:pStyle w:val="TableofFigures"/>
        <w:tabs>
          <w:tab w:val="right" w:leader="dot" w:pos="9350"/>
        </w:tabs>
        <w:rPr>
          <w:rFonts w:asciiTheme="minorHAnsi" w:eastAsiaTheme="minorEastAsia" w:hAnsiTheme="minorHAnsi"/>
          <w:noProof/>
          <w:sz w:val="22"/>
        </w:rPr>
      </w:pPr>
      <w:hyperlink w:anchor="_Toc195504077" w:history="1">
        <w:r w:rsidRPr="00312F4F">
          <w:rPr>
            <w:rStyle w:val="Hyperlink"/>
            <w:noProof/>
          </w:rPr>
          <w:t>Gambar 4. 15 Mockup Daftar Quiz</w:t>
        </w:r>
        <w:r>
          <w:rPr>
            <w:noProof/>
            <w:webHidden/>
          </w:rPr>
          <w:tab/>
        </w:r>
        <w:r>
          <w:rPr>
            <w:noProof/>
            <w:webHidden/>
          </w:rPr>
          <w:fldChar w:fldCharType="begin"/>
        </w:r>
        <w:r>
          <w:rPr>
            <w:noProof/>
            <w:webHidden/>
          </w:rPr>
          <w:instrText xml:space="preserve"> PAGEREF _Toc195504077 \h </w:instrText>
        </w:r>
        <w:r>
          <w:rPr>
            <w:noProof/>
            <w:webHidden/>
          </w:rPr>
        </w:r>
        <w:r>
          <w:rPr>
            <w:noProof/>
            <w:webHidden/>
          </w:rPr>
          <w:fldChar w:fldCharType="separate"/>
        </w:r>
        <w:r w:rsidR="006C1C49">
          <w:rPr>
            <w:noProof/>
            <w:webHidden/>
          </w:rPr>
          <w:t>104</w:t>
        </w:r>
        <w:r>
          <w:rPr>
            <w:noProof/>
            <w:webHidden/>
          </w:rPr>
          <w:fldChar w:fldCharType="end"/>
        </w:r>
      </w:hyperlink>
    </w:p>
    <w:p w14:paraId="359A46FF" w14:textId="352EE35B" w:rsidR="00D158F1" w:rsidRDefault="00D158F1">
      <w:pPr>
        <w:pStyle w:val="TableofFigures"/>
        <w:tabs>
          <w:tab w:val="right" w:leader="dot" w:pos="9350"/>
        </w:tabs>
        <w:rPr>
          <w:rFonts w:asciiTheme="minorHAnsi" w:eastAsiaTheme="minorEastAsia" w:hAnsiTheme="minorHAnsi"/>
          <w:noProof/>
          <w:sz w:val="22"/>
        </w:rPr>
      </w:pPr>
      <w:hyperlink w:anchor="_Toc195504078" w:history="1">
        <w:r w:rsidRPr="00312F4F">
          <w:rPr>
            <w:rStyle w:val="Hyperlink"/>
            <w:noProof/>
          </w:rPr>
          <w:t>Gambar 4. 16 Mockup Quiz Multiple choice</w:t>
        </w:r>
        <w:r>
          <w:rPr>
            <w:noProof/>
            <w:webHidden/>
          </w:rPr>
          <w:tab/>
        </w:r>
        <w:r>
          <w:rPr>
            <w:noProof/>
            <w:webHidden/>
          </w:rPr>
          <w:fldChar w:fldCharType="begin"/>
        </w:r>
        <w:r>
          <w:rPr>
            <w:noProof/>
            <w:webHidden/>
          </w:rPr>
          <w:instrText xml:space="preserve"> PAGEREF _Toc195504078 \h </w:instrText>
        </w:r>
        <w:r>
          <w:rPr>
            <w:noProof/>
            <w:webHidden/>
          </w:rPr>
        </w:r>
        <w:r>
          <w:rPr>
            <w:noProof/>
            <w:webHidden/>
          </w:rPr>
          <w:fldChar w:fldCharType="separate"/>
        </w:r>
        <w:r w:rsidR="006C1C49">
          <w:rPr>
            <w:noProof/>
            <w:webHidden/>
          </w:rPr>
          <w:t>105</w:t>
        </w:r>
        <w:r>
          <w:rPr>
            <w:noProof/>
            <w:webHidden/>
          </w:rPr>
          <w:fldChar w:fldCharType="end"/>
        </w:r>
      </w:hyperlink>
    </w:p>
    <w:p w14:paraId="7AA280DF" w14:textId="1C2AEC6C" w:rsidR="00D158F1" w:rsidRDefault="00D158F1">
      <w:pPr>
        <w:pStyle w:val="TableofFigures"/>
        <w:tabs>
          <w:tab w:val="right" w:leader="dot" w:pos="9350"/>
        </w:tabs>
        <w:rPr>
          <w:rFonts w:asciiTheme="minorHAnsi" w:eastAsiaTheme="minorEastAsia" w:hAnsiTheme="minorHAnsi"/>
          <w:noProof/>
          <w:sz w:val="22"/>
        </w:rPr>
      </w:pPr>
      <w:hyperlink w:anchor="_Toc195504079" w:history="1">
        <w:r w:rsidRPr="00312F4F">
          <w:rPr>
            <w:rStyle w:val="Hyperlink"/>
            <w:noProof/>
          </w:rPr>
          <w:t>Gambar 4. 17 Mockup Feedback Quiz User</w:t>
        </w:r>
        <w:r>
          <w:rPr>
            <w:noProof/>
            <w:webHidden/>
          </w:rPr>
          <w:tab/>
        </w:r>
        <w:r>
          <w:rPr>
            <w:noProof/>
            <w:webHidden/>
          </w:rPr>
          <w:fldChar w:fldCharType="begin"/>
        </w:r>
        <w:r>
          <w:rPr>
            <w:noProof/>
            <w:webHidden/>
          </w:rPr>
          <w:instrText xml:space="preserve"> PAGEREF _Toc195504079 \h </w:instrText>
        </w:r>
        <w:r>
          <w:rPr>
            <w:noProof/>
            <w:webHidden/>
          </w:rPr>
        </w:r>
        <w:r>
          <w:rPr>
            <w:noProof/>
            <w:webHidden/>
          </w:rPr>
          <w:fldChar w:fldCharType="separate"/>
        </w:r>
        <w:r w:rsidR="006C1C49">
          <w:rPr>
            <w:noProof/>
            <w:webHidden/>
          </w:rPr>
          <w:t>105</w:t>
        </w:r>
        <w:r>
          <w:rPr>
            <w:noProof/>
            <w:webHidden/>
          </w:rPr>
          <w:fldChar w:fldCharType="end"/>
        </w:r>
      </w:hyperlink>
    </w:p>
    <w:p w14:paraId="4736DBDB" w14:textId="227762E4" w:rsidR="00D158F1" w:rsidRDefault="00D158F1">
      <w:pPr>
        <w:pStyle w:val="TableofFigures"/>
        <w:tabs>
          <w:tab w:val="right" w:leader="dot" w:pos="9350"/>
        </w:tabs>
        <w:rPr>
          <w:rFonts w:asciiTheme="minorHAnsi" w:eastAsiaTheme="minorEastAsia" w:hAnsiTheme="minorHAnsi"/>
          <w:noProof/>
          <w:sz w:val="22"/>
        </w:rPr>
      </w:pPr>
      <w:hyperlink w:anchor="_Toc195504080" w:history="1">
        <w:r w:rsidRPr="00312F4F">
          <w:rPr>
            <w:rStyle w:val="Hyperlink"/>
            <w:noProof/>
          </w:rPr>
          <w:t>Gambar 4. 18 Mockup Histori Quiz User</w:t>
        </w:r>
        <w:r>
          <w:rPr>
            <w:noProof/>
            <w:webHidden/>
          </w:rPr>
          <w:tab/>
        </w:r>
        <w:r>
          <w:rPr>
            <w:noProof/>
            <w:webHidden/>
          </w:rPr>
          <w:fldChar w:fldCharType="begin"/>
        </w:r>
        <w:r>
          <w:rPr>
            <w:noProof/>
            <w:webHidden/>
          </w:rPr>
          <w:instrText xml:space="preserve"> PAGEREF _Toc195504080 \h </w:instrText>
        </w:r>
        <w:r>
          <w:rPr>
            <w:noProof/>
            <w:webHidden/>
          </w:rPr>
        </w:r>
        <w:r>
          <w:rPr>
            <w:noProof/>
            <w:webHidden/>
          </w:rPr>
          <w:fldChar w:fldCharType="separate"/>
        </w:r>
        <w:r w:rsidR="006C1C49">
          <w:rPr>
            <w:noProof/>
            <w:webHidden/>
          </w:rPr>
          <w:t>106</w:t>
        </w:r>
        <w:r>
          <w:rPr>
            <w:noProof/>
            <w:webHidden/>
          </w:rPr>
          <w:fldChar w:fldCharType="end"/>
        </w:r>
      </w:hyperlink>
    </w:p>
    <w:p w14:paraId="1E9D2951" w14:textId="44DDAF55" w:rsidR="00D158F1" w:rsidRDefault="00D158F1">
      <w:pPr>
        <w:pStyle w:val="TableofFigures"/>
        <w:tabs>
          <w:tab w:val="right" w:leader="dot" w:pos="9350"/>
        </w:tabs>
        <w:rPr>
          <w:rFonts w:asciiTheme="minorHAnsi" w:eastAsiaTheme="minorEastAsia" w:hAnsiTheme="minorHAnsi"/>
          <w:noProof/>
          <w:sz w:val="22"/>
        </w:rPr>
      </w:pPr>
      <w:hyperlink w:anchor="_Toc195504081" w:history="1">
        <w:r w:rsidRPr="00312F4F">
          <w:rPr>
            <w:rStyle w:val="Hyperlink"/>
            <w:noProof/>
          </w:rPr>
          <w:t>Gambar 4. 19 Mockup Register Admin</w:t>
        </w:r>
        <w:r>
          <w:rPr>
            <w:noProof/>
            <w:webHidden/>
          </w:rPr>
          <w:tab/>
        </w:r>
        <w:r>
          <w:rPr>
            <w:noProof/>
            <w:webHidden/>
          </w:rPr>
          <w:fldChar w:fldCharType="begin"/>
        </w:r>
        <w:r>
          <w:rPr>
            <w:noProof/>
            <w:webHidden/>
          </w:rPr>
          <w:instrText xml:space="preserve"> PAGEREF _Toc195504081 \h </w:instrText>
        </w:r>
        <w:r>
          <w:rPr>
            <w:noProof/>
            <w:webHidden/>
          </w:rPr>
        </w:r>
        <w:r>
          <w:rPr>
            <w:noProof/>
            <w:webHidden/>
          </w:rPr>
          <w:fldChar w:fldCharType="separate"/>
        </w:r>
        <w:r w:rsidR="006C1C49">
          <w:rPr>
            <w:noProof/>
            <w:webHidden/>
          </w:rPr>
          <w:t>107</w:t>
        </w:r>
        <w:r>
          <w:rPr>
            <w:noProof/>
            <w:webHidden/>
          </w:rPr>
          <w:fldChar w:fldCharType="end"/>
        </w:r>
      </w:hyperlink>
    </w:p>
    <w:p w14:paraId="0E46CA37" w14:textId="0A52E80A" w:rsidR="00D158F1" w:rsidRDefault="00D158F1">
      <w:pPr>
        <w:pStyle w:val="TableofFigures"/>
        <w:tabs>
          <w:tab w:val="right" w:leader="dot" w:pos="9350"/>
        </w:tabs>
        <w:rPr>
          <w:rFonts w:asciiTheme="minorHAnsi" w:eastAsiaTheme="minorEastAsia" w:hAnsiTheme="minorHAnsi"/>
          <w:noProof/>
          <w:sz w:val="22"/>
        </w:rPr>
      </w:pPr>
      <w:hyperlink w:anchor="_Toc195504082" w:history="1">
        <w:r w:rsidRPr="00312F4F">
          <w:rPr>
            <w:rStyle w:val="Hyperlink"/>
            <w:noProof/>
          </w:rPr>
          <w:t>Gambar 4. 20 Mockup Login Admin</w:t>
        </w:r>
        <w:r>
          <w:rPr>
            <w:noProof/>
            <w:webHidden/>
          </w:rPr>
          <w:tab/>
        </w:r>
        <w:r>
          <w:rPr>
            <w:noProof/>
            <w:webHidden/>
          </w:rPr>
          <w:fldChar w:fldCharType="begin"/>
        </w:r>
        <w:r>
          <w:rPr>
            <w:noProof/>
            <w:webHidden/>
          </w:rPr>
          <w:instrText xml:space="preserve"> PAGEREF _Toc195504082 \h </w:instrText>
        </w:r>
        <w:r>
          <w:rPr>
            <w:noProof/>
            <w:webHidden/>
          </w:rPr>
        </w:r>
        <w:r>
          <w:rPr>
            <w:noProof/>
            <w:webHidden/>
          </w:rPr>
          <w:fldChar w:fldCharType="separate"/>
        </w:r>
        <w:r w:rsidR="006C1C49">
          <w:rPr>
            <w:noProof/>
            <w:webHidden/>
          </w:rPr>
          <w:t>107</w:t>
        </w:r>
        <w:r>
          <w:rPr>
            <w:noProof/>
            <w:webHidden/>
          </w:rPr>
          <w:fldChar w:fldCharType="end"/>
        </w:r>
      </w:hyperlink>
    </w:p>
    <w:p w14:paraId="4CC865E3" w14:textId="751FDC57" w:rsidR="00D158F1" w:rsidRDefault="00D158F1">
      <w:pPr>
        <w:pStyle w:val="TableofFigures"/>
        <w:tabs>
          <w:tab w:val="right" w:leader="dot" w:pos="9350"/>
        </w:tabs>
        <w:rPr>
          <w:rFonts w:asciiTheme="minorHAnsi" w:eastAsiaTheme="minorEastAsia" w:hAnsiTheme="minorHAnsi"/>
          <w:noProof/>
          <w:sz w:val="22"/>
        </w:rPr>
      </w:pPr>
      <w:hyperlink w:anchor="_Toc195504083" w:history="1">
        <w:r w:rsidRPr="00312F4F">
          <w:rPr>
            <w:rStyle w:val="Hyperlink"/>
            <w:noProof/>
          </w:rPr>
          <w:t>Gambar 4. 21 Mockup Tampilan dashboard</w:t>
        </w:r>
        <w:r>
          <w:rPr>
            <w:noProof/>
            <w:webHidden/>
          </w:rPr>
          <w:tab/>
        </w:r>
        <w:r>
          <w:rPr>
            <w:noProof/>
            <w:webHidden/>
          </w:rPr>
          <w:fldChar w:fldCharType="begin"/>
        </w:r>
        <w:r>
          <w:rPr>
            <w:noProof/>
            <w:webHidden/>
          </w:rPr>
          <w:instrText xml:space="preserve"> PAGEREF _Toc195504083 \h </w:instrText>
        </w:r>
        <w:r>
          <w:rPr>
            <w:noProof/>
            <w:webHidden/>
          </w:rPr>
        </w:r>
        <w:r>
          <w:rPr>
            <w:noProof/>
            <w:webHidden/>
          </w:rPr>
          <w:fldChar w:fldCharType="separate"/>
        </w:r>
        <w:r w:rsidR="006C1C49">
          <w:rPr>
            <w:noProof/>
            <w:webHidden/>
          </w:rPr>
          <w:t>108</w:t>
        </w:r>
        <w:r>
          <w:rPr>
            <w:noProof/>
            <w:webHidden/>
          </w:rPr>
          <w:fldChar w:fldCharType="end"/>
        </w:r>
      </w:hyperlink>
    </w:p>
    <w:p w14:paraId="3EF9A15D" w14:textId="6C5C0680" w:rsidR="00D158F1" w:rsidRDefault="00D158F1">
      <w:pPr>
        <w:pStyle w:val="TableofFigures"/>
        <w:tabs>
          <w:tab w:val="right" w:leader="dot" w:pos="9350"/>
        </w:tabs>
        <w:rPr>
          <w:rFonts w:asciiTheme="minorHAnsi" w:eastAsiaTheme="minorEastAsia" w:hAnsiTheme="minorHAnsi"/>
          <w:noProof/>
          <w:sz w:val="22"/>
        </w:rPr>
      </w:pPr>
      <w:hyperlink w:anchor="_Toc195504084" w:history="1">
        <w:r w:rsidRPr="00312F4F">
          <w:rPr>
            <w:rStyle w:val="Hyperlink"/>
            <w:noProof/>
          </w:rPr>
          <w:t>Gambar 4. 22 Mockup Tampilan pembuatan quiz</w:t>
        </w:r>
        <w:r>
          <w:rPr>
            <w:noProof/>
            <w:webHidden/>
          </w:rPr>
          <w:tab/>
        </w:r>
        <w:r>
          <w:rPr>
            <w:noProof/>
            <w:webHidden/>
          </w:rPr>
          <w:fldChar w:fldCharType="begin"/>
        </w:r>
        <w:r>
          <w:rPr>
            <w:noProof/>
            <w:webHidden/>
          </w:rPr>
          <w:instrText xml:space="preserve"> PAGEREF _Toc195504084 \h </w:instrText>
        </w:r>
        <w:r>
          <w:rPr>
            <w:noProof/>
            <w:webHidden/>
          </w:rPr>
        </w:r>
        <w:r>
          <w:rPr>
            <w:noProof/>
            <w:webHidden/>
          </w:rPr>
          <w:fldChar w:fldCharType="separate"/>
        </w:r>
        <w:r w:rsidR="006C1C49">
          <w:rPr>
            <w:noProof/>
            <w:webHidden/>
          </w:rPr>
          <w:t>110</w:t>
        </w:r>
        <w:r>
          <w:rPr>
            <w:noProof/>
            <w:webHidden/>
          </w:rPr>
          <w:fldChar w:fldCharType="end"/>
        </w:r>
      </w:hyperlink>
    </w:p>
    <w:p w14:paraId="09B035D8" w14:textId="3A7261B0" w:rsidR="00D158F1" w:rsidRDefault="00D158F1">
      <w:pPr>
        <w:pStyle w:val="TableofFigures"/>
        <w:tabs>
          <w:tab w:val="right" w:leader="dot" w:pos="9350"/>
        </w:tabs>
        <w:rPr>
          <w:rFonts w:asciiTheme="minorHAnsi" w:eastAsiaTheme="minorEastAsia" w:hAnsiTheme="minorHAnsi"/>
          <w:noProof/>
          <w:sz w:val="22"/>
        </w:rPr>
      </w:pPr>
      <w:hyperlink w:anchor="_Toc195504085" w:history="1">
        <w:r w:rsidRPr="00312F4F">
          <w:rPr>
            <w:rStyle w:val="Hyperlink"/>
            <w:noProof/>
          </w:rPr>
          <w:t>Gambar 4. 23 Mockup Buat soal manual</w:t>
        </w:r>
        <w:r>
          <w:rPr>
            <w:noProof/>
            <w:webHidden/>
          </w:rPr>
          <w:tab/>
        </w:r>
        <w:r>
          <w:rPr>
            <w:noProof/>
            <w:webHidden/>
          </w:rPr>
          <w:fldChar w:fldCharType="begin"/>
        </w:r>
        <w:r>
          <w:rPr>
            <w:noProof/>
            <w:webHidden/>
          </w:rPr>
          <w:instrText xml:space="preserve"> PAGEREF _Toc195504085 \h </w:instrText>
        </w:r>
        <w:r>
          <w:rPr>
            <w:noProof/>
            <w:webHidden/>
          </w:rPr>
        </w:r>
        <w:r>
          <w:rPr>
            <w:noProof/>
            <w:webHidden/>
          </w:rPr>
          <w:fldChar w:fldCharType="separate"/>
        </w:r>
        <w:r w:rsidR="006C1C49">
          <w:rPr>
            <w:noProof/>
            <w:webHidden/>
          </w:rPr>
          <w:t>110</w:t>
        </w:r>
        <w:r>
          <w:rPr>
            <w:noProof/>
            <w:webHidden/>
          </w:rPr>
          <w:fldChar w:fldCharType="end"/>
        </w:r>
      </w:hyperlink>
    </w:p>
    <w:p w14:paraId="480E56C4" w14:textId="7F991E78" w:rsidR="00D158F1" w:rsidRDefault="00D158F1">
      <w:pPr>
        <w:pStyle w:val="TableofFigures"/>
        <w:tabs>
          <w:tab w:val="right" w:leader="dot" w:pos="9350"/>
        </w:tabs>
        <w:rPr>
          <w:rFonts w:asciiTheme="minorHAnsi" w:eastAsiaTheme="minorEastAsia" w:hAnsiTheme="minorHAnsi"/>
          <w:noProof/>
          <w:sz w:val="22"/>
        </w:rPr>
      </w:pPr>
      <w:hyperlink w:anchor="_Toc195504086" w:history="1">
        <w:r w:rsidRPr="00312F4F">
          <w:rPr>
            <w:rStyle w:val="Hyperlink"/>
            <w:noProof/>
          </w:rPr>
          <w:t>Gambar 4. 24 Mockup Tampilan daftar quiz</w:t>
        </w:r>
        <w:r>
          <w:rPr>
            <w:noProof/>
            <w:webHidden/>
          </w:rPr>
          <w:tab/>
        </w:r>
        <w:r>
          <w:rPr>
            <w:noProof/>
            <w:webHidden/>
          </w:rPr>
          <w:fldChar w:fldCharType="begin"/>
        </w:r>
        <w:r>
          <w:rPr>
            <w:noProof/>
            <w:webHidden/>
          </w:rPr>
          <w:instrText xml:space="preserve"> PAGEREF _Toc195504086 \h </w:instrText>
        </w:r>
        <w:r>
          <w:rPr>
            <w:noProof/>
            <w:webHidden/>
          </w:rPr>
        </w:r>
        <w:r>
          <w:rPr>
            <w:noProof/>
            <w:webHidden/>
          </w:rPr>
          <w:fldChar w:fldCharType="separate"/>
        </w:r>
        <w:r w:rsidR="006C1C49">
          <w:rPr>
            <w:noProof/>
            <w:webHidden/>
          </w:rPr>
          <w:t>111</w:t>
        </w:r>
        <w:r>
          <w:rPr>
            <w:noProof/>
            <w:webHidden/>
          </w:rPr>
          <w:fldChar w:fldCharType="end"/>
        </w:r>
      </w:hyperlink>
    </w:p>
    <w:p w14:paraId="692378FD" w14:textId="2B8E7AF7" w:rsidR="00D158F1" w:rsidRDefault="00D158F1">
      <w:pPr>
        <w:pStyle w:val="TableofFigures"/>
        <w:tabs>
          <w:tab w:val="right" w:leader="dot" w:pos="9350"/>
        </w:tabs>
        <w:rPr>
          <w:rFonts w:asciiTheme="minorHAnsi" w:eastAsiaTheme="minorEastAsia" w:hAnsiTheme="minorHAnsi"/>
          <w:noProof/>
          <w:sz w:val="22"/>
        </w:rPr>
      </w:pPr>
      <w:hyperlink w:anchor="_Toc195504087" w:history="1">
        <w:r w:rsidRPr="00312F4F">
          <w:rPr>
            <w:rStyle w:val="Hyperlink"/>
            <w:noProof/>
          </w:rPr>
          <w:t>Gambar 4. 25 Mockup Tampilan pop-up Generate Quiz</w:t>
        </w:r>
        <w:r>
          <w:rPr>
            <w:noProof/>
            <w:webHidden/>
          </w:rPr>
          <w:tab/>
        </w:r>
        <w:r>
          <w:rPr>
            <w:noProof/>
            <w:webHidden/>
          </w:rPr>
          <w:fldChar w:fldCharType="begin"/>
        </w:r>
        <w:r>
          <w:rPr>
            <w:noProof/>
            <w:webHidden/>
          </w:rPr>
          <w:instrText xml:space="preserve"> PAGEREF _Toc195504087 \h </w:instrText>
        </w:r>
        <w:r>
          <w:rPr>
            <w:noProof/>
            <w:webHidden/>
          </w:rPr>
        </w:r>
        <w:r>
          <w:rPr>
            <w:noProof/>
            <w:webHidden/>
          </w:rPr>
          <w:fldChar w:fldCharType="separate"/>
        </w:r>
        <w:r w:rsidR="006C1C49">
          <w:rPr>
            <w:noProof/>
            <w:webHidden/>
          </w:rPr>
          <w:t>112</w:t>
        </w:r>
        <w:r>
          <w:rPr>
            <w:noProof/>
            <w:webHidden/>
          </w:rPr>
          <w:fldChar w:fldCharType="end"/>
        </w:r>
      </w:hyperlink>
    </w:p>
    <w:p w14:paraId="10E56F4F" w14:textId="47211DB5" w:rsidR="00D158F1" w:rsidRDefault="00D158F1">
      <w:pPr>
        <w:pStyle w:val="TableofFigures"/>
        <w:tabs>
          <w:tab w:val="right" w:leader="dot" w:pos="9350"/>
        </w:tabs>
        <w:rPr>
          <w:rFonts w:asciiTheme="minorHAnsi" w:eastAsiaTheme="minorEastAsia" w:hAnsiTheme="minorHAnsi"/>
          <w:noProof/>
          <w:sz w:val="22"/>
        </w:rPr>
      </w:pPr>
      <w:hyperlink w:anchor="_Toc195504088" w:history="1">
        <w:r w:rsidRPr="00312F4F">
          <w:rPr>
            <w:rStyle w:val="Hyperlink"/>
            <w:noProof/>
          </w:rPr>
          <w:t>Gambar 4. 26 Mockup Tampilan status quiz</w:t>
        </w:r>
        <w:r>
          <w:rPr>
            <w:noProof/>
            <w:webHidden/>
          </w:rPr>
          <w:tab/>
        </w:r>
        <w:r>
          <w:rPr>
            <w:noProof/>
            <w:webHidden/>
          </w:rPr>
          <w:fldChar w:fldCharType="begin"/>
        </w:r>
        <w:r>
          <w:rPr>
            <w:noProof/>
            <w:webHidden/>
          </w:rPr>
          <w:instrText xml:space="preserve"> PAGEREF _Toc195504088 \h </w:instrText>
        </w:r>
        <w:r>
          <w:rPr>
            <w:noProof/>
            <w:webHidden/>
          </w:rPr>
        </w:r>
        <w:r>
          <w:rPr>
            <w:noProof/>
            <w:webHidden/>
          </w:rPr>
          <w:fldChar w:fldCharType="separate"/>
        </w:r>
        <w:r w:rsidR="006C1C49">
          <w:rPr>
            <w:noProof/>
            <w:webHidden/>
          </w:rPr>
          <w:t>112</w:t>
        </w:r>
        <w:r>
          <w:rPr>
            <w:noProof/>
            <w:webHidden/>
          </w:rPr>
          <w:fldChar w:fldCharType="end"/>
        </w:r>
      </w:hyperlink>
    </w:p>
    <w:p w14:paraId="4CEBE4AB" w14:textId="58EA91A7" w:rsidR="00D158F1" w:rsidRDefault="00D158F1">
      <w:pPr>
        <w:pStyle w:val="TableofFigures"/>
        <w:tabs>
          <w:tab w:val="right" w:leader="dot" w:pos="9350"/>
        </w:tabs>
        <w:rPr>
          <w:rFonts w:asciiTheme="minorHAnsi" w:eastAsiaTheme="minorEastAsia" w:hAnsiTheme="minorHAnsi"/>
          <w:noProof/>
          <w:sz w:val="22"/>
        </w:rPr>
      </w:pPr>
      <w:hyperlink w:anchor="_Toc195504089" w:history="1">
        <w:r w:rsidRPr="00312F4F">
          <w:rPr>
            <w:rStyle w:val="Hyperlink"/>
            <w:noProof/>
          </w:rPr>
          <w:t>Gambar 4. 27 Mockup Tampilan daftar quiz</w:t>
        </w:r>
        <w:r>
          <w:rPr>
            <w:noProof/>
            <w:webHidden/>
          </w:rPr>
          <w:tab/>
        </w:r>
        <w:r>
          <w:rPr>
            <w:noProof/>
            <w:webHidden/>
          </w:rPr>
          <w:fldChar w:fldCharType="begin"/>
        </w:r>
        <w:r>
          <w:rPr>
            <w:noProof/>
            <w:webHidden/>
          </w:rPr>
          <w:instrText xml:space="preserve"> PAGEREF _Toc195504089 \h </w:instrText>
        </w:r>
        <w:r>
          <w:rPr>
            <w:noProof/>
            <w:webHidden/>
          </w:rPr>
        </w:r>
        <w:r>
          <w:rPr>
            <w:noProof/>
            <w:webHidden/>
          </w:rPr>
          <w:fldChar w:fldCharType="separate"/>
        </w:r>
        <w:r w:rsidR="006C1C49">
          <w:rPr>
            <w:noProof/>
            <w:webHidden/>
          </w:rPr>
          <w:t>113</w:t>
        </w:r>
        <w:r>
          <w:rPr>
            <w:noProof/>
            <w:webHidden/>
          </w:rPr>
          <w:fldChar w:fldCharType="end"/>
        </w:r>
      </w:hyperlink>
    </w:p>
    <w:p w14:paraId="7E9804E9" w14:textId="2E7D556E" w:rsidR="00CA74C1" w:rsidRDefault="007314A3" w:rsidP="007314A3">
      <w:pPr>
        <w:pStyle w:val="TableofFigures"/>
        <w:tabs>
          <w:tab w:val="right" w:leader="dot" w:pos="9350"/>
        </w:tabs>
        <w:rPr>
          <w:noProof/>
        </w:rPr>
      </w:pPr>
      <w:r>
        <w:rPr>
          <w:sz w:val="22"/>
        </w:rPr>
        <w:fldChar w:fldCharType="end"/>
      </w:r>
      <w:r w:rsidR="00F56A9C">
        <w:rPr>
          <w:sz w:val="22"/>
        </w:rPr>
        <w:fldChar w:fldCharType="begin"/>
      </w:r>
      <w:r w:rsidR="00F56A9C">
        <w:rPr>
          <w:sz w:val="22"/>
        </w:rPr>
        <w:instrText xml:space="preserve"> TOC \h \z \c "Gambar 5." </w:instrText>
      </w:r>
      <w:r w:rsidR="00F56A9C">
        <w:rPr>
          <w:sz w:val="22"/>
        </w:rPr>
        <w:fldChar w:fldCharType="separate"/>
      </w:r>
    </w:p>
    <w:p w14:paraId="35A050FF" w14:textId="458C0CAE" w:rsidR="00CA74C1" w:rsidRDefault="000D1F3F">
      <w:pPr>
        <w:pStyle w:val="TableofFigures"/>
        <w:tabs>
          <w:tab w:val="right" w:leader="dot" w:pos="9350"/>
        </w:tabs>
        <w:rPr>
          <w:rFonts w:asciiTheme="minorHAnsi" w:eastAsiaTheme="minorEastAsia" w:hAnsiTheme="minorHAnsi"/>
          <w:noProof/>
          <w:sz w:val="22"/>
        </w:rPr>
      </w:pPr>
      <w:hyperlink w:anchor="_Toc195482975" w:history="1">
        <w:r w:rsidR="00CA74C1" w:rsidRPr="00D533B4">
          <w:rPr>
            <w:rStyle w:val="Hyperlink"/>
            <w:noProof/>
          </w:rPr>
          <w:t>Gambar 5. 2 Persiapan File PDF</w:t>
        </w:r>
        <w:r w:rsidR="00CA74C1">
          <w:rPr>
            <w:noProof/>
            <w:webHidden/>
          </w:rPr>
          <w:tab/>
        </w:r>
        <w:r w:rsidR="00CA74C1">
          <w:rPr>
            <w:noProof/>
            <w:webHidden/>
          </w:rPr>
          <w:fldChar w:fldCharType="begin"/>
        </w:r>
        <w:r w:rsidR="00CA74C1">
          <w:rPr>
            <w:noProof/>
            <w:webHidden/>
          </w:rPr>
          <w:instrText xml:space="preserve"> PAGEREF _Toc195482975 \h </w:instrText>
        </w:r>
        <w:r w:rsidR="00CA74C1">
          <w:rPr>
            <w:noProof/>
            <w:webHidden/>
          </w:rPr>
        </w:r>
        <w:r w:rsidR="00CA74C1">
          <w:rPr>
            <w:noProof/>
            <w:webHidden/>
          </w:rPr>
          <w:fldChar w:fldCharType="separate"/>
        </w:r>
        <w:r w:rsidR="006C1C49">
          <w:rPr>
            <w:noProof/>
            <w:webHidden/>
          </w:rPr>
          <w:t>137</w:t>
        </w:r>
        <w:r w:rsidR="00CA74C1">
          <w:rPr>
            <w:noProof/>
            <w:webHidden/>
          </w:rPr>
          <w:fldChar w:fldCharType="end"/>
        </w:r>
      </w:hyperlink>
    </w:p>
    <w:p w14:paraId="62500A85" w14:textId="336EA6AE" w:rsidR="00CA74C1" w:rsidRDefault="000D1F3F">
      <w:pPr>
        <w:pStyle w:val="TableofFigures"/>
        <w:tabs>
          <w:tab w:val="right" w:leader="dot" w:pos="9350"/>
        </w:tabs>
        <w:rPr>
          <w:rFonts w:asciiTheme="minorHAnsi" w:eastAsiaTheme="minorEastAsia" w:hAnsiTheme="minorHAnsi"/>
          <w:noProof/>
          <w:sz w:val="22"/>
        </w:rPr>
      </w:pPr>
      <w:hyperlink w:anchor="_Toc195482976" w:history="1">
        <w:r w:rsidR="00CA74C1" w:rsidRPr="00D533B4">
          <w:rPr>
            <w:rStyle w:val="Hyperlink"/>
            <w:noProof/>
          </w:rPr>
          <w:t>Gambar 5. 3 Unggah File PDF</w:t>
        </w:r>
        <w:r w:rsidR="00CA74C1">
          <w:rPr>
            <w:noProof/>
            <w:webHidden/>
          </w:rPr>
          <w:tab/>
        </w:r>
        <w:r w:rsidR="00CA74C1">
          <w:rPr>
            <w:noProof/>
            <w:webHidden/>
          </w:rPr>
          <w:fldChar w:fldCharType="begin"/>
        </w:r>
        <w:r w:rsidR="00CA74C1">
          <w:rPr>
            <w:noProof/>
            <w:webHidden/>
          </w:rPr>
          <w:instrText xml:space="preserve"> PAGEREF _Toc195482976 \h </w:instrText>
        </w:r>
        <w:r w:rsidR="00CA74C1">
          <w:rPr>
            <w:noProof/>
            <w:webHidden/>
          </w:rPr>
        </w:r>
        <w:r w:rsidR="00CA74C1">
          <w:rPr>
            <w:noProof/>
            <w:webHidden/>
          </w:rPr>
          <w:fldChar w:fldCharType="separate"/>
        </w:r>
        <w:r w:rsidR="006C1C49">
          <w:rPr>
            <w:noProof/>
            <w:webHidden/>
          </w:rPr>
          <w:t>139</w:t>
        </w:r>
        <w:r w:rsidR="00CA74C1">
          <w:rPr>
            <w:noProof/>
            <w:webHidden/>
          </w:rPr>
          <w:fldChar w:fldCharType="end"/>
        </w:r>
      </w:hyperlink>
    </w:p>
    <w:p w14:paraId="33B07FE3" w14:textId="2A45651D" w:rsidR="00CA74C1" w:rsidRDefault="000D1F3F">
      <w:pPr>
        <w:pStyle w:val="TableofFigures"/>
        <w:tabs>
          <w:tab w:val="right" w:leader="dot" w:pos="9350"/>
        </w:tabs>
        <w:rPr>
          <w:rFonts w:asciiTheme="minorHAnsi" w:eastAsiaTheme="minorEastAsia" w:hAnsiTheme="minorHAnsi"/>
          <w:noProof/>
          <w:sz w:val="22"/>
        </w:rPr>
      </w:pPr>
      <w:hyperlink w:anchor="_Toc195482977" w:history="1">
        <w:r w:rsidR="00CA74C1" w:rsidRPr="00D533B4">
          <w:rPr>
            <w:rStyle w:val="Hyperlink"/>
            <w:noProof/>
          </w:rPr>
          <w:t>Gambar 5. 4 Menentukan Type Soal</w:t>
        </w:r>
        <w:r w:rsidR="00CA74C1">
          <w:rPr>
            <w:noProof/>
            <w:webHidden/>
          </w:rPr>
          <w:tab/>
        </w:r>
        <w:r w:rsidR="00CA74C1">
          <w:rPr>
            <w:noProof/>
            <w:webHidden/>
          </w:rPr>
          <w:fldChar w:fldCharType="begin"/>
        </w:r>
        <w:r w:rsidR="00CA74C1">
          <w:rPr>
            <w:noProof/>
            <w:webHidden/>
          </w:rPr>
          <w:instrText xml:space="preserve"> PAGEREF _Toc195482977 \h </w:instrText>
        </w:r>
        <w:r w:rsidR="00CA74C1">
          <w:rPr>
            <w:noProof/>
            <w:webHidden/>
          </w:rPr>
        </w:r>
        <w:r w:rsidR="00CA74C1">
          <w:rPr>
            <w:noProof/>
            <w:webHidden/>
          </w:rPr>
          <w:fldChar w:fldCharType="separate"/>
        </w:r>
        <w:r w:rsidR="006C1C49">
          <w:rPr>
            <w:noProof/>
            <w:webHidden/>
          </w:rPr>
          <w:t>140</w:t>
        </w:r>
        <w:r w:rsidR="00CA74C1">
          <w:rPr>
            <w:noProof/>
            <w:webHidden/>
          </w:rPr>
          <w:fldChar w:fldCharType="end"/>
        </w:r>
      </w:hyperlink>
    </w:p>
    <w:p w14:paraId="1526ECB4" w14:textId="43219F13" w:rsidR="00CA74C1" w:rsidRDefault="000D1F3F">
      <w:pPr>
        <w:pStyle w:val="TableofFigures"/>
        <w:tabs>
          <w:tab w:val="right" w:leader="dot" w:pos="9350"/>
        </w:tabs>
        <w:rPr>
          <w:rFonts w:asciiTheme="minorHAnsi" w:eastAsiaTheme="minorEastAsia" w:hAnsiTheme="minorHAnsi"/>
          <w:noProof/>
          <w:sz w:val="22"/>
        </w:rPr>
      </w:pPr>
      <w:hyperlink w:anchor="_Toc195482978" w:history="1">
        <w:r w:rsidR="00CA74C1" w:rsidRPr="00D533B4">
          <w:rPr>
            <w:rStyle w:val="Hyperlink"/>
            <w:noProof/>
          </w:rPr>
          <w:t>Gambar 5. 5 Soal yang sudah digenerate</w:t>
        </w:r>
        <w:r w:rsidR="00CA74C1">
          <w:rPr>
            <w:noProof/>
            <w:webHidden/>
          </w:rPr>
          <w:tab/>
        </w:r>
        <w:r w:rsidR="00CA74C1">
          <w:rPr>
            <w:noProof/>
            <w:webHidden/>
          </w:rPr>
          <w:fldChar w:fldCharType="begin"/>
        </w:r>
        <w:r w:rsidR="00CA74C1">
          <w:rPr>
            <w:noProof/>
            <w:webHidden/>
          </w:rPr>
          <w:instrText xml:space="preserve"> PAGEREF _Toc195482978 \h </w:instrText>
        </w:r>
        <w:r w:rsidR="00CA74C1">
          <w:rPr>
            <w:noProof/>
            <w:webHidden/>
          </w:rPr>
        </w:r>
        <w:r w:rsidR="00CA74C1">
          <w:rPr>
            <w:noProof/>
            <w:webHidden/>
          </w:rPr>
          <w:fldChar w:fldCharType="separate"/>
        </w:r>
        <w:r w:rsidR="006C1C49">
          <w:rPr>
            <w:noProof/>
            <w:webHidden/>
          </w:rPr>
          <w:t>142</w:t>
        </w:r>
        <w:r w:rsidR="00CA74C1">
          <w:rPr>
            <w:noProof/>
            <w:webHidden/>
          </w:rPr>
          <w:fldChar w:fldCharType="end"/>
        </w:r>
      </w:hyperlink>
    </w:p>
    <w:p w14:paraId="11536293" w14:textId="6E455DDB" w:rsidR="00CA74C1" w:rsidRDefault="000D1F3F">
      <w:pPr>
        <w:pStyle w:val="TableofFigures"/>
        <w:tabs>
          <w:tab w:val="right" w:leader="dot" w:pos="9350"/>
        </w:tabs>
        <w:rPr>
          <w:rFonts w:asciiTheme="minorHAnsi" w:eastAsiaTheme="minorEastAsia" w:hAnsiTheme="minorHAnsi"/>
          <w:noProof/>
          <w:sz w:val="22"/>
        </w:rPr>
      </w:pPr>
      <w:hyperlink w:anchor="_Toc195482979" w:history="1">
        <w:r w:rsidR="00CA74C1" w:rsidRPr="00D533B4">
          <w:rPr>
            <w:rStyle w:val="Hyperlink"/>
            <w:noProof/>
          </w:rPr>
          <w:t>Gambar 5. 6 Quiz user</w:t>
        </w:r>
        <w:r w:rsidR="00CA74C1">
          <w:rPr>
            <w:noProof/>
            <w:webHidden/>
          </w:rPr>
          <w:tab/>
        </w:r>
        <w:r w:rsidR="00CA74C1">
          <w:rPr>
            <w:noProof/>
            <w:webHidden/>
          </w:rPr>
          <w:fldChar w:fldCharType="begin"/>
        </w:r>
        <w:r w:rsidR="00CA74C1">
          <w:rPr>
            <w:noProof/>
            <w:webHidden/>
          </w:rPr>
          <w:instrText xml:space="preserve"> PAGEREF _Toc195482979 \h </w:instrText>
        </w:r>
        <w:r w:rsidR="00CA74C1">
          <w:rPr>
            <w:noProof/>
            <w:webHidden/>
          </w:rPr>
        </w:r>
        <w:r w:rsidR="00CA74C1">
          <w:rPr>
            <w:noProof/>
            <w:webHidden/>
          </w:rPr>
          <w:fldChar w:fldCharType="separate"/>
        </w:r>
        <w:r w:rsidR="006C1C49">
          <w:rPr>
            <w:noProof/>
            <w:webHidden/>
          </w:rPr>
          <w:t>144</w:t>
        </w:r>
        <w:r w:rsidR="00CA74C1">
          <w:rPr>
            <w:noProof/>
            <w:webHidden/>
          </w:rPr>
          <w:fldChar w:fldCharType="end"/>
        </w:r>
      </w:hyperlink>
    </w:p>
    <w:p w14:paraId="183AFC56" w14:textId="720E5DF3" w:rsidR="00186E35" w:rsidRDefault="000D1F3F" w:rsidP="007314A3">
      <w:pPr>
        <w:pStyle w:val="TableofFigures"/>
        <w:tabs>
          <w:tab w:val="right" w:leader="dot" w:pos="9350"/>
        </w:tabs>
        <w:rPr>
          <w:sz w:val="22"/>
        </w:rPr>
      </w:pPr>
      <w:hyperlink w:anchor="_Toc195482980" w:history="1">
        <w:r w:rsidR="00CA74C1" w:rsidRPr="00D533B4">
          <w:rPr>
            <w:rStyle w:val="Hyperlink"/>
            <w:noProof/>
          </w:rPr>
          <w:t>Gambar 5. 7 Feedback</w:t>
        </w:r>
        <w:r w:rsidR="00CA74C1">
          <w:rPr>
            <w:noProof/>
            <w:webHidden/>
          </w:rPr>
          <w:tab/>
        </w:r>
        <w:r w:rsidR="00CA74C1">
          <w:rPr>
            <w:noProof/>
            <w:webHidden/>
          </w:rPr>
          <w:fldChar w:fldCharType="begin"/>
        </w:r>
        <w:r w:rsidR="00CA74C1">
          <w:rPr>
            <w:noProof/>
            <w:webHidden/>
          </w:rPr>
          <w:instrText xml:space="preserve"> PAGEREF _Toc195482980 \h </w:instrText>
        </w:r>
        <w:r w:rsidR="00CA74C1">
          <w:rPr>
            <w:noProof/>
            <w:webHidden/>
          </w:rPr>
        </w:r>
        <w:r w:rsidR="00CA74C1">
          <w:rPr>
            <w:noProof/>
            <w:webHidden/>
          </w:rPr>
          <w:fldChar w:fldCharType="separate"/>
        </w:r>
        <w:r w:rsidR="006C1C49">
          <w:rPr>
            <w:noProof/>
            <w:webHidden/>
          </w:rPr>
          <w:t>147</w:t>
        </w:r>
        <w:r w:rsidR="00CA74C1">
          <w:rPr>
            <w:noProof/>
            <w:webHidden/>
          </w:rPr>
          <w:fldChar w:fldCharType="end"/>
        </w:r>
      </w:hyperlink>
      <w:r w:rsidR="00F56A9C">
        <w:rPr>
          <w:sz w:val="22"/>
        </w:rPr>
        <w:fldChar w:fldCharType="end"/>
      </w:r>
    </w:p>
    <w:p w14:paraId="05A94FEA" w14:textId="5C180EEE" w:rsidR="00CA74C1" w:rsidRDefault="008749F4">
      <w:pPr>
        <w:pStyle w:val="TableofFigures"/>
        <w:tabs>
          <w:tab w:val="right" w:leader="dot" w:pos="9350"/>
        </w:tabs>
        <w:rPr>
          <w:rFonts w:asciiTheme="minorHAnsi" w:eastAsiaTheme="minorEastAsia" w:hAnsiTheme="minorHAnsi"/>
          <w:noProof/>
          <w:sz w:val="22"/>
        </w:rPr>
      </w:pPr>
      <w:r>
        <w:fldChar w:fldCharType="begin"/>
      </w:r>
      <w:r>
        <w:instrText xml:space="preserve"> TOC \h \z \c "Gambar 6." </w:instrText>
      </w:r>
      <w:r>
        <w:fldChar w:fldCharType="separate"/>
      </w:r>
      <w:hyperlink w:anchor="_Toc195482981" w:history="1">
        <w:r w:rsidR="00CA74C1" w:rsidRPr="00D53580">
          <w:rPr>
            <w:rStyle w:val="Hyperlink"/>
            <w:noProof/>
          </w:rPr>
          <w:t>Gambar 6. 1 Hasil Implementasi Register</w:t>
        </w:r>
        <w:r w:rsidR="00CA74C1">
          <w:rPr>
            <w:noProof/>
            <w:webHidden/>
          </w:rPr>
          <w:tab/>
        </w:r>
        <w:r w:rsidR="00CA74C1">
          <w:rPr>
            <w:noProof/>
            <w:webHidden/>
          </w:rPr>
          <w:fldChar w:fldCharType="begin"/>
        </w:r>
        <w:r w:rsidR="00CA74C1">
          <w:rPr>
            <w:noProof/>
            <w:webHidden/>
          </w:rPr>
          <w:instrText xml:space="preserve"> PAGEREF _Toc195482981 \h </w:instrText>
        </w:r>
        <w:r w:rsidR="00CA74C1">
          <w:rPr>
            <w:noProof/>
            <w:webHidden/>
          </w:rPr>
        </w:r>
        <w:r w:rsidR="00CA74C1">
          <w:rPr>
            <w:noProof/>
            <w:webHidden/>
          </w:rPr>
          <w:fldChar w:fldCharType="separate"/>
        </w:r>
        <w:r w:rsidR="006C1C49">
          <w:rPr>
            <w:noProof/>
            <w:webHidden/>
          </w:rPr>
          <w:t>160</w:t>
        </w:r>
        <w:r w:rsidR="00CA74C1">
          <w:rPr>
            <w:noProof/>
            <w:webHidden/>
          </w:rPr>
          <w:fldChar w:fldCharType="end"/>
        </w:r>
      </w:hyperlink>
    </w:p>
    <w:p w14:paraId="4B6B6E7E" w14:textId="34D69322" w:rsidR="00CA74C1" w:rsidRDefault="000D1F3F">
      <w:pPr>
        <w:pStyle w:val="TableofFigures"/>
        <w:tabs>
          <w:tab w:val="right" w:leader="dot" w:pos="9350"/>
        </w:tabs>
        <w:rPr>
          <w:rFonts w:asciiTheme="minorHAnsi" w:eastAsiaTheme="minorEastAsia" w:hAnsiTheme="minorHAnsi"/>
          <w:noProof/>
          <w:sz w:val="22"/>
        </w:rPr>
      </w:pPr>
      <w:hyperlink w:anchor="_Toc195482982" w:history="1">
        <w:r w:rsidR="00CA74C1" w:rsidRPr="00D53580">
          <w:rPr>
            <w:rStyle w:val="Hyperlink"/>
            <w:noProof/>
          </w:rPr>
          <w:t>Gambar 6. 2 Hasil Implementasi Login</w:t>
        </w:r>
        <w:r w:rsidR="00CA74C1">
          <w:rPr>
            <w:noProof/>
            <w:webHidden/>
          </w:rPr>
          <w:tab/>
        </w:r>
        <w:r w:rsidR="00CA74C1">
          <w:rPr>
            <w:noProof/>
            <w:webHidden/>
          </w:rPr>
          <w:fldChar w:fldCharType="begin"/>
        </w:r>
        <w:r w:rsidR="00CA74C1">
          <w:rPr>
            <w:noProof/>
            <w:webHidden/>
          </w:rPr>
          <w:instrText xml:space="preserve"> PAGEREF _Toc195482982 \h </w:instrText>
        </w:r>
        <w:r w:rsidR="00CA74C1">
          <w:rPr>
            <w:noProof/>
            <w:webHidden/>
          </w:rPr>
        </w:r>
        <w:r w:rsidR="00CA74C1">
          <w:rPr>
            <w:noProof/>
            <w:webHidden/>
          </w:rPr>
          <w:fldChar w:fldCharType="separate"/>
        </w:r>
        <w:r w:rsidR="006C1C49">
          <w:rPr>
            <w:noProof/>
            <w:webHidden/>
          </w:rPr>
          <w:t>161</w:t>
        </w:r>
        <w:r w:rsidR="00CA74C1">
          <w:rPr>
            <w:noProof/>
            <w:webHidden/>
          </w:rPr>
          <w:fldChar w:fldCharType="end"/>
        </w:r>
      </w:hyperlink>
    </w:p>
    <w:p w14:paraId="737AB13C" w14:textId="2E54A0AC" w:rsidR="00CA74C1" w:rsidRDefault="000D1F3F">
      <w:pPr>
        <w:pStyle w:val="TableofFigures"/>
        <w:tabs>
          <w:tab w:val="right" w:leader="dot" w:pos="9350"/>
        </w:tabs>
        <w:rPr>
          <w:rFonts w:asciiTheme="minorHAnsi" w:eastAsiaTheme="minorEastAsia" w:hAnsiTheme="minorHAnsi"/>
          <w:noProof/>
          <w:sz w:val="22"/>
        </w:rPr>
      </w:pPr>
      <w:hyperlink w:anchor="_Toc195482983" w:history="1">
        <w:r w:rsidR="00CA74C1" w:rsidRPr="00D53580">
          <w:rPr>
            <w:rStyle w:val="Hyperlink"/>
            <w:noProof/>
          </w:rPr>
          <w:t>Gambar 6. 3 Hasil Implementasi Generate Soal</w:t>
        </w:r>
        <w:r w:rsidR="00CA74C1">
          <w:rPr>
            <w:noProof/>
            <w:webHidden/>
          </w:rPr>
          <w:tab/>
        </w:r>
        <w:r w:rsidR="00CA74C1">
          <w:rPr>
            <w:noProof/>
            <w:webHidden/>
          </w:rPr>
          <w:fldChar w:fldCharType="begin"/>
        </w:r>
        <w:r w:rsidR="00CA74C1">
          <w:rPr>
            <w:noProof/>
            <w:webHidden/>
          </w:rPr>
          <w:instrText xml:space="preserve"> PAGEREF _Toc195482983 \h </w:instrText>
        </w:r>
        <w:r w:rsidR="00CA74C1">
          <w:rPr>
            <w:noProof/>
            <w:webHidden/>
          </w:rPr>
        </w:r>
        <w:r w:rsidR="00CA74C1">
          <w:rPr>
            <w:noProof/>
            <w:webHidden/>
          </w:rPr>
          <w:fldChar w:fldCharType="separate"/>
        </w:r>
        <w:r w:rsidR="006C1C49">
          <w:rPr>
            <w:noProof/>
            <w:webHidden/>
          </w:rPr>
          <w:t>162</w:t>
        </w:r>
        <w:r w:rsidR="00CA74C1">
          <w:rPr>
            <w:noProof/>
            <w:webHidden/>
          </w:rPr>
          <w:fldChar w:fldCharType="end"/>
        </w:r>
      </w:hyperlink>
    </w:p>
    <w:p w14:paraId="44EE465B" w14:textId="6D61EE1C" w:rsidR="00CA74C1" w:rsidRDefault="000D1F3F">
      <w:pPr>
        <w:pStyle w:val="TableofFigures"/>
        <w:tabs>
          <w:tab w:val="right" w:leader="dot" w:pos="9350"/>
        </w:tabs>
        <w:rPr>
          <w:rFonts w:asciiTheme="minorHAnsi" w:eastAsiaTheme="minorEastAsia" w:hAnsiTheme="minorHAnsi"/>
          <w:noProof/>
          <w:sz w:val="22"/>
        </w:rPr>
      </w:pPr>
      <w:hyperlink w:anchor="_Toc195482984" w:history="1">
        <w:r w:rsidR="00CA74C1" w:rsidRPr="00D53580">
          <w:rPr>
            <w:rStyle w:val="Hyperlink"/>
            <w:noProof/>
          </w:rPr>
          <w:t>Gambar 6. 4 Hasil Implementasi Mengatur Time, Point, dan Level</w:t>
        </w:r>
        <w:r w:rsidR="00CA74C1">
          <w:rPr>
            <w:noProof/>
            <w:webHidden/>
          </w:rPr>
          <w:tab/>
        </w:r>
        <w:r w:rsidR="00CA74C1">
          <w:rPr>
            <w:noProof/>
            <w:webHidden/>
          </w:rPr>
          <w:fldChar w:fldCharType="begin"/>
        </w:r>
        <w:r w:rsidR="00CA74C1">
          <w:rPr>
            <w:noProof/>
            <w:webHidden/>
          </w:rPr>
          <w:instrText xml:space="preserve"> PAGEREF _Toc195482984 \h </w:instrText>
        </w:r>
        <w:r w:rsidR="00CA74C1">
          <w:rPr>
            <w:noProof/>
            <w:webHidden/>
          </w:rPr>
        </w:r>
        <w:r w:rsidR="00CA74C1">
          <w:rPr>
            <w:noProof/>
            <w:webHidden/>
          </w:rPr>
          <w:fldChar w:fldCharType="separate"/>
        </w:r>
        <w:r w:rsidR="006C1C49">
          <w:rPr>
            <w:noProof/>
            <w:webHidden/>
          </w:rPr>
          <w:t>164</w:t>
        </w:r>
        <w:r w:rsidR="00CA74C1">
          <w:rPr>
            <w:noProof/>
            <w:webHidden/>
          </w:rPr>
          <w:fldChar w:fldCharType="end"/>
        </w:r>
      </w:hyperlink>
    </w:p>
    <w:p w14:paraId="040DD8C5" w14:textId="39BFF1E8" w:rsidR="00CA74C1" w:rsidRDefault="000D1F3F">
      <w:pPr>
        <w:pStyle w:val="TableofFigures"/>
        <w:tabs>
          <w:tab w:val="right" w:leader="dot" w:pos="9350"/>
        </w:tabs>
        <w:rPr>
          <w:rFonts w:asciiTheme="minorHAnsi" w:eastAsiaTheme="minorEastAsia" w:hAnsiTheme="minorHAnsi"/>
          <w:noProof/>
          <w:sz w:val="22"/>
        </w:rPr>
      </w:pPr>
      <w:hyperlink w:anchor="_Toc195482985" w:history="1">
        <w:r w:rsidR="00CA74C1" w:rsidRPr="00D53580">
          <w:rPr>
            <w:rStyle w:val="Hyperlink"/>
            <w:noProof/>
          </w:rPr>
          <w:t>Gambar 6. 5 Hasil Implementasi Pengaturan Quiz</w:t>
        </w:r>
        <w:r w:rsidR="00CA74C1">
          <w:rPr>
            <w:noProof/>
            <w:webHidden/>
          </w:rPr>
          <w:tab/>
        </w:r>
        <w:r w:rsidR="00CA74C1">
          <w:rPr>
            <w:noProof/>
            <w:webHidden/>
          </w:rPr>
          <w:fldChar w:fldCharType="begin"/>
        </w:r>
        <w:r w:rsidR="00CA74C1">
          <w:rPr>
            <w:noProof/>
            <w:webHidden/>
          </w:rPr>
          <w:instrText xml:space="preserve"> PAGEREF _Toc195482985 \h </w:instrText>
        </w:r>
        <w:r w:rsidR="00CA74C1">
          <w:rPr>
            <w:noProof/>
            <w:webHidden/>
          </w:rPr>
        </w:r>
        <w:r w:rsidR="00CA74C1">
          <w:rPr>
            <w:noProof/>
            <w:webHidden/>
          </w:rPr>
          <w:fldChar w:fldCharType="separate"/>
        </w:r>
        <w:r w:rsidR="006C1C49">
          <w:rPr>
            <w:noProof/>
            <w:webHidden/>
          </w:rPr>
          <w:t>165</w:t>
        </w:r>
        <w:r w:rsidR="00CA74C1">
          <w:rPr>
            <w:noProof/>
            <w:webHidden/>
          </w:rPr>
          <w:fldChar w:fldCharType="end"/>
        </w:r>
      </w:hyperlink>
    </w:p>
    <w:p w14:paraId="2241AA87" w14:textId="6528DBD3" w:rsidR="00CA74C1" w:rsidRDefault="000D1F3F">
      <w:pPr>
        <w:pStyle w:val="TableofFigures"/>
        <w:tabs>
          <w:tab w:val="right" w:leader="dot" w:pos="9350"/>
        </w:tabs>
        <w:rPr>
          <w:rFonts w:asciiTheme="minorHAnsi" w:eastAsiaTheme="minorEastAsia" w:hAnsiTheme="minorHAnsi"/>
          <w:noProof/>
          <w:sz w:val="22"/>
        </w:rPr>
      </w:pPr>
      <w:hyperlink w:anchor="_Toc195482986" w:history="1">
        <w:r w:rsidR="00CA74C1" w:rsidRPr="00D53580">
          <w:rPr>
            <w:rStyle w:val="Hyperlink"/>
            <w:noProof/>
          </w:rPr>
          <w:t>Gambar 6. 6 Hasil Implementasi Quiz Open</w:t>
        </w:r>
        <w:r w:rsidR="00CA74C1">
          <w:rPr>
            <w:noProof/>
            <w:webHidden/>
          </w:rPr>
          <w:tab/>
        </w:r>
        <w:r w:rsidR="00CA74C1">
          <w:rPr>
            <w:noProof/>
            <w:webHidden/>
          </w:rPr>
          <w:fldChar w:fldCharType="begin"/>
        </w:r>
        <w:r w:rsidR="00CA74C1">
          <w:rPr>
            <w:noProof/>
            <w:webHidden/>
          </w:rPr>
          <w:instrText xml:space="preserve"> PAGEREF _Toc195482986 \h </w:instrText>
        </w:r>
        <w:r w:rsidR="00CA74C1">
          <w:rPr>
            <w:noProof/>
            <w:webHidden/>
          </w:rPr>
        </w:r>
        <w:r w:rsidR="00CA74C1">
          <w:rPr>
            <w:noProof/>
            <w:webHidden/>
          </w:rPr>
          <w:fldChar w:fldCharType="separate"/>
        </w:r>
        <w:r w:rsidR="006C1C49">
          <w:rPr>
            <w:noProof/>
            <w:webHidden/>
          </w:rPr>
          <w:t>166</w:t>
        </w:r>
        <w:r w:rsidR="00CA74C1">
          <w:rPr>
            <w:noProof/>
            <w:webHidden/>
          </w:rPr>
          <w:fldChar w:fldCharType="end"/>
        </w:r>
      </w:hyperlink>
    </w:p>
    <w:p w14:paraId="4C37AFEB" w14:textId="12837FCC" w:rsidR="00CA74C1" w:rsidRDefault="000D1F3F">
      <w:pPr>
        <w:pStyle w:val="TableofFigures"/>
        <w:tabs>
          <w:tab w:val="right" w:leader="dot" w:pos="9350"/>
        </w:tabs>
        <w:rPr>
          <w:rFonts w:asciiTheme="minorHAnsi" w:eastAsiaTheme="minorEastAsia" w:hAnsiTheme="minorHAnsi"/>
          <w:noProof/>
          <w:sz w:val="22"/>
        </w:rPr>
      </w:pPr>
      <w:hyperlink w:anchor="_Toc195482987" w:history="1">
        <w:r w:rsidR="00CA74C1" w:rsidRPr="00D53580">
          <w:rPr>
            <w:rStyle w:val="Hyperlink"/>
            <w:noProof/>
          </w:rPr>
          <w:t>Gambar 6. 7 Hasil Implementasi Mulai Quiz</w:t>
        </w:r>
        <w:r w:rsidR="00CA74C1">
          <w:rPr>
            <w:noProof/>
            <w:webHidden/>
          </w:rPr>
          <w:tab/>
        </w:r>
        <w:r w:rsidR="00CA74C1">
          <w:rPr>
            <w:noProof/>
            <w:webHidden/>
          </w:rPr>
          <w:fldChar w:fldCharType="begin"/>
        </w:r>
        <w:r w:rsidR="00CA74C1">
          <w:rPr>
            <w:noProof/>
            <w:webHidden/>
          </w:rPr>
          <w:instrText xml:space="preserve"> PAGEREF _Toc195482987 \h </w:instrText>
        </w:r>
        <w:r w:rsidR="00CA74C1">
          <w:rPr>
            <w:noProof/>
            <w:webHidden/>
          </w:rPr>
        </w:r>
        <w:r w:rsidR="00CA74C1">
          <w:rPr>
            <w:noProof/>
            <w:webHidden/>
          </w:rPr>
          <w:fldChar w:fldCharType="separate"/>
        </w:r>
        <w:r w:rsidR="006C1C49">
          <w:rPr>
            <w:noProof/>
            <w:webHidden/>
          </w:rPr>
          <w:t>167</w:t>
        </w:r>
        <w:r w:rsidR="00CA74C1">
          <w:rPr>
            <w:noProof/>
            <w:webHidden/>
          </w:rPr>
          <w:fldChar w:fldCharType="end"/>
        </w:r>
      </w:hyperlink>
    </w:p>
    <w:p w14:paraId="0F64B107" w14:textId="4828F0FD" w:rsidR="00CA74C1" w:rsidRDefault="000D1F3F">
      <w:pPr>
        <w:pStyle w:val="TableofFigures"/>
        <w:tabs>
          <w:tab w:val="right" w:leader="dot" w:pos="9350"/>
        </w:tabs>
        <w:rPr>
          <w:rFonts w:asciiTheme="minorHAnsi" w:eastAsiaTheme="minorEastAsia" w:hAnsiTheme="minorHAnsi"/>
          <w:noProof/>
          <w:sz w:val="22"/>
        </w:rPr>
      </w:pPr>
      <w:hyperlink w:anchor="_Toc195482988" w:history="1">
        <w:r w:rsidR="00CA74C1" w:rsidRPr="00D53580">
          <w:rPr>
            <w:rStyle w:val="Hyperlink"/>
            <w:noProof/>
          </w:rPr>
          <w:t>Gambar 6. 8 Hasil Implementasi Tampilan Quiz User Multiple Choice</w:t>
        </w:r>
        <w:r w:rsidR="00CA74C1">
          <w:rPr>
            <w:noProof/>
            <w:webHidden/>
          </w:rPr>
          <w:tab/>
        </w:r>
        <w:r w:rsidR="00CA74C1">
          <w:rPr>
            <w:noProof/>
            <w:webHidden/>
          </w:rPr>
          <w:fldChar w:fldCharType="begin"/>
        </w:r>
        <w:r w:rsidR="00CA74C1">
          <w:rPr>
            <w:noProof/>
            <w:webHidden/>
          </w:rPr>
          <w:instrText xml:space="preserve"> PAGEREF _Toc195482988 \h </w:instrText>
        </w:r>
        <w:r w:rsidR="00CA74C1">
          <w:rPr>
            <w:noProof/>
            <w:webHidden/>
          </w:rPr>
        </w:r>
        <w:r w:rsidR="00CA74C1">
          <w:rPr>
            <w:noProof/>
            <w:webHidden/>
          </w:rPr>
          <w:fldChar w:fldCharType="separate"/>
        </w:r>
        <w:r w:rsidR="006C1C49">
          <w:rPr>
            <w:noProof/>
            <w:webHidden/>
          </w:rPr>
          <w:t>168</w:t>
        </w:r>
        <w:r w:rsidR="00CA74C1">
          <w:rPr>
            <w:noProof/>
            <w:webHidden/>
          </w:rPr>
          <w:fldChar w:fldCharType="end"/>
        </w:r>
      </w:hyperlink>
    </w:p>
    <w:p w14:paraId="24E8072D" w14:textId="758DADAE" w:rsidR="00CA74C1" w:rsidRDefault="000D1F3F">
      <w:pPr>
        <w:pStyle w:val="TableofFigures"/>
        <w:tabs>
          <w:tab w:val="right" w:leader="dot" w:pos="9350"/>
        </w:tabs>
        <w:rPr>
          <w:rFonts w:asciiTheme="minorHAnsi" w:eastAsiaTheme="minorEastAsia" w:hAnsiTheme="minorHAnsi"/>
          <w:noProof/>
          <w:sz w:val="22"/>
        </w:rPr>
      </w:pPr>
      <w:hyperlink w:anchor="_Toc195482989" w:history="1">
        <w:r w:rsidR="00CA74C1" w:rsidRPr="00D53580">
          <w:rPr>
            <w:rStyle w:val="Hyperlink"/>
            <w:noProof/>
          </w:rPr>
          <w:t>Gambar 6. 9 Hasil Implementasi Quiz User Tipe Short Answer</w:t>
        </w:r>
        <w:r w:rsidR="00CA74C1">
          <w:rPr>
            <w:noProof/>
            <w:webHidden/>
          </w:rPr>
          <w:tab/>
        </w:r>
        <w:r w:rsidR="00CA74C1">
          <w:rPr>
            <w:noProof/>
            <w:webHidden/>
          </w:rPr>
          <w:fldChar w:fldCharType="begin"/>
        </w:r>
        <w:r w:rsidR="00CA74C1">
          <w:rPr>
            <w:noProof/>
            <w:webHidden/>
          </w:rPr>
          <w:instrText xml:space="preserve"> PAGEREF _Toc195482989 \h </w:instrText>
        </w:r>
        <w:r w:rsidR="00CA74C1">
          <w:rPr>
            <w:noProof/>
            <w:webHidden/>
          </w:rPr>
        </w:r>
        <w:r w:rsidR="00CA74C1">
          <w:rPr>
            <w:noProof/>
            <w:webHidden/>
          </w:rPr>
          <w:fldChar w:fldCharType="separate"/>
        </w:r>
        <w:r w:rsidR="006C1C49">
          <w:rPr>
            <w:noProof/>
            <w:webHidden/>
          </w:rPr>
          <w:t>168</w:t>
        </w:r>
        <w:r w:rsidR="00CA74C1">
          <w:rPr>
            <w:noProof/>
            <w:webHidden/>
          </w:rPr>
          <w:fldChar w:fldCharType="end"/>
        </w:r>
      </w:hyperlink>
    </w:p>
    <w:p w14:paraId="74681493" w14:textId="3B280680" w:rsidR="00CA74C1" w:rsidRDefault="000D1F3F">
      <w:pPr>
        <w:pStyle w:val="TableofFigures"/>
        <w:tabs>
          <w:tab w:val="right" w:leader="dot" w:pos="9350"/>
        </w:tabs>
        <w:rPr>
          <w:rFonts w:asciiTheme="minorHAnsi" w:eastAsiaTheme="minorEastAsia" w:hAnsiTheme="minorHAnsi"/>
          <w:noProof/>
          <w:sz w:val="22"/>
        </w:rPr>
      </w:pPr>
      <w:hyperlink w:anchor="_Toc195482990" w:history="1">
        <w:r w:rsidR="00CA74C1" w:rsidRPr="00D53580">
          <w:rPr>
            <w:rStyle w:val="Hyperlink"/>
            <w:noProof/>
          </w:rPr>
          <w:t>Gambar 6. 10 Hasil Implementasi Feedback Multiple Choice</w:t>
        </w:r>
        <w:r w:rsidR="00CA74C1">
          <w:rPr>
            <w:noProof/>
            <w:webHidden/>
          </w:rPr>
          <w:tab/>
        </w:r>
        <w:r w:rsidR="00CA74C1">
          <w:rPr>
            <w:noProof/>
            <w:webHidden/>
          </w:rPr>
          <w:fldChar w:fldCharType="begin"/>
        </w:r>
        <w:r w:rsidR="00CA74C1">
          <w:rPr>
            <w:noProof/>
            <w:webHidden/>
          </w:rPr>
          <w:instrText xml:space="preserve"> PAGEREF _Toc195482990 \h </w:instrText>
        </w:r>
        <w:r w:rsidR="00CA74C1">
          <w:rPr>
            <w:noProof/>
            <w:webHidden/>
          </w:rPr>
        </w:r>
        <w:r w:rsidR="00CA74C1">
          <w:rPr>
            <w:noProof/>
            <w:webHidden/>
          </w:rPr>
          <w:fldChar w:fldCharType="separate"/>
        </w:r>
        <w:r w:rsidR="006C1C49">
          <w:rPr>
            <w:noProof/>
            <w:webHidden/>
          </w:rPr>
          <w:t>170</w:t>
        </w:r>
        <w:r w:rsidR="00CA74C1">
          <w:rPr>
            <w:noProof/>
            <w:webHidden/>
          </w:rPr>
          <w:fldChar w:fldCharType="end"/>
        </w:r>
      </w:hyperlink>
    </w:p>
    <w:p w14:paraId="57EA3354" w14:textId="2DBF30B0" w:rsidR="00CA74C1" w:rsidRDefault="000D1F3F">
      <w:pPr>
        <w:pStyle w:val="TableofFigures"/>
        <w:tabs>
          <w:tab w:val="right" w:leader="dot" w:pos="9350"/>
        </w:tabs>
        <w:rPr>
          <w:rFonts w:asciiTheme="minorHAnsi" w:eastAsiaTheme="minorEastAsia" w:hAnsiTheme="minorHAnsi"/>
          <w:noProof/>
          <w:sz w:val="22"/>
        </w:rPr>
      </w:pPr>
      <w:hyperlink w:anchor="_Toc195482991" w:history="1">
        <w:r w:rsidR="00CA74C1" w:rsidRPr="00D53580">
          <w:rPr>
            <w:rStyle w:val="Hyperlink"/>
            <w:noProof/>
          </w:rPr>
          <w:t>Gambar 6. 11 Hasil Implementasi Feedback Short Answer</w:t>
        </w:r>
        <w:r w:rsidR="00CA74C1">
          <w:rPr>
            <w:noProof/>
            <w:webHidden/>
          </w:rPr>
          <w:tab/>
        </w:r>
        <w:r w:rsidR="00CA74C1">
          <w:rPr>
            <w:noProof/>
            <w:webHidden/>
          </w:rPr>
          <w:fldChar w:fldCharType="begin"/>
        </w:r>
        <w:r w:rsidR="00CA74C1">
          <w:rPr>
            <w:noProof/>
            <w:webHidden/>
          </w:rPr>
          <w:instrText xml:space="preserve"> PAGEREF _Toc195482991 \h </w:instrText>
        </w:r>
        <w:r w:rsidR="00CA74C1">
          <w:rPr>
            <w:noProof/>
            <w:webHidden/>
          </w:rPr>
        </w:r>
        <w:r w:rsidR="00CA74C1">
          <w:rPr>
            <w:noProof/>
            <w:webHidden/>
          </w:rPr>
          <w:fldChar w:fldCharType="separate"/>
        </w:r>
        <w:r w:rsidR="006C1C49">
          <w:rPr>
            <w:noProof/>
            <w:webHidden/>
          </w:rPr>
          <w:t>170</w:t>
        </w:r>
        <w:r w:rsidR="00CA74C1">
          <w:rPr>
            <w:noProof/>
            <w:webHidden/>
          </w:rPr>
          <w:fldChar w:fldCharType="end"/>
        </w:r>
      </w:hyperlink>
    </w:p>
    <w:p w14:paraId="4EBFF4F5" w14:textId="29288E9A" w:rsidR="00CA74C1" w:rsidRDefault="000D1F3F">
      <w:pPr>
        <w:pStyle w:val="TableofFigures"/>
        <w:tabs>
          <w:tab w:val="right" w:leader="dot" w:pos="9350"/>
        </w:tabs>
        <w:rPr>
          <w:rFonts w:asciiTheme="minorHAnsi" w:eastAsiaTheme="minorEastAsia" w:hAnsiTheme="minorHAnsi"/>
          <w:noProof/>
          <w:sz w:val="22"/>
        </w:rPr>
      </w:pPr>
      <w:hyperlink w:anchor="_Toc195482992" w:history="1">
        <w:r w:rsidR="00CA74C1" w:rsidRPr="00D53580">
          <w:rPr>
            <w:rStyle w:val="Hyperlink"/>
            <w:noProof/>
          </w:rPr>
          <w:t>Gambar 6. 12 Hasil Implementasi Tampilan Leaderboard User</w:t>
        </w:r>
        <w:r w:rsidR="00CA74C1">
          <w:rPr>
            <w:noProof/>
            <w:webHidden/>
          </w:rPr>
          <w:tab/>
        </w:r>
        <w:r w:rsidR="00CA74C1">
          <w:rPr>
            <w:noProof/>
            <w:webHidden/>
          </w:rPr>
          <w:fldChar w:fldCharType="begin"/>
        </w:r>
        <w:r w:rsidR="00CA74C1">
          <w:rPr>
            <w:noProof/>
            <w:webHidden/>
          </w:rPr>
          <w:instrText xml:space="preserve"> PAGEREF _Toc195482992 \h </w:instrText>
        </w:r>
        <w:r w:rsidR="00CA74C1">
          <w:rPr>
            <w:noProof/>
            <w:webHidden/>
          </w:rPr>
        </w:r>
        <w:r w:rsidR="00CA74C1">
          <w:rPr>
            <w:noProof/>
            <w:webHidden/>
          </w:rPr>
          <w:fldChar w:fldCharType="separate"/>
        </w:r>
        <w:r w:rsidR="006C1C49">
          <w:rPr>
            <w:noProof/>
            <w:webHidden/>
          </w:rPr>
          <w:t>172</w:t>
        </w:r>
        <w:r w:rsidR="00CA74C1">
          <w:rPr>
            <w:noProof/>
            <w:webHidden/>
          </w:rPr>
          <w:fldChar w:fldCharType="end"/>
        </w:r>
      </w:hyperlink>
    </w:p>
    <w:p w14:paraId="352533DF" w14:textId="7BC0D97A" w:rsidR="00CA74C1" w:rsidRDefault="000D1F3F">
      <w:pPr>
        <w:pStyle w:val="TableofFigures"/>
        <w:tabs>
          <w:tab w:val="right" w:leader="dot" w:pos="9350"/>
        </w:tabs>
        <w:rPr>
          <w:rFonts w:asciiTheme="minorHAnsi" w:eastAsiaTheme="minorEastAsia" w:hAnsiTheme="minorHAnsi"/>
          <w:noProof/>
          <w:sz w:val="22"/>
        </w:rPr>
      </w:pPr>
      <w:hyperlink w:anchor="_Toc195482993" w:history="1">
        <w:r w:rsidR="00CA74C1" w:rsidRPr="00D53580">
          <w:rPr>
            <w:rStyle w:val="Hyperlink"/>
            <w:noProof/>
          </w:rPr>
          <w:t>Gambar 6. 13 Suvey result question 1</w:t>
        </w:r>
        <w:r w:rsidR="00CA74C1">
          <w:rPr>
            <w:noProof/>
            <w:webHidden/>
          </w:rPr>
          <w:tab/>
        </w:r>
        <w:r w:rsidR="00CA74C1">
          <w:rPr>
            <w:noProof/>
            <w:webHidden/>
          </w:rPr>
          <w:fldChar w:fldCharType="begin"/>
        </w:r>
        <w:r w:rsidR="00CA74C1">
          <w:rPr>
            <w:noProof/>
            <w:webHidden/>
          </w:rPr>
          <w:instrText xml:space="preserve"> PAGEREF _Toc195482993 \h </w:instrText>
        </w:r>
        <w:r w:rsidR="00CA74C1">
          <w:rPr>
            <w:noProof/>
            <w:webHidden/>
          </w:rPr>
        </w:r>
        <w:r w:rsidR="00CA74C1">
          <w:rPr>
            <w:noProof/>
            <w:webHidden/>
          </w:rPr>
          <w:fldChar w:fldCharType="separate"/>
        </w:r>
        <w:r w:rsidR="006C1C49">
          <w:rPr>
            <w:noProof/>
            <w:webHidden/>
          </w:rPr>
          <w:t>173</w:t>
        </w:r>
        <w:r w:rsidR="00CA74C1">
          <w:rPr>
            <w:noProof/>
            <w:webHidden/>
          </w:rPr>
          <w:fldChar w:fldCharType="end"/>
        </w:r>
      </w:hyperlink>
    </w:p>
    <w:p w14:paraId="6F43B5D2" w14:textId="0DCA3877" w:rsidR="00CA74C1" w:rsidRDefault="000D1F3F">
      <w:pPr>
        <w:pStyle w:val="TableofFigures"/>
        <w:tabs>
          <w:tab w:val="right" w:leader="dot" w:pos="9350"/>
        </w:tabs>
        <w:rPr>
          <w:rFonts w:asciiTheme="minorHAnsi" w:eastAsiaTheme="minorEastAsia" w:hAnsiTheme="minorHAnsi"/>
          <w:noProof/>
          <w:sz w:val="22"/>
        </w:rPr>
      </w:pPr>
      <w:hyperlink w:anchor="_Toc195482994" w:history="1">
        <w:r w:rsidR="00CA74C1" w:rsidRPr="00D53580">
          <w:rPr>
            <w:rStyle w:val="Hyperlink"/>
            <w:noProof/>
          </w:rPr>
          <w:t>Gambar 6. 14 Suvey result question 2</w:t>
        </w:r>
        <w:r w:rsidR="00CA74C1">
          <w:rPr>
            <w:noProof/>
            <w:webHidden/>
          </w:rPr>
          <w:tab/>
        </w:r>
        <w:r w:rsidR="00CA74C1">
          <w:rPr>
            <w:noProof/>
            <w:webHidden/>
          </w:rPr>
          <w:fldChar w:fldCharType="begin"/>
        </w:r>
        <w:r w:rsidR="00CA74C1">
          <w:rPr>
            <w:noProof/>
            <w:webHidden/>
          </w:rPr>
          <w:instrText xml:space="preserve"> PAGEREF _Toc195482994 \h </w:instrText>
        </w:r>
        <w:r w:rsidR="00CA74C1">
          <w:rPr>
            <w:noProof/>
            <w:webHidden/>
          </w:rPr>
        </w:r>
        <w:r w:rsidR="00CA74C1">
          <w:rPr>
            <w:noProof/>
            <w:webHidden/>
          </w:rPr>
          <w:fldChar w:fldCharType="separate"/>
        </w:r>
        <w:r w:rsidR="006C1C49">
          <w:rPr>
            <w:noProof/>
            <w:webHidden/>
          </w:rPr>
          <w:t>174</w:t>
        </w:r>
        <w:r w:rsidR="00CA74C1">
          <w:rPr>
            <w:noProof/>
            <w:webHidden/>
          </w:rPr>
          <w:fldChar w:fldCharType="end"/>
        </w:r>
      </w:hyperlink>
    </w:p>
    <w:p w14:paraId="13A321E4" w14:textId="6467F31B" w:rsidR="00CA74C1" w:rsidRDefault="000D1F3F">
      <w:pPr>
        <w:pStyle w:val="TableofFigures"/>
        <w:tabs>
          <w:tab w:val="right" w:leader="dot" w:pos="9350"/>
        </w:tabs>
        <w:rPr>
          <w:rFonts w:asciiTheme="minorHAnsi" w:eastAsiaTheme="minorEastAsia" w:hAnsiTheme="minorHAnsi"/>
          <w:noProof/>
          <w:sz w:val="22"/>
        </w:rPr>
      </w:pPr>
      <w:hyperlink w:anchor="_Toc195482995" w:history="1">
        <w:r w:rsidR="00CA74C1" w:rsidRPr="00D53580">
          <w:rPr>
            <w:rStyle w:val="Hyperlink"/>
            <w:noProof/>
          </w:rPr>
          <w:t>Gambar 6. 15 Suvey result question 3</w:t>
        </w:r>
        <w:r w:rsidR="00CA74C1">
          <w:rPr>
            <w:noProof/>
            <w:webHidden/>
          </w:rPr>
          <w:tab/>
        </w:r>
        <w:r w:rsidR="00CA74C1">
          <w:rPr>
            <w:noProof/>
            <w:webHidden/>
          </w:rPr>
          <w:fldChar w:fldCharType="begin"/>
        </w:r>
        <w:r w:rsidR="00CA74C1">
          <w:rPr>
            <w:noProof/>
            <w:webHidden/>
          </w:rPr>
          <w:instrText xml:space="preserve"> PAGEREF _Toc195482995 \h </w:instrText>
        </w:r>
        <w:r w:rsidR="00CA74C1">
          <w:rPr>
            <w:noProof/>
            <w:webHidden/>
          </w:rPr>
        </w:r>
        <w:r w:rsidR="00CA74C1">
          <w:rPr>
            <w:noProof/>
            <w:webHidden/>
          </w:rPr>
          <w:fldChar w:fldCharType="separate"/>
        </w:r>
        <w:r w:rsidR="006C1C49">
          <w:rPr>
            <w:noProof/>
            <w:webHidden/>
          </w:rPr>
          <w:t>175</w:t>
        </w:r>
        <w:r w:rsidR="00CA74C1">
          <w:rPr>
            <w:noProof/>
            <w:webHidden/>
          </w:rPr>
          <w:fldChar w:fldCharType="end"/>
        </w:r>
      </w:hyperlink>
    </w:p>
    <w:p w14:paraId="7457F12E" w14:textId="5581F480" w:rsidR="00CA74C1" w:rsidRDefault="000D1F3F">
      <w:pPr>
        <w:pStyle w:val="TableofFigures"/>
        <w:tabs>
          <w:tab w:val="right" w:leader="dot" w:pos="9350"/>
        </w:tabs>
        <w:rPr>
          <w:rFonts w:asciiTheme="minorHAnsi" w:eastAsiaTheme="minorEastAsia" w:hAnsiTheme="minorHAnsi"/>
          <w:noProof/>
          <w:sz w:val="22"/>
        </w:rPr>
      </w:pPr>
      <w:hyperlink w:anchor="_Toc195482996" w:history="1">
        <w:r w:rsidR="00CA74C1" w:rsidRPr="00D53580">
          <w:rPr>
            <w:rStyle w:val="Hyperlink"/>
            <w:noProof/>
          </w:rPr>
          <w:t>Gambar 6. 16 Suvey result question 4</w:t>
        </w:r>
        <w:r w:rsidR="00CA74C1">
          <w:rPr>
            <w:noProof/>
            <w:webHidden/>
          </w:rPr>
          <w:tab/>
        </w:r>
        <w:r w:rsidR="00CA74C1">
          <w:rPr>
            <w:noProof/>
            <w:webHidden/>
          </w:rPr>
          <w:fldChar w:fldCharType="begin"/>
        </w:r>
        <w:r w:rsidR="00CA74C1">
          <w:rPr>
            <w:noProof/>
            <w:webHidden/>
          </w:rPr>
          <w:instrText xml:space="preserve"> PAGEREF _Toc195482996 \h </w:instrText>
        </w:r>
        <w:r w:rsidR="00CA74C1">
          <w:rPr>
            <w:noProof/>
            <w:webHidden/>
          </w:rPr>
        </w:r>
        <w:r w:rsidR="00CA74C1">
          <w:rPr>
            <w:noProof/>
            <w:webHidden/>
          </w:rPr>
          <w:fldChar w:fldCharType="separate"/>
        </w:r>
        <w:r w:rsidR="006C1C49">
          <w:rPr>
            <w:noProof/>
            <w:webHidden/>
          </w:rPr>
          <w:t>176</w:t>
        </w:r>
        <w:r w:rsidR="00CA74C1">
          <w:rPr>
            <w:noProof/>
            <w:webHidden/>
          </w:rPr>
          <w:fldChar w:fldCharType="end"/>
        </w:r>
      </w:hyperlink>
    </w:p>
    <w:p w14:paraId="6CCC6B3E" w14:textId="561999CA" w:rsidR="00CA74C1" w:rsidRDefault="000D1F3F">
      <w:pPr>
        <w:pStyle w:val="TableofFigures"/>
        <w:tabs>
          <w:tab w:val="right" w:leader="dot" w:pos="9350"/>
        </w:tabs>
        <w:rPr>
          <w:rFonts w:asciiTheme="minorHAnsi" w:eastAsiaTheme="minorEastAsia" w:hAnsiTheme="minorHAnsi"/>
          <w:noProof/>
          <w:sz w:val="22"/>
        </w:rPr>
      </w:pPr>
      <w:hyperlink w:anchor="_Toc195482997" w:history="1">
        <w:r w:rsidR="00CA74C1" w:rsidRPr="00D53580">
          <w:rPr>
            <w:rStyle w:val="Hyperlink"/>
            <w:noProof/>
          </w:rPr>
          <w:t>Gambar 6. 17 Suvey result question 5</w:t>
        </w:r>
        <w:r w:rsidR="00CA74C1">
          <w:rPr>
            <w:noProof/>
            <w:webHidden/>
          </w:rPr>
          <w:tab/>
        </w:r>
        <w:r w:rsidR="00CA74C1">
          <w:rPr>
            <w:noProof/>
            <w:webHidden/>
          </w:rPr>
          <w:fldChar w:fldCharType="begin"/>
        </w:r>
        <w:r w:rsidR="00CA74C1">
          <w:rPr>
            <w:noProof/>
            <w:webHidden/>
          </w:rPr>
          <w:instrText xml:space="preserve"> PAGEREF _Toc195482997 \h </w:instrText>
        </w:r>
        <w:r w:rsidR="00CA74C1">
          <w:rPr>
            <w:noProof/>
            <w:webHidden/>
          </w:rPr>
        </w:r>
        <w:r w:rsidR="00CA74C1">
          <w:rPr>
            <w:noProof/>
            <w:webHidden/>
          </w:rPr>
          <w:fldChar w:fldCharType="separate"/>
        </w:r>
        <w:r w:rsidR="006C1C49">
          <w:rPr>
            <w:noProof/>
            <w:webHidden/>
          </w:rPr>
          <w:t>177</w:t>
        </w:r>
        <w:r w:rsidR="00CA74C1">
          <w:rPr>
            <w:noProof/>
            <w:webHidden/>
          </w:rPr>
          <w:fldChar w:fldCharType="end"/>
        </w:r>
      </w:hyperlink>
    </w:p>
    <w:p w14:paraId="793B1B56" w14:textId="0933ABB1" w:rsidR="00CA74C1" w:rsidRDefault="000D1F3F">
      <w:pPr>
        <w:pStyle w:val="TableofFigures"/>
        <w:tabs>
          <w:tab w:val="right" w:leader="dot" w:pos="9350"/>
        </w:tabs>
        <w:rPr>
          <w:rFonts w:asciiTheme="minorHAnsi" w:eastAsiaTheme="minorEastAsia" w:hAnsiTheme="minorHAnsi"/>
          <w:noProof/>
          <w:sz w:val="22"/>
        </w:rPr>
      </w:pPr>
      <w:hyperlink w:anchor="_Toc195482998" w:history="1">
        <w:r w:rsidR="00CA74C1" w:rsidRPr="00D53580">
          <w:rPr>
            <w:rStyle w:val="Hyperlink"/>
            <w:noProof/>
          </w:rPr>
          <w:t>Gambar 6. 18 Suvey result question 6</w:t>
        </w:r>
        <w:r w:rsidR="00CA74C1">
          <w:rPr>
            <w:noProof/>
            <w:webHidden/>
          </w:rPr>
          <w:tab/>
        </w:r>
        <w:r w:rsidR="00CA74C1">
          <w:rPr>
            <w:noProof/>
            <w:webHidden/>
          </w:rPr>
          <w:fldChar w:fldCharType="begin"/>
        </w:r>
        <w:r w:rsidR="00CA74C1">
          <w:rPr>
            <w:noProof/>
            <w:webHidden/>
          </w:rPr>
          <w:instrText xml:space="preserve"> PAGEREF _Toc195482998 \h </w:instrText>
        </w:r>
        <w:r w:rsidR="00CA74C1">
          <w:rPr>
            <w:noProof/>
            <w:webHidden/>
          </w:rPr>
        </w:r>
        <w:r w:rsidR="00CA74C1">
          <w:rPr>
            <w:noProof/>
            <w:webHidden/>
          </w:rPr>
          <w:fldChar w:fldCharType="separate"/>
        </w:r>
        <w:r w:rsidR="006C1C49">
          <w:rPr>
            <w:noProof/>
            <w:webHidden/>
          </w:rPr>
          <w:t>178</w:t>
        </w:r>
        <w:r w:rsidR="00CA74C1">
          <w:rPr>
            <w:noProof/>
            <w:webHidden/>
          </w:rPr>
          <w:fldChar w:fldCharType="end"/>
        </w:r>
      </w:hyperlink>
    </w:p>
    <w:p w14:paraId="6B94AF25" w14:textId="3D8B6928" w:rsidR="00CA74C1" w:rsidRDefault="000D1F3F">
      <w:pPr>
        <w:pStyle w:val="TableofFigures"/>
        <w:tabs>
          <w:tab w:val="right" w:leader="dot" w:pos="9350"/>
        </w:tabs>
        <w:rPr>
          <w:rFonts w:asciiTheme="minorHAnsi" w:eastAsiaTheme="minorEastAsia" w:hAnsiTheme="minorHAnsi"/>
          <w:noProof/>
          <w:sz w:val="22"/>
        </w:rPr>
      </w:pPr>
      <w:hyperlink w:anchor="_Toc195482999" w:history="1">
        <w:r w:rsidR="00CA74C1" w:rsidRPr="00D53580">
          <w:rPr>
            <w:rStyle w:val="Hyperlink"/>
            <w:noProof/>
          </w:rPr>
          <w:t>Gambar 6. 19 Suvey result question 7</w:t>
        </w:r>
        <w:r w:rsidR="00CA74C1">
          <w:rPr>
            <w:noProof/>
            <w:webHidden/>
          </w:rPr>
          <w:tab/>
        </w:r>
        <w:r w:rsidR="00CA74C1">
          <w:rPr>
            <w:noProof/>
            <w:webHidden/>
          </w:rPr>
          <w:fldChar w:fldCharType="begin"/>
        </w:r>
        <w:r w:rsidR="00CA74C1">
          <w:rPr>
            <w:noProof/>
            <w:webHidden/>
          </w:rPr>
          <w:instrText xml:space="preserve"> PAGEREF _Toc195482999 \h </w:instrText>
        </w:r>
        <w:r w:rsidR="00CA74C1">
          <w:rPr>
            <w:noProof/>
            <w:webHidden/>
          </w:rPr>
        </w:r>
        <w:r w:rsidR="00CA74C1">
          <w:rPr>
            <w:noProof/>
            <w:webHidden/>
          </w:rPr>
          <w:fldChar w:fldCharType="separate"/>
        </w:r>
        <w:r w:rsidR="006C1C49">
          <w:rPr>
            <w:noProof/>
            <w:webHidden/>
          </w:rPr>
          <w:t>179</w:t>
        </w:r>
        <w:r w:rsidR="00CA74C1">
          <w:rPr>
            <w:noProof/>
            <w:webHidden/>
          </w:rPr>
          <w:fldChar w:fldCharType="end"/>
        </w:r>
      </w:hyperlink>
    </w:p>
    <w:p w14:paraId="421016DA" w14:textId="52AD7ACE" w:rsidR="00CA74C1" w:rsidRDefault="000D1F3F">
      <w:pPr>
        <w:pStyle w:val="TableofFigures"/>
        <w:tabs>
          <w:tab w:val="right" w:leader="dot" w:pos="9350"/>
        </w:tabs>
        <w:rPr>
          <w:rFonts w:asciiTheme="minorHAnsi" w:eastAsiaTheme="minorEastAsia" w:hAnsiTheme="minorHAnsi"/>
          <w:noProof/>
          <w:sz w:val="22"/>
        </w:rPr>
      </w:pPr>
      <w:hyperlink w:anchor="_Toc195483000" w:history="1">
        <w:r w:rsidR="00CA74C1" w:rsidRPr="00D53580">
          <w:rPr>
            <w:rStyle w:val="Hyperlink"/>
            <w:noProof/>
          </w:rPr>
          <w:t>Gambar 6. 20 Suvey result question 8</w:t>
        </w:r>
        <w:r w:rsidR="00CA74C1">
          <w:rPr>
            <w:noProof/>
            <w:webHidden/>
          </w:rPr>
          <w:tab/>
        </w:r>
        <w:r w:rsidR="00CA74C1">
          <w:rPr>
            <w:noProof/>
            <w:webHidden/>
          </w:rPr>
          <w:fldChar w:fldCharType="begin"/>
        </w:r>
        <w:r w:rsidR="00CA74C1">
          <w:rPr>
            <w:noProof/>
            <w:webHidden/>
          </w:rPr>
          <w:instrText xml:space="preserve"> PAGEREF _Toc195483000 \h </w:instrText>
        </w:r>
        <w:r w:rsidR="00CA74C1">
          <w:rPr>
            <w:noProof/>
            <w:webHidden/>
          </w:rPr>
        </w:r>
        <w:r w:rsidR="00CA74C1">
          <w:rPr>
            <w:noProof/>
            <w:webHidden/>
          </w:rPr>
          <w:fldChar w:fldCharType="separate"/>
        </w:r>
        <w:r w:rsidR="006C1C49">
          <w:rPr>
            <w:noProof/>
            <w:webHidden/>
          </w:rPr>
          <w:t>180</w:t>
        </w:r>
        <w:r w:rsidR="00CA74C1">
          <w:rPr>
            <w:noProof/>
            <w:webHidden/>
          </w:rPr>
          <w:fldChar w:fldCharType="end"/>
        </w:r>
      </w:hyperlink>
    </w:p>
    <w:p w14:paraId="7E497F22" w14:textId="7A99A0C6" w:rsidR="00CA74C1" w:rsidRDefault="000D1F3F">
      <w:pPr>
        <w:pStyle w:val="TableofFigures"/>
        <w:tabs>
          <w:tab w:val="right" w:leader="dot" w:pos="9350"/>
        </w:tabs>
        <w:rPr>
          <w:rFonts w:asciiTheme="minorHAnsi" w:eastAsiaTheme="minorEastAsia" w:hAnsiTheme="minorHAnsi"/>
          <w:noProof/>
          <w:sz w:val="22"/>
        </w:rPr>
      </w:pPr>
      <w:hyperlink w:anchor="_Toc195483001" w:history="1">
        <w:r w:rsidR="00CA74C1" w:rsidRPr="00D53580">
          <w:rPr>
            <w:rStyle w:val="Hyperlink"/>
            <w:noProof/>
          </w:rPr>
          <w:t>Gambar 6. 21 Suvey result question 9</w:t>
        </w:r>
        <w:r w:rsidR="00CA74C1">
          <w:rPr>
            <w:noProof/>
            <w:webHidden/>
          </w:rPr>
          <w:tab/>
        </w:r>
        <w:r w:rsidR="00CA74C1">
          <w:rPr>
            <w:noProof/>
            <w:webHidden/>
          </w:rPr>
          <w:fldChar w:fldCharType="begin"/>
        </w:r>
        <w:r w:rsidR="00CA74C1">
          <w:rPr>
            <w:noProof/>
            <w:webHidden/>
          </w:rPr>
          <w:instrText xml:space="preserve"> PAGEREF _Toc195483001 \h </w:instrText>
        </w:r>
        <w:r w:rsidR="00CA74C1">
          <w:rPr>
            <w:noProof/>
            <w:webHidden/>
          </w:rPr>
        </w:r>
        <w:r w:rsidR="00CA74C1">
          <w:rPr>
            <w:noProof/>
            <w:webHidden/>
          </w:rPr>
          <w:fldChar w:fldCharType="separate"/>
        </w:r>
        <w:r w:rsidR="006C1C49">
          <w:rPr>
            <w:noProof/>
            <w:webHidden/>
          </w:rPr>
          <w:t>181</w:t>
        </w:r>
        <w:r w:rsidR="00CA74C1">
          <w:rPr>
            <w:noProof/>
            <w:webHidden/>
          </w:rPr>
          <w:fldChar w:fldCharType="end"/>
        </w:r>
      </w:hyperlink>
    </w:p>
    <w:p w14:paraId="649F48AA" w14:textId="5E03F8A6" w:rsidR="00CA74C1" w:rsidRDefault="000D1F3F">
      <w:pPr>
        <w:pStyle w:val="TableofFigures"/>
        <w:tabs>
          <w:tab w:val="right" w:leader="dot" w:pos="9350"/>
        </w:tabs>
        <w:rPr>
          <w:rFonts w:asciiTheme="minorHAnsi" w:eastAsiaTheme="minorEastAsia" w:hAnsiTheme="minorHAnsi"/>
          <w:noProof/>
          <w:sz w:val="22"/>
        </w:rPr>
      </w:pPr>
      <w:hyperlink w:anchor="_Toc195483002" w:history="1">
        <w:r w:rsidR="00CA74C1" w:rsidRPr="00D53580">
          <w:rPr>
            <w:rStyle w:val="Hyperlink"/>
            <w:noProof/>
          </w:rPr>
          <w:t>Gambar 6. 22 Suvey result question 10</w:t>
        </w:r>
        <w:r w:rsidR="00CA74C1">
          <w:rPr>
            <w:noProof/>
            <w:webHidden/>
          </w:rPr>
          <w:tab/>
        </w:r>
        <w:r w:rsidR="00CA74C1">
          <w:rPr>
            <w:noProof/>
            <w:webHidden/>
          </w:rPr>
          <w:fldChar w:fldCharType="begin"/>
        </w:r>
        <w:r w:rsidR="00CA74C1">
          <w:rPr>
            <w:noProof/>
            <w:webHidden/>
          </w:rPr>
          <w:instrText xml:space="preserve"> PAGEREF _Toc195483002 \h </w:instrText>
        </w:r>
        <w:r w:rsidR="00CA74C1">
          <w:rPr>
            <w:noProof/>
            <w:webHidden/>
          </w:rPr>
        </w:r>
        <w:r w:rsidR="00CA74C1">
          <w:rPr>
            <w:noProof/>
            <w:webHidden/>
          </w:rPr>
          <w:fldChar w:fldCharType="separate"/>
        </w:r>
        <w:r w:rsidR="006C1C49">
          <w:rPr>
            <w:noProof/>
            <w:webHidden/>
          </w:rPr>
          <w:t>182</w:t>
        </w:r>
        <w:r w:rsidR="00CA74C1">
          <w:rPr>
            <w:noProof/>
            <w:webHidden/>
          </w:rPr>
          <w:fldChar w:fldCharType="end"/>
        </w:r>
      </w:hyperlink>
    </w:p>
    <w:p w14:paraId="3CABCD39" w14:textId="4DB391C6" w:rsidR="008749F4" w:rsidRPr="008749F4" w:rsidRDefault="008749F4" w:rsidP="008749F4">
      <w:pPr>
        <w:sectPr w:rsidR="008749F4" w:rsidRPr="008749F4" w:rsidSect="00186E35">
          <w:pgSz w:w="12240" w:h="15840"/>
          <w:pgMar w:top="1440" w:right="1440" w:bottom="1440" w:left="1440" w:header="720" w:footer="720" w:gutter="0"/>
          <w:pgNumType w:fmt="lowerRoman"/>
          <w:cols w:space="720"/>
          <w:docGrid w:linePitch="360"/>
        </w:sectPr>
      </w:pPr>
      <w:r>
        <w:fldChar w:fldCharType="end"/>
      </w:r>
    </w:p>
    <w:p w14:paraId="557D8D9E" w14:textId="20B2AD32" w:rsidR="00771E40" w:rsidRPr="00504F46" w:rsidRDefault="000B101E" w:rsidP="00E55F08">
      <w:pPr>
        <w:pStyle w:val="Heading1"/>
        <w:spacing w:line="480" w:lineRule="auto"/>
        <w:ind w:firstLine="450"/>
        <w:rPr>
          <w:rFonts w:cs="Times New Roman"/>
          <w:szCs w:val="24"/>
        </w:rPr>
      </w:pPr>
      <w:r w:rsidRPr="009E6083">
        <w:rPr>
          <w:rFonts w:cs="Times New Roman"/>
          <w:szCs w:val="24"/>
        </w:rPr>
        <w:br/>
      </w:r>
      <w:bookmarkStart w:id="6" w:name="_Toc195504830"/>
      <w:r w:rsidR="001C55F2" w:rsidRPr="009E6083">
        <w:rPr>
          <w:rFonts w:cs="Times New Roman"/>
          <w:szCs w:val="24"/>
        </w:rPr>
        <w:t>PENDAHULUAN</w:t>
      </w:r>
      <w:bookmarkEnd w:id="6"/>
    </w:p>
    <w:p w14:paraId="5079D543" w14:textId="52135B95" w:rsidR="006D7C0E" w:rsidRPr="00532B67" w:rsidRDefault="00236671" w:rsidP="00E55F08">
      <w:r w:rsidRPr="00236671">
        <w:t>Pada bab ini menjelaskan latar belakang kenapa penelitian ini dilakukan, masalah apa yang ingin diselesaikan, serta tujuan yang ingin dicapai. Selain itu, bab ini juga menjelaskan batasan penelitian (ruang lingkup) dan bagaimana isi laporan ini disusun (sistematika penyajian).</w:t>
      </w:r>
    </w:p>
    <w:p w14:paraId="7BD08AAB" w14:textId="3E6E91F8" w:rsidR="002B18E6" w:rsidRDefault="001C55F2" w:rsidP="00E55F08">
      <w:pPr>
        <w:pStyle w:val="Heading2"/>
        <w:spacing w:line="480" w:lineRule="auto"/>
        <w:rPr>
          <w:rFonts w:cs="Times New Roman"/>
          <w:szCs w:val="24"/>
        </w:rPr>
      </w:pPr>
      <w:bookmarkStart w:id="7" w:name="_Toc195504831"/>
      <w:r w:rsidRPr="009E6083">
        <w:rPr>
          <w:rFonts w:cs="Times New Roman"/>
          <w:szCs w:val="24"/>
        </w:rPr>
        <w:t>Latar Belakang</w:t>
      </w:r>
      <w:bookmarkEnd w:id="7"/>
    </w:p>
    <w:p w14:paraId="2744E3AA" w14:textId="4CF0A4AE" w:rsidR="008079F4" w:rsidRDefault="00FB7BCA" w:rsidP="00E55F08">
      <w:r w:rsidRPr="00FB7BCA">
        <w:rPr>
          <w:i/>
          <w:iCs/>
        </w:rPr>
        <w:t>Gamification</w:t>
      </w:r>
      <w:r w:rsidR="008079F4">
        <w:rPr>
          <w:i/>
          <w:iCs/>
        </w:rPr>
        <w:t xml:space="preserve"> </w:t>
      </w:r>
      <w:r w:rsidR="008079F4">
        <w:t xml:space="preserve">merupakan </w:t>
      </w:r>
      <w:r w:rsidR="0027413B">
        <w:t>pengguna</w:t>
      </w:r>
      <w:r w:rsidR="008079F4">
        <w:t xml:space="preserve">an </w:t>
      </w:r>
      <w:r w:rsidR="008C740A" w:rsidRPr="008C740A">
        <w:t xml:space="preserve">elemen-elemen desain permainan, seperti poin, </w:t>
      </w:r>
      <w:r w:rsidR="00967504" w:rsidRPr="00967504">
        <w:rPr>
          <w:i/>
          <w:iCs/>
        </w:rPr>
        <w:t>level</w:t>
      </w:r>
      <w:r w:rsidR="008C740A" w:rsidRPr="008C740A">
        <w:t xml:space="preserve">, </w:t>
      </w:r>
      <w:r w:rsidR="00967504" w:rsidRPr="00967504">
        <w:rPr>
          <w:i/>
          <w:iCs/>
        </w:rPr>
        <w:t>badge</w:t>
      </w:r>
      <w:r w:rsidR="008C740A" w:rsidRPr="008C740A">
        <w:t xml:space="preserve">, papan peringkat, dan tantangan, ke dalam konteks non-permainan, </w:t>
      </w:r>
      <w:r w:rsidR="00C3692E">
        <w:t>seperti pendidikan</w:t>
      </w:r>
      <w:r w:rsidR="00327E9B">
        <w:t xml:space="preserve"> yang dirancang untuk mengoptimalkan serta meningkatkan keterampilan, dan partisipasi </w:t>
      </w:r>
      <w:r w:rsidR="0027413B">
        <w:t>pengguna</w:t>
      </w:r>
      <w:r w:rsidR="00327E9B">
        <w:t xml:space="preserve"> dalam proses pembelajaran</w:t>
      </w:r>
      <w:r w:rsidR="00CA72DF">
        <w:t xml:space="preserve"> </w:t>
      </w:r>
      <w:r w:rsidR="00A62949">
        <w:fldChar w:fldCharType="begin" w:fldLock="1"/>
      </w:r>
      <w:r w:rsidR="00614E91">
        <w:instrText>ADDIN CSL_CITATION {"citationItems":[{"id":"ITEM-1","itemData":{"DOI":"10.3390/encyclopedia3040089","ISSN":"13300067","abstract":"Today's world is bringing us a \"specific weight\", especially when we are talking about life and work of kids, students and young. Numerous changes in our environment and various influences of our living environment, such as a fast pace of development of information and communication technology reflect on the growth and development of children, students and youth. New generations of children are actually the generations of video games players who spend a lot of their time on video games. These generations are called \"millennial\" generations. They have been surrounded by fast everyday prosperity and development of information and communication technologies. Therefore, this is the way they communicate with themselves and their environment. According to the above, we emphasize the need to update and integrate a new curriculum which would take into consideration the needs of children, students and youth whose natural environment is, whether we want to admit it or not, the use of informationcommunication technologies. From that perspective, the gamification is the opportunity to increase the interest in children, students and youth, as well as to motivate them, connect and empower their communication and sharing. Gamification can enable the use of well thought off mechanisms which enable winning of badges, collecting points, going to the new levels or winning the prizes. In order to put it onto the next level, communication platforms such as sharing the tasks, exchange of ideas and expressing of the opinions are used. These type of activities may cause the children, students and youth to take a different view of the educational goals and achievements, as something proactive, dynamic and fun, and not only as dull and obligatory. When we say gamification, we don't always strictly think of the creation of the game. It is actually the use of mechanisms, design and elements in a non-fun environment, with the goal to promote the motivation, effort and loyalty. Gamification in education is important to achieve goals and missions in the future of the comprehensive educational system.","author":[{"dropping-particle":"","family":"Ružic","given":"Ivana Medica","non-dropping-particle":"","parse-names":false,"suffix":""},{"dropping-particle":"","family":"Dumancic","given":"Mario","non-dropping-particle":"","parse-names":false,"suffix":""}],"container-title":"Informatologia","id":"ITEM-1","issue":"3-4","issued":{"date-parts":[["2015"]]},"page":"198-204","title":"Gamification in education","type":"article-journal","volume":"48"},"uris":["http://www.mendeley.com/documents/?uuid=cedf6325-1a5f-4190-8eeb-dddd6041477f"]}],"mendeley":{"formattedCitation":"[1]","plainTextFormattedCitation":"[1]","previouslyFormattedCitation":"[1]"},"properties":{"noteIndex":0},"schema":"https://github.com/citation-style-language/schema/raw/master/csl-citation.json"}</w:instrText>
      </w:r>
      <w:r w:rsidR="00A62949">
        <w:fldChar w:fldCharType="separate"/>
      </w:r>
      <w:r w:rsidR="00A62949" w:rsidRPr="00A62949">
        <w:rPr>
          <w:noProof/>
        </w:rPr>
        <w:t>[1]</w:t>
      </w:r>
      <w:r w:rsidR="00A62949">
        <w:fldChar w:fldCharType="end"/>
      </w:r>
      <w:r w:rsidR="00CA72DF">
        <w:t xml:space="preserve"> </w:t>
      </w:r>
      <w:r w:rsidR="009C487C">
        <w:fldChar w:fldCharType="begin" w:fldLock="1"/>
      </w:r>
      <w:r w:rsidR="00D924B3">
        <w:instrText>ADDIN CSL_CITATION {"citationItems":[{"id":"ITEM-1","itemData":{"DOI":"10.3991/ijet.v16i24.27481","ISSN":"18630383","abstract":"Hybrid Service-Learning, an emerging trend of combining co-cur-riculum course embedded with service-learning instructional strategies in online settings, has increasingly gained popularity, as many service-learning educators are moving into online platforms. The ongoing COVID-19 pandemic has accentuated its needs, thus forcing education systems worldwide to find alternatives to face-to-face instructions, one of them being Hybrid Service-Learning. This has prompted many researchers to attempt utilising gamification in online courses to increase students’ engagement. The purpose of this research was to report a Gamified Hybrid Service-Learning (GAMYSEL) through students’ level of engagement proposed by Schlechty, used as a data classification to compare students’ scorings in their earning of points, badges, level and leaderboards. The results of the study indicated that, the students’ levels of engagement were relatively high through Advocacy Hybrid-Service Learning approach, where majority of them achieved the Strategic Compliance and Optimal Engagement categories. The students’ generic skills were further analysed with one-way repeated measures ANOVA and it was discovered that, GAMYSEL had positive impacts in developing these skills in five stages of service-learning. Both of these findings suggest that student’s engagement and generic skills had a significant effect on students learning after the use of GAMYSEL","author":[{"dropping-particle":"","family":"Yusof","given":"Azizah","non-dropping-particle":"","parse-names":false,"suffix":""},{"dropping-particle":"","family":"Atan","given":"Noor Azean","non-dropping-particle":"","parse-names":false,"suffix":""},{"dropping-particle":"","family":"Harun","given":"Jamalludin","non-dropping-particle":"","parse-names":false,"suffix":""},{"dropping-particle":"","family":"Rosli","given":"Mohd Shafie","non-dropping-particle":"","parse-names":false,"suffix":""},{"dropping-particle":"","family":"Majid","given":"Umi Mastura Abd","non-dropping-particle":"","parse-names":false,"suffix":""}],"container-title":"International Journal of Emerging Technologies in Learning","id":"ITEM-1","issue":"24","issued":{"date-parts":[["2021"]]},"page":"220-243","title":"Students Engagement and Development of Generic Skills in Gamified Hybrid Service-Learning Course","type":"article-journal","volume":"16"},"uris":["http://www.mendeley.com/documents/?uuid=a7efbb13-8220-4d88-8892-67115b9b13e9"]}],"mendeley":{"formattedCitation":"[2]","plainTextFormattedCitation":"[2]","previouslyFormattedCitation":"[2]"},"properties":{"noteIndex":0},"schema":"https://github.com/citation-style-language/schema/raw/master/csl-citation.json"}</w:instrText>
      </w:r>
      <w:r w:rsidR="009C487C">
        <w:fldChar w:fldCharType="separate"/>
      </w:r>
      <w:r w:rsidR="009C487C" w:rsidRPr="009C487C">
        <w:rPr>
          <w:noProof/>
        </w:rPr>
        <w:t>[2]</w:t>
      </w:r>
      <w:r w:rsidR="009C487C">
        <w:fldChar w:fldCharType="end"/>
      </w:r>
      <w:r w:rsidR="00327E9B">
        <w:t>.</w:t>
      </w:r>
      <w:r w:rsidR="009E2E70">
        <w:t xml:space="preserve"> </w:t>
      </w:r>
      <w:r w:rsidR="00B73864">
        <w:t xml:space="preserve">Selain itu, </w:t>
      </w:r>
      <w:r w:rsidRPr="00FB7BCA">
        <w:rPr>
          <w:i/>
          <w:iCs/>
        </w:rPr>
        <w:t>gamification</w:t>
      </w:r>
      <w:r w:rsidR="00B73864">
        <w:rPr>
          <w:i/>
          <w:iCs/>
        </w:rPr>
        <w:t xml:space="preserve"> </w:t>
      </w:r>
      <w:r w:rsidR="00B73864">
        <w:t>juga telah menjadi salah satu pendekatan yang pop</w:t>
      </w:r>
      <w:r w:rsidR="00B933B2">
        <w:t>u</w:t>
      </w:r>
      <w:r w:rsidR="00B73864">
        <w:t>l</w:t>
      </w:r>
      <w:r w:rsidR="00B933B2">
        <w:t>e</w:t>
      </w:r>
      <w:r w:rsidR="00B73864">
        <w:t>r dalam pendidikan modern, di</w:t>
      </w:r>
      <w:r w:rsidR="002C6593">
        <w:t xml:space="preserve"> </w:t>
      </w:r>
      <w:r w:rsidR="00B73864">
        <w:t>mana</w:t>
      </w:r>
      <w:r w:rsidR="002C6593">
        <w:t xml:space="preserve"> elemen</w:t>
      </w:r>
      <w:r w:rsidR="00FD5AB8">
        <w:t xml:space="preserve"> – elemen permainan d</w:t>
      </w:r>
      <w:r w:rsidR="00B933B2">
        <w:t>iterapkan</w:t>
      </w:r>
      <w:r w:rsidR="00FD5AB8">
        <w:t xml:space="preserve"> ke dalam lingkungan p</w:t>
      </w:r>
      <w:r w:rsidR="009461AF">
        <w:t>embelaj</w:t>
      </w:r>
      <w:r w:rsidR="00FD5AB8">
        <w:t>a</w:t>
      </w:r>
      <w:r w:rsidR="009461AF">
        <w:t>ran</w:t>
      </w:r>
      <w:r w:rsidR="00CA72DF">
        <w:t xml:space="preserve"> </w:t>
      </w:r>
      <w:r w:rsidR="00D924B3">
        <w:fldChar w:fldCharType="begin" w:fldLock="1"/>
      </w:r>
      <w:r w:rsidR="00681C31">
        <w:instrText>ADDIN CSL_CITATION {"citationItems":[{"id":"ITEM-1","itemData":{"DOI":"10.1109/ICIC56845.2022.10007026","ISBN":"9798350345711","abstract":"Knowledge management systems enable teachers and students to interact directly in the knowledge transfer process during the Covid-19 pandemic. In addition, applying the gamification concept in vocational disciplines could enhance the quality of teaching to increase motivation and student learning outcomes which tend to decline. Octalysis Framework, which supports the gamification concept, consists of eight cores that focus on creativity, self-expression, social dynamics, logic, thinking, and ownership depicted in an octagon making an application more fun and helpful to motivate users to enjoy and be involved in an activity. This condition is crucial and urgent in the Covid-19 pandemic that requires online and student-centered learning. This study discussed the application of Octalysis Framework-based Gamification in a Computer Learning Knowledge Management system in Vocational High Schools during the Covid-19 Pandemic. The Gamification concept with the Octalysis Framework was implemented in the Knowledge Management System. Some game mechanics in a non-game context consisting of four phases, namely the Discovery, Onboarding, Scaffolding, and Endgame was applied to improve student performance and motivation in learning. Meanwhile, The Knowledge Management System software achieved an overall quality score of 5.14 out of 6 (85.6 percent of quality achieved) covering functionality, reliability, usability, efficiency, maintainability, and portability characteristics of the ISO 9126 quality indicator.","author":[{"dropping-particle":"","family":"Firdaus","given":"Mgs Afriyan","non-dropping-particle":"","parse-names":false,"suffix":""},{"dropping-particle":"","family":"Indah","given":"Dwi Rosa","non-dropping-particle":"","parse-names":false,"suffix":""},{"dropping-particle":"","family":"Sazaki","given":"Yoppy","non-dropping-particle":"","parse-names":false,"suffix":""},{"dropping-particle":"","family":"Ariefin","given":"Eka Prasetyo","non-dropping-particle":"","parse-names":false,"suffix":""},{"dropping-particle":"","family":"Nuriza","given":"Muhammad Fachri","non-dropping-particle":"","parse-names":false,"suffix":""},{"dropping-particle":"","family":"Rafly","given":"Muhammad","non-dropping-particle":"","parse-names":false,"suffix":""}],"container-title":"2022 7th International Conference on Informatics and Computing, ICIC 2022","id":"ITEM-1","issue":"September","issued":{"date-parts":[["2022"]]},"title":"Gamification using Octalysis Framework in Knowledge Management System for Vocational High Schools during the Covid-19 Pandemic","type":"article-journal"},"uris":["http://www.mendeley.com/documents/?uuid=b3c1109b-397b-4fb8-a7c3-f009f0701b38"]}],"mendeley":{"formattedCitation":"[3]","plainTextFormattedCitation":"[3]","previouslyFormattedCitation":"[3]"},"properties":{"noteIndex":0},"schema":"https://github.com/citation-style-language/schema/raw/master/csl-citation.json"}</w:instrText>
      </w:r>
      <w:r w:rsidR="00D924B3">
        <w:fldChar w:fldCharType="separate"/>
      </w:r>
      <w:r w:rsidR="00D924B3" w:rsidRPr="00D924B3">
        <w:rPr>
          <w:noProof/>
        </w:rPr>
        <w:t>[3]</w:t>
      </w:r>
      <w:r w:rsidR="00D924B3">
        <w:fldChar w:fldCharType="end"/>
      </w:r>
      <w:r w:rsidR="00614E91">
        <w:t>.</w:t>
      </w:r>
      <w:r w:rsidR="00A96450">
        <w:t xml:space="preserve"> Dalam konteks pendidikan, </w:t>
      </w:r>
      <w:r w:rsidRPr="00FB7BCA">
        <w:rPr>
          <w:i/>
          <w:iCs/>
        </w:rPr>
        <w:t>gamification</w:t>
      </w:r>
      <w:r w:rsidR="00F61DEB">
        <w:rPr>
          <w:i/>
          <w:iCs/>
        </w:rPr>
        <w:t xml:space="preserve"> </w:t>
      </w:r>
      <w:r w:rsidR="00356991">
        <w:t xml:space="preserve">diharapkan </w:t>
      </w:r>
      <w:r w:rsidR="00A96450">
        <w:t xml:space="preserve">dapat membantu </w:t>
      </w:r>
      <w:r w:rsidR="0027413B">
        <w:t>pengguna</w:t>
      </w:r>
      <w:r w:rsidR="00A96450">
        <w:t xml:space="preserve"> mengembangkan keterampilan serta meningkatkan fokus dan konsentrasi selama pembelajaran</w:t>
      </w:r>
      <w:r w:rsidR="00681C31">
        <w:t xml:space="preserve"> </w:t>
      </w:r>
      <w:r w:rsidR="00681C31">
        <w:fldChar w:fldCharType="begin" w:fldLock="1"/>
      </w:r>
      <w:r w:rsidR="001628BC">
        <w:instrText>ADDIN CSL_CITATION {"citationItems":[{"id":"ITEM-1","itemData":{"DOI":"10.1007/s10758-020-09466-2","abstract":"Delivery of blended-mode eLearning programs is challenging due to a range of factors, including motivational and engagement issues. This is more challenging in the context of Technical and Vocational Education and Training (TVET), which aims to develop competencies to empower learner to find gainful employment. This study proposes an operational model and gamification design to develop blended eLearning programs, which embed motivational and engagement designs as an effective means of achieving learner success in the TVET context. The motivational design uses a motivational framework with the factors of attention, relevance, confidence, and satisfaction. The engagement design includes behavioural, emotional, and cognitive aspects for enhancing learning. Accordingly, appropriate game dynamics, mechanics, and components are used to gamify a blended eLearning course. This gamification design and operational model could be used as a tool to gamify and deliver the competency-based educational programs, using the blended eLearning approach. The study proposes fifteen game dynamics, relevant mechanics, and appropriate game components. The design utilises structural and content gamification in a sample online course, deploying an open-source learning management system. Furthermore, the study suggests embedding game components at the implementation stage of providing learning opportunities, to motivate and engage learners, thereby achieving the acquisition of expected competencies. The gamified course will be delivered to a selected group of learners in the TVET context to assess the feasibility and viability of this approach in anticipation of the future work. T1 - Gamification to Enhance Motivation and Engagement in Blended eLearning for Technical and Vocational Education and Training","author":[{"dropping-particle":"","family":"Jayalath","given":"Janaka","non-dropping-particle":"","parse-names":false,"suffix":""}],"id":"ITEM-1","issued":{"date-parts":[["2022"]]},"title":"Gamification to Enhance Motivation and Engagement in Blended eLearning for Technical and Vocational Education and Training","type":"article-journal","volume":"27"},"uris":["http://www.mendeley.com/documents/?uuid=828d941f-ff68-4bf9-b4d8-c53972041a8a"]}],"mendeley":{"formattedCitation":"[4]","plainTextFormattedCitation":"[4]","previouslyFormattedCitation":"[4]"},"properties":{"noteIndex":0},"schema":"https://github.com/citation-style-language/schema/raw/master/csl-citation.json"}</w:instrText>
      </w:r>
      <w:r w:rsidR="00681C31">
        <w:fldChar w:fldCharType="separate"/>
      </w:r>
      <w:r w:rsidR="00681C31" w:rsidRPr="00681C31">
        <w:rPr>
          <w:noProof/>
        </w:rPr>
        <w:t>[4]</w:t>
      </w:r>
      <w:r w:rsidR="00681C31">
        <w:fldChar w:fldCharType="end"/>
      </w:r>
      <w:r w:rsidR="00CA72DF">
        <w:t xml:space="preserve"> </w:t>
      </w:r>
      <w:r w:rsidR="001628BC">
        <w:fldChar w:fldCharType="begin" w:fldLock="1"/>
      </w:r>
      <w:r w:rsidR="00A22523">
        <w:instrText>ADDIN CSL_CITATION {"citationItems":[{"id":"ITEM-1","itemData":{"DOI":"10.3991/ijim.v17i13.39445","ISSN":"18657923","abstract":"Research on Vocabulary is prominent, and it helps learners find many diverse ways to learn vocabulary to a greater extent. However, the research on vocabulary in recent years gradually diminishes as students age and get to higher education. Many researchers recommended the effective use of digital tools to motivate students to participate actively in learning, and digital gamification made quite an impact by creating student interest in word learning. Therefore, this study primarily identified the need for improving the students' English vocabulary through blended learning by incorporating Quizizz for gamification during the students' practice tests, secondarily, the need for precluding students' malpractice through Google forms with AutoProctor during their assessment tests for their genuine vocabulary learning. This study was carried out based on quantitative research by collecting and analysing numerical data of the control and experimental groups and also through a closed-ended questionnaire using a Likert Scale. The findings demonstrated that this research culminated in a subtle difference in the two groups; the control and experimental groups that pursued the traditional and blended methods. The Pooled Standard Deviation statistically demonstrated that it had deviated from the control group's Standard Deviation by 0.286 and the experimental group's Standard Deviation by 0.2. This weighted average vindicated the study that the experimental group could perform better than the control group in the post-test.","author":[{"dropping-particle":"","family":"Manipatruni","given":"Venkata Ramana","non-dropping-particle":"","parse-names":false,"suffix":""},{"dropping-particle":"","family":"Kumar","given":"Nannapaneni Siva","non-dropping-particle":"","parse-names":false,"suffix":""},{"dropping-particle":"","family":"Karim","given":"Mohammad Rezaul","non-dropping-particle":"","parse-names":false,"suffix":""},{"dropping-particle":"","family":"Banu","given":"Sameena","non-dropping-particle":"","parse-names":false,"suffix":""}],"container-title":"International Journal of Interactive Mobile Technologies","id":"ITEM-1","issue":"13","issued":{"date-parts":[["2023"]]},"page":"22-43","title":"Improving English Vocabulary Through Quizizz in Practice Tests for Gamification and Google Forms with AutoProctor in Assessment tests for the Preclusion of Malpractice","type":"article-journal","volume":"17"},"uris":["http://www.mendeley.com/documents/?uuid=16785234-260e-4352-8916-32d13b5407b5"]}],"mendeley":{"formattedCitation":"[5]","plainTextFormattedCitation":"[5]","previouslyFormattedCitation":"[5]"},"properties":{"noteIndex":0},"schema":"https://github.com/citation-style-language/schema/raw/master/csl-citation.json"}</w:instrText>
      </w:r>
      <w:r w:rsidR="001628BC">
        <w:fldChar w:fldCharType="separate"/>
      </w:r>
      <w:r w:rsidR="001628BC" w:rsidRPr="001628BC">
        <w:rPr>
          <w:noProof/>
        </w:rPr>
        <w:t>[5]</w:t>
      </w:r>
      <w:r w:rsidR="001628BC">
        <w:fldChar w:fldCharType="end"/>
      </w:r>
      <w:r w:rsidR="00A96450">
        <w:t>.</w:t>
      </w:r>
    </w:p>
    <w:p w14:paraId="3A0AB882" w14:textId="3784C154" w:rsidR="001640CC" w:rsidRDefault="002D5581" w:rsidP="008079F4">
      <w:r>
        <w:t xml:space="preserve">Penerapan </w:t>
      </w:r>
      <w:r w:rsidR="00745183" w:rsidRPr="00745183">
        <w:rPr>
          <w:i/>
          <w:iCs/>
        </w:rPr>
        <w:t>application website educational</w:t>
      </w:r>
      <w:r w:rsidR="00BE5E67">
        <w:rPr>
          <w:i/>
          <w:iCs/>
        </w:rPr>
        <w:t xml:space="preserve"> </w:t>
      </w:r>
      <w:r w:rsidRPr="00D05218">
        <w:t xml:space="preserve">pendidikan yang menggunakan metode </w:t>
      </w:r>
      <w:r w:rsidR="00FB7BCA" w:rsidRPr="00FB7BCA">
        <w:rPr>
          <w:i/>
          <w:iCs/>
        </w:rPr>
        <w:t>gamification</w:t>
      </w:r>
      <w:r w:rsidRPr="00D05218">
        <w:t xml:space="preserve"> </w:t>
      </w:r>
      <w:r w:rsidR="005154A7">
        <w:t xml:space="preserve">seperti </w:t>
      </w:r>
      <w:r w:rsidR="00BE5E67">
        <w:t xml:space="preserve">yang diterapkan pada </w:t>
      </w:r>
      <w:r w:rsidR="00BE5E67">
        <w:rPr>
          <w:i/>
          <w:iCs/>
        </w:rPr>
        <w:t xml:space="preserve">platform </w:t>
      </w:r>
      <w:r w:rsidR="00BE5E67">
        <w:t xml:space="preserve">berbasis </w:t>
      </w:r>
      <w:r w:rsidR="00BE5E67">
        <w:rPr>
          <w:i/>
          <w:iCs/>
        </w:rPr>
        <w:t xml:space="preserve">gamification </w:t>
      </w:r>
      <w:r w:rsidR="005154A7">
        <w:t>Duolingo</w:t>
      </w:r>
      <w:r w:rsidR="00BE5E67">
        <w:t xml:space="preserve">, </w:t>
      </w:r>
      <w:r w:rsidR="005154A7">
        <w:t>Quizizz</w:t>
      </w:r>
      <w:r w:rsidR="007B0E45">
        <w:t xml:space="preserve"> </w:t>
      </w:r>
      <w:r w:rsidR="00BE5E67">
        <w:t xml:space="preserve">dan Kahoot! </w:t>
      </w:r>
      <w:r w:rsidR="00B43F8A">
        <w:t>menunjukkan efekti</w:t>
      </w:r>
      <w:r w:rsidR="0005135F">
        <w:t>vitas</w:t>
      </w:r>
      <w:r w:rsidR="00B43F8A">
        <w:t xml:space="preserve"> </w:t>
      </w:r>
      <w:r w:rsidR="00FB7BCA" w:rsidRPr="00FB7BCA">
        <w:rPr>
          <w:i/>
          <w:iCs/>
        </w:rPr>
        <w:t>gamification</w:t>
      </w:r>
      <w:r w:rsidR="00B43F8A">
        <w:rPr>
          <w:i/>
          <w:iCs/>
        </w:rPr>
        <w:t xml:space="preserve"> </w:t>
      </w:r>
      <w:r w:rsidR="00B43F8A">
        <w:t>dalam pembelajaran lebih menyenangkan dan interaktif melalui penghargaan</w:t>
      </w:r>
      <w:r w:rsidR="005763DB">
        <w:t xml:space="preserve"> </w:t>
      </w:r>
      <w:r w:rsidR="00F20F66">
        <w:fldChar w:fldCharType="begin" w:fldLock="1"/>
      </w:r>
      <w:r w:rsidR="00F20F66">
        <w:instrText>ADDIN CSL_CITATION {"citationItems":[{"id":"ITEM-1","itemData":{"DOI":"10.1007/s10639-023-12034-7","ISBN":"1063902312","ISSN":"15737608","abstract":"Over the past few years, the world’s attention has been focused on gaming systems and their application in education through gamification, incorporating game features into learning tools. Against this backdrop, this study aims to investigate the motivation of EFL learners in a Gamified Formative Assessment (GFA). Theoretical insights from self-determination theory (SDT) are synthesized in the context of motivation analysis and internalization. Data from interviews and questionnaires are collected, and pair-t-tests and basic linear regression, CiteSpace, are utilized for data evaluation and literature review. Paired t-tests for the control group (CG) and the experimental group (EG) in the first and second stages, as well as the EG’s first and second stages, show a strong positive correlation between CG’s scores in stages one and two and EG’s scores in both stages (r1 = 0.930, r2 = 0.851, r3 = 0.953, p &lt; 0.001). It is found that Quizizz, as an example of GFA, can enhance EFL learners’ internalization at a higher level during their learning process. Furthermore, our findings also suggest that gamification enables most EFL learners to recognize the value and benefits of assessment as motivation for identified regulation. Additionally, the overall accuracy of the students in the EG, which is 89.05%, is higher compared to the CG’s accuracy of 74.01%. It is interesting to note that their motivation level correlates with their performance and engagement. With these findings, we contribute to the literature by validating that gamified formative assessment fosters the internalization of EFL at the elementary level, thereby enhancing students’ engagement and language proficiency. Therefore, as one of the studies on gamification and motivation, this research holds unique value in analyzing EFL instruction at the primary school level.","author":[{"dropping-particle":"","family":"Zhang","given":"Zhihui","non-dropping-particle":"","parse-names":false,"suffix":""},{"dropping-particle":"","family":"Crawford","given":"Jenifer","non-dropping-particle":"","parse-names":false,"suffix":""}],"container-title":"Education and Information Technologies","id":"ITEM-1","issue":"5","issued":{"date-parts":[["2024"]]},"page":"6217-6239","publisher":"Springer US","title":"EFL learners’ motivation in a gamified formative assessment: The case of Quizizz","type":"article-journal","volume":"29"},"uris":["http://www.mendeley.com/documents/?uuid=eddb453c-b6f5-4f7b-9a2d-355a22d20fbe"]}],"mendeley":{"formattedCitation":"[6]","plainTextFormattedCitation":"[6]","previouslyFormattedCitation":"[6]"},"properties":{"noteIndex":0},"schema":"https://github.com/citation-style-language/schema/raw/master/csl-citation.json"}</w:instrText>
      </w:r>
      <w:r w:rsidR="00F20F66">
        <w:fldChar w:fldCharType="separate"/>
      </w:r>
      <w:r w:rsidR="00F20F66" w:rsidRPr="00F20F66">
        <w:rPr>
          <w:noProof/>
        </w:rPr>
        <w:t>[6]</w:t>
      </w:r>
      <w:r w:rsidR="00F20F66">
        <w:fldChar w:fldCharType="end"/>
      </w:r>
      <w:r w:rsidR="00F20F66">
        <w:t xml:space="preserve"> </w:t>
      </w:r>
      <w:r w:rsidR="00F20F66">
        <w:fldChar w:fldCharType="begin" w:fldLock="1"/>
      </w:r>
      <w:r w:rsidR="00993AFC">
        <w:instrText>ADDIN CSL_CITATION {"citationItems":[{"id":"ITEM-1","itemData":{"abstract":"This study aimed to evaluate the effectiveness of Duolingo's Spanish course for English speakers over a three-month period for independent learners (n=48). We examined learning outcomes in general proficiency, reading, writing, listening, speaking, vocabulary, grammar, and pronunciation. We also explored the relationship between learner usage, experience factors, and self-reported experiences using the app. After about 27 hours of study, participants significantly improved in all receptive and productive ability measures, supporting the notion that language learning apps can enhance a range of language skills. Session completion, accuracy rate, and positive user experience were linked to this observed growth.","author":[{"dropping-particle":"","family":"Smith","given":"Bryan","non-dropping-particle":"","parse-names":false,"suffix":""},{"dropping-particle":"","family":"Peters","given":"Ryan","non-dropping-particle":"","parse-names":false,"suffix":""}],"id":"ITEM-1","issue":"1","issued":{"date-parts":[["2024"]]},"page":"1-26","title":"The effectiveness of Duolingo in developing receptive and productive language knowledge and proficiency","type":"article-journal","volume":"28"},"uris":["http://www.mendeley.com/documents/?uuid=93565199-d44d-4f37-9613-aa64202fff0d"]}],"mendeley":{"formattedCitation":"[7]","plainTextFormattedCitation":"[7]","previouslyFormattedCitation":"[7]"},"properties":{"noteIndex":0},"schema":"https://github.com/citation-style-language/schema/raw/master/csl-citation.json"}</w:instrText>
      </w:r>
      <w:r w:rsidR="00F20F66">
        <w:fldChar w:fldCharType="separate"/>
      </w:r>
      <w:r w:rsidR="00F20F66" w:rsidRPr="00F20F66">
        <w:rPr>
          <w:noProof/>
        </w:rPr>
        <w:t>[7]</w:t>
      </w:r>
      <w:r w:rsidR="00F20F66">
        <w:fldChar w:fldCharType="end"/>
      </w:r>
      <w:r w:rsidR="00C541FF">
        <w:t xml:space="preserve">. </w:t>
      </w:r>
      <w:r w:rsidR="00DD02FD" w:rsidRPr="00DD02FD">
        <w:t xml:space="preserve">Namun, penerapan </w:t>
      </w:r>
      <w:r w:rsidR="00FB7BCA" w:rsidRPr="00FB7BCA">
        <w:rPr>
          <w:i/>
          <w:iCs/>
        </w:rPr>
        <w:t>gamification</w:t>
      </w:r>
      <w:r w:rsidR="00DD02FD" w:rsidRPr="00DD02FD">
        <w:rPr>
          <w:i/>
          <w:iCs/>
        </w:rPr>
        <w:t xml:space="preserve"> </w:t>
      </w:r>
      <w:r w:rsidR="00DD02FD" w:rsidRPr="00DD02FD">
        <w:t>dalam pendidikan tidak lepas dari tantangan</w:t>
      </w:r>
      <w:r w:rsidR="00EE4715">
        <w:t xml:space="preserve"> serta kurangnya integrasi </w:t>
      </w:r>
      <w:r w:rsidR="00DD2E7B">
        <w:t>pembelajaran</w:t>
      </w:r>
      <w:r w:rsidR="001640CC">
        <w:t xml:space="preserve"> yang membuat </w:t>
      </w:r>
      <w:r w:rsidR="0027413B">
        <w:t>pengguna</w:t>
      </w:r>
      <w:r w:rsidR="001640CC">
        <w:t xml:space="preserve"> sulit mengaplikasikan pembelajaran.</w:t>
      </w:r>
    </w:p>
    <w:p w14:paraId="23A53842" w14:textId="448CE805" w:rsidR="00DB1BF7" w:rsidRDefault="00BA30CC" w:rsidP="008079F4">
      <w:r>
        <w:t>Penelitian</w:t>
      </w:r>
      <w:r w:rsidR="002D6332" w:rsidRPr="002D6332">
        <w:t xml:space="preserve"> </w:t>
      </w:r>
      <w:r w:rsidR="00184DAE">
        <w:t>yang sudah dilakukan</w:t>
      </w:r>
      <w:r w:rsidR="00D66BBA">
        <w:t xml:space="preserve"> </w:t>
      </w:r>
      <w:r w:rsidR="00D66BBA">
        <w:fldChar w:fldCharType="begin" w:fldLock="1"/>
      </w:r>
      <w:r w:rsidR="00993AFC">
        <w:instrText>ADDIN CSL_CITATION {"citationItems":[{"id":"ITEM-1","itemData":{"DOI":"10.1016/j.entcom.2024.100892","ISSN":"18759521","abstract":"With increased population aging, cognitive training has emerged as a popular intervention for combating age-related cognitive decline. Considering the purpose of cognitive interventions, the development of cognitive training programs typically focuses on properties that may enhance cognition, often neglecting the key element of user engagement. Consequently, many cognitive training studies have reported poor adherence and high participant attrition. To increase the likelihood of long-term cognitive benefits, there must be sustained use of the intervention (i.e., good training program adherence). Utilizing a research-through-design approach, this paper presents the design and development of a cognitive training program for older adults. Specifically, the primary focus was on outlining a conceptual framework for developing this program, which draws from gamification principles to foster motivation and enjoyment, as well as cognitive plasticity and transfer principles to foster cognitive engagement. Overall, the program encompasses gamified, adaptive, multidomain training of core executive functions (working memory, inhibitory control, and cognitive flexibility). This program will be the basis for future works exploring older adults’ experiences and preferences of cognitive training, and evaluating the efficacy of multidomain executive functions training in enhancing cognition and well-being in older age.","author":[{"dropping-particle":"","family":"Nguyen","given":"Lan","non-dropping-particle":"","parse-names":false,"suffix":""},{"dropping-particle":"","family":"Murphy","given":"Karen","non-dropping-particle":"","parse-names":false,"suffix":""},{"dropping-particle":"","family":"Andrews","given":"Glenda","non-dropping-particle":"","parse-names":false,"suffix":""}],"container-title":"Entertainment Computing","id":"ITEM-1","issue":"October 2024","issued":{"date-parts":[["2025"]]},"title":"Design and development of a gamified cognitive training program targeting executive functions for older adults","type":"article-journal","volume":"52"},"uris":["http://www.mendeley.com/documents/?uuid=b9c74a40-7613-4a08-bb03-41d5f422332b"]}],"mendeley":{"formattedCitation":"[8]","plainTextFormattedCitation":"[8]","previouslyFormattedCitation":"[8]"},"properties":{"noteIndex":0},"schema":"https://github.com/citation-style-language/schema/raw/master/csl-citation.json"}</w:instrText>
      </w:r>
      <w:r w:rsidR="00D66BBA">
        <w:fldChar w:fldCharType="separate"/>
      </w:r>
      <w:r w:rsidR="00F20F66" w:rsidRPr="00F20F66">
        <w:rPr>
          <w:noProof/>
        </w:rPr>
        <w:t>[8]</w:t>
      </w:r>
      <w:r w:rsidR="00D66BBA">
        <w:fldChar w:fldCharType="end"/>
      </w:r>
      <w:r w:rsidR="00D66BBA">
        <w:t xml:space="preserve"> </w:t>
      </w:r>
      <w:r w:rsidR="002D6332" w:rsidRPr="002D6332">
        <w:t xml:space="preserve">berkaitan dengan bagaimana mempertahankan keterlibatan </w:t>
      </w:r>
      <w:r w:rsidR="0027413B">
        <w:t>pengguna</w:t>
      </w:r>
      <w:r w:rsidR="002D6332" w:rsidRPr="002D6332">
        <w:t xml:space="preserve"> dalam </w:t>
      </w:r>
      <w:r w:rsidR="004A2C8F" w:rsidRPr="004A2C8F">
        <w:t>permainan atau aktivitas seperti teka-teki, latihan memori, dan aktivitas yang menuntut konsentrasi</w:t>
      </w:r>
      <w:r>
        <w:t xml:space="preserve">. Program ini juga </w:t>
      </w:r>
      <w:r w:rsidR="000B6120" w:rsidRPr="000B6120">
        <w:t>meningkatkan kemampuan berpikir, daya ingat, fokus, pemecahan masalah, dan kecepatan berpikir</w:t>
      </w:r>
      <w:r w:rsidR="000B6120">
        <w:t xml:space="preserve"> </w:t>
      </w:r>
      <w:r w:rsidR="00CB6E87">
        <w:t xml:space="preserve">yang dimana </w:t>
      </w:r>
      <w:r w:rsidR="002D6332" w:rsidRPr="002D6332">
        <w:t>sering kali dianggap kurang menarik</w:t>
      </w:r>
      <w:r w:rsidR="00114E46">
        <w:t xml:space="preserve">. </w:t>
      </w:r>
      <w:r w:rsidR="00114E46" w:rsidRPr="00114E46">
        <w:t xml:space="preserve">Hal ini menyebabkan </w:t>
      </w:r>
      <w:r w:rsidR="0027413B">
        <w:t>pengguna</w:t>
      </w:r>
      <w:r w:rsidR="00114E46" w:rsidRPr="00114E46">
        <w:t xml:space="preserve"> kurang tertarik, kurang menguasai</w:t>
      </w:r>
      <w:r w:rsidR="00992665">
        <w:t xml:space="preserve"> atau </w:t>
      </w:r>
      <w:r w:rsidR="00114E46" w:rsidRPr="00114E46">
        <w:t>memahami, cenderung berhenti sebelum mencapai hasil yang optimal serta menghasilkan keterlibatan yang kurang signifikan terhadap program ini.</w:t>
      </w:r>
    </w:p>
    <w:p w14:paraId="0E4EBC0B" w14:textId="5251FA56" w:rsidR="00B935A8" w:rsidRDefault="00114E46" w:rsidP="008079F4">
      <w:r w:rsidRPr="00114E46">
        <w:t xml:space="preserve">Banyak </w:t>
      </w:r>
      <w:r w:rsidR="00745183" w:rsidRPr="00745183">
        <w:rPr>
          <w:i/>
          <w:iCs/>
        </w:rPr>
        <w:t>application website educational</w:t>
      </w:r>
      <w:r w:rsidRPr="00114E46">
        <w:t xml:space="preserve">yang menerapkan </w:t>
      </w:r>
      <w:r w:rsidR="00FB7BCA" w:rsidRPr="00FB7BCA">
        <w:rPr>
          <w:i/>
          <w:iCs/>
        </w:rPr>
        <w:t>gamification</w:t>
      </w:r>
      <w:r w:rsidRPr="00114E46">
        <w:t xml:space="preserve"> semakin populer karena mampu mendorong keterlibatan </w:t>
      </w:r>
      <w:r w:rsidR="0027413B">
        <w:t>pengguna</w:t>
      </w:r>
      <w:r w:rsidRPr="00114E46">
        <w:t xml:space="preserve"> melalui poin dan pencapaian. Semakin aktif </w:t>
      </w:r>
      <w:r w:rsidR="0027413B">
        <w:t>pengguna</w:t>
      </w:r>
      <w:r w:rsidRPr="00114E46">
        <w:t xml:space="preserve"> terlibat, maka </w:t>
      </w:r>
      <w:r w:rsidR="0027413B">
        <w:t>pengguna</w:t>
      </w:r>
      <w:r w:rsidRPr="00114E46">
        <w:t xml:space="preserve"> semakin menguasai dan memahami konsep </w:t>
      </w:r>
      <w:r w:rsidRPr="00EC0D07">
        <w:rPr>
          <w:i/>
          <w:iCs/>
        </w:rPr>
        <w:t>ga</w:t>
      </w:r>
      <w:r w:rsidR="00EC0D07" w:rsidRPr="00EC0D07">
        <w:rPr>
          <w:i/>
          <w:iCs/>
        </w:rPr>
        <w:t>mification</w:t>
      </w:r>
      <w:r w:rsidRPr="00114E46">
        <w:t xml:space="preserve"> yang diterapkan. Tetapi banyak pendekatan </w:t>
      </w:r>
      <w:r w:rsidR="00FB7BCA" w:rsidRPr="00FB7BCA">
        <w:rPr>
          <w:i/>
          <w:iCs/>
        </w:rPr>
        <w:t>gamification</w:t>
      </w:r>
      <w:r w:rsidRPr="00114E46">
        <w:rPr>
          <w:i/>
          <w:iCs/>
        </w:rPr>
        <w:t xml:space="preserve"> </w:t>
      </w:r>
      <w:r w:rsidRPr="00114E46">
        <w:t xml:space="preserve">dapat menyebabkan </w:t>
      </w:r>
      <w:r w:rsidR="0027413B">
        <w:t>pengguna</w:t>
      </w:r>
      <w:r w:rsidRPr="00114E46">
        <w:t xml:space="preserve"> lebih fokus mengejar </w:t>
      </w:r>
      <w:r w:rsidR="00F6497E" w:rsidRPr="00F6497E">
        <w:rPr>
          <w:i/>
          <w:iCs/>
        </w:rPr>
        <w:t>reward</w:t>
      </w:r>
      <w:r w:rsidRPr="00114E46">
        <w:t xml:space="preserve"> dibandingkan memahami materi, yang berpotensi mengurangi kualitas pembelajaran</w:t>
      </w:r>
      <w:r w:rsidR="00BD1E51">
        <w:t xml:space="preserve"> </w:t>
      </w:r>
      <w:r w:rsidR="00BD1E51">
        <w:fldChar w:fldCharType="begin" w:fldLock="1"/>
      </w:r>
      <w:r w:rsidR="00993AFC">
        <w:instrText>ADDIN CSL_CITATION {"citationItems":[{"id":"ITEM-1","itemData":{"DOI":"10.17770/etr2024vol2.8051","ISBN":"9781713899570","ISSN":"16915402","abstract":"Over the past five years, the issue of gamification of education in Ukraine has been actively discussed in academic community, expanding through the practice of innovative teachers, and the availability of online courses using various platforms and applications. But still, in some cases, the issue of gamification is reduced to the question of preparation for interaction during a traditional game. That is why we have addressed several issues in this scientific review. First, what is the difference between gamification of education and the use of games in the educational process. Secondly, we decided to analyse the gaming interests and preferences of young people who plan to work in educational institutions. This allowed us to outline not only the range of interests, but also to highlight the levels of student readiness to use gamification through the existing offer and develop their own game complexes for work in preschool or elementary schools. Thirdly, we analysed the market offer for primary and preschool education in terms of online exercises and applications that are comprehensive. This helped us to identify (from our point of view) a list of quality platforms and applications that are effective for development. They can be used in training as training examples for future teachers when studying teaching methods of various subjects, or used for school preparation, etc. In addition, we have partially repeated the reasons for confusion in terms and risks associated with the implementation of international experience in the practice of Ukrainian education due to the economic, social and military-political situation. We believe that such a comprehensive view of gamification in higher education in Ukraine will allow us to expand the scope of understanding and implementation of appropriate training for use by teachers and comprehensive multi-component social development of educational game content for preschool and primary education.","author":[{"dropping-particle":"","family":"Koval","given":"Tetiana","non-dropping-particle":"","parse-names":false,"suffix":""},{"dropping-particle":"","family":"Oliinyk","given":"Nataliia","non-dropping-particle":"","parse-names":false,"suffix":""},{"dropping-particle":"","family":"Kryvosheya","given":"Tetiana","non-dropping-particle":"","parse-names":false,"suffix":""},{"dropping-particle":"","family":"Khilya","given":"Anna","non-dropping-particle":"","parse-names":false,"suffix":""}],"container-title":"Vide. Tehnologija. Resursi - Environment, Technology, Resources","id":"ITEM-1","issued":{"date-parts":[["2024"]]},"page":"183-187","title":"Application of Gamification in Higher Education: Training of Early Childhood and Primary Education Teachers in Ukraine","type":"article-journal","volume":"2"},"uris":["http://www.mendeley.com/documents/?uuid=aeb47adf-fb83-421d-9647-f2b9ba7d5105"]}],"mendeley":{"formattedCitation":"[9]","plainTextFormattedCitation":"[9]","previouslyFormattedCitation":"[9]"},"properties":{"noteIndex":0},"schema":"https://github.com/citation-style-language/schema/raw/master/csl-citation.json"}</w:instrText>
      </w:r>
      <w:r w:rsidR="00BD1E51">
        <w:fldChar w:fldCharType="separate"/>
      </w:r>
      <w:r w:rsidR="00F20F66" w:rsidRPr="00F20F66">
        <w:rPr>
          <w:noProof/>
        </w:rPr>
        <w:t>[9]</w:t>
      </w:r>
      <w:r w:rsidR="00BD1E51">
        <w:fldChar w:fldCharType="end"/>
      </w:r>
      <w:r w:rsidR="002D6332" w:rsidRPr="002D6332">
        <w:t xml:space="preserve">. </w:t>
      </w:r>
    </w:p>
    <w:p w14:paraId="12477A81" w14:textId="0298F829" w:rsidR="001628BC" w:rsidRDefault="00D36B79" w:rsidP="008079F4">
      <w:r w:rsidRPr="00D36B79">
        <w:t xml:space="preserve">Akibatnya, kualitas proses belajar sering kali kurang diperhatikan, sehingga </w:t>
      </w:r>
      <w:r w:rsidR="0027413B">
        <w:t>pengguna</w:t>
      </w:r>
      <w:r w:rsidRPr="00D36B79">
        <w:t xml:space="preserve"> menjadi mudah kehilangan ketertarikan.</w:t>
      </w:r>
      <w:r>
        <w:t xml:space="preserve"> </w:t>
      </w:r>
      <w:r w:rsidR="0027413B">
        <w:t>pengguna</w:t>
      </w:r>
      <w:r w:rsidR="00D953F3" w:rsidRPr="00D953F3">
        <w:t xml:space="preserve">an </w:t>
      </w:r>
      <w:r w:rsidR="00A04CD8">
        <w:rPr>
          <w:i/>
          <w:iCs/>
        </w:rPr>
        <w:t>gamification</w:t>
      </w:r>
      <w:r w:rsidR="00D953F3" w:rsidRPr="00B64332">
        <w:rPr>
          <w:i/>
          <w:iCs/>
        </w:rPr>
        <w:t xml:space="preserve"> </w:t>
      </w:r>
      <w:r w:rsidR="00D953F3" w:rsidRPr="00D953F3">
        <w:t xml:space="preserve">dalam program pelatihan kognitif adalah langkah yang inovatif untuk meningkatkan keterlibatan </w:t>
      </w:r>
      <w:r w:rsidR="0027413B">
        <w:t>pengguna</w:t>
      </w:r>
      <w:r w:rsidR="00D953F3" w:rsidRPr="00D953F3">
        <w:t xml:space="preserve">, mengingat tantangan utama dari program ini adalah minimnya minat </w:t>
      </w:r>
      <w:r w:rsidR="0027413B">
        <w:t>pengguna</w:t>
      </w:r>
      <w:r w:rsidR="00D953F3" w:rsidRPr="00D953F3">
        <w:t xml:space="preserve"> untuk terlibat secara berkelanjutan. </w:t>
      </w:r>
      <w:r w:rsidR="00FB7BCA" w:rsidRPr="00FB7BCA">
        <w:rPr>
          <w:i/>
          <w:iCs/>
        </w:rPr>
        <w:t>Gamification</w:t>
      </w:r>
      <w:r w:rsidR="00D953F3" w:rsidRPr="00D953F3">
        <w:t xml:space="preserve"> men</w:t>
      </w:r>
      <w:r w:rsidR="00A04CD8">
        <w:t>g</w:t>
      </w:r>
      <w:r w:rsidR="009461AF">
        <w:t>gunakan</w:t>
      </w:r>
      <w:r w:rsidR="00D953F3" w:rsidRPr="00D953F3">
        <w:t xml:space="preserve"> elemen-elemen permainan seperti </w:t>
      </w:r>
      <w:r w:rsidR="00BF1041" w:rsidRPr="00BF1041">
        <w:rPr>
          <w:i/>
          <w:iCs/>
        </w:rPr>
        <w:t>points</w:t>
      </w:r>
      <w:r w:rsidR="00D953F3" w:rsidRPr="00D953F3">
        <w:t xml:space="preserve">, </w:t>
      </w:r>
      <w:r w:rsidR="00967504" w:rsidRPr="00967504">
        <w:rPr>
          <w:i/>
          <w:iCs/>
        </w:rPr>
        <w:t>badge</w:t>
      </w:r>
      <w:r w:rsidR="00D953F3" w:rsidRPr="00D953F3">
        <w:t>,</w:t>
      </w:r>
      <w:r w:rsidR="003C1242">
        <w:t xml:space="preserve"> </w:t>
      </w:r>
      <w:r w:rsidR="00967504" w:rsidRPr="00967504">
        <w:rPr>
          <w:i/>
          <w:iCs/>
        </w:rPr>
        <w:t>leaderboard</w:t>
      </w:r>
      <w:r w:rsidR="003C1242">
        <w:rPr>
          <w:i/>
          <w:iCs/>
        </w:rPr>
        <w:t xml:space="preserve">, </w:t>
      </w:r>
      <w:r w:rsidR="00967504" w:rsidRPr="00967504">
        <w:rPr>
          <w:i/>
          <w:iCs/>
        </w:rPr>
        <w:t>level</w:t>
      </w:r>
      <w:r w:rsidR="003C1242">
        <w:rPr>
          <w:i/>
          <w:iCs/>
        </w:rPr>
        <w:t>,</w:t>
      </w:r>
      <w:r w:rsidR="001E0CC8">
        <w:rPr>
          <w:i/>
          <w:iCs/>
        </w:rPr>
        <w:t xml:space="preserve"> </w:t>
      </w:r>
      <w:r w:rsidR="00967504" w:rsidRPr="00967504">
        <w:rPr>
          <w:i/>
          <w:iCs/>
        </w:rPr>
        <w:t>progress bar</w:t>
      </w:r>
      <w:r w:rsidR="001E0CC8">
        <w:rPr>
          <w:i/>
          <w:iCs/>
        </w:rPr>
        <w:t>,</w:t>
      </w:r>
      <w:r w:rsidR="00D953F3" w:rsidRPr="00D953F3">
        <w:t xml:space="preserve"> </w:t>
      </w:r>
      <w:r w:rsidR="00EB4EAD" w:rsidRPr="00EB4EAD">
        <w:rPr>
          <w:i/>
          <w:iCs/>
        </w:rPr>
        <w:t>feedback</w:t>
      </w:r>
      <w:r w:rsidR="00F04877" w:rsidRPr="00265F41">
        <w:rPr>
          <w:i/>
          <w:iCs/>
        </w:rPr>
        <w:t xml:space="preserve"> real-</w:t>
      </w:r>
      <w:r w:rsidR="00582B36" w:rsidRPr="00582B36">
        <w:rPr>
          <w:i/>
          <w:iCs/>
        </w:rPr>
        <w:t>time</w:t>
      </w:r>
      <w:r w:rsidR="00D953F3" w:rsidRPr="00D953F3">
        <w:t xml:space="preserve">, yang membuat pengalaman </w:t>
      </w:r>
      <w:r w:rsidR="0027413B">
        <w:t>pengguna</w:t>
      </w:r>
      <w:r w:rsidR="00D953F3" w:rsidRPr="00D953F3">
        <w:t xml:space="preserve"> lebih menyenangkan dan menantang</w:t>
      </w:r>
      <w:r w:rsidR="00CA38FF">
        <w:t xml:space="preserve"> </w:t>
      </w:r>
      <w:r w:rsidR="002D6332" w:rsidRPr="002D6332">
        <w:t xml:space="preserve">tanpa ketergantungan pada </w:t>
      </w:r>
      <w:r w:rsidR="00F6497E" w:rsidRPr="00F6497E">
        <w:rPr>
          <w:i/>
          <w:iCs/>
        </w:rPr>
        <w:t>reward</w:t>
      </w:r>
      <w:r w:rsidR="002D6332" w:rsidRPr="002D6332">
        <w:rPr>
          <w:i/>
          <w:iCs/>
        </w:rPr>
        <w:t xml:space="preserve"> </w:t>
      </w:r>
      <w:r w:rsidR="00426311">
        <w:rPr>
          <w:i/>
          <w:iCs/>
        </w:rPr>
        <w:fldChar w:fldCharType="begin" w:fldLock="1"/>
      </w:r>
      <w:r w:rsidR="00993AFC">
        <w:rPr>
          <w:i/>
          <w:iCs/>
        </w:rPr>
        <w:instrText>ADDIN CSL_CITATION {"citationItems":[{"id":"ITEM-1","itemData":{"DOI":"10.1016/j.entcom.2024.100892","ISSN":"18759521","abstract":"With increased population aging, cognitive training has emerged as a popular intervention for combating age-related cognitive decline. Considering the purpose of cognitive interventions, the development of cognitive training programs typically focuses on properties that may enhance cognition, often neglecting the key element of user engagement. Consequently, many cognitive training studies have reported poor adherence and high participant attrition. To increase the likelihood of long-term cognitive benefits, there must be sustained use of the intervention (i.e., good training program adherence). Utilizing a research-through-design approach, this paper presents the design and development of a cognitive training program for older adults. Specifically, the primary focus was on outlining a conceptual framework for developing this program, which draws from gamification principles to foster motivation and enjoyment, as well as cognitive plasticity and transfer principles to foster cognitive engagement. Overall, the program encompasses gamified, adaptive, multidomain training of core executive functions (working memory, inhibitory control, and cognitive flexibility). This program will be the basis for future works exploring older adults’ experiences and preferences of cognitive training, and evaluating the efficacy of multidomain executive functions training in enhancing cognition and well-being in older age.","author":[{"dropping-particle":"","family":"Nguyen","given":"Lan","non-dropping-particle":"","parse-names":false,"suffix":""},{"dropping-particle":"","family":"Murphy","given":"Karen","non-dropping-particle":"","parse-names":false,"suffix":""},{"dropping-particle":"","family":"Andrews","given":"Glenda","non-dropping-particle":"","parse-names":false,"suffix":""}],"container-title":"Entertainment Computing","id":"ITEM-1","issue":"October 2024","issued":{"date-parts":[["2025"]]},"title":"Design and development of a gamified cognitive training program targeting executive functions for older adults","type":"article-journal","volume":"52"},"uris":["http://www.mendeley.com/documents/?uuid=b9c74a40-7613-4a08-bb03-41d5f422332b"]}],"mendeley":{"formattedCitation":"[8]","plainTextFormattedCitation":"[8]","previouslyFormattedCitation":"[8]"},"properties":{"noteIndex":0},"schema":"https://github.com/citation-style-language/schema/raw/master/csl-citation.json"}</w:instrText>
      </w:r>
      <w:r w:rsidR="00426311">
        <w:rPr>
          <w:i/>
          <w:iCs/>
        </w:rPr>
        <w:fldChar w:fldCharType="separate"/>
      </w:r>
      <w:r w:rsidR="00F20F66" w:rsidRPr="00F20F66">
        <w:rPr>
          <w:iCs/>
          <w:noProof/>
        </w:rPr>
        <w:t>[8]</w:t>
      </w:r>
      <w:r w:rsidR="00426311">
        <w:rPr>
          <w:i/>
          <w:iCs/>
        </w:rPr>
        <w:fldChar w:fldCharType="end"/>
      </w:r>
      <w:r w:rsidR="00E261AE">
        <w:rPr>
          <w:i/>
          <w:iCs/>
        </w:rPr>
        <w:t xml:space="preserve"> </w:t>
      </w:r>
      <w:r w:rsidR="00C30C9B">
        <w:rPr>
          <w:i/>
          <w:iCs/>
        </w:rPr>
        <w:fldChar w:fldCharType="begin" w:fldLock="1"/>
      </w:r>
      <w:r w:rsidR="00993AFC">
        <w:rPr>
          <w:i/>
          <w:iCs/>
        </w:rPr>
        <w:instrText>ADDIN CSL_CITATION {"citationItems":[{"id":"ITEM-1","itemData":{"DOI":"10.17770/etr2024vol2.8051","ISBN":"9781713899570","ISSN":"16915402","abstract":"Over the past five years, the issue of gamification of education in Ukraine has been actively discussed in academic community, expanding through the practice of innovative teachers, and the availability of online courses using various platforms and applications. But still, in some cases, the issue of gamification is reduced to the question of preparation for interaction during a traditional game. That is why we have addressed several issues in this scientific review. First, what is the difference between gamification of education and the use of games in the educational process. Secondly, we decided to analyse the gaming interests and preferences of young people who plan to work in educational institutions. This allowed us to outline not only the range of interests, but also to highlight the levels of student readiness to use gamification through the existing offer and develop their own game complexes for work in preschool or elementary schools. Thirdly, we analysed the market offer for primary and preschool education in terms of online exercises and applications that are comprehensive. This helped us to identify (from our point of view) a list of quality platforms and applications that are effective for development. They can be used in training as training examples for future teachers when studying teaching methods of various subjects, or used for school preparation, etc. In addition, we have partially repeated the reasons for confusion in terms and risks associated with the implementation of international experience in the practice of Ukrainian education due to the economic, social and military-political situation. We believe that such a comprehensive view of gamification in higher education in Ukraine will allow us to expand the scope of understanding and implementation of appropriate training for use by teachers and comprehensive multi-component social development of educational game content for preschool and primary education.","author":[{"dropping-particle":"","family":"Koval","given":"Tetiana","non-dropping-particle":"","parse-names":false,"suffix":""},{"dropping-particle":"","family":"Oliinyk","given":"Nataliia","non-dropping-particle":"","parse-names":false,"suffix":""},{"dropping-particle":"","family":"Kryvosheya","given":"Tetiana","non-dropping-particle":"","parse-names":false,"suffix":""},{"dropping-particle":"","family":"Khilya","given":"Anna","non-dropping-particle":"","parse-names":false,"suffix":""}],"container-title":"Vide. Tehnologija. Resursi - Environment, Technology, Resources","id":"ITEM-1","issued":{"date-parts":[["2024"]]},"page":"183-187","title":"Application of Gamification in Higher Education: Training of Early Childhood and Primary Education Teachers in Ukraine","type":"article-journal","volume":"2"},"uris":["http://www.mendeley.com/documents/?uuid=aeb47adf-fb83-421d-9647-f2b9ba7d5105"]}],"mendeley":{"formattedCitation":"[9]","plainTextFormattedCitation":"[9]","previouslyFormattedCitation":"[9]"},"properties":{"noteIndex":0},"schema":"https://github.com/citation-style-language/schema/raw/master/csl-citation.json"}</w:instrText>
      </w:r>
      <w:r w:rsidR="00C30C9B">
        <w:rPr>
          <w:i/>
          <w:iCs/>
        </w:rPr>
        <w:fldChar w:fldCharType="separate"/>
      </w:r>
      <w:r w:rsidR="00F20F66" w:rsidRPr="00F20F66">
        <w:rPr>
          <w:iCs/>
          <w:noProof/>
        </w:rPr>
        <w:t>[9]</w:t>
      </w:r>
      <w:r w:rsidR="00C30C9B">
        <w:rPr>
          <w:i/>
          <w:iCs/>
        </w:rPr>
        <w:fldChar w:fldCharType="end"/>
      </w:r>
      <w:r w:rsidR="00E261AE">
        <w:t xml:space="preserve"> </w:t>
      </w:r>
      <w:r w:rsidR="001316E0">
        <w:rPr>
          <w:i/>
          <w:iCs/>
        </w:rPr>
        <w:fldChar w:fldCharType="begin" w:fldLock="1"/>
      </w:r>
      <w:r w:rsidR="00993AFC">
        <w:rPr>
          <w:i/>
          <w:iCs/>
        </w:rPr>
        <w:instrText>ADDIN CSL_CITATION {"citationItems":[{"id":"ITEM-1","itemData":{"DOI":"10.51798/sijis.v5i3.637","ISSN":"26759780","abstract":"Introduction: Computer tools have revolutionized health sciences education, allowing students and professionals to acquire knowledge and skills more effectively. This study analyzes new trends in using computer tools for teaching-learning in Health. Objective: Analyze new trends in using computer tools for teaching-learning in Health. Methodology: A systematic review was carried out using the PRISMA method. Inclusion and exclusion criteria were applied to select relevant articles published between 2020 and 2024 in English and Spanish. Search engines such as Google Scholar, PubMed, Elsevier and SciELO were used. The extracted data were organized in tables with indicators such as title, authors, year, design, results and interpretation. Results: Various computer tools used in health education were identified, such as virtual reality, artificial intelligence, gamification, social networks and online learning platforms. These tools demonstrated improvements in knowledge acquisition, clinical skills, student satisfaction, and engagement. However, challenges were identified such as the need for teacher training, technological infrastructure, and ethical considerations. Furthermore, methodological limitations were found in many studies. Conclusions: This systematic review analyzed new trends in using computer tools for teaching-learning in Health. The findings suggest that these tools have great potential to improve medical education, but their effective adoption requires addressing challenges such as teacher training, infrastructure, and ethical issues. More robust research is needed, especially in developing countries, to consolidate the evidence and guide new technologies.","author":[{"dropping-particle":"","family":"Tinajero","given":"Diana Nathalie Navarrete","non-dropping-particle":"","parse-names":false,"suffix":""},{"dropping-particle":"","family":"Yugsi","given":"Anderson José Sangacha","non-dropping-particle":"","parse-names":false,"suffix":""},{"dropping-particle":"","family":"Masaquiza","given":"Catalina Fernanda Nuela","non-dropping-particle":"","parse-names":false,"suffix":""}],"container-title":"Sapienza","id":"ITEM-1","issue":"3","issued":{"date-parts":[["2024"]]},"page":"1-9","title":"New trends in the use of computer tools for teaching-learning in health","type":"article-journal","volume":"5"},"uris":["http://www.mendeley.com/documents/?uuid=ce19b7e2-e254-48d0-87f2-aceb28c71eb3"]}],"mendeley":{"formattedCitation":"[10]","plainTextFormattedCitation":"[10]","previouslyFormattedCitation":"[10]"},"properties":{"noteIndex":0},"schema":"https://github.com/citation-style-language/schema/raw/master/csl-citation.json"}</w:instrText>
      </w:r>
      <w:r w:rsidR="001316E0">
        <w:rPr>
          <w:i/>
          <w:iCs/>
        </w:rPr>
        <w:fldChar w:fldCharType="separate"/>
      </w:r>
      <w:r w:rsidR="00F20F66" w:rsidRPr="00F20F66">
        <w:rPr>
          <w:iCs/>
          <w:noProof/>
        </w:rPr>
        <w:t>[10]</w:t>
      </w:r>
      <w:r w:rsidR="001316E0">
        <w:rPr>
          <w:i/>
          <w:iCs/>
        </w:rPr>
        <w:fldChar w:fldCharType="end"/>
      </w:r>
      <w:r w:rsidR="006B00C7">
        <w:t>.</w:t>
      </w:r>
    </w:p>
    <w:p w14:paraId="5A0F66D3" w14:textId="4FB2B846" w:rsidR="007B0C5C" w:rsidRDefault="00EC2A16" w:rsidP="00312F7C">
      <w:r w:rsidRPr="00EC2A16">
        <w:rPr>
          <w:i/>
          <w:iCs/>
        </w:rPr>
        <w:t>Adaptive</w:t>
      </w:r>
      <w:r w:rsidR="00C80A8E">
        <w:rPr>
          <w:i/>
          <w:iCs/>
        </w:rPr>
        <w:t xml:space="preserve"> </w:t>
      </w:r>
      <w:r w:rsidR="00FB7BCA" w:rsidRPr="00FB7BCA">
        <w:rPr>
          <w:i/>
          <w:iCs/>
        </w:rPr>
        <w:t>gamification</w:t>
      </w:r>
      <w:r w:rsidRPr="00EC2A16">
        <w:t xml:space="preserve"> menawarkan solusi </w:t>
      </w:r>
      <w:r w:rsidR="00C80A8E">
        <w:t xml:space="preserve">dimana </w:t>
      </w:r>
      <w:r w:rsidR="00A37133">
        <w:rPr>
          <w:i/>
          <w:iCs/>
        </w:rPr>
        <w:t xml:space="preserve">adaptive </w:t>
      </w:r>
      <w:r w:rsidR="00A37133">
        <w:t xml:space="preserve">dalam </w:t>
      </w:r>
      <w:r w:rsidR="00C80A8E">
        <w:t xml:space="preserve">konteks </w:t>
      </w:r>
      <w:r w:rsidR="00C80A8E">
        <w:rPr>
          <w:i/>
          <w:iCs/>
        </w:rPr>
        <w:t xml:space="preserve">gamification </w:t>
      </w:r>
      <w:r w:rsidR="00C80A8E">
        <w:t>mengacu pada kemampuan sistem untuk</w:t>
      </w:r>
      <w:r w:rsidRPr="00EC2A16">
        <w:t xml:space="preserve"> menyesuaikan </w:t>
      </w:r>
      <w:r w:rsidR="009B238F">
        <w:t xml:space="preserve">elemen, </w:t>
      </w:r>
      <w:r w:rsidRPr="00EC2A16">
        <w:t xml:space="preserve">tingkat kesulitan dan tantangan </w:t>
      </w:r>
      <w:r w:rsidR="009B238F">
        <w:t>berdasarkan</w:t>
      </w:r>
      <w:r w:rsidRPr="00EC2A16">
        <w:t xml:space="preserve"> kemampuan </w:t>
      </w:r>
      <w:r w:rsidR="0027413B">
        <w:t>pengguna</w:t>
      </w:r>
      <w:r w:rsidRPr="00EC2A16">
        <w:t xml:space="preserve">. Pendekatan ini melibatkan konsep </w:t>
      </w:r>
      <w:r w:rsidRPr="00EC2A16">
        <w:rPr>
          <w:i/>
          <w:iCs/>
        </w:rPr>
        <w:t>progressive learning</w:t>
      </w:r>
      <w:r w:rsidRPr="00EC2A16">
        <w:t xml:space="preserve">, yang di mana tingkat kesulitan materi atau permainan meningkat secara bertahap seiring dengan kemajuan </w:t>
      </w:r>
      <w:r w:rsidR="0027413B">
        <w:t>pengguna</w:t>
      </w:r>
      <w:r w:rsidRPr="00EC2A16">
        <w:t xml:space="preserve">. </w:t>
      </w:r>
      <w:r w:rsidRPr="00EC2A16">
        <w:rPr>
          <w:i/>
          <w:iCs/>
        </w:rPr>
        <w:t>Progressive learning</w:t>
      </w:r>
      <w:r w:rsidRPr="00EC2A16">
        <w:t xml:space="preserve"> memungkinkan </w:t>
      </w:r>
      <w:r w:rsidR="0027413B">
        <w:t>pengguna</w:t>
      </w:r>
      <w:r w:rsidRPr="00EC2A16">
        <w:t xml:space="preserve"> membangun pemahaman mendalam, tetap termotivasi, dan tidak cepat kehilangan minat [11]. Selain itu, elemen </w:t>
      </w:r>
      <w:r w:rsidR="00967504" w:rsidRPr="00967504">
        <w:rPr>
          <w:i/>
          <w:iCs/>
        </w:rPr>
        <w:t>level</w:t>
      </w:r>
      <w:r w:rsidRPr="00EC2A16">
        <w:rPr>
          <w:i/>
          <w:iCs/>
        </w:rPr>
        <w:t xml:space="preserve"> </w:t>
      </w:r>
      <w:r w:rsidR="002B3D46" w:rsidRPr="002B3D46">
        <w:rPr>
          <w:i/>
          <w:iCs/>
        </w:rPr>
        <w:t>adaptive</w:t>
      </w:r>
      <w:r w:rsidRPr="00EC2A16">
        <w:t xml:space="preserve"> dapat menjaga keterlibatan tanpa memicu ketergantungan berlebihan pada </w:t>
      </w:r>
      <w:r w:rsidR="00F6497E" w:rsidRPr="00F6497E">
        <w:rPr>
          <w:i/>
          <w:iCs/>
        </w:rPr>
        <w:t>reward</w:t>
      </w:r>
      <w:r>
        <w:rPr>
          <w:i/>
          <w:iCs/>
        </w:rPr>
        <w:t xml:space="preserve"> </w:t>
      </w:r>
      <w:r w:rsidR="00637891">
        <w:fldChar w:fldCharType="begin" w:fldLock="1"/>
      </w:r>
      <w:r w:rsidR="00993AFC">
        <w:instrText>ADDIN CSL_CITATION {"citationItems":[{"id":"ITEM-1","itemData":{"DOI":"10.1016/j.entcom.2024.100892","ISSN":"18759521","abstract":"With increased population aging, cognitive training has emerged as a popular intervention for combating age-related cognitive decline. Considering the purpose of cognitive interventions, the development of cognitive training programs typically focuses on properties that may enhance cognition, often neglecting the key element of user engagement. Consequently, many cognitive training studies have reported poor adherence and high participant attrition. To increase the likelihood of long-term cognitive benefits, there must be sustained use of the intervention (i.e., good training program adherence). Utilizing a research-through-design approach, this paper presents the design and development of a cognitive training program for older adults. Specifically, the primary focus was on outlining a conceptual framework for developing this program, which draws from gamification principles to foster motivation and enjoyment, as well as cognitive plasticity and transfer principles to foster cognitive engagement. Overall, the program encompasses gamified, adaptive, multidomain training of core executive functions (working memory, inhibitory control, and cognitive flexibility). This program will be the basis for future works exploring older adults’ experiences and preferences of cognitive training, and evaluating the efficacy of multidomain executive functions training in enhancing cognition and well-being in older age.","author":[{"dropping-particle":"","family":"Nguyen","given":"Lan","non-dropping-particle":"","parse-names":false,"suffix":""},{"dropping-particle":"","family":"Murphy","given":"Karen","non-dropping-particle":"","parse-names":false,"suffix":""},{"dropping-particle":"","family":"Andrews","given":"Glenda","non-dropping-particle":"","parse-names":false,"suffix":""}],"container-title":"Entertainment Computing","id":"ITEM-1","issue":"October 2024","issued":{"date-parts":[["2025"]]},"title":"Design and development of a gamified cognitive training program targeting executive functions for older adults","type":"article-journal","volume":"52"},"uris":["http://www.mendeley.com/documents/?uuid=b9c74a40-7613-4a08-bb03-41d5f422332b"]}],"mendeley":{"formattedCitation":"[8]","plainTextFormattedCitation":"[8]","previouslyFormattedCitation":"[8]"},"properties":{"noteIndex":0},"schema":"https://github.com/citation-style-language/schema/raw/master/csl-citation.json"}</w:instrText>
      </w:r>
      <w:r w:rsidR="00637891">
        <w:fldChar w:fldCharType="separate"/>
      </w:r>
      <w:r w:rsidR="00F20F66" w:rsidRPr="00F20F66">
        <w:rPr>
          <w:noProof/>
        </w:rPr>
        <w:t>[8]</w:t>
      </w:r>
      <w:r w:rsidR="00637891">
        <w:fldChar w:fldCharType="end"/>
      </w:r>
      <w:r w:rsidR="00637891">
        <w:t xml:space="preserve"> </w:t>
      </w:r>
      <w:r w:rsidR="00637891">
        <w:fldChar w:fldCharType="begin" w:fldLock="1"/>
      </w:r>
      <w:r w:rsidR="00993AFC">
        <w:instrText>ADDIN CSL_CITATION {"citationItems":[{"id":"ITEM-1","itemData":{"DOI":"10.18662/brain/14.2/452","ISSN":"2068-0473","abstract":"Gamification has recently been touted as an effective user engagement method with the ability to enhance online education. Even though there has been more research on gamification in recent decades, however, there is still no taxonomy of its concrete impacts. The aim of this study was to fill this gap by identifying the effects that gamification has on both students and teachers engagement in online learning. This study combined a systematic literature review methodology and PRISMA processes to analyze high-quality articles on gamification in education from the last ten years (2012-2022) as extracted from three databases like Scopus, ScienceDirect, and Web of Science. The evaluation and analysis of the 40 articles included in the study summarized and categorized the benefits that the deployment of gamification offered to student engagement, motivation, creativity, and overall performance as well as to teachers as motivation, engagement, or feedback and evaluation. The result of the systematic literature review found that the educational levels that frequently incorporate gaming into their curricula are higher education, but it also shed light on the challenges that come with implementing gamification in the classroom. We hope the study’s findings assist educators and students in using gamification as a successful intervention technique by providing them with pertinent information that can influence outcomes and knowledge of the educational content and establish the right conditions for an effective learning process.","author":[{"dropping-particle":"","family":"Cavus","given":"Nadire","non-dropping-particle":"","parse-names":false,"suffix":""},{"dropping-particle":"","family":"Ibrahim","given":"Imran","non-dropping-particle":"","parse-names":false,"suffix":""},{"dropping-particle":"","family":"Ogbonna Okonkwo","given":"Michael","non-dropping-particle":"","parse-names":false,"suffix":""},{"dropping-particle":"","family":"Bode Ayansina","given":"Nurudeen","non-dropping-particle":"","parse-names":false,"suffix":""},{"dropping-particle":"","family":"Modupeola","given":"Temiloluwa","non-dropping-particle":"","parse-names":false,"suffix":""}],"container-title":"BRAIN. Broad Research in Artificial Intelligence and Neuroscience","id":"ITEM-1","issue":"2","issued":{"date-parts":[["2023"]]},"page":"211-241","title":"The Effects of Gamification in Education: A Systematic Literature Review","type":"article-journal","volume":"14"},"uris":["http://www.mendeley.com/documents/?uuid=39b81189-f0a4-4955-9a90-fa9988cc220b"]}],"mendeley":{"formattedCitation":"[11]","plainTextFormattedCitation":"[11]","previouslyFormattedCitation":"[11]"},"properties":{"noteIndex":0},"schema":"https://github.com/citation-style-language/schema/raw/master/csl-citation.json"}</w:instrText>
      </w:r>
      <w:r w:rsidR="00637891">
        <w:fldChar w:fldCharType="separate"/>
      </w:r>
      <w:r w:rsidR="00F20F66" w:rsidRPr="00F20F66">
        <w:rPr>
          <w:noProof/>
        </w:rPr>
        <w:t>[11]</w:t>
      </w:r>
      <w:r w:rsidR="00637891">
        <w:fldChar w:fldCharType="end"/>
      </w:r>
      <w:r w:rsidR="00637891">
        <w:t xml:space="preserve">. </w:t>
      </w:r>
    </w:p>
    <w:p w14:paraId="7CFF2215" w14:textId="474F7121" w:rsidR="00353C27" w:rsidRDefault="00353C27" w:rsidP="00353C27">
      <w:r w:rsidRPr="00353C27">
        <w:t>Adapun masalah dalam penelitian</w:t>
      </w:r>
      <w:r w:rsidR="00036A93">
        <w:t xml:space="preserve"> </w:t>
      </w:r>
      <w:r w:rsidR="00036A93">
        <w:fldChar w:fldCharType="begin" w:fldLock="1"/>
      </w:r>
      <w:r w:rsidR="00993AFC">
        <w:instrText>ADDIN CSL_CITATION {"citationItems":[{"id":"ITEM-1","itemData":{"DOI":"10.36315/2023v2end113","ISBN":"9789893510643","author":[{"dropping-particle":"","family":"Gomes","given":"Madalena","non-dropping-particle":"","parse-names":false,"suffix":""},{"dropping-particle":"","family":"Silva","given":"Ana Catarina","non-dropping-particle":"","parse-names":false,"suffix":""},{"dropping-particle":"","family":"Pereira","given":"Jorge","non-dropping-particle":"","parse-names":false,"suffix":""}],"container-title":"Education and New Developments 2023 – Volume 2","id":"ITEM-1","issued":{"date-parts":[["2023"]]},"page":"509-513","title":"Gamification in the Portuguese Language Subject: a Review of Two E-Learning Platforms","type":"article-journal","volume":"2"},"uris":["http://www.mendeley.com/documents/?uuid=f5c1a7c6-5456-4798-acdc-151d5c8b67d4"]}],"mendeley":{"formattedCitation":"[12]","plainTextFormattedCitation":"[12]","previouslyFormattedCitation":"[12]"},"properties":{"noteIndex":0},"schema":"https://github.com/citation-style-language/schema/raw/master/csl-citation.json"}</w:instrText>
      </w:r>
      <w:r w:rsidR="00036A93">
        <w:fldChar w:fldCharType="separate"/>
      </w:r>
      <w:r w:rsidR="00F20F66" w:rsidRPr="00F20F66">
        <w:rPr>
          <w:noProof/>
        </w:rPr>
        <w:t>[12]</w:t>
      </w:r>
      <w:r w:rsidR="00036A93">
        <w:fldChar w:fldCharType="end"/>
      </w:r>
      <w:r w:rsidR="000C15EC">
        <w:t xml:space="preserve"> </w:t>
      </w:r>
      <w:r w:rsidRPr="00353C27">
        <w:t xml:space="preserve">menurunnya keterlibatan serta kinerja </w:t>
      </w:r>
      <w:r w:rsidR="0027413B">
        <w:t>pengguna</w:t>
      </w:r>
      <w:r w:rsidRPr="00353C27">
        <w:t xml:space="preserve"> dalam pembelajaran. Analisis </w:t>
      </w:r>
      <w:r w:rsidR="00ED3E20">
        <w:t xml:space="preserve">yang dilakukan </w:t>
      </w:r>
      <w:r w:rsidRPr="00353C27">
        <w:t>terhadap</w:t>
      </w:r>
      <w:r w:rsidR="006409FB" w:rsidRPr="006409FB">
        <w:rPr>
          <w:i/>
          <w:iCs/>
        </w:rPr>
        <w:t xml:space="preserve"> platform </w:t>
      </w:r>
      <w:r w:rsidRPr="008A031F">
        <w:rPr>
          <w:i/>
          <w:iCs/>
        </w:rPr>
        <w:t>e-learning</w:t>
      </w:r>
      <w:r w:rsidRPr="00353C27">
        <w:t xml:space="preserve"> menunjukkan bahwa sumber daya </w:t>
      </w:r>
      <w:r w:rsidRPr="0011136F">
        <w:rPr>
          <w:i/>
          <w:iCs/>
        </w:rPr>
        <w:t>gami</w:t>
      </w:r>
      <w:r w:rsidR="0011136F" w:rsidRPr="0011136F">
        <w:rPr>
          <w:i/>
          <w:iCs/>
        </w:rPr>
        <w:t>fication</w:t>
      </w:r>
      <w:r w:rsidRPr="00353C27">
        <w:t xml:space="preserve"> masih terbatas dan lebih banyak berfokus pada </w:t>
      </w:r>
      <w:r w:rsidR="00B241E2" w:rsidRPr="00B241E2">
        <w:rPr>
          <w:i/>
          <w:iCs/>
        </w:rPr>
        <w:t>quiz</w:t>
      </w:r>
      <w:r w:rsidRPr="00353C27">
        <w:t xml:space="preserve">, meskipun ada beberapa </w:t>
      </w:r>
      <w:r w:rsidR="00EB4EAD" w:rsidRPr="00EB4EAD">
        <w:rPr>
          <w:i/>
          <w:iCs/>
        </w:rPr>
        <w:t xml:space="preserve">serious games </w:t>
      </w:r>
      <w:r w:rsidRPr="00353C27">
        <w:t>yang menawarkan pengalaman lebih menarik</w:t>
      </w:r>
      <w:r w:rsidR="003924A1">
        <w:t xml:space="preserve"> </w:t>
      </w:r>
      <w:r w:rsidR="003924A1">
        <w:fldChar w:fldCharType="begin" w:fldLock="1"/>
      </w:r>
      <w:r w:rsidR="00993AFC">
        <w:instrText>ADDIN CSL_CITATION {"citationItems":[{"id":"ITEM-1","itemData":{"DOI":"10.3390/su14020683","ISSN":"20711050","abstract":"Digitalisation nowadays impacts business environments significantly. Therefore, if higher education wants to educate students properly for a successful career path, the business and economics curriculum must be enriched with innovative teaching approaches covering actual topics, such as, for example, the implementation of the ERPsim business simulation, a representative of serious games. The ERPsim business simulation is based on SAP ERP, and is aimed at teaching ERP concepts. It covers different business processes, and allows students to learn using a hands-on approach, simulating real-life scenarios. The presented research focuses on using an ERPsim business simulation as the introduction to the course. The simulation was implemented to ease the introduction of ERP and IT concepts to the business and economic oriented students. Considering the positive effects of serious games and gamification, our research was formed and focused on knowledge acquisition and future student engagement. We researched whether participation in the introductory simulation results in significant knowledge gain and impacts students’ future course engagement. The data were gathered using a self-assessment questionnaire before and after an introductory simulation. The results were highly positive, confirming many positive aspects of business simulation, among others, significant knowledge increase in the domains of business process and ERP transactions, and in the domain of technical knowledge for SAP ERP. The results confirmed that the introductory simulation is appropriate for introducing ERP concepts to newcomers, and, nevertheless, confirmed the positive impact on their intent on future course engagement.","author":[{"dropping-particle":"","family":"Beranič","given":"Tina","non-dropping-particle":"","parse-names":false,"suffix":""},{"dropping-particle":"","family":"Heričko","given":"Marjan","non-dropping-particle":"","parse-names":false,"suffix":""}],"container-title":"Sustainability (Switzerland)","id":"ITEM-1","issue":"2","issued":{"date-parts":[["2022"]]},"title":"The Impact of Serious Games in Economic and Business Education: A Case of ERP Business Simulation","type":"article-journal","volume":"14"},"uris":["http://www.mendeley.com/documents/?uuid=e0a2ff65-a3d6-4c08-aece-3c46d0a06f07"]}],"mendeley":{"formattedCitation":"[13]","plainTextFormattedCitation":"[13]","previouslyFormattedCitation":"[13]"},"properties":{"noteIndex":0},"schema":"https://github.com/citation-style-language/schema/raw/master/csl-citation.json"}</w:instrText>
      </w:r>
      <w:r w:rsidR="003924A1">
        <w:fldChar w:fldCharType="separate"/>
      </w:r>
      <w:r w:rsidR="00F20F66" w:rsidRPr="00F20F66">
        <w:rPr>
          <w:noProof/>
        </w:rPr>
        <w:t>[13]</w:t>
      </w:r>
      <w:r w:rsidR="003924A1">
        <w:fldChar w:fldCharType="end"/>
      </w:r>
      <w:r w:rsidRPr="00353C27">
        <w:t xml:space="preserve">. Oleh karena itu, diperlukan strategi </w:t>
      </w:r>
      <w:r w:rsidR="00FB7BCA" w:rsidRPr="00FB7BCA">
        <w:rPr>
          <w:i/>
          <w:iCs/>
        </w:rPr>
        <w:t>gamification</w:t>
      </w:r>
      <w:r w:rsidR="00F44945">
        <w:rPr>
          <w:i/>
          <w:iCs/>
        </w:rPr>
        <w:t xml:space="preserve"> </w:t>
      </w:r>
      <w:r w:rsidRPr="00353C27">
        <w:t xml:space="preserve">seperti </w:t>
      </w:r>
      <w:r w:rsidRPr="00353C27">
        <w:rPr>
          <w:i/>
          <w:iCs/>
        </w:rPr>
        <w:t>progressive learning</w:t>
      </w:r>
      <w:r w:rsidRPr="00353C27">
        <w:t xml:space="preserve"> untuk meningkatkan keterlibatan </w:t>
      </w:r>
      <w:r w:rsidR="0027413B">
        <w:t>pengguna</w:t>
      </w:r>
      <w:r w:rsidRPr="00353C27">
        <w:t xml:space="preserve"> secara intrinsik dan meningkatkan kinerja akademis mereka</w:t>
      </w:r>
      <w:r w:rsidR="000829FF">
        <w:t xml:space="preserve"> </w:t>
      </w:r>
      <w:r w:rsidR="000829FF">
        <w:fldChar w:fldCharType="begin" w:fldLock="1"/>
      </w:r>
      <w:r w:rsidR="000829FF">
        <w:instrText>ADDIN CSL_CITATION {"citationItems":[{"id":"ITEM-1","itemData":{"DOI":"10.3991/ijim.v17i13.39445","ISSN":"18657923","abstract":"Research on Vocabulary is prominent, and it helps learners find many diverse ways to learn vocabulary to a greater extent. However, the research on vocabulary in recent years gradually diminishes as students age and get to higher education. Many researchers recommended the effective use of digital tools to motivate students to participate actively in learning, and digital gamification made quite an impact by creating student interest in word learning. Therefore, this study primarily identified the need for improving the students' English vocabulary through blended learning by incorporating Quizizz for gamification during the students' practice tests, secondarily, the need for precluding students' malpractice through Google forms with AutoProctor during their assessment tests for their genuine vocabulary learning. This study was carried out based on quantitative research by collecting and analysing numerical data of the control and experimental groups and also through a closed-ended questionnaire using a Likert Scale. The findings demonstrated that this research culminated in a subtle difference in the two groups; the control and experimental groups that pursued the traditional and blended methods. The Pooled Standard Deviation statistically demonstrated that it had deviated from the control group's Standard Deviation by 0.286 and the experimental group's Standard Deviation by 0.2. This weighted average vindicated the study that the experimental group could perform better than the control group in the post-test.","author":[{"dropping-particle":"","family":"Manipatruni","given":"Venkata Ramana","non-dropping-particle":"","parse-names":false,"suffix":""},{"dropping-particle":"","family":"Kumar","given":"Nannapaneni Siva","non-dropping-particle":"","parse-names":false,"suffix":""},{"dropping-particle":"","family":"Karim","given":"Mohammad Rezaul","non-dropping-particle":"","parse-names":false,"suffix":""},{"dropping-particle":"","family":"Banu","given":"Sameena","non-dropping-particle":"","parse-names":false,"suffix":""}],"container-title":"International Journal of Interactive Mobile Technologies","id":"ITEM-1","issue":"13","issued":{"date-parts":[["2023"]]},"page":"22-43","title":"Improving English Vocabulary Through Quizizz in Practice Tests for Gamification and Google Forms with AutoProctor in Assessment tests for the Preclusion of Malpractice","type":"article-journal","volume":"17"},"uris":["http://www.mendeley.com/documents/?uuid=16785234-260e-4352-8916-32d13b5407b5"]}],"mendeley":{"formattedCitation":"[5]","plainTextFormattedCitation":"[5]","previouslyFormattedCitation":"[5]"},"properties":{"noteIndex":0},"schema":"https://github.com/citation-style-language/schema/raw/master/csl-citation.json"}</w:instrText>
      </w:r>
      <w:r w:rsidR="000829FF">
        <w:fldChar w:fldCharType="separate"/>
      </w:r>
      <w:r w:rsidR="000829FF" w:rsidRPr="000829FF">
        <w:rPr>
          <w:noProof/>
        </w:rPr>
        <w:t>[5]</w:t>
      </w:r>
      <w:r w:rsidR="000829FF">
        <w:fldChar w:fldCharType="end"/>
      </w:r>
      <w:r w:rsidR="000829FF">
        <w:t xml:space="preserve"> </w:t>
      </w:r>
      <w:r w:rsidR="000829FF">
        <w:fldChar w:fldCharType="begin" w:fldLock="1"/>
      </w:r>
      <w:r w:rsidR="00993AFC">
        <w:instrText>ADDIN CSL_CITATION {"citationItems":[{"id":"ITEM-1","itemData":{"DOI":"10.36315/2023v2end113","ISBN":"9789893510643","author":[{"dropping-particle":"","family":"Gomes","given":"Madalena","non-dropping-particle":"","parse-names":false,"suffix":""},{"dropping-particle":"","family":"Silva","given":"Ana Catarina","non-dropping-particle":"","parse-names":false,"suffix":""},{"dropping-particle":"","family":"Pereira","given":"Jorge","non-dropping-particle":"","parse-names":false,"suffix":""}],"container-title":"Education and New Developments 2023 – Volume 2","id":"ITEM-1","issued":{"date-parts":[["2023"]]},"page":"509-513","title":"Gamification in the Portuguese Language Subject: a Review of Two E-Learning Platforms","type":"article-journal","volume":"2"},"uris":["http://www.mendeley.com/documents/?uuid=f5c1a7c6-5456-4798-acdc-151d5c8b67d4"]}],"mendeley":{"formattedCitation":"[12]","plainTextFormattedCitation":"[12]","previouslyFormattedCitation":"[12]"},"properties":{"noteIndex":0},"schema":"https://github.com/citation-style-language/schema/raw/master/csl-citation.json"}</w:instrText>
      </w:r>
      <w:r w:rsidR="000829FF">
        <w:fldChar w:fldCharType="separate"/>
      </w:r>
      <w:r w:rsidR="00F20F66" w:rsidRPr="00F20F66">
        <w:rPr>
          <w:noProof/>
        </w:rPr>
        <w:t>[12]</w:t>
      </w:r>
      <w:r w:rsidR="000829FF">
        <w:fldChar w:fldCharType="end"/>
      </w:r>
      <w:r w:rsidRPr="00353C27">
        <w:t>.</w:t>
      </w:r>
      <w:r w:rsidR="000829FF">
        <w:t xml:space="preserve"> </w:t>
      </w:r>
    </w:p>
    <w:p w14:paraId="36DCACE0" w14:textId="4C6A699B" w:rsidR="00C55E82" w:rsidRPr="00C55E82" w:rsidRDefault="00C73523" w:rsidP="00C55E82">
      <w:r>
        <w:t>P</w:t>
      </w:r>
      <w:r w:rsidR="0027413B">
        <w:t>engguna</w:t>
      </w:r>
      <w:r w:rsidR="00C55E82" w:rsidRPr="00C55E82">
        <w:t xml:space="preserve">an </w:t>
      </w:r>
      <w:r w:rsidR="00C55E82" w:rsidRPr="00C55E82">
        <w:rPr>
          <w:i/>
          <w:iCs/>
        </w:rPr>
        <w:t>progressive learning</w:t>
      </w:r>
      <w:r w:rsidR="00C55E82" w:rsidRPr="00C55E82">
        <w:t xml:space="preserve"> dalam </w:t>
      </w:r>
      <w:r w:rsidR="00D74A45">
        <w:t>konteks</w:t>
      </w:r>
      <w:r w:rsidR="00C55E82" w:rsidRPr="00C55E82">
        <w:t xml:space="preserve"> </w:t>
      </w:r>
      <w:r w:rsidR="00FB7BCA" w:rsidRPr="00FB7BCA">
        <w:rPr>
          <w:i/>
          <w:iCs/>
        </w:rPr>
        <w:t>gamification</w:t>
      </w:r>
      <w:r w:rsidR="00C55E82" w:rsidRPr="00C55E82">
        <w:t xml:space="preserve"> terkhususnya dalam bidang pendidikan</w:t>
      </w:r>
      <w:r w:rsidR="00C34E8E">
        <w:t xml:space="preserve"> memiliki peran yang signifikan</w:t>
      </w:r>
      <w:r w:rsidR="00C55E82" w:rsidRPr="00C55E82">
        <w:t xml:space="preserve">. </w:t>
      </w:r>
      <w:r w:rsidR="00C55E82" w:rsidRPr="00C55E82">
        <w:rPr>
          <w:i/>
          <w:iCs/>
        </w:rPr>
        <w:t>Progressive learning</w:t>
      </w:r>
      <w:r w:rsidR="00C55E82" w:rsidRPr="00C55E82">
        <w:t xml:space="preserve"> merupakan pendekatan pembelajaran yang dimana dapat mengatur tingkat kesulitan soal berdasarkan kinerja </w:t>
      </w:r>
      <w:r w:rsidR="0027413B">
        <w:t>pengguna</w:t>
      </w:r>
      <w:r w:rsidR="00C55E82" w:rsidRPr="00C55E82">
        <w:t xml:space="preserve">. Dengan menyusun soal-soal yang meningkat secara bertahap dalam tingkat kesulitan, </w:t>
      </w:r>
      <w:r w:rsidR="0027413B">
        <w:t>pengguna</w:t>
      </w:r>
      <w:r w:rsidR="00C55E82" w:rsidRPr="00C55E82">
        <w:t xml:space="preserve"> dapat membangun pemahaman yang lebih dalam tentang materi yang dipelajari</w:t>
      </w:r>
      <w:r w:rsidR="0090216D">
        <w:t xml:space="preserve"> </w:t>
      </w:r>
      <w:r w:rsidR="0090216D">
        <w:fldChar w:fldCharType="begin" w:fldLock="1"/>
      </w:r>
      <w:r w:rsidR="00993AFC">
        <w:instrText>ADDIN CSL_CITATION {"citationItems":[{"id":"ITEM-1","itemData":{"DOI":"10.36315/2023v2end113","ISBN":"9789893510643","author":[{"dropping-particle":"","family":"Gomes","given":"Madalena","non-dropping-particle":"","parse-names":false,"suffix":""},{"dropping-particle":"","family":"Silva","given":"Ana Catarina","non-dropping-particle":"","parse-names":false,"suffix":""},{"dropping-particle":"","family":"Pereira","given":"Jorge","non-dropping-particle":"","parse-names":false,"suffix":""}],"container-title":"Education and New Developments 2023 – Volume 2","id":"ITEM-1","issued":{"date-parts":[["2023"]]},"page":"509-513","title":"Gamification in the Portuguese Language Subject: a Review of Two E-Learning Platforms","type":"article-journal","volume":"2"},"uris":["http://www.mendeley.com/documents/?uuid=f5c1a7c6-5456-4798-acdc-151d5c8b67d4"]}],"mendeley":{"formattedCitation":"[12]","plainTextFormattedCitation":"[12]","previouslyFormattedCitation":"[12]"},"properties":{"noteIndex":0},"schema":"https://github.com/citation-style-language/schema/raw/master/csl-citation.json"}</w:instrText>
      </w:r>
      <w:r w:rsidR="0090216D">
        <w:fldChar w:fldCharType="separate"/>
      </w:r>
      <w:r w:rsidR="00F20F66" w:rsidRPr="00F20F66">
        <w:rPr>
          <w:noProof/>
        </w:rPr>
        <w:t>[12]</w:t>
      </w:r>
      <w:r w:rsidR="0090216D">
        <w:fldChar w:fldCharType="end"/>
      </w:r>
      <w:r w:rsidR="00F85469">
        <w:t>. Akan tetapi, d</w:t>
      </w:r>
      <w:r w:rsidR="00F85469" w:rsidRPr="00F85469">
        <w:t xml:space="preserve">alam penerapan </w:t>
      </w:r>
      <w:r w:rsidR="00F85469" w:rsidRPr="00F85469">
        <w:rPr>
          <w:i/>
          <w:iCs/>
        </w:rPr>
        <w:t>progressive learning</w:t>
      </w:r>
      <w:r w:rsidR="00F85469">
        <w:t xml:space="preserve"> </w:t>
      </w:r>
      <w:r w:rsidR="00F85469" w:rsidRPr="00F85469">
        <w:t xml:space="preserve">terdapat beberapa tantangan, seperti kebutuhan akan sistem yang </w:t>
      </w:r>
      <w:r w:rsidR="002B3D46" w:rsidRPr="002B3D46">
        <w:rPr>
          <w:i/>
          <w:iCs/>
        </w:rPr>
        <w:t>adaptive</w:t>
      </w:r>
      <w:r w:rsidR="00F85469" w:rsidRPr="00F85469">
        <w:t xml:space="preserve"> untuk menyusun materi dengan tingkat kesulitan yang sesuai dengan kemampuan </w:t>
      </w:r>
      <w:r w:rsidR="0027413B">
        <w:t>pengguna</w:t>
      </w:r>
      <w:r w:rsidR="00B85511">
        <w:t xml:space="preserve"> </w:t>
      </w:r>
      <w:r w:rsidR="00B85511">
        <w:fldChar w:fldCharType="begin" w:fldLock="1"/>
      </w:r>
      <w:r w:rsidR="00993AFC">
        <w:instrText>ADDIN CSL_CITATION {"citationItems":[{"id":"ITEM-1","itemData":{"DOI":"10.1108/manm-01-2024-0001","ISSN":"2279-0187","abstract":"The research paper examines the complex relationship between gamification, student engagement and academic performance in educational environments. The study employed a structural equation model that highlights important connections among key constructs within the educational setting.,This research aims to explore the connection between gamification, student engagement and academic performance in educational settings. The study employs various statistical techniques such as factor analysis, Kaiser–Meyer–Olkin (KMO), Bartlett’s test, component transformation matrix, correlation and regression analysis, descriptive statistics, ANOVA, coefficients and coefficient correlations, residual statistics and confirmatory factor analysis (CFA) to analyze the data.,It was found that active participation by the instructor and good time management skills have a positive impact on student engagement levels (β = 0.380, p &amp;lt; 0.001; β = 0.433 and p &amp;lt; 0.001). However, peer interaction does not significantly predict student engagement (β = −0.068 and p = 0.352). Additionally, there is a positive correlation between student engagement and performance (β = 0.280 and p &amp;lt; 0.001).,The study highlights the importance of innovative design to fully utilize gamification. Future research should consider design, user characteristics and educational context. The findings can guide informed decisions about gamification in education, fostering motivation and learning objectives.,The study presents a reliable tool for assessing student engagement and performance in educational settings, demonstrating high Cronbach’s alpha and robust reliability. It identifies student engagement and time management as significant predictors of Global Learning Outcome. The findings can inform decisions on implementing gamification in educational settings, promoting intrinsic motivation and aligning with learning objectives.,The research highlights the transformative impact of gamification on educational practices, highlighting its potential to enhance student experiences, motivate, promote diversity and improve long-term academic performance, highlighting the trend of integrating technology into education.,In today’s ever-changing education landscape, it is essential to incorporate innovative techniques to keep students engaged and enthusiastic about learning. Gamification is one such approach that has become increasingly popular. It is a concept that takes inspiration from the immersive world of ga…","author":[{"dropping-particle":"","family":"Neerupa","given":"C.","non-dropping-particle":"","parse-names":false,"suffix":""},{"dropping-particle":"","family":"Naveen Kumar","given":"R.","non-dropping-particle":"","parse-names":false,"suffix":""},{"dropping-particle":"","family":"Pavithra","given":"R.","non-dropping-particle":"","parse-names":false,"suffix":""},{"dropping-particle":"","family":"John William","given":"A.","non-dropping-particle":"","parse-names":false,"suffix":""}],"container-title":"Management Matters","id":"ITEM-1","issue":"1","issued":{"date-parts":[["2024"]]},"page":"38-53","title":"Game on for learning: a holistic exploration of Gamification’s impact on student engagement and academic performance in educational environments","type":"article-journal","volume":"21"},"uris":["http://www.mendeley.com/documents/?uuid=ff7d8081-cda8-40f2-80e9-1fa0b091ea4d"]}],"mendeley":{"formattedCitation":"[14]","plainTextFormattedCitation":"[14]","previouslyFormattedCitation":"[14]"},"properties":{"noteIndex":0},"schema":"https://github.com/citation-style-language/schema/raw/master/csl-citation.json"}</w:instrText>
      </w:r>
      <w:r w:rsidR="00B85511">
        <w:fldChar w:fldCharType="separate"/>
      </w:r>
      <w:r w:rsidR="00F20F66" w:rsidRPr="00F20F66">
        <w:rPr>
          <w:noProof/>
        </w:rPr>
        <w:t>[14]</w:t>
      </w:r>
      <w:r w:rsidR="00B85511">
        <w:fldChar w:fldCharType="end"/>
      </w:r>
      <w:r w:rsidR="00F85469" w:rsidRPr="00F85469">
        <w:t xml:space="preserve">. Jika tingkat kesulitan tidak disesuaikan dengan tepat, </w:t>
      </w:r>
      <w:r w:rsidR="0027413B">
        <w:t>pengguna</w:t>
      </w:r>
      <w:r w:rsidR="00F85469" w:rsidRPr="00F85469">
        <w:t xml:space="preserve"> bisa merasa frustrasi atau kehilangan motivasi. Pengembangan konten yang sesuai untuk pendekatan ini juga membutuhkan materi yang bisa disusun secara bertahap, yang tidak selalu mudah diterapkan di semua jenis pembelajaran. Selain itu, evaluasi yang akurat menjadi penting untuk menilai kemajuan </w:t>
      </w:r>
      <w:r w:rsidR="0027413B">
        <w:t>pengguna</w:t>
      </w:r>
      <w:r w:rsidR="00F85469" w:rsidRPr="00F85469">
        <w:t>, karena tanpa penilaian yang tepat, sistem dapat memberikan tantangan yang tidak sesuai, mengurangi keterlibatan, dan menurunkan efektivitas pembelajaran.</w:t>
      </w:r>
      <w:r w:rsidR="00C55E82" w:rsidRPr="00C55E82">
        <w:t xml:space="preserve"> </w:t>
      </w:r>
      <w:r w:rsidR="00E9360E">
        <w:fldChar w:fldCharType="begin" w:fldLock="1"/>
      </w:r>
      <w:r w:rsidR="00993AFC">
        <w:instrText>ADDIN CSL_CITATION {"citationItems":[{"id":"ITEM-1","itemData":{"DOI":"10.36315/2023v2end113","ISBN":"9789893510643","author":[{"dropping-particle":"","family":"Gomes","given":"Madalena","non-dropping-particle":"","parse-names":false,"suffix":""},{"dropping-particle":"","family":"Silva","given":"Ana Catarina","non-dropping-particle":"","parse-names":false,"suffix":""},{"dropping-particle":"","family":"Pereira","given":"Jorge","non-dropping-particle":"","parse-names":false,"suffix":""}],"container-title":"Education and New Developments 2023 – Volume 2","id":"ITEM-1","issued":{"date-parts":[["2023"]]},"page":"509-513","title":"Gamification in the Portuguese Language Subject: a Review of Two E-Learning Platforms","type":"article-journal","volume":"2"},"uris":["http://www.mendeley.com/documents/?uuid=f5c1a7c6-5456-4798-acdc-151d5c8b67d4"]}],"mendeley":{"formattedCitation":"[12]","plainTextFormattedCitation":"[12]","previouslyFormattedCitation":"[12]"},"properties":{"noteIndex":0},"schema":"https://github.com/citation-style-language/schema/raw/master/csl-citation.json"}</w:instrText>
      </w:r>
      <w:r w:rsidR="00E9360E">
        <w:fldChar w:fldCharType="separate"/>
      </w:r>
      <w:r w:rsidR="00F20F66" w:rsidRPr="00F20F66">
        <w:rPr>
          <w:noProof/>
        </w:rPr>
        <w:t>[12]</w:t>
      </w:r>
      <w:r w:rsidR="00E9360E">
        <w:fldChar w:fldCharType="end"/>
      </w:r>
      <w:r w:rsidR="00BB1F1E">
        <w:t xml:space="preserve"> </w:t>
      </w:r>
      <w:r w:rsidR="00BB1F1E">
        <w:fldChar w:fldCharType="begin" w:fldLock="1"/>
      </w:r>
      <w:r w:rsidR="00993AFC">
        <w:instrText>ADDIN CSL_CITATION {"citationItems":[{"id":"ITEM-1","itemData":{"DOI":"10.1108/manm-01-2024-0001","ISSN":"2279-0187","abstract":"The research paper examines the complex relationship between gamification, student engagement and academic performance in educational environments. The study employed a structural equation model that highlights important connections among key constructs within the educational setting.,This research aims to explore the connection between gamification, student engagement and academic performance in educational settings. The study employs various statistical techniques such as factor analysis, Kaiser–Meyer–Olkin (KMO), Bartlett’s test, component transformation matrix, correlation and regression analysis, descriptive statistics, ANOVA, coefficients and coefficient correlations, residual statistics and confirmatory factor analysis (CFA) to analyze the data.,It was found that active participation by the instructor and good time management skills have a positive impact on student engagement levels (β = 0.380, p &amp;lt; 0.001; β = 0.433 and p &amp;lt; 0.001). However, peer interaction does not significantly predict student engagement (β = −0.068 and p = 0.352). Additionally, there is a positive correlation between student engagement and performance (β = 0.280 and p &amp;lt; 0.001).,The study highlights the importance of innovative design to fully utilize gamification. Future research should consider design, user characteristics and educational context. The findings can guide informed decisions about gamification in education, fostering motivation and learning objectives.,The study presents a reliable tool for assessing student engagement and performance in educational settings, demonstrating high Cronbach’s alpha and robust reliability. It identifies student engagement and time management as significant predictors of Global Learning Outcome. The findings can inform decisions on implementing gamification in educational settings, promoting intrinsic motivation and aligning with learning objectives.,The research highlights the transformative impact of gamification on educational practices, highlighting its potential to enhance student experiences, motivate, promote diversity and improve long-term academic performance, highlighting the trend of integrating technology into education.,In today’s ever-changing education landscape, it is essential to incorporate innovative techniques to keep students engaged and enthusiastic about learning. Gamification is one such approach that has become increasingly popular. It is a concept that takes inspiration from the immersive world of ga…","author":[{"dropping-particle":"","family":"Neerupa","given":"C.","non-dropping-particle":"","parse-names":false,"suffix":""},{"dropping-particle":"","family":"Naveen Kumar","given":"R.","non-dropping-particle":"","parse-names":false,"suffix":""},{"dropping-particle":"","family":"Pavithra","given":"R.","non-dropping-particle":"","parse-names":false,"suffix":""},{"dropping-particle":"","family":"John William","given":"A.","non-dropping-particle":"","parse-names":false,"suffix":""}],"container-title":"Management Matters","id":"ITEM-1","issue":"1","issued":{"date-parts":[["2024"]]},"page":"38-53","title":"Game on for learning: a holistic exploration of Gamification’s impact on student engagement and academic performance in educational environments","type":"article-journal","volume":"21"},"uris":["http://www.mendeley.com/documents/?uuid=ff7d8081-cda8-40f2-80e9-1fa0b091ea4d"]}],"mendeley":{"formattedCitation":"[14]","plainTextFormattedCitation":"[14]","previouslyFormattedCitation":"[14]"},"properties":{"noteIndex":0},"schema":"https://github.com/citation-style-language/schema/raw/master/csl-citation.json"}</w:instrText>
      </w:r>
      <w:r w:rsidR="00BB1F1E">
        <w:fldChar w:fldCharType="separate"/>
      </w:r>
      <w:r w:rsidR="00F20F66" w:rsidRPr="00F20F66">
        <w:rPr>
          <w:noProof/>
        </w:rPr>
        <w:t>[14]</w:t>
      </w:r>
      <w:r w:rsidR="00BB1F1E">
        <w:fldChar w:fldCharType="end"/>
      </w:r>
      <w:r w:rsidR="00BB1F1E">
        <w:t xml:space="preserve"> </w:t>
      </w:r>
      <w:r w:rsidR="00265F41">
        <w:fldChar w:fldCharType="begin" w:fldLock="1"/>
      </w:r>
      <w:r w:rsidR="00993AFC">
        <w:instrText>ADDIN CSL_CITATION {"citationItems":[{"id":"ITEM-1","itemData":{"author":[{"dropping-particle":"","family":"Learning","given":"Gamified","non-dropping-particle":"","parse-names":false,"suffix":""},{"dropping-particle":"","family":"Lampropoulos","given":"Georgios","non-dropping-particle":"","parse-names":false,"suffix":""}],"container-title":"Education Sciences","id":"ITEM-1","issue":"4","issued":{"date-parts":[["2024"]]},"page":"1-28","title":"Impact of Gamification on Students ’ Learning Outcomes and Academic Performance : A Longitudinal Study Comparing","type":"article-journal","volume":"14"},"uris":["http://www.mendeley.com/documents/?uuid=b5175c14-4220-4477-932f-b4b0f76587c2"]}],"mendeley":{"formattedCitation":"[15]","plainTextFormattedCitation":"[15]","previouslyFormattedCitation":"[15]"},"properties":{"noteIndex":0},"schema":"https://github.com/citation-style-language/schema/raw/master/csl-citation.json"}</w:instrText>
      </w:r>
      <w:r w:rsidR="00265F41">
        <w:fldChar w:fldCharType="separate"/>
      </w:r>
      <w:r w:rsidR="00F20F66" w:rsidRPr="00F20F66">
        <w:rPr>
          <w:noProof/>
        </w:rPr>
        <w:t>[15]</w:t>
      </w:r>
      <w:r w:rsidR="00265F41">
        <w:fldChar w:fldCharType="end"/>
      </w:r>
      <w:r w:rsidR="00E9360E">
        <w:t xml:space="preserve"> </w:t>
      </w:r>
      <w:r w:rsidR="00C55E82" w:rsidRPr="00C55E82">
        <w:t>.</w:t>
      </w:r>
    </w:p>
    <w:p w14:paraId="0A7B1691" w14:textId="64508CFA" w:rsidR="00265F41" w:rsidRDefault="00265F41" w:rsidP="00265F41">
      <w:r w:rsidRPr="00265F41">
        <w:t xml:space="preserve">Dalam pendidikan, </w:t>
      </w:r>
      <w:r w:rsidR="00EB4EAD" w:rsidRPr="00EB4EAD">
        <w:rPr>
          <w:i/>
          <w:iCs/>
        </w:rPr>
        <w:t xml:space="preserve">Serious games </w:t>
      </w:r>
      <w:r w:rsidRPr="00265F41">
        <w:t xml:space="preserve">(SGs) </w:t>
      </w:r>
      <w:r w:rsidR="00AB1D26">
        <w:t xml:space="preserve">dalam konteks </w:t>
      </w:r>
      <w:r w:rsidR="00AB1D26">
        <w:rPr>
          <w:i/>
          <w:iCs/>
        </w:rPr>
        <w:t xml:space="preserve">gamification </w:t>
      </w:r>
      <w:r w:rsidR="00AB1D26">
        <w:t>sebagai jenis permainan yang dirancang dengan tujuan selain hiburan, seperti pembelajaran, pelatihan, simulasi, atau pengembangan keterampilan</w:t>
      </w:r>
      <w:r w:rsidR="00BB719B">
        <w:t xml:space="preserve">, </w:t>
      </w:r>
      <w:r w:rsidRPr="00265F41">
        <w:t xml:space="preserve">digunakan untuk menilai prestasi belajar secara </w:t>
      </w:r>
      <w:r w:rsidRPr="00265F41">
        <w:rPr>
          <w:i/>
          <w:iCs/>
        </w:rPr>
        <w:t>real-</w:t>
      </w:r>
      <w:r w:rsidR="00582B36" w:rsidRPr="00582B36">
        <w:rPr>
          <w:i/>
          <w:iCs/>
        </w:rPr>
        <w:t>time</w:t>
      </w:r>
      <w:r w:rsidRPr="00265F41">
        <w:t xml:space="preserve">. </w:t>
      </w:r>
      <w:r w:rsidR="00EB4EAD" w:rsidRPr="00EB4EAD">
        <w:rPr>
          <w:i/>
          <w:iCs/>
        </w:rPr>
        <w:t xml:space="preserve">Serious games </w:t>
      </w:r>
      <w:r w:rsidRPr="00265F41">
        <w:t xml:space="preserve">(SGs) digunakan tidak hanya sebagai alat pembelajaran tetapi juga sebagai alat evaluasi untuk menilai seberapa baik </w:t>
      </w:r>
      <w:r w:rsidR="0027413B">
        <w:t>pengguna</w:t>
      </w:r>
      <w:r w:rsidRPr="00265F41">
        <w:t xml:space="preserve"> memahami materi melalui interaksi mereka dalam </w:t>
      </w:r>
      <w:r w:rsidR="00D50697" w:rsidRPr="00D50697">
        <w:rPr>
          <w:i/>
          <w:iCs/>
        </w:rPr>
        <w:t>game</w:t>
      </w:r>
      <w:r w:rsidRPr="00265F41">
        <w:t xml:space="preserve">. Selain itu, </w:t>
      </w:r>
      <w:r w:rsidR="00EB4EAD" w:rsidRPr="00EB4EAD">
        <w:rPr>
          <w:i/>
          <w:iCs/>
        </w:rPr>
        <w:t>feedback</w:t>
      </w:r>
      <w:r w:rsidRPr="00265F41">
        <w:rPr>
          <w:i/>
          <w:iCs/>
        </w:rPr>
        <w:t xml:space="preserve"> real-</w:t>
      </w:r>
      <w:r w:rsidR="00582B36" w:rsidRPr="00582B36">
        <w:rPr>
          <w:i/>
          <w:iCs/>
        </w:rPr>
        <w:t>time</w:t>
      </w:r>
      <w:r w:rsidRPr="00265F41">
        <w:rPr>
          <w:i/>
          <w:iCs/>
        </w:rPr>
        <w:t xml:space="preserve"> </w:t>
      </w:r>
      <w:r w:rsidRPr="00265F41">
        <w:t xml:space="preserve">dari permainan membantu </w:t>
      </w:r>
      <w:r w:rsidR="0027413B">
        <w:t>pengguna</w:t>
      </w:r>
      <w:r w:rsidRPr="00265F41">
        <w:t xml:space="preserve"> memahami hubungan antara teori dan </w:t>
      </w:r>
      <w:r w:rsidR="00745183">
        <w:rPr>
          <w:i/>
          <w:iCs/>
        </w:rPr>
        <w:t>application website educational</w:t>
      </w:r>
      <w:r w:rsidRPr="00265F41">
        <w:t xml:space="preserve">. </w:t>
      </w:r>
      <w:r w:rsidR="00FB7BCA" w:rsidRPr="00FB7BCA">
        <w:rPr>
          <w:i/>
          <w:iCs/>
        </w:rPr>
        <w:t>Gamification</w:t>
      </w:r>
      <w:r w:rsidRPr="00265F41">
        <w:t xml:space="preserve"> dalam bentuk permainan serius atau </w:t>
      </w:r>
      <w:r w:rsidR="00EB4EAD" w:rsidRPr="00EB4EAD">
        <w:rPr>
          <w:i/>
          <w:iCs/>
        </w:rPr>
        <w:t xml:space="preserve">Serious games </w:t>
      </w:r>
      <w:r w:rsidRPr="00265F41">
        <w:t xml:space="preserve">(SGs) ini sangat relevan untuk pendidikan karena memungkinkan </w:t>
      </w:r>
      <w:r w:rsidR="0027413B">
        <w:t>pengguna</w:t>
      </w:r>
      <w:r w:rsidRPr="00265F41">
        <w:t xml:space="preserve"> melihat hasil kerja mereka dalam situasi nyata, mendorong mereka untuk meningkatkan kemampuan praktis mereka</w:t>
      </w:r>
      <w:r w:rsidR="0020511C">
        <w:t xml:space="preserve"> </w:t>
      </w:r>
      <w:r w:rsidR="0020511C">
        <w:fldChar w:fldCharType="begin" w:fldLock="1"/>
      </w:r>
      <w:r w:rsidR="00993AFC">
        <w:instrText>ADDIN CSL_CITATION {"citationItems":[{"id":"ITEM-1","itemData":{"DOI":"10.3390/su14020683","ISSN":"20711050","abstract":"Digitalisation nowadays impacts business environments significantly. Therefore, if higher education wants to educate students properly for a successful career path, the business and economics curriculum must be enriched with innovative teaching approaches covering actual topics, such as, for example, the implementation of the ERPsim business simulation, a representative of serious games. The ERPsim business simulation is based on SAP ERP, and is aimed at teaching ERP concepts. It covers different business processes, and allows students to learn using a hands-on approach, simulating real-life scenarios. The presented research focuses on using an ERPsim business simulation as the introduction to the course. The simulation was implemented to ease the introduction of ERP and IT concepts to the business and economic oriented students. Considering the positive effects of serious games and gamification, our research was formed and focused on knowledge acquisition and future student engagement. We researched whether participation in the introductory simulation results in significant knowledge gain and impacts students’ future course engagement. The data were gathered using a self-assessment questionnaire before and after an introductory simulation. The results were highly positive, confirming many positive aspects of business simulation, among others, significant knowledge increase in the domains of business process and ERP transactions, and in the domain of technical knowledge for SAP ERP. The results confirmed that the introductory simulation is appropriate for introducing ERP concepts to newcomers, and, nevertheless, confirmed the positive impact on their intent on future course engagement.","author":[{"dropping-particle":"","family":"Beranič","given":"Tina","non-dropping-particle":"","parse-names":false,"suffix":""},{"dropping-particle":"","family":"Heričko","given":"Marjan","non-dropping-particle":"","parse-names":false,"suffix":""}],"container-title":"Sustainability (Switzerland)","id":"ITEM-1","issue":"2","issued":{"date-parts":[["2022"]]},"title":"The Impact of Serious Games in Economic and Business Education: A Case of ERP Business Simulation","type":"article-journal","volume":"14"},"uris":["http://www.mendeley.com/documents/?uuid=e0a2ff65-a3d6-4c08-aece-3c46d0a06f07"]}],"mendeley":{"formattedCitation":"[13]","plainTextFormattedCitation":"[13]","previouslyFormattedCitation":"[13]"},"properties":{"noteIndex":0},"schema":"https://github.com/citation-style-language/schema/raw/master/csl-citation.json"}</w:instrText>
      </w:r>
      <w:r w:rsidR="0020511C">
        <w:fldChar w:fldCharType="separate"/>
      </w:r>
      <w:r w:rsidR="00F20F66" w:rsidRPr="00F20F66">
        <w:rPr>
          <w:noProof/>
        </w:rPr>
        <w:t>[13]</w:t>
      </w:r>
      <w:r w:rsidR="0020511C">
        <w:fldChar w:fldCharType="end"/>
      </w:r>
      <w:r w:rsidR="0020511C">
        <w:t xml:space="preserve"> </w:t>
      </w:r>
      <w:r w:rsidR="0020511C">
        <w:fldChar w:fldCharType="begin" w:fldLock="1"/>
      </w:r>
      <w:r w:rsidR="00993AFC">
        <w:instrText>ADDIN CSL_CITATION {"citationItems":[{"id":"ITEM-1","itemData":{"DOI":"10.1145/3605098.3636109","ISBN":"9798400702433","abstract":"Serious Games (SGs) enable the collection of valuable student interaction data, allowing for the analysis of student performance through Artificial Intelligence (AI). However, the lack of explainability in AI models represents a significant challenge. This research aims to create an interpretable model capable of predicting students' real-time performance while playing a SG. We developed a model for task completion prediction, resulting in 77.21% balanced accuracy. Additionally, the incorporation of eXplainable AI (XAI) ensures interpretability, supporting personalized learning experiences and unlocking AI benefits for non-technical users.","author":[{"dropping-particle":"","family":"Gomez","given":"Manuel J.","non-dropping-particle":"","parse-names":false,"suffix":""},{"dropping-particle":"","family":"Armada Sánchez","given":"Álvaro","non-dropping-particle":"","parse-names":false,"suffix":""},{"dropping-particle":"","family":"Albaladejo-González","given":"Mariano","non-dropping-particle":"","parse-names":false,"suffix":""},{"dropping-particle":"","family":"García Clemente","given":"Félix J.","non-dropping-particle":"","parse-names":false,"suffix":""},{"dropping-particle":"","family":"Ruipérez-Valiente","given":"José A.","non-dropping-particle":"","parse-names":false,"suffix":""}],"container-title":"Proceedings of the ACM Symposium on Applied Computing","id":"ITEM-1","issued":{"date-parts":[["2024"]]},"page":"93-94","title":"Utilizing Explainable AI to Enhance Real-time Student Performance Prediction in Educational Serious Games","type":"article-journal"},"uris":["http://www.mendeley.com/documents/?uuid=ef716a9e-2ed4-4548-927b-4bd94f3bc74e"]}],"mendeley":{"formattedCitation":"[16]","plainTextFormattedCitation":"[16]","previouslyFormattedCitation":"[16]"},"properties":{"noteIndex":0},"schema":"https://github.com/citation-style-language/schema/raw/master/csl-citation.json"}</w:instrText>
      </w:r>
      <w:r w:rsidR="0020511C">
        <w:fldChar w:fldCharType="separate"/>
      </w:r>
      <w:r w:rsidR="00F20F66" w:rsidRPr="00F20F66">
        <w:rPr>
          <w:noProof/>
        </w:rPr>
        <w:t>[16]</w:t>
      </w:r>
      <w:r w:rsidR="0020511C">
        <w:fldChar w:fldCharType="end"/>
      </w:r>
      <w:r w:rsidR="0020511C">
        <w:t xml:space="preserve"> </w:t>
      </w:r>
      <w:r w:rsidR="0020511C">
        <w:fldChar w:fldCharType="begin" w:fldLock="1"/>
      </w:r>
      <w:r w:rsidR="00993AFC">
        <w:instrText>ADDIN CSL_CITATION {"citationItems":[{"id":"ITEM-1","itemData":{"DOI":"10.1186/s40561-023-00227-z","ISSN":"21967091","abstract":"In recent years, university teaching methods have evolved and almost all higher education institutions use e-learning platforms to deliver courses and learning activities. However, these digital learning environments present significant dropout and low completion rates. This is primarily due to the lack of student motivation and engagement. Gamification which can be defined as the application of game design elements in non-game activities has been used to address the issue of learner distraction and stimulate students’ involvement in the course. However, choosing the right combination of game elements remains a challenge for gamification designers and practitioners due to the lack of proven design approaches, and there is no one-size-fits-all approach that works regardless of the gamification context. Therefore, our study focused on providing a comprehensive overview of the current state of gamification in online learning in higher education that can serve as a resource for gamification practitioners when designing gamified systems. In this paper, we aimed to systematically explore the different game elements and gamification theory that have been used in empirical studies; establish different ways in which these game elements have been combined and provide a review of the state-of-the-art of approaches proposed in the literature for gamifying e-learning systems in higher education. A systematic search of databases was conducted to select articles related to gamification in digital higher education for this review, namely, Scopus and Google Scholar databases. We included studies that consider the definition of gamification as the application of game design elements in non-game activities, designed for online higher education. We excluded papers that use the term of gamification to refer to game-based learning, serious games, games, video games, and those that consider face-to-face learning environments. We found that PBL elements (points, badges, and leaderboards), levels, and feedback and are the most commonly used elements for gamifying e-learning systems in higher education. We also observed the increasing use of deeper elements like challenges and storytelling. Furthermore, we noticed that of 39 primary studies, only nine studies were underpinned by motivational theories, and only two other studies used theoretical gamification frameworks proposed in the literature to build their e-learning systems. Finally, our classification of gamification approa…","author":[{"dropping-particle":"","family":"Khaldi","given":"Amina","non-dropping-particle":"","parse-names":false,"suffix":""},{"dropping-particle":"","family":"Bouzidi","given":"Rokia","non-dropping-particle":"","parse-names":false,"suffix":""},{"dropping-particle":"","family":"Nader","given":"Fahima","non-dropping-particle":"","parse-names":false,"suffix":""}],"container-title":"Smart Learning Environments","id":"ITEM-1","issue":"1","issued":{"date-parts":[["2023"]]},"publisher":"Springer Nature Singapore","title":"Gamification of e-learning in higher education: a systematic literature review","type":"article-journal","volume":"10"},"uris":["http://www.mendeley.com/documents/?uuid=159be942-a163-442e-a7d4-1f83d7e16466"]}],"mendeley":{"formattedCitation":"[17]","plainTextFormattedCitation":"[17]","previouslyFormattedCitation":"[17]"},"properties":{"noteIndex":0},"schema":"https://github.com/citation-style-language/schema/raw/master/csl-citation.json"}</w:instrText>
      </w:r>
      <w:r w:rsidR="0020511C">
        <w:fldChar w:fldCharType="separate"/>
      </w:r>
      <w:r w:rsidR="00F20F66" w:rsidRPr="00F20F66">
        <w:rPr>
          <w:noProof/>
        </w:rPr>
        <w:t>[17]</w:t>
      </w:r>
      <w:r w:rsidR="0020511C">
        <w:fldChar w:fldCharType="end"/>
      </w:r>
      <w:r w:rsidRPr="00265F41">
        <w:t>.</w:t>
      </w:r>
    </w:p>
    <w:p w14:paraId="7322BC85" w14:textId="6D7D93AA" w:rsidR="00637891" w:rsidRDefault="0027413B" w:rsidP="00312F7C">
      <w:r>
        <w:t>pengguna</w:t>
      </w:r>
      <w:r w:rsidR="009119D1" w:rsidRPr="009119D1">
        <w:t xml:space="preserve">an </w:t>
      </w:r>
      <w:r w:rsidR="00EB4EAD" w:rsidRPr="00EB4EAD">
        <w:rPr>
          <w:i/>
          <w:iCs/>
        </w:rPr>
        <w:t xml:space="preserve">Serious games </w:t>
      </w:r>
      <w:r w:rsidR="009119D1" w:rsidRPr="009119D1">
        <w:t xml:space="preserve">(SGs) sebagai alat pembelajaran dan evaluasi memiliki potensi besar untuk menjadi alat pembelajaran dan evaluasi </w:t>
      </w:r>
      <w:r w:rsidR="0092679E">
        <w:t>bukan sekadar hiburan</w:t>
      </w:r>
      <w:r w:rsidR="009119D1" w:rsidRPr="009119D1">
        <w:t xml:space="preserve">. </w:t>
      </w:r>
      <w:r w:rsidR="00EB4EAD" w:rsidRPr="00EB4EAD">
        <w:rPr>
          <w:i/>
          <w:iCs/>
        </w:rPr>
        <w:t xml:space="preserve">Serious games </w:t>
      </w:r>
      <w:r w:rsidR="0092679E" w:rsidRPr="009119D1">
        <w:t xml:space="preserve">(SGs) </w:t>
      </w:r>
      <w:r w:rsidR="0092679E">
        <w:t xml:space="preserve">mempunyai potensi besar sebagi alat </w:t>
      </w:r>
      <w:r w:rsidR="00020BA8" w:rsidRPr="009119D1">
        <w:t xml:space="preserve">pembelajaran </w:t>
      </w:r>
      <w:r w:rsidR="00020BA8">
        <w:t xml:space="preserve">yang efektif. </w:t>
      </w:r>
      <w:r w:rsidR="009119D1" w:rsidRPr="009119D1">
        <w:t xml:space="preserve">Namun, untuk memastikan bahwa </w:t>
      </w:r>
      <w:r w:rsidR="00EB4EAD" w:rsidRPr="00EB4EAD">
        <w:rPr>
          <w:i/>
          <w:iCs/>
        </w:rPr>
        <w:t xml:space="preserve">Serious games </w:t>
      </w:r>
      <w:r w:rsidR="009119D1" w:rsidRPr="009119D1">
        <w:t xml:space="preserve">(SGs) benar-benar membantu mencapai tujuan pendidikan, harus diatasi sejumlah masalah, seperti kesesuaian dengan </w:t>
      </w:r>
      <w:r w:rsidR="00D45414">
        <w:t>materi</w:t>
      </w:r>
      <w:r w:rsidR="009119D1" w:rsidRPr="009119D1">
        <w:t>, pengembangan kompetensi abstrak, kejelasan</w:t>
      </w:r>
      <w:r w:rsidR="009119D1" w:rsidRPr="009119D1">
        <w:rPr>
          <w:i/>
          <w:iCs/>
        </w:rPr>
        <w:t xml:space="preserve"> </w:t>
      </w:r>
      <w:r w:rsidR="00EB4EAD" w:rsidRPr="00EB4EAD">
        <w:rPr>
          <w:i/>
          <w:iCs/>
        </w:rPr>
        <w:t>feedback</w:t>
      </w:r>
      <w:r w:rsidR="009119D1" w:rsidRPr="009119D1">
        <w:t>, dan relevansi konten den</w:t>
      </w:r>
      <w:r w:rsidR="00973C19">
        <w:t>gan materi</w:t>
      </w:r>
      <w:r w:rsidR="00D40A21">
        <w:t xml:space="preserve">. </w:t>
      </w:r>
      <w:r w:rsidR="005467F4">
        <w:t>Melalui</w:t>
      </w:r>
      <w:r w:rsidR="00D40A21">
        <w:t xml:space="preserve"> pendekatan </w:t>
      </w:r>
      <w:r w:rsidR="00FB7BCA" w:rsidRPr="00FB7BCA">
        <w:rPr>
          <w:i/>
          <w:iCs/>
        </w:rPr>
        <w:t>gamification</w:t>
      </w:r>
      <w:r w:rsidR="005467F4">
        <w:rPr>
          <w:i/>
          <w:iCs/>
        </w:rPr>
        <w:t xml:space="preserve"> </w:t>
      </w:r>
      <w:r w:rsidR="00D40A21">
        <w:t>yang tepat</w:t>
      </w:r>
      <w:r w:rsidR="005467F4">
        <w:t xml:space="preserve"> dalam</w:t>
      </w:r>
      <w:r w:rsidR="00052B37">
        <w:t xml:space="preserve"> </w:t>
      </w:r>
      <w:r w:rsidR="00EB4EAD" w:rsidRPr="00EB4EAD">
        <w:rPr>
          <w:i/>
          <w:iCs/>
        </w:rPr>
        <w:t xml:space="preserve">Serious games </w:t>
      </w:r>
      <w:r w:rsidR="00D40A21" w:rsidRPr="009119D1">
        <w:t>(SGs)</w:t>
      </w:r>
      <w:r w:rsidR="00D40A21">
        <w:t xml:space="preserve"> dapat menjadi</w:t>
      </w:r>
      <w:r w:rsidR="005467F4">
        <w:t xml:space="preserve"> sarana </w:t>
      </w:r>
      <w:r w:rsidR="00020BA8" w:rsidRPr="00020BA8">
        <w:t xml:space="preserve">proses belajar lebih menarik, interaktif, dan membantu </w:t>
      </w:r>
      <w:r>
        <w:t>pengguna</w:t>
      </w:r>
      <w:r w:rsidR="00020BA8" w:rsidRPr="00020BA8">
        <w:t xml:space="preserve"> mencapai tujuan pendidikan dengan lebih baik</w:t>
      </w:r>
      <w:r w:rsidR="002D6332">
        <w:t xml:space="preserve"> </w:t>
      </w:r>
      <w:r w:rsidR="007D667F">
        <w:t xml:space="preserve">untuk </w:t>
      </w:r>
      <w:r>
        <w:t>pengguna</w:t>
      </w:r>
      <w:r w:rsidR="00D40A21">
        <w:t xml:space="preserve"> </w:t>
      </w:r>
      <w:r w:rsidR="00052B37">
        <w:fldChar w:fldCharType="begin" w:fldLock="1"/>
      </w:r>
      <w:r w:rsidR="00993AFC">
        <w:instrText>ADDIN CSL_CITATION {"citationItems":[{"id":"ITEM-1","itemData":{"DOI":"10.1145/3605098.3636109","ISBN":"9798400702433","abstract":"Serious Games (SGs) enable the collection of valuable student interaction data, allowing for the analysis of student performance through Artificial Intelligence (AI). However, the lack of explainability in AI models represents a significant challenge. This research aims to create an interpretable model capable of predicting students' real-time performance while playing a SG. We developed a model for task completion prediction, resulting in 77.21% balanced accuracy. Additionally, the incorporation of eXplainable AI (XAI) ensures interpretability, supporting personalized learning experiences and unlocking AI benefits for non-technical users.","author":[{"dropping-particle":"","family":"Gomez","given":"Manuel J.","non-dropping-particle":"","parse-names":false,"suffix":""},{"dropping-particle":"","family":"Armada Sánchez","given":"Álvaro","non-dropping-particle":"","parse-names":false,"suffix":""},{"dropping-particle":"","family":"Albaladejo-González","given":"Mariano","non-dropping-particle":"","parse-names":false,"suffix":""},{"dropping-particle":"","family":"García Clemente","given":"Félix J.","non-dropping-particle":"","parse-names":false,"suffix":""},{"dropping-particle":"","family":"Ruipérez-Valiente","given":"José A.","non-dropping-particle":"","parse-names":false,"suffix":""}],"container-title":"Proceedings of the ACM Symposium on Applied Computing","id":"ITEM-1","issued":{"date-parts":[["2024"]]},"page":"93-94","title":"Utilizing Explainable AI to Enhance Real-time Student Performance Prediction in Educational Serious Games","type":"article-journal"},"uris":["http://www.mendeley.com/documents/?uuid=ef716a9e-2ed4-4548-927b-4bd94f3bc74e"]}],"mendeley":{"formattedCitation":"[16]","plainTextFormattedCitation":"[16]","previouslyFormattedCitation":"[16]"},"properties":{"noteIndex":0},"schema":"https://github.com/citation-style-language/schema/raw/master/csl-citation.json"}</w:instrText>
      </w:r>
      <w:r w:rsidR="00052B37">
        <w:fldChar w:fldCharType="separate"/>
      </w:r>
      <w:r w:rsidR="00F20F66" w:rsidRPr="00F20F66">
        <w:rPr>
          <w:noProof/>
        </w:rPr>
        <w:t>[16]</w:t>
      </w:r>
      <w:r w:rsidR="00052B37">
        <w:fldChar w:fldCharType="end"/>
      </w:r>
      <w:r w:rsidR="00052B37">
        <w:t xml:space="preserve"> </w:t>
      </w:r>
      <w:r w:rsidR="00052B37">
        <w:fldChar w:fldCharType="begin" w:fldLock="1"/>
      </w:r>
      <w:r w:rsidR="00993AFC">
        <w:instrText>ADDIN CSL_CITATION {"citationItems":[{"id":"ITEM-1","itemData":{"DOI":"10.1115/1.4052841","ISSN":"10500472","abstract":"Mission design is a challenging problem, requiring designers to consider complex design spaces and dynamically evolving mission environments. In this paper, we adapt computational design approaches, widely used by the engineering design community, to address unique challenges associated with mission design. We present a framework to enable efficient mission design by efficiently building a surrogate model of the mission simulation environment to assist with design tasks. This framework combines design of experiments (DOEs) techniques for data collection, meta-modeling with machine learning models, and uncertainty quantification (UQ) and explainable AI (XAI) techniques to validate the model and explore the mission design space. We demonstrate this framework using an open-source real-time strategy (RTS) game called microRTS as our mission environment. The objective considered in this use case is game balance, observed through the probability of each player winning. Mission parameters are varied according to a DOE over chosen player bots and possible initial conditions of the microRTS game. A neural network model is then trained based on gameplay data obtained from the specified experiments to predict the probability of a player winning given any game state. The model confidence is evaluated using Monte Carlo Dropout Networks (MCDN), and an explanation model is built using SHapley Additive exPlanations (SHAP). Design changes to a sample game are introduced based on important features of the game identified by SHAP analysis. Results show that this analysis can successfully capture feature importance and uncertainty in predictions to guide additional data collection for mission design exploration.","author":[{"dropping-particle":"","family":"Dachowicz","given":"Adam","non-dropping-particle":"","parse-names":false,"suffix":""},{"dropping-particle":"","family":"Mall","given":"Kshitij","non-dropping-particle":"","parse-names":false,"suffix":""},{"dropping-particle":"","family":"Balasubramani","given":"Prajwal","non-dropping-particle":"","parse-names":false,"suffix":""},{"dropping-particle":"","family":"Maheshwari","given":"Apoorv","non-dropping-particle":"","parse-names":false,"suffix":""},{"dropping-particle":"","family":"Raz","given":"Ali K.","non-dropping-particle":"","parse-names":false,"suffix":""},{"dropping-particle":"","family":"Panchal","given":"Jitesh H.","non-dropping-particle":"","parse-names":false,"suffix":""},{"dropping-particle":"","family":"DeLaurentis","given":"Daniel A.","non-dropping-particle":"","parse-names":false,"suffix":""}],"container-title":"Journal of Mechanical Design","id":"ITEM-1","issue":"2","issued":{"date-parts":[["2022"]]},"page":"1-12","title":"Mission Engineering and Design Using Real-Time Strategy Games: An Explainable AI Approach","type":"article-journal","volume":"144"},"uris":["http://www.mendeley.com/documents/?uuid=67acd1fb-a66c-4948-8d0d-49db3a79cddf"]}],"mendeley":{"formattedCitation":"[18]","plainTextFormattedCitation":"[18]","previouslyFormattedCitation":"[18]"},"properties":{"noteIndex":0},"schema":"https://github.com/citation-style-language/schema/raw/master/csl-citation.json"}</w:instrText>
      </w:r>
      <w:r w:rsidR="00052B37">
        <w:fldChar w:fldCharType="separate"/>
      </w:r>
      <w:r w:rsidR="00F20F66" w:rsidRPr="00F20F66">
        <w:rPr>
          <w:noProof/>
        </w:rPr>
        <w:t>[18]</w:t>
      </w:r>
      <w:r w:rsidR="00052B37">
        <w:fldChar w:fldCharType="end"/>
      </w:r>
      <w:r w:rsidR="00E132C4">
        <w:t xml:space="preserve"> </w:t>
      </w:r>
      <w:r w:rsidR="00E132C4">
        <w:fldChar w:fldCharType="begin" w:fldLock="1"/>
      </w:r>
      <w:r w:rsidR="00993AFC">
        <w:instrText>ADDIN CSL_CITATION {"citationItems":[{"id":"ITEM-1","itemData":{"DOI":"10.1145/3396047","ISSN":"21606463","abstract":"Assessing and understanding intelligent agents is a difficult task for users who lack an AI background. \"Explainable AI\"(XAI) aims to address this problem, but what should be in an explanation? One route toward answering this question is to turn to theories of how humans try to obtain information they seek. Information Foraging Theory (IFT) is one such theory. In this article, we present a series of studies1 using IFT: the first investigates how expert explainers supply explanations in the RTS domain, the second investigates what explanations domain experts demand from agents in the RTS domain, and the last focuses on how both populations try to explain a state-of-the-art AI. Our results show that RTS environments like StarCraft offer so many options that change so rapidly, foraging tends to be very costly. Ways foragers attempted to manage such costs included \"satisficing\"approaches to reduce their cognitive load, such as focusing more on What information than on Why information, strategic use of language to communicate a lot of nuanced information in a few words, and optimizing their environment when possible to make their most valuable information patches readily available. Further, when a real AI entered the picture, even very experienced domain experts had difficulty understanding and judging some of the AI's unconventional behaviors. Finally, our results reveal ways Information Foraging Theory can inform future XAI interactive explanation environments, and also how XAI can inform IFT.","author":[{"dropping-particle":"","family":"Penney","given":"Sean","non-dropping-particle":"","parse-names":false,"suffix":""},{"dropping-particle":"","family":"Dodge","given":"Jonathan","non-dropping-particle":"","parse-names":false,"suffix":""},{"dropping-particle":"","family":"Anderson","given":"Andrew","non-dropping-particle":"","parse-names":false,"suffix":""},{"dropping-particle":"","family":"Hilderbrand","given":"Claudia","non-dropping-particle":"","parse-names":false,"suffix":""},{"dropping-particle":"","family":"Simpson","given":"Logan","non-dropping-particle":"","parse-names":false,"suffix":""},{"dropping-particle":"","family":"Burnett","given":"Margaret","non-dropping-particle":"","parse-names":false,"suffix":""}],"container-title":"ACM Transactions on Interactive Intelligent Systems","id":"ITEM-1","issue":"1","issued":{"date-parts":[["2021"]]},"title":"The shoutcasters, the game enthusiasts, and the AI: Foraging for explanations of real-time strategy players","type":"article-journal","volume":"11"},"uris":["http://www.mendeley.com/documents/?uuid=89d64a69-f01f-494f-8ee0-42d03702f13a"]}],"mendeley":{"formattedCitation":"[19]","plainTextFormattedCitation":"[19]","previouslyFormattedCitation":"[19]"},"properties":{"noteIndex":0},"schema":"https://github.com/citation-style-language/schema/raw/master/csl-citation.json"}</w:instrText>
      </w:r>
      <w:r w:rsidR="00E132C4">
        <w:fldChar w:fldCharType="separate"/>
      </w:r>
      <w:r w:rsidR="00F20F66" w:rsidRPr="00F20F66">
        <w:rPr>
          <w:noProof/>
        </w:rPr>
        <w:t>[19]</w:t>
      </w:r>
      <w:r w:rsidR="00E132C4">
        <w:fldChar w:fldCharType="end"/>
      </w:r>
    </w:p>
    <w:p w14:paraId="1234B9C5" w14:textId="4F66F1BE" w:rsidR="00945DC1" w:rsidRDefault="00945DC1" w:rsidP="008079F4">
      <w:r w:rsidRPr="00945DC1">
        <w:t xml:space="preserve">Dalam penerapan </w:t>
      </w:r>
      <w:r w:rsidR="00FB7BCA" w:rsidRPr="00FB7BCA">
        <w:rPr>
          <w:i/>
          <w:iCs/>
        </w:rPr>
        <w:t>gamification</w:t>
      </w:r>
      <w:r w:rsidRPr="00945DC1">
        <w:t xml:space="preserve">, evaluasi dilakukan untuk mengukur seberapa baik sistem mendukung proses pembelajaran dan meningkatkan motivasi serta keterlibatan </w:t>
      </w:r>
      <w:r w:rsidR="0027413B">
        <w:t>pengguna</w:t>
      </w:r>
      <w:r w:rsidRPr="00945DC1">
        <w:t xml:space="preserve">. Metode evaluasi yang digunakan meliputi </w:t>
      </w:r>
      <w:r w:rsidR="00A92982">
        <w:t>s</w:t>
      </w:r>
      <w:r w:rsidRPr="00945DC1">
        <w:t xml:space="preserve">urvei </w:t>
      </w:r>
      <w:r w:rsidR="00A92982">
        <w:t>k</w:t>
      </w:r>
      <w:r w:rsidRPr="00945DC1">
        <w:t xml:space="preserve">epuasan </w:t>
      </w:r>
      <w:r w:rsidR="0027413B">
        <w:t>pengguna</w:t>
      </w:r>
      <w:r w:rsidRPr="00945DC1">
        <w:t xml:space="preserve"> dan </w:t>
      </w:r>
      <w:r w:rsidR="00A92982">
        <w:t>e</w:t>
      </w:r>
      <w:r w:rsidRPr="00945DC1">
        <w:t xml:space="preserve">valuasi </w:t>
      </w:r>
      <w:r w:rsidR="00A92982">
        <w:t>b</w:t>
      </w:r>
      <w:r w:rsidRPr="00945DC1">
        <w:t xml:space="preserve">erdasarkan </w:t>
      </w:r>
      <w:r w:rsidR="00A92982">
        <w:t>p</w:t>
      </w:r>
      <w:r w:rsidRPr="00945DC1">
        <w:t xml:space="preserve">encapaian </w:t>
      </w:r>
      <w:r w:rsidR="00A92982">
        <w:t>t</w:t>
      </w:r>
      <w:r w:rsidRPr="00945DC1">
        <w:t xml:space="preserve">arget. Survei </w:t>
      </w:r>
      <w:r w:rsidR="0090580D">
        <w:t>k</w:t>
      </w:r>
      <w:r w:rsidRPr="00945DC1">
        <w:t xml:space="preserve">epuasan </w:t>
      </w:r>
      <w:r w:rsidR="0027413B">
        <w:t>pengguna</w:t>
      </w:r>
      <w:r w:rsidRPr="00945DC1">
        <w:t xml:space="preserve"> bertujuan untuk menilai seberapa puas </w:t>
      </w:r>
      <w:r w:rsidR="0027413B">
        <w:t>pengguna</w:t>
      </w:r>
      <w:r w:rsidRPr="00945DC1">
        <w:t xml:space="preserve"> dengan pengalaman mereka menggunakan elemen </w:t>
      </w:r>
      <w:r w:rsidR="00FB7BCA" w:rsidRPr="00FB7BCA">
        <w:rPr>
          <w:i/>
          <w:iCs/>
        </w:rPr>
        <w:t>gamification</w:t>
      </w:r>
      <w:r w:rsidRPr="00945DC1">
        <w:t xml:space="preserve">, seperti poin, </w:t>
      </w:r>
      <w:r w:rsidR="00967504" w:rsidRPr="00967504">
        <w:rPr>
          <w:i/>
          <w:iCs/>
        </w:rPr>
        <w:t>level</w:t>
      </w:r>
      <w:r w:rsidRPr="00945DC1">
        <w:t xml:space="preserve">, </w:t>
      </w:r>
      <w:r w:rsidR="00967504" w:rsidRPr="00967504">
        <w:rPr>
          <w:i/>
          <w:iCs/>
        </w:rPr>
        <w:t>leaderboard</w:t>
      </w:r>
      <w:r w:rsidRPr="00945DC1">
        <w:t xml:space="preserve">, dan </w:t>
      </w:r>
      <w:r w:rsidR="00967504" w:rsidRPr="00967504">
        <w:rPr>
          <w:i/>
          <w:iCs/>
        </w:rPr>
        <w:t>progress bar</w:t>
      </w:r>
      <w:r w:rsidRPr="00945DC1">
        <w:t xml:space="preserve">. Survei ini mengumpulkan umpan balik kuantitatif menggunakan skala </w:t>
      </w:r>
      <w:r w:rsidR="0090580D">
        <w:t>l</w:t>
      </w:r>
      <w:r w:rsidRPr="00945DC1">
        <w:t xml:space="preserve">ikert dan wawasan kualitatif melalui pertanyaan terbuka, sehingga dapat memberikan gambaran tentang elemen yang berhasil dan aspek yang perlu ditingkatkan. Sementara itu, </w:t>
      </w:r>
      <w:r w:rsidR="00F97AA1">
        <w:t>e</w:t>
      </w:r>
      <w:r w:rsidRPr="00945DC1">
        <w:t xml:space="preserve">valuasi </w:t>
      </w:r>
      <w:r w:rsidR="00120A95">
        <w:t>b</w:t>
      </w:r>
      <w:r w:rsidRPr="00945DC1">
        <w:t xml:space="preserve">erdasarkan Pencapaian </w:t>
      </w:r>
      <w:r w:rsidR="00F97AA1">
        <w:t>t</w:t>
      </w:r>
      <w:r w:rsidRPr="00945DC1">
        <w:t xml:space="preserve">arget menilai keberhasilan </w:t>
      </w:r>
      <w:r w:rsidR="0027413B">
        <w:t>pengguna</w:t>
      </w:r>
      <w:r w:rsidRPr="00945DC1">
        <w:t xml:space="preserve"> dalam mencapai tujuan pembelajaran yang ditetapkan melalui </w:t>
      </w:r>
      <w:r w:rsidR="008635B1" w:rsidRPr="008635B1">
        <w:rPr>
          <w:i/>
          <w:iCs/>
        </w:rPr>
        <w:t>gamification</w:t>
      </w:r>
      <w:r w:rsidRPr="00945DC1">
        <w:t xml:space="preserve">, seperti mengumpulkan poin atau menyelesaikan target soal di </w:t>
      </w:r>
      <w:r w:rsidR="00967504" w:rsidRPr="00967504">
        <w:rPr>
          <w:i/>
          <w:iCs/>
        </w:rPr>
        <w:t>level</w:t>
      </w:r>
      <w:r w:rsidRPr="007935E8">
        <w:rPr>
          <w:i/>
          <w:iCs/>
        </w:rPr>
        <w:t xml:space="preserve"> </w:t>
      </w:r>
      <w:r w:rsidRPr="00945DC1">
        <w:t xml:space="preserve">tertentu untuk naik ke </w:t>
      </w:r>
      <w:r w:rsidR="00967504" w:rsidRPr="00967504">
        <w:rPr>
          <w:i/>
          <w:iCs/>
        </w:rPr>
        <w:t>level</w:t>
      </w:r>
      <w:r w:rsidRPr="00945DC1">
        <w:t xml:space="preserve"> berikutnya. Metode ini memastikan bahwa </w:t>
      </w:r>
      <w:r w:rsidR="008635B1" w:rsidRPr="008635B1">
        <w:rPr>
          <w:i/>
          <w:iCs/>
        </w:rPr>
        <w:t>gamification</w:t>
      </w:r>
      <w:r w:rsidRPr="00945DC1">
        <w:t xml:space="preserve"> mampu mendorong </w:t>
      </w:r>
      <w:r w:rsidR="0027413B">
        <w:t>pengguna</w:t>
      </w:r>
      <w:r w:rsidRPr="00945DC1">
        <w:t xml:space="preserve"> mencapai tujuan pembelajaran sekaligus memberikan gambaran tentang efektivitas elemen </w:t>
      </w:r>
      <w:r w:rsidR="00FB7BCA" w:rsidRPr="00FB7BCA">
        <w:rPr>
          <w:i/>
          <w:iCs/>
        </w:rPr>
        <w:t>gamification</w:t>
      </w:r>
      <w:r w:rsidRPr="007935E8">
        <w:rPr>
          <w:i/>
          <w:iCs/>
        </w:rPr>
        <w:t xml:space="preserve"> </w:t>
      </w:r>
      <w:r w:rsidRPr="00945DC1">
        <w:t xml:space="preserve">dalam meningkatkan motivasi dan prestasi </w:t>
      </w:r>
      <w:r w:rsidR="0027413B">
        <w:t>pengguna</w:t>
      </w:r>
      <w:r w:rsidR="003837DF">
        <w:t xml:space="preserve"> </w:t>
      </w:r>
      <w:r w:rsidR="00A75E27">
        <w:fldChar w:fldCharType="begin" w:fldLock="1"/>
      </w:r>
      <w:r w:rsidR="00C91330">
        <w:instrText>ADDIN CSL_CITATION {"citationItems":[{"id":"ITEM-1","itemData":{"abstract":"This study aimed to evaluate the effectiveness of Duolingo's Spanish course for English speakers over a three-month period for independent learners (n=48). We examined learning outcomes in general proficiency, reading, writing, listening, speaking, vocabulary, grammar, and pronunciation. We also explored the relationship between learner usage, experience factors, and self-reported experiences using the app. After about 27 hours of study, participants significantly improved in all receptive and productive ability measures, supporting the notion that language learning apps can enhance a range of language skills. Session completion, accuracy rate, and positive user experience were linked to this observed growth.","author":[{"dropping-particle":"","family":"Smith","given":"Bryan","non-dropping-particle":"","parse-names":false,"suffix":""},{"dropping-particle":"","family":"Peters","given":"Ryan","non-dropping-particle":"","parse-names":false,"suffix":""}],"id":"ITEM-1","issue":"1","issued":{"date-parts":[["2024"]]},"page":"1-26","title":"The effectiveness of Duolingo in developing receptive and productive language knowledge and proficiency","type":"article-journal","volume":"28"},"uris":["http://www.mendeley.com/documents/?uuid=5b6f3c4b-bde4-4da9-9952-236e13b79850"]}],"mendeley":{"formattedCitation":"[7]","plainTextFormattedCitation":"[7]","previouslyFormattedCitation":"[7]"},"properties":{"noteIndex":0},"schema":"https://github.com/citation-style-language/schema/raw/master/csl-citation.json"}</w:instrText>
      </w:r>
      <w:r w:rsidR="00A75E27">
        <w:fldChar w:fldCharType="separate"/>
      </w:r>
      <w:r w:rsidR="00A75E27" w:rsidRPr="00A75E27">
        <w:rPr>
          <w:noProof/>
        </w:rPr>
        <w:t>[7]</w:t>
      </w:r>
      <w:r w:rsidR="00A75E27">
        <w:fldChar w:fldCharType="end"/>
      </w:r>
      <w:r w:rsidR="008646C2">
        <w:t xml:space="preserve"> </w:t>
      </w:r>
      <w:r w:rsidR="008646C2">
        <w:fldChar w:fldCharType="begin" w:fldLock="1"/>
      </w:r>
      <w:r w:rsidR="008646C2">
        <w:instrText>ADDIN CSL_CITATION {"citationItems":[{"id":"ITEM-1","itemData":{"DOI":"10.1115/1.4052841","ISSN":"10500472","abstract":"Mission design is a challenging problem, requiring designers to consider complex design spaces and dynamically evolving mission environments. In this paper, we adapt computational design approaches, widely used by the engineering design community, to address unique challenges associated with mission design. We present a framework to enable efficient mission design by efficiently building a surrogate model of the mission simulation environment to assist with design tasks. This framework combines design of experiments (DOEs) techniques for data collection, meta-modeling with machine learning models, and uncertainty quantification (UQ) and explainable AI (XAI) techniques to validate the model and explore the mission design space. We demonstrate this framework using an open-source real-time strategy (RTS) game called microRTS as our mission environment. The objective considered in this use case is game balance, observed through the probability of each player winning. Mission parameters are varied according to a DOE over chosen player bots and possible initial conditions of the microRTS game. A neural network model is then trained based on gameplay data obtained from the specified experiments to predict the probability of a player winning given any game state. The model confidence is evaluated using Monte Carlo Dropout Networks (MCDN), and an explanation model is built using SHapley Additive exPlanations (SHAP). Design changes to a sample game are introduced based on important features of the game identified by SHAP analysis. Results show that this analysis can successfully capture feature importance and uncertainty in predictions to guide additional data collection for mission design exploration.","author":[{"dropping-particle":"","family":"Dachowicz","given":"Adam","non-dropping-particle":"","parse-names":false,"suffix":""},{"dropping-particle":"","family":"Mall","given":"Kshitij","non-dropping-particle":"","parse-names":false,"suffix":""},{"dropping-particle":"","family":"Balasubramani","given":"Prajwal","non-dropping-particle":"","parse-names":false,"suffix":""},{"dropping-particle":"","family":"Maheshwari","given":"Apoorv","non-dropping-particle":"","parse-names":false,"suffix":""},{"dropping-particle":"","family":"Raz","given":"Ali K.","non-dropping-particle":"","parse-names":false,"suffix":""},{"dropping-particle":"","family":"Panchal","given":"Jitesh H.","non-dropping-particle":"","parse-names":false,"suffix":""},{"dropping-particle":"","family":"DeLaurentis","given":"Daniel A.","non-dropping-particle":"","parse-names":false,"suffix":""}],"container-title":"Journal of Mechanical Design","id":"ITEM-1","issue":"2","issued":{"date-parts":[["2022"]]},"page":"1-12","title":"Mission Engineering and Design Using Real-Time Strategy Games: An Explainable AI Approach","type":"article-journal","volume":"144"},"uris":["http://www.mendeley.com/documents/?uuid=67acd1fb-a66c-4948-8d0d-49db3a79cddf"]}],"mendeley":{"formattedCitation":"[18]","plainTextFormattedCitation":"[18]","previouslyFormattedCitation":"[18]"},"properties":{"noteIndex":0},"schema":"https://github.com/citation-style-language/schema/raw/master/csl-citation.json"}</w:instrText>
      </w:r>
      <w:r w:rsidR="008646C2">
        <w:fldChar w:fldCharType="separate"/>
      </w:r>
      <w:r w:rsidR="008646C2" w:rsidRPr="008646C2">
        <w:rPr>
          <w:noProof/>
        </w:rPr>
        <w:t>[18]</w:t>
      </w:r>
      <w:r w:rsidR="008646C2">
        <w:fldChar w:fldCharType="end"/>
      </w:r>
      <w:r w:rsidR="008646C2">
        <w:t xml:space="preserve"> </w:t>
      </w:r>
      <w:r w:rsidR="008646C2">
        <w:fldChar w:fldCharType="begin" w:fldLock="1"/>
      </w:r>
      <w:r w:rsidR="00030947">
        <w:instrText>ADDIN CSL_CITATION {"citationItems":[{"id":"ITEM-1","itemData":{"DOI":"10.1016/j.technovation.2024.103020","ISSN":"01664972","abstract":"Innovation is crucial to ensure firms’ competitiveness in constantly changing environments. Innovation processes help organize and systematize innovation in firms, thus facilitating the adaptation of new technologies and input sources. However, firms encounter many challenges during different phases of the innovation process, which can prevent them from implementing innovations successfully. Based on a systematic literature review, this paper aims to analyze the ability of gamification to serve as an effective and efficient tool for overcoming the various challenges encountered during different phases of the innovation process. First, we synthesize the intrinsic, extrinsic, cognitive and emotional mechanisms that are activated by gamification interventions as well as the business outcomes achieved during each of the innovation phases into a framework based on context-intervention-mechanism-outcome (CIMO) logic. Then, we critically evaluate the efficiency and efficacy of current gamification interventions with respect to innovation to provide recommendations for improving the integration of these methods in the future. Following our analysis, we explore avenues for future research, and we suggest future implementation opportunities for organizations.","author":[{"dropping-particle":"","family":"Abril","given":"Carmen","non-dropping-particle":"","parse-names":false,"suffix":""},{"dropping-particle":"","family":"Gimenez-Fernandez","given":"Elena M.","non-dropping-particle":"","parse-names":false,"suffix":""},{"dropping-particle":"","family":"Camacho-Miñano","given":"María del Mar","non-dropping-particle":"","parse-names":false,"suffix":""}],"container-title":"Technovation","id":"ITEM-1","issue":"April","issued":{"date-parts":[["2024"]]},"title":"Using gamification to overcome innovation process challenges: A literature review and future agenda","type":"article-journal","volume":"133"},"uris":["http://www.mendeley.com/documents/?uuid=36368716-4472-4643-acad-d3cea5d0ecd8"]}],"mendeley":{"formattedCitation":"[20]","plainTextFormattedCitation":"[20]","previouslyFormattedCitation":"[20]"},"properties":{"noteIndex":0},"schema":"https://github.com/citation-style-language/schema/raw/master/csl-citation.json"}</w:instrText>
      </w:r>
      <w:r w:rsidR="008646C2">
        <w:fldChar w:fldCharType="separate"/>
      </w:r>
      <w:r w:rsidR="008646C2" w:rsidRPr="008646C2">
        <w:rPr>
          <w:noProof/>
        </w:rPr>
        <w:t>[20]</w:t>
      </w:r>
      <w:r w:rsidR="008646C2">
        <w:fldChar w:fldCharType="end"/>
      </w:r>
      <w:r w:rsidRPr="00945DC1">
        <w:t>.</w:t>
      </w:r>
    </w:p>
    <w:p w14:paraId="7F68329E" w14:textId="59DB6086" w:rsidR="005F62C4" w:rsidRPr="006B00C7" w:rsidRDefault="00233D95" w:rsidP="008079F4">
      <w:r w:rsidRPr="00233D95">
        <w:t xml:space="preserve">Sehingga, tujuan dilakukannya penelitian ini ialah untuk merancang </w:t>
      </w:r>
      <w:r w:rsidR="00745183" w:rsidRPr="00745183">
        <w:rPr>
          <w:i/>
          <w:iCs/>
        </w:rPr>
        <w:t>application website educational</w:t>
      </w:r>
      <w:r w:rsidRPr="00233D95">
        <w:t xml:space="preserve">yang seimbang agar tetap meningkatkan keterlibatan </w:t>
      </w:r>
      <w:r w:rsidR="0027413B">
        <w:t>pengguna</w:t>
      </w:r>
      <w:r w:rsidRPr="00233D95">
        <w:t xml:space="preserve"> tanpa harus ketergantungan. Sehingga kombinasi antara </w:t>
      </w:r>
      <w:r w:rsidR="00FB7BCA" w:rsidRPr="00FB7BCA">
        <w:rPr>
          <w:i/>
          <w:iCs/>
        </w:rPr>
        <w:t>gamification</w:t>
      </w:r>
      <w:r w:rsidRPr="00233D95">
        <w:t xml:space="preserve"> dengan </w:t>
      </w:r>
      <w:r w:rsidRPr="00233D95">
        <w:rPr>
          <w:i/>
          <w:iCs/>
        </w:rPr>
        <w:t>progressive learning</w:t>
      </w:r>
      <w:r w:rsidRPr="00233D95">
        <w:t xml:space="preserve"> serta </w:t>
      </w:r>
      <w:r w:rsidR="00EB4EAD" w:rsidRPr="00EB4EAD">
        <w:rPr>
          <w:i/>
          <w:iCs/>
        </w:rPr>
        <w:t xml:space="preserve">serious games </w:t>
      </w:r>
      <w:r w:rsidRPr="00233D95">
        <w:t>dapat menciptakan pengalaman belajar yang lebih</w:t>
      </w:r>
      <w:r w:rsidR="009208C0">
        <w:t xml:space="preserve"> menarik</w:t>
      </w:r>
      <w:r w:rsidRPr="00233D95">
        <w:t xml:space="preserve"> dan menyeluruh</w:t>
      </w:r>
      <w:r w:rsidR="00865693">
        <w:t>.</w:t>
      </w:r>
      <w:r w:rsidR="00F12B3E">
        <w:t xml:space="preserve"> </w:t>
      </w:r>
      <w:r w:rsidR="00660167" w:rsidRPr="00660167">
        <w:t xml:space="preserve">Pendekatan ini tidak hanya membantu </w:t>
      </w:r>
      <w:r w:rsidR="0027413B">
        <w:t>pengguna</w:t>
      </w:r>
      <w:r w:rsidR="00660167" w:rsidRPr="00660167">
        <w:t xml:space="preserve"> untuk terus termotivasi dalam belajar, tetapi juga memastikan bahwa</w:t>
      </w:r>
      <w:r w:rsidR="00660167">
        <w:t xml:space="preserve"> p</w:t>
      </w:r>
      <w:r w:rsidR="00037CCB">
        <w:t>e</w:t>
      </w:r>
      <w:r w:rsidR="00660167">
        <w:t xml:space="preserve">ngguna </w:t>
      </w:r>
      <w:r w:rsidR="00660167" w:rsidRPr="00660167">
        <w:t xml:space="preserve">mencapai hasil yang optimal melalui pembelajaran yang berkelanjutan. Selain itu, elemen </w:t>
      </w:r>
      <w:r w:rsidR="00660167" w:rsidRPr="00660167">
        <w:rPr>
          <w:i/>
          <w:iCs/>
        </w:rPr>
        <w:t>progressive learning</w:t>
      </w:r>
      <w:r w:rsidR="00660167" w:rsidRPr="00660167">
        <w:t xml:space="preserve"> memungkinkan program untuk menyesuaikan </w:t>
      </w:r>
      <w:r w:rsidR="00967504" w:rsidRPr="00967504">
        <w:rPr>
          <w:i/>
          <w:iCs/>
        </w:rPr>
        <w:t>level</w:t>
      </w:r>
      <w:r w:rsidR="00660167" w:rsidRPr="00A92982">
        <w:rPr>
          <w:i/>
          <w:iCs/>
        </w:rPr>
        <w:t xml:space="preserve"> </w:t>
      </w:r>
      <w:r w:rsidR="00660167" w:rsidRPr="00660167">
        <w:t xml:space="preserve">kesulitan sesuai perkembangan </w:t>
      </w:r>
      <w:r w:rsidR="0027413B">
        <w:t>pengguna</w:t>
      </w:r>
      <w:r w:rsidR="00660167" w:rsidRPr="00660167">
        <w:t>, sehingga mereka selalu merasa tertantang dan tidak cepat bosan.</w:t>
      </w:r>
      <w:r w:rsidR="00C453C9">
        <w:t xml:space="preserve"> D</w:t>
      </w:r>
      <w:r w:rsidR="00660167" w:rsidRPr="00660167">
        <w:t xml:space="preserve">engan demikian, </w:t>
      </w:r>
      <w:r w:rsidR="00745183" w:rsidRPr="00745183">
        <w:rPr>
          <w:i/>
          <w:iCs/>
        </w:rPr>
        <w:t>application website educational</w:t>
      </w:r>
      <w:r w:rsidR="00660167" w:rsidRPr="00660167">
        <w:t>ini diharapkan mampu memberikan pengalaman belajar yang</w:t>
      </w:r>
      <w:r w:rsidR="00C453C9">
        <w:t xml:space="preserve"> menarik</w:t>
      </w:r>
      <w:r w:rsidR="00660167" w:rsidRPr="00660167">
        <w:t xml:space="preserve"> dan mendukung pengembangan keterampilan secara berkelanjutan</w:t>
      </w:r>
      <w:r w:rsidR="00E121A4">
        <w:t xml:space="preserve"> </w:t>
      </w:r>
      <w:r w:rsidR="00F12B3E">
        <w:fldChar w:fldCharType="begin" w:fldLock="1"/>
      </w:r>
      <w:r w:rsidR="00112880">
        <w:instrText>ADDIN CSL_CITATION {"citationItems":[{"id":"ITEM-1","itemData":{"DOI":"10.3991/ijet.v16i24.27481","ISSN":"18630383","abstract":"Hybrid Service-Learning, an emerging trend of combining co-cur-riculum course embedded with service-learning instructional strategies in online settings, has increasingly gained popularity, as many service-learning educators are moving into online platforms. The ongoing COVID-19 pandemic has accentuated its needs, thus forcing education systems worldwide to find alternatives to face-to-face instructions, one of them being Hybrid Service-Learning. This has prompted many researchers to attempt utilising gamification in online courses to increase students’ engagement. The purpose of this research was to report a Gamified Hybrid Service-Learning (GAMYSEL) through students’ level of engagement proposed by Schlechty, used as a data classification to compare students’ scorings in their earning of points, badges, level and leaderboards. The results of the study indicated that, the students’ levels of engagement were relatively high through Advocacy Hybrid-Service Learning approach, where majority of them achieved the Strategic Compliance and Optimal Engagement categories. The students’ generic skills were further analysed with one-way repeated measures ANOVA and it was discovered that, GAMYSEL had positive impacts in developing these skills in five stages of service-learning. Both of these findings suggest that student’s engagement and generic skills had a significant effect on students learning after the use of GAMYSEL","author":[{"dropping-particle":"","family":"Yusof","given":"Azizah","non-dropping-particle":"","parse-names":false,"suffix":""},{"dropping-particle":"","family":"Atan","given":"Noor Azean","non-dropping-particle":"","parse-names":false,"suffix":""},{"dropping-particle":"","family":"Harun","given":"Jamalludin","non-dropping-particle":"","parse-names":false,"suffix":""},{"dropping-particle":"","family":"Rosli","given":"Mohd Shafie","non-dropping-particle":"","parse-names":false,"suffix":""},{"dropping-particle":"","family":"Majid","given":"Umi Mastura Abd","non-dropping-particle":"","parse-names":false,"suffix":""}],"container-title":"International Journal of Emerging Technologies in Learning","id":"ITEM-1","issue":"24","issued":{"date-parts":[["2021"]]},"page":"220-243","title":"Students Engagement and Development of Generic Skills in Gamified Hybrid Service-Learning Course","type":"article-journal","volume":"16"},"uris":["http://www.mendeley.com/documents/?uuid=a7efbb13-8220-4d88-8892-67115b9b13e9"]}],"mendeley":{"formattedCitation":"[2]","plainTextFormattedCitation":"[2]","previouslyFormattedCitation":"[2]"},"properties":{"noteIndex":0},"schema":"https://github.com/citation-style-language/schema/raw/master/csl-citation.json"}</w:instrText>
      </w:r>
      <w:r w:rsidR="00F12B3E">
        <w:fldChar w:fldCharType="separate"/>
      </w:r>
      <w:r w:rsidR="00F12B3E" w:rsidRPr="00F12B3E">
        <w:rPr>
          <w:noProof/>
        </w:rPr>
        <w:t>[2]</w:t>
      </w:r>
      <w:r w:rsidR="00F12B3E">
        <w:fldChar w:fldCharType="end"/>
      </w:r>
      <w:r w:rsidR="00F12B3E">
        <w:t xml:space="preserve"> </w:t>
      </w:r>
      <w:r w:rsidR="00112880">
        <w:fldChar w:fldCharType="begin" w:fldLock="1"/>
      </w:r>
      <w:r w:rsidR="00993AFC">
        <w:instrText>ADDIN CSL_CITATION {"citationItems":[{"id":"ITEM-1","itemData":{"DOI":"10.1108/manm-01-2024-0001","ISSN":"2279-0187","abstract":"The research paper examines the complex relationship between gamification, student engagement and academic performance in educational environments. The study employed a structural equation model that highlights important connections among key constructs within the educational setting.,This research aims to explore the connection between gamification, student engagement and academic performance in educational settings. The study employs various statistical techniques such as factor analysis, Kaiser–Meyer–Olkin (KMO), Bartlett’s test, component transformation matrix, correlation and regression analysis, descriptive statistics, ANOVA, coefficients and coefficient correlations, residual statistics and confirmatory factor analysis (CFA) to analyze the data.,It was found that active participation by the instructor and good time management skills have a positive impact on student engagement levels (β = 0.380, p &amp;lt; 0.001; β = 0.433 and p &amp;lt; 0.001). However, peer interaction does not significantly predict student engagement (β = −0.068 and p = 0.352). Additionally, there is a positive correlation between student engagement and performance (β = 0.280 and p &amp;lt; 0.001).,The study highlights the importance of innovative design to fully utilize gamification. Future research should consider design, user characteristics and educational context. The findings can guide informed decisions about gamification in education, fostering motivation and learning objectives.,The study presents a reliable tool for assessing student engagement and performance in educational settings, demonstrating high Cronbach’s alpha and robust reliability. It identifies student engagement and time management as significant predictors of Global Learning Outcome. The findings can inform decisions on implementing gamification in educational settings, promoting intrinsic motivation and aligning with learning objectives.,The research highlights the transformative impact of gamification on educational practices, highlighting its potential to enhance student experiences, motivate, promote diversity and improve long-term academic performance, highlighting the trend of integrating technology into education.,In today’s ever-changing education landscape, it is essential to incorporate innovative techniques to keep students engaged and enthusiastic about learning. Gamification is one such approach that has become increasingly popular. It is a concept that takes inspiration from the immersive world of ga…","author":[{"dropping-particle":"","family":"Neerupa","given":"C.","non-dropping-particle":"","parse-names":false,"suffix":""},{"dropping-particle":"","family":"Naveen Kumar","given":"R.","non-dropping-particle":"","parse-names":false,"suffix":""},{"dropping-particle":"","family":"Pavithra","given":"R.","non-dropping-particle":"","parse-names":false,"suffix":""},{"dropping-particle":"","family":"John William","given":"A.","non-dropping-particle":"","parse-names":false,"suffix":""}],"container-title":"Management Matters","id":"ITEM-1","issue":"1","issued":{"date-parts":[["2024"]]},"page":"38-53","title":"Game on for learning: a holistic exploration of Gamification’s impact on student engagement and academic performance in educational environments","type":"article-journal","volume":"21"},"uris":["http://www.mendeley.com/documents/?uuid=ff7d8081-cda8-40f2-80e9-1fa0b091ea4d"]}],"mendeley":{"formattedCitation":"[14]","plainTextFormattedCitation":"[14]","previouslyFormattedCitation":"[14]"},"properties":{"noteIndex":0},"schema":"https://github.com/citation-style-language/schema/raw/master/csl-citation.json"}</w:instrText>
      </w:r>
      <w:r w:rsidR="00112880">
        <w:fldChar w:fldCharType="separate"/>
      </w:r>
      <w:r w:rsidR="00F20F66" w:rsidRPr="00F20F66">
        <w:rPr>
          <w:noProof/>
        </w:rPr>
        <w:t>[14]</w:t>
      </w:r>
      <w:r w:rsidR="00112880">
        <w:fldChar w:fldCharType="end"/>
      </w:r>
      <w:r w:rsidR="00112880">
        <w:t xml:space="preserve"> </w:t>
      </w:r>
      <w:r w:rsidR="00112880">
        <w:fldChar w:fldCharType="begin" w:fldLock="1"/>
      </w:r>
      <w:r w:rsidR="00993AFC">
        <w:instrText>ADDIN CSL_CITATION {"citationItems":[{"id":"ITEM-1","itemData":{"DOI":"10.1115/1.4052841","ISSN":"10500472","abstract":"Mission design is a challenging problem, requiring designers to consider complex design spaces and dynamically evolving mission environments. In this paper, we adapt computational design approaches, widely used by the engineering design community, to address unique challenges associated with mission design. We present a framework to enable efficient mission design by efficiently building a surrogate model of the mission simulation environment to assist with design tasks. This framework combines design of experiments (DOEs) techniques for data collection, meta-modeling with machine learning models, and uncertainty quantification (UQ) and explainable AI (XAI) techniques to validate the model and explore the mission design space. We demonstrate this framework using an open-source real-time strategy (RTS) game called microRTS as our mission environment. The objective considered in this use case is game balance, observed through the probability of each player winning. Mission parameters are varied according to a DOE over chosen player bots and possible initial conditions of the microRTS game. A neural network model is then trained based on gameplay data obtained from the specified experiments to predict the probability of a player winning given any game state. The model confidence is evaluated using Monte Carlo Dropout Networks (MCDN), and an explanation model is built using SHapley Additive exPlanations (SHAP). Design changes to a sample game are introduced based on important features of the game identified by SHAP analysis. Results show that this analysis can successfully capture feature importance and uncertainty in predictions to guide additional data collection for mission design exploration.","author":[{"dropping-particle":"","family":"Dachowicz","given":"Adam","non-dropping-particle":"","parse-names":false,"suffix":""},{"dropping-particle":"","family":"Mall","given":"Kshitij","non-dropping-particle":"","parse-names":false,"suffix":""},{"dropping-particle":"","family":"Balasubramani","given":"Prajwal","non-dropping-particle":"","parse-names":false,"suffix":""},{"dropping-particle":"","family":"Maheshwari","given":"Apoorv","non-dropping-particle":"","parse-names":false,"suffix":""},{"dropping-particle":"","family":"Raz","given":"Ali K.","non-dropping-particle":"","parse-names":false,"suffix":""},{"dropping-particle":"","family":"Panchal","given":"Jitesh H.","non-dropping-particle":"","parse-names":false,"suffix":""},{"dropping-particle":"","family":"DeLaurentis","given":"Daniel A.","non-dropping-particle":"","parse-names":false,"suffix":""}],"container-title":"Journal of Mechanical Design","id":"ITEM-1","issue":"2","issued":{"date-parts":[["2022"]]},"page":"1-12","title":"Mission Engineering and Design Using Real-Time Strategy Games: An Explainable AI Approach","type":"article-journal","volume":"144"},"uris":["http://www.mendeley.com/documents/?uuid=67acd1fb-a66c-4948-8d0d-49db3a79cddf"]}],"mendeley":{"formattedCitation":"[18]","plainTextFormattedCitation":"[18]","previouslyFormattedCitation":"[18]"},"properties":{"noteIndex":0},"schema":"https://github.com/citation-style-language/schema/raw/master/csl-citation.json"}</w:instrText>
      </w:r>
      <w:r w:rsidR="00112880">
        <w:fldChar w:fldCharType="separate"/>
      </w:r>
      <w:r w:rsidR="00F20F66" w:rsidRPr="00F20F66">
        <w:rPr>
          <w:noProof/>
        </w:rPr>
        <w:t>[18]</w:t>
      </w:r>
      <w:r w:rsidR="00112880">
        <w:fldChar w:fldCharType="end"/>
      </w:r>
      <w:r w:rsidR="00112880">
        <w:t>.</w:t>
      </w:r>
    </w:p>
    <w:p w14:paraId="5B64BF05" w14:textId="13CD0464" w:rsidR="0039163A" w:rsidRDefault="0039163A" w:rsidP="00E55F08">
      <w:pPr>
        <w:pStyle w:val="Heading2"/>
        <w:spacing w:line="480" w:lineRule="auto"/>
        <w:rPr>
          <w:rFonts w:cs="Times New Roman"/>
          <w:szCs w:val="24"/>
        </w:rPr>
      </w:pPr>
      <w:bookmarkStart w:id="8" w:name="_Toc195504832"/>
      <w:r w:rsidRPr="009E6083">
        <w:rPr>
          <w:rFonts w:cs="Times New Roman"/>
          <w:szCs w:val="24"/>
        </w:rPr>
        <w:t>Pertanyaan Penelitian</w:t>
      </w:r>
      <w:bookmarkEnd w:id="8"/>
    </w:p>
    <w:p w14:paraId="58EFD032" w14:textId="338EAC31" w:rsidR="00BD12FD" w:rsidRPr="00BD12FD" w:rsidRDefault="00BD12FD" w:rsidP="00E55F08">
      <w:r>
        <w:t xml:space="preserve">Berdasarkan uraian dari latar belakang masalah tersebut, maka dapat dirumuskan bahwa masalah </w:t>
      </w:r>
      <w:r w:rsidR="009B14D0">
        <w:t>dalam penelitian ini adalah sebagai berikut:</w:t>
      </w:r>
    </w:p>
    <w:p w14:paraId="7D4CF14B" w14:textId="2CEFF08D" w:rsidR="001055A8" w:rsidRDefault="002D3E15">
      <w:pPr>
        <w:pStyle w:val="ListParagraph"/>
        <w:numPr>
          <w:ilvl w:val="0"/>
          <w:numId w:val="4"/>
        </w:numPr>
      </w:pPr>
      <w:r>
        <w:t xml:space="preserve">Apa saja </w:t>
      </w:r>
      <w:r w:rsidR="005F62C4" w:rsidRPr="005F62C4">
        <w:t xml:space="preserve">elemen </w:t>
      </w:r>
      <w:r w:rsidR="00FB7BCA" w:rsidRPr="00FB7BCA">
        <w:rPr>
          <w:i/>
          <w:iCs/>
        </w:rPr>
        <w:t>gamification</w:t>
      </w:r>
      <w:r w:rsidR="005F62C4" w:rsidRPr="005F62C4">
        <w:t xml:space="preserve"> dapat diterapkan secara efektif dalam </w:t>
      </w:r>
      <w:r w:rsidR="00745183" w:rsidRPr="00745183">
        <w:rPr>
          <w:i/>
          <w:iCs/>
        </w:rPr>
        <w:t>application website educational</w:t>
      </w:r>
      <w:r w:rsidR="00591B62">
        <w:rPr>
          <w:i/>
          <w:iCs/>
        </w:rPr>
        <w:t xml:space="preserve"> </w:t>
      </w:r>
      <w:r w:rsidR="005F62C4" w:rsidRPr="005F62C4">
        <w:t xml:space="preserve">untuk meningkatkan keterlibatan tanpa menyebabkan ketergantungan </w:t>
      </w:r>
      <w:r w:rsidR="0027413B">
        <w:t>pengguna</w:t>
      </w:r>
      <w:r w:rsidR="005F62C4" w:rsidRPr="005F62C4">
        <w:t>?</w:t>
      </w:r>
    </w:p>
    <w:p w14:paraId="487448DE" w14:textId="2ED20773" w:rsidR="005F62C4" w:rsidRPr="00B53ACD" w:rsidRDefault="005F62C4">
      <w:pPr>
        <w:pStyle w:val="ListParagraph"/>
        <w:numPr>
          <w:ilvl w:val="0"/>
          <w:numId w:val="4"/>
        </w:numPr>
        <w:rPr>
          <w:color w:val="000000"/>
        </w:rPr>
      </w:pPr>
      <w:r w:rsidRPr="001055A8">
        <w:rPr>
          <w:color w:val="000000"/>
        </w:rPr>
        <w:t xml:space="preserve">Bagaimana pendekatan </w:t>
      </w:r>
      <w:r w:rsidRPr="001055A8">
        <w:rPr>
          <w:i/>
          <w:iCs/>
          <w:color w:val="000000"/>
        </w:rPr>
        <w:t>Progressive Learning</w:t>
      </w:r>
      <w:r w:rsidRPr="001055A8">
        <w:rPr>
          <w:color w:val="000000"/>
        </w:rPr>
        <w:t xml:space="preserve"> dan </w:t>
      </w:r>
      <w:r w:rsidR="00EB4EAD" w:rsidRPr="00EB4EAD">
        <w:rPr>
          <w:i/>
          <w:iCs/>
          <w:color w:val="000000"/>
        </w:rPr>
        <w:t xml:space="preserve">Serious games </w:t>
      </w:r>
      <w:r w:rsidRPr="001055A8">
        <w:rPr>
          <w:color w:val="000000"/>
        </w:rPr>
        <w:t>(SGs) dapat diintegrasikan ke dalam</w:t>
      </w:r>
      <w:r w:rsidR="00591B62">
        <w:rPr>
          <w:color w:val="000000"/>
        </w:rPr>
        <w:t xml:space="preserve"> konsep</w:t>
      </w:r>
      <w:r w:rsidRPr="001055A8">
        <w:rPr>
          <w:color w:val="000000"/>
        </w:rPr>
        <w:t xml:space="preserve"> </w:t>
      </w:r>
      <w:r w:rsidR="00FB7BCA" w:rsidRPr="00FB7BCA">
        <w:rPr>
          <w:i/>
          <w:iCs/>
          <w:color w:val="000000"/>
        </w:rPr>
        <w:t>gamification</w:t>
      </w:r>
      <w:r w:rsidRPr="001055A8">
        <w:rPr>
          <w:color w:val="000000"/>
        </w:rPr>
        <w:t xml:space="preserve"> untuk menciptakan pengalaman belajar yang lebih efektif dan berkelanjutan?</w:t>
      </w:r>
    </w:p>
    <w:p w14:paraId="647E9846" w14:textId="781CD664" w:rsidR="00E9662C" w:rsidRDefault="001C55F2" w:rsidP="0047542A">
      <w:pPr>
        <w:pStyle w:val="Heading2"/>
        <w:rPr>
          <w:rFonts w:cs="Times New Roman"/>
          <w:szCs w:val="24"/>
        </w:rPr>
      </w:pPr>
      <w:bookmarkStart w:id="9" w:name="_Toc195504833"/>
      <w:r w:rsidRPr="009E6083">
        <w:rPr>
          <w:rFonts w:cs="Times New Roman"/>
          <w:szCs w:val="24"/>
        </w:rPr>
        <w:t xml:space="preserve">Tujuan </w:t>
      </w:r>
      <w:r w:rsidR="0039163A" w:rsidRPr="009E6083">
        <w:rPr>
          <w:rFonts w:cs="Times New Roman"/>
          <w:szCs w:val="24"/>
        </w:rPr>
        <w:t>Penelitian</w:t>
      </w:r>
      <w:bookmarkEnd w:id="9"/>
    </w:p>
    <w:p w14:paraId="1141669A" w14:textId="54915B6B" w:rsidR="009B14D0" w:rsidRPr="009B14D0" w:rsidRDefault="009B14D0" w:rsidP="009B14D0">
      <w:r>
        <w:t>Tujuan yang akan dicapai dalam penelitian ini adalah sebagai berikut:</w:t>
      </w:r>
    </w:p>
    <w:p w14:paraId="1E65A1E8" w14:textId="36F74321" w:rsidR="005F62C4" w:rsidRPr="001055A8" w:rsidRDefault="00781541">
      <w:pPr>
        <w:pStyle w:val="ListParagraph"/>
        <w:numPr>
          <w:ilvl w:val="0"/>
          <w:numId w:val="5"/>
        </w:numPr>
        <w:rPr>
          <w:color w:val="212121"/>
        </w:rPr>
      </w:pPr>
      <w:r w:rsidRPr="00781541">
        <w:t xml:space="preserve">Merancang </w:t>
      </w:r>
      <w:r w:rsidR="00745183" w:rsidRPr="00745183">
        <w:rPr>
          <w:i/>
          <w:iCs/>
        </w:rPr>
        <w:t>application website educational</w:t>
      </w:r>
      <w:r w:rsidR="00787D89">
        <w:rPr>
          <w:i/>
          <w:iCs/>
        </w:rPr>
        <w:t xml:space="preserve"> </w:t>
      </w:r>
      <w:r w:rsidRPr="00781541">
        <w:t xml:space="preserve">yang di integrasikan dengan </w:t>
      </w:r>
      <w:r w:rsidR="00744974">
        <w:rPr>
          <w:i/>
          <w:iCs/>
        </w:rPr>
        <w:t>API Gemini</w:t>
      </w:r>
      <w:r w:rsidR="00D42B2E">
        <w:rPr>
          <w:i/>
          <w:iCs/>
        </w:rPr>
        <w:t xml:space="preserve"> AI</w:t>
      </w:r>
      <w:r w:rsidRPr="00781541">
        <w:t xml:space="preserve"> dengan berbasis </w:t>
      </w:r>
      <w:r w:rsidR="00FB7BCA" w:rsidRPr="00FB7BCA">
        <w:rPr>
          <w:i/>
          <w:iCs/>
        </w:rPr>
        <w:t>gamification</w:t>
      </w:r>
      <w:r w:rsidRPr="00781541">
        <w:t xml:space="preserve"> yang seimbang untuk meningkatkan keterlibatan </w:t>
      </w:r>
      <w:r w:rsidR="0027413B">
        <w:t>pengguna</w:t>
      </w:r>
      <w:r w:rsidRPr="00781541">
        <w:t xml:space="preserve"> tanpa ketergantungan berlebihan</w:t>
      </w:r>
      <w:r w:rsidR="005F62C4">
        <w:t>.</w:t>
      </w:r>
    </w:p>
    <w:p w14:paraId="51BB920A" w14:textId="201CC977" w:rsidR="000C4F01" w:rsidRPr="00B53ACD" w:rsidRDefault="005F62C4">
      <w:pPr>
        <w:pStyle w:val="ListParagraph"/>
        <w:numPr>
          <w:ilvl w:val="0"/>
          <w:numId w:val="5"/>
        </w:numPr>
        <w:rPr>
          <w:color w:val="212121"/>
        </w:rPr>
      </w:pPr>
      <w:r w:rsidRPr="001055A8">
        <w:rPr>
          <w:color w:val="212121"/>
        </w:rPr>
        <w:t xml:space="preserve">Mengembangkan strategi integrasi antara pendekatan </w:t>
      </w:r>
      <w:r w:rsidRPr="001055A8">
        <w:rPr>
          <w:i/>
          <w:iCs/>
          <w:color w:val="212121"/>
        </w:rPr>
        <w:t>Progressive Learning</w:t>
      </w:r>
      <w:r w:rsidRPr="001055A8">
        <w:rPr>
          <w:color w:val="212121"/>
        </w:rPr>
        <w:t xml:space="preserve"> dan </w:t>
      </w:r>
      <w:r w:rsidR="00EB4EAD" w:rsidRPr="00EB4EAD">
        <w:rPr>
          <w:i/>
          <w:iCs/>
          <w:color w:val="212121"/>
        </w:rPr>
        <w:t xml:space="preserve">Serious games </w:t>
      </w:r>
      <w:r w:rsidRPr="001055A8">
        <w:rPr>
          <w:color w:val="212121"/>
        </w:rPr>
        <w:t>(SGs) untuk menciptakan pengalaman belajar yang komprehensif, menarik, dan berfokus pada pemahaman mendalam.</w:t>
      </w:r>
    </w:p>
    <w:p w14:paraId="2992A7F7" w14:textId="2A661054" w:rsidR="00A3775E" w:rsidRDefault="00E36231" w:rsidP="00E55F08">
      <w:pPr>
        <w:pStyle w:val="Heading2"/>
        <w:spacing w:line="480" w:lineRule="auto"/>
      </w:pPr>
      <w:bookmarkStart w:id="10" w:name="_Toc195504834"/>
      <w:r>
        <w:t>Ruang Lingkup</w:t>
      </w:r>
      <w:bookmarkEnd w:id="10"/>
    </w:p>
    <w:p w14:paraId="37B76FC2" w14:textId="228DA917" w:rsidR="00E27DC9" w:rsidRDefault="00E27DC9" w:rsidP="00996B7D">
      <w:r>
        <w:t xml:space="preserve">Pada subbab ini dijelaskan mengenai </w:t>
      </w:r>
      <w:r w:rsidR="009B14D0">
        <w:t>b</w:t>
      </w:r>
      <w:r>
        <w:t>atasan penelitian yang dilakukan.</w:t>
      </w:r>
    </w:p>
    <w:p w14:paraId="15254029" w14:textId="2D615142" w:rsidR="00E27DC9" w:rsidRDefault="00E27DC9" w:rsidP="00996B7D">
      <w:r>
        <w:t>Adapun ruang lingkup penelitian yang akan dilakukan yaitu:</w:t>
      </w:r>
    </w:p>
    <w:p w14:paraId="06B4F4FE" w14:textId="77777777" w:rsidR="003E38BC" w:rsidRDefault="003E38BC">
      <w:pPr>
        <w:numPr>
          <w:ilvl w:val="0"/>
          <w:numId w:val="2"/>
        </w:numPr>
      </w:pPr>
      <w:r w:rsidRPr="003E38BC">
        <w:t xml:space="preserve">Perancangan </w:t>
      </w:r>
      <w:r w:rsidRPr="003E38BC">
        <w:rPr>
          <w:i/>
          <w:iCs/>
        </w:rPr>
        <w:t>application website educational</w:t>
      </w:r>
      <w:r w:rsidRPr="003E38BC">
        <w:t xml:space="preserve"> yang diintegrasikan dengan </w:t>
      </w:r>
      <w:r w:rsidRPr="00516922">
        <w:rPr>
          <w:i/>
          <w:iCs/>
        </w:rPr>
        <w:t>Gemini</w:t>
      </w:r>
      <w:r w:rsidRPr="003E38BC">
        <w:t xml:space="preserve"> AI, berbasis </w:t>
      </w:r>
      <w:r w:rsidRPr="003E38BC">
        <w:rPr>
          <w:i/>
          <w:iCs/>
        </w:rPr>
        <w:t>gamification</w:t>
      </w:r>
      <w:r w:rsidRPr="003E38BC">
        <w:t xml:space="preserve"> yang seimbang, dengan tujuan meningkatkan keterlibatan pengguna tanpa menyebabkan ketergantungan.</w:t>
      </w:r>
    </w:p>
    <w:p w14:paraId="79E4CF2D" w14:textId="37C0BFFC" w:rsidR="00E27DC9" w:rsidRPr="003E38BC" w:rsidRDefault="003E38BC">
      <w:pPr>
        <w:numPr>
          <w:ilvl w:val="0"/>
          <w:numId w:val="2"/>
        </w:numPr>
      </w:pPr>
      <w:r w:rsidRPr="003E38BC">
        <w:t xml:space="preserve">Implementasi pendekatan </w:t>
      </w:r>
      <w:r w:rsidRPr="003E38BC">
        <w:rPr>
          <w:i/>
          <w:iCs/>
        </w:rPr>
        <w:t>progressive learning</w:t>
      </w:r>
      <w:r w:rsidRPr="003E38BC">
        <w:t>, yaitu penyesuaian tingkat kesulitan soal secara bertahap berdasarkan performa dan kemampuan pengguna, guna membangun pemahaman yang mendalam.</w:t>
      </w:r>
    </w:p>
    <w:p w14:paraId="7637134A" w14:textId="52552983" w:rsidR="0010550B" w:rsidRDefault="0010550B">
      <w:pPr>
        <w:numPr>
          <w:ilvl w:val="0"/>
          <w:numId w:val="2"/>
        </w:numPr>
      </w:pPr>
      <w:r w:rsidRPr="0010550B">
        <w:t xml:space="preserve">Pemanfaatan </w:t>
      </w:r>
      <w:r w:rsidRPr="0010550B">
        <w:rPr>
          <w:i/>
          <w:iCs/>
        </w:rPr>
        <w:t>Serious</w:t>
      </w:r>
      <w:r w:rsidRPr="0010550B">
        <w:t xml:space="preserve"> </w:t>
      </w:r>
      <w:r w:rsidRPr="0010550B">
        <w:rPr>
          <w:i/>
          <w:iCs/>
        </w:rPr>
        <w:t>Games</w:t>
      </w:r>
      <w:r w:rsidRPr="0010550B">
        <w:t xml:space="preserve"> (SGs) dalam bentuk </w:t>
      </w:r>
      <w:r w:rsidRPr="0010550B">
        <w:rPr>
          <w:i/>
          <w:iCs/>
        </w:rPr>
        <w:t>quiz</w:t>
      </w:r>
      <w:r w:rsidRPr="0010550B">
        <w:t xml:space="preserve"> interaktif untuk memberikan </w:t>
      </w:r>
      <w:r w:rsidRPr="0010550B">
        <w:rPr>
          <w:i/>
          <w:iCs/>
        </w:rPr>
        <w:t>feedback</w:t>
      </w:r>
      <w:r w:rsidRPr="0010550B">
        <w:t xml:space="preserve"> secara </w:t>
      </w:r>
      <w:r w:rsidRPr="0010550B">
        <w:rPr>
          <w:i/>
          <w:iCs/>
        </w:rPr>
        <w:t>real - time</w:t>
      </w:r>
      <w:r w:rsidRPr="0010550B">
        <w:t xml:space="preserve"> kepada pengguna guna membantu memperkuat keterkaitan antara materi dan praktik serta meningkatkan pemahaman konsep secara menyeluruh.</w:t>
      </w:r>
    </w:p>
    <w:p w14:paraId="1784919F" w14:textId="7CA93BCC" w:rsidR="00516922" w:rsidRPr="00516922" w:rsidRDefault="00516922">
      <w:pPr>
        <w:numPr>
          <w:ilvl w:val="0"/>
          <w:numId w:val="2"/>
        </w:numPr>
      </w:pPr>
      <w:r w:rsidRPr="00516922">
        <w:t>Penggunaan survei kepuasan pengguna dan evaluasi pencapaian sebagai metode untuk mengukur efektivitas sistem gamification dalam meningkatkan motivasi dan pemahaman.</w:t>
      </w:r>
    </w:p>
    <w:p w14:paraId="2A4164F3" w14:textId="77777777" w:rsidR="006B2B61" w:rsidRPr="006B2B61" w:rsidRDefault="006B2B61" w:rsidP="006B2B61">
      <w:r w:rsidRPr="006B2B61">
        <w:t>Adapun batasan ruang lingkup penelitian yang akan dilakukan yaitu:</w:t>
      </w:r>
    </w:p>
    <w:p w14:paraId="3DE24AB5" w14:textId="44A0ED4B" w:rsidR="00883E1D" w:rsidRDefault="00883E1D" w:rsidP="00883E1D">
      <w:pPr>
        <w:pStyle w:val="ListParagraph"/>
        <w:numPr>
          <w:ilvl w:val="0"/>
          <w:numId w:val="3"/>
        </w:numPr>
      </w:pPr>
      <w:r>
        <w:t>P</w:t>
      </w:r>
      <w:r w:rsidR="00516922" w:rsidRPr="00516922">
        <w:t>enelitian ini dibatasi pada partisipan yang terdiri dari mahasiswa dan dosen di Institut Teknologi Del, sehingga hasil dan temuan tidak dapat digeneralisasi untuk institusi lain di luar konteks tersebut.</w:t>
      </w:r>
    </w:p>
    <w:p w14:paraId="3353001F" w14:textId="7E512030" w:rsidR="00883E1D" w:rsidRDefault="00883E1D" w:rsidP="00883E1D">
      <w:pPr>
        <w:pStyle w:val="ListParagraph"/>
        <w:numPr>
          <w:ilvl w:val="0"/>
          <w:numId w:val="3"/>
        </w:numPr>
      </w:pPr>
      <w:r w:rsidRPr="00883E1D">
        <w:t xml:space="preserve">Jenis </w:t>
      </w:r>
      <w:r w:rsidRPr="00883E1D">
        <w:rPr>
          <w:i/>
          <w:iCs/>
        </w:rPr>
        <w:t>Serious Games (SGs)</w:t>
      </w:r>
      <w:r w:rsidRPr="00883E1D">
        <w:t xml:space="preserve"> yang digunakan terbatas pada format </w:t>
      </w:r>
      <w:r w:rsidRPr="00883E1D">
        <w:rPr>
          <w:i/>
          <w:iCs/>
        </w:rPr>
        <w:t>quiz</w:t>
      </w:r>
      <w:r w:rsidRPr="00883E1D">
        <w:t xml:space="preserve"> interaktif, tidak mencakup jenis permainan simulatif atau kompleks lainnya.</w:t>
      </w:r>
    </w:p>
    <w:p w14:paraId="6E334589" w14:textId="000B6A2F" w:rsidR="005E6EE2" w:rsidRDefault="005E6EE2" w:rsidP="00883E1D">
      <w:pPr>
        <w:pStyle w:val="ListParagraph"/>
        <w:numPr>
          <w:ilvl w:val="0"/>
          <w:numId w:val="3"/>
        </w:numPr>
      </w:pPr>
      <w:r w:rsidRPr="005E6EE2">
        <w:t>Fokus utama pada penerapan gamification dalam konteks pembelajaran berbasis quiz; pendekatan gamifikasi untuk jenis pembelajaran lain tidak dijadikan fokus utama dalam penelitian ini.</w:t>
      </w:r>
    </w:p>
    <w:p w14:paraId="371FD172" w14:textId="06B29ED6" w:rsidR="00C41939" w:rsidRPr="00C41939" w:rsidRDefault="00C41939" w:rsidP="00883E1D">
      <w:pPr>
        <w:pStyle w:val="ListParagraph"/>
        <w:numPr>
          <w:ilvl w:val="0"/>
          <w:numId w:val="3"/>
        </w:numPr>
      </w:pPr>
      <w:r w:rsidRPr="00C41939">
        <w:t>Evaluasi keterlibatan pengguna hanya mencakup metode kuantitatif (survei skala likert) dan kualitatif (pertanyaan terbuka), serta pencapaian target pada platform; tidak termasuk evaluasi jangka panjang atau studi longitudinal.</w:t>
      </w:r>
    </w:p>
    <w:p w14:paraId="5B8846E0" w14:textId="4784680B" w:rsidR="00522FFA" w:rsidRDefault="0066210D" w:rsidP="00996B7D">
      <w:pPr>
        <w:pStyle w:val="Heading2"/>
        <w:spacing w:line="480" w:lineRule="auto"/>
      </w:pPr>
      <w:bookmarkStart w:id="11" w:name="_Toc195504835"/>
      <w:r>
        <w:t>Sistematika Penyajian</w:t>
      </w:r>
      <w:bookmarkEnd w:id="11"/>
    </w:p>
    <w:p w14:paraId="78854EAA" w14:textId="3BBFB81C" w:rsidR="006B2B61" w:rsidRPr="006B2B61" w:rsidRDefault="006B2B61" w:rsidP="00996B7D">
      <w:r w:rsidRPr="006B2B61">
        <w:t xml:space="preserve">Sistematika penyajian yang digunakan pada penulisan dokumen </w:t>
      </w:r>
      <w:r w:rsidR="00BD30C6">
        <w:t xml:space="preserve">proposal </w:t>
      </w:r>
      <w:r w:rsidRPr="006B2B61">
        <w:t>tugas akhir dibagi menjadi t</w:t>
      </w:r>
      <w:r w:rsidR="00BD30C6">
        <w:t>iga</w:t>
      </w:r>
      <w:r w:rsidRPr="006B2B61">
        <w:t xml:space="preserve"> bab, yaitu:  </w:t>
      </w:r>
    </w:p>
    <w:p w14:paraId="72293E1E" w14:textId="77777777" w:rsidR="001E7FC6" w:rsidRDefault="006B2B61">
      <w:pPr>
        <w:pStyle w:val="ListParagraph"/>
        <w:numPr>
          <w:ilvl w:val="0"/>
          <w:numId w:val="6"/>
        </w:numPr>
        <w:jc w:val="left"/>
      </w:pPr>
      <w:r w:rsidRPr="006B2B61">
        <w:t>BAB 1 PENDAHULUAN</w:t>
      </w:r>
    </w:p>
    <w:p w14:paraId="20784576" w14:textId="0650A344" w:rsidR="003B0996" w:rsidRDefault="00BF273B" w:rsidP="003B0996">
      <w:pPr>
        <w:pStyle w:val="ListParagraph"/>
      </w:pPr>
      <w:r>
        <w:t>Pada bab</w:t>
      </w:r>
      <w:r w:rsidR="003B0996" w:rsidRPr="003B0996">
        <w:t xml:space="preserve"> ini menjelaskan latar belakang kenapa penelitian ini dilakukan, masalah apa yang ingin diselesaikan, serta tujuan yang ingin dicapai. Selain itu, bab ini juga menjelaskan batasan penelitian (ruang lingkup) dan bagaimana isi laporan ini disusun (sistematika penyajian).</w:t>
      </w:r>
    </w:p>
    <w:p w14:paraId="7FC4DC1C" w14:textId="6D64460D" w:rsidR="00865833" w:rsidRDefault="006B2B61">
      <w:pPr>
        <w:pStyle w:val="ListParagraph"/>
        <w:numPr>
          <w:ilvl w:val="0"/>
          <w:numId w:val="6"/>
        </w:numPr>
      </w:pPr>
      <w:r w:rsidRPr="006B2B61">
        <w:t xml:space="preserve">BAB 2 LANDASAN TEORI </w:t>
      </w:r>
    </w:p>
    <w:p w14:paraId="4880E90F" w14:textId="10006BEC" w:rsidR="003B0996" w:rsidRDefault="00BF273B" w:rsidP="003B0996">
      <w:pPr>
        <w:pStyle w:val="ListParagraph"/>
      </w:pPr>
      <w:r>
        <w:t>Pada bab</w:t>
      </w:r>
      <w:r w:rsidR="003B0996" w:rsidRPr="003B0996">
        <w:t xml:space="preserve"> ini berisi ringkasan teori dan informasi penting yang dikumpulkan dari berbagai sumber untuk membantu memahami dan menyelesaikan masalah penelitian. Selain itu, bab ini juga membahas penelitian-penelitian sebelumnya yang relevan sebagai dasar dalam merancang solusi. </w:t>
      </w:r>
    </w:p>
    <w:p w14:paraId="09F46515" w14:textId="77777777" w:rsidR="003B0996" w:rsidRDefault="006B2B61">
      <w:pPr>
        <w:pStyle w:val="ListParagraph"/>
        <w:numPr>
          <w:ilvl w:val="0"/>
          <w:numId w:val="6"/>
        </w:numPr>
      </w:pPr>
      <w:r w:rsidRPr="006B2B61">
        <w:t xml:space="preserve">BAB 3 </w:t>
      </w:r>
      <w:r w:rsidR="005F2F06">
        <w:t>ANALISIS</w:t>
      </w:r>
    </w:p>
    <w:p w14:paraId="635AAC8A" w14:textId="676A8780" w:rsidR="003B0996" w:rsidRDefault="00BF273B" w:rsidP="003B0996">
      <w:pPr>
        <w:pStyle w:val="ListParagraph"/>
      </w:pPr>
      <w:r>
        <w:t>Pada bab</w:t>
      </w:r>
      <w:r w:rsidR="003B0996" w:rsidRPr="003B0996">
        <w:t xml:space="preserve"> ini menjelaskan bagaimana data dan informasi yang ada dianalisis untuk memahami masalah lebih dalam. Hasil analisis ini digunakan sebagai panduan dalam membuat desain dan solusi yang sesuai dengan kebutuhan penelitian. </w:t>
      </w:r>
    </w:p>
    <w:p w14:paraId="7C2EB234" w14:textId="77777777" w:rsidR="00BF273B" w:rsidRDefault="00006265">
      <w:pPr>
        <w:pStyle w:val="ListParagraph"/>
        <w:numPr>
          <w:ilvl w:val="0"/>
          <w:numId w:val="6"/>
        </w:numPr>
      </w:pPr>
      <w:r>
        <w:t xml:space="preserve">BAB 4 </w:t>
      </w:r>
      <w:r w:rsidR="00511F3A">
        <w:t>DESAIN</w:t>
      </w:r>
    </w:p>
    <w:p w14:paraId="4B7EB623" w14:textId="1CF1E1B6" w:rsidR="00B53ACD" w:rsidRDefault="00BF273B" w:rsidP="00EB05EE">
      <w:pPr>
        <w:pStyle w:val="ListParagraph"/>
      </w:pPr>
      <w:r>
        <w:t xml:space="preserve">Pada bab </w:t>
      </w:r>
      <w:r w:rsidRPr="00BF273B">
        <w:t xml:space="preserve">ini menjelaskan bagaimana solusi yang dirancang dibuat, mulai dari gambaran sistem, alur kerja, hingga rancangan antarmuka </w:t>
      </w:r>
      <w:r w:rsidR="0027413B">
        <w:t>pengguna</w:t>
      </w:r>
      <w:r w:rsidRPr="00BF273B">
        <w:t>. Semua ini dibuat berdasarkan hasil analisis sebelumnya untuk memastikan solusi yang dibuat praktis, mudah digunakan</w:t>
      </w:r>
      <w:r w:rsidR="00672A27">
        <w:t>.</w:t>
      </w:r>
    </w:p>
    <w:p w14:paraId="7CD1334C" w14:textId="64E1E0B5" w:rsidR="00650B82" w:rsidRDefault="00650B82" w:rsidP="00650B82">
      <w:pPr>
        <w:pStyle w:val="ListParagraph"/>
        <w:numPr>
          <w:ilvl w:val="0"/>
          <w:numId w:val="6"/>
        </w:numPr>
      </w:pPr>
      <w:r w:rsidRPr="00650B82">
        <w:t xml:space="preserve">BAB V IMPLEMENTASI </w:t>
      </w:r>
    </w:p>
    <w:p w14:paraId="00A27F06" w14:textId="23332A1B" w:rsidR="00650B82" w:rsidRDefault="00650B82" w:rsidP="00650B82">
      <w:pPr>
        <w:pStyle w:val="ListParagraph"/>
      </w:pPr>
      <w:r w:rsidRPr="00650B82">
        <w:t>Bab ini memaparkan bagaimana sistem yang telah dirancang diimplementasikan ke dalam bentuk aplikasi website secara nyata. Penjelasan mencakup proses pengembangan sistem, teknologi yang digunakan, serta integrasi fitur-fitur utama seperti gamification, feedback otomatis, dan soal adaptif yang dihasilkan dari materi PDF.</w:t>
      </w:r>
    </w:p>
    <w:p w14:paraId="11DD253F" w14:textId="77777777" w:rsidR="00650B82" w:rsidRDefault="00650B82" w:rsidP="00650B82">
      <w:pPr>
        <w:pStyle w:val="ListParagraph"/>
        <w:numPr>
          <w:ilvl w:val="0"/>
          <w:numId w:val="6"/>
        </w:numPr>
      </w:pPr>
      <w:r w:rsidRPr="00650B82">
        <w:t>BAB VI HASIL DAN PEMBAHASAN</w:t>
      </w:r>
    </w:p>
    <w:p w14:paraId="4C9D49CD" w14:textId="4FC9F587" w:rsidR="00650B82" w:rsidRPr="00650B82" w:rsidRDefault="00650B82" w:rsidP="00650B82">
      <w:pPr>
        <w:pStyle w:val="ListParagraph"/>
      </w:pPr>
      <w:r w:rsidRPr="00650B82">
        <w:rPr>
          <w:rFonts w:eastAsia="Times New Roman" w:cs="Times New Roman"/>
          <w:kern w:val="0"/>
          <w:szCs w:val="24"/>
          <w14:ligatures w14:val="none"/>
        </w:rPr>
        <w:t>Bab ini menyajikan hasil dari implementasi dan pengujian sistem, termasuk evaluasi melalui survei pengguna. Pembahasan dilakukan terhadap temuan yang diperoleh, termasuk efektivitas fitur gamifikasi, progressive learning, dan serious games dalam meningkatkan pengalaman belajar. Bab ini juga memuat analisis hasil, ringkasan temuan, serta implikasi dari penerapan sistem secara keseluruhan.</w:t>
      </w:r>
    </w:p>
    <w:p w14:paraId="1C4947C7" w14:textId="77777777" w:rsidR="00650B82" w:rsidRDefault="00650B82" w:rsidP="00650B82">
      <w:pPr>
        <w:pStyle w:val="ListParagraph"/>
      </w:pPr>
    </w:p>
    <w:p w14:paraId="147A6D53" w14:textId="77777777" w:rsidR="00672A27" w:rsidRDefault="00672A27" w:rsidP="00EB05EE">
      <w:pPr>
        <w:pStyle w:val="ListParagraph"/>
      </w:pPr>
    </w:p>
    <w:p w14:paraId="784ABB92" w14:textId="77777777" w:rsidR="00672A27" w:rsidRDefault="00672A27" w:rsidP="00EB05EE">
      <w:pPr>
        <w:pStyle w:val="ListParagraph"/>
      </w:pPr>
    </w:p>
    <w:p w14:paraId="46F7F6E0" w14:textId="77777777" w:rsidR="00672A27" w:rsidRDefault="00672A27" w:rsidP="00650B82"/>
    <w:p w14:paraId="32027613" w14:textId="77777777" w:rsidR="00672A27" w:rsidRDefault="00672A27" w:rsidP="00EB05EE">
      <w:pPr>
        <w:pStyle w:val="ListParagraph"/>
      </w:pPr>
    </w:p>
    <w:p w14:paraId="644FAF71" w14:textId="77777777" w:rsidR="00672A27" w:rsidRDefault="00672A27" w:rsidP="00EB05EE">
      <w:pPr>
        <w:pStyle w:val="ListParagraph"/>
      </w:pPr>
    </w:p>
    <w:p w14:paraId="0C25C0F5" w14:textId="77777777" w:rsidR="00672A27" w:rsidRDefault="00672A27" w:rsidP="00EB05EE">
      <w:pPr>
        <w:pStyle w:val="ListParagraph"/>
      </w:pPr>
    </w:p>
    <w:p w14:paraId="3E9DEBD4" w14:textId="77777777" w:rsidR="00672A27" w:rsidRDefault="00672A27" w:rsidP="00650B82"/>
    <w:p w14:paraId="414EC1ED" w14:textId="77777777" w:rsidR="00650B82" w:rsidRDefault="00650B82" w:rsidP="00650B82"/>
    <w:p w14:paraId="3030E246" w14:textId="77777777" w:rsidR="00672A27" w:rsidRPr="0066210D" w:rsidRDefault="00672A27" w:rsidP="00EB05EE">
      <w:pPr>
        <w:pStyle w:val="ListParagraph"/>
      </w:pPr>
    </w:p>
    <w:p w14:paraId="66C69EA8" w14:textId="560D692A" w:rsidR="0039163A" w:rsidRDefault="0039163A" w:rsidP="00996B7D">
      <w:pPr>
        <w:pStyle w:val="Heading1"/>
        <w:spacing w:line="480" w:lineRule="auto"/>
      </w:pPr>
      <w:r w:rsidRPr="009E6083">
        <w:br/>
      </w:r>
      <w:bookmarkStart w:id="12" w:name="_Toc195504836"/>
      <w:r w:rsidRPr="009E6083">
        <w:t>LANDASAN TEORI</w:t>
      </w:r>
      <w:bookmarkEnd w:id="12"/>
    </w:p>
    <w:p w14:paraId="5F3E40AB" w14:textId="77777777" w:rsidR="007F44B9" w:rsidRDefault="007F44B9" w:rsidP="00996B7D">
      <w:pPr>
        <w:pStyle w:val="NormalWeb"/>
        <w:spacing w:before="0" w:beforeAutospacing="0" w:after="160" w:afterAutospacing="0" w:line="360" w:lineRule="auto"/>
        <w:contextualSpacing/>
        <w:jc w:val="both"/>
        <w:rPr>
          <w:rFonts w:eastAsia="Calibri"/>
          <w:kern w:val="2"/>
        </w:rPr>
      </w:pPr>
      <w:r>
        <w:rPr>
          <w:rFonts w:eastAsia="Calibri"/>
          <w:kern w:val="2"/>
        </w:rPr>
        <w:t xml:space="preserve">Pada bab ini berisi ringkasan teori dan informasi penting yang dikumpulkan dari berbagai sumber untuk membantu memahami dan menyelesaikan masalah penelitian. Selain itu, bab ini juga membahas penelitian-penelitian sebelumnya yang relevan sebagai dasar dalam merancang solusi. </w:t>
      </w:r>
    </w:p>
    <w:p w14:paraId="085440EF" w14:textId="1DD6685D" w:rsidR="0024241D" w:rsidRDefault="00FB7BCA" w:rsidP="00996B7D">
      <w:pPr>
        <w:pStyle w:val="Heading2"/>
        <w:spacing w:line="480" w:lineRule="auto"/>
        <w:rPr>
          <w:i/>
          <w:iCs/>
        </w:rPr>
      </w:pPr>
      <w:bookmarkStart w:id="13" w:name="_Toc195504837"/>
      <w:r w:rsidRPr="00FB7BCA">
        <w:rPr>
          <w:i/>
          <w:iCs/>
        </w:rPr>
        <w:t>Gamification</w:t>
      </w:r>
      <w:bookmarkEnd w:id="13"/>
      <w:r w:rsidR="0024241D">
        <w:rPr>
          <w:i/>
          <w:iCs/>
        </w:rPr>
        <w:t xml:space="preserve"> </w:t>
      </w:r>
    </w:p>
    <w:p w14:paraId="69C064E6" w14:textId="524690E6" w:rsidR="00522DEE" w:rsidRPr="00522DEE" w:rsidRDefault="00FB7BCA" w:rsidP="00996B7D">
      <w:r w:rsidRPr="00FB7BCA">
        <w:rPr>
          <w:i/>
          <w:iCs/>
        </w:rPr>
        <w:t>Gamification</w:t>
      </w:r>
      <w:r w:rsidR="00980514" w:rsidRPr="00980514">
        <w:rPr>
          <w:i/>
          <w:iCs/>
        </w:rPr>
        <w:t xml:space="preserve"> </w:t>
      </w:r>
      <w:r w:rsidR="00980514" w:rsidRPr="00980514">
        <w:t>merujuk pada penerapan elemen-elemen desain permainan ke dalam konteks non</w:t>
      </w:r>
      <w:r w:rsidR="00522DEE">
        <w:t xml:space="preserve"> </w:t>
      </w:r>
      <w:r w:rsidR="00980514" w:rsidRPr="00980514">
        <w:t xml:space="preserve">-permainan, seperti pendidikan, dimana berguna untuk meningkatkan keterlibatan </w:t>
      </w:r>
      <w:r w:rsidR="0027413B">
        <w:t>pengguna</w:t>
      </w:r>
      <w:r w:rsidR="00980514" w:rsidRPr="00980514">
        <w:t xml:space="preserve"> dalam </w:t>
      </w:r>
      <w:r w:rsidR="00F95FD6">
        <w:t>p</w:t>
      </w:r>
      <w:r w:rsidR="00980514" w:rsidRPr="00980514">
        <w:t>embelajaran dan untuk menciptakan pengalaman belajar yang menarik dengan menggunakan prinsip-prinsip yang membuat permainan menarik, tanpa harus mengubah tugas menjadi permainan itu sendiri</w:t>
      </w:r>
      <w:r w:rsidR="00993AFC">
        <w:t xml:space="preserve"> </w:t>
      </w:r>
      <w:r w:rsidR="00993AFC">
        <w:fldChar w:fldCharType="begin" w:fldLock="1"/>
      </w:r>
      <w:r w:rsidR="00030947">
        <w:instrText>ADDIN CSL_CITATION {"citationItems":[{"id":"ITEM-1","itemData":{"DOI":"10.56294/sctconf2024659","ISSN":"29534860","abstract":"The rapid development of gamification and computational thinking seems to open up new educational horizons by providing new opportunities for students to acquire the basic digital skills needed for their cognitive development. Gamification, on the side, flourishes because it brings about high degree of participants’ engagement in an activity. Accordingly, on the other side, the growing scientific interest in computational thinking centers on the fact that it provides a fruitful field of dialogue in the research community for the development of critical and analytical thinking of students. Hence, this paper aims to synthesize knowledge about gamification and computational thinking for improving education for the benefit of students. Specifically, this paper describes: (a) the theoretical background of gamification in learning and education, (b) relevant studies in literature and their findings, and (c) specific gamified applications of STEM [Science, Technology, Engineering, Mathematics] which have been developed to this subject area. Four databases were searched, and 37 papers were finally selected for this review. The findings from the presented learning theories set the foundation on how students obtain knowledge, and the relevant studies in the field of gamification and computational thinking showed some first positive outcomes stemming some first research attempts which need further examination. Furthermore, it seems that with the right use of game mechanics and elements, well-designed applications of STEM gain students’ interest to learn through gameplay and motivate them to cultivate computational thinking and problem-solving skills.","author":[{"dropping-particle":"","family":"Triantafyllou","given":"Serafeim A.","non-dropping-particle":"","parse-names":false,"suffix":""},{"dropping-particle":"","family":"Sapounidis","given":"Theodosios","non-dropping-particle":"","parse-names":false,"suffix":""},{"dropping-particle":"","family":"Farhaoui","given":"Yousef","non-dropping-particle":"","parse-names":false,"suffix":""}],"container-title":"Salud, Ciencia y Tecnologia - Serie de Conferencias","id":"ITEM-1","issue":"October","issued":{"date-parts":[["2024"]]},"title":"Gamification and Computational Thinking in Education: A systematic literature review","type":"article-journal","volume":"3"},"uris":["http://www.mendeley.com/documents/?uuid=eb3df43f-a0aa-477f-9ec6-0390370ca9bb"]}],"mendeley":{"formattedCitation":"[21]","plainTextFormattedCitation":"[21]","previouslyFormattedCitation":"[21]"},"properties":{"noteIndex":0},"schema":"https://github.com/citation-style-language/schema/raw/master/csl-citation.json"}</w:instrText>
      </w:r>
      <w:r w:rsidR="00993AFC">
        <w:fldChar w:fldCharType="separate"/>
      </w:r>
      <w:r w:rsidR="008646C2" w:rsidRPr="008646C2">
        <w:rPr>
          <w:noProof/>
        </w:rPr>
        <w:t>[21]</w:t>
      </w:r>
      <w:r w:rsidR="00993AFC">
        <w:fldChar w:fldCharType="end"/>
      </w:r>
      <w:r w:rsidR="00980514" w:rsidRPr="00980514">
        <w:t xml:space="preserve">. Dengan </w:t>
      </w:r>
      <w:r w:rsidRPr="00FB7BCA">
        <w:rPr>
          <w:i/>
          <w:iCs/>
        </w:rPr>
        <w:t>gamification</w:t>
      </w:r>
      <w:r w:rsidR="00980514" w:rsidRPr="00980514">
        <w:t xml:space="preserve">, </w:t>
      </w:r>
      <w:r w:rsidR="0027413B">
        <w:t>pengguna</w:t>
      </w:r>
      <w:r w:rsidR="00980514" w:rsidRPr="00980514">
        <w:t xml:space="preserve"> dapat lebih ingin terlibat dalam</w:t>
      </w:r>
      <w:r w:rsidR="00522DEE">
        <w:t xml:space="preserve"> </w:t>
      </w:r>
      <w:r w:rsidR="00522DEE" w:rsidRPr="00522DEE">
        <w:t>proses pembelajara</w:t>
      </w:r>
      <w:r w:rsidR="00993AFC">
        <w:t>n</w:t>
      </w:r>
      <w:r w:rsidR="00BD225D">
        <w:t>.</w:t>
      </w:r>
      <w:r w:rsidR="00522DEE">
        <w:t xml:space="preserve"> </w:t>
      </w:r>
      <w:r w:rsidR="00522DEE" w:rsidRPr="00522DEE">
        <w:t xml:space="preserve">Adapun berbagai bentuk elemen - elemen </w:t>
      </w:r>
      <w:r w:rsidRPr="00FB7BCA">
        <w:rPr>
          <w:i/>
          <w:iCs/>
        </w:rPr>
        <w:t>gamification</w:t>
      </w:r>
      <w:r w:rsidR="00522DEE" w:rsidRPr="00522DEE">
        <w:rPr>
          <w:i/>
          <w:iCs/>
        </w:rPr>
        <w:t xml:space="preserve"> </w:t>
      </w:r>
      <w:r w:rsidR="00522DEE" w:rsidRPr="00522DEE">
        <w:t>seperti: </w:t>
      </w:r>
    </w:p>
    <w:p w14:paraId="0AC13418" w14:textId="77777777" w:rsidR="00C627FC" w:rsidRPr="000A6CDC" w:rsidRDefault="00522DEE" w:rsidP="00996B7D">
      <w:pPr>
        <w:pStyle w:val="Heading3"/>
        <w:spacing w:line="480" w:lineRule="auto"/>
        <w:rPr>
          <w:color w:val="auto"/>
        </w:rPr>
      </w:pPr>
      <w:bookmarkStart w:id="14" w:name="_Toc195504838"/>
      <w:r w:rsidRPr="000A6CDC">
        <w:rPr>
          <w:color w:val="auto"/>
        </w:rPr>
        <w:t>Poin</w:t>
      </w:r>
      <w:bookmarkEnd w:id="14"/>
    </w:p>
    <w:p w14:paraId="14EBAF4A" w14:textId="37657FDC" w:rsidR="00522DEE" w:rsidRDefault="00522DEE" w:rsidP="00996B7D">
      <w:pPr>
        <w:spacing w:after="0"/>
      </w:pPr>
      <w:r w:rsidRPr="00522DEE">
        <w:t xml:space="preserve">Komponen poin dalam </w:t>
      </w:r>
      <w:r w:rsidR="00FB7BCA" w:rsidRPr="00FB7BCA">
        <w:rPr>
          <w:i/>
          <w:iCs/>
        </w:rPr>
        <w:t>gamification</w:t>
      </w:r>
      <w:r w:rsidRPr="004F0693">
        <w:rPr>
          <w:i/>
          <w:iCs/>
        </w:rPr>
        <w:t xml:space="preserve"> </w:t>
      </w:r>
      <w:r w:rsidRPr="00522DEE">
        <w:t xml:space="preserve">dirancang untuk memotivasi </w:t>
      </w:r>
      <w:r w:rsidR="0027413B">
        <w:t>pengguna</w:t>
      </w:r>
      <w:r w:rsidRPr="00522DEE">
        <w:t>. Poin</w:t>
      </w:r>
      <w:r w:rsidR="00A57AA8">
        <w:t xml:space="preserve"> hanya</w:t>
      </w:r>
      <w:r w:rsidR="00A76C4C">
        <w:t xml:space="preserve"> </w:t>
      </w:r>
      <w:r w:rsidRPr="00522DEE">
        <w:t xml:space="preserve">diberikan </w:t>
      </w:r>
      <w:r w:rsidR="00A57AA8">
        <w:t xml:space="preserve">untuk </w:t>
      </w:r>
      <w:r w:rsidR="00B77489">
        <w:t>tindakan atau jawaban yang benar</w:t>
      </w:r>
      <w:r w:rsidR="00A76C4C">
        <w:t xml:space="preserve">, sehingga mendorong </w:t>
      </w:r>
      <w:r w:rsidR="0027413B">
        <w:t>pengguna</w:t>
      </w:r>
      <w:r w:rsidR="00A76C4C">
        <w:t xml:space="preserve"> untuk lebih memahami materi dan fokus pada pembelajaran.</w:t>
      </w:r>
      <w:r w:rsidR="008F7AC3">
        <w:t xml:space="preserve"> Poin tidak dapat ditukar dengan barang nyata atau dipindahkan ke </w:t>
      </w:r>
      <w:r w:rsidR="0027413B">
        <w:t>pengguna</w:t>
      </w:r>
      <w:r w:rsidR="003064F9">
        <w:t xml:space="preserve"> </w:t>
      </w:r>
      <w:r w:rsidR="00EF052D">
        <w:t>lain,</w:t>
      </w:r>
      <w:r w:rsidR="003064F9">
        <w:t xml:space="preserve"> </w:t>
      </w:r>
      <w:r w:rsidR="008F7AC3">
        <w:t>teta</w:t>
      </w:r>
      <w:r w:rsidR="00735874">
        <w:t>pi hanya dikumpulkan sebagai total pencapain</w:t>
      </w:r>
      <w:r w:rsidR="004D7459">
        <w:t xml:space="preserve"> </w:t>
      </w:r>
      <w:r w:rsidR="00E6188A">
        <w:fldChar w:fldCharType="begin" w:fldLock="1"/>
      </w:r>
      <w:r w:rsidR="00030947">
        <w:instrText>ADDIN CSL_CITATION {"citationItems":[{"id":"ITEM-1","itemData":{"DOI":"10.5121/ijma.2024.16502","author":[{"dropping-particle":"","family":"Map","given":"A Road","non-dropping-particle":"","parse-names":false,"suffix":""}],"id":"ITEM-1","issue":"December","issued":{"date-parts":[["2024"]]},"title":"A dvancing C ivic L earning and E ngagement in D emocracy","type":"article-journal"},"uris":["http://www.mendeley.com/documents/?uuid=3efacb1f-3588-482c-a9c6-92e7b3bd0651"]}],"mendeley":{"formattedCitation":"[22]","plainTextFormattedCitation":"[22]","previouslyFormattedCitation":"[22]"},"properties":{"noteIndex":0},"schema":"https://github.com/citation-style-language/schema/raw/master/csl-citation.json"}</w:instrText>
      </w:r>
      <w:r w:rsidR="00E6188A">
        <w:fldChar w:fldCharType="separate"/>
      </w:r>
      <w:r w:rsidR="008646C2" w:rsidRPr="008646C2">
        <w:rPr>
          <w:noProof/>
        </w:rPr>
        <w:t>[22]</w:t>
      </w:r>
      <w:r w:rsidR="00E6188A">
        <w:fldChar w:fldCharType="end"/>
      </w:r>
      <w:r w:rsidR="00735874">
        <w:t>.</w:t>
      </w:r>
    </w:p>
    <w:p w14:paraId="10047BC1" w14:textId="5041825C" w:rsidR="001A7D3A" w:rsidRDefault="001A7D3A" w:rsidP="00996B7D">
      <w:pPr>
        <w:spacing w:after="0"/>
      </w:pPr>
      <w:r w:rsidRPr="001A7D3A">
        <w:t xml:space="preserve">Sistem poin memberikan nilai kuantitatif </w:t>
      </w:r>
      <w:r w:rsidR="004D630E">
        <w:t>yang mudah dipaham</w:t>
      </w:r>
      <w:r w:rsidR="00684E2A">
        <w:t>i</w:t>
      </w:r>
      <w:r w:rsidR="004D630E">
        <w:t xml:space="preserve"> atas setiap keberhasilan</w:t>
      </w:r>
      <w:r w:rsidR="00684E2A">
        <w:t xml:space="preserve"> </w:t>
      </w:r>
      <w:r w:rsidRPr="001A7D3A">
        <w:t xml:space="preserve">untuk setiap aktivitas </w:t>
      </w:r>
      <w:r w:rsidR="0027413B">
        <w:t>pengguna</w:t>
      </w:r>
      <w:r w:rsidRPr="001A7D3A">
        <w:t>.</w:t>
      </w:r>
      <w:r w:rsidR="00DB4435">
        <w:t xml:space="preserve"> </w:t>
      </w:r>
      <w:r w:rsidRPr="001A7D3A">
        <w:t xml:space="preserve">Menyelesaikan tugas, mencapai target harian, atau berpartisipasi dalam aktivitas kelompok adalah beberapa contoh tindakan yang dapat dilakukan untuk mendapatkan poin. Sistem poin memberikan kepuasan langsung kepada </w:t>
      </w:r>
      <w:r w:rsidR="0027413B">
        <w:t>pengguna</w:t>
      </w:r>
      <w:r w:rsidRPr="001A7D3A">
        <w:t xml:space="preserve"> dengan memberikan umpan balik yang mudah dipahami dan terukur atas upaya </w:t>
      </w:r>
      <w:r w:rsidR="0027413B">
        <w:t>pengguna</w:t>
      </w:r>
      <w:r w:rsidRPr="001A7D3A">
        <w:t xml:space="preserve">. Sistem poin dapat meningkatkan motivasi </w:t>
      </w:r>
      <w:r w:rsidR="0027413B">
        <w:t>pengguna</w:t>
      </w:r>
      <w:r w:rsidRPr="001A7D3A">
        <w:t xml:space="preserve"> hingga 3</w:t>
      </w:r>
      <w:r w:rsidR="008B567D">
        <w:t>5</w:t>
      </w:r>
      <w:r w:rsidR="00BD3E74">
        <w:t xml:space="preserve">% </w:t>
      </w:r>
      <w:r w:rsidR="00BD3E74">
        <w:fldChar w:fldCharType="begin" w:fldLock="1"/>
      </w:r>
      <w:r w:rsidR="00030947">
        <w:instrText>ADDIN CSL_CITATION {"citationItems":[{"id":"ITEM-1","itemData":{"id":"ITEM-1","issue":"4","issued":{"date-parts":[["2024"]]},"page":"201-208","title":"American Journal of Modern World Sciences 2024 Vol 1 Issue 4","type":"article-journal","volume":"1"},"uris":["http://www.mendeley.com/documents/?uuid=6b8a52a2-12f3-4419-b0aa-947e79a77254"]}],"mendeley":{"formattedCitation":"[23]","plainTextFormattedCitation":"[23]","previouslyFormattedCitation":"[23]"},"properties":{"noteIndex":0},"schema":"https://github.com/citation-style-language/schema/raw/master/csl-citation.json"}</w:instrText>
      </w:r>
      <w:r w:rsidR="00BD3E74">
        <w:fldChar w:fldCharType="separate"/>
      </w:r>
      <w:r w:rsidR="008646C2" w:rsidRPr="008646C2">
        <w:rPr>
          <w:noProof/>
        </w:rPr>
        <w:t>[23]</w:t>
      </w:r>
      <w:r w:rsidR="00BD3E74">
        <w:fldChar w:fldCharType="end"/>
      </w:r>
      <w:r w:rsidR="00BD3E74">
        <w:t>.</w:t>
      </w:r>
    </w:p>
    <w:p w14:paraId="443CA7BE" w14:textId="453FB1F2" w:rsidR="00445648" w:rsidRPr="00522DEE" w:rsidRDefault="00445648" w:rsidP="00662A9A">
      <w:pPr>
        <w:spacing w:after="0"/>
      </w:pPr>
      <w:r w:rsidRPr="00445648">
        <w:t xml:space="preserve">Sistem poin </w:t>
      </w:r>
      <w:r w:rsidR="00FB7BCA" w:rsidRPr="00FB7BCA">
        <w:rPr>
          <w:i/>
          <w:iCs/>
        </w:rPr>
        <w:t>gamification</w:t>
      </w:r>
      <w:r w:rsidRPr="00445648">
        <w:t xml:space="preserve"> bertujuan untuk memotivasi dan meningkatkan keterlibatan </w:t>
      </w:r>
      <w:r w:rsidR="0027413B">
        <w:t>pengguna</w:t>
      </w:r>
      <w:r w:rsidRPr="00445648">
        <w:t xml:space="preserve"> dengan memberikan penghargaan. Aturan dasar sistem ini mencakup jenis aktivitas yang diberikan poin, berapa banyak poin yang diberikan, dan bagaimana poin dapat digunakan</w:t>
      </w:r>
      <w:r w:rsidR="005F2CEF">
        <w:t xml:space="preserve"> </w:t>
      </w:r>
      <w:r w:rsidR="00A85456">
        <w:fldChar w:fldCharType="begin" w:fldLock="1"/>
      </w:r>
      <w:r w:rsidR="00030947">
        <w:instrText>ADDIN CSL_CITATION {"citationItems":[{"id":"ITEM-1","itemData":{"DOI":"10.3389/feduc.2024.1474733","ISSN":"2504284X","author":[{"dropping-particle":"","family":"Jose","given":"Binny","non-dropping-particle":"","parse-names":false,"suffix":""},{"dropping-particle":"","family":"Cherian","given":"Jaya","non-dropping-particle":"","parse-names":false,"suffix":""},{"dropping-particle":"","family":"Jaya","given":"P. J.","non-dropping-particle":"","parse-names":false,"suffix":""},{"dropping-particle":"","family":"Kuriakose","given":"Liz","non-dropping-particle":"","parse-names":false,"suffix":""},{"dropping-particle":"","family":"Leema","given":"P. W.Rosy","non-dropping-particle":"","parse-names":false,"suffix":""}],"container-title":"Frontiers in Education","id":"ITEM-1","issue":"2014","issued":{"date-parts":[["2024"]]},"title":"The ghost effect: how gamification can hinder genuine learning","type":"article-journal","volume":"9"},"uris":["http://www.mendeley.com/documents/?uuid=1a7291cb-efb4-4a1b-accf-708dc5c5cb3a"]}],"mendeley":{"formattedCitation":"[24]","plainTextFormattedCitation":"[24]","previouslyFormattedCitation":"[24]"},"properties":{"noteIndex":0},"schema":"https://github.com/citation-style-language/schema/raw/master/csl-citation.json"}</w:instrText>
      </w:r>
      <w:r w:rsidR="00A85456">
        <w:fldChar w:fldCharType="separate"/>
      </w:r>
      <w:r w:rsidR="008646C2" w:rsidRPr="008646C2">
        <w:rPr>
          <w:noProof/>
        </w:rPr>
        <w:t>[24]</w:t>
      </w:r>
      <w:r w:rsidR="00A85456">
        <w:fldChar w:fldCharType="end"/>
      </w:r>
      <w:r w:rsidR="00A85456">
        <w:t>.</w:t>
      </w:r>
    </w:p>
    <w:p w14:paraId="2345BA9C" w14:textId="46C532B5" w:rsidR="00C627FC" w:rsidRPr="009C447E" w:rsidRDefault="00967504" w:rsidP="003F2252">
      <w:pPr>
        <w:pStyle w:val="Heading3"/>
        <w:spacing w:line="480" w:lineRule="auto"/>
        <w:rPr>
          <w:color w:val="auto"/>
        </w:rPr>
      </w:pPr>
      <w:bookmarkStart w:id="15" w:name="_Toc195504839"/>
      <w:r w:rsidRPr="00967504">
        <w:rPr>
          <w:i/>
          <w:iCs/>
          <w:color w:val="auto"/>
        </w:rPr>
        <w:t>Level</w:t>
      </w:r>
      <w:r w:rsidR="007733F4" w:rsidRPr="009C447E">
        <w:rPr>
          <w:i/>
          <w:iCs/>
          <w:color w:val="auto"/>
        </w:rPr>
        <w:t xml:space="preserve"> </w:t>
      </w:r>
      <w:r w:rsidR="007733F4" w:rsidRPr="009C447E">
        <w:rPr>
          <w:color w:val="auto"/>
        </w:rPr>
        <w:t xml:space="preserve">/ </w:t>
      </w:r>
      <w:r w:rsidR="00522DEE" w:rsidRPr="009C447E">
        <w:rPr>
          <w:color w:val="auto"/>
        </w:rPr>
        <w:t>peringkat</w:t>
      </w:r>
      <w:bookmarkEnd w:id="15"/>
      <w:r w:rsidR="004F0693" w:rsidRPr="009C447E">
        <w:rPr>
          <w:color w:val="auto"/>
        </w:rPr>
        <w:t xml:space="preserve"> </w:t>
      </w:r>
    </w:p>
    <w:p w14:paraId="2C0B4462" w14:textId="79BE606F" w:rsidR="00674ACF" w:rsidRPr="00B53ACD" w:rsidRDefault="008635B1" w:rsidP="003F2252">
      <w:pPr>
        <w:pStyle w:val="NormalWeb"/>
        <w:spacing w:before="0" w:beforeAutospacing="0" w:after="0" w:afterAutospacing="0" w:line="360" w:lineRule="auto"/>
        <w:jc w:val="both"/>
        <w:rPr>
          <w:color w:val="000000"/>
          <w:shd w:val="clear" w:color="auto" w:fill="FFFFFF"/>
        </w:rPr>
      </w:pPr>
      <w:r w:rsidRPr="008635B1">
        <w:rPr>
          <w:i/>
          <w:iCs/>
        </w:rPr>
        <w:t>Gamification</w:t>
      </w:r>
      <w:r w:rsidR="003F5E3F" w:rsidRPr="00A962D8">
        <w:t xml:space="preserve"> memiliki komponen "</w:t>
      </w:r>
      <w:r w:rsidR="00967504" w:rsidRPr="00967504">
        <w:rPr>
          <w:i/>
          <w:iCs/>
        </w:rPr>
        <w:t>Level</w:t>
      </w:r>
      <w:r w:rsidR="003F5E3F" w:rsidRPr="00A962D8">
        <w:t>" atau "</w:t>
      </w:r>
      <w:r w:rsidR="003F5E3F" w:rsidRPr="00085779">
        <w:rPr>
          <w:i/>
          <w:iCs/>
        </w:rPr>
        <w:t>Rating</w:t>
      </w:r>
      <w:r w:rsidR="003F5E3F" w:rsidRPr="00A962D8">
        <w:t xml:space="preserve">" yang dimaksudkan untuk membuat pengalaman belajar yang dinamis dan terstruktur. Dengan membagi proses pembelajaran ke dalam berbagai tahapan atau </w:t>
      </w:r>
      <w:r w:rsidR="00967504" w:rsidRPr="00967504">
        <w:rPr>
          <w:i/>
          <w:iCs/>
        </w:rPr>
        <w:t>level</w:t>
      </w:r>
      <w:r w:rsidR="003F5E3F" w:rsidRPr="00A962D8">
        <w:t xml:space="preserve">, </w:t>
      </w:r>
      <w:r w:rsidR="0027413B">
        <w:t>pengguna</w:t>
      </w:r>
      <w:r w:rsidR="003F5E3F" w:rsidRPr="00A962D8">
        <w:t xml:space="preserve"> dapat melihat peningkatan kemampuan mereka untuk meningkatkan keterlibatan dan motivasi </w:t>
      </w:r>
      <w:r w:rsidR="0027413B">
        <w:t>pengguna</w:t>
      </w:r>
      <w:r w:rsidR="003F5E3F" w:rsidRPr="00A962D8">
        <w:t xml:space="preserve">. Sistem </w:t>
      </w:r>
      <w:r w:rsidR="00967504" w:rsidRPr="00967504">
        <w:rPr>
          <w:i/>
          <w:iCs/>
        </w:rPr>
        <w:t>level</w:t>
      </w:r>
      <w:r w:rsidR="003F5E3F" w:rsidRPr="00CD1D8E">
        <w:rPr>
          <w:i/>
          <w:iCs/>
        </w:rPr>
        <w:t xml:space="preserve"> </w:t>
      </w:r>
      <w:r w:rsidR="00FB7BCA" w:rsidRPr="00FB7BCA">
        <w:rPr>
          <w:i/>
          <w:iCs/>
        </w:rPr>
        <w:t>gamification</w:t>
      </w:r>
      <w:r w:rsidR="003F5E3F" w:rsidRPr="00A962D8">
        <w:t xml:space="preserve"> berfungsi sebagai rangka kerja yang membantu </w:t>
      </w:r>
      <w:r w:rsidR="0027413B">
        <w:t>pengguna</w:t>
      </w:r>
      <w:r w:rsidR="003F5E3F" w:rsidRPr="00A962D8">
        <w:t xml:space="preserve"> mengatasi berbagai tantangan yang semakin kompleks. Ini memungkinkan </w:t>
      </w:r>
      <w:r w:rsidR="0027413B">
        <w:t>pengguna</w:t>
      </w:r>
      <w:r w:rsidR="003F5E3F" w:rsidRPr="00A962D8">
        <w:t xml:space="preserve"> untuk tetap termotivasi sambil belajar secara bertahap</w:t>
      </w:r>
      <w:r w:rsidR="000D078E">
        <w:rPr>
          <w:color w:val="000000"/>
          <w:shd w:val="clear" w:color="auto" w:fill="FFFFFF"/>
        </w:rPr>
        <w:t xml:space="preserve"> </w:t>
      </w:r>
      <w:r w:rsidR="000D078E">
        <w:rPr>
          <w:color w:val="000000"/>
          <w:shd w:val="clear" w:color="auto" w:fill="FFFFFF"/>
        </w:rPr>
        <w:fldChar w:fldCharType="begin" w:fldLock="1"/>
      </w:r>
      <w:r w:rsidR="00030947">
        <w:rPr>
          <w:color w:val="000000"/>
          <w:shd w:val="clear" w:color="auto" w:fill="FFFFFF"/>
        </w:rPr>
        <w:instrText>ADDIN CSL_CITATION {"citationItems":[{"id":"ITEM-1","itemData":{"DOI":"10.3390/educsci14121406","ISSN":"22277102","abstract":"This study analyzes the impact of interactive technologies on the motivation and engagement of university students in online courses. Through a systematic literature review and a comparative analysis of existing technologies, 64 articles published between 2020 and 2024 were examined. The results reveal a significant increase in student motivation (23%) and knowledge retention (31%) with the use of these tools. Augmented reality stands out with a mean effect size of 0.67 on academic performance. The bibliometric analysis shows a concentration of research in countries such as Spain, Colombia and China, suggesting the need for more diverse studies. Challenges such as the digital divide and lack of teacher training were identified, with 42% of teachers reporting difficulties in implementation. The findings underline the transformative potential of interactive technologies in online higher education, but emphasize the importance of a holistic approach that considers technical, pedagogical and socioeconomic aspects. It is recommended to invest in teacher professional development, promote equitable access policies and encourage research in diverse educational contexts to maximize the benefits of these technologies.","author":[{"dropping-particle":"","family":"Guaña-Moya","given":"Javier","non-dropping-particle":"","parse-names":false,"suffix":""},{"dropping-particle":"","family":"Arteaga-Alcívar","given":"Yamileth","non-dropping-particle":"","parse-names":false,"suffix":""},{"dropping-particle":"","family":"Criollo-C","given":"Santiago","non-dropping-particle":"","parse-names":false,"suffix":""},{"dropping-particle":"","family":"Cajamarca-Carrazco","given":"Diego","non-dropping-particle":"","parse-names":false,"suffix":""}],"container-title":"Education Sciences","id":"ITEM-1","issue":"12","issued":{"date-parts":[["2024"]]},"page":"1-28","title":"Use of Interactive Technologies to Increase Motivation in University Online Courses","type":"article-journal","volume":"14"},"uris":["http://www.mendeley.com/documents/?uuid=6fefa824-607b-4b95-8f34-8ff16d781844"]}],"mendeley":{"formattedCitation":"[25]","plainTextFormattedCitation":"[25]","previouslyFormattedCitation":"[25]"},"properties":{"noteIndex":0},"schema":"https://github.com/citation-style-language/schema/raw/master/csl-citation.json"}</w:instrText>
      </w:r>
      <w:r w:rsidR="000D078E">
        <w:rPr>
          <w:color w:val="000000"/>
          <w:shd w:val="clear" w:color="auto" w:fill="FFFFFF"/>
        </w:rPr>
        <w:fldChar w:fldCharType="separate"/>
      </w:r>
      <w:r w:rsidR="008646C2" w:rsidRPr="008646C2">
        <w:rPr>
          <w:noProof/>
          <w:color w:val="000000"/>
          <w:shd w:val="clear" w:color="auto" w:fill="FFFFFF"/>
        </w:rPr>
        <w:t>[25]</w:t>
      </w:r>
      <w:r w:rsidR="000D078E">
        <w:rPr>
          <w:color w:val="000000"/>
          <w:shd w:val="clear" w:color="auto" w:fill="FFFFFF"/>
        </w:rPr>
        <w:fldChar w:fldCharType="end"/>
      </w:r>
      <w:r w:rsidR="003F5E3F">
        <w:rPr>
          <w:color w:val="000000"/>
          <w:shd w:val="clear" w:color="auto" w:fill="FFFFFF"/>
        </w:rPr>
        <w:t>.</w:t>
      </w:r>
    </w:p>
    <w:p w14:paraId="28761848" w14:textId="2F0B93EF" w:rsidR="00674ACF" w:rsidRPr="00B53ACD" w:rsidRDefault="00967504" w:rsidP="00662A9A">
      <w:pPr>
        <w:pStyle w:val="NormalWeb"/>
        <w:spacing w:before="0" w:beforeAutospacing="0" w:after="0" w:afterAutospacing="0" w:line="360" w:lineRule="auto"/>
        <w:jc w:val="both"/>
        <w:rPr>
          <w:color w:val="000000"/>
          <w:shd w:val="clear" w:color="auto" w:fill="FFFFFF"/>
        </w:rPr>
      </w:pPr>
      <w:r w:rsidRPr="00967504">
        <w:rPr>
          <w:i/>
          <w:iCs/>
        </w:rPr>
        <w:t>Level</w:t>
      </w:r>
      <w:r w:rsidR="003F5E3F" w:rsidRPr="00A962D8">
        <w:t xml:space="preserve"> juga dapat memberikan umpan balik langsung kepada </w:t>
      </w:r>
      <w:r w:rsidR="0027413B">
        <w:t>pengguna</w:t>
      </w:r>
      <w:r w:rsidR="003F5E3F" w:rsidRPr="00A962D8">
        <w:t xml:space="preserve">. Ketika </w:t>
      </w:r>
      <w:r w:rsidR="0027413B">
        <w:t>pengguna</w:t>
      </w:r>
      <w:r w:rsidR="003F5E3F" w:rsidRPr="00A962D8">
        <w:t xml:space="preserve"> naik ke </w:t>
      </w:r>
      <w:r w:rsidRPr="00967504">
        <w:rPr>
          <w:i/>
          <w:iCs/>
        </w:rPr>
        <w:t>level</w:t>
      </w:r>
      <w:r w:rsidR="003F5E3F" w:rsidRPr="00A962D8">
        <w:t xml:space="preserve"> yang lebih tinggi, </w:t>
      </w:r>
      <w:r w:rsidR="0027413B">
        <w:t>pengguna</w:t>
      </w:r>
      <w:r w:rsidR="003F5E3F" w:rsidRPr="00A962D8">
        <w:t xml:space="preserve"> menerima pengakuan atas apa yang mereka capai, yang meningkatkan rasa pencapaian mereka dan mendorong mereka untuk terus berpartisipasi. Selain itu, sistem </w:t>
      </w:r>
      <w:r w:rsidR="00FB7BCA" w:rsidRPr="00FB7BCA">
        <w:rPr>
          <w:i/>
          <w:iCs/>
        </w:rPr>
        <w:t>gamification</w:t>
      </w:r>
      <w:r w:rsidR="003F5E3F" w:rsidRPr="00A962D8">
        <w:t xml:space="preserve"> dapat memastikan bahwa </w:t>
      </w:r>
      <w:r w:rsidR="0027413B">
        <w:t>pengguna</w:t>
      </w:r>
      <w:r w:rsidR="003F5E3F" w:rsidRPr="00A962D8">
        <w:t xml:space="preserve"> tetap berada dalam "zona proksimal perkembangan", dimana tantangan di setiap </w:t>
      </w:r>
      <w:r w:rsidRPr="00967504">
        <w:rPr>
          <w:i/>
          <w:iCs/>
        </w:rPr>
        <w:t>level</w:t>
      </w:r>
      <w:r w:rsidR="003F5E3F" w:rsidRPr="00CD1D8E">
        <w:rPr>
          <w:i/>
          <w:iCs/>
        </w:rPr>
        <w:t xml:space="preserve"> </w:t>
      </w:r>
      <w:r w:rsidR="003F5E3F" w:rsidRPr="00A962D8">
        <w:t xml:space="preserve">disesuaikan dengan kemampuan </w:t>
      </w:r>
      <w:r w:rsidR="0027413B">
        <w:t>pengguna</w:t>
      </w:r>
      <w:r w:rsidR="003F5E3F" w:rsidRPr="00A962D8">
        <w:t xml:space="preserve">. Ini menunjukkan bahwa tantangan tidak terlalu sederhana sehingga menjadi tidak membosankan, tetapi tidak terlalu sulit sehingga membuat </w:t>
      </w:r>
      <w:r w:rsidR="0027413B">
        <w:t>pengguna</w:t>
      </w:r>
      <w:r w:rsidR="003F5E3F" w:rsidRPr="00A962D8">
        <w:t xml:space="preserve"> tidak merasa bosan</w:t>
      </w:r>
      <w:r w:rsidR="00F32B9A">
        <w:rPr>
          <w:color w:val="000000"/>
          <w:shd w:val="clear" w:color="auto" w:fill="FFFFFF"/>
        </w:rPr>
        <w:t xml:space="preserve"> </w:t>
      </w:r>
      <w:r w:rsidR="00F32B9A">
        <w:rPr>
          <w:color w:val="000000"/>
          <w:shd w:val="clear" w:color="auto" w:fill="FFFFFF"/>
        </w:rPr>
        <w:fldChar w:fldCharType="begin" w:fldLock="1"/>
      </w:r>
      <w:r w:rsidR="00030947">
        <w:rPr>
          <w:color w:val="000000"/>
          <w:shd w:val="clear" w:color="auto" w:fill="FFFFFF"/>
        </w:rPr>
        <w:instrText>ADDIN CSL_CITATION {"citationItems":[{"id":"ITEM-1","itemData":{"ISSN":"27347060","abstract":"This study investigates the use of gamification techniques in teaching Romanian as a foreign language (RFL) to international students in a Preparatory Year program. It involved 27 students who achieved an A2 proficiency level after one semester. The gamification approach was implemented from February to June 2022, focusing on enhancing productive language skills and specialized terminology in engineering, medicine, and sports. The methodology, framed by Design-Based Research (DBR) and rooted in Self-Determination Theory, incorporated gamified systems to create a sense of community, provide freedom of choice, and create advancement opportunities. Various digital tools and platforms, including GooseChase, Storyjumper, Plickers, Wordwall, Kahoot!, and ClassDojo, were utilized to support the gamified learning environment. The approach aimed to boost student engagement and make language learning enjoyable by blending face-to-face activities with game-like frameworks. The study suggests that gamification can effectively transform educational practices, particularly in teaching Romanian for Specific Purposes. By cultivating a game-inspired atmosphere, the method promoted intrinsic motivation, encouraged active participation, and enabled students to develop language competence through self-directed progress. While acknowledging some negative aspects, the research highlights the potential benefits of gamification in language education, demonstrating its ability to create an engaging, communicative learning environment that connects virtual and real-world contexts.","author":[{"dropping-particle":"","family":"Nechifor","given":"Andreea","non-dropping-particle":"","parse-names":false,"suffix":""}],"container-title":"Analele Universitatii Ovidius Constanta, Seria Filologie","id":"ITEM-1","issue":"2","issued":{"date-parts":[["2024"]]},"page":"348-371","title":"Gamified Romanian for Specific Purposes: A Journey to Engaged Language Acquisition","type":"article-journal","volume":"35"},"uris":["http://www.mendeley.com/documents/?uuid=98564f9b-4ed0-4b21-a24b-6a00eeb9e759"]}],"mendeley":{"formattedCitation":"[26]","plainTextFormattedCitation":"[26]","previouslyFormattedCitation":"[26]"},"properties":{"noteIndex":0},"schema":"https://github.com/citation-style-language/schema/raw/master/csl-citation.json"}</w:instrText>
      </w:r>
      <w:r w:rsidR="00F32B9A">
        <w:rPr>
          <w:color w:val="000000"/>
          <w:shd w:val="clear" w:color="auto" w:fill="FFFFFF"/>
        </w:rPr>
        <w:fldChar w:fldCharType="separate"/>
      </w:r>
      <w:r w:rsidR="008646C2" w:rsidRPr="008646C2">
        <w:rPr>
          <w:noProof/>
          <w:color w:val="000000"/>
          <w:shd w:val="clear" w:color="auto" w:fill="FFFFFF"/>
        </w:rPr>
        <w:t>[26]</w:t>
      </w:r>
      <w:r w:rsidR="00F32B9A">
        <w:rPr>
          <w:color w:val="000000"/>
          <w:shd w:val="clear" w:color="auto" w:fill="FFFFFF"/>
        </w:rPr>
        <w:fldChar w:fldCharType="end"/>
      </w:r>
      <w:r w:rsidR="003F5E3F">
        <w:rPr>
          <w:color w:val="000000"/>
          <w:shd w:val="clear" w:color="auto" w:fill="FFFFFF"/>
        </w:rPr>
        <w:t>.</w:t>
      </w:r>
    </w:p>
    <w:p w14:paraId="27B496FA" w14:textId="22C71FF2" w:rsidR="008608D9" w:rsidRPr="00B53ACD" w:rsidRDefault="003F5E3F" w:rsidP="00662A9A">
      <w:pPr>
        <w:pStyle w:val="NormalWeb"/>
        <w:spacing w:before="0" w:beforeAutospacing="0" w:after="0" w:afterAutospacing="0" w:line="360" w:lineRule="auto"/>
        <w:jc w:val="both"/>
        <w:rPr>
          <w:color w:val="000000"/>
          <w:shd w:val="clear" w:color="auto" w:fill="FFFFFF"/>
        </w:rPr>
      </w:pPr>
      <w:r w:rsidRPr="00A962D8">
        <w:t xml:space="preserve">Penyesuaian kesulitan secara dinamis adalah komponen penting dari komponen </w:t>
      </w:r>
      <w:r w:rsidR="00967504" w:rsidRPr="00967504">
        <w:rPr>
          <w:i/>
          <w:iCs/>
        </w:rPr>
        <w:t>level</w:t>
      </w:r>
      <w:r w:rsidRPr="00A962D8">
        <w:t xml:space="preserve">. Sistem dapat menggunakan algoritma untuk menilai kinerja </w:t>
      </w:r>
      <w:r w:rsidR="0027413B">
        <w:t>pengguna</w:t>
      </w:r>
      <w:r w:rsidRPr="00A962D8">
        <w:t xml:space="preserve"> secara real-</w:t>
      </w:r>
      <w:r w:rsidR="00582B36" w:rsidRPr="00582B36">
        <w:rPr>
          <w:i/>
          <w:iCs/>
        </w:rPr>
        <w:t>time</w:t>
      </w:r>
      <w:r w:rsidRPr="00A962D8">
        <w:t xml:space="preserve"> dan menyesuaikan tantangan di </w:t>
      </w:r>
      <w:r w:rsidR="00967504" w:rsidRPr="00967504">
        <w:rPr>
          <w:i/>
          <w:iCs/>
        </w:rPr>
        <w:t>level</w:t>
      </w:r>
      <w:r w:rsidRPr="00A962D8">
        <w:t xml:space="preserve"> berikutnya. Jika </w:t>
      </w:r>
      <w:r w:rsidR="0027413B">
        <w:t>pengguna</w:t>
      </w:r>
      <w:r w:rsidRPr="00A962D8">
        <w:t xml:space="preserve"> menyelesaikan tugas tertentu dengan mudah, sistem dapat meningkatkan tingkat kesulitan untuk memberikan tantangan yang lebih sulit. Sebaliknya, jika </w:t>
      </w:r>
      <w:r w:rsidR="0027413B">
        <w:t>pengguna</w:t>
      </w:r>
      <w:r w:rsidRPr="00A962D8">
        <w:t xml:space="preserve"> mengalami kesulitan pada </w:t>
      </w:r>
      <w:r w:rsidR="00967504" w:rsidRPr="00967504">
        <w:rPr>
          <w:i/>
          <w:iCs/>
        </w:rPr>
        <w:t>level</w:t>
      </w:r>
      <w:r w:rsidRPr="00CD1D8E">
        <w:rPr>
          <w:i/>
          <w:iCs/>
        </w:rPr>
        <w:t xml:space="preserve"> </w:t>
      </w:r>
      <w:r w:rsidRPr="00A962D8">
        <w:t>tertentu, sistem dapat memberikan bantuan atau memperkenalkan tugas yang lebih sederhana untuk mendorong kemajuan tanpa kehilangan motivasi untuk melanjutkan permainan</w:t>
      </w:r>
      <w:r w:rsidR="00751C63">
        <w:rPr>
          <w:color w:val="000000"/>
          <w:shd w:val="clear" w:color="auto" w:fill="FFFFFF"/>
        </w:rPr>
        <w:t xml:space="preserve"> </w:t>
      </w:r>
      <w:r w:rsidR="008B4F71">
        <w:rPr>
          <w:color w:val="000000"/>
          <w:shd w:val="clear" w:color="auto" w:fill="FFFFFF"/>
        </w:rPr>
        <w:fldChar w:fldCharType="begin" w:fldLock="1"/>
      </w:r>
      <w:r w:rsidR="00030947">
        <w:rPr>
          <w:color w:val="000000"/>
          <w:shd w:val="clear" w:color="auto" w:fill="FFFFFF"/>
        </w:rPr>
        <w:instrText>ADDIN CSL_CITATION {"citationItems":[{"id":"ITEM-1","itemData":{"author":[{"dropping-particle":"","family":"Februanda","given":"Sudindri Rahmad","non-dropping-particle":"","parse-names":false,"suffix":""}],"id":"ITEM-1","issue":"1","issued":{"date-parts":[["2016"]]},"page":"1-7","title":"Journal of Dynamics","type":"article-journal","volume":"1"},"uris":["http://www.mendeley.com/documents/?uuid=05a845ba-cf22-4342-b14b-e1b965bef36a"]}],"mendeley":{"formattedCitation":"[27]","plainTextFormattedCitation":"[27]","previouslyFormattedCitation":"[27]"},"properties":{"noteIndex":0},"schema":"https://github.com/citation-style-language/schema/raw/master/csl-citation.json"}</w:instrText>
      </w:r>
      <w:r w:rsidR="008B4F71">
        <w:rPr>
          <w:color w:val="000000"/>
          <w:shd w:val="clear" w:color="auto" w:fill="FFFFFF"/>
        </w:rPr>
        <w:fldChar w:fldCharType="separate"/>
      </w:r>
      <w:r w:rsidR="008646C2" w:rsidRPr="008646C2">
        <w:rPr>
          <w:noProof/>
          <w:color w:val="000000"/>
          <w:shd w:val="clear" w:color="auto" w:fill="FFFFFF"/>
        </w:rPr>
        <w:t>[27]</w:t>
      </w:r>
      <w:r w:rsidR="008B4F71">
        <w:rPr>
          <w:color w:val="000000"/>
          <w:shd w:val="clear" w:color="auto" w:fill="FFFFFF"/>
        </w:rPr>
        <w:fldChar w:fldCharType="end"/>
      </w:r>
      <w:r>
        <w:rPr>
          <w:color w:val="000000"/>
          <w:shd w:val="clear" w:color="auto" w:fill="FFFFFF"/>
        </w:rPr>
        <w:t>.</w:t>
      </w:r>
    </w:p>
    <w:p w14:paraId="2DCD0F08" w14:textId="7495A750" w:rsidR="003F5E3F" w:rsidRDefault="003F5E3F" w:rsidP="00662A9A">
      <w:pPr>
        <w:pStyle w:val="NormalWeb"/>
        <w:spacing w:before="0" w:beforeAutospacing="0" w:after="0" w:afterAutospacing="0" w:line="360" w:lineRule="auto"/>
        <w:jc w:val="both"/>
        <w:rPr>
          <w:color w:val="000000"/>
          <w:shd w:val="clear" w:color="auto" w:fill="FFFFFF"/>
        </w:rPr>
      </w:pPr>
      <w:r>
        <w:rPr>
          <w:color w:val="000000"/>
          <w:shd w:val="clear" w:color="auto" w:fill="FFFFFF"/>
        </w:rPr>
        <w:t xml:space="preserve">Dalam </w:t>
      </w:r>
      <w:r w:rsidR="00FB7BCA" w:rsidRPr="00FB7BCA">
        <w:rPr>
          <w:i/>
          <w:iCs/>
          <w:color w:val="000000"/>
          <w:shd w:val="clear" w:color="auto" w:fill="FFFFFF"/>
        </w:rPr>
        <w:t>gamification</w:t>
      </w:r>
      <w:r>
        <w:rPr>
          <w:color w:val="000000"/>
          <w:shd w:val="clear" w:color="auto" w:fill="FFFFFF"/>
        </w:rPr>
        <w:t xml:space="preserve">, elemen seperti </w:t>
      </w:r>
      <w:r w:rsidR="00967504" w:rsidRPr="00967504">
        <w:rPr>
          <w:i/>
          <w:iCs/>
          <w:color w:val="000000"/>
          <w:shd w:val="clear" w:color="auto" w:fill="FFFFFF"/>
        </w:rPr>
        <w:t>badge</w:t>
      </w:r>
      <w:r>
        <w:rPr>
          <w:color w:val="000000"/>
          <w:shd w:val="clear" w:color="auto" w:fill="FFFFFF"/>
        </w:rPr>
        <w:t xml:space="preserve"> dan </w:t>
      </w:r>
      <w:r w:rsidR="00F6497E" w:rsidRPr="00F6497E">
        <w:rPr>
          <w:i/>
          <w:iCs/>
          <w:color w:val="000000"/>
          <w:shd w:val="clear" w:color="auto" w:fill="FFFFFF"/>
        </w:rPr>
        <w:t>reward</w:t>
      </w:r>
      <w:r>
        <w:rPr>
          <w:color w:val="000000"/>
          <w:shd w:val="clear" w:color="auto" w:fill="FFFFFF"/>
        </w:rPr>
        <w:t xml:space="preserve"> dapat digabungkan dengan komponen </w:t>
      </w:r>
      <w:r w:rsidR="00967504" w:rsidRPr="00967504">
        <w:rPr>
          <w:i/>
          <w:iCs/>
          <w:color w:val="000000"/>
          <w:shd w:val="clear" w:color="auto" w:fill="FFFFFF"/>
        </w:rPr>
        <w:t>level</w:t>
      </w:r>
      <w:r>
        <w:rPr>
          <w:color w:val="000000"/>
          <w:shd w:val="clear" w:color="auto" w:fill="FFFFFF"/>
        </w:rPr>
        <w:t xml:space="preserve">. Setiap kali </w:t>
      </w:r>
      <w:r w:rsidR="0027413B">
        <w:rPr>
          <w:color w:val="000000"/>
          <w:shd w:val="clear" w:color="auto" w:fill="FFFFFF"/>
        </w:rPr>
        <w:t>pengguna</w:t>
      </w:r>
      <w:r>
        <w:rPr>
          <w:color w:val="000000"/>
          <w:shd w:val="clear" w:color="auto" w:fill="FFFFFF"/>
        </w:rPr>
        <w:t xml:space="preserve"> mencapai </w:t>
      </w:r>
      <w:r w:rsidR="00967504" w:rsidRPr="00967504">
        <w:rPr>
          <w:i/>
          <w:iCs/>
          <w:color w:val="000000"/>
          <w:shd w:val="clear" w:color="auto" w:fill="FFFFFF"/>
        </w:rPr>
        <w:t>level</w:t>
      </w:r>
      <w:r>
        <w:rPr>
          <w:color w:val="000000"/>
          <w:shd w:val="clear" w:color="auto" w:fill="FFFFFF"/>
        </w:rPr>
        <w:t xml:space="preserve"> baru, mereka dapat menerima penghargaan, mendorong mereka untuk terus maju. Selain itu,</w:t>
      </w:r>
      <w:r w:rsidR="00612A36">
        <w:rPr>
          <w:color w:val="000000"/>
          <w:shd w:val="clear" w:color="auto" w:fill="FFFFFF"/>
        </w:rPr>
        <w:t xml:space="preserve"> </w:t>
      </w:r>
      <w:r w:rsidR="00967504" w:rsidRPr="00967504">
        <w:rPr>
          <w:i/>
          <w:iCs/>
          <w:color w:val="000000"/>
          <w:shd w:val="clear" w:color="auto" w:fill="FFFFFF"/>
        </w:rPr>
        <w:t>leaderboard</w:t>
      </w:r>
      <w:r>
        <w:rPr>
          <w:color w:val="000000"/>
          <w:shd w:val="clear" w:color="auto" w:fill="FFFFFF"/>
        </w:rPr>
        <w:t xml:space="preserve"> yang menunjukkan peringkat </w:t>
      </w:r>
      <w:r w:rsidR="0027413B">
        <w:rPr>
          <w:color w:val="000000"/>
          <w:shd w:val="clear" w:color="auto" w:fill="FFFFFF"/>
        </w:rPr>
        <w:t>pengguna</w:t>
      </w:r>
      <w:r>
        <w:rPr>
          <w:color w:val="000000"/>
          <w:shd w:val="clear" w:color="auto" w:fill="FFFFFF"/>
        </w:rPr>
        <w:t xml:space="preserve"> berdasarkan tingkat mereka dapat mendorong motivasi kompetitif. </w:t>
      </w:r>
      <w:r w:rsidR="0027413B">
        <w:rPr>
          <w:color w:val="000000"/>
          <w:shd w:val="clear" w:color="auto" w:fill="FFFFFF"/>
        </w:rPr>
        <w:t>pengguna</w:t>
      </w:r>
      <w:r>
        <w:rPr>
          <w:color w:val="000000"/>
          <w:shd w:val="clear" w:color="auto" w:fill="FFFFFF"/>
        </w:rPr>
        <w:t xml:space="preserve"> menemukan bahwa kombinasi elemen </w:t>
      </w:r>
      <w:r w:rsidR="008635B1" w:rsidRPr="008635B1">
        <w:rPr>
          <w:i/>
          <w:iCs/>
          <w:color w:val="000000"/>
          <w:shd w:val="clear" w:color="auto" w:fill="FFFFFF"/>
        </w:rPr>
        <w:t>gamification</w:t>
      </w:r>
      <w:r>
        <w:rPr>
          <w:color w:val="000000"/>
          <w:shd w:val="clear" w:color="auto" w:fill="FFFFFF"/>
        </w:rPr>
        <w:t xml:space="preserve"> ini dapat meningkatkan keterlibatan </w:t>
      </w:r>
      <w:r w:rsidR="0027413B">
        <w:rPr>
          <w:color w:val="000000"/>
          <w:shd w:val="clear" w:color="auto" w:fill="FFFFFF"/>
        </w:rPr>
        <w:t>pengguna</w:t>
      </w:r>
      <w:r>
        <w:rPr>
          <w:color w:val="000000"/>
          <w:shd w:val="clear" w:color="auto" w:fill="FFFFFF"/>
        </w:rPr>
        <w:t xml:space="preserve"> sebesar 40%</w:t>
      </w:r>
      <w:r w:rsidR="00BE38C2">
        <w:rPr>
          <w:color w:val="000000"/>
          <w:shd w:val="clear" w:color="auto" w:fill="FFFFFF"/>
        </w:rPr>
        <w:t xml:space="preserve"> </w:t>
      </w:r>
      <w:r w:rsidR="007352CB">
        <w:rPr>
          <w:color w:val="000000"/>
          <w:shd w:val="clear" w:color="auto" w:fill="FFFFFF"/>
        </w:rPr>
        <w:fldChar w:fldCharType="begin" w:fldLock="1"/>
      </w:r>
      <w:r w:rsidR="00030947">
        <w:rPr>
          <w:color w:val="000000"/>
          <w:shd w:val="clear" w:color="auto" w:fill="FFFFFF"/>
        </w:rPr>
        <w:instrText>ADDIN CSL_CITATION {"citationItems":[{"id":"ITEM-1","itemData":{"DOI":"10.3390/educsci14121406","ISSN":"22277102","abstract":"This study analyzes the impact of interactive technologies on the motivation and engagement of university students in online courses. Through a systematic literature review and a comparative analysis of existing technologies, 64 articles published between 2020 and 2024 were examined. The results reveal a significant increase in student motivation (23%) and knowledge retention (31%) with the use of these tools. Augmented reality stands out with a mean effect size of 0.67 on academic performance. The bibliometric analysis shows a concentration of research in countries such as Spain, Colombia and China, suggesting the need for more diverse studies. Challenges such as the digital divide and lack of teacher training were identified, with 42% of teachers reporting difficulties in implementation. The findings underline the transformative potential of interactive technologies in online higher education, but emphasize the importance of a holistic approach that considers technical, pedagogical and socioeconomic aspects. It is recommended to invest in teacher professional development, promote equitable access policies and encourage research in diverse educational contexts to maximize the benefits of these technologies.","author":[{"dropping-particle":"","family":"Guaña-Moya","given":"Javier","non-dropping-particle":"","parse-names":false,"suffix":""},{"dropping-particle":"","family":"Arteaga-Alcívar","given":"Yamileth","non-dropping-particle":"","parse-names":false,"suffix":""},{"dropping-particle":"","family":"Criollo-C","given":"Santiago","non-dropping-particle":"","parse-names":false,"suffix":""},{"dropping-particle":"","family":"Cajamarca-Carrazco","given":"Diego","non-dropping-particle":"","parse-names":false,"suffix":""}],"container-title":"Education Sciences","id":"ITEM-1","issue":"12","issued":{"date-parts":[["2024"]]},"page":"1-28","title":"Use of Interactive Technologies to Increase Motivation in University Online Courses","type":"article-journal","volume":"14"},"uris":["http://www.mendeley.com/documents/?uuid=6fefa824-607b-4b95-8f34-8ff16d781844"]}],"mendeley":{"formattedCitation":"[25]","plainTextFormattedCitation":"[25]","previouslyFormattedCitation":"[25]"},"properties":{"noteIndex":0},"schema":"https://github.com/citation-style-language/schema/raw/master/csl-citation.json"}</w:instrText>
      </w:r>
      <w:r w:rsidR="007352CB">
        <w:rPr>
          <w:color w:val="000000"/>
          <w:shd w:val="clear" w:color="auto" w:fill="FFFFFF"/>
        </w:rPr>
        <w:fldChar w:fldCharType="separate"/>
      </w:r>
      <w:r w:rsidR="008646C2" w:rsidRPr="008646C2">
        <w:rPr>
          <w:noProof/>
          <w:color w:val="000000"/>
          <w:shd w:val="clear" w:color="auto" w:fill="FFFFFF"/>
        </w:rPr>
        <w:t>[25]</w:t>
      </w:r>
      <w:r w:rsidR="007352CB">
        <w:rPr>
          <w:color w:val="000000"/>
          <w:shd w:val="clear" w:color="auto" w:fill="FFFFFF"/>
        </w:rPr>
        <w:fldChar w:fldCharType="end"/>
      </w:r>
      <w:r>
        <w:rPr>
          <w:color w:val="000000"/>
          <w:shd w:val="clear" w:color="auto" w:fill="FFFFFF"/>
        </w:rPr>
        <w:t>.</w:t>
      </w:r>
    </w:p>
    <w:p w14:paraId="6FD74E1E" w14:textId="6D068442" w:rsidR="00076194" w:rsidRPr="00B53ACD" w:rsidRDefault="003F5E3F" w:rsidP="00662A9A">
      <w:pPr>
        <w:pStyle w:val="NormalWeb"/>
        <w:spacing w:before="0" w:beforeAutospacing="0" w:after="0" w:afterAutospacing="0" w:line="360" w:lineRule="auto"/>
        <w:jc w:val="both"/>
        <w:rPr>
          <w:color w:val="000000"/>
          <w:shd w:val="clear" w:color="auto" w:fill="FFFFFF"/>
        </w:rPr>
      </w:pPr>
      <w:r>
        <w:rPr>
          <w:color w:val="000000"/>
          <w:shd w:val="clear" w:color="auto" w:fill="FFFFFF"/>
        </w:rPr>
        <w:t xml:space="preserve">Perancangan sistem </w:t>
      </w:r>
      <w:r w:rsidR="00967504" w:rsidRPr="00967504">
        <w:rPr>
          <w:i/>
          <w:iCs/>
          <w:color w:val="000000"/>
          <w:shd w:val="clear" w:color="auto" w:fill="FFFFFF"/>
        </w:rPr>
        <w:t>level</w:t>
      </w:r>
      <w:r>
        <w:rPr>
          <w:i/>
          <w:iCs/>
          <w:color w:val="000000"/>
          <w:shd w:val="clear" w:color="auto" w:fill="FFFFFF"/>
        </w:rPr>
        <w:t xml:space="preserve"> </w:t>
      </w:r>
      <w:r>
        <w:rPr>
          <w:color w:val="000000"/>
          <w:shd w:val="clear" w:color="auto" w:fill="FFFFFF"/>
        </w:rPr>
        <w:t xml:space="preserve">dengan cermat agar tetap relevan dan adil bagi semua </w:t>
      </w:r>
      <w:r w:rsidR="0027413B">
        <w:rPr>
          <w:color w:val="000000"/>
          <w:shd w:val="clear" w:color="auto" w:fill="FFFFFF"/>
        </w:rPr>
        <w:t>pengguna</w:t>
      </w:r>
      <w:r>
        <w:rPr>
          <w:color w:val="000000"/>
          <w:shd w:val="clear" w:color="auto" w:fill="FFFFFF"/>
        </w:rPr>
        <w:t>.</w:t>
      </w:r>
      <w:r w:rsidR="00470081">
        <w:rPr>
          <w:color w:val="000000"/>
          <w:shd w:val="clear" w:color="auto" w:fill="FFFFFF"/>
        </w:rPr>
        <w:t xml:space="preserve"> </w:t>
      </w:r>
      <w:r>
        <w:rPr>
          <w:color w:val="000000"/>
          <w:shd w:val="clear" w:color="auto" w:fill="FFFFFF"/>
        </w:rPr>
        <w:t xml:space="preserve">Algoritma personalisasi dapat digunakan untuk membuat pengalaman lebih </w:t>
      </w:r>
      <w:r w:rsidR="002B3D46" w:rsidRPr="002B3D46">
        <w:rPr>
          <w:i/>
          <w:iCs/>
          <w:color w:val="000000"/>
          <w:shd w:val="clear" w:color="auto" w:fill="FFFFFF"/>
        </w:rPr>
        <w:t>adaptive</w:t>
      </w:r>
      <w:r>
        <w:rPr>
          <w:color w:val="000000"/>
          <w:shd w:val="clear" w:color="auto" w:fill="FFFFFF"/>
        </w:rPr>
        <w:t xml:space="preserve"> dan disesuaikan dengan kebutuhan individu, yang membuat </w:t>
      </w:r>
      <w:r w:rsidR="0027413B">
        <w:rPr>
          <w:color w:val="000000"/>
          <w:shd w:val="clear" w:color="auto" w:fill="FFFFFF"/>
        </w:rPr>
        <w:t>pengguna</w:t>
      </w:r>
      <w:r>
        <w:rPr>
          <w:color w:val="000000"/>
          <w:shd w:val="clear" w:color="auto" w:fill="FFFFFF"/>
        </w:rPr>
        <w:t xml:space="preserve"> merasa tertantang dan termotivasi untuk maju</w:t>
      </w:r>
      <w:r w:rsidR="00674ACF">
        <w:rPr>
          <w:color w:val="000000"/>
          <w:shd w:val="clear" w:color="auto" w:fill="FFFFFF"/>
        </w:rPr>
        <w:t xml:space="preserve">. </w:t>
      </w:r>
      <w:r w:rsidR="00674ACF" w:rsidRPr="00155905">
        <w:rPr>
          <w:color w:val="000000"/>
          <w:shd w:val="clear" w:color="auto" w:fill="FFFFFF"/>
        </w:rPr>
        <w:t xml:space="preserve">Komponen </w:t>
      </w:r>
      <w:r w:rsidR="00967504" w:rsidRPr="00967504">
        <w:rPr>
          <w:i/>
          <w:iCs/>
          <w:color w:val="000000"/>
          <w:shd w:val="clear" w:color="auto" w:fill="FFFFFF"/>
        </w:rPr>
        <w:t>level</w:t>
      </w:r>
      <w:r w:rsidR="00674ACF" w:rsidRPr="00155905">
        <w:rPr>
          <w:i/>
          <w:iCs/>
          <w:color w:val="000000"/>
          <w:shd w:val="clear" w:color="auto" w:fill="FFFFFF"/>
        </w:rPr>
        <w:t xml:space="preserve"> </w:t>
      </w:r>
      <w:r w:rsidR="00FB7BCA" w:rsidRPr="00FB7BCA">
        <w:rPr>
          <w:i/>
          <w:iCs/>
          <w:color w:val="000000"/>
          <w:shd w:val="clear" w:color="auto" w:fill="FFFFFF"/>
        </w:rPr>
        <w:t>gamification</w:t>
      </w:r>
      <w:r w:rsidR="00674ACF" w:rsidRPr="00155905">
        <w:rPr>
          <w:i/>
          <w:iCs/>
          <w:color w:val="000000"/>
          <w:shd w:val="clear" w:color="auto" w:fill="FFFFFF"/>
        </w:rPr>
        <w:t xml:space="preserve"> </w:t>
      </w:r>
      <w:r w:rsidR="00674ACF" w:rsidRPr="00155905">
        <w:rPr>
          <w:color w:val="000000"/>
          <w:shd w:val="clear" w:color="auto" w:fill="FFFFFF"/>
        </w:rPr>
        <w:t xml:space="preserve">membuat pelajaran lebih menarik dan memberikan struktur yang mendukung perkembangan </w:t>
      </w:r>
      <w:r w:rsidR="0027413B">
        <w:rPr>
          <w:color w:val="000000"/>
          <w:shd w:val="clear" w:color="auto" w:fill="FFFFFF"/>
        </w:rPr>
        <w:t>pengguna</w:t>
      </w:r>
      <w:r w:rsidR="00674ACF" w:rsidRPr="00155905">
        <w:rPr>
          <w:color w:val="000000"/>
          <w:shd w:val="clear" w:color="auto" w:fill="FFFFFF"/>
        </w:rPr>
        <w:t xml:space="preserve"> secara berkelanjutan. Pendekatan yang terencana menjadikan</w:t>
      </w:r>
      <w:r w:rsidR="00674ACF" w:rsidRPr="00155905">
        <w:rPr>
          <w:i/>
          <w:iCs/>
          <w:color w:val="000000"/>
          <w:shd w:val="clear" w:color="auto" w:fill="FFFFFF"/>
        </w:rPr>
        <w:t xml:space="preserve"> </w:t>
      </w:r>
      <w:r w:rsidR="00967504" w:rsidRPr="00967504">
        <w:rPr>
          <w:i/>
          <w:iCs/>
          <w:color w:val="000000"/>
          <w:shd w:val="clear" w:color="auto" w:fill="FFFFFF"/>
        </w:rPr>
        <w:t>level</w:t>
      </w:r>
      <w:r w:rsidR="00674ACF" w:rsidRPr="00155905">
        <w:rPr>
          <w:i/>
          <w:iCs/>
          <w:color w:val="000000"/>
          <w:shd w:val="clear" w:color="auto" w:fill="FFFFFF"/>
        </w:rPr>
        <w:t xml:space="preserve"> </w:t>
      </w:r>
      <w:r w:rsidR="00674ACF" w:rsidRPr="00155905">
        <w:rPr>
          <w:color w:val="000000"/>
          <w:shd w:val="clear" w:color="auto" w:fill="FFFFFF"/>
        </w:rPr>
        <w:t>sebagai komponen penting dalam pembuatan pengalaman pembelajaran yang interaktif dan relevan</w:t>
      </w:r>
      <w:r w:rsidR="00674ACF">
        <w:rPr>
          <w:color w:val="000000"/>
          <w:shd w:val="clear" w:color="auto" w:fill="FFFFFF"/>
        </w:rPr>
        <w:t xml:space="preserve"> </w:t>
      </w:r>
      <w:r w:rsidR="0035482B">
        <w:rPr>
          <w:color w:val="000000"/>
          <w:shd w:val="clear" w:color="auto" w:fill="FFFFFF"/>
        </w:rPr>
        <w:fldChar w:fldCharType="begin" w:fldLock="1"/>
      </w:r>
      <w:r w:rsidR="00030947">
        <w:rPr>
          <w:color w:val="000000"/>
          <w:shd w:val="clear" w:color="auto" w:fill="FFFFFF"/>
        </w:rPr>
        <w:instrText>ADDIN CSL_CITATION {"citationItems":[{"id":"ITEM-1","itemData":{"DOI":"10.3390/educsci14121406","ISSN":"22277102","abstract":"This study analyzes the impact of interactive technologies on the motivation and engagement of university students in online courses. Through a systematic literature review and a comparative analysis of existing technologies, 64 articles published between 2020 and 2024 were examined. The results reveal a significant increase in student motivation (23%) and knowledge retention (31%) with the use of these tools. Augmented reality stands out with a mean effect size of 0.67 on academic performance. The bibliometric analysis shows a concentration of research in countries such as Spain, Colombia and China, suggesting the need for more diverse studies. Challenges such as the digital divide and lack of teacher training were identified, with 42% of teachers reporting difficulties in implementation. The findings underline the transformative potential of interactive technologies in online higher education, but emphasize the importance of a holistic approach that considers technical, pedagogical and socioeconomic aspects. It is recommended to invest in teacher professional development, promote equitable access policies and encourage research in diverse educational contexts to maximize the benefits of these technologies.","author":[{"dropping-particle":"","family":"Guaña-Moya","given":"Javier","non-dropping-particle":"","parse-names":false,"suffix":""},{"dropping-particle":"","family":"Arteaga-Alcívar","given":"Yamileth","non-dropping-particle":"","parse-names":false,"suffix":""},{"dropping-particle":"","family":"Criollo-C","given":"Santiago","non-dropping-particle":"","parse-names":false,"suffix":""},{"dropping-particle":"","family":"Cajamarca-Carrazco","given":"Diego","non-dropping-particle":"","parse-names":false,"suffix":""}],"container-title":"Education Sciences","id":"ITEM-1","issue":"12","issued":{"date-parts":[["2024"]]},"page":"1-28","title":"Use of Interactive Technologies to Increase Motivation in University Online Courses","type":"article-journal","volume":"14"},"uris":["http://www.mendeley.com/documents/?uuid=6fefa824-607b-4b95-8f34-8ff16d781844"]}],"mendeley":{"formattedCitation":"[25]","plainTextFormattedCitation":"[25]","previouslyFormattedCitation":"[25]"},"properties":{"noteIndex":0},"schema":"https://github.com/citation-style-language/schema/raw/master/csl-citation.json"}</w:instrText>
      </w:r>
      <w:r w:rsidR="0035482B">
        <w:rPr>
          <w:color w:val="000000"/>
          <w:shd w:val="clear" w:color="auto" w:fill="FFFFFF"/>
        </w:rPr>
        <w:fldChar w:fldCharType="separate"/>
      </w:r>
      <w:r w:rsidR="008646C2" w:rsidRPr="008646C2">
        <w:rPr>
          <w:noProof/>
          <w:color w:val="000000"/>
          <w:shd w:val="clear" w:color="auto" w:fill="FFFFFF"/>
        </w:rPr>
        <w:t>[25]</w:t>
      </w:r>
      <w:r w:rsidR="0035482B">
        <w:rPr>
          <w:color w:val="000000"/>
          <w:shd w:val="clear" w:color="auto" w:fill="FFFFFF"/>
        </w:rPr>
        <w:fldChar w:fldCharType="end"/>
      </w:r>
      <w:r w:rsidR="0035482B">
        <w:rPr>
          <w:color w:val="000000"/>
          <w:shd w:val="clear" w:color="auto" w:fill="FFFFFF"/>
        </w:rPr>
        <w:t xml:space="preserve"> </w:t>
      </w:r>
      <w:r w:rsidR="0035482B">
        <w:rPr>
          <w:color w:val="000000"/>
          <w:shd w:val="clear" w:color="auto" w:fill="FFFFFF"/>
        </w:rPr>
        <w:fldChar w:fldCharType="begin" w:fldLock="1"/>
      </w:r>
      <w:r w:rsidR="00030947">
        <w:rPr>
          <w:color w:val="000000"/>
          <w:shd w:val="clear" w:color="auto" w:fill="FFFFFF"/>
        </w:rPr>
        <w:instrText>ADDIN CSL_CITATION {"citationItems":[{"id":"ITEM-1","itemData":{"author":[{"dropping-particle":"","family":"Molnár","given":"Albert","non-dropping-particle":"","parse-names":false,"suffix":""},{"dropping-particle":"","family":"Varga","given":"János","non-dropping-particle":"","parse-names":false,"suffix":""},{"dropping-particle":"","family":"Csiszárik-kocsir","given":"Ágnes","non-dropping-particle":"","parse-names":false,"suffix":""}],"id":"ITEM-1","issue":"1","issued":{"date-parts":[["2024"]]},"page":"546-567","title":"Decision Making : Applications in Management and Engineering Deriving the Classical and New-Keynesian Phillips Curves using Machine Learning Simulations","type":"article-journal","volume":"7"},"uris":["http://www.mendeley.com/documents/?uuid=5a34042d-b436-476b-81ed-83a3e9f5f696"]}],"mendeley":{"formattedCitation":"[28]","plainTextFormattedCitation":"[28]","previouslyFormattedCitation":"[28]"},"properties":{"noteIndex":0},"schema":"https://github.com/citation-style-language/schema/raw/master/csl-citation.json"}</w:instrText>
      </w:r>
      <w:r w:rsidR="0035482B">
        <w:rPr>
          <w:color w:val="000000"/>
          <w:shd w:val="clear" w:color="auto" w:fill="FFFFFF"/>
        </w:rPr>
        <w:fldChar w:fldCharType="separate"/>
      </w:r>
      <w:r w:rsidR="008646C2" w:rsidRPr="008646C2">
        <w:rPr>
          <w:noProof/>
          <w:color w:val="000000"/>
          <w:shd w:val="clear" w:color="auto" w:fill="FFFFFF"/>
        </w:rPr>
        <w:t>[28]</w:t>
      </w:r>
      <w:r w:rsidR="0035482B">
        <w:rPr>
          <w:color w:val="000000"/>
          <w:shd w:val="clear" w:color="auto" w:fill="FFFFFF"/>
        </w:rPr>
        <w:fldChar w:fldCharType="end"/>
      </w:r>
      <w:r w:rsidR="0035482B">
        <w:rPr>
          <w:color w:val="000000"/>
          <w:shd w:val="clear" w:color="auto" w:fill="FFFFFF"/>
        </w:rPr>
        <w:t>.</w:t>
      </w:r>
    </w:p>
    <w:p w14:paraId="60F18BC1" w14:textId="74224301" w:rsidR="002309AB" w:rsidRPr="009C447E" w:rsidRDefault="00522DEE" w:rsidP="003F2252">
      <w:pPr>
        <w:pStyle w:val="Heading3"/>
        <w:spacing w:line="480" w:lineRule="auto"/>
        <w:rPr>
          <w:color w:val="auto"/>
        </w:rPr>
      </w:pPr>
      <w:bookmarkStart w:id="16" w:name="_Toc195504840"/>
      <w:r w:rsidRPr="009C447E">
        <w:rPr>
          <w:color w:val="auto"/>
        </w:rPr>
        <w:t>Papan peringkat (</w:t>
      </w:r>
      <w:r w:rsidR="00967504" w:rsidRPr="00967504">
        <w:rPr>
          <w:i/>
          <w:iCs/>
          <w:color w:val="auto"/>
        </w:rPr>
        <w:t>Leaderboard</w:t>
      </w:r>
      <w:r w:rsidRPr="009C447E">
        <w:rPr>
          <w:color w:val="auto"/>
        </w:rPr>
        <w:t>)</w:t>
      </w:r>
      <w:bookmarkStart w:id="17" w:name="_Toc187422993"/>
      <w:bookmarkEnd w:id="16"/>
    </w:p>
    <w:p w14:paraId="7FA4CB71" w14:textId="4AE77FCA" w:rsidR="002309AB" w:rsidRDefault="00967504" w:rsidP="003F2252">
      <w:pPr>
        <w:spacing w:after="0"/>
      </w:pPr>
      <w:r w:rsidRPr="00967504">
        <w:rPr>
          <w:i/>
          <w:iCs/>
          <w:shd w:val="clear" w:color="auto" w:fill="FFFFFF"/>
        </w:rPr>
        <w:t>Leaderboard</w:t>
      </w:r>
      <w:r w:rsidR="00076194" w:rsidRPr="002309AB">
        <w:rPr>
          <w:i/>
          <w:iCs/>
          <w:shd w:val="clear" w:color="auto" w:fill="FFFFFF"/>
        </w:rPr>
        <w:t xml:space="preserve"> </w:t>
      </w:r>
      <w:r w:rsidR="00076194" w:rsidRPr="002309AB">
        <w:rPr>
          <w:shd w:val="clear" w:color="auto" w:fill="FFFFFF"/>
        </w:rPr>
        <w:t xml:space="preserve">adalah sebuah alat visual yang berfungsi untuk menampilkan peringkat </w:t>
      </w:r>
      <w:r w:rsidR="0027413B">
        <w:rPr>
          <w:shd w:val="clear" w:color="auto" w:fill="FFFFFF"/>
        </w:rPr>
        <w:t>pengguna</w:t>
      </w:r>
      <w:r w:rsidR="00076194" w:rsidRPr="002309AB">
        <w:rPr>
          <w:shd w:val="clear" w:color="auto" w:fill="FFFFFF"/>
        </w:rPr>
        <w:t xml:space="preserve"> berdasarkan jumlah poin yang telah mereka kumpulkan dalam suatu aktivitas atau sistem</w:t>
      </w:r>
      <w:r w:rsidR="00212806">
        <w:rPr>
          <w:shd w:val="clear" w:color="auto" w:fill="FFFFFF"/>
        </w:rPr>
        <w:t xml:space="preserve"> </w:t>
      </w:r>
      <w:r w:rsidR="00212806">
        <w:rPr>
          <w:shd w:val="clear" w:color="auto" w:fill="FFFFFF"/>
        </w:rPr>
        <w:fldChar w:fldCharType="begin" w:fldLock="1"/>
      </w:r>
      <w:r w:rsidR="00030947">
        <w:rPr>
          <w:shd w:val="clear" w:color="auto" w:fill="FFFFFF"/>
        </w:rPr>
        <w:instrText>ADDIN CSL_CITATION {"citationItems":[{"id":"ITEM-1","itemData":{"DOI":"10.5121/ijma.2024.16502","author":[{"dropping-particle":"","family":"Map","given":"A Road","non-dropping-particle":"","parse-names":false,"suffix":""}],"id":"ITEM-1","issue":"December","issued":{"date-parts":[["2024"]]},"title":"A dvancing C ivic L earning and E ngagement in D emocracy","type":"article-journal"},"uris":["http://www.mendeley.com/documents/?uuid=3efacb1f-3588-482c-a9c6-92e7b3bd0651"]}],"mendeley":{"formattedCitation":"[22]","plainTextFormattedCitation":"[22]","previouslyFormattedCitation":"[22]"},"properties":{"noteIndex":0},"schema":"https://github.com/citation-style-language/schema/raw/master/csl-citation.json"}</w:instrText>
      </w:r>
      <w:r w:rsidR="00212806">
        <w:rPr>
          <w:shd w:val="clear" w:color="auto" w:fill="FFFFFF"/>
        </w:rPr>
        <w:fldChar w:fldCharType="separate"/>
      </w:r>
      <w:r w:rsidR="008646C2" w:rsidRPr="008646C2">
        <w:rPr>
          <w:noProof/>
          <w:shd w:val="clear" w:color="auto" w:fill="FFFFFF"/>
        </w:rPr>
        <w:t>[22]</w:t>
      </w:r>
      <w:r w:rsidR="00212806">
        <w:rPr>
          <w:shd w:val="clear" w:color="auto" w:fill="FFFFFF"/>
        </w:rPr>
        <w:fldChar w:fldCharType="end"/>
      </w:r>
      <w:r w:rsidR="00076194" w:rsidRPr="002309AB">
        <w:rPr>
          <w:shd w:val="clear" w:color="auto" w:fill="FFFFFF"/>
        </w:rPr>
        <w:t xml:space="preserve">. Elemen ini memainkan peran penting dalam meningkatkan motivasi </w:t>
      </w:r>
      <w:r w:rsidR="0027413B">
        <w:rPr>
          <w:shd w:val="clear" w:color="auto" w:fill="FFFFFF"/>
        </w:rPr>
        <w:t>pengguna</w:t>
      </w:r>
      <w:r w:rsidR="00076194" w:rsidRPr="002309AB">
        <w:rPr>
          <w:shd w:val="clear" w:color="auto" w:fill="FFFFFF"/>
        </w:rPr>
        <w:t xml:space="preserve"> dengan menciptakan lingkungan yang kompetitif secara sehat. </w:t>
      </w:r>
      <w:r w:rsidRPr="00967504">
        <w:rPr>
          <w:i/>
          <w:iCs/>
          <w:shd w:val="clear" w:color="auto" w:fill="FFFFFF"/>
        </w:rPr>
        <w:t>Leaderboard</w:t>
      </w:r>
      <w:r w:rsidR="00076194" w:rsidRPr="002309AB">
        <w:rPr>
          <w:i/>
          <w:iCs/>
          <w:shd w:val="clear" w:color="auto" w:fill="FFFFFF"/>
        </w:rPr>
        <w:t xml:space="preserve"> </w:t>
      </w:r>
      <w:r w:rsidR="00076194" w:rsidRPr="002309AB">
        <w:rPr>
          <w:shd w:val="clear" w:color="auto" w:fill="FFFFFF"/>
        </w:rPr>
        <w:t xml:space="preserve">memberikan insentif sosial melalui pengakuan terhadap usaha dan pencapaian </w:t>
      </w:r>
      <w:r w:rsidR="0027413B">
        <w:rPr>
          <w:shd w:val="clear" w:color="auto" w:fill="FFFFFF"/>
        </w:rPr>
        <w:t>pengguna</w:t>
      </w:r>
      <w:r w:rsidR="00076194" w:rsidRPr="002309AB">
        <w:rPr>
          <w:shd w:val="clear" w:color="auto" w:fill="FFFFFF"/>
        </w:rPr>
        <w:t>, yang mendorong mereka untuk terus memperbaiki performa dan tetap aktif terlibat. Penelitian yang dilakukan</w:t>
      </w:r>
      <w:r w:rsidR="00EB5EEA">
        <w:rPr>
          <w:shd w:val="clear" w:color="auto" w:fill="FFFFFF"/>
        </w:rPr>
        <w:t xml:space="preserve"> </w:t>
      </w:r>
      <w:r w:rsidR="00EB5EEA">
        <w:rPr>
          <w:shd w:val="clear" w:color="auto" w:fill="FFFFFF"/>
        </w:rPr>
        <w:fldChar w:fldCharType="begin" w:fldLock="1"/>
      </w:r>
      <w:r w:rsidR="00030947">
        <w:rPr>
          <w:shd w:val="clear" w:color="auto" w:fill="FFFFFF"/>
        </w:rPr>
        <w:instrText>ADDIN CSL_CITATION {"citationItems":[{"id":"ITEM-1","itemData":{"DOI":"10.5121/ijma.2024.16502","author":[{"dropping-particle":"","family":"Map","given":"A Road","non-dropping-particle":"","parse-names":false,"suffix":""}],"id":"ITEM-1","issue":"October","issued":{"date-parts":[["2024"]]},"title":"A dvancing C ivic L earning and E ngagement in D emocracy","type":"article-journal"},"uris":["http://www.mendeley.com/documents/?uuid=274c21e8-e297-4c4d-ac77-78155220b8b0"]}],"mendeley":{"formattedCitation":"[29]","plainTextFormattedCitation":"[29]","previouslyFormattedCitation":"[29]"},"properties":{"noteIndex":0},"schema":"https://github.com/citation-style-language/schema/raw/master/csl-citation.json"}</w:instrText>
      </w:r>
      <w:r w:rsidR="00EB5EEA">
        <w:rPr>
          <w:shd w:val="clear" w:color="auto" w:fill="FFFFFF"/>
        </w:rPr>
        <w:fldChar w:fldCharType="separate"/>
      </w:r>
      <w:r w:rsidR="008646C2" w:rsidRPr="008646C2">
        <w:rPr>
          <w:noProof/>
          <w:shd w:val="clear" w:color="auto" w:fill="FFFFFF"/>
        </w:rPr>
        <w:t>[29]</w:t>
      </w:r>
      <w:r w:rsidR="00EB5EEA">
        <w:rPr>
          <w:shd w:val="clear" w:color="auto" w:fill="FFFFFF"/>
        </w:rPr>
        <w:fldChar w:fldCharType="end"/>
      </w:r>
      <w:r w:rsidR="00076194" w:rsidRPr="002309AB">
        <w:rPr>
          <w:shd w:val="clear" w:color="auto" w:fill="FFFFFF"/>
        </w:rPr>
        <w:t xml:space="preserve"> menunjukkan bahwa </w:t>
      </w:r>
      <w:r w:rsidRPr="00967504">
        <w:rPr>
          <w:i/>
          <w:iCs/>
          <w:shd w:val="clear" w:color="auto" w:fill="FFFFFF"/>
        </w:rPr>
        <w:t>leaderboard</w:t>
      </w:r>
      <w:r w:rsidR="00076194" w:rsidRPr="002309AB">
        <w:rPr>
          <w:shd w:val="clear" w:color="auto" w:fill="FFFFFF"/>
        </w:rPr>
        <w:t xml:space="preserve"> dapat meningkatkan keterlibatan </w:t>
      </w:r>
      <w:r w:rsidR="0027413B">
        <w:rPr>
          <w:shd w:val="clear" w:color="auto" w:fill="FFFFFF"/>
        </w:rPr>
        <w:t>pengguna</w:t>
      </w:r>
      <w:r w:rsidR="00076194" w:rsidRPr="002309AB">
        <w:rPr>
          <w:shd w:val="clear" w:color="auto" w:fill="FFFFFF"/>
        </w:rPr>
        <w:t xml:space="preserve"> secara signifikan, hingga 50%, terutama jika dirancang dengan mempertimbangkan transparansi dan relevansi. Efektivitas </w:t>
      </w:r>
      <w:r w:rsidRPr="00967504">
        <w:rPr>
          <w:i/>
          <w:iCs/>
          <w:shd w:val="clear" w:color="auto" w:fill="FFFFFF"/>
        </w:rPr>
        <w:t>leaderboard</w:t>
      </w:r>
      <w:r w:rsidR="00076194" w:rsidRPr="002309AB">
        <w:rPr>
          <w:i/>
          <w:iCs/>
          <w:shd w:val="clear" w:color="auto" w:fill="FFFFFF"/>
        </w:rPr>
        <w:t xml:space="preserve"> </w:t>
      </w:r>
      <w:r w:rsidR="00076194" w:rsidRPr="002309AB">
        <w:rPr>
          <w:shd w:val="clear" w:color="auto" w:fill="FFFFFF"/>
        </w:rPr>
        <w:t xml:space="preserve">terutama berasal dari dua mekanisme psikologis. </w:t>
      </w:r>
    </w:p>
    <w:p w14:paraId="7448078A" w14:textId="62EEFE4D" w:rsidR="00076194" w:rsidRPr="002309AB" w:rsidRDefault="00076194" w:rsidP="00662A9A">
      <w:pPr>
        <w:spacing w:after="0"/>
      </w:pPr>
      <w:r>
        <w:rPr>
          <w:shd w:val="clear" w:color="auto" w:fill="FFFFFF"/>
        </w:rPr>
        <w:t>Pengakuan</w:t>
      </w:r>
      <w:r w:rsidR="008608D9">
        <w:rPr>
          <w:shd w:val="clear" w:color="auto" w:fill="FFFFFF"/>
        </w:rPr>
        <w:t xml:space="preserve"> </w:t>
      </w:r>
      <w:r>
        <w:rPr>
          <w:shd w:val="clear" w:color="auto" w:fill="FFFFFF"/>
        </w:rPr>
        <w:t xml:space="preserve">yang diberikan kepada </w:t>
      </w:r>
      <w:r w:rsidR="0027413B">
        <w:rPr>
          <w:shd w:val="clear" w:color="auto" w:fill="FFFFFF"/>
        </w:rPr>
        <w:t>pengguna</w:t>
      </w:r>
      <w:r>
        <w:rPr>
          <w:shd w:val="clear" w:color="auto" w:fill="FFFFFF"/>
        </w:rPr>
        <w:t xml:space="preserve"> di peringkat atas menciptakan rasa pencapaian dan penghargaan, yang memperkuat motivasi intrinsik mereka untuk tetap berpartisipasi. Motivasi kompetitif mendorong </w:t>
      </w:r>
      <w:r w:rsidR="0027413B">
        <w:rPr>
          <w:shd w:val="clear" w:color="auto" w:fill="FFFFFF"/>
        </w:rPr>
        <w:t>pengguna</w:t>
      </w:r>
      <w:r>
        <w:rPr>
          <w:shd w:val="clear" w:color="auto" w:fill="FFFFFF"/>
        </w:rPr>
        <w:t xml:space="preserve"> di peringkat bawah untuk meningkatkan usaha mereka agar dapat naik ke posisi yang lebih tinggi, menciptakan dinamika kompetisi yang konstruktif</w:t>
      </w:r>
      <w:r w:rsidR="00B917BA">
        <w:rPr>
          <w:shd w:val="clear" w:color="auto" w:fill="FFFFFF"/>
        </w:rPr>
        <w:t xml:space="preserve"> </w:t>
      </w:r>
      <w:r w:rsidR="00B917BA">
        <w:rPr>
          <w:shd w:val="clear" w:color="auto" w:fill="FFFFFF"/>
        </w:rPr>
        <w:fldChar w:fldCharType="begin" w:fldLock="1"/>
      </w:r>
      <w:r w:rsidR="00030947">
        <w:rPr>
          <w:shd w:val="clear" w:color="auto" w:fill="FFFFFF"/>
        </w:rPr>
        <w:instrText>ADDIN CSL_CITATION {"citationItems":[{"id":"ITEM-1","itemData":{"author":[{"dropping-particle":"","family":"Applications","given":"Delivery","non-dropping-particle":"","parse-names":false,"suffix":""}],"id":"ITEM-1","issue":"May","issued":{"date-parts":[["2024"]]},"title":"Gamification Elements in Food Delivery Applications Exploring the Impact of Gamification Elements in Food","type":"article-journal"},"uris":["http://www.mendeley.com/documents/?uuid=ed53c12f-cd9b-45e1-9629-3838916242fc"]}],"mendeley":{"formattedCitation":"[30]","plainTextFormattedCitation":"[30]","previouslyFormattedCitation":"[30]"},"properties":{"noteIndex":0},"schema":"https://github.com/citation-style-language/schema/raw/master/csl-citation.json"}</w:instrText>
      </w:r>
      <w:r w:rsidR="00B917BA">
        <w:rPr>
          <w:shd w:val="clear" w:color="auto" w:fill="FFFFFF"/>
        </w:rPr>
        <w:fldChar w:fldCharType="separate"/>
      </w:r>
      <w:r w:rsidR="008646C2" w:rsidRPr="008646C2">
        <w:rPr>
          <w:noProof/>
          <w:shd w:val="clear" w:color="auto" w:fill="FFFFFF"/>
        </w:rPr>
        <w:t>[30]</w:t>
      </w:r>
      <w:r w:rsidR="00B917BA">
        <w:rPr>
          <w:shd w:val="clear" w:color="auto" w:fill="FFFFFF"/>
        </w:rPr>
        <w:fldChar w:fldCharType="end"/>
      </w:r>
      <w:r>
        <w:rPr>
          <w:shd w:val="clear" w:color="auto" w:fill="FFFFFF"/>
        </w:rPr>
        <w:t xml:space="preserve">. Dengan desain yang tepat, </w:t>
      </w:r>
      <w:r w:rsidR="00967504" w:rsidRPr="00967504">
        <w:rPr>
          <w:i/>
          <w:iCs/>
          <w:shd w:val="clear" w:color="auto" w:fill="FFFFFF"/>
        </w:rPr>
        <w:t>leaderboard</w:t>
      </w:r>
      <w:r>
        <w:rPr>
          <w:shd w:val="clear" w:color="auto" w:fill="FFFFFF"/>
        </w:rPr>
        <w:t xml:space="preserve"> tidak hanya berfungsi sebagai alat kompetitif tetapi juga sebagai sarana untuk mendorong kolaborasi, pengakuan sosial, dan motivasi berkelanjutan di antara </w:t>
      </w:r>
      <w:r w:rsidR="0027413B">
        <w:rPr>
          <w:shd w:val="clear" w:color="auto" w:fill="FFFFFF"/>
        </w:rPr>
        <w:t>pengguna</w:t>
      </w:r>
      <w:r w:rsidR="00D176D1">
        <w:rPr>
          <w:shd w:val="clear" w:color="auto" w:fill="FFFFFF"/>
        </w:rPr>
        <w:t xml:space="preserve"> </w:t>
      </w:r>
      <w:r w:rsidR="00D176D1">
        <w:rPr>
          <w:shd w:val="clear" w:color="auto" w:fill="FFFFFF"/>
        </w:rPr>
        <w:fldChar w:fldCharType="begin" w:fldLock="1"/>
      </w:r>
      <w:r w:rsidR="00030947">
        <w:rPr>
          <w:shd w:val="clear" w:color="auto" w:fill="FFFFFF"/>
        </w:rPr>
        <w:instrText>ADDIN CSL_CITATION {"citationItems":[{"id":"ITEM-1","itemData":{"author":[{"dropping-particle":"","family":"Mary","given":"Britney Johnson","non-dropping-particle":"","parse-names":false,"suffix":""}],"id":"ITEM-1","issue":"December","issued":{"date-parts":[["2024"]]},"title":"Improving Student Engagement Through Active Learning Incorporating Gamification in the Flipped Classroom Approach . Abstract :","type":"article-journal"},"uris":["http://www.mendeley.com/documents/?uuid=4e3b8a5c-d1b4-4835-9f0b-13b29da427e6"]}],"mendeley":{"formattedCitation":"[31]","plainTextFormattedCitation":"[31]","previouslyFormattedCitation":"[31]"},"properties":{"noteIndex":0},"schema":"https://github.com/citation-style-language/schema/raw/master/csl-citation.json"}</w:instrText>
      </w:r>
      <w:r w:rsidR="00D176D1">
        <w:rPr>
          <w:shd w:val="clear" w:color="auto" w:fill="FFFFFF"/>
        </w:rPr>
        <w:fldChar w:fldCharType="separate"/>
      </w:r>
      <w:r w:rsidR="008646C2" w:rsidRPr="008646C2">
        <w:rPr>
          <w:noProof/>
          <w:shd w:val="clear" w:color="auto" w:fill="FFFFFF"/>
        </w:rPr>
        <w:t>[31]</w:t>
      </w:r>
      <w:r w:rsidR="00D176D1">
        <w:rPr>
          <w:shd w:val="clear" w:color="auto" w:fill="FFFFFF"/>
        </w:rPr>
        <w:fldChar w:fldCharType="end"/>
      </w:r>
      <w:r>
        <w:rPr>
          <w:shd w:val="clear" w:color="auto" w:fill="FFFFFF"/>
        </w:rPr>
        <w:t xml:space="preserve">. Hal ini membuat </w:t>
      </w:r>
      <w:r w:rsidR="00967504" w:rsidRPr="00967504">
        <w:rPr>
          <w:i/>
          <w:iCs/>
          <w:shd w:val="clear" w:color="auto" w:fill="FFFFFF"/>
        </w:rPr>
        <w:t>leaderboard</w:t>
      </w:r>
      <w:r>
        <w:rPr>
          <w:i/>
          <w:iCs/>
          <w:shd w:val="clear" w:color="auto" w:fill="FFFFFF"/>
        </w:rPr>
        <w:t xml:space="preserve"> </w:t>
      </w:r>
      <w:r>
        <w:rPr>
          <w:shd w:val="clear" w:color="auto" w:fill="FFFFFF"/>
        </w:rPr>
        <w:t xml:space="preserve">menjadi salah satu elemen </w:t>
      </w:r>
      <w:r w:rsidR="008635B1" w:rsidRPr="008635B1">
        <w:rPr>
          <w:i/>
          <w:iCs/>
          <w:shd w:val="clear" w:color="auto" w:fill="FFFFFF"/>
        </w:rPr>
        <w:t>gamification</w:t>
      </w:r>
      <w:r>
        <w:rPr>
          <w:shd w:val="clear" w:color="auto" w:fill="FFFFFF"/>
        </w:rPr>
        <w:t xml:space="preserve"> yang sangat efektif </w:t>
      </w:r>
      <w:r w:rsidRPr="00BC4CC2">
        <w:rPr>
          <w:shd w:val="clear" w:color="auto" w:fill="FFFFFF"/>
        </w:rPr>
        <w:t xml:space="preserve">dalam meningkatkan keterlibatan dan hasil belajar </w:t>
      </w:r>
      <w:r w:rsidR="0027413B">
        <w:rPr>
          <w:shd w:val="clear" w:color="auto" w:fill="FFFFFF"/>
        </w:rPr>
        <w:t>pengguna</w:t>
      </w:r>
      <w:r w:rsidRPr="00BC4CC2">
        <w:rPr>
          <w:shd w:val="clear" w:color="auto" w:fill="FFFFFF"/>
        </w:rPr>
        <w:t xml:space="preserve"> dalam berbagai konteks, termasuk </w:t>
      </w:r>
      <w:r w:rsidRPr="00BC4CC2">
        <w:t>pendidikan</w:t>
      </w:r>
      <w:bookmarkEnd w:id="17"/>
      <w:r w:rsidR="00D176D1">
        <w:t xml:space="preserve"> </w:t>
      </w:r>
      <w:r w:rsidR="00D176D1">
        <w:fldChar w:fldCharType="begin" w:fldLock="1"/>
      </w:r>
      <w:r w:rsidR="00030947">
        <w:instrText>ADDIN CSL_CITATION {"citationItems":[{"id":"ITEM-1","itemData":{"DOI":"10.3390/su12093801","ISSN":"20711050","abstract":"Gamification in education refers to the introduction of game elements in the design of learning processes. Our gamification approach was based on the self-determination theory. According to this theory, people need to have competence, social connectedness, and autonomy in order to feel determined to perform certain activities. We aimed to investigate the effects of teaching presence in online gamification on sustainability learning and self-determination as well as identify the driving factors and barriers to sustaining students' participation in online gamified activity. A mobile application called JouleBug was used. It contains game elements and aims to encourage pro-environmental behaviours. Our quasi-experimental design included two university courses (as control and treatment groups) on sustainable education with 48 participants. Both groups worked with JouleBug, whereas the treatment group was also supported by their teacher's teaching presence. To establish online teaching presence, the teacher shares the students' leader board rankings, acknowledges the students' achievements, and give comments and feedback on students' activities in the chatting group twice a week. Sustainability knowledge and pro-environmental behaviour were measured through survey. Students' performance in the gamified activities was measured through collected points in the JouleBug application. The drivers and barriers to sustaining the students' participation in JouleBug activities were identified through focus group interviews and students' reflection writing. We found there were significant differences in the sustainability knowledge, pro-environmental behaviour, and performance between the treatment and control groups. The Cohen's d effect size value obtained for the treatment on sustainability knowledge, pro-environmental behaviour, and students' performance indicates a large effect as well. Focus group interviews with the participants and the students' reflection writings revealed that the driving factors in sustaining the participation in the gamified activities in the application are recognition by teachers and peers, competition, and sense of belonging to a group. Meanwhile, the barriers to sustaining participation in online gamification are time constraints, boredom caused by lack of social interaction, and boredom caused by activity repetition and activity's inappropriate level of difficulty. The conclusion is the teacher plays a role as an agent in this online ga…","author":[{"dropping-particle":"","family":"Mahmud","given":"Siti Nur Diyana","non-dropping-particle":"","parse-names":false,"suffix":""},{"dropping-particle":"","family":"Husnin","given":"Hazrati","non-dropping-particle":"","parse-names":false,"suffix":""},{"dropping-particle":"","family":"Soh","given":"Tuan Mastura Tuan","non-dropping-particle":"","parse-names":false,"suffix":""}],"container-title":"Sustainability (Switzerland)","id":"ITEM-1","issue":"9","issued":{"date-parts":[["2020"]]},"page":"1-17","title":"Teaching presence in online gamified education for sustainability learning","type":"article-journal","volume":"12"},"uris":["http://www.mendeley.com/documents/?uuid=1290d02a-2275-4092-9941-2cb66533eb03"]}],"mendeley":{"formattedCitation":"[32]","plainTextFormattedCitation":"[32]","previouslyFormattedCitation":"[32]"},"properties":{"noteIndex":0},"schema":"https://github.com/citation-style-language/schema/raw/master/csl-citation.json"}</w:instrText>
      </w:r>
      <w:r w:rsidR="00D176D1">
        <w:fldChar w:fldCharType="separate"/>
      </w:r>
      <w:r w:rsidR="008646C2" w:rsidRPr="008646C2">
        <w:rPr>
          <w:noProof/>
        </w:rPr>
        <w:t>[32]</w:t>
      </w:r>
      <w:r w:rsidR="00D176D1">
        <w:fldChar w:fldCharType="end"/>
      </w:r>
      <w:r w:rsidR="00B917BA">
        <w:t>.</w:t>
      </w:r>
    </w:p>
    <w:p w14:paraId="0D73D1DA" w14:textId="28D41C5E" w:rsidR="00F361A2" w:rsidRPr="009C447E" w:rsidRDefault="00582B36" w:rsidP="003F2252">
      <w:pPr>
        <w:pStyle w:val="Heading3"/>
        <w:spacing w:line="480" w:lineRule="auto"/>
        <w:rPr>
          <w:i/>
          <w:iCs/>
          <w:color w:val="auto"/>
        </w:rPr>
      </w:pPr>
      <w:bookmarkStart w:id="18" w:name="_Toc195504841"/>
      <w:r w:rsidRPr="00582B36">
        <w:rPr>
          <w:i/>
          <w:iCs/>
          <w:color w:val="auto"/>
        </w:rPr>
        <w:t>Time</w:t>
      </w:r>
      <w:bookmarkEnd w:id="18"/>
    </w:p>
    <w:p w14:paraId="48B86F80" w14:textId="38587505" w:rsidR="00F361A2" w:rsidRDefault="00582B36" w:rsidP="003B2475">
      <w:r w:rsidRPr="00582B36">
        <w:rPr>
          <w:i/>
          <w:iCs/>
        </w:rPr>
        <w:t>Time</w:t>
      </w:r>
      <w:r w:rsidR="001B218F">
        <w:t xml:space="preserve"> dalam </w:t>
      </w:r>
      <w:r w:rsidR="00FB7BCA" w:rsidRPr="00662A9A">
        <w:rPr>
          <w:i/>
          <w:iCs/>
        </w:rPr>
        <w:t>gamification</w:t>
      </w:r>
      <w:r w:rsidR="001B218F" w:rsidRPr="00662A9A">
        <w:rPr>
          <w:i/>
          <w:iCs/>
        </w:rPr>
        <w:t xml:space="preserve"> </w:t>
      </w:r>
      <w:r w:rsidR="001B218F">
        <w:t xml:space="preserve">merujuk pada pengelolaan waktu sebagai elemen inti dalam menciptakan pengalaman yang menarik, menantang, dan memotivasi </w:t>
      </w:r>
      <w:r w:rsidR="0027413B">
        <w:t>pengguna</w:t>
      </w:r>
      <w:r w:rsidR="00133681">
        <w:t xml:space="preserve"> </w:t>
      </w:r>
      <w:r w:rsidR="00133681">
        <w:fldChar w:fldCharType="begin" w:fldLock="1"/>
      </w:r>
      <w:r w:rsidR="0006137A">
        <w:instrText>ADDIN CSL_CITATION {"citationItems":[{"id":"ITEM-1","itemData":{"DOI":"10.70715/jitcai.2024.v1.i1.002","author":[{"dropping-particle":"","family":"Winghart","given":"Hunter","non-dropping-particle":"","parse-names":false,"suffix":""},{"dropping-particle":"","family":"Park","given":"Winter","non-dropping-particle":"","parse-names":false,"suffix":""}],"id":"ITEM-1","issue":"November","issued":{"date-parts":[["2024"]]},"page":"8-17","title":"MageMemo MageMemo","type":"article-journal"},"uris":["http://www.mendeley.com/documents/?uuid=d07e3e1c-d0f9-4ad4-a99e-bc921b5a888c"]}],"mendeley":{"formattedCitation":"[33]","plainTextFormattedCitation":"[33]","previouslyFormattedCitation":"[33]"},"properties":{"noteIndex":0},"schema":"https://github.com/citation-style-language/schema/raw/master/csl-citation.json"}</w:instrText>
      </w:r>
      <w:r w:rsidR="00133681">
        <w:fldChar w:fldCharType="separate"/>
      </w:r>
      <w:r w:rsidR="00133681" w:rsidRPr="00133681">
        <w:rPr>
          <w:noProof/>
        </w:rPr>
        <w:t>[33]</w:t>
      </w:r>
      <w:r w:rsidR="00133681">
        <w:fldChar w:fldCharType="end"/>
      </w:r>
      <w:r w:rsidR="001B218F">
        <w:t xml:space="preserve">. Pendekatan berbasis waktu sering kali digunakan untuk mengatur alur permainan, menciptakan rasa urgensi, dan mendorong keterlibatan </w:t>
      </w:r>
      <w:r w:rsidR="0027413B">
        <w:t>pengguna</w:t>
      </w:r>
      <w:r w:rsidR="001B218F">
        <w:t xml:space="preserve"> secara berkelanjutan.</w:t>
      </w:r>
      <w:r w:rsidR="00275503">
        <w:t xml:space="preserve"> </w:t>
      </w:r>
      <w:r w:rsidR="00275503" w:rsidRPr="0038793A">
        <w:t xml:space="preserve">Penerapan waktu dalam </w:t>
      </w:r>
      <w:r w:rsidR="00275503" w:rsidRPr="00662A9A">
        <w:rPr>
          <w:i/>
          <w:iCs/>
        </w:rPr>
        <w:t>gamification</w:t>
      </w:r>
      <w:r w:rsidR="00275503" w:rsidRPr="0038793A">
        <w:t xml:space="preserve"> bergantung pada kebutuhan sistem dan tujuan spesifik yang ingin dicapai. Dengan memanfaatkan algoritma dan mekanisme berbasis waktu ini, pengembang dapat menciptakan pengalaman yang lebih menarik, menantang, dan memotivasi </w:t>
      </w:r>
      <w:r w:rsidR="0027413B">
        <w:t>pengguna</w:t>
      </w:r>
      <w:r w:rsidR="00275503" w:rsidRPr="0038793A">
        <w:t xml:space="preserve"> untuk tetap terlibat dan belajar secara konsisten</w:t>
      </w:r>
      <w:r w:rsidR="00275503">
        <w:t xml:space="preserve"> </w:t>
      </w:r>
      <w:r w:rsidR="00275503">
        <w:fldChar w:fldCharType="begin" w:fldLock="1"/>
      </w:r>
      <w:r w:rsidR="006A40C2">
        <w:instrText>ADDIN CSL_CITATION {"citationItems":[{"id":"ITEM-1","itemData":{"DOI":"10.1016/j.entcom.2024.100893","ISSN":"18759521","abstract":"Digital learning environments exhibiting spatial dimensions, such as VR experiences or virtual labs, have become increasingly common in recent years. At the same time, it is known that gamification, i.e., the application of game-like mechanisms, might support the motivational design of learning environments. However, so far, there seems to be no systematic overview on whether and how spatial dimensions are incorporated into gamification mechanisms. Accordingly, we conducted a systematic literature review to identify gamification mechanisms that use spatial dimensions. Out of 849 articles we finally included 11 articles found in the three databases ScienceDirect, IEEE, and ACM DL that conducted gamification in the context of spatial digital learning environments. For the most part, the gamification mechanisms used in these 11 articles did not relate to any spatial dimension. Conclusively, we state that there have been few approaches to gamification exploiting the spatial dimension. Given the limited findings in the literature, we propose developing a model to bridge existing gaps and support a structured approach to incorporating spatial dimensions into gamification mechanisms. Accordingly, we contribute to enhancing spatial digital learning environments with further motivational cues through spatial gamification mechanics.","author":[{"dropping-particle":"","family":"Das","given":"Sanghamitra","non-dropping-particle":"","parse-names":false,"suffix":""},{"dropping-particle":"","family":"Vaishnavi Nakshatram","given":"Sri","non-dropping-particle":"","parse-names":false,"suffix":""},{"dropping-particle":"","family":"Söbke","given":"Heinrich","non-dropping-particle":"","parse-names":false,"suffix":""},{"dropping-particle":"","family":"Baalsrud Hauge","given":"Jannicke","non-dropping-particle":"","parse-names":false,"suffix":""},{"dropping-particle":"","family":"Springer","given":"Christian","non-dropping-particle":"","parse-names":false,"suffix":""}],"container-title":"Entertainment Computing","id":"ITEM-1","issue":"July 2024","issued":{"date-parts":[["2025"]]},"title":"Towards gamification for spatial digital learning environments","type":"article-journal","volume":"52"},"uris":["http://www.mendeley.com/documents/?uuid=5136d2ab-c071-495a-98dc-4e7228664d7c"]}],"mendeley":{"formattedCitation":"[34]","plainTextFormattedCitation":"[34]","previouslyFormattedCitation":"[34]"},"properties":{"noteIndex":0},"schema":"https://github.com/citation-style-language/schema/raw/master/csl-citation.json"}</w:instrText>
      </w:r>
      <w:r w:rsidR="00275503">
        <w:fldChar w:fldCharType="separate"/>
      </w:r>
      <w:r w:rsidR="00275503" w:rsidRPr="00275503">
        <w:rPr>
          <w:noProof/>
        </w:rPr>
        <w:t>[34]</w:t>
      </w:r>
      <w:r w:rsidR="00275503">
        <w:fldChar w:fldCharType="end"/>
      </w:r>
      <w:r w:rsidR="00275503">
        <w:t>.</w:t>
      </w:r>
    </w:p>
    <w:p w14:paraId="632FAE3F" w14:textId="5690063F" w:rsidR="00773750" w:rsidRPr="00662A9A" w:rsidRDefault="00773750" w:rsidP="00662A9A">
      <w:pPr>
        <w:rPr>
          <w:i/>
          <w:iCs/>
        </w:rPr>
      </w:pPr>
      <w:r>
        <w:t xml:space="preserve">Dalam penerapan </w:t>
      </w:r>
      <w:r w:rsidR="00FB7BCA" w:rsidRPr="00662A9A">
        <w:rPr>
          <w:i/>
          <w:iCs/>
        </w:rPr>
        <w:t>gamification</w:t>
      </w:r>
      <w:r w:rsidRPr="00662A9A">
        <w:rPr>
          <w:i/>
          <w:iCs/>
        </w:rPr>
        <w:t>,</w:t>
      </w:r>
      <w:r>
        <w:t xml:space="preserve"> waktu dapat dimanfaatkan melalui berbagai mekanisme, seperti tantangan berbasisis waktu</w:t>
      </w:r>
      <w:r w:rsidR="005A0940">
        <w:t xml:space="preserve">, penghitung mundur. Berikut ini penjelasan tentang beberapa algoritma atau pendekatan yang berkaitan dengan pengelolaan waktu dalam </w:t>
      </w:r>
      <w:r w:rsidR="00FB7BCA" w:rsidRPr="00662A9A">
        <w:rPr>
          <w:i/>
          <w:iCs/>
        </w:rPr>
        <w:t>gamification</w:t>
      </w:r>
      <w:r w:rsidR="005A0940">
        <w:t>:</w:t>
      </w:r>
    </w:p>
    <w:p w14:paraId="68548D95" w14:textId="0123736B" w:rsidR="000A6CDC" w:rsidRPr="000A6CDC" w:rsidRDefault="00582B36" w:rsidP="000A6CDC">
      <w:pPr>
        <w:pStyle w:val="ListParagraph"/>
        <w:numPr>
          <w:ilvl w:val="1"/>
          <w:numId w:val="3"/>
        </w:numPr>
        <w:ind w:left="540" w:hanging="270"/>
      </w:pPr>
      <w:r w:rsidRPr="00582B36">
        <w:rPr>
          <w:i/>
          <w:iCs/>
        </w:rPr>
        <w:t>Time</w:t>
      </w:r>
      <w:r w:rsidR="0002068F" w:rsidRPr="00662A9A">
        <w:rPr>
          <w:i/>
          <w:iCs/>
        </w:rPr>
        <w:t>-based Challenges</w:t>
      </w:r>
    </w:p>
    <w:p w14:paraId="6B7C6F20" w14:textId="16C9BD40" w:rsidR="0002068F" w:rsidRDefault="00582B36" w:rsidP="000A6CDC">
      <w:pPr>
        <w:pStyle w:val="ListParagraph"/>
        <w:ind w:left="540"/>
      </w:pPr>
      <w:r w:rsidRPr="00582B36">
        <w:rPr>
          <w:i/>
          <w:iCs/>
        </w:rPr>
        <w:t>Time</w:t>
      </w:r>
      <w:r w:rsidR="0002068F" w:rsidRPr="000A6CDC">
        <w:rPr>
          <w:i/>
          <w:iCs/>
        </w:rPr>
        <w:t xml:space="preserve">-based Challenges </w:t>
      </w:r>
      <w:r w:rsidR="0002068F">
        <w:t>adalah tugas atau tantangan yang harus diselesaikan dalam waktu tertentu</w:t>
      </w:r>
      <w:r w:rsidR="0006137A">
        <w:t xml:space="preserve"> </w:t>
      </w:r>
      <w:r w:rsidR="0006137A">
        <w:fldChar w:fldCharType="begin" w:fldLock="1"/>
      </w:r>
      <w:r w:rsidR="006A40C2">
        <w:instrText>ADDIN CSL_CITATION {"citationItems":[{"id":"ITEM-1","itemData":{"ISBN":"9781665436878","abstract":"Title from content provider.","author":[{"dropping-particle":"","family":"Cecotti","given":"Hubert","non-dropping-particle":"","parse-names":false,"suffix":""}],"id":"ITEM-1","issued":{"date-parts":[["2021"]]},"title":"2021 IEEE International Conference on Engineering, Technology &amp; Education (TALE).","type":"article-journal"},"uris":["http://www.mendeley.com/documents/?uuid=e8fb1bf9-81f9-4096-904d-8b22c53b1b99"]}],"mendeley":{"formattedCitation":"[35]","plainTextFormattedCitation":"[35]","previouslyFormattedCitation":"[35]"},"properties":{"noteIndex":0},"schema":"https://github.com/citation-style-language/schema/raw/master/csl-citation.json"}</w:instrText>
      </w:r>
      <w:r w:rsidR="0006137A">
        <w:fldChar w:fldCharType="separate"/>
      </w:r>
      <w:r w:rsidR="00275503" w:rsidRPr="00275503">
        <w:rPr>
          <w:noProof/>
        </w:rPr>
        <w:t>[35]</w:t>
      </w:r>
      <w:r w:rsidR="0006137A">
        <w:fldChar w:fldCharType="end"/>
      </w:r>
      <w:r w:rsidR="0002068F">
        <w:t xml:space="preserve">. Algoritma untuk jenis tantangan ini biasanya melibatkan pencatatan waktu </w:t>
      </w:r>
      <w:r w:rsidR="00B011A2">
        <w:t xml:space="preserve">mulai dan waktu selesai </w:t>
      </w:r>
      <w:r w:rsidR="0027413B">
        <w:t>pengguna</w:t>
      </w:r>
      <w:r w:rsidR="00B011A2">
        <w:t xml:space="preserve">. Setelah batas waktu tercapai, sistem memeriksa apakah </w:t>
      </w:r>
      <w:r w:rsidR="0027413B">
        <w:t>pengguna</w:t>
      </w:r>
      <w:r w:rsidR="00B011A2">
        <w:t xml:space="preserve"> telah memenuhi kriteria</w:t>
      </w:r>
      <w:r w:rsidR="001118AE">
        <w:t xml:space="preserve"> keberhasilan. </w:t>
      </w:r>
      <w:r w:rsidR="001118AE" w:rsidRPr="001118AE">
        <w:t xml:space="preserve">Jika ya, mereka melanjutkan ke tahap berikutnya, sedangkan jika tidak, mereka mungkin perlu mengulang tugas atau menerima konsekuensi tertentu. Pendekatan ini mendorong </w:t>
      </w:r>
      <w:r w:rsidR="0027413B">
        <w:t>pengguna</w:t>
      </w:r>
      <w:r w:rsidR="001118AE" w:rsidRPr="001118AE">
        <w:t xml:space="preserve"> untuk berpikir cepat dan efisien.</w:t>
      </w:r>
    </w:p>
    <w:p w14:paraId="06C521B5" w14:textId="3E193804" w:rsidR="000A6CDC" w:rsidRDefault="001118AE" w:rsidP="000A6CDC">
      <w:pPr>
        <w:pStyle w:val="ListParagraph"/>
        <w:numPr>
          <w:ilvl w:val="1"/>
          <w:numId w:val="3"/>
        </w:numPr>
        <w:ind w:left="540"/>
        <w:rPr>
          <w:i/>
          <w:iCs/>
        </w:rPr>
      </w:pPr>
      <w:r w:rsidRPr="000A6CDC">
        <w:rPr>
          <w:i/>
          <w:iCs/>
        </w:rPr>
        <w:t xml:space="preserve">Countdown </w:t>
      </w:r>
      <w:r w:rsidR="00582B36" w:rsidRPr="00582B36">
        <w:rPr>
          <w:i/>
          <w:iCs/>
        </w:rPr>
        <w:t>Time</w:t>
      </w:r>
      <w:r w:rsidRPr="000A6CDC">
        <w:rPr>
          <w:i/>
          <w:iCs/>
        </w:rPr>
        <w:t>r</w:t>
      </w:r>
    </w:p>
    <w:p w14:paraId="1FC016AA" w14:textId="20774D30" w:rsidR="0002068F" w:rsidRPr="000A6CDC" w:rsidRDefault="0027413B" w:rsidP="000A6CDC">
      <w:pPr>
        <w:pStyle w:val="ListParagraph"/>
        <w:ind w:left="540"/>
        <w:rPr>
          <w:i/>
          <w:iCs/>
        </w:rPr>
      </w:pPr>
      <w:r>
        <w:t>pengguna</w:t>
      </w:r>
      <w:r w:rsidR="00E719C1" w:rsidRPr="00E719C1">
        <w:t>an penghitung mundur adalah cara untuk menciptakan rasa urgensi. Algoritma penghitung mundur memulai penghitungan dari angka tertentu (misalnya, 60 detik) dan terus menguranginya hingga mencapai nol</w:t>
      </w:r>
      <w:r w:rsidR="001E3A10">
        <w:t xml:space="preserve"> </w:t>
      </w:r>
      <w:r w:rsidR="001E3A10">
        <w:fldChar w:fldCharType="begin" w:fldLock="1"/>
      </w:r>
      <w:r w:rsidR="006A40C2">
        <w:instrText>ADDIN CSL_CITATION {"citationItems":[{"id":"ITEM-1","itemData":{"abstract":"… and strongly influenced by the needs of players. The addition of a … training targeted at children with dyslexia. The … are the core mechanics and the user interface. The formers are the …","author":[{"dropping-particle":"","family":"Menestrina","given":"Zeno","non-dropping-particle":"","parse-names":false,"suffix":""}],"id":"ITEM-1","issued":{"date-parts":[["2017"]]},"page":"173","title":"THE G3P FRAMEWORK guiding the design process of games for purpose","type":"article-journal"},"uris":["http://www.mendeley.com/documents/?uuid=951269a6-479e-405b-ba05-0009981f3713"]}],"mendeley":{"formattedCitation":"[36]","plainTextFormattedCitation":"[36]","previouslyFormattedCitation":"[36]"},"properties":{"noteIndex":0},"schema":"https://github.com/citation-style-language/schema/raw/master/csl-citation.json"}</w:instrText>
      </w:r>
      <w:r w:rsidR="001E3A10">
        <w:fldChar w:fldCharType="separate"/>
      </w:r>
      <w:r w:rsidR="00275503" w:rsidRPr="00275503">
        <w:rPr>
          <w:noProof/>
        </w:rPr>
        <w:t>[36]</w:t>
      </w:r>
      <w:r w:rsidR="001E3A10">
        <w:fldChar w:fldCharType="end"/>
      </w:r>
      <w:r w:rsidR="00E719C1" w:rsidRPr="00E719C1">
        <w:t xml:space="preserve">. Jika </w:t>
      </w:r>
      <w:r>
        <w:t>pengguna</w:t>
      </w:r>
      <w:r w:rsidR="00E719C1" w:rsidRPr="00E719C1">
        <w:t xml:space="preserve"> menyelesaikan tugas sebelum waktu habis, mereka dianggap berhasil. Jika tidak, sistem dapat memberikan notifikasi kegagalan atau menawarkan kesempatan ulang. </w:t>
      </w:r>
      <w:r>
        <w:t>pengguna</w:t>
      </w:r>
      <w:r w:rsidR="00E719C1" w:rsidRPr="00E719C1">
        <w:t xml:space="preserve">an penghitung mundur efektif dalam menarik perhatian </w:t>
      </w:r>
      <w:r>
        <w:t>pengguna</w:t>
      </w:r>
      <w:r w:rsidR="00E719C1" w:rsidRPr="00E719C1">
        <w:t xml:space="preserve"> dan meningkatkan fokus </w:t>
      </w:r>
      <w:r>
        <w:t>pengguna</w:t>
      </w:r>
      <w:r w:rsidR="00E719C1" w:rsidRPr="00E719C1">
        <w:t>.</w:t>
      </w:r>
    </w:p>
    <w:p w14:paraId="7A0A9668" w14:textId="17F239BF" w:rsidR="000A6CDC" w:rsidRDefault="00E719C1" w:rsidP="000A6CDC">
      <w:pPr>
        <w:pStyle w:val="ListParagraph"/>
        <w:numPr>
          <w:ilvl w:val="1"/>
          <w:numId w:val="3"/>
        </w:numPr>
        <w:ind w:left="540"/>
        <w:rPr>
          <w:i/>
          <w:iCs/>
        </w:rPr>
      </w:pPr>
      <w:r w:rsidRPr="00E719C1">
        <w:rPr>
          <w:i/>
          <w:iCs/>
        </w:rPr>
        <w:t xml:space="preserve">Session-based </w:t>
      </w:r>
      <w:r w:rsidR="00582B36" w:rsidRPr="00582B36">
        <w:rPr>
          <w:i/>
          <w:iCs/>
        </w:rPr>
        <w:t>Time</w:t>
      </w:r>
      <w:r w:rsidRPr="00E719C1">
        <w:rPr>
          <w:i/>
          <w:iCs/>
        </w:rPr>
        <w:t xml:space="preserve"> Tracking</w:t>
      </w:r>
    </w:p>
    <w:p w14:paraId="39806E2B" w14:textId="22EFE81F" w:rsidR="00E719C1" w:rsidRPr="000A6CDC" w:rsidRDefault="00E719C1" w:rsidP="000A6CDC">
      <w:pPr>
        <w:pStyle w:val="ListParagraph"/>
        <w:ind w:left="540"/>
        <w:rPr>
          <w:i/>
          <w:iCs/>
        </w:rPr>
      </w:pPr>
      <w:r w:rsidRPr="000A6CDC">
        <w:rPr>
          <w:i/>
          <w:iCs/>
        </w:rPr>
        <w:t xml:space="preserve">Session-based </w:t>
      </w:r>
      <w:r w:rsidR="00582B36" w:rsidRPr="00582B36">
        <w:rPr>
          <w:i/>
          <w:iCs/>
        </w:rPr>
        <w:t>time</w:t>
      </w:r>
      <w:r w:rsidRPr="000A6CDC">
        <w:rPr>
          <w:i/>
          <w:iCs/>
        </w:rPr>
        <w:t xml:space="preserve"> tracking</w:t>
      </w:r>
      <w:r w:rsidRPr="00E719C1">
        <w:t xml:space="preserve"> melibatkan pencatatan waktu yang dihabiskan </w:t>
      </w:r>
      <w:r w:rsidR="0027413B">
        <w:t>pengguna</w:t>
      </w:r>
      <w:r w:rsidRPr="00E719C1">
        <w:t xml:space="preserve"> untuk menyelesaikan tugas tertentu</w:t>
      </w:r>
      <w:r w:rsidR="001E3A10">
        <w:t xml:space="preserve"> </w:t>
      </w:r>
      <w:r w:rsidR="001E3A10">
        <w:fldChar w:fldCharType="begin" w:fldLock="1"/>
      </w:r>
      <w:r w:rsidR="006A40C2">
        <w:instrText>ADDIN CSL_CITATION {"citationItems":[{"id":"ITEM-1","itemData":{"DOI":"10.3390/s20247037","ISSN":"14248220","PMID":"33316916","abstract":"In recent years, we have witnessed a growing adoption of serious games in telerehabilitation by taking advantage of advanced multimedia technologies such as motion capture and virtual reality devices. Current serious game solutions for telerehabilitation suffer form lack of personalization and adaptiveness to patients’ needs and performance. This paper introduces “RehaBot”, a framework for adaptive generation of personalized serious games in the context of remote rehabilitation, using 3D motion tracking and virtual reality environments. A personalized and versatile gaming platform with embedded virtual assistants, called “Rehab bots”, is created. Utilizing these rehab bots, all workout session scenes will include a guide with various sets of motions to direct patients towards performing the prescribed exercises correctly. Furthermore, the rehab bots employ a robust technique to adjust the workout difficulty level in real-time to match the patients’ performance. This technique correlates and matches the patterns of the precalculated motions with patients’ motions to produce a highly engaging gamified workout experience. Moreover, multimodal insights are passed to the users pointing out the joints that did not perform as anticipated along with suggestions to improve the current performance. A clinical study was conducted on patients dealing with chronic neck pain to prove the usability and effectiveness of our adjunctive online physiotherapy solution. Ten participants used the serious gaming platform, while four participants performed the traditional procedure with an active program for neck pain relief, for two weeks (10 min, 10 sessions/2 weeks). Feasibility and user experience measures were collected, and the results of experiments show that patients found our game-based adaptive solution engaging and effective, and most of them could achieve high accuracy in performing the personalized prescribed therapies.","author":[{"dropping-particle":"","family":"Afyouni","given":"Imad","non-dropping-particle":"","parse-names":false,"suffix":""},{"dropping-particle":"","family":"Murad","given":"Abdullah","non-dropping-particle":"","parse-names":false,"suffix":""},{"dropping-particle":"","family":"Einea","given":"Anas","non-dropping-particle":"","parse-names":false,"suffix":""}],"container-title":"Sensors (Switzerland)","id":"ITEM-1","issue":"24","issued":{"date-parts":[["2020"]]},"page":"1-30","title":"Adaptive rehabilitation bots in serious games","type":"article-journal","volume":"20"},"uris":["http://www.mendeley.com/documents/?uuid=1a9d96f9-b6b1-4ba5-b53e-5caaaa2fd956"]}],"mendeley":{"formattedCitation":"[37]","plainTextFormattedCitation":"[37]","previouslyFormattedCitation":"[37]"},"properties":{"noteIndex":0},"schema":"https://github.com/citation-style-language/schema/raw/master/csl-citation.json"}</w:instrText>
      </w:r>
      <w:r w:rsidR="001E3A10">
        <w:fldChar w:fldCharType="separate"/>
      </w:r>
      <w:r w:rsidR="00275503" w:rsidRPr="00275503">
        <w:rPr>
          <w:noProof/>
        </w:rPr>
        <w:t>[37]</w:t>
      </w:r>
      <w:r w:rsidR="001E3A10">
        <w:fldChar w:fldCharType="end"/>
      </w:r>
      <w:r w:rsidRPr="00E719C1">
        <w:t>. Algoritma ini</w:t>
      </w:r>
      <w:r w:rsidR="00843E00">
        <w:t xml:space="preserve"> </w:t>
      </w:r>
      <w:r w:rsidRPr="00E719C1">
        <w:t xml:space="preserve">digunakan untuk memahami durasi sesi </w:t>
      </w:r>
      <w:r w:rsidR="0027413B">
        <w:t>pengguna</w:t>
      </w:r>
      <w:r w:rsidRPr="00E719C1">
        <w:t xml:space="preserve"> dan memberikan wawasan tentang seberapa efektif mereka memanfaatkan waktu. Jika </w:t>
      </w:r>
      <w:r w:rsidR="0027413B">
        <w:t>pengguna</w:t>
      </w:r>
      <w:r w:rsidRPr="00E719C1">
        <w:t xml:space="preserve"> melampaui waktu yang direkomendasikan, sistem dapat memberikan saran atau umpan balik untuk mengoptimalkan proses belajar.</w:t>
      </w:r>
    </w:p>
    <w:p w14:paraId="48771FF6" w14:textId="75BC02D7" w:rsidR="000A6CDC" w:rsidRDefault="00E719C1" w:rsidP="000A6CDC">
      <w:pPr>
        <w:pStyle w:val="ListParagraph"/>
        <w:numPr>
          <w:ilvl w:val="1"/>
          <w:numId w:val="3"/>
        </w:numPr>
        <w:ind w:left="540"/>
        <w:rPr>
          <w:i/>
          <w:iCs/>
        </w:rPr>
      </w:pPr>
      <w:r w:rsidRPr="00E719C1">
        <w:rPr>
          <w:i/>
          <w:iCs/>
        </w:rPr>
        <w:t xml:space="preserve">Dynamic Difficulty Adjustment (DDA) Based on </w:t>
      </w:r>
      <w:r w:rsidR="00582B36" w:rsidRPr="00582B36">
        <w:rPr>
          <w:i/>
          <w:iCs/>
        </w:rPr>
        <w:t>Time</w:t>
      </w:r>
    </w:p>
    <w:p w14:paraId="7F8913DF" w14:textId="0EC6F4D5" w:rsidR="0038793A" w:rsidRPr="000A6CDC" w:rsidRDefault="00E719C1" w:rsidP="000A6CDC">
      <w:pPr>
        <w:pStyle w:val="ListParagraph"/>
        <w:ind w:left="540"/>
        <w:rPr>
          <w:i/>
          <w:iCs/>
        </w:rPr>
      </w:pPr>
      <w:r w:rsidRPr="00E719C1">
        <w:t xml:space="preserve">Algoritma ini digunakan untuk menyesuaikan tingkat kesulitan tugas berdasarkan waktu penyelesaian </w:t>
      </w:r>
      <w:r w:rsidR="0027413B">
        <w:t>pengguna</w:t>
      </w:r>
      <w:r w:rsidR="00F601E6">
        <w:t xml:space="preserve"> </w:t>
      </w:r>
      <w:r w:rsidR="00F601E6">
        <w:fldChar w:fldCharType="begin" w:fldLock="1"/>
      </w:r>
      <w:r w:rsidR="006A40C2">
        <w:instrText>ADDIN CSL_CITATION {"citationItems":[{"id":"ITEM-1","itemData":{"DOI":"10.1145/3314183.3324988","ISBN":"9781450367110","abstract":"This paper introduces 'RehaBot', a framework for building adaptive serious games in the context of telerehabilitation. RehaBot takes advantage of 3D motion tracking and virtual reality devices, to develop an immersive and gamified telerehabilitation environment. A personalized and adaptive gaming system is developed, which allows patients to perform exercises with the help of embedded virtual assistants, hereafter called 'rehab bots', that are dynamically displayed within scenes to guide the patient through the different sets of gestures required to complete the session. These rehab bots have the ability to learn and adapt to the best level of difficulty in real-time based on the user performance. An intelligent alerting and automatic correction technique is incorporated within our engine, so that pre-calculated gesture patterns are correlated and matched with patients' gestures. Consequently, the system estimates the perceived difficulty of gestures by the patient, and automatically adjusts the game behavior to ensure a highly engaging and adaptive gaming experience. Furthermore, multimodal instructions are conveyed to users with details on joints that are not performing as expected, and to guide them towards improving the current gesture. A pilot study has been conducted to prove the usability and effectiveness of our adaptive physiotherapy solution.","author":[{"dropping-particle":"","family":"Afyouni","given":"Imad","non-dropping-particle":"","parse-names":false,"suffix":""},{"dropping-particle":"","family":"Einea","given":"Anas","non-dropping-particle":"","parse-names":false,"suffix":""},{"dropping-particle":"","family":"Murad","given":"Abdullah","non-dropping-particle":"","parse-names":false,"suffix":""}],"container-title":"ACM UMAP 2019 Adjunct - Adjunct Publication of the 27th Conference on User Modeling, Adaptation and Personalization","id":"ITEM-1","issue":"June","issued":{"date-parts":[["2019"]]},"page":"21-26","title":"Rehabot: Gamified virtual assistants towards adaptive telerehabilitation","type":"article-journal"},"uris":["http://www.mendeley.com/documents/?uuid=4421032f-3af2-4074-9f1e-c08a27cf1dd6"]}],"mendeley":{"formattedCitation":"[38]","plainTextFormattedCitation":"[38]","previouslyFormattedCitation":"[38]"},"properties":{"noteIndex":0},"schema":"https://github.com/citation-style-language/schema/raw/master/csl-citation.json"}</w:instrText>
      </w:r>
      <w:r w:rsidR="00F601E6">
        <w:fldChar w:fldCharType="separate"/>
      </w:r>
      <w:r w:rsidR="00275503" w:rsidRPr="00275503">
        <w:rPr>
          <w:noProof/>
        </w:rPr>
        <w:t>[38]</w:t>
      </w:r>
      <w:r w:rsidR="00F601E6">
        <w:fldChar w:fldCharType="end"/>
      </w:r>
      <w:r w:rsidRPr="00E719C1">
        <w:t xml:space="preserve">. Misalnya, jika </w:t>
      </w:r>
      <w:r w:rsidR="0027413B">
        <w:t>pengguna</w:t>
      </w:r>
      <w:r w:rsidRPr="00E719C1">
        <w:t xml:space="preserve"> menyelesaikan tugas terlalu cepat, sistem dapat meningkatkan tingkat kesulitan tugas berikutnya untuk menjaga tantangan tetap relevan. Sebaliknya, jika </w:t>
      </w:r>
      <w:r w:rsidR="0027413B">
        <w:t>pengguna</w:t>
      </w:r>
      <w:r w:rsidRPr="00E719C1">
        <w:t xml:space="preserve"> membutuhkan waktu lebih lama dari yang diharapkan, sistem dapat menyederhanakan tugas berikutnya atau memberikan petunjuk tambahan</w:t>
      </w:r>
      <w:r w:rsidR="00664B37">
        <w:t>.</w:t>
      </w:r>
    </w:p>
    <w:p w14:paraId="3DE28092" w14:textId="6C9EB203" w:rsidR="008608D9" w:rsidRPr="00050647" w:rsidRDefault="00967504" w:rsidP="003B2475">
      <w:pPr>
        <w:pStyle w:val="Heading3"/>
        <w:spacing w:line="480" w:lineRule="auto"/>
        <w:rPr>
          <w:i/>
          <w:iCs/>
          <w:color w:val="auto"/>
        </w:rPr>
      </w:pPr>
      <w:bookmarkStart w:id="19" w:name="_Toc195504842"/>
      <w:r w:rsidRPr="00967504">
        <w:rPr>
          <w:i/>
          <w:iCs/>
          <w:color w:val="auto"/>
        </w:rPr>
        <w:t>Progress bar</w:t>
      </w:r>
      <w:bookmarkEnd w:id="19"/>
    </w:p>
    <w:p w14:paraId="176A88BE" w14:textId="719AA782" w:rsidR="00980514" w:rsidRDefault="00967504" w:rsidP="003B2475">
      <w:r w:rsidRPr="00967504">
        <w:rPr>
          <w:i/>
          <w:iCs/>
        </w:rPr>
        <w:t>Progress bar</w:t>
      </w:r>
      <w:r w:rsidR="00275503" w:rsidRPr="00275503">
        <w:t xml:space="preserve"> adalah salah satu elemen penting dalam </w:t>
      </w:r>
      <w:r w:rsidR="00275503" w:rsidRPr="00275503">
        <w:rPr>
          <w:i/>
          <w:iCs/>
        </w:rPr>
        <w:t>gamification</w:t>
      </w:r>
      <w:r w:rsidR="00275503" w:rsidRPr="00275503">
        <w:t xml:space="preserve"> yang memberikan representasi visual dari pencapaian </w:t>
      </w:r>
      <w:r w:rsidR="0027413B">
        <w:t>pengguna</w:t>
      </w:r>
      <w:r w:rsidR="00275503" w:rsidRPr="00275503">
        <w:t xml:space="preserve"> dalam suatu aktivitas</w:t>
      </w:r>
      <w:r w:rsidR="006A40C2">
        <w:t xml:space="preserve"> </w:t>
      </w:r>
      <w:r w:rsidR="006A40C2">
        <w:fldChar w:fldCharType="begin" w:fldLock="1"/>
      </w:r>
      <w:r w:rsidR="004818CD">
        <w:instrText>ADDIN CSL_CITATION {"citationItems":[{"id":"ITEM-1","itemData":{"DOI":"10.48340/ecscw2024_n08","abstract":"Enterprise collaboration platforms are expected to facilitate effective information exchange by supporting employee sociability, i.e., finding communication partners and building common ground. However, they often suffer from low user engagement, requiring the implementation of additional design elements to encourage user participation. Though previous research found evidence for the effectiveness of introducing new features, particularly gamification elements, to such platforms, the question remains whether it represents more than a flash in the pan and creates some sustainable effects over time. Therefore, the current longitudinal quasi-experimental field study investigates the effectiveness of introducing one exemplary gamification element, a progress bar to encourage profile completion, as a new feature within a digital collaboration platform in a large public sector organization across time. We collected data before (t1 – t3) and after (t4 – t6) implementation of the progress bar. We analyzed the data using linear mixed-effects models, enabling the assessment of time effects and interaction effects of time and progress bar implementation. Profile completion rates increased over time, and introducing a progress bar significantly impacted users’ profile completion behavior. More importantly, we found both short-term effects and, after an interim decline, a sustainable change in user behavior after the progress bar implementation over time. Thus, this study presents quantitative evidence of the long-term effectiveness of introducing a gamification element in enterprise collaboration platforms over time.","author":[{"dropping-particle":"","family":"Stojko","given":"Laura","non-dropping-particle":"","parse-names":false,"suffix":""},{"dropping-particle":"","family":"Lin","given":"Lin","non-dropping-particle":"","parse-names":false,"suffix":""},{"dropping-particle":"","family":"Soucek","given":"Roman","non-dropping-particle":"","parse-names":false,"suffix":""},{"dropping-particle":"","family":"Moser","given":"Klaus","non-dropping-particle":"","parse-names":false,"suffix":""},{"dropping-particle":"","family":"Koch","given":"Michael","non-dropping-particle":"","parse-names":false,"suffix":""}],"container-title":"Proc. of the 22nd European Conference on Computer-Supported Cooperative Work","id":"ITEM-1","issued":{"date-parts":[["2024"]]},"page":"1-17","title":"Introducing a Gamification Element in Enterprise Collaboration Platforms: Only a Flash in the Pan or a Lasting Effect?","type":"article-journal"},"uris":["http://www.mendeley.com/documents/?uuid=45425cda-1f15-42bf-887c-3d19ef5df40e"]}],"mendeley":{"formattedCitation":"[39]","plainTextFormattedCitation":"[39]","previouslyFormattedCitation":"[39]"},"properties":{"noteIndex":0},"schema":"https://github.com/citation-style-language/schema/raw/master/csl-citation.json"}</w:instrText>
      </w:r>
      <w:r w:rsidR="006A40C2">
        <w:fldChar w:fldCharType="separate"/>
      </w:r>
      <w:r w:rsidR="006A40C2" w:rsidRPr="006A40C2">
        <w:rPr>
          <w:noProof/>
        </w:rPr>
        <w:t>[39]</w:t>
      </w:r>
      <w:r w:rsidR="006A40C2">
        <w:fldChar w:fldCharType="end"/>
      </w:r>
      <w:r w:rsidR="00275503" w:rsidRPr="00275503">
        <w:t xml:space="preserve">. Elemen ini dirancang untuk meningkatkan keterlibatan, memberikan umpan balik, dan memotivasi </w:t>
      </w:r>
      <w:r w:rsidR="0027413B">
        <w:t>pengguna</w:t>
      </w:r>
      <w:r w:rsidR="00275503" w:rsidRPr="00275503">
        <w:t xml:space="preserve"> untuk menyelesaikan tugas. </w:t>
      </w:r>
      <w:r w:rsidRPr="00967504">
        <w:rPr>
          <w:i/>
          <w:iCs/>
        </w:rPr>
        <w:t>Progress bar</w:t>
      </w:r>
      <w:r w:rsidR="00577AFA" w:rsidRPr="00577AFA">
        <w:t xml:space="preserve"> memberikan visualisasi langsung tentang kemajuan </w:t>
      </w:r>
      <w:r w:rsidR="0027413B">
        <w:t>pengguna</w:t>
      </w:r>
      <w:r w:rsidR="00577AFA">
        <w:t xml:space="preserve">, </w:t>
      </w:r>
      <w:r w:rsidRPr="00967504">
        <w:rPr>
          <w:i/>
          <w:iCs/>
        </w:rPr>
        <w:t>progress bar</w:t>
      </w:r>
      <w:r w:rsidR="00577AFA" w:rsidRPr="00577AFA">
        <w:t xml:space="preserve"> dalam</w:t>
      </w:r>
      <w:r w:rsidR="006409FB" w:rsidRPr="006409FB">
        <w:rPr>
          <w:i/>
          <w:iCs/>
        </w:rPr>
        <w:t xml:space="preserve"> platform </w:t>
      </w:r>
      <w:r w:rsidR="00577AFA" w:rsidRPr="00577AFA">
        <w:t xml:space="preserve">kolaborasi perusahaan untuk meningkatkan keterlibatan </w:t>
      </w:r>
      <w:r w:rsidR="0058337A">
        <w:t xml:space="preserve">dan produktivitas </w:t>
      </w:r>
      <w:r w:rsidR="0027413B">
        <w:t>pengguna</w:t>
      </w:r>
      <w:r w:rsidR="0058337A">
        <w:t xml:space="preserve">. </w:t>
      </w:r>
      <w:r w:rsidRPr="00967504">
        <w:rPr>
          <w:i/>
          <w:iCs/>
        </w:rPr>
        <w:t>Progress bar</w:t>
      </w:r>
      <w:r w:rsidR="00095469" w:rsidRPr="00095469">
        <w:t xml:space="preserve"> memberikan umpan balik yang membantu </w:t>
      </w:r>
      <w:r w:rsidR="0027413B">
        <w:t>pengguna</w:t>
      </w:r>
      <w:r w:rsidR="00095469" w:rsidRPr="00095469">
        <w:t xml:space="preserve"> memahami kemajuan mereka tanpa tekanan tambahan. </w:t>
      </w:r>
      <w:r w:rsidRPr="00967504">
        <w:rPr>
          <w:i/>
          <w:iCs/>
        </w:rPr>
        <w:t>Progress bar</w:t>
      </w:r>
      <w:r w:rsidR="00D803E0" w:rsidRPr="00D803E0">
        <w:t xml:space="preserve"> adalah alat sederhana namun kuat yang memainkan peran kunci dalam </w:t>
      </w:r>
      <w:r w:rsidR="00D803E0" w:rsidRPr="007155BF">
        <w:rPr>
          <w:i/>
          <w:iCs/>
        </w:rPr>
        <w:t>gamification</w:t>
      </w:r>
      <w:r w:rsidR="00D803E0" w:rsidRPr="00D803E0">
        <w:t xml:space="preserve">. Elemen ini meningkatkan motivasi, keterlibatan, dan pengalaman </w:t>
      </w:r>
      <w:r w:rsidR="0027413B">
        <w:t>pengguna</w:t>
      </w:r>
      <w:r w:rsidR="00D803E0" w:rsidRPr="00D803E0">
        <w:t xml:space="preserve"> dengan memberikan umpan balik visual yang jelas tentang kemajuan. Dengan penerapan yang tepat, </w:t>
      </w:r>
      <w:r w:rsidRPr="00967504">
        <w:rPr>
          <w:i/>
          <w:iCs/>
        </w:rPr>
        <w:t>progress bar</w:t>
      </w:r>
      <w:r w:rsidR="00D803E0" w:rsidRPr="00D803E0">
        <w:t xml:space="preserve"> dapat digunakan di berbagai domain seperti pendidikan, industri, dan </w:t>
      </w:r>
      <w:r w:rsidR="00D803E0" w:rsidRPr="00D803E0">
        <w:rPr>
          <w:i/>
          <w:iCs/>
        </w:rPr>
        <w:t>e-commerce</w:t>
      </w:r>
      <w:r w:rsidR="00D803E0" w:rsidRPr="00D803E0">
        <w:t xml:space="preserve"> untuk mencapai hasil yang lebih baik. </w:t>
      </w:r>
      <w:r w:rsidR="00B53BCD" w:rsidRPr="00B53BCD">
        <w:t xml:space="preserve">Elemen-elemen ini dirancang untuk mendorong keterlibatan, motivasi, dan partisipasi </w:t>
      </w:r>
      <w:r w:rsidR="0027413B">
        <w:t>pengguna</w:t>
      </w:r>
      <w:r w:rsidR="00B53BCD" w:rsidRPr="00B53BCD">
        <w:t xml:space="preserve"> dalam proses pembelajaran. Dalam konteks pendidikan, </w:t>
      </w:r>
      <w:r w:rsidR="00FB7BCA" w:rsidRPr="00662A9A">
        <w:rPr>
          <w:i/>
          <w:iCs/>
        </w:rPr>
        <w:t>gamification</w:t>
      </w:r>
      <w:r w:rsidR="007155BF">
        <w:rPr>
          <w:i/>
          <w:iCs/>
        </w:rPr>
        <w:t xml:space="preserve"> </w:t>
      </w:r>
      <w:r w:rsidR="00B53BCD" w:rsidRPr="00B53BCD">
        <w:t xml:space="preserve">dapat membantu </w:t>
      </w:r>
      <w:r w:rsidR="0027413B">
        <w:t>pengguna</w:t>
      </w:r>
      <w:r w:rsidR="00B53BCD" w:rsidRPr="00B53BCD">
        <w:t xml:space="preserve"> mengembangkan keterampilan, serta meningkatkan fokus selama pembelajaran</w:t>
      </w:r>
      <w:r w:rsidR="008D58DE">
        <w:t>.</w:t>
      </w:r>
    </w:p>
    <w:p w14:paraId="3F3D3CEE" w14:textId="0A92E6DE" w:rsidR="00E71AF7" w:rsidRDefault="00967504" w:rsidP="003B2475">
      <w:pPr>
        <w:pStyle w:val="Heading3"/>
        <w:spacing w:line="480" w:lineRule="auto"/>
        <w:rPr>
          <w:i/>
          <w:iCs/>
          <w:color w:val="auto"/>
        </w:rPr>
      </w:pPr>
      <w:bookmarkStart w:id="20" w:name="_Toc195504843"/>
      <w:r w:rsidRPr="00967504">
        <w:rPr>
          <w:i/>
          <w:iCs/>
          <w:color w:val="auto"/>
        </w:rPr>
        <w:t>Badge</w:t>
      </w:r>
      <w:bookmarkEnd w:id="20"/>
    </w:p>
    <w:p w14:paraId="1C1FD35A" w14:textId="4761A08C" w:rsidR="00662A9A" w:rsidRDefault="00967504" w:rsidP="00554A4B">
      <w:pPr>
        <w:shd w:val="clear" w:color="auto" w:fill="FFFFFF" w:themeFill="background1"/>
      </w:pPr>
      <w:r w:rsidRPr="00967504">
        <w:rPr>
          <w:i/>
          <w:iCs/>
        </w:rPr>
        <w:t>Badge</w:t>
      </w:r>
      <w:r w:rsidR="00131A5A" w:rsidRPr="00131A5A">
        <w:rPr>
          <w:i/>
          <w:iCs/>
        </w:rPr>
        <w:t xml:space="preserve"> </w:t>
      </w:r>
      <w:r w:rsidR="00131A5A" w:rsidRPr="00131A5A">
        <w:t xml:space="preserve">dalam </w:t>
      </w:r>
      <w:r w:rsidR="00131A5A" w:rsidRPr="00131A5A">
        <w:rPr>
          <w:i/>
          <w:iCs/>
        </w:rPr>
        <w:t>gamification</w:t>
      </w:r>
      <w:r w:rsidR="00131A5A" w:rsidRPr="00131A5A">
        <w:t xml:space="preserve"> adalah salah satu elemen penting yang sering digunakan untuk meningkatkan motivasi, keterlibatan, dan hasil pembelajaran. </w:t>
      </w:r>
      <w:r w:rsidRPr="00967504">
        <w:rPr>
          <w:i/>
          <w:iCs/>
        </w:rPr>
        <w:t>Badge</w:t>
      </w:r>
      <w:r w:rsidR="00131A5A" w:rsidRPr="00131A5A">
        <w:t>, atau penghargaan visual, berfungsi sebagai simbol pencapaian atau pengakuan dalam berbagai aktivitas, terutama yang berbasis digital</w:t>
      </w:r>
      <w:r w:rsidR="004C33DA">
        <w:t xml:space="preserve"> </w:t>
      </w:r>
      <w:r w:rsidR="004C33DA">
        <w:fldChar w:fldCharType="begin" w:fldLock="1"/>
      </w:r>
      <w:r w:rsidR="004818CD">
        <w:instrText>ADDIN CSL_CITATION {"citationItems":[{"id":"ITEM-1","itemData":{"author":[{"dropping-particle":"","family":"Tunji-Olayeni","given":"P. F. et al.","non-dropping-particle":"","parse-names":false,"suffix":""}],"container-title":"Turkish Online Journal of TURKISH ONLINE","id":"ITEM-1","issue":"2","issued":{"date-parts":[["2014"]]},"page":"19-24","title":"Turkish Online Journal of TURKISH ONLINE","type":"article-journal","volume":"13"},"uris":["http://www.mendeley.com/documents/?uuid=6fd0ec32-e677-46ab-b5e2-a82a74aceddf"]}],"mendeley":{"formattedCitation":"[40]","plainTextFormattedCitation":"[40]","previouslyFormattedCitation":"[40]"},"properties":{"noteIndex":0},"schema":"https://github.com/citation-style-language/schema/raw/master/csl-citation.json"}</w:instrText>
      </w:r>
      <w:r w:rsidR="004C33DA">
        <w:fldChar w:fldCharType="separate"/>
      </w:r>
      <w:r w:rsidR="006A40C2" w:rsidRPr="006A40C2">
        <w:rPr>
          <w:noProof/>
        </w:rPr>
        <w:t>[40]</w:t>
      </w:r>
      <w:r w:rsidR="004C33DA">
        <w:fldChar w:fldCharType="end"/>
      </w:r>
      <w:r w:rsidR="00131A5A" w:rsidRPr="00131A5A">
        <w:t>.</w:t>
      </w:r>
      <w:r w:rsidR="00131A5A" w:rsidRPr="00131A5A">
        <w:rPr>
          <w:i/>
          <w:iCs/>
        </w:rPr>
        <w:t xml:space="preserve"> </w:t>
      </w:r>
      <w:r w:rsidR="001F6108">
        <w:t xml:space="preserve">Penelitian </w:t>
      </w:r>
      <w:r w:rsidR="00886FD1">
        <w:fldChar w:fldCharType="begin" w:fldLock="1"/>
      </w:r>
      <w:r w:rsidR="004818CD">
        <w:instrText>ADDIN CSL_CITATION {"citationItems":[{"id":"ITEM-1","itemData":{"author":[{"dropping-particle":"","family":"Agravante","given":"Marl Vincent","non-dropping-particle":"","parse-names":false,"suffix":""},{"dropping-particle":"","family":"Fernandez","given":"Jeru Kian","non-dropping-particle":"","parse-names":false,"suffix":""},{"dropping-particle":"","family":"Perez","given":"Ma Louisa","non-dropping-particle":"","parse-names":false,"suffix":""}],"id":"ITEM-1","issue":"January","issued":{"date-parts":[["2025"]]},"title":"ICCE 2024 FLOU : Evaluating the Intrinsic Motivation of Learners in Gamifying ICCE 2024 FLOU : Evaluating the Intrinsic Motivation of Learners in Gamifying Academic Programs through a Gamified Mobile Application","type":"article-journal"},"uris":["http://www.mendeley.com/documents/?uuid=4d5ec3d7-a1a9-42d2-91c1-354490d0f62f"]}],"mendeley":{"formattedCitation":"[41]","plainTextFormattedCitation":"[41]","previouslyFormattedCitation":"[41]"},"properties":{"noteIndex":0},"schema":"https://github.com/citation-style-language/schema/raw/master/csl-citation.json"}</w:instrText>
      </w:r>
      <w:r w:rsidR="00886FD1">
        <w:fldChar w:fldCharType="separate"/>
      </w:r>
      <w:r w:rsidR="006A40C2" w:rsidRPr="006A40C2">
        <w:rPr>
          <w:noProof/>
        </w:rPr>
        <w:t>[41]</w:t>
      </w:r>
      <w:r w:rsidR="00886FD1">
        <w:fldChar w:fldCharType="end"/>
      </w:r>
      <w:r w:rsidR="00886FD1">
        <w:t xml:space="preserve"> </w:t>
      </w:r>
      <w:r w:rsidR="001F6108" w:rsidRPr="001F6108">
        <w:t xml:space="preserve">menunjukkan bahwa </w:t>
      </w:r>
      <w:r w:rsidRPr="00967504">
        <w:rPr>
          <w:i/>
          <w:iCs/>
        </w:rPr>
        <w:t>badge</w:t>
      </w:r>
      <w:r w:rsidR="001F6108" w:rsidRPr="001F6108">
        <w:t xml:space="preserve"> meningkatkan keterlibatan intrinsik </w:t>
      </w:r>
      <w:r w:rsidR="0027413B">
        <w:t>pengguna</w:t>
      </w:r>
      <w:r w:rsidR="001F6108" w:rsidRPr="001F6108">
        <w:t xml:space="preserve"> dalam</w:t>
      </w:r>
      <w:r w:rsidR="006409FB" w:rsidRPr="006409FB">
        <w:rPr>
          <w:i/>
          <w:iCs/>
        </w:rPr>
        <w:t xml:space="preserve"> platform </w:t>
      </w:r>
      <w:r w:rsidR="00A51DC2" w:rsidRPr="00A51DC2">
        <w:rPr>
          <w:i/>
          <w:iCs/>
        </w:rPr>
        <w:t>gamification</w:t>
      </w:r>
      <w:r w:rsidR="001F6108" w:rsidRPr="001F6108">
        <w:t xml:space="preserve"> pendidikan, terutama melalui desain aplikasi yang seimbang antara tantangan dan penghargaan</w:t>
      </w:r>
      <w:r w:rsidR="00886FD1">
        <w:rPr>
          <w:i/>
          <w:iCs/>
        </w:rPr>
        <w:t xml:space="preserve">. </w:t>
      </w:r>
      <w:r w:rsidRPr="00967504">
        <w:rPr>
          <w:i/>
          <w:iCs/>
        </w:rPr>
        <w:t>Badge</w:t>
      </w:r>
      <w:r w:rsidR="00886FD1" w:rsidRPr="00886FD1">
        <w:t xml:space="preserve"> berfungsi sebagai pengakuan visual atas pencapaian yang mendorong rasa puas dan keinginan untuk terus mencapai tujuan lebih tinggi. Dalam konteks pendidikan</w:t>
      </w:r>
      <w:r w:rsidR="00AF10E0">
        <w:t xml:space="preserve"> </w:t>
      </w:r>
      <w:r w:rsidR="0027413B">
        <w:t>pengguna</w:t>
      </w:r>
      <w:r w:rsidR="00886FD1" w:rsidRPr="00886FD1">
        <w:t xml:space="preserve">an </w:t>
      </w:r>
      <w:r w:rsidRPr="00967504">
        <w:rPr>
          <w:i/>
          <w:iCs/>
        </w:rPr>
        <w:t>badge</w:t>
      </w:r>
      <w:r w:rsidR="00886FD1" w:rsidRPr="00886FD1">
        <w:t xml:space="preserve"> membantu </w:t>
      </w:r>
      <w:r w:rsidR="0027413B">
        <w:t>pengguna</w:t>
      </w:r>
      <w:r w:rsidR="00886FD1" w:rsidRPr="00886FD1">
        <w:t xml:space="preserve"> memahami langkah-langkah dalam praktik.</w:t>
      </w:r>
      <w:r w:rsidR="00E31060">
        <w:t xml:space="preserve"> </w:t>
      </w:r>
      <w:r w:rsidR="0027413B">
        <w:t>pengguna</w:t>
      </w:r>
      <w:r w:rsidR="00E31060" w:rsidRPr="00E31060">
        <w:t xml:space="preserve">an </w:t>
      </w:r>
      <w:r w:rsidRPr="00967504">
        <w:rPr>
          <w:i/>
          <w:iCs/>
        </w:rPr>
        <w:t>badge</w:t>
      </w:r>
      <w:r w:rsidR="00E31060" w:rsidRPr="00E31060">
        <w:t xml:space="preserve"> dalam pembelajaran aktif seperti flipped classroom meningkatkan hasil belajar secara signifikan dengan mendorong </w:t>
      </w:r>
      <w:r w:rsidR="0027413B">
        <w:t>pengguna</w:t>
      </w:r>
      <w:r w:rsidR="00E31060" w:rsidRPr="00E31060">
        <w:t xml:space="preserve"> untuk lebih berpartisipasi</w:t>
      </w:r>
      <w:r w:rsidR="00785D26">
        <w:t xml:space="preserve"> </w:t>
      </w:r>
      <w:r w:rsidR="00785D26">
        <w:fldChar w:fldCharType="begin" w:fldLock="1"/>
      </w:r>
      <w:r w:rsidR="004233E1">
        <w:instrText>ADDIN CSL_CITATION {"citationItems":[{"id":"ITEM-1","itemData":{"author":[{"dropping-particle":"","family":"Mary","given":"Britney Johnson","non-dropping-particle":"","parse-names":false,"suffix":""}],"id":"ITEM-1","issue":"December","issued":{"date-parts":[["2024"]]},"title":"Improving Student Engagement Through Active Learning Incorporating Gamification in the Flipped Classroom Approach . Abstract :","type":"article-journal"},"uris":["http://www.mendeley.com/documents/?uuid=4e3b8a5c-d1b4-4835-9f0b-13b29da427e6"]}],"mendeley":{"formattedCitation":"[31]","plainTextFormattedCitation":"[31]","previouslyFormattedCitation":"[31]"},"properties":{"noteIndex":0},"schema":"https://github.com/citation-style-language/schema/raw/master/csl-citation.json"}</w:instrText>
      </w:r>
      <w:r w:rsidR="00785D26">
        <w:fldChar w:fldCharType="separate"/>
      </w:r>
      <w:r w:rsidR="00785D26" w:rsidRPr="00785D26">
        <w:rPr>
          <w:noProof/>
        </w:rPr>
        <w:t>[31]</w:t>
      </w:r>
      <w:r w:rsidR="00785D26">
        <w:fldChar w:fldCharType="end"/>
      </w:r>
      <w:r w:rsidR="00E31060">
        <w:t xml:space="preserve">. </w:t>
      </w:r>
      <w:r w:rsidRPr="00967504">
        <w:rPr>
          <w:i/>
          <w:iCs/>
        </w:rPr>
        <w:t>Badge</w:t>
      </w:r>
      <w:r w:rsidR="00E31060" w:rsidRPr="00E31060">
        <w:t xml:space="preserve"> dalam </w:t>
      </w:r>
      <w:r w:rsidR="00E31060" w:rsidRPr="00E31060">
        <w:rPr>
          <w:i/>
          <w:iCs/>
        </w:rPr>
        <w:t>gamification</w:t>
      </w:r>
      <w:r w:rsidR="00E31060" w:rsidRPr="00E31060">
        <w:t xml:space="preserve"> memberikan dampak signifikan pada berbagai bidang, terutama pendidikan, kesehatan, dan bisnis. Sebagai simbol pencapaian, </w:t>
      </w:r>
      <w:r w:rsidRPr="00967504">
        <w:rPr>
          <w:i/>
          <w:iCs/>
        </w:rPr>
        <w:t>badge</w:t>
      </w:r>
      <w:r w:rsidR="00E31060" w:rsidRPr="00E31060">
        <w:t xml:space="preserve"> memotivasi individu untuk menyelesaikan tugas dan mengejar tujuan. Elemen ini semakin relevan dalam era digital, di mana pembelajaran dan aktivitas berbasis teknologi mendominasi.</w:t>
      </w:r>
    </w:p>
    <w:p w14:paraId="2100955C" w14:textId="32B16C6A" w:rsidR="00785D26" w:rsidRDefault="006F2CDB" w:rsidP="00554A4B">
      <w:pPr>
        <w:pStyle w:val="Heading3"/>
        <w:shd w:val="clear" w:color="auto" w:fill="FFFFFF" w:themeFill="background1"/>
        <w:spacing w:line="480" w:lineRule="auto"/>
        <w:rPr>
          <w:i/>
          <w:iCs/>
          <w:color w:val="auto"/>
        </w:rPr>
      </w:pPr>
      <w:bookmarkStart w:id="21" w:name="_Toc195504844"/>
      <w:r w:rsidRPr="006F2CDB">
        <w:rPr>
          <w:i/>
          <w:iCs/>
          <w:color w:val="auto"/>
        </w:rPr>
        <w:t xml:space="preserve">Challenges </w:t>
      </w:r>
      <w:r w:rsidRPr="006F2CDB">
        <w:rPr>
          <w:color w:val="auto"/>
        </w:rPr>
        <w:t>atau</w:t>
      </w:r>
      <w:r w:rsidRPr="006F2CDB">
        <w:rPr>
          <w:i/>
          <w:iCs/>
          <w:color w:val="auto"/>
        </w:rPr>
        <w:t xml:space="preserve"> Quests</w:t>
      </w:r>
      <w:bookmarkEnd w:id="21"/>
    </w:p>
    <w:p w14:paraId="394D108D" w14:textId="025EB4D1" w:rsidR="00BB0CF9" w:rsidRDefault="005F2B31" w:rsidP="00554A4B">
      <w:pPr>
        <w:shd w:val="clear" w:color="auto" w:fill="FFFFFF" w:themeFill="background1"/>
      </w:pPr>
      <w:r w:rsidRPr="005F2B31">
        <w:rPr>
          <w:i/>
          <w:iCs/>
        </w:rPr>
        <w:t xml:space="preserve">Challenges atau quests </w:t>
      </w:r>
      <w:r w:rsidR="00BB0CF9" w:rsidRPr="00BB0CF9">
        <w:t xml:space="preserve">dalam </w:t>
      </w:r>
      <w:r w:rsidR="00BB0CF9" w:rsidRPr="00BB0CF9">
        <w:rPr>
          <w:i/>
          <w:iCs/>
        </w:rPr>
        <w:t>gamification</w:t>
      </w:r>
      <w:r w:rsidR="00BB0CF9" w:rsidRPr="00BB0CF9">
        <w:t xml:space="preserve"> adalah komponen penting yang mendukung interaktivitas, motivasi, dan pengalaman mendalam dalam sistem berbasis </w:t>
      </w:r>
      <w:r w:rsidR="00A51DC2" w:rsidRPr="00A51DC2">
        <w:rPr>
          <w:i/>
          <w:iCs/>
        </w:rPr>
        <w:t>gamification</w:t>
      </w:r>
      <w:r w:rsidR="00BB0CF9" w:rsidRPr="00BB0CF9">
        <w:t xml:space="preserve">. </w:t>
      </w:r>
      <w:r w:rsidR="00BB0CF9" w:rsidRPr="00BB0CF9">
        <w:rPr>
          <w:i/>
          <w:iCs/>
        </w:rPr>
        <w:t>Quests</w:t>
      </w:r>
      <w:r w:rsidR="00BB0CF9" w:rsidRPr="00BB0CF9">
        <w:t xml:space="preserve">, yang sering kali bersifat naratif atau berbasis tujuan tertentu, dirancang untuk memberikan tantangan spesifik yang mendorong </w:t>
      </w:r>
      <w:r w:rsidR="0027413B">
        <w:t>pengguna</w:t>
      </w:r>
      <w:r w:rsidR="00BB0CF9" w:rsidRPr="00BB0CF9">
        <w:t xml:space="preserve"> mencapai hasil tertentu</w:t>
      </w:r>
      <w:r w:rsidR="004233E1">
        <w:t xml:space="preserve"> </w:t>
      </w:r>
      <w:r w:rsidR="004233E1">
        <w:fldChar w:fldCharType="begin" w:fldLock="1"/>
      </w:r>
      <w:r w:rsidR="004818CD">
        <w:instrText>ADDIN CSL_CITATION {"citationItems":[{"id":"ITEM-1","itemData":{"DOI":"10.3390/computers13080196","ISSN":"2073431X","abstract":"Gamification, the integration of game design elements into non-game contexts, has gained prominence in the software engineering education and training realm. By incorporating elements such as points, badges, quests, and challenges, gamification aims to motivate and engage learners, potentially transforming traditional educational methods. This paper addresses the gap in systematic evaluations of gamification’s effectiveness in software engineering education and training by conducting a comprehensive literature review of 68 primary studies. This review explores the advantages of gamification, including active learning, individualized pacing, and enhanced collaboration, as well as the psychological drawbacks such as increased stress and responsibility for students. Despite the promising results, this study highlights that gamification should be considered a supplementary tool rather than a replacement for traditional teaching methods. Our findings reveal significant interest in integrating gamification in educational settings, driven by the growing need for digital content to improve learning.","author":[{"dropping-particle":"","family":"Nardo","given":"Vincenzo","non-dropping-particle":"Di","parse-names":false,"suffix":""},{"dropping-particle":"","family":"Fino","given":"Riccardo","non-dropping-particle":"","parse-names":false,"suffix":""},{"dropping-particle":"","family":"Fiore","given":"Marco","non-dropping-particle":"","parse-names":false,"suffix":""},{"dropping-particle":"","family":"Mignogna","given":"Giovanni","non-dropping-particle":"","parse-names":false,"suffix":""},{"dropping-particle":"","family":"Mongiello","given":"Marina","non-dropping-particle":"","parse-names":false,"suffix":""},{"dropping-particle":"","family":"Simeone","given":"Gaetano","non-dropping-particle":"","parse-names":false,"suffix":""}],"container-title":"Computers","id":"ITEM-1","issue":"8","issued":{"date-parts":[["2024"]]},"title":"Usage of Gamification Techniques in Software Engineering Education and Training: A Systematic Review","type":"article-journal","volume":"13"},"uris":["http://www.mendeley.com/documents/?uuid=0ed98be1-d08d-44e9-9487-f97541bd5417"]}],"mendeley":{"formattedCitation":"[42]","plainTextFormattedCitation":"[42]","previouslyFormattedCitation":"[42]"},"properties":{"noteIndex":0},"schema":"https://github.com/citation-style-language/schema/raw/master/csl-citation.json"}</w:instrText>
      </w:r>
      <w:r w:rsidR="004233E1">
        <w:fldChar w:fldCharType="separate"/>
      </w:r>
      <w:r w:rsidR="006A40C2" w:rsidRPr="006A40C2">
        <w:rPr>
          <w:noProof/>
        </w:rPr>
        <w:t>[42]</w:t>
      </w:r>
      <w:r w:rsidR="004233E1">
        <w:fldChar w:fldCharType="end"/>
      </w:r>
      <w:r w:rsidR="002230AB">
        <w:t>.</w:t>
      </w:r>
      <w:r w:rsidR="002230AB" w:rsidRPr="002230AB">
        <w:t xml:space="preserve"> </w:t>
      </w:r>
      <w:r w:rsidR="002230AB" w:rsidRPr="002230AB">
        <w:rPr>
          <w:i/>
          <w:iCs/>
        </w:rPr>
        <w:t>Challenges</w:t>
      </w:r>
      <w:r w:rsidR="002230AB" w:rsidRPr="002230AB">
        <w:t xml:space="preserve"> dan </w:t>
      </w:r>
      <w:r w:rsidR="002230AB" w:rsidRPr="002230AB">
        <w:rPr>
          <w:i/>
          <w:iCs/>
        </w:rPr>
        <w:t>quests</w:t>
      </w:r>
      <w:r w:rsidR="002230AB" w:rsidRPr="002230AB">
        <w:t xml:space="preserve"> dalam </w:t>
      </w:r>
      <w:r w:rsidR="002230AB" w:rsidRPr="002230AB">
        <w:rPr>
          <w:i/>
          <w:iCs/>
        </w:rPr>
        <w:t>gamification</w:t>
      </w:r>
      <w:r w:rsidR="002230AB" w:rsidRPr="002230AB">
        <w:t xml:space="preserve"> tidak hanya meningkatkan motivasi intrinsik dan keterlibatan, tetapi juga mendorong pembelajaran kolaboratif dan pengembangan keterampilan. </w:t>
      </w:r>
      <w:r w:rsidR="00787386">
        <w:t xml:space="preserve">Aplikasi yang menggunakan </w:t>
      </w:r>
      <w:r w:rsidR="00787386">
        <w:rPr>
          <w:i/>
          <w:iCs/>
        </w:rPr>
        <w:t xml:space="preserve">gamification </w:t>
      </w:r>
      <w:r w:rsidR="00787386">
        <w:t xml:space="preserve">berbasis </w:t>
      </w:r>
      <w:r w:rsidR="00787386" w:rsidRPr="008B4A74">
        <w:rPr>
          <w:i/>
          <w:iCs/>
        </w:rPr>
        <w:t>quest</w:t>
      </w:r>
      <w:r w:rsidR="00787386">
        <w:t xml:space="preserve"> untuk meningkatkan partisipasi </w:t>
      </w:r>
      <w:r w:rsidR="0027413B">
        <w:t>pengguna</w:t>
      </w:r>
      <w:r w:rsidR="00485FCF">
        <w:t xml:space="preserve"> serta menyoroti pentingnya merancang tantangan yang sesuai dengan </w:t>
      </w:r>
      <w:r w:rsidR="00967504" w:rsidRPr="00967504">
        <w:rPr>
          <w:i/>
          <w:iCs/>
        </w:rPr>
        <w:t>level</w:t>
      </w:r>
      <w:r w:rsidR="00485FCF">
        <w:t xml:space="preserve"> kesulitan </w:t>
      </w:r>
      <w:r w:rsidR="0027413B">
        <w:t>pengguna</w:t>
      </w:r>
      <w:r w:rsidR="00787386">
        <w:t xml:space="preserve">. </w:t>
      </w:r>
      <w:r w:rsidR="002230AB" w:rsidRPr="00787386">
        <w:t>Elemen</w:t>
      </w:r>
      <w:r w:rsidR="002230AB" w:rsidRPr="002230AB">
        <w:t>-elemen ini dapat diimplementasikan dalam berbagai domain, seperti pendidikan, kesehatan, dan pelatihan profesional, untuk menciptakan pengalaman interaktif dan bermakna</w:t>
      </w:r>
      <w:r w:rsidR="000D6244">
        <w:t xml:space="preserve"> </w:t>
      </w:r>
      <w:r w:rsidR="000D6244">
        <w:fldChar w:fldCharType="begin" w:fldLock="1"/>
      </w:r>
      <w:r w:rsidR="004818CD">
        <w:instrText>ADDIN CSL_CITATION {"citationItems":[{"id":"ITEM-1","itemData":{"DOI":"10.2015/IJIRMF/Nobcon-2024-L03","author":[{"dropping-particle":"","family":"Jadeja","given":"Devyaniba R","non-dropping-particle":"","parse-names":false,"suffix":""}],"id":"ITEM-1","issue":"January","issued":{"date-parts":[["2025"]]},"title":"Transforming Libraries Through Play : Engaging Learners in the Digital Era","type":"article-journal"},"uris":["http://www.mendeley.com/documents/?uuid=cfb7a271-85e9-4772-a36c-a2053b993779"]}],"mendeley":{"formattedCitation":"[43]","plainTextFormattedCitation":"[43]","previouslyFormattedCitation":"[43]"},"properties":{"noteIndex":0},"schema":"https://github.com/citation-style-language/schema/raw/master/csl-citation.json"}</w:instrText>
      </w:r>
      <w:r w:rsidR="000D6244">
        <w:fldChar w:fldCharType="separate"/>
      </w:r>
      <w:r w:rsidR="006A40C2" w:rsidRPr="006A40C2">
        <w:rPr>
          <w:noProof/>
        </w:rPr>
        <w:t>[43]</w:t>
      </w:r>
      <w:r w:rsidR="000D6244">
        <w:fldChar w:fldCharType="end"/>
      </w:r>
      <w:r w:rsidR="002230AB" w:rsidRPr="002230AB">
        <w:t>.</w:t>
      </w:r>
    </w:p>
    <w:p w14:paraId="167D3B81" w14:textId="58351B46" w:rsidR="00D2309E" w:rsidRPr="00797E23" w:rsidRDefault="00F6497E" w:rsidP="00554A4B">
      <w:pPr>
        <w:pStyle w:val="Heading3"/>
        <w:shd w:val="clear" w:color="auto" w:fill="FFFFFF" w:themeFill="background1"/>
        <w:spacing w:line="480" w:lineRule="auto"/>
        <w:rPr>
          <w:i/>
          <w:iCs/>
          <w:color w:val="auto"/>
        </w:rPr>
      </w:pPr>
      <w:bookmarkStart w:id="22" w:name="_Toc195504845"/>
      <w:r w:rsidRPr="00797E23">
        <w:rPr>
          <w:i/>
          <w:iCs/>
          <w:color w:val="auto"/>
        </w:rPr>
        <w:t>Reward</w:t>
      </w:r>
      <w:bookmarkEnd w:id="22"/>
    </w:p>
    <w:p w14:paraId="43D5378B" w14:textId="51C172D5" w:rsidR="008B4A74" w:rsidRPr="008B4A74" w:rsidRDefault="00F6497E" w:rsidP="00554A4B">
      <w:pPr>
        <w:shd w:val="clear" w:color="auto" w:fill="FFFFFF" w:themeFill="background1"/>
      </w:pPr>
      <w:r w:rsidRPr="00F6497E">
        <w:rPr>
          <w:i/>
          <w:iCs/>
        </w:rPr>
        <w:t>Reward</w:t>
      </w:r>
      <w:r w:rsidR="0066318E" w:rsidRPr="0066318E">
        <w:rPr>
          <w:i/>
          <w:iCs/>
        </w:rPr>
        <w:t xml:space="preserve">s </w:t>
      </w:r>
      <w:r w:rsidR="0066318E" w:rsidRPr="0066318E">
        <w:t xml:space="preserve">dalam </w:t>
      </w:r>
      <w:r w:rsidR="0066318E" w:rsidRPr="0066318E">
        <w:rPr>
          <w:i/>
          <w:iCs/>
        </w:rPr>
        <w:t>gamification</w:t>
      </w:r>
      <w:r w:rsidR="0066318E" w:rsidRPr="0066318E">
        <w:t xml:space="preserve"> memainkan peran penting dalam memotivasi </w:t>
      </w:r>
      <w:r w:rsidR="0027413B">
        <w:t>pengguna</w:t>
      </w:r>
      <w:r w:rsidR="0066318E" w:rsidRPr="0066318E">
        <w:t xml:space="preserve"> untuk terlibat lebih aktif dalam aktivitas tertentu</w:t>
      </w:r>
      <w:r w:rsidR="004818CD">
        <w:t xml:space="preserve"> </w:t>
      </w:r>
      <w:r w:rsidR="004818CD">
        <w:fldChar w:fldCharType="begin" w:fldLock="1"/>
      </w:r>
      <w:r w:rsidR="00567590">
        <w:instrText>ADDIN CSL_CITATION {"citationItems":[{"id":"ITEM-1","itemData":{"author":[{"dropping-particle":"","family":"Bayindir","given":"Melek","non-dropping-particle":"","parse-names":false,"suffix":""}],"id":"ITEM-1","issue":"1","issued":{"date-parts":[["2024"]]},"page":"1-13","title":"The Role of Mobile Applications and Social Media in Increasing Fan Loyalty","type":"article-journal","volume":"1"},"uris":["http://www.mendeley.com/documents/?uuid=4c6ca8b4-4dc9-46d2-a08c-ebd007dde815"]}],"mendeley":{"formattedCitation":"[44]","plainTextFormattedCitation":"[44]","previouslyFormattedCitation":"[44]"},"properties":{"noteIndex":0},"schema":"https://github.com/citation-style-language/schema/raw/master/csl-citation.json"}</w:instrText>
      </w:r>
      <w:r w:rsidR="004818CD">
        <w:fldChar w:fldCharType="separate"/>
      </w:r>
      <w:r w:rsidR="004818CD" w:rsidRPr="004818CD">
        <w:rPr>
          <w:noProof/>
        </w:rPr>
        <w:t>[44]</w:t>
      </w:r>
      <w:r w:rsidR="004818CD">
        <w:fldChar w:fldCharType="end"/>
      </w:r>
      <w:r w:rsidR="0066318E" w:rsidRPr="0066318E">
        <w:t>. Elemen ini biasanya dirancang untuk memberikan pengakuan atas pencapaian, meningkatkan rasa keterlibatan, dan memberikan kepuasan personal maupun sosial.</w:t>
      </w:r>
      <w:r w:rsidR="0066318E">
        <w:t xml:space="preserve"> P</w:t>
      </w:r>
      <w:r w:rsidR="0066318E" w:rsidRPr="0066318E">
        <w:t xml:space="preserve">eran </w:t>
      </w:r>
      <w:r w:rsidRPr="00F6497E">
        <w:rPr>
          <w:i/>
          <w:iCs/>
        </w:rPr>
        <w:t>reward</w:t>
      </w:r>
      <w:r w:rsidR="0066318E" w:rsidRPr="0066318E">
        <w:t xml:space="preserve"> eksternal, seperti insentif finansial, dalam mendorong perilaku yang diinginkan. </w:t>
      </w:r>
      <w:r w:rsidRPr="00F6497E">
        <w:rPr>
          <w:i/>
          <w:iCs/>
        </w:rPr>
        <w:t>Reward</w:t>
      </w:r>
      <w:r w:rsidR="0066318E" w:rsidRPr="0066318E">
        <w:rPr>
          <w:i/>
          <w:iCs/>
        </w:rPr>
        <w:t>s</w:t>
      </w:r>
      <w:r w:rsidR="0066318E" w:rsidRPr="0066318E">
        <w:t xml:space="preserve"> dapat meningkatkan keterlibatan </w:t>
      </w:r>
      <w:r w:rsidR="0027413B">
        <w:t>pengguna</w:t>
      </w:r>
      <w:r w:rsidR="0066318E" w:rsidRPr="0066318E">
        <w:t xml:space="preserve"> dalam aktivitas berbasis </w:t>
      </w:r>
      <w:r w:rsidR="0066318E" w:rsidRPr="00D0487B">
        <w:rPr>
          <w:i/>
          <w:iCs/>
        </w:rPr>
        <w:t>gamif</w:t>
      </w:r>
      <w:r w:rsidR="00D0487B" w:rsidRPr="00D0487B">
        <w:rPr>
          <w:i/>
          <w:iCs/>
        </w:rPr>
        <w:t>ication</w:t>
      </w:r>
      <w:r w:rsidR="0066318E" w:rsidRPr="0066318E">
        <w:t>, seperti kampanye mobilitas berkelanjutan.</w:t>
      </w:r>
      <w:r w:rsidR="00D0487B">
        <w:t xml:space="preserve"> P</w:t>
      </w:r>
      <w:r w:rsidR="00D0487B" w:rsidRPr="00D0487B">
        <w:t xml:space="preserve">engaruh </w:t>
      </w:r>
      <w:r w:rsidRPr="00F6497E">
        <w:rPr>
          <w:i/>
          <w:iCs/>
        </w:rPr>
        <w:t>reward</w:t>
      </w:r>
      <w:r w:rsidR="00D0487B" w:rsidRPr="00D0487B">
        <w:t xml:space="preserve"> berbasis pencapaian dalam sistem ERP yang </w:t>
      </w:r>
      <w:r w:rsidR="00D0487B" w:rsidRPr="00913010">
        <w:rPr>
          <w:i/>
          <w:iCs/>
        </w:rPr>
        <w:t>gamified</w:t>
      </w:r>
      <w:r w:rsidR="003A08EB">
        <w:rPr>
          <w:i/>
          <w:iCs/>
        </w:rPr>
        <w:t xml:space="preserve"> </w:t>
      </w:r>
      <w:r w:rsidR="003A08EB">
        <w:t xml:space="preserve">meningkatkan pengalaman </w:t>
      </w:r>
      <w:r w:rsidR="0027413B">
        <w:t>pengguna</w:t>
      </w:r>
      <w:r w:rsidR="003A08EB">
        <w:t xml:space="preserve"> melalui kesenangan dan rasa penghargaan diri</w:t>
      </w:r>
      <w:r w:rsidR="00D0487B" w:rsidRPr="00D0487B">
        <w:t xml:space="preserve">. Hasilnya menunjukkan bahwa </w:t>
      </w:r>
      <w:r w:rsidRPr="00F6497E">
        <w:rPr>
          <w:i/>
          <w:iCs/>
        </w:rPr>
        <w:t>reward</w:t>
      </w:r>
      <w:r w:rsidR="00D0487B" w:rsidRPr="00D0487B">
        <w:t xml:space="preserve"> meningkatkan kinerja </w:t>
      </w:r>
      <w:r w:rsidR="0027413B">
        <w:t>pengguna</w:t>
      </w:r>
      <w:r w:rsidR="00D0487B" w:rsidRPr="00D0487B">
        <w:t xml:space="preserve"> dan pengalaman pembelajaran.</w:t>
      </w:r>
      <w:r w:rsidR="00913010" w:rsidRPr="00913010">
        <w:t xml:space="preserve"> Sistem </w:t>
      </w:r>
      <w:r w:rsidRPr="00F6497E">
        <w:rPr>
          <w:i/>
          <w:iCs/>
        </w:rPr>
        <w:t>reward</w:t>
      </w:r>
      <w:r w:rsidR="00913010" w:rsidRPr="00913010">
        <w:t xml:space="preserve"> dalam gamification adalah mekanisme penting yang dirancang untuk memotivasi, melibatkan, dan mempertahankan partisipasi </w:t>
      </w:r>
      <w:r w:rsidR="0027413B">
        <w:t>pengguna</w:t>
      </w:r>
      <w:r w:rsidR="00913010" w:rsidRPr="00913010">
        <w:t xml:space="preserve">. </w:t>
      </w:r>
      <w:r w:rsidRPr="00F6497E">
        <w:rPr>
          <w:i/>
          <w:iCs/>
        </w:rPr>
        <w:t>Reward</w:t>
      </w:r>
      <w:r w:rsidR="00913010" w:rsidRPr="00913010">
        <w:t xml:space="preserve"> dapat berbentuk intrinsik (kepuasan, rasa pencapaian) maupun ekstrinsik (poin, medali, hadiah nyata)</w:t>
      </w:r>
      <w:r w:rsidR="00567590">
        <w:t xml:space="preserve"> </w:t>
      </w:r>
      <w:r w:rsidR="00567590">
        <w:fldChar w:fldCharType="begin" w:fldLock="1"/>
      </w:r>
      <w:r w:rsidR="0056005F">
        <w:instrText>ADDIN CSL_CITATION {"citationItems":[{"id":"ITEM-1","itemData":{"id":"ITEM-1","issued":{"date-parts":[["0"]]},"title":"Affiliations : Pr ep rin t n ot pe er r ev iew Authors : Abstract : rin t n ed","type":"article-journal"},"uris":["http://www.mendeley.com/documents/?uuid=9cfd239a-217b-4620-a8a5-aceedbeac908"]}],"mendeley":{"formattedCitation":"[45]","plainTextFormattedCitation":"[45]","previouslyFormattedCitation":"[45]"},"properties":{"noteIndex":0},"schema":"https://github.com/citation-style-language/schema/raw/master/csl-citation.json"}</w:instrText>
      </w:r>
      <w:r w:rsidR="00567590">
        <w:fldChar w:fldCharType="separate"/>
      </w:r>
      <w:r w:rsidR="00567590" w:rsidRPr="00567590">
        <w:rPr>
          <w:noProof/>
        </w:rPr>
        <w:t>[45]</w:t>
      </w:r>
      <w:r w:rsidR="00567590">
        <w:fldChar w:fldCharType="end"/>
      </w:r>
      <w:r w:rsidR="00913010" w:rsidRPr="00913010">
        <w:t>.</w:t>
      </w:r>
      <w:r w:rsidR="00D52119">
        <w:t xml:space="preserve"> </w:t>
      </w:r>
      <w:r w:rsidR="00D52119" w:rsidRPr="00D52119">
        <w:t xml:space="preserve">Elemen ini dapat disesuaikan untuk menciptakan pengalaman personal dan relevan bagi </w:t>
      </w:r>
      <w:r w:rsidR="0027413B">
        <w:t>pengguna</w:t>
      </w:r>
      <w:r w:rsidR="00D52119" w:rsidRPr="00D52119">
        <w:t xml:space="preserve"> di berbagai domain, seperti pendidikan, kesehatan, industri, dan hiburan. Dengan desain yang tepat, </w:t>
      </w:r>
      <w:r w:rsidRPr="00F6497E">
        <w:rPr>
          <w:i/>
          <w:iCs/>
        </w:rPr>
        <w:t>reward</w:t>
      </w:r>
      <w:r w:rsidR="00D52119" w:rsidRPr="00D52119">
        <w:t xml:space="preserve"> dapat menjadi alat strategis untuk mencapai tujuan perilaku dan pembelajaran.</w:t>
      </w:r>
    </w:p>
    <w:p w14:paraId="626EB69D" w14:textId="2D8F0D75" w:rsidR="00993065" w:rsidRDefault="003E3E06" w:rsidP="00554A4B">
      <w:pPr>
        <w:pStyle w:val="Heading2"/>
        <w:spacing w:line="480" w:lineRule="auto"/>
        <w:rPr>
          <w:bCs/>
          <w:i/>
          <w:iCs/>
        </w:rPr>
      </w:pPr>
      <w:bookmarkStart w:id="23" w:name="_Toc195504846"/>
      <w:r w:rsidRPr="003E3E06">
        <w:rPr>
          <w:bCs/>
          <w:i/>
          <w:iCs/>
        </w:rPr>
        <w:t>Serious game</w:t>
      </w:r>
      <w:r w:rsidR="00BA36CB" w:rsidRPr="00BA36CB">
        <w:rPr>
          <w:bCs/>
          <w:i/>
          <w:iCs/>
        </w:rPr>
        <w:t>s</w:t>
      </w:r>
      <w:bookmarkEnd w:id="23"/>
    </w:p>
    <w:p w14:paraId="6E36BFE2" w14:textId="7C1BEA1B" w:rsidR="00BA36CB" w:rsidRDefault="00EB4EAD" w:rsidP="00554A4B">
      <w:r w:rsidRPr="00EB4EAD">
        <w:rPr>
          <w:i/>
          <w:iCs/>
        </w:rPr>
        <w:t xml:space="preserve">Serious games </w:t>
      </w:r>
      <w:r w:rsidR="00DF18C4">
        <w:t>merupakan</w:t>
      </w:r>
      <w:r w:rsidR="00BA36CB" w:rsidRPr="00BA36CB">
        <w:t xml:space="preserve"> permainan yang dikembangkan untuk tujuan utama selain bersenang-senang atau hiburan</w:t>
      </w:r>
      <w:r w:rsidR="00EA46C9">
        <w:t xml:space="preserve">, </w:t>
      </w:r>
      <w:r w:rsidRPr="00EB4EAD">
        <w:rPr>
          <w:i/>
          <w:iCs/>
        </w:rPr>
        <w:t xml:space="preserve">serious games </w:t>
      </w:r>
      <w:r w:rsidR="00BA36CB" w:rsidRPr="00BA36CB">
        <w:t xml:space="preserve">diterapkan </w:t>
      </w:r>
      <w:r w:rsidR="00A5562F" w:rsidRPr="00A5562F">
        <w:t xml:space="preserve">memanfaatkan elemen interaktif dan menyenangkan untuk menciptakan pengalaman belajar yang efektif, yang dapat meningkatkan pemahaman dan motivasi </w:t>
      </w:r>
      <w:r w:rsidR="0027413B">
        <w:t>pengguna</w:t>
      </w:r>
      <w:r w:rsidR="00DE5667">
        <w:t xml:space="preserve"> </w:t>
      </w:r>
      <w:r w:rsidR="00830A0C">
        <w:fldChar w:fldCharType="begin" w:fldLock="1"/>
      </w:r>
      <w:r w:rsidR="0056005F">
        <w:instrText>ADDIN CSL_CITATION {"citationItems":[{"id":"ITEM-1","itemData":{"DOI":"10.20944/preprints202412.1126.v1","author":[{"dropping-particle":"","family":"Guerola-navarro","given":"Vicente","non-dropping-particle":"","parse-names":false,"suffix":""},{"dropping-particle":"","family":"Oltra-badenes","given":"Raul","non-dropping-particle":"","parse-names":false,"suffix":""},{"dropping-particle":"","family":"Pérez-marín","given":"Marián","non-dropping-particle":"","parse-names":false,"suffix":""},{"dropping-particle":"","family":"Guerola-navarro","given":"Vicente","non-dropping-particle":"","parse-names":false,"suffix":""},{"dropping-particle":"","family":"Oltra-badenes","given":"Raul","non-dropping-particle":"","parse-names":false,"suffix":""}],"id":"ITEM-1","issued":{"date-parts":[["2024"]]},"page":"0-16","title":"Serious Games for Enhancing Socio- Emotional Skills in Children and Adolescents : A Comprehensive Bibliometric Analysis Serious Games for Enhancing Socio-Emotional Skills in Children and Adolescents : A Comprehensive Bibliometric Analysis","type":"article-journal"},"uris":["http://www.mendeley.com/documents/?uuid=fcf853bb-5a87-4ee1-95bd-f61b25ed9a1b"]}],"mendeley":{"formattedCitation":"[46]","plainTextFormattedCitation":"[46]","previouslyFormattedCitation":"[46]"},"properties":{"noteIndex":0},"schema":"https://github.com/citation-style-language/schema/raw/master/csl-citation.json"}</w:instrText>
      </w:r>
      <w:r w:rsidR="00830A0C">
        <w:fldChar w:fldCharType="separate"/>
      </w:r>
      <w:r w:rsidR="00567590" w:rsidRPr="00567590">
        <w:rPr>
          <w:noProof/>
        </w:rPr>
        <w:t>[46]</w:t>
      </w:r>
      <w:r w:rsidR="00830A0C">
        <w:fldChar w:fldCharType="end"/>
      </w:r>
      <w:r w:rsidR="00CE3A59">
        <w:t xml:space="preserve">. </w:t>
      </w:r>
      <w:r w:rsidR="00CE3A59" w:rsidRPr="00CE3A59">
        <w:t xml:space="preserve">Dimana permainan serius juga menggunakan elemen interaktif dan menyenangkan untuk memfasilitasi lingkungan pendidikan di mana elemen permainan ditambahkan ke dalam tugas non-permainan, permainan serius dirancang sebagai permainan dengan tujuan pendidikan dan untuk melibatkan </w:t>
      </w:r>
      <w:r w:rsidR="0027413B">
        <w:t>pengguna</w:t>
      </w:r>
      <w:r w:rsidR="00CE3A59" w:rsidRPr="00CE3A59">
        <w:t xml:space="preserve"> secara aktif dalam pembelajaran melalui penerapan yang mudah, yang membantu meningkatkan pemahaman, dan pengembangan kemampua</w:t>
      </w:r>
      <w:r w:rsidR="009B2113">
        <w:t xml:space="preserve">n </w:t>
      </w:r>
      <w:r w:rsidR="009B2113">
        <w:fldChar w:fldCharType="begin" w:fldLock="1"/>
      </w:r>
      <w:r w:rsidR="0056005F">
        <w:instrText>ADDIN CSL_CITATION {"citationItems":[{"id":"ITEM-1","itemData":{"DOI":"10.1016/j.csi.2024.103915","ISSN":"09205489","abstract":"Objective: Serious Games (SG) are a rising trend in Software Engineering (SE) education, for this reason, and since this topic is still immature and further research was encouraged, it is important to investigate how SGs are integrated into SE education. In this line, this study explores the landscape of SGs in SE) education, focusing on their categorization according to their addressed SWEBOK areas and Bloom's levels, extracted their key elements, mechanics and dynamics, exploring in depth their most portrayed player profiles, finding what makes them successful SGs in this field, and last addressing their resulting challenges in the realm of SE education. Methodology: A systematic search was conducted across prominent databases: Science Direct, IEEE Xplore, ACM, Scopus, and Wiley. Initially, 125 papers met our initial inclusion criteria, from which 46 remained after rigorous full-text review. Utilizing snowball sampling, we added 28 additional studies, resulting in a total of 74 selected papers for comprehensive analysis. Results: Among the selected papers, which spanned from the early 2000s to May 2021, a notable increase in publications on SGs in SE was observed, particularly since 2010. The majority of these studies focused on validation research (60 %), followed by solution proposals (17.56 %) and evaluation research (13.51 %). Publication channels predominantly included conferences (79.73 %), underscoring the emerging nature of SGs in SE research, with a smaller proportion appearing in journal articles (20.27 %). Specific focus areas within SE, such as Software Engineering Management (33.78 %) and SE Professional Practice (13.51 %), received significant attention, while others, like SE Models and Methods, showed minimal representation. Furthermore, SGs were found to effectively target higher-order cognitive skills based on Bloom's Taxonomy, with notable implementations of game dynamics such as Teams and Realism to enhance learning experiences. Despite these advancements, there remains a predominant focus on player profiles like Achievers (48.64 %) and Players (47.30 %), suggesting potential gaps in addressing a broader spectrum of learner types within SGs designed for SE education. Conclusion: This study underscores the evolving role of SGs in SE education, emphasizing the need for diverse approaches to enhance engagement and educational outcomes. Future research should focus on optimizing SG potential across educational and industrial settings by…","author":[{"dropping-particle":"","family":"Kharbouch","given":"Manal","non-dropping-particle":"","parse-names":false,"suffix":""},{"dropping-particle":"","family":"Vizcaino","given":"Aurora","non-dropping-particle":"","parse-names":false,"suffix":""},{"dropping-particle":"","family":"García-Berná","given":"José Alberto","non-dropping-particle":"","parse-names":false,"suffix":""},{"dropping-particle":"","family":"García","given":"Félix","non-dropping-particle":"","parse-names":false,"suffix":""},{"dropping-particle":"","family":"Toval","given":"Ambrosio","non-dropping-particle":"","parse-names":false,"suffix":""},{"dropping-particle":"","family":"Pedreira","given":"Oscar","non-dropping-particle":"","parse-names":false,"suffix":""},{"dropping-particle":"","family":"Idri","given":"Ali","non-dropping-particle":"","parse-names":false,"suffix":""},{"dropping-particle":"","family":"Fernández-Alemán","given":"José Luis","non-dropping-particle":"","parse-names":false,"suffix":""}],"container-title":"Computer Standards and Interfaces","id":"ITEM-1","issue":"August 2024","issued":{"date-parts":[["2025"]]},"title":"Uncharted dimensions, gaps, and future trends of serious games in software engineering","type":"article-journal","volume":"92"},"uris":["http://www.mendeley.com/documents/?uuid=886819ae-c6f6-4ac8-8565-ba4bb473115d"]}],"mendeley":{"formattedCitation":"[47]","plainTextFormattedCitation":"[47]","previouslyFormattedCitation":"[47]"},"properties":{"noteIndex":0},"schema":"https://github.com/citation-style-language/schema/raw/master/csl-citation.json"}</w:instrText>
      </w:r>
      <w:r w:rsidR="009B2113">
        <w:fldChar w:fldCharType="separate"/>
      </w:r>
      <w:r w:rsidR="00567590" w:rsidRPr="00567590">
        <w:rPr>
          <w:noProof/>
        </w:rPr>
        <w:t>[47]</w:t>
      </w:r>
      <w:r w:rsidR="009B2113">
        <w:fldChar w:fldCharType="end"/>
      </w:r>
      <w:r w:rsidR="003D2C7A">
        <w:t>.</w:t>
      </w:r>
    </w:p>
    <w:p w14:paraId="029D2ECF" w14:textId="1A74491F" w:rsidR="00340EE4" w:rsidRPr="00957DBB" w:rsidRDefault="00EB4EAD" w:rsidP="00BA36CB">
      <w:r w:rsidRPr="00EB4EAD">
        <w:rPr>
          <w:i/>
          <w:iCs/>
        </w:rPr>
        <w:t xml:space="preserve">Serious games </w:t>
      </w:r>
      <w:r w:rsidR="00340EE4">
        <w:t xml:space="preserve">menunjukkan bahwa dapat meningkatkan keterlibatan </w:t>
      </w:r>
      <w:r w:rsidR="0027413B">
        <w:t>pengguna</w:t>
      </w:r>
      <w:r w:rsidR="00340EE4">
        <w:t xml:space="preserve"> melalui </w:t>
      </w:r>
      <w:r w:rsidR="00957DBB" w:rsidRPr="00957DBB">
        <w:t>pendekatan pembelajaran yang interaktif.</w:t>
      </w:r>
      <w:r w:rsidR="00957DBB">
        <w:t xml:space="preserve"> </w:t>
      </w:r>
      <w:r w:rsidR="00957DBB" w:rsidRPr="00957DBB">
        <w:t>Meningkatkan motivasi dan hasil belajar melalui tantangan dan penghargaan.</w:t>
      </w:r>
      <w:r w:rsidR="00957DBB">
        <w:t xml:space="preserve"> </w:t>
      </w:r>
      <w:r w:rsidR="00957DBB" w:rsidRPr="00957DBB">
        <w:t>Memfasilitasi pelatihan keterampilan praktis dalam lingkungan yang aman dan terkendali</w:t>
      </w:r>
      <w:r w:rsidR="007B163C">
        <w:t xml:space="preserve"> </w:t>
      </w:r>
      <w:r w:rsidR="007B163C">
        <w:fldChar w:fldCharType="begin" w:fldLock="1"/>
      </w:r>
      <w:r w:rsidR="0056005F">
        <w:instrText>ADDIN CSL_CITATION {"citationItems":[{"id":"ITEM-1","itemData":{"DOI":"10.2196/27169","ISSN":"23693762","PMID":"33970868","abstract":"Background: Several studies have reported the positive impact of information and communication technologies (ICTs) on academic performance and outcomes. Although some equipment is available, the ICTs for education at the National Public Health School (NPHS) of Burkina Faso have many shortcomings. These shortcomings were clearly revealed during the search for responses to the crisis caused by the COVID-19 pandemic. Indeed, to curb the spread of COVID-19, some measures were taken, such as closure of educational institutions. This resulted in a 2.5-month suspension of educational activities. Despite its willingness, the NPHS was unable to use ICTs to continue teaching during the closure period of educational institutions. Objective: In this paper, we aim to propose practical solutions to promote ICT use in teaching at the NPHS by analyzing the weaknesses and challenges related to its use. Methods: We conducted a critical analysis based on information from the gray literature of NPHS. This critical analysis was preceded by a review of systematic reviews on barriers and facilitating factors to using ICTs in higher education and a systematic review of ICT use during the COVID-19 pandemic in higher education. An ICT integration model and a clustering of ICT integration factors guided the analysis. Results: The weaknesses and challenges identified relate to the infrastructure and equipment for the use of ICTs in pedagogical situations in face-to-face and distance learning; training of actors, namely the teachers and students; availability of qualified resource persons and adequate and specific financial resources; motivation of teachers; and stage of use of ICTs. Conclusions: To promote the use of ICTs in teaching at the NPHS, actions must be performed to strengthen the infrastructure and equipment, human resources, the skills of actors and the motivation of teachers in the pedagogical use of ICTs.","author":[{"dropping-particle":"","family":"Pilabré","given":"Arzouma Hermann","non-dropping-particle":"","parse-names":false,"suffix":""},{"dropping-particle":"","family":"Ngangue","given":"Patrice","non-dropping-particle":"","parse-names":false,"suffix":""},{"dropping-particle":"","family":"Barro","given":"Abibata","non-dropping-particle":"","parse-names":false,"suffix":""},{"dropping-particle":"","family":"Pafadnam","given":"Yacouba","non-dropping-particle":"","parse-names":false,"suffix":""}],"container-title":"JMIR Medical Education","id":"ITEM-1","issue":"2","issued":{"date-parts":[["2021"]]},"page":"1-11","title":"An imperative for the national public health school in Burkina Faso to promote the use of information and communication technologies in education during the COVID-19 pandemic: Critical analysis","type":"article-journal","volume":"7"},"uris":["http://www.mendeley.com/documents/?uuid=d0fa3eca-a05c-487a-a6ff-85105ef5e9db"]}],"mendeley":{"formattedCitation":"[48]","plainTextFormattedCitation":"[48]","previouslyFormattedCitation":"[48]"},"properties":{"noteIndex":0},"schema":"https://github.com/citation-style-language/schema/raw/master/csl-citation.json"}</w:instrText>
      </w:r>
      <w:r w:rsidR="007B163C">
        <w:fldChar w:fldCharType="separate"/>
      </w:r>
      <w:r w:rsidR="00567590" w:rsidRPr="00567590">
        <w:rPr>
          <w:noProof/>
        </w:rPr>
        <w:t>[48]</w:t>
      </w:r>
      <w:r w:rsidR="007B163C">
        <w:fldChar w:fldCharType="end"/>
      </w:r>
      <w:r w:rsidR="00957DBB" w:rsidRPr="00957DBB">
        <w:t>.</w:t>
      </w:r>
    </w:p>
    <w:p w14:paraId="226EEDF6" w14:textId="5885FF09" w:rsidR="00681FD1" w:rsidRPr="00BA36CB" w:rsidRDefault="00EB4EAD" w:rsidP="00BA36CB">
      <w:r w:rsidRPr="00EB4EAD">
        <w:rPr>
          <w:i/>
          <w:iCs/>
        </w:rPr>
        <w:t xml:space="preserve">Serious games </w:t>
      </w:r>
      <w:r w:rsidR="00681FD1" w:rsidRPr="00681FD1">
        <w:t xml:space="preserve">dirancang untuk tujuan selain hiburan semata, seperti pendidikan, pelatihan, terapi, dan peningkatan keterampilan. </w:t>
      </w:r>
      <w:r w:rsidRPr="00EB4EAD">
        <w:rPr>
          <w:i/>
          <w:iCs/>
        </w:rPr>
        <w:t xml:space="preserve">Serious games </w:t>
      </w:r>
      <w:r w:rsidR="00681FD1" w:rsidRPr="00681FD1">
        <w:t xml:space="preserve">ini menggabungkan elemen permainan untuk menciptakan pengalaman belajar yang menarik dan efektif. Industri kesehatan, pendidikan, dan pelatihan profesional adalah beberapa sektor yang memanfaatkan </w:t>
      </w:r>
      <w:r w:rsidRPr="00EB4EAD">
        <w:rPr>
          <w:i/>
          <w:iCs/>
        </w:rPr>
        <w:t xml:space="preserve">serious games </w:t>
      </w:r>
      <w:r w:rsidR="00681FD1" w:rsidRPr="00681FD1">
        <w:t xml:space="preserve">untuk meningkatkan keterlibatan dan hasil belajar </w:t>
      </w:r>
      <w:r w:rsidR="0027413B">
        <w:t>pengguna</w:t>
      </w:r>
      <w:r w:rsidR="00681FD1" w:rsidRPr="00681FD1">
        <w:t>.</w:t>
      </w:r>
      <w:r w:rsidR="0032199F">
        <w:t xml:space="preserve"> </w:t>
      </w:r>
      <w:r w:rsidR="0027413B">
        <w:t>pengguna</w:t>
      </w:r>
      <w:r w:rsidR="0032199F" w:rsidRPr="0032199F">
        <w:t xml:space="preserve"> lebih cenderung terlibat dan termotivasi saat berpartisipasi dalam aktivitas berbasis permainan</w:t>
      </w:r>
      <w:r w:rsidR="006D0249">
        <w:t xml:space="preserve"> </w:t>
      </w:r>
      <w:r w:rsidR="006D0249">
        <w:fldChar w:fldCharType="begin" w:fldLock="1"/>
      </w:r>
      <w:r w:rsidR="0056005F">
        <w:instrText>ADDIN CSL_CITATION {"citationItems":[{"id":"ITEM-1","itemData":{"DOI":"10.2196/32331","ISSN":"22919279","abstract":"Background: Depression is a common mental disorder characterized by disturbances in mood, thoughts, or behaviors. Serious games, which are games that have a purpose other than entertainment, have been used as a nonpharmacological therapeutic intervention for depression. Previous systematic reviews have summarized evidence of effectiveness of serious games in reducing depression symptoms; however, they are limited by design and methodological shortcomings. Objective: This study aimed to assess the effectiveness of serious games in alleviating depression by summarizing and pooling the results of previous studies. Methods: A systematic review of randomized controlled trials (RCTs) was conducted in accordance with the PRISMA (Preferred Reporting Items for Systematic Reviews and Meta-Analyses) statement. The search sources included 6 bibliographic databases (eg, MEDLINE, PsycINFO, IEEE Xplore), the search engine “Google Scholar,” and backward and forward reference list checking of the included studies and relevant reviews. Two reviewers independently carried out the study selection, data extraction, risk of bias assessment, and quality of evidence appraisal. Results of the included studies were synthesized narratively and statistically, as appropriate, according to the type of serious games (ie, exergames or computerized cognitive behavioral therapy [CBT] games). Results: From an initial 966 citations retrieved, 27 studies met the eligibility criteria, and 16 studies were eventually included in meta-analyses. Very low-quality evidence from 7 RCTs showed no statistically significant effect of exergames on the severity of depressive symptoms as compared with conventional exercises (P=.12). Very low-quality evidence from 5 RCTs showed a statistically and clinically significant difference in the severity of depressive symptoms (P=.004) between exergame and control groups, favoring exergames over no intervention. Very low-quality evidence from 7 RCTs showed a statistically and clinically significant effect of computerized CBT games on the severity of depressive symptoms in comparison with no intervention (P=.003). Conclusions: Serious games have the potential to alleviate depression as other active interventions do. However, we could not draw definitive conclusions regarding the effectiveness of serious games due to the high risk of bias in the individual studies examined and the low quality of meta-analyzed evidence. Therefore, we recommend that health care prov…","author":[{"dropping-particle":"","family":"Abd-Alrazaq","given":"Alaa","non-dropping-particle":"","parse-names":false,"suffix":""},{"dropping-particle":"","family":"Al-Jafar","given":"Eiman","non-dropping-particle":"","parse-names":false,"suffix":""},{"dropping-particle":"","family":"Alajlani","given":"Mohannad","non-dropping-particle":"","parse-names":false,"suffix":""},{"dropping-particle":"","family":"Toro","given":"Carla","non-dropping-particle":"","parse-names":false,"suffix":""},{"dropping-particle":"","family":"Alhuwail","given":"Dari","non-dropping-particle":"","parse-names":false,"suffix":""},{"dropping-particle":"","family":"Ahmed","given":"Arfan","non-dropping-particle":"","parse-names":false,"suffix":""},{"dropping-particle":"","family":"Reagu","given":"Shuja Mohd","non-dropping-particle":"","parse-names":false,"suffix":""},{"dropping-particle":"","family":"Al-Shorbaji","given":"Najeeb","non-dropping-particle":"","parse-names":false,"suffix":""},{"dropping-particle":"","family":"Househ","given":"Mowafa","non-dropping-particle":"","parse-names":false,"suffix":""}],"container-title":"JMIR Serious Games","id":"ITEM-1","issue":"1","issued":{"date-parts":[["2022"]]},"title":"The Effectiveness of Serious Games for Alleviating Depression: Systematic Review and Meta-analysis","type":"article-journal","volume":"10"},"uris":["http://www.mendeley.com/documents/?uuid=47d71a40-d5af-43e0-b810-c923de1cca72"]}],"mendeley":{"formattedCitation":"[49]","plainTextFormattedCitation":"[49]","previouslyFormattedCitation":"[49]"},"properties":{"noteIndex":0},"schema":"https://github.com/citation-style-language/schema/raw/master/csl-citation.json"}</w:instrText>
      </w:r>
      <w:r w:rsidR="006D0249">
        <w:fldChar w:fldCharType="separate"/>
      </w:r>
      <w:r w:rsidR="00567590" w:rsidRPr="00567590">
        <w:rPr>
          <w:noProof/>
        </w:rPr>
        <w:t>[49]</w:t>
      </w:r>
      <w:r w:rsidR="006D0249">
        <w:fldChar w:fldCharType="end"/>
      </w:r>
      <w:r w:rsidR="006D0249">
        <w:t>.</w:t>
      </w:r>
    </w:p>
    <w:p w14:paraId="5A29101D" w14:textId="73877493" w:rsidR="0024241D" w:rsidRDefault="006D0249" w:rsidP="00FE4143">
      <w:pPr>
        <w:pStyle w:val="Heading2"/>
        <w:spacing w:line="480" w:lineRule="auto"/>
        <w:rPr>
          <w:i/>
          <w:iCs/>
        </w:rPr>
      </w:pPr>
      <w:bookmarkStart w:id="24" w:name="_Toc195504847"/>
      <w:r>
        <w:rPr>
          <w:i/>
          <w:iCs/>
        </w:rPr>
        <w:t xml:space="preserve">Design </w:t>
      </w:r>
      <w:r w:rsidR="00D50697" w:rsidRPr="00D50697">
        <w:rPr>
          <w:i/>
          <w:iCs/>
        </w:rPr>
        <w:t>Game</w:t>
      </w:r>
      <w:bookmarkEnd w:id="24"/>
    </w:p>
    <w:p w14:paraId="16081934" w14:textId="3E099664" w:rsidR="006D0249" w:rsidRDefault="006D0249" w:rsidP="00FE4143">
      <w:r w:rsidRPr="006D0249">
        <w:t xml:space="preserve">Secara umum, Desain </w:t>
      </w:r>
      <w:r w:rsidR="00D50697" w:rsidRPr="00D50697">
        <w:rPr>
          <w:i/>
          <w:iCs/>
        </w:rPr>
        <w:t>game</w:t>
      </w:r>
      <w:r w:rsidRPr="006D0249">
        <w:t xml:space="preserve"> adalah proses penerapan estetika dan desain untuk membuat </w:t>
      </w:r>
      <w:r w:rsidR="00D50697" w:rsidRPr="00D50697">
        <w:rPr>
          <w:i/>
          <w:iCs/>
        </w:rPr>
        <w:t>game</w:t>
      </w:r>
      <w:r w:rsidRPr="006D0249">
        <w:t xml:space="preserve"> untuk tujuan hiburan atau eksperimen atau edukasi. </w:t>
      </w:r>
      <w:r w:rsidR="00467EA4" w:rsidRPr="006D0249">
        <w:t xml:space="preserve">Desain </w:t>
      </w:r>
      <w:r w:rsidR="00D50697" w:rsidRPr="00D50697">
        <w:rPr>
          <w:i/>
          <w:iCs/>
        </w:rPr>
        <w:t>game</w:t>
      </w:r>
      <w:r w:rsidRPr="006D0249">
        <w:t xml:space="preserve"> mengembangkan aturan, tantangan, dan tujuan untuk menentukan, misalnya, permainan papan, permainan kasino, permainan kartu, permainan dadu, olahraga, permainan video, permainan peran, dan permainan simulasi yang menghasilkan hal yang diinginkan </w:t>
      </w:r>
      <w:r w:rsidR="0027413B">
        <w:t>pengguna</w:t>
      </w:r>
      <w:r w:rsidRPr="006D0249">
        <w:t xml:space="preserve">, desain </w:t>
      </w:r>
      <w:r w:rsidR="00D50697" w:rsidRPr="00D50697">
        <w:rPr>
          <w:i/>
          <w:iCs/>
        </w:rPr>
        <w:t>game</w:t>
      </w:r>
      <w:r w:rsidRPr="006D0249">
        <w:t xml:space="preserve"> juga merupakan bagian dari pengembangan </w:t>
      </w:r>
      <w:r w:rsidR="00D50697" w:rsidRPr="00D50697">
        <w:rPr>
          <w:i/>
          <w:iCs/>
        </w:rPr>
        <w:t>game</w:t>
      </w:r>
      <w:r w:rsidRPr="006D0249">
        <w:t xml:space="preserve"> dari ide hingga bentuk akhirnya, yang dimana biasanya, proses pengembangan adalah proses berulang, dengan fase pengujian dan revisi yang berulang, Selama revisi, desain atau desain ulang tambahan mungkin diperlukan</w:t>
      </w:r>
      <w:r w:rsidR="00467EA4">
        <w:t xml:space="preserve"> </w:t>
      </w:r>
      <w:r w:rsidR="00735F83">
        <w:fldChar w:fldCharType="begin" w:fldLock="1"/>
      </w:r>
      <w:r w:rsidR="0056005F">
        <w:instrText>ADDIN CSL_CITATION {"citationItems":[{"id":"ITEM-1","itemData":{"DOI":"10.1109/TCIAIG.2010.2041928","ISSN":"1943068X","abstract":"It is easy to create new combinatorial games but more difficult to predict those that will interest human players. We examine the concept of game quality, its automated measurement through self-play simulations, and its use in the evolutionary search for new high-quality games. A general game system called Ludi is described and experiments conducted to test its ability to synthesize and evaluate new games. Results demonstrate the validity of the approach through the automated creation of novel, interesting, and publishable games. © 2010 IEEE.","author":[{"dropping-particle":"","family":"Browne","given":"Cameron","non-dropping-particle":"","parse-names":false,"suffix":""},{"dropping-particle":"","family":"Maire","given":"Frederic","non-dropping-particle":"","parse-names":false,"suffix":""}],"container-title":"IEEE Transactions on Computational Intelligence and AI in Games","id":"ITEM-1","issue":"1","issued":{"date-parts":[["2010"]]},"page":"1-16","title":"Evolutionary game design","type":"article-journal","volume":"2"},"uris":["http://www.mendeley.com/documents/?uuid=0923135c-269e-41a7-98dd-d315f50dc912"]}],"mendeley":{"formattedCitation":"[50]","plainTextFormattedCitation":"[50]","previouslyFormattedCitation":"[50]"},"properties":{"noteIndex":0},"schema":"https://github.com/citation-style-language/schema/raw/master/csl-citation.json"}</w:instrText>
      </w:r>
      <w:r w:rsidR="00735F83">
        <w:fldChar w:fldCharType="separate"/>
      </w:r>
      <w:r w:rsidR="00567590" w:rsidRPr="00567590">
        <w:rPr>
          <w:noProof/>
        </w:rPr>
        <w:t>[50]</w:t>
      </w:r>
      <w:r w:rsidR="00735F83">
        <w:fldChar w:fldCharType="end"/>
      </w:r>
      <w:r w:rsidR="00735F83">
        <w:t>.</w:t>
      </w:r>
    </w:p>
    <w:p w14:paraId="63F3BB98" w14:textId="489D8E47" w:rsidR="00D24C09" w:rsidRDefault="00D24C09" w:rsidP="006D0249">
      <w:r w:rsidRPr="00D24C09">
        <w:t xml:space="preserve">Selain itu juga design </w:t>
      </w:r>
      <w:r w:rsidR="00D50697" w:rsidRPr="00D50697">
        <w:rPr>
          <w:i/>
          <w:iCs/>
        </w:rPr>
        <w:t>game</w:t>
      </w:r>
      <w:r w:rsidRPr="00D24C09">
        <w:t xml:space="preserve"> juga merupakan struktur untuk permainan agar dapat memberikan pengalaman yang menarik dan bermakna bagi pemain. Desain ini mencakup berbagai aspek, seperti mekanika permainan aturan dan cara bermain</w:t>
      </w:r>
      <w:r w:rsidR="00D2509C">
        <w:t xml:space="preserve"> </w:t>
      </w:r>
      <w:r w:rsidRPr="00D24C09">
        <w:t xml:space="preserve">, dunia permainan tema, alur cerita, tantangan tingkat kesulitan yang diatur untuk menarik </w:t>
      </w:r>
      <w:r w:rsidR="0027413B">
        <w:t>pengguna</w:t>
      </w:r>
      <w:r w:rsidRPr="00D24C09">
        <w:t>, dan umpan balik (cara memberikan penghargaan atau hukuman yang memotivasi pemain untuk terus bermain)</w:t>
      </w:r>
      <w:r>
        <w:t xml:space="preserve"> </w:t>
      </w:r>
      <w:r>
        <w:fldChar w:fldCharType="begin" w:fldLock="1"/>
      </w:r>
      <w:r w:rsidR="0056005F">
        <w:instrText>ADDIN CSL_CITATION {"citationItems":[{"id":"ITEM-1","itemData":{"ISBN":"978-3-030-11077-2","abstract":"This book explores how gamification techniques are used to leverage users' natural desires for achievement, competition, collaboration, learning and more. Compared to other books on this topic, it gives more than just an introduction and develops the readers understanding through frameworks and models, based on research to make it easier to develop gamified systems. The concept of gamification achieved increased popularity in 2010 when a number of softwares and services started explaining their products as a 'gamification' design. Gamification Mindset explains how game elements and mechanics are important, how video games are learning systems and examines how video game aesthetics are vital in the development of gamification. The book will challenge some common beliefs when it comes to gamifications' abilities to immerse and change the user's intrinsic and extrinsic motivations. Gamification Mindset aims to develop new models in gamification to enable easier gamification scenarios. It is a comprehensive analysis and discussion about gamification and serves as a useful tool, since it acquaints readers with gamification and how to use it, through illustrated practical theoretical models. Academic researchers, students, educators and professional game and gamification designers will find this book invaluable. .","author":[{"dropping-particle":"","family":"Goethe","given":"Ole","non-dropping-particle":"","parse-names":false,"suffix":""}],"container-title":"Springer","id":"ITEM-1","issued":{"date-parts":[["2019"]]},"number-of-pages":"144","title":"Gamification Mindset","type":"book"},"uris":["http://www.mendeley.com/documents/?uuid=a45c56dd-1dc5-47dc-b34c-0182dd4164b2"]}],"mendeley":{"formattedCitation":"[51]","plainTextFormattedCitation":"[51]","previouslyFormattedCitation":"[51]"},"properties":{"noteIndex":0},"schema":"https://github.com/citation-style-language/schema/raw/master/csl-citation.json"}</w:instrText>
      </w:r>
      <w:r>
        <w:fldChar w:fldCharType="separate"/>
      </w:r>
      <w:r w:rsidR="00567590" w:rsidRPr="00567590">
        <w:rPr>
          <w:noProof/>
        </w:rPr>
        <w:t>[51]</w:t>
      </w:r>
      <w:r>
        <w:fldChar w:fldCharType="end"/>
      </w:r>
      <w:r>
        <w:t xml:space="preserve"> </w:t>
      </w:r>
      <w:r>
        <w:fldChar w:fldCharType="begin" w:fldLock="1"/>
      </w:r>
      <w:r w:rsidR="0056005F">
        <w:instrText>ADDIN CSL_CITATION {"citationItems":[{"id":"ITEM-1","itemData":{"DOI":"10.1109/TCIAIG.2010.2041928","ISSN":"1943068X","abstract":"It is easy to create new combinatorial games but more difficult to predict those that will interest human players. We examine the concept of game quality, its automated measurement through self-play simulations, and its use in the evolutionary search for new high-quality games. A general game system called Ludi is described and experiments conducted to test its ability to synthesize and evaluate new games. Results demonstrate the validity of the approach through the automated creation of novel, interesting, and publishable games. © 2010 IEEE.","author":[{"dropping-particle":"","family":"Browne","given":"Cameron","non-dropping-particle":"","parse-names":false,"suffix":""},{"dropping-particle":"","family":"Maire","given":"Frederic","non-dropping-particle":"","parse-names":false,"suffix":""}],"container-title":"IEEE Transactions on Computational Intelligence and AI in Games","id":"ITEM-1","issue":"1","issued":{"date-parts":[["2010"]]},"page":"1-16","title":"Evolutionary game design","type":"article-journal","volume":"2"},"uris":["http://www.mendeley.com/documents/?uuid=0923135c-269e-41a7-98dd-d315f50dc912"]}],"mendeley":{"formattedCitation":"[50]","plainTextFormattedCitation":"[50]","previouslyFormattedCitation":"[50]"},"properties":{"noteIndex":0},"schema":"https://github.com/citation-style-language/schema/raw/master/csl-citation.json"}</w:instrText>
      </w:r>
      <w:r>
        <w:fldChar w:fldCharType="separate"/>
      </w:r>
      <w:r w:rsidR="00567590" w:rsidRPr="00567590">
        <w:rPr>
          <w:noProof/>
        </w:rPr>
        <w:t>[50]</w:t>
      </w:r>
      <w:r>
        <w:fldChar w:fldCharType="end"/>
      </w:r>
      <w:r w:rsidRPr="00D24C09">
        <w:t>.</w:t>
      </w:r>
    </w:p>
    <w:p w14:paraId="5144B39E" w14:textId="10C16001" w:rsidR="00CC5F03" w:rsidRDefault="00CC5F03" w:rsidP="006D0249">
      <w:r>
        <w:t xml:space="preserve">Ada beberapa </w:t>
      </w:r>
      <w:r w:rsidRPr="00CC5F03">
        <w:rPr>
          <w:i/>
          <w:iCs/>
        </w:rPr>
        <w:t xml:space="preserve">Design process </w:t>
      </w:r>
      <w:r w:rsidR="00D50697" w:rsidRPr="00D50697">
        <w:rPr>
          <w:i/>
          <w:iCs/>
        </w:rPr>
        <w:t>game</w:t>
      </w:r>
      <w:r>
        <w:t xml:space="preserve"> diantaranya:</w:t>
      </w:r>
    </w:p>
    <w:p w14:paraId="69767C45" w14:textId="5C3C7343" w:rsidR="00354425" w:rsidRPr="007A5B40" w:rsidRDefault="00354425" w:rsidP="00FE4143">
      <w:pPr>
        <w:pStyle w:val="Heading3"/>
        <w:spacing w:line="480" w:lineRule="auto"/>
        <w:rPr>
          <w:i/>
          <w:iCs/>
          <w:color w:val="auto"/>
        </w:rPr>
      </w:pPr>
      <w:bookmarkStart w:id="25" w:name="_Toc195504848"/>
      <w:r w:rsidRPr="007A5B40">
        <w:rPr>
          <w:i/>
          <w:iCs/>
          <w:color w:val="auto"/>
        </w:rPr>
        <w:t>Conceptual design</w:t>
      </w:r>
      <w:bookmarkEnd w:id="25"/>
    </w:p>
    <w:p w14:paraId="565BE439" w14:textId="63EBD3FF" w:rsidR="00354425" w:rsidRDefault="008932D3" w:rsidP="00FE4143">
      <w:r>
        <w:t>Tahap awal desain</w:t>
      </w:r>
      <w:r w:rsidRPr="004A52E0">
        <w:rPr>
          <w:i/>
          <w:iCs/>
        </w:rPr>
        <w:t xml:space="preserve"> </w:t>
      </w:r>
      <w:r w:rsidR="00D50697" w:rsidRPr="004A52E0">
        <w:rPr>
          <w:i/>
          <w:iCs/>
        </w:rPr>
        <w:t>game</w:t>
      </w:r>
      <w:r>
        <w:t xml:space="preserve"> yang berfokus pada merumuskan ide dasar permainan, tujuan, dan pengalaman</w:t>
      </w:r>
      <w:r w:rsidR="0040302B">
        <w:t xml:space="preserve"> yang disampaikan kepada </w:t>
      </w:r>
      <w:r w:rsidR="0027413B">
        <w:t>pengguna</w:t>
      </w:r>
      <w:r w:rsidR="00BD675C">
        <w:t xml:space="preserve"> mengenai </w:t>
      </w:r>
      <w:r w:rsidR="00BD675C" w:rsidRPr="00BD675C">
        <w:t>konsep (</w:t>
      </w:r>
      <w:r w:rsidR="00D50697" w:rsidRPr="004A52E0">
        <w:rPr>
          <w:i/>
          <w:iCs/>
        </w:rPr>
        <w:t>game</w:t>
      </w:r>
      <w:r w:rsidR="00BD675C" w:rsidRPr="004A52E0">
        <w:rPr>
          <w:i/>
          <w:iCs/>
        </w:rPr>
        <w:t xml:space="preserve"> concept document)</w:t>
      </w:r>
      <w:r w:rsidR="00BD675C" w:rsidRPr="00BD675C">
        <w:t xml:space="preserve"> yang merangkum visi dan ide utama permainan</w:t>
      </w:r>
      <w:r w:rsidR="0040302B">
        <w:t xml:space="preserve">. </w:t>
      </w:r>
      <w:r w:rsidR="00D50697" w:rsidRPr="004A52E0">
        <w:rPr>
          <w:i/>
          <w:iCs/>
        </w:rPr>
        <w:t>Game</w:t>
      </w:r>
      <w:r w:rsidR="00354425" w:rsidRPr="004A52E0">
        <w:rPr>
          <w:i/>
          <w:iCs/>
        </w:rPr>
        <w:t xml:space="preserve"> </w:t>
      </w:r>
      <w:r w:rsidR="00354425">
        <w:t xml:space="preserve">ini dirancang khusus untuk membantu </w:t>
      </w:r>
      <w:r w:rsidR="0027413B">
        <w:t>pengguna</w:t>
      </w:r>
      <w:r w:rsidR="00354425">
        <w:t>, dimana melatih kemampuan berpikir yang penting dalam ke</w:t>
      </w:r>
      <w:r w:rsidR="00BE55DD">
        <w:t xml:space="preserve">giatan </w:t>
      </w:r>
      <w:r w:rsidR="00354425">
        <w:t>sehari-hari, seperti berpikir</w:t>
      </w:r>
      <w:r w:rsidR="003D3561">
        <w:t xml:space="preserve"> </w:t>
      </w:r>
      <w:r w:rsidR="00354425">
        <w:t xml:space="preserve">fleksibel, pengendalian diri, dan daya ingat, ini merupakan bagian dari kemampuan yang berperan penting dalam menjaga kemandirian, kemampuan membuat keputusan, dan menjaga keterlibatan kognitif secara </w:t>
      </w:r>
      <w:r w:rsidR="00692F55">
        <w:t xml:space="preserve">aktif </w:t>
      </w:r>
      <w:r w:rsidR="00692F55">
        <w:fldChar w:fldCharType="begin" w:fldLock="1"/>
      </w:r>
      <w:r w:rsidR="0056005F">
        <w:instrText>ADDIN CSL_CITATION {"citationItems":[{"id":"ITEM-1","itemData":{"author":[{"dropping-particle":"","family":"Healy","given":"John","non-dropping-particle":"","parse-names":false,"suffix":""},{"dropping-particle":"","family":"Cullen","given":"Charlie","non-dropping-particle":"","parse-names":false,"suffix":""}],"container-title":"Conference Papers School of Media","id":"ITEM-1","issued":{"date-parts":[["2022"]]},"page":"2022","title":"Towards a Model of the Design Process for Games","type":"article-journal"},"uris":["http://www.mendeley.com/documents/?uuid=fa46fe04-83a1-4fa0-8bf2-1db3d6e52475"]}],"mendeley":{"formattedCitation":"[52]","plainTextFormattedCitation":"[52]","previouslyFormattedCitation":"[52]"},"properties":{"noteIndex":0},"schema":"https://github.com/citation-style-language/schema/raw/master/csl-citation.json"}</w:instrText>
      </w:r>
      <w:r w:rsidR="00692F55">
        <w:fldChar w:fldCharType="separate"/>
      </w:r>
      <w:r w:rsidR="00567590" w:rsidRPr="00567590">
        <w:rPr>
          <w:noProof/>
        </w:rPr>
        <w:t>[52]</w:t>
      </w:r>
      <w:r w:rsidR="00692F55">
        <w:fldChar w:fldCharType="end"/>
      </w:r>
      <w:r w:rsidR="00354425">
        <w:t xml:space="preserve">. </w:t>
      </w:r>
      <w:r w:rsidR="00D50697" w:rsidRPr="004A52E0">
        <w:rPr>
          <w:i/>
          <w:iCs/>
        </w:rPr>
        <w:t>Game</w:t>
      </w:r>
      <w:r w:rsidR="00354425">
        <w:t xml:space="preserve"> ini dilengkapi fitur yang dapat menyesuaikan tingkat kesulitan sesuai kemampuan </w:t>
      </w:r>
      <w:r w:rsidR="0027413B">
        <w:t>pengguna</w:t>
      </w:r>
      <w:r w:rsidR="00354425">
        <w:t xml:space="preserve">. Ini berarti tantangan yang dihadapi </w:t>
      </w:r>
      <w:r w:rsidR="0027413B">
        <w:t>pengguna</w:t>
      </w:r>
      <w:r w:rsidR="00354425">
        <w:t xml:space="preserve"> akan meningkat seiring kemajuan mereka, memastikan bahwa latihan tetap menantang tetapi tidak berlebihan. </w:t>
      </w:r>
      <w:r w:rsidR="00406BD7">
        <w:t>Waktu d</w:t>
      </w:r>
      <w:r w:rsidR="00354425">
        <w:t>urasi permainan juga telah diatur agar cukup panjang untuk efektif, namun tetap nyaman bagi pemain agar tidak cepat merasa lelah atau jenuh.</w:t>
      </w:r>
    </w:p>
    <w:p w14:paraId="61053B59" w14:textId="30E2A7FE" w:rsidR="00354425" w:rsidRPr="007A5B40" w:rsidRDefault="00354425" w:rsidP="001B59D6">
      <w:pPr>
        <w:pStyle w:val="Heading3"/>
        <w:spacing w:line="480" w:lineRule="auto"/>
        <w:rPr>
          <w:i/>
          <w:iCs/>
          <w:color w:val="auto"/>
        </w:rPr>
      </w:pPr>
      <w:bookmarkStart w:id="26" w:name="_Toc195504849"/>
      <w:r w:rsidRPr="007A5B40">
        <w:rPr>
          <w:i/>
          <w:iCs/>
          <w:color w:val="auto"/>
        </w:rPr>
        <w:t>Aesthetic design</w:t>
      </w:r>
      <w:bookmarkEnd w:id="26"/>
    </w:p>
    <w:p w14:paraId="37591745" w14:textId="5343D06A" w:rsidR="00B90235" w:rsidRDefault="00BE55DD" w:rsidP="001B59D6">
      <w:r>
        <w:t>T</w:t>
      </w:r>
      <w:r w:rsidRPr="00BE55DD">
        <w:t>ahap di mana aspek visual</w:t>
      </w:r>
      <w:r>
        <w:t xml:space="preserve"> </w:t>
      </w:r>
      <w:r w:rsidRPr="00BE55DD">
        <w:t xml:space="preserve">dan tema permainan dikembangkan untuk menciptakan pengalaman yang menarik secara emosional dan mendalam bagi </w:t>
      </w:r>
      <w:r w:rsidR="0027413B">
        <w:t>pengguna</w:t>
      </w:r>
      <w:r w:rsidR="00BD675C">
        <w:t xml:space="preserve"> mengenai </w:t>
      </w:r>
      <w:r w:rsidR="00685E24" w:rsidRPr="004A52E0">
        <w:rPr>
          <w:i/>
          <w:iCs/>
        </w:rPr>
        <w:t>prototype</w:t>
      </w:r>
      <w:r w:rsidR="00BD675C" w:rsidRPr="00BD675C">
        <w:t xml:space="preserve"> estetika, termasuk konsep seni </w:t>
      </w:r>
      <w:r w:rsidR="00BD675C" w:rsidRPr="004A52E0">
        <w:rPr>
          <w:i/>
          <w:iCs/>
        </w:rPr>
        <w:t>(art concept</w:t>
      </w:r>
      <w:r w:rsidR="00BD675C" w:rsidRPr="00BD675C">
        <w:t>)</w:t>
      </w:r>
      <w:r w:rsidR="008930B4">
        <w:t xml:space="preserve"> dan </w:t>
      </w:r>
      <w:r w:rsidR="00BD675C" w:rsidRPr="00BD675C">
        <w:t>model awal,</w:t>
      </w:r>
      <w:r w:rsidR="00484B50">
        <w:t xml:space="preserve"> </w:t>
      </w:r>
      <w:r w:rsidR="00E07DD6">
        <w:t>Tema ini dipilih untuk penelitian ini memberikan variasi dan keunikan, serta didasarkan pada ketersediaan aset visual gratis ata</w:t>
      </w:r>
      <w:r w:rsidR="000758D2">
        <w:t>u</w:t>
      </w:r>
      <w:r w:rsidR="00E07DD6">
        <w:t xml:space="preserve"> mu</w:t>
      </w:r>
      <w:r w:rsidR="00692F55">
        <w:t>dah</w:t>
      </w:r>
      <w:r w:rsidR="00E07DD6">
        <w:t xml:space="preserve"> yang bisa digunakan. </w:t>
      </w:r>
      <w:r w:rsidR="00F33E19">
        <w:t xml:space="preserve">Penentuan </w:t>
      </w:r>
      <w:r w:rsidR="00E07DD6">
        <w:t xml:space="preserve">dari warna latar belakang, teks, dan elemen </w:t>
      </w:r>
      <w:r w:rsidR="00D50697" w:rsidRPr="004A52E0">
        <w:rPr>
          <w:i/>
          <w:iCs/>
        </w:rPr>
        <w:t>game</w:t>
      </w:r>
      <w:r w:rsidR="00E07DD6">
        <w:t xml:space="preserve"> lainnya dimana dipilih dengan hati-hati untuk menciptakan tampilan yang menarik dan nyaman dilihat, sehingga mendukung pengalaman </w:t>
      </w:r>
      <w:r w:rsidR="0027413B">
        <w:t>pengguna</w:t>
      </w:r>
      <w:r w:rsidR="00B94691">
        <w:t xml:space="preserve"> </w:t>
      </w:r>
      <w:r w:rsidR="00B94691">
        <w:fldChar w:fldCharType="begin" w:fldLock="1"/>
      </w:r>
      <w:r w:rsidR="0056005F">
        <w:instrText>ADDIN CSL_CITATION {"citationItems":[{"id":"ITEM-1","itemData":{"DOI":"10.1007/978-3-030-50164-8_9","ISBN":"9783030501631","ISSN":"16113349","abstract":"Exercise video games (exergames) are increasingly being employed as a complementary intervention to promote physical activity engagement in response to the need for creating sustainable strategies for supporting health. While exergames have shown that they can have comparable effects to conventional human-guided training programs in certain situations, its adoption in healthcare applications are still limited. This is in part because of a disconnection between the technology/content producers, healthcare providers, and end-users. Many design frameworks have been proposed to guide the process of creating games for health, however, what is missing is an integrated and multifaceted approach that includes the preliminary research and evaluation stages that are needed to create plausible solutions for exergames. Furthermore, relevant stakeholders are often not included throughout the entire process, neglecting the importance of transdisciplinary collaborations when creating exergames for health. This paper presents the Multidisciplinary Iterative Design of Exergames (MIDE) framework as a comprehensive, integrative, and specific framework for exergame design, development, and evaluation following different research methods, techniques and tools. The MIDE framework is intended to support researchers, healthcare professionals, and industrial experts in identifying the stages, processes, techniques, and key roles needed to create novel exergames for exercise promotion. As older adults are a key user group, applicability of the framework is illustrated using considerations for older adults and immersive experiences (e.g., virtual reality). A specific use case is presented at the end of the paper to illustrate the use of the MIDE framework in the context of a project of using virtual reality exergames for promoting exercise in people living with dementia.","author":[{"dropping-particle":"","family":"Li","given":"Yirou","non-dropping-particle":"","parse-names":false,"suffix":""},{"dropping-particle":"","family":"Muñoz","given":"John","non-dropping-particle":"","parse-names":false,"suffix":""},{"dropping-particle":"","family":"Mehrabi","given":"Samira","non-dropping-particle":"","parse-names":false,"suffix":""},{"dropping-particle":"","family":"Middleton","given":"Laura","non-dropping-particle":"","parse-names":false,"suffix":""},{"dropping-particle":"","family":"Cao","given":"Shi","non-dropping-particle":"","parse-names":false,"suffix":""},{"dropping-particle":"","family":"Boger","given":"Jennifer","non-dropping-particle":"","parse-names":false,"suffix":""}],"container-title":"Lecture Notes in Computer Science (including subseries Lecture Notes in Artificial Intelligence and Lecture Notes in Bioinformatics)","id":"ITEM-1","issue":"July","issued":{"date-parts":[["2020"]]},"page":"128-147","title":"Multidisciplinary iterative design of exergames (MIDE): A framework for supporting the design, development, and evaluation of exergames for health","type":"article-journal","volume":"12211 LNCS"},"uris":["http://www.mendeley.com/documents/?uuid=13e7362c-68ff-45d8-8a5e-3977c5aad1e9"]}],"mendeley":{"formattedCitation":"[53]","plainTextFormattedCitation":"[53]","previouslyFormattedCitation":"[53]"},"properties":{"noteIndex":0},"schema":"https://github.com/citation-style-language/schema/raw/master/csl-citation.json"}</w:instrText>
      </w:r>
      <w:r w:rsidR="00B94691">
        <w:fldChar w:fldCharType="separate"/>
      </w:r>
      <w:r w:rsidR="00567590" w:rsidRPr="00567590">
        <w:rPr>
          <w:noProof/>
        </w:rPr>
        <w:t>[53]</w:t>
      </w:r>
      <w:r w:rsidR="00B94691">
        <w:fldChar w:fldCharType="end"/>
      </w:r>
      <w:r w:rsidR="00E07DD6">
        <w:t xml:space="preserve">. Kami juga membuat sketsa awal di </w:t>
      </w:r>
      <w:r w:rsidR="005A7F6D">
        <w:t>Figma</w:t>
      </w:r>
      <w:r w:rsidR="00E07DD6">
        <w:t xml:space="preserve"> untuk merencanakan tata letak </w:t>
      </w:r>
      <w:r w:rsidR="00D50697" w:rsidRPr="004A52E0">
        <w:rPr>
          <w:i/>
          <w:iCs/>
        </w:rPr>
        <w:t>game</w:t>
      </w:r>
      <w:r w:rsidR="00E07DD6">
        <w:t xml:space="preserve">, termasuk ukuran dan posisi elemen seperti </w:t>
      </w:r>
      <w:r w:rsidR="00582B36" w:rsidRPr="00582B36">
        <w:rPr>
          <w:i/>
          <w:iCs/>
        </w:rPr>
        <w:t>time</w:t>
      </w:r>
      <w:r w:rsidR="00E07DD6" w:rsidRPr="004A52E0">
        <w:rPr>
          <w:i/>
          <w:iCs/>
        </w:rPr>
        <w:t>r, point,</w:t>
      </w:r>
      <w:r w:rsidR="00E07DD6">
        <w:t xml:space="preserve"> </w:t>
      </w:r>
      <w:r w:rsidR="00967504" w:rsidRPr="00967504">
        <w:rPr>
          <w:i/>
          <w:iCs/>
        </w:rPr>
        <w:t>leaderboard</w:t>
      </w:r>
      <w:r w:rsidR="00E07DD6" w:rsidRPr="004A52E0">
        <w:rPr>
          <w:i/>
          <w:iCs/>
        </w:rPr>
        <w:t xml:space="preserve"> </w:t>
      </w:r>
      <w:r w:rsidR="00E07DD6">
        <w:t xml:space="preserve">dan tombol. Proses ini membantu memastikan desain akhir tidak hanya fungsional, tetapi juga enak dipandang dan mudah digunakan oleh </w:t>
      </w:r>
      <w:r w:rsidR="0027413B">
        <w:t>pengguna</w:t>
      </w:r>
      <w:r w:rsidR="00E07DD6">
        <w:t>.</w:t>
      </w:r>
    </w:p>
    <w:p w14:paraId="4808F0AF" w14:textId="553651B5" w:rsidR="00B90235" w:rsidRPr="007A5B40" w:rsidRDefault="00B90235" w:rsidP="001175CA">
      <w:pPr>
        <w:pStyle w:val="Heading3"/>
        <w:spacing w:line="480" w:lineRule="auto"/>
        <w:rPr>
          <w:i/>
          <w:iCs/>
          <w:color w:val="auto"/>
        </w:rPr>
      </w:pPr>
      <w:bookmarkStart w:id="27" w:name="_Toc195504850"/>
      <w:r w:rsidRPr="007A5B40">
        <w:rPr>
          <w:i/>
          <w:iCs/>
          <w:color w:val="auto"/>
        </w:rPr>
        <w:t>Prototyping and Iteration</w:t>
      </w:r>
      <w:bookmarkEnd w:id="27"/>
    </w:p>
    <w:p w14:paraId="47CD9532" w14:textId="6D7F5411" w:rsidR="00406BD7" w:rsidRDefault="005A7F6D" w:rsidP="001175CA">
      <w:r w:rsidRPr="005A7F6D">
        <w:t xml:space="preserve">Tahap di mana mekanika permainan diimplementasikan secara bertahap melalui </w:t>
      </w:r>
      <w:r w:rsidR="00685E24" w:rsidRPr="004A52E0">
        <w:rPr>
          <w:i/>
          <w:iCs/>
        </w:rPr>
        <w:t>prototype</w:t>
      </w:r>
      <w:r w:rsidRPr="005A7F6D">
        <w:t xml:space="preserve"> untuk menguji, mengevaluasi, dan memperbaiki elemen desain berdasarkan umpan balik.</w:t>
      </w:r>
      <w:r w:rsidR="008930B4">
        <w:t xml:space="preserve"> </w:t>
      </w:r>
      <w:r w:rsidR="008930B4" w:rsidRPr="008930B4">
        <w:t xml:space="preserve">Versi </w:t>
      </w:r>
      <w:r w:rsidR="00685E24" w:rsidRPr="004A52E0">
        <w:rPr>
          <w:i/>
          <w:iCs/>
        </w:rPr>
        <w:t>prototype</w:t>
      </w:r>
      <w:r w:rsidR="008930B4" w:rsidRPr="008930B4">
        <w:t xml:space="preserve"> yang lebih matang setelah beberapa iterasi, dengan perbaikan pada mekanika dan estetika</w:t>
      </w:r>
      <w:r w:rsidR="000970E8">
        <w:t xml:space="preserve"> </w:t>
      </w:r>
      <w:r w:rsidR="000970E8">
        <w:fldChar w:fldCharType="begin" w:fldLock="1"/>
      </w:r>
      <w:r w:rsidR="0056005F">
        <w:instrText>ADDIN CSL_CITATION {"citationItems":[{"id":"ITEM-1","itemData":{"abstract":"This thesis contributes practice-led evaluation research to the question of whether game design\\r\\ntools can effectively support and expand game design practice. It offers insights that can be used\\r\\nto inform future game design tool development.\\r\\nGame designers, unlike most other design practitioners, typically do not use design tools in their\\r\\nwork. While conceptual models and software tools have been developed to address this, we lack\\r\\ndiscussion and critique of how tools work in practice.\\r\\nTaking the point of view of a practitioner, this study of game design tools is based on longitudinal, practice-led evaluation research conducted as a participant-observer, applying game design tools to 5 contrasting game design case studies. ","author":[{"dropping-particle":"","family":"Neil","given":"Katharine","non-dropping-particle":"","parse-names":false,"suffix":""}],"id":"ITEM-1","issued":{"date-parts":[["2015"]]},"page":"301","title":"Game Design Tools : Can They Improve Game Design Practice?","type":"article-journal"},"uris":["http://www.mendeley.com/documents/?uuid=afe6e84b-abc8-4428-8af7-3415d9748e2a"]}],"mendeley":{"formattedCitation":"[54]","plainTextFormattedCitation":"[54]","previouslyFormattedCitation":"[54]"},"properties":{"noteIndex":0},"schema":"https://github.com/citation-style-language/schema/raw/master/csl-citation.json"}</w:instrText>
      </w:r>
      <w:r w:rsidR="000970E8">
        <w:fldChar w:fldCharType="separate"/>
      </w:r>
      <w:r w:rsidR="00567590" w:rsidRPr="00567590">
        <w:rPr>
          <w:noProof/>
        </w:rPr>
        <w:t>[54]</w:t>
      </w:r>
      <w:r w:rsidR="000970E8">
        <w:fldChar w:fldCharType="end"/>
      </w:r>
      <w:r w:rsidR="008930B4" w:rsidRPr="008930B4">
        <w:t>.</w:t>
      </w:r>
      <w:r w:rsidR="008930B4">
        <w:t xml:space="preserve"> </w:t>
      </w:r>
      <w:r w:rsidR="000C690A">
        <w:t xml:space="preserve">Proses pengembangan dan pengujian program pelatihan berbasis </w:t>
      </w:r>
      <w:r w:rsidR="00D50697" w:rsidRPr="004A52E0">
        <w:rPr>
          <w:i/>
          <w:iCs/>
        </w:rPr>
        <w:t>game</w:t>
      </w:r>
      <w:r w:rsidR="000C690A">
        <w:t xml:space="preserve"> yang dibuat dengan </w:t>
      </w:r>
      <w:r w:rsidR="00406BD7">
        <w:t>u</w:t>
      </w:r>
      <w:r w:rsidR="000C690A">
        <w:t xml:space="preserve">nity untuk masa pengembangan menguji dan memperbaiki </w:t>
      </w:r>
      <w:r w:rsidR="00D50697" w:rsidRPr="004A52E0">
        <w:rPr>
          <w:i/>
          <w:iCs/>
        </w:rPr>
        <w:t>game</w:t>
      </w:r>
      <w:r w:rsidR="000C690A">
        <w:t xml:space="preserve">, seperti mengatur kecepatan permainan dan menambah tingkat kesulitan yang lebih bervariasi. Setelah </w:t>
      </w:r>
      <w:r w:rsidR="00D50697" w:rsidRPr="004A52E0">
        <w:rPr>
          <w:i/>
          <w:iCs/>
        </w:rPr>
        <w:t>game</w:t>
      </w:r>
      <w:r w:rsidR="000C690A">
        <w:t xml:space="preserve"> selesai d</w:t>
      </w:r>
      <w:r w:rsidR="00B14B61">
        <w:t>i</w:t>
      </w:r>
      <w:r w:rsidR="000C690A">
        <w:t>program akan dilakukan pengujian secara informal kemudian memberi masukan penting untuk dilakukan evaluasi.</w:t>
      </w:r>
    </w:p>
    <w:p w14:paraId="45E13D4E" w14:textId="7B4F2D93" w:rsidR="000C690A" w:rsidRPr="007A5B40" w:rsidRDefault="000C690A" w:rsidP="001175CA">
      <w:pPr>
        <w:pStyle w:val="Heading3"/>
        <w:spacing w:line="480" w:lineRule="auto"/>
        <w:rPr>
          <w:i/>
          <w:iCs/>
          <w:color w:val="auto"/>
        </w:rPr>
      </w:pPr>
      <w:bookmarkStart w:id="28" w:name="_Toc195504851"/>
      <w:r w:rsidRPr="007A5B40">
        <w:rPr>
          <w:i/>
          <w:iCs/>
          <w:color w:val="auto"/>
        </w:rPr>
        <w:t>Informal evaluation and validation of development</w:t>
      </w:r>
      <w:bookmarkEnd w:id="28"/>
    </w:p>
    <w:p w14:paraId="7F4742C1" w14:textId="2079F901" w:rsidR="00CC5F03" w:rsidRPr="006D0249" w:rsidRDefault="000857F2" w:rsidP="001175CA">
      <w:r w:rsidRPr="000857F2">
        <w:t xml:space="preserve">Tahap evaluasi permainan secara informal untuk memastikan pengalaman bermain memenuhi harapan </w:t>
      </w:r>
      <w:r w:rsidR="0027413B">
        <w:t>pengguna</w:t>
      </w:r>
      <w:r w:rsidRPr="000857F2">
        <w:t xml:space="preserve"> dan tujuan desain awal.</w:t>
      </w:r>
      <w:r>
        <w:t xml:space="preserve"> </w:t>
      </w:r>
      <w:r w:rsidR="000C690A">
        <w:t xml:space="preserve">Evaluasi akhir program pelatihan kognitif berbasis </w:t>
      </w:r>
      <w:r w:rsidR="00D50697" w:rsidRPr="004A52E0">
        <w:rPr>
          <w:i/>
          <w:iCs/>
        </w:rPr>
        <w:t>game</w:t>
      </w:r>
      <w:r w:rsidR="000C690A" w:rsidRPr="004A52E0">
        <w:rPr>
          <w:i/>
          <w:iCs/>
        </w:rPr>
        <w:t xml:space="preserve"> </w:t>
      </w:r>
      <w:r w:rsidR="000C690A">
        <w:t xml:space="preserve">evaluasi akhir program pelatihan kognitif berbasis </w:t>
      </w:r>
      <w:r w:rsidR="00D50697" w:rsidRPr="004A52E0">
        <w:rPr>
          <w:i/>
          <w:iCs/>
        </w:rPr>
        <w:t>game</w:t>
      </w:r>
      <w:r w:rsidR="000C690A" w:rsidRPr="004A52E0">
        <w:rPr>
          <w:i/>
          <w:iCs/>
        </w:rPr>
        <w:t xml:space="preserve"> </w:t>
      </w:r>
      <w:r w:rsidR="000C690A">
        <w:t>dimana</w:t>
      </w:r>
      <w:r w:rsidR="00AF1E21">
        <w:t xml:space="preserve"> </w:t>
      </w:r>
      <w:r w:rsidR="000C690A">
        <w:t xml:space="preserve">menggunakan </w:t>
      </w:r>
      <w:r w:rsidR="0027413B">
        <w:t>pengguna</w:t>
      </w:r>
      <w:r w:rsidR="000C690A">
        <w:t xml:space="preserve"> untuk melakukan pengujian</w:t>
      </w:r>
      <w:r w:rsidR="004D0327">
        <w:t xml:space="preserve"> </w:t>
      </w:r>
      <w:r w:rsidR="004D0327">
        <w:fldChar w:fldCharType="begin" w:fldLock="1"/>
      </w:r>
      <w:r w:rsidR="0056005F">
        <w:instrText>ADDIN CSL_CITATION {"citationItems":[{"id":"ITEM-1","itemData":{"DOI":"10.1007/s11042-018-6593-1","ISSN":"15737721","abstract":"Heuristic evaluation is the preferred method to assess usability in games when experts conduct this evaluation. Many heuristics guidelines have been proposed attending to specificities of games but they only focus on specific subsets of games or platforms. In fact, to date the most used guideline to evaluate games usability is still Nielsen’s proposal, which is focused on generic software. As a result, most evaluations do not cover important aspects in games such as mobility, multiplayer interactions, enjoyability and playability, etc. To promote the usage of new heuristics adapted to different game and platform aspects we propose a modular approach based on the classification of existing game heuristics using metadata and a tool, MUSE (Meta-heUristics uSability Evaluation tool) for games, which allows a rebuild of heuristic guidelines based on metadata selection in order to obtain a customized list for every real evaluation case. The usage of these new rebuilt heuristic guidelines allows an explicit attendance to a wide range of usability aspects in games and a better detection of usability issues. We preliminarily evaluate MUSE with an analysis of two different games, using both the Nielsen’s heuristics and the customized heuristic lists generated by our tool.","author":[{"dropping-particle":"","family":"Yanez-Gomez","given":"Rosa","non-dropping-particle":"","parse-names":false,"suffix":""},{"dropping-particle":"","family":"Font","given":"Juan Luis","non-dropping-particle":"","parse-names":false,"suffix":""},{"dropping-particle":"","family":"Cascado-Caballero","given":"Daniel","non-dropping-particle":"","parse-names":false,"suffix":""},{"dropping-particle":"","family":"Sevillano","given":"José Luis","non-dropping-particle":"","parse-names":false,"suffix":""}],"container-title":"Multimedia Tools and Applications","id":"ITEM-1","issue":"4","issued":{"date-parts":[["2019"]]},"page":"4937-4964","publisher":"Multimedia Tools and Applications","title":"Heuristic usability evaluation on games: a modular approach","type":"article-journal","volume":"78"},"uris":["http://www.mendeley.com/documents/?uuid=e208da82-68d9-4cac-b849-a57137cad95c"]}],"mendeley":{"formattedCitation":"[55]","plainTextFormattedCitation":"[55]","previouslyFormattedCitation":"[55]"},"properties":{"noteIndex":0},"schema":"https://github.com/citation-style-language/schema/raw/master/csl-citation.json"}</w:instrText>
      </w:r>
      <w:r w:rsidR="004D0327">
        <w:fldChar w:fldCharType="separate"/>
      </w:r>
      <w:r w:rsidR="00567590" w:rsidRPr="00567590">
        <w:rPr>
          <w:noProof/>
        </w:rPr>
        <w:t>[55]</w:t>
      </w:r>
      <w:r w:rsidR="004D0327">
        <w:fldChar w:fldCharType="end"/>
      </w:r>
      <w:r w:rsidR="000C690A">
        <w:t xml:space="preserve">. Masukan mereka menghasilkan beberapa penyesuaian kecil terhadap program pelatihan dan memberikan </w:t>
      </w:r>
      <w:r w:rsidR="00EB4EAD" w:rsidRPr="00EB4EAD">
        <w:rPr>
          <w:i/>
          <w:iCs/>
        </w:rPr>
        <w:t>feedback</w:t>
      </w:r>
      <w:r w:rsidR="000C690A">
        <w:t xml:space="preserve"> yang menunjukkan bahwa </w:t>
      </w:r>
      <w:r w:rsidR="00D50697" w:rsidRPr="004A52E0">
        <w:rPr>
          <w:i/>
          <w:iCs/>
        </w:rPr>
        <w:t>game</w:t>
      </w:r>
      <w:r w:rsidR="000C690A">
        <w:t xml:space="preserve"> ini menarik dan menantang namun tetap menyenangkan bagi </w:t>
      </w:r>
      <w:r w:rsidR="0027413B">
        <w:t>pengguna</w:t>
      </w:r>
      <w:r w:rsidR="000C690A">
        <w:t xml:space="preserve">. maka keputusan akhirnya merupakan desain ini didasarkan pada tujuan program dan teori tentang </w:t>
      </w:r>
      <w:r w:rsidR="00FB7BCA" w:rsidRPr="004A52E0">
        <w:rPr>
          <w:i/>
          <w:iCs/>
        </w:rPr>
        <w:t>gamification</w:t>
      </w:r>
      <w:r w:rsidR="000C690A">
        <w:t>, menciptakan program yang efektif</w:t>
      </w:r>
      <w:r w:rsidR="004E762F">
        <w:t xml:space="preserve"> </w:t>
      </w:r>
      <w:r w:rsidR="004E762F" w:rsidRPr="004E762F">
        <w:t>dan versi akhir permainan yang telah disempurnakan</w:t>
      </w:r>
      <w:r w:rsidR="000C690A">
        <w:t>.</w:t>
      </w:r>
    </w:p>
    <w:p w14:paraId="5C5B88D5" w14:textId="49935266" w:rsidR="00993065" w:rsidRDefault="00F87C24" w:rsidP="001175CA">
      <w:pPr>
        <w:pStyle w:val="Heading2"/>
        <w:spacing w:line="480" w:lineRule="auto"/>
      </w:pPr>
      <w:bookmarkStart w:id="29" w:name="_Toc195504852"/>
      <w:r w:rsidRPr="00F87C24">
        <w:rPr>
          <w:bCs/>
          <w:i/>
          <w:iCs/>
        </w:rPr>
        <w:t>Progressive Learning</w:t>
      </w:r>
      <w:bookmarkEnd w:id="29"/>
    </w:p>
    <w:p w14:paraId="0904793C" w14:textId="4A66A2D0" w:rsidR="003B4900" w:rsidRDefault="00F87C24" w:rsidP="001175CA">
      <w:r>
        <w:rPr>
          <w:i/>
          <w:iCs/>
        </w:rPr>
        <w:t>Progressive learning</w:t>
      </w:r>
      <w:r>
        <w:t xml:space="preserve"> dalam metode </w:t>
      </w:r>
      <w:r w:rsidR="00FB7BCA" w:rsidRPr="00FB7BCA">
        <w:rPr>
          <w:i/>
          <w:iCs/>
        </w:rPr>
        <w:t>gamification</w:t>
      </w:r>
      <w:r>
        <w:rPr>
          <w:i/>
          <w:iCs/>
        </w:rPr>
        <w:t xml:space="preserve"> </w:t>
      </w:r>
      <w:r>
        <w:t xml:space="preserve">mengacu pada pendekatan bertahap di mana konten atau keterampilan disajikan secara berurutan dengan tingkat kesulitan yang semakin meningkat, memungkinkan </w:t>
      </w:r>
      <w:r w:rsidR="0027413B">
        <w:t>pengguna</w:t>
      </w:r>
      <w:r>
        <w:t xml:space="preserve"> untuk mengembangkan kompetensi secara bertahap sambil mempertahankan keterlibatan </w:t>
      </w:r>
      <w:r w:rsidR="0027413B">
        <w:t>pengguna</w:t>
      </w:r>
      <w:r>
        <w:t>.</w:t>
      </w:r>
      <w:r w:rsidR="00B25419">
        <w:t xml:space="preserve"> </w:t>
      </w:r>
      <w:r w:rsidR="00B25419" w:rsidRPr="00B25419">
        <w:t xml:space="preserve">Dalam konteks </w:t>
      </w:r>
      <w:r w:rsidR="00FB7BCA" w:rsidRPr="00FB7BCA">
        <w:rPr>
          <w:i/>
          <w:iCs/>
        </w:rPr>
        <w:t>gamification</w:t>
      </w:r>
      <w:r w:rsidR="00B25419" w:rsidRPr="00B25419">
        <w:t xml:space="preserve">, metode ini dimanfaatkan untuk meningkatkan efektivitas pembelajaran, mempertahankan keterlibatan </w:t>
      </w:r>
      <w:r w:rsidR="0027413B">
        <w:t>pengguna</w:t>
      </w:r>
      <w:r w:rsidR="00B25419" w:rsidRPr="00B25419">
        <w:t>, dan mendukung personalisasi pembelajaran</w:t>
      </w:r>
      <w:r w:rsidR="00B00CBB">
        <w:t xml:space="preserve"> </w:t>
      </w:r>
      <w:r w:rsidR="00B00CBB">
        <w:fldChar w:fldCharType="begin" w:fldLock="1"/>
      </w:r>
      <w:r w:rsidR="0056005F">
        <w:instrText>ADDIN CSL_CITATION {"citationItems":[{"id":"ITEM-1","itemData":{"DOI":"10.3390/computers12070144","ISSN":"2073431X","abstract":"This paper is poised to inform educators, policy makers and software developers about the untapped potential of PWAs in creating engaging, effective, and personalized learning experiences in the field of programming education. We aim to address a significant gap in the current understanding of the potential advantages and underutilisation of Progressive Web Applications (PWAs) within the education sector, specifically for programming education. Despite the evident lack of recognition of PWAs in this arena, we present an innovative approach through the Framework for Gamification in Programming Education (FGPE). This framework takes advantage of the ubiquity and ease of use of PWAs, integrating it with a Pareto optimized gamified programming exercise selection model ensuring personalized adaptive learning experiences by dynamically adjusting the complexity, content, and feedback of gamified exercises in response to the learners’ ongoing progress and performance. This study examines the mobile user experience of the FGPE PLE in different countries, namely Poland and Lithuania, providing novel insights into its applicability and efficiency. Our results demonstrate that combining advanced adaptive algorithms with the convenience of mobile technology has the potential to revolutionize programming education. The FGPE+ course group outperformed the Moodle group in terms of the average perceived knowledge (M = 4.11, SD = 0.51).","author":[{"dropping-particle":"","family":"Maskeliūnas","given":"Rytis","non-dropping-particle":"","parse-names":false,"suffix":""},{"dropping-particle":"","family":"Damaševičius","given":"Robertas","non-dropping-particle":"","parse-names":false,"suffix":""},{"dropping-particle":"","family":"Blažauskas","given":"Tomas","non-dropping-particle":"","parse-names":false,"suffix":""},{"dropping-particle":"","family":"Swacha","given":"Jakub","non-dropping-particle":"","parse-names":false,"suffix":""},{"dropping-particle":"","family":"Queirós","given":"Ricardo","non-dropping-particle":"","parse-names":false,"suffix":""},{"dropping-particle":"","family":"Paiva","given":"José Carlos","non-dropping-particle":"","parse-names":false,"suffix":""}],"container-title":"Computers","id":"ITEM-1","issue":"7","issued":{"date-parts":[["2023"]]},"title":"FGPE+: The Mobile FGPE Environment and the Pareto-Optimized Gamified Programming Exercise Selection Model—An Empirical Evaluation","type":"article-journal","volume":"12"},"uris":["http://www.mendeley.com/documents/?uuid=d066cfa2-b168-4744-9a21-28bfe02e93de"]}],"mendeley":{"formattedCitation":"[56]","plainTextFormattedCitation":"[56]","previouslyFormattedCitation":"[56]"},"properties":{"noteIndex":0},"schema":"https://github.com/citation-style-language/schema/raw/master/csl-citation.json"}</w:instrText>
      </w:r>
      <w:r w:rsidR="00B00CBB">
        <w:fldChar w:fldCharType="separate"/>
      </w:r>
      <w:r w:rsidR="00567590" w:rsidRPr="00567590">
        <w:rPr>
          <w:noProof/>
        </w:rPr>
        <w:t>[56]</w:t>
      </w:r>
      <w:r w:rsidR="00B00CBB">
        <w:fldChar w:fldCharType="end"/>
      </w:r>
      <w:r w:rsidR="00B25419" w:rsidRPr="00B25419">
        <w:t xml:space="preserve">. </w:t>
      </w:r>
      <w:r w:rsidR="00B25419">
        <w:t xml:space="preserve"> </w:t>
      </w:r>
      <w:r>
        <w:t xml:space="preserve"> </w:t>
      </w:r>
    </w:p>
    <w:p w14:paraId="710CF01D" w14:textId="108894A7" w:rsidR="006C6D53" w:rsidRDefault="003B4900" w:rsidP="004A52E0">
      <w:r>
        <w:t xml:space="preserve">Dalam </w:t>
      </w:r>
      <w:r>
        <w:rPr>
          <w:i/>
          <w:iCs/>
        </w:rPr>
        <w:t xml:space="preserve">progressive learning </w:t>
      </w:r>
      <w:r w:rsidRPr="003B4900">
        <w:t>materi pembelajaran disajikan secara berurutan, mulai dari tingkat pemahaman dasar hingga tingkat lanjut.</w:t>
      </w:r>
      <w:r w:rsidR="00A3395F">
        <w:t xml:space="preserve"> </w:t>
      </w:r>
      <w:r w:rsidR="00A3395F" w:rsidRPr="00A3395F">
        <w:t xml:space="preserve">Tantangan dirancang agar secara bertahap menjadi lebih sulit, memungkinkan </w:t>
      </w:r>
      <w:r w:rsidR="0027413B">
        <w:t>pengguna</w:t>
      </w:r>
      <w:r w:rsidR="00A3395F" w:rsidRPr="00A3395F">
        <w:t xml:space="preserve"> mengembangkan kompetensi secara sistematis.</w:t>
      </w:r>
      <w:r w:rsidR="00A3395F">
        <w:t xml:space="preserve"> </w:t>
      </w:r>
      <w:r w:rsidR="00F87C24">
        <w:t xml:space="preserve">Elemen seperti </w:t>
      </w:r>
      <w:r w:rsidR="00967504" w:rsidRPr="00967504">
        <w:rPr>
          <w:i/>
          <w:iCs/>
        </w:rPr>
        <w:t>level</w:t>
      </w:r>
      <w:r w:rsidR="00F87C24">
        <w:t xml:space="preserve">, tantangan, dan </w:t>
      </w:r>
      <w:r w:rsidR="00F6497E" w:rsidRPr="00F6497E">
        <w:rPr>
          <w:i/>
          <w:iCs/>
        </w:rPr>
        <w:t>reward</w:t>
      </w:r>
      <w:r w:rsidR="00F87C24">
        <w:t xml:space="preserve"> digunakan untuk menandai kemajuan ini, sehingga </w:t>
      </w:r>
      <w:r w:rsidR="0027413B">
        <w:t>pengguna</w:t>
      </w:r>
      <w:r w:rsidR="00F87C24">
        <w:t xml:space="preserve"> meningkatkan keterlibatan dalam bidang pendidikan dan merasakan pencapaian serta kepuasan setiap kali menyelesaikan tugas</w:t>
      </w:r>
      <w:r w:rsidR="00DC0A6A">
        <w:t xml:space="preserve"> </w:t>
      </w:r>
      <w:r w:rsidR="005820AD">
        <w:fldChar w:fldCharType="begin" w:fldLock="1"/>
      </w:r>
      <w:r w:rsidR="0056005F">
        <w:instrText>ADDIN CSL_CITATION {"citationItems":[{"id":"ITEM-1","itemData":{"DOI":"10.3390/su151612562","ISSN":"20711050","abstract":"Web-based educational systems collect tremendous amounts of electronic data, ranging from simple histories of students’ interactions with the system to detailed traces of their reasoning. However, less attention has been given to the pedagogical interaction data of customised learning in a gamification environment. This study aims to research user experience, communication methods, and feedback and survey functionalities among the existing learning management system; understand the data flow of the online study feedback loop; propose the design of a personalised feedback system; and conclude with a discussion of the findings from the collected experiment data. We will test the importance of gamification learning and analytics learning, as well as conduct a literature review and laboratory experiment to examine how they can influence the effectiveness of monetary incentive schemes. This research will explain the significance of gamification learning and personalised feedback on motivation and performance during the learning journey.","author":[{"dropping-particle":"","family":"Qi","given":"Xin","non-dropping-particle":"","parse-names":false,"suffix":""},{"dropping-particle":"","family":"Sun","given":"Geng","non-dropping-particle":"","parse-names":false,"suffix":""},{"dropping-particle":"","family":"Yue","given":"Lin","non-dropping-particle":"","parse-names":false,"suffix":""}],"container-title":"Sustainability (Switzerland)","id":"ITEM-1","issue":"16","issued":{"date-parts":[["2023"]]},"page":"0-21","title":"Applying Self-Optimised Feedback to a Learning Management System for Facilitating Personalised Learning Activities on Massive Open Online Courses","type":"article-journal","volume":"15"},"uris":["http://www.mendeley.com/documents/?uuid=29361942-a209-46df-8b45-4ec1b16b28ae"]}],"mendeley":{"formattedCitation":"[57]","plainTextFormattedCitation":"[57]","previouslyFormattedCitation":"[57]"},"properties":{"noteIndex":0},"schema":"https://github.com/citation-style-language/schema/raw/master/csl-citation.json"}</w:instrText>
      </w:r>
      <w:r w:rsidR="005820AD">
        <w:fldChar w:fldCharType="separate"/>
      </w:r>
      <w:r w:rsidR="00567590" w:rsidRPr="00567590">
        <w:rPr>
          <w:noProof/>
        </w:rPr>
        <w:t>[57]</w:t>
      </w:r>
      <w:r w:rsidR="005820AD">
        <w:fldChar w:fldCharType="end"/>
      </w:r>
      <w:r w:rsidR="00F87C24">
        <w:t xml:space="preserve">. </w:t>
      </w:r>
    </w:p>
    <w:p w14:paraId="3943D396" w14:textId="48A2BF98" w:rsidR="003A642D" w:rsidRDefault="00FB7BCA" w:rsidP="004A52E0">
      <w:r w:rsidRPr="00FB7BCA">
        <w:rPr>
          <w:i/>
          <w:iCs/>
        </w:rPr>
        <w:t>Gamification</w:t>
      </w:r>
      <w:r w:rsidR="00F87C24">
        <w:rPr>
          <w:i/>
          <w:iCs/>
        </w:rPr>
        <w:t xml:space="preserve"> </w:t>
      </w:r>
      <w:r w:rsidR="00F87C24">
        <w:t xml:space="preserve">mendukung pembelajaran </w:t>
      </w:r>
      <w:r w:rsidR="009C1A62" w:rsidRPr="009C1A62">
        <w:rPr>
          <w:i/>
          <w:iCs/>
        </w:rPr>
        <w:t>progressive</w:t>
      </w:r>
      <w:r w:rsidR="00F87C24">
        <w:t xml:space="preserve"> dengan membuat belajar lebih menyenangkan dan terorganisir, serta memberi tantangan yang sesuai dengan kemampuan pembelajar pada setiap tahap, meningkatkan efektivitas dan retensi pengetahuan.</w:t>
      </w:r>
      <w:r w:rsidR="00A3395F">
        <w:t xml:space="preserve"> </w:t>
      </w:r>
      <w:r w:rsidR="00A3395F" w:rsidRPr="00A3395F">
        <w:t>Dengan memberikan elemen permainan seperti pencapaian dan penghargaan, pembelajaran menjadi lebih menyenangkan dan menarik.</w:t>
      </w:r>
      <w:r w:rsidR="00C52BE9">
        <w:t xml:space="preserve"> </w:t>
      </w:r>
      <w:r w:rsidR="0027413B">
        <w:t>pengguna</w:t>
      </w:r>
      <w:r w:rsidR="00C52BE9">
        <w:t xml:space="preserve"> </w:t>
      </w:r>
      <w:r w:rsidR="00C52BE9" w:rsidRPr="00C52BE9">
        <w:t>merasa dihargai atas setiap kemajuan, meningkatkan rasa kepuasan. Tantangan yang disesuaikan dengan kemampuan pembelajar mendorong mereka untuk tetap termotivasi</w:t>
      </w:r>
      <w:r w:rsidR="007779A1">
        <w:t xml:space="preserve">. Materi dan tugas dapat disesuaikan berdasarkan kemampuan </w:t>
      </w:r>
      <w:r w:rsidR="0027413B">
        <w:t>pengguna</w:t>
      </w:r>
      <w:r w:rsidR="007779A1">
        <w:t xml:space="preserve"> sehingga t</w:t>
      </w:r>
      <w:r w:rsidR="007779A1" w:rsidRPr="007779A1">
        <w:t>antangan yang diberikan dirancang berada tepat di luar zona nyaman, mendorong pertumbuhan keterampilan optimal tanpa menyebabkan kebosanan atau kelelahan</w:t>
      </w:r>
      <w:r w:rsidR="005820AD">
        <w:t xml:space="preserve"> </w:t>
      </w:r>
      <w:r w:rsidR="00130305">
        <w:fldChar w:fldCharType="begin" w:fldLock="1"/>
      </w:r>
      <w:r w:rsidR="0056005F">
        <w:instrText>ADDIN CSL_CITATION {"citationItems":[{"id":"ITEM-1","itemData":{"DOI":"10.3390/computers12070144","ISSN":"2073431X","abstract":"This paper is poised to inform educators, policy makers and software developers about the untapped potential of PWAs in creating engaging, effective, and personalized learning experiences in the field of programming education. We aim to address a significant gap in the current understanding of the potential advantages and underutilisation of Progressive Web Applications (PWAs) within the education sector, specifically for programming education. Despite the evident lack of recognition of PWAs in this arena, we present an innovative approach through the Framework for Gamification in Programming Education (FGPE). This framework takes advantage of the ubiquity and ease of use of PWAs, integrating it with a Pareto optimized gamified programming exercise selection model ensuring personalized adaptive learning experiences by dynamically adjusting the complexity, content, and feedback of gamified exercises in response to the learners’ ongoing progress and performance. This study examines the mobile user experience of the FGPE PLE in different countries, namely Poland and Lithuania, providing novel insights into its applicability and efficiency. Our results demonstrate that combining advanced adaptive algorithms with the convenience of mobile technology has the potential to revolutionize programming education. The FGPE+ course group outperformed the Moodle group in terms of the average perceived knowledge (M = 4.11, SD = 0.51).","author":[{"dropping-particle":"","family":"Maskeliūnas","given":"Rytis","non-dropping-particle":"","parse-names":false,"suffix":""},{"dropping-particle":"","family":"Damaševičius","given":"Robertas","non-dropping-particle":"","parse-names":false,"suffix":""},{"dropping-particle":"","family":"Blažauskas","given":"Tomas","non-dropping-particle":"","parse-names":false,"suffix":""},{"dropping-particle":"","family":"Swacha","given":"Jakub","non-dropping-particle":"","parse-names":false,"suffix":""},{"dropping-particle":"","family":"Queirós","given":"Ricardo","non-dropping-particle":"","parse-names":false,"suffix":""},{"dropping-particle":"","family":"Paiva","given":"José Carlos","non-dropping-particle":"","parse-names":false,"suffix":""}],"container-title":"Computers","id":"ITEM-1","issue":"7","issued":{"date-parts":[["2023"]]},"title":"FGPE+: The Mobile FGPE Environment and the Pareto-Optimized Gamified Programming Exercise Selection Model—An Empirical Evaluation","type":"article-journal","volume":"12"},"uris":["http://www.mendeley.com/documents/?uuid=d066cfa2-b168-4744-9a21-28bfe02e93de"]}],"mendeley":{"formattedCitation":"[56]","plainTextFormattedCitation":"[56]","previouslyFormattedCitation":"[56]"},"properties":{"noteIndex":0},"schema":"https://github.com/citation-style-language/schema/raw/master/csl-citation.json"}</w:instrText>
      </w:r>
      <w:r w:rsidR="00130305">
        <w:fldChar w:fldCharType="separate"/>
      </w:r>
      <w:r w:rsidR="00567590" w:rsidRPr="00567590">
        <w:rPr>
          <w:noProof/>
        </w:rPr>
        <w:t>[56]</w:t>
      </w:r>
      <w:r w:rsidR="00130305">
        <w:fldChar w:fldCharType="end"/>
      </w:r>
      <w:r w:rsidR="00130305">
        <w:t xml:space="preserve"> </w:t>
      </w:r>
      <w:r w:rsidR="00130305">
        <w:fldChar w:fldCharType="begin" w:fldLock="1"/>
      </w:r>
      <w:r w:rsidR="0056005F">
        <w:instrText>ADDIN CSL_CITATION {"citationItems":[{"id":"ITEM-1","itemData":{"DOI":"10.3390/su151612562","ISSN":"20711050","abstract":"Web-based educational systems collect tremendous amounts of electronic data, ranging from simple histories of students’ interactions with the system to detailed traces of their reasoning. However, less attention has been given to the pedagogical interaction data of customised learning in a gamification environment. This study aims to research user experience, communication methods, and feedback and survey functionalities among the existing learning management system; understand the data flow of the online study feedback loop; propose the design of a personalised feedback system; and conclude with a discussion of the findings from the collected experiment data. We will test the importance of gamification learning and analytics learning, as well as conduct a literature review and laboratory experiment to examine how they can influence the effectiveness of monetary incentive schemes. This research will explain the significance of gamification learning and personalised feedback on motivation and performance during the learning journey.","author":[{"dropping-particle":"","family":"Qi","given":"Xin","non-dropping-particle":"","parse-names":false,"suffix":""},{"dropping-particle":"","family":"Sun","given":"Geng","non-dropping-particle":"","parse-names":false,"suffix":""},{"dropping-particle":"","family":"Yue","given":"Lin","non-dropping-particle":"","parse-names":false,"suffix":""}],"container-title":"Sustainability (Switzerland)","id":"ITEM-1","issue":"16","issued":{"date-parts":[["2023"]]},"page":"0-21","title":"Applying Self-Optimised Feedback to a Learning Management System for Facilitating Personalised Learning Activities on Massive Open Online Courses","type":"article-journal","volume":"15"},"uris":["http://www.mendeley.com/documents/?uuid=29361942-a209-46df-8b45-4ec1b16b28ae"]}],"mendeley":{"formattedCitation":"[57]","plainTextFormattedCitation":"[57]","previouslyFormattedCitation":"[57]"},"properties":{"noteIndex":0},"schema":"https://github.com/citation-style-language/schema/raw/master/csl-citation.json"}</w:instrText>
      </w:r>
      <w:r w:rsidR="00130305">
        <w:fldChar w:fldCharType="separate"/>
      </w:r>
      <w:r w:rsidR="00567590" w:rsidRPr="00567590">
        <w:rPr>
          <w:noProof/>
        </w:rPr>
        <w:t>[57]</w:t>
      </w:r>
      <w:r w:rsidR="00130305">
        <w:fldChar w:fldCharType="end"/>
      </w:r>
      <w:r w:rsidR="007779A1" w:rsidRPr="007779A1">
        <w:t>.</w:t>
      </w:r>
    </w:p>
    <w:p w14:paraId="2AB10CFD" w14:textId="3C76EB19" w:rsidR="003A192E" w:rsidRPr="00B41BB2" w:rsidRDefault="003A642D" w:rsidP="004A52E0">
      <w:pPr>
        <w:rPr>
          <w:rFonts w:eastAsia="Times New Roman" w:cs="Times New Roman"/>
          <w:kern w:val="0"/>
          <w:szCs w:val="24"/>
          <w14:ligatures w14:val="none"/>
        </w:rPr>
      </w:pPr>
      <w:r w:rsidRPr="003A642D">
        <w:rPr>
          <w:rFonts w:eastAsia="Times New Roman" w:cs="Times New Roman"/>
          <w:kern w:val="0"/>
          <w:szCs w:val="24"/>
          <w14:ligatures w14:val="none"/>
        </w:rPr>
        <w:t xml:space="preserve">Selain itu, </w:t>
      </w:r>
      <w:r w:rsidRPr="00F107DC">
        <w:rPr>
          <w:rFonts w:eastAsia="Times New Roman" w:cs="Times New Roman"/>
          <w:i/>
          <w:iCs/>
          <w:kern w:val="0"/>
          <w:szCs w:val="24"/>
          <w14:ligatures w14:val="none"/>
        </w:rPr>
        <w:t>progressive learning</w:t>
      </w:r>
      <w:r w:rsidRPr="003A642D">
        <w:rPr>
          <w:rFonts w:eastAsia="Times New Roman" w:cs="Times New Roman"/>
          <w:kern w:val="0"/>
          <w:szCs w:val="24"/>
          <w14:ligatures w14:val="none"/>
        </w:rPr>
        <w:t xml:space="preserve"> dalam </w:t>
      </w:r>
      <w:r w:rsidR="00FB7BCA" w:rsidRPr="00FB7BCA">
        <w:rPr>
          <w:rFonts w:eastAsia="Times New Roman" w:cs="Times New Roman"/>
          <w:i/>
          <w:iCs/>
          <w:kern w:val="0"/>
          <w:szCs w:val="24"/>
          <w14:ligatures w14:val="none"/>
        </w:rPr>
        <w:t>gamification</w:t>
      </w:r>
      <w:r w:rsidRPr="003A642D">
        <w:rPr>
          <w:rFonts w:eastAsia="Times New Roman" w:cs="Times New Roman"/>
          <w:i/>
          <w:iCs/>
          <w:kern w:val="0"/>
          <w:szCs w:val="24"/>
          <w14:ligatures w14:val="none"/>
        </w:rPr>
        <w:t xml:space="preserve"> </w:t>
      </w:r>
      <w:r w:rsidRPr="003A642D">
        <w:rPr>
          <w:rFonts w:eastAsia="Times New Roman" w:cs="Times New Roman"/>
          <w:kern w:val="0"/>
          <w:szCs w:val="24"/>
          <w14:ligatures w14:val="none"/>
        </w:rPr>
        <w:t xml:space="preserve">juga membantu dalam personalisasi pembelajaran, di mana tantangan dan kesulitan yang ditawarkan dapat disesuaikan dengan kemampuan individu. Dengan memberikan tugas atau tantangan yang berada tepat di luar zona nyaman </w:t>
      </w:r>
      <w:r w:rsidR="0027413B">
        <w:rPr>
          <w:rFonts w:eastAsia="Times New Roman" w:cs="Times New Roman"/>
          <w:kern w:val="0"/>
          <w:szCs w:val="24"/>
          <w14:ligatures w14:val="none"/>
        </w:rPr>
        <w:t>pengguna</w:t>
      </w:r>
      <w:r w:rsidRPr="003A642D">
        <w:rPr>
          <w:rFonts w:eastAsia="Times New Roman" w:cs="Times New Roman"/>
          <w:kern w:val="0"/>
          <w:szCs w:val="24"/>
          <w14:ligatures w14:val="none"/>
        </w:rPr>
        <w:t xml:space="preserve">, metode ini merangsang pertumbuhan keterampilan yang optimal tanpa membuat pembelajar merasa terlalu terbebani atau bosan. Dengan adanya </w:t>
      </w:r>
      <w:r w:rsidR="00EB4EAD" w:rsidRPr="00EB4EAD">
        <w:rPr>
          <w:rFonts w:eastAsia="Times New Roman" w:cs="Times New Roman"/>
          <w:i/>
          <w:iCs/>
          <w:kern w:val="0"/>
          <w:szCs w:val="24"/>
          <w14:ligatures w14:val="none"/>
        </w:rPr>
        <w:t>feedback</w:t>
      </w:r>
      <w:r w:rsidRPr="008264FE">
        <w:rPr>
          <w:rFonts w:eastAsia="Times New Roman" w:cs="Times New Roman"/>
          <w:i/>
          <w:iCs/>
          <w:kern w:val="0"/>
          <w:szCs w:val="24"/>
          <w14:ligatures w14:val="none"/>
        </w:rPr>
        <w:t xml:space="preserve"> </w:t>
      </w:r>
      <w:r w:rsidRPr="003A642D">
        <w:rPr>
          <w:rFonts w:eastAsia="Times New Roman" w:cs="Times New Roman"/>
          <w:kern w:val="0"/>
          <w:szCs w:val="24"/>
          <w14:ligatures w14:val="none"/>
        </w:rPr>
        <w:t xml:space="preserve">langsung, </w:t>
      </w:r>
      <w:r w:rsidR="0027413B">
        <w:rPr>
          <w:rFonts w:eastAsia="Times New Roman" w:cs="Times New Roman"/>
          <w:kern w:val="0"/>
          <w:szCs w:val="24"/>
          <w14:ligatures w14:val="none"/>
        </w:rPr>
        <w:t>pengguna</w:t>
      </w:r>
      <w:r w:rsidRPr="003A642D">
        <w:rPr>
          <w:rFonts w:eastAsia="Times New Roman" w:cs="Times New Roman"/>
          <w:kern w:val="0"/>
          <w:szCs w:val="24"/>
          <w14:ligatures w14:val="none"/>
        </w:rPr>
        <w:t xml:space="preserve"> juga bisa segera mengetahui kesalahan dan perbaikan yang perlu dilakukan, sehingga proses belajar menjadi dinamis dan interaktif.</w:t>
      </w:r>
      <w:r w:rsidR="003942F7">
        <w:rPr>
          <w:rFonts w:eastAsia="Times New Roman" w:cs="Times New Roman"/>
          <w:kern w:val="0"/>
          <w:szCs w:val="24"/>
          <w14:ligatures w14:val="none"/>
        </w:rPr>
        <w:t xml:space="preserve"> </w:t>
      </w:r>
      <w:r w:rsidR="00EB4EAD" w:rsidRPr="00EB4EAD">
        <w:rPr>
          <w:rFonts w:eastAsia="Times New Roman" w:cs="Times New Roman"/>
          <w:i/>
          <w:iCs/>
          <w:kern w:val="0"/>
          <w:szCs w:val="24"/>
          <w14:ligatures w14:val="none"/>
        </w:rPr>
        <w:t>Feedback</w:t>
      </w:r>
      <w:r w:rsidR="003942F7" w:rsidRPr="003942F7">
        <w:rPr>
          <w:rFonts w:eastAsia="Times New Roman" w:cs="Times New Roman"/>
          <w:i/>
          <w:iCs/>
          <w:kern w:val="0"/>
          <w:szCs w:val="24"/>
          <w14:ligatures w14:val="none"/>
        </w:rPr>
        <w:t xml:space="preserve"> </w:t>
      </w:r>
      <w:r w:rsidR="003942F7" w:rsidRPr="003942F7">
        <w:rPr>
          <w:rFonts w:eastAsia="Times New Roman" w:cs="Times New Roman"/>
          <w:kern w:val="0"/>
          <w:szCs w:val="24"/>
          <w14:ligatures w14:val="none"/>
        </w:rPr>
        <w:t xml:space="preserve">langsung memberikan panduan kepada </w:t>
      </w:r>
      <w:r w:rsidR="0027413B">
        <w:rPr>
          <w:rFonts w:eastAsia="Times New Roman" w:cs="Times New Roman"/>
          <w:kern w:val="0"/>
          <w:szCs w:val="24"/>
          <w14:ligatures w14:val="none"/>
        </w:rPr>
        <w:t>pengguna</w:t>
      </w:r>
      <w:r w:rsidR="003942F7" w:rsidRPr="003942F7">
        <w:rPr>
          <w:rFonts w:eastAsia="Times New Roman" w:cs="Times New Roman"/>
          <w:kern w:val="0"/>
          <w:szCs w:val="24"/>
          <w14:ligatures w14:val="none"/>
        </w:rPr>
        <w:t xml:space="preserve"> mengenai area yang memerlukan perbaikan</w:t>
      </w:r>
      <w:r w:rsidR="003942F7">
        <w:rPr>
          <w:rFonts w:eastAsia="Times New Roman" w:cs="Times New Roman"/>
          <w:kern w:val="0"/>
          <w:szCs w:val="24"/>
          <w14:ligatures w14:val="none"/>
        </w:rPr>
        <w:t xml:space="preserve"> sehingga </w:t>
      </w:r>
      <w:r w:rsidR="0027413B">
        <w:rPr>
          <w:rFonts w:eastAsia="Times New Roman" w:cs="Times New Roman"/>
          <w:kern w:val="0"/>
          <w:szCs w:val="24"/>
          <w14:ligatures w14:val="none"/>
        </w:rPr>
        <w:t>pengguna</w:t>
      </w:r>
      <w:r w:rsidR="003942F7">
        <w:rPr>
          <w:rFonts w:eastAsia="Times New Roman" w:cs="Times New Roman"/>
          <w:kern w:val="0"/>
          <w:szCs w:val="24"/>
          <w14:ligatures w14:val="none"/>
        </w:rPr>
        <w:t xml:space="preserve"> memperoleh pemahaman mendalam tentang hubungan antara tindakan dan hasil</w:t>
      </w:r>
      <w:r w:rsidR="003942F7" w:rsidRPr="003942F7">
        <w:rPr>
          <w:rFonts w:eastAsia="Times New Roman" w:cs="Times New Roman"/>
          <w:kern w:val="0"/>
          <w:szCs w:val="24"/>
          <w14:ligatures w14:val="none"/>
        </w:rPr>
        <w:t>.</w:t>
      </w:r>
      <w:r w:rsidRPr="003A642D">
        <w:rPr>
          <w:rFonts w:eastAsia="Times New Roman" w:cs="Times New Roman"/>
          <w:kern w:val="0"/>
          <w:szCs w:val="24"/>
          <w14:ligatures w14:val="none"/>
        </w:rPr>
        <w:t xml:space="preserve"> </w:t>
      </w:r>
      <w:r w:rsidR="008C0487" w:rsidRPr="008C0487">
        <w:rPr>
          <w:rFonts w:eastAsia="Times New Roman" w:cs="Times New Roman"/>
          <w:i/>
          <w:iCs/>
          <w:kern w:val="0"/>
          <w:szCs w:val="24"/>
          <w14:ligatures w14:val="none"/>
        </w:rPr>
        <w:t>Progressive learning</w:t>
      </w:r>
      <w:r w:rsidR="008C0487" w:rsidRPr="008C0487">
        <w:rPr>
          <w:rFonts w:eastAsia="Times New Roman" w:cs="Times New Roman"/>
          <w:kern w:val="0"/>
          <w:szCs w:val="24"/>
          <w14:ligatures w14:val="none"/>
        </w:rPr>
        <w:t xml:space="preserve"> dalam </w:t>
      </w:r>
      <w:r w:rsidR="00FB7BCA" w:rsidRPr="00FB7BCA">
        <w:rPr>
          <w:rFonts w:eastAsia="Times New Roman" w:cs="Times New Roman"/>
          <w:i/>
          <w:iCs/>
          <w:kern w:val="0"/>
          <w:szCs w:val="24"/>
          <w14:ligatures w14:val="none"/>
        </w:rPr>
        <w:t>gamification</w:t>
      </w:r>
      <w:r w:rsidR="008C0487" w:rsidRPr="008C0487">
        <w:rPr>
          <w:rFonts w:eastAsia="Times New Roman" w:cs="Times New Roman"/>
          <w:kern w:val="0"/>
          <w:szCs w:val="24"/>
          <w14:ligatures w14:val="none"/>
        </w:rPr>
        <w:t xml:space="preserve"> adalah pendekatan yang menggabungkan elemen bertahap, personalisasi, dan </w:t>
      </w:r>
      <w:r w:rsidR="00EB4EAD" w:rsidRPr="00EB4EAD">
        <w:rPr>
          <w:rFonts w:eastAsia="Times New Roman" w:cs="Times New Roman"/>
          <w:i/>
          <w:iCs/>
          <w:kern w:val="0"/>
          <w:szCs w:val="24"/>
          <w14:ligatures w14:val="none"/>
        </w:rPr>
        <w:t>feedback</w:t>
      </w:r>
      <w:r w:rsidR="008C0487" w:rsidRPr="008C0487">
        <w:rPr>
          <w:rFonts w:eastAsia="Times New Roman" w:cs="Times New Roman"/>
          <w:kern w:val="0"/>
          <w:szCs w:val="24"/>
          <w14:ligatures w14:val="none"/>
        </w:rPr>
        <w:t xml:space="preserve"> untuk menciptakan pengalaman belajar yang efektif dan menarik. Dengan tantangan yang disesuaikan dengan kemampuan pembelajar, serta penghargaan atas kemajuan mereka, metode ini meningkatkan keterlibatan, retensi pengetahuan, dan kepuasan pembelajaran</w:t>
      </w:r>
      <w:r w:rsidR="0078072D">
        <w:rPr>
          <w:rFonts w:eastAsia="Times New Roman" w:cs="Times New Roman"/>
          <w:kern w:val="0"/>
          <w:szCs w:val="24"/>
          <w14:ligatures w14:val="none"/>
        </w:rPr>
        <w:t xml:space="preserve"> </w:t>
      </w:r>
      <w:r w:rsidR="0078072D">
        <w:rPr>
          <w:rFonts w:eastAsia="Times New Roman" w:cs="Times New Roman"/>
          <w:kern w:val="0"/>
          <w:szCs w:val="24"/>
          <w14:ligatures w14:val="none"/>
        </w:rPr>
        <w:fldChar w:fldCharType="begin" w:fldLock="1"/>
      </w:r>
      <w:r w:rsidR="0056005F">
        <w:rPr>
          <w:rFonts w:eastAsia="Times New Roman" w:cs="Times New Roman"/>
          <w:kern w:val="0"/>
          <w:szCs w:val="24"/>
          <w14:ligatures w14:val="none"/>
        </w:rPr>
        <w:instrText>ADDIN CSL_CITATION {"citationItems":[{"id":"ITEM-1","itemData":{"DOI":"10.3390/su151612562","ISSN":"20711050","abstract":"Web-based educational systems collect tremendous amounts of electronic data, ranging from simple histories of students’ interactions with the system to detailed traces of their reasoning. However, less attention has been given to the pedagogical interaction data of customised learning in a gamification environment. This study aims to research user experience, communication methods, and feedback and survey functionalities among the existing learning management system; understand the data flow of the online study feedback loop; propose the design of a personalised feedback system; and conclude with a discussion of the findings from the collected experiment data. We will test the importance of gamification learning and analytics learning, as well as conduct a literature review and laboratory experiment to examine how they can influence the effectiveness of monetary incentive schemes. This research will explain the significance of gamification learning and personalised feedback on motivation and performance during the learning journey.","author":[{"dropping-particle":"","family":"Qi","given":"Xin","non-dropping-particle":"","parse-names":false,"suffix":""},{"dropping-particle":"","family":"Sun","given":"Geng","non-dropping-particle":"","parse-names":false,"suffix":""},{"dropping-particle":"","family":"Yue","given":"Lin","non-dropping-particle":"","parse-names":false,"suffix":""}],"container-title":"Sustainability (Switzerland)","id":"ITEM-1","issue":"16","issued":{"date-parts":[["2023"]]},"page":"0-21","title":"Applying Self-Optimised Feedback to a Learning Management System for Facilitating Personalised Learning Activities on Massive Open Online Courses","type":"article-journal","volume":"15"},"uris":["http://www.mendeley.com/documents/?uuid=29361942-a209-46df-8b45-4ec1b16b28ae"]}],"mendeley":{"formattedCitation":"[57]","plainTextFormattedCitation":"[57]","previouslyFormattedCitation":"[57]"},"properties":{"noteIndex":0},"schema":"https://github.com/citation-style-language/schema/raw/master/csl-citation.json"}</w:instrText>
      </w:r>
      <w:r w:rsidR="0078072D">
        <w:rPr>
          <w:rFonts w:eastAsia="Times New Roman" w:cs="Times New Roman"/>
          <w:kern w:val="0"/>
          <w:szCs w:val="24"/>
          <w14:ligatures w14:val="none"/>
        </w:rPr>
        <w:fldChar w:fldCharType="separate"/>
      </w:r>
      <w:r w:rsidR="00567590" w:rsidRPr="00567590">
        <w:rPr>
          <w:rFonts w:eastAsia="Times New Roman" w:cs="Times New Roman"/>
          <w:noProof/>
          <w:kern w:val="0"/>
          <w:szCs w:val="24"/>
          <w14:ligatures w14:val="none"/>
        </w:rPr>
        <w:t>[57]</w:t>
      </w:r>
      <w:r w:rsidR="0078072D">
        <w:rPr>
          <w:rFonts w:eastAsia="Times New Roman" w:cs="Times New Roman"/>
          <w:kern w:val="0"/>
          <w:szCs w:val="24"/>
          <w14:ligatures w14:val="none"/>
        </w:rPr>
        <w:fldChar w:fldCharType="end"/>
      </w:r>
      <w:r w:rsidR="003C713D">
        <w:rPr>
          <w:rFonts w:eastAsia="Times New Roman" w:cs="Times New Roman"/>
          <w:kern w:val="0"/>
          <w:szCs w:val="24"/>
          <w14:ligatures w14:val="none"/>
        </w:rPr>
        <w:t xml:space="preserve"> </w:t>
      </w:r>
      <w:r w:rsidR="003C713D">
        <w:rPr>
          <w:rFonts w:eastAsia="Times New Roman" w:cs="Times New Roman"/>
          <w:kern w:val="0"/>
          <w:szCs w:val="24"/>
          <w14:ligatures w14:val="none"/>
        </w:rPr>
        <w:fldChar w:fldCharType="begin" w:fldLock="1"/>
      </w:r>
      <w:r w:rsidR="0056005F">
        <w:rPr>
          <w:rFonts w:eastAsia="Times New Roman" w:cs="Times New Roman"/>
          <w:kern w:val="0"/>
          <w:szCs w:val="24"/>
          <w14:ligatures w14:val="none"/>
        </w:rPr>
        <w:instrText>ADDIN CSL_CITATION {"citationItems":[{"id":"ITEM-1","itemData":{"DOI":"10.7717/peerj-cs.2310","ISSN":"23765992","abstract":"Programming courses in computer science play a crucial role as they often serve as students’ initial exposure to computer programming. Many university students find introductory courses overwhelming due to the vast amount of information they need to grasp. The traditional teacher-lecturer model used in university lecture halls frequently leads to low motivation and student participation. Personalized gamification, a pedagogical approach that blends gamification and personalized learning, offers a solution to this challenge. This approach integrates gaming elements and personalized learning strategies to motivate and engage students while addressing their individual learning needs and differences. A comprehensive literature review analyzes 101 studies based on research design, intervention, outcome measures, and quality assessment. The findings suggest that personalized gamification can enhance student cognition in programming courses by boosting motivation, engagement, and learning outcomes. However, the effectiveness of personalized gamification depends on various factors, including the types of gaming elements used, the level of personalization, and learner characteristics. This article offers insights into designing and implementing effective personalized gamification interventions in programming courses. The findings may inform educators and researchers in programming education about the potential benefits of personalized gamification and its implications for educational practice.","author":[{"dropping-particle":"","family":"Ishaq","given":"Kashif","non-dropping-particle":"","parse-names":false,"suffix":""},{"dropping-particle":"","family":"Alvi","given":"Atif","non-dropping-particle":"","parse-names":false,"suffix":""},{"dropping-particle":"","family":"ul Haq","given":"Muhammad Ikram","non-dropping-particle":"","parse-names":false,"suffix":""},{"dropping-particle":"","family":"Rosdi","given":"Fadhilah","non-dropping-particle":"","parse-names":false,"suffix":""},{"dropping-particle":"","family":"Choudhry","given":"Abubakar Nazeer","non-dropping-particle":"","parse-names":false,"suffix":""},{"dropping-particle":"","family":"Anjum","given":"Arslan","non-dropping-particle":"","parse-names":false,"suffix":""},{"dropping-particle":"","family":"Khan","given":"Fawad Ali","non-dropping-particle":"","parse-names":false,"suffix":""}],"container-title":"PeerJ Computer Science","id":"ITEM-1","issued":{"date-parts":[["2024"]]},"page":"1-55","title":"Level up your coding: a systematic review of personalized, cognitive, and gamified learning in programming education","type":"article-journal","volume":"10"},"uris":["http://www.mendeley.com/documents/?uuid=9a930322-8555-41c3-a34b-5898098a3db1"]}],"mendeley":{"formattedCitation":"[58]","plainTextFormattedCitation":"[58]","previouslyFormattedCitation":"[58]"},"properties":{"noteIndex":0},"schema":"https://github.com/citation-style-language/schema/raw/master/csl-citation.json"}</w:instrText>
      </w:r>
      <w:r w:rsidR="003C713D">
        <w:rPr>
          <w:rFonts w:eastAsia="Times New Roman" w:cs="Times New Roman"/>
          <w:kern w:val="0"/>
          <w:szCs w:val="24"/>
          <w14:ligatures w14:val="none"/>
        </w:rPr>
        <w:fldChar w:fldCharType="separate"/>
      </w:r>
      <w:r w:rsidR="00567590" w:rsidRPr="00567590">
        <w:rPr>
          <w:rFonts w:eastAsia="Times New Roman" w:cs="Times New Roman"/>
          <w:noProof/>
          <w:kern w:val="0"/>
          <w:szCs w:val="24"/>
          <w14:ligatures w14:val="none"/>
        </w:rPr>
        <w:t>[58]</w:t>
      </w:r>
      <w:r w:rsidR="003C713D">
        <w:rPr>
          <w:rFonts w:eastAsia="Times New Roman" w:cs="Times New Roman"/>
          <w:kern w:val="0"/>
          <w:szCs w:val="24"/>
          <w14:ligatures w14:val="none"/>
        </w:rPr>
        <w:fldChar w:fldCharType="end"/>
      </w:r>
      <w:r w:rsidR="008C0487" w:rsidRPr="008C0487">
        <w:rPr>
          <w:rFonts w:eastAsia="Times New Roman" w:cs="Times New Roman"/>
          <w:kern w:val="0"/>
          <w:szCs w:val="24"/>
          <w14:ligatures w14:val="none"/>
        </w:rPr>
        <w:t>.</w:t>
      </w:r>
    </w:p>
    <w:p w14:paraId="5B69670A" w14:textId="7E258B6C" w:rsidR="003A192E" w:rsidRDefault="00EB4EAD" w:rsidP="001175CA">
      <w:pPr>
        <w:pStyle w:val="Heading2"/>
        <w:spacing w:line="480" w:lineRule="auto"/>
        <w:rPr>
          <w:i/>
          <w:iCs/>
        </w:rPr>
      </w:pPr>
      <w:bookmarkStart w:id="30" w:name="_Toc195504853"/>
      <w:r w:rsidRPr="00EB4EAD">
        <w:rPr>
          <w:i/>
          <w:iCs/>
        </w:rPr>
        <w:t>Feedback</w:t>
      </w:r>
      <w:r w:rsidR="00200939" w:rsidRPr="00200939">
        <w:rPr>
          <w:i/>
          <w:iCs/>
        </w:rPr>
        <w:t xml:space="preserve"> </w:t>
      </w:r>
      <w:r w:rsidR="00F06066">
        <w:rPr>
          <w:i/>
          <w:iCs/>
        </w:rPr>
        <w:t xml:space="preserve">real </w:t>
      </w:r>
      <w:r w:rsidR="00582B36" w:rsidRPr="00582B36">
        <w:rPr>
          <w:i/>
          <w:iCs/>
        </w:rPr>
        <w:t>time</w:t>
      </w:r>
      <w:bookmarkEnd w:id="30"/>
    </w:p>
    <w:p w14:paraId="177AF2C4" w14:textId="3E823DF5" w:rsidR="005B4928" w:rsidRPr="00227FE2" w:rsidRDefault="00EB4EAD" w:rsidP="001175CA">
      <w:pPr>
        <w:shd w:val="clear" w:color="auto" w:fill="FFFFFF" w:themeFill="background1"/>
      </w:pPr>
      <w:r w:rsidRPr="00EB4EAD">
        <w:rPr>
          <w:i/>
          <w:iCs/>
        </w:rPr>
        <w:t>Feedback</w:t>
      </w:r>
      <w:r w:rsidR="00CE6CB2" w:rsidRPr="00CE6CB2">
        <w:rPr>
          <w:i/>
          <w:iCs/>
        </w:rPr>
        <w:t xml:space="preserve"> real-</w:t>
      </w:r>
      <w:r w:rsidR="00582B36" w:rsidRPr="00582B36">
        <w:rPr>
          <w:i/>
          <w:iCs/>
        </w:rPr>
        <w:t>time</w:t>
      </w:r>
      <w:r w:rsidR="00CE6CB2" w:rsidRPr="00CE6CB2">
        <w:t xml:space="preserve"> adalah proses pemberian umpan balik atau tanggapan yang terjadi secara langsung atau hampir seketika selama suatu aktivitas atau proses berlangsung</w:t>
      </w:r>
      <w:r w:rsidR="00131259">
        <w:t xml:space="preserve"> untuk menyesuaikan atau merespons berdasarkan informasi yang diterima secara </w:t>
      </w:r>
      <w:r w:rsidR="00131259" w:rsidRPr="00520B50">
        <w:rPr>
          <w:i/>
          <w:iCs/>
        </w:rPr>
        <w:t>instans</w:t>
      </w:r>
      <w:r w:rsidR="001616C3">
        <w:t xml:space="preserve"> </w:t>
      </w:r>
      <w:r w:rsidR="001616C3">
        <w:fldChar w:fldCharType="begin" w:fldLock="1"/>
      </w:r>
      <w:r w:rsidR="0056005F">
        <w:instrText>ADDIN CSL_CITATION {"citationItems":[{"id":"ITEM-1","itemData":{"DOI":"10.3389/fpsyg.2023.1294386","ISSN":"16641078","abstract":"Adaptive learning technologies often provide students with immediate feedback on task performance. This feedback can elicit various emotional responses, which, in turn, influence learning. Most recent studies capture these emotions by single data streams, contradicting the multi-componential nature of emotion. Therefore, this study investigated 32 university students solving mathematical problems using an adaptive learning technology. Students received immediate feedback on every step in the solution process, after which their physiological, experiential and behavioral responses to this feedback were recorded. Physiological arousal was measured by electrodermal activity, valence was measured by self-reports (experiential), and emotion types were measured by observations of facial expressions (behavioral). Results showed more peaks in electrodermal activity after feedback than was expected based on chance. These responses were comparable in strength after feedback on failure and success. Students’ experiential responses conveyed mostly positive valence after feedback on success and mostly negative valence after feedback on failure. Behavioral observations showed more negative than positive emotion types after feedback on failure and more positive than negative emotion types after feedback on success. These results show that physiological arousal is a valuable objective indicator of emotional responses after immediate feedback but should be accompanied by other data streams in order to understand students’ emotional responses. Both valence and emotion types can be used for this purpose. These outcomes pave the way for designing adaptive learning technologies that take students’ emotions into account.","author":[{"dropping-particle":"","family":"Horvers","given":"Anne","non-dropping-particle":"","parse-names":false,"suffix":""},{"dropping-particle":"","family":"Molenaar","given":"Inge","non-dropping-particle":"","parse-names":false,"suffix":""},{"dropping-particle":"","family":"West","given":"Heleen","non-dropping-particle":"Van Der","parse-names":false,"suffix":""},{"dropping-particle":"","family":"Bosse","given":"Tibor","non-dropping-particle":"","parse-names":false,"suffix":""},{"dropping-particle":"","family":"Lazonder","given":"Ard W.","non-dropping-particle":"","parse-names":false,"suffix":""}],"container-title":"Frontiers in Psychology","id":"ITEM-1","issue":"February","issued":{"date-parts":[["2023"]]},"page":"1-12","title":"Multimodal measurements enhance insights into emotional responses to immediate feedback","type":"article-journal","volume":"14"},"uris":["http://www.mendeley.com/documents/?uuid=4b6d5a2d-c5b4-46d8-b53e-df21ae222dca"]}],"mendeley":{"formattedCitation":"[59]","plainTextFormattedCitation":"[59]","previouslyFormattedCitation":"[59]"},"properties":{"noteIndex":0},"schema":"https://github.com/citation-style-language/schema/raw/master/csl-citation.json"}</w:instrText>
      </w:r>
      <w:r w:rsidR="001616C3">
        <w:fldChar w:fldCharType="separate"/>
      </w:r>
      <w:r w:rsidR="00567590" w:rsidRPr="00567590">
        <w:rPr>
          <w:noProof/>
        </w:rPr>
        <w:t>[59]</w:t>
      </w:r>
      <w:r w:rsidR="001616C3">
        <w:fldChar w:fldCharType="end"/>
      </w:r>
      <w:r w:rsidR="00CE6CB2" w:rsidRPr="00CE6CB2">
        <w:t>. Teknologi ini memungkinkan penerima umpan balik untuk segera memahami hasil tindakan mereka, mengambil keputusan, atau melakukan penyesuaian berdasarkan informasi yang diperoleh tanpa adanya jeda waktu yang signifikan</w:t>
      </w:r>
      <w:r w:rsidR="00202191">
        <w:t xml:space="preserve"> </w:t>
      </w:r>
      <w:r w:rsidR="00202191">
        <w:fldChar w:fldCharType="begin" w:fldLock="1"/>
      </w:r>
      <w:r w:rsidR="0056005F">
        <w:instrText>ADDIN CSL_CITATION {"citationItems":[{"id":"ITEM-1","itemData":{"DOI":"10.30574/wjaets.2024.12.2.0266","abstract":"Adaptive machine learning models are revolutionizing real-time financial fraud prevention in dynamic environments, offering unparalleled accuracy and responsiveness to evolving fraud patterns. Financial institutions face constant threats from increasingly sophisticated fraud schemes that adapt and change over time. Traditional static models often fall short in addressing these rapidly shifting threats, necessitating the adoption of adaptive machine learning techniques. Adaptive machine learning models are designed to evolve continuously by learning from new data and adjusting to emerging fraud patterns. These models employ advanced algorithms, such as reinforcement learning, online learning, and deep learning, to maintain their effectiveness in detecting and preventing fraud. Reinforcement learning algorithms optimize detection strategies by receiving feedback from their actions, continually improving their decision-making processes. Online learning algorithms update models incrementally as new transaction data becomes available, ensuring that the models remain current and responsive. One of the key strengths of adaptive machine learning models is their ability to process vast amounts of data in real time. By leveraging technologies such as neural networks and ensemble learning, these models can analyze complex datasets, identify subtle anomalies, and detect fraudulent activities with high precision. Real-time data processing capabilities enable immediate detection and response to suspicious transactions, significantly reducing the risk of financial losses. Adaptive models also incorporate anomaly detection techniques to identify deviations from normal transaction behavior. By constantly learning from the latest data, these models can recognize previously unseen fraud patterns, providing a robust defense against novel threats. Additionally, the integration of explainable AI (XAI) techniques ensures that the decision-making processes of these models are transparent and interpretable, fostering trust and compliance with regulatory requirements. Implementing adaptive machine learning models for real-time fraud prevention involves addressing challenges such as data quality, computational efficiency, and model interpretability. Financial institutions must ensure the availability of high-quality data and invest in robust computational infrastructure to support real-time processing. Furthermore, adopting explainable AI techniques enhances model transparency an…","author":[{"dropping-particle":"","family":"Halima Oluwabunmi Bello","given":"","non-dropping-particle":"","parse-names":false,"suffix":""},{"dropping-particle":"","family":"Adebimpe Bolatito Ige","given":"","non-dropping-particle":"","parse-names":false,"suffix":""},{"dropping-particle":"","family":"Maxwell Nana Ameyaw","given":"","non-dropping-particle":"","parse-names":false,"suffix":""}],"container-title":"World Journal of Advanced Engineering Technology and Sciences","id":"ITEM-1","issue":"2","issued":{"date-parts":[["2024"]]},"page":"021-034","title":"Adaptive machine learning models: Concepts for real-time financial fraud prevention in dynamic environments","type":"article-journal","volume":"12"},"uris":["http://www.mendeley.com/documents/?uuid=bbed63e1-a950-423c-bb4d-0e5ccd03fa7d"]}],"mendeley":{"formattedCitation":"[60]","plainTextFormattedCitation":"[60]","previouslyFormattedCitation":"[60]"},"properties":{"noteIndex":0},"schema":"https://github.com/citation-style-language/schema/raw/master/csl-citation.json"}</w:instrText>
      </w:r>
      <w:r w:rsidR="00202191">
        <w:fldChar w:fldCharType="separate"/>
      </w:r>
      <w:r w:rsidR="00567590" w:rsidRPr="00567590">
        <w:rPr>
          <w:noProof/>
        </w:rPr>
        <w:t>[60]</w:t>
      </w:r>
      <w:r w:rsidR="00202191">
        <w:fldChar w:fldCharType="end"/>
      </w:r>
      <w:r w:rsidR="00CE6CB2" w:rsidRPr="00CE6CB2">
        <w:t>.</w:t>
      </w:r>
      <w:r w:rsidR="00A26AAA" w:rsidRPr="00A26AAA">
        <w:rPr>
          <w:rFonts w:eastAsia="Times New Roman" w:hAnsi="Symbol" w:cs="Times New Roman"/>
          <w:kern w:val="0"/>
          <w:szCs w:val="24"/>
          <w14:ligatures w14:val="none"/>
        </w:rPr>
        <w:t xml:space="preserve"> </w:t>
      </w:r>
      <w:r w:rsidR="00A26AAA" w:rsidRPr="00A26AAA">
        <w:t>Informasi atau umpan balik diberikan dalam waktu sangat singkat, hampir bersamaan dengan waktu terjadinya aktivitas.</w:t>
      </w:r>
      <w:r w:rsidR="00A26AAA">
        <w:t xml:space="preserve"> </w:t>
      </w:r>
      <w:r w:rsidRPr="00EB4EAD">
        <w:rPr>
          <w:i/>
          <w:iCs/>
        </w:rPr>
        <w:t>Feedback</w:t>
      </w:r>
      <w:r w:rsidR="00A26AAA" w:rsidRPr="00A26AAA">
        <w:t xml:space="preserve"> diperoleh dari data </w:t>
      </w:r>
      <w:r w:rsidR="00A26AAA" w:rsidRPr="00555E33">
        <w:rPr>
          <w:i/>
          <w:iCs/>
        </w:rPr>
        <w:t>real-</w:t>
      </w:r>
      <w:r w:rsidR="00582B36" w:rsidRPr="00582B36">
        <w:rPr>
          <w:i/>
          <w:iCs/>
        </w:rPr>
        <w:t>time</w:t>
      </w:r>
      <w:r w:rsidR="00A26AAA" w:rsidRPr="00A26AAA">
        <w:t xml:space="preserve"> yang dikumpulkan dari perangkat atau sumber yang terus-menerus memantau suatu aktivitas. Memberikan informasi yang dapat digunakan untuk mencegah atau memperbaiki kesalahan sebelum masalah menjadi lebih besar.</w:t>
      </w:r>
      <w:r w:rsidR="00A26AAA">
        <w:t xml:space="preserve"> </w:t>
      </w:r>
      <w:r w:rsidRPr="00EB4EAD">
        <w:rPr>
          <w:i/>
          <w:iCs/>
        </w:rPr>
        <w:t>Feedback</w:t>
      </w:r>
      <w:r w:rsidR="00A26AAA" w:rsidRPr="0025231C">
        <w:rPr>
          <w:i/>
          <w:iCs/>
        </w:rPr>
        <w:t xml:space="preserve"> </w:t>
      </w:r>
      <w:r w:rsidR="00A26AAA" w:rsidRPr="00A26AAA">
        <w:t>yang diberikan biasanya relevan dan spesifik terhadap aktivitas atau kondisi tertentu yang sedang berlangsung.</w:t>
      </w:r>
      <w:r w:rsidR="00EE2213">
        <w:t xml:space="preserve"> </w:t>
      </w:r>
      <w:r w:rsidR="00EE2213" w:rsidRPr="00EE2213">
        <w:t xml:space="preserve">Dalam </w:t>
      </w:r>
      <w:r w:rsidR="00EE2213" w:rsidRPr="009C701E">
        <w:rPr>
          <w:i/>
          <w:iCs/>
        </w:rPr>
        <w:t>e-learning</w:t>
      </w:r>
      <w:r w:rsidR="00EE2213" w:rsidRPr="00EE2213">
        <w:t xml:space="preserve"> atau </w:t>
      </w:r>
      <w:r w:rsidR="00EE2213" w:rsidRPr="009C701E">
        <w:rPr>
          <w:i/>
          <w:iCs/>
        </w:rPr>
        <w:t>gamifi</w:t>
      </w:r>
      <w:r w:rsidR="009C701E" w:rsidRPr="009C701E">
        <w:rPr>
          <w:i/>
          <w:iCs/>
        </w:rPr>
        <w:t>cation</w:t>
      </w:r>
      <w:r w:rsidR="00EE2213" w:rsidRPr="00EE2213">
        <w:t xml:space="preserve"> pendidikan, </w:t>
      </w:r>
      <w:r w:rsidRPr="00EB4EAD">
        <w:rPr>
          <w:i/>
          <w:iCs/>
        </w:rPr>
        <w:t>feedback</w:t>
      </w:r>
      <w:r w:rsidR="00EE2213" w:rsidRPr="009C701E">
        <w:rPr>
          <w:i/>
          <w:iCs/>
        </w:rPr>
        <w:t xml:space="preserve"> real-</w:t>
      </w:r>
      <w:r w:rsidR="00582B36" w:rsidRPr="00582B36">
        <w:rPr>
          <w:i/>
          <w:iCs/>
        </w:rPr>
        <w:t>time</w:t>
      </w:r>
      <w:r w:rsidR="00EE2213" w:rsidRPr="00EE2213">
        <w:t xml:space="preserve"> digunakan untuk memberi masukan kepada </w:t>
      </w:r>
      <w:r w:rsidR="0027413B">
        <w:t>pengguna</w:t>
      </w:r>
      <w:r w:rsidR="00EE2213" w:rsidRPr="00EE2213">
        <w:t xml:space="preserve"> tentang kemajuan </w:t>
      </w:r>
      <w:r w:rsidR="005C141E">
        <w:t>pemahaman</w:t>
      </w:r>
      <w:r w:rsidR="00EE2213" w:rsidRPr="00EE2213">
        <w:t xml:space="preserve"> mereka, misalnya skor </w:t>
      </w:r>
      <w:r w:rsidR="005848C3" w:rsidRPr="005848C3">
        <w:rPr>
          <w:i/>
          <w:iCs/>
        </w:rPr>
        <w:t>quiz</w:t>
      </w:r>
      <w:r w:rsidR="00EE2213" w:rsidRPr="00EE2213">
        <w:t xml:space="preserve"> langsung atau petunjuk untuk memperbaiki jawaban</w:t>
      </w:r>
      <w:r w:rsidR="00EE2213">
        <w:t xml:space="preserve">. </w:t>
      </w:r>
      <w:r w:rsidR="00EE2213" w:rsidRPr="00EE2213">
        <w:t xml:space="preserve">Sistem manajemen proyek memanfaatkan </w:t>
      </w:r>
      <w:r w:rsidRPr="00EB4EAD">
        <w:rPr>
          <w:i/>
          <w:iCs/>
        </w:rPr>
        <w:t>feedback</w:t>
      </w:r>
      <w:r w:rsidR="00EE2213" w:rsidRPr="00062FEF">
        <w:rPr>
          <w:i/>
          <w:iCs/>
        </w:rPr>
        <w:t xml:space="preserve"> real-</w:t>
      </w:r>
      <w:r w:rsidR="00582B36" w:rsidRPr="00582B36">
        <w:rPr>
          <w:i/>
          <w:iCs/>
        </w:rPr>
        <w:t>time</w:t>
      </w:r>
      <w:r w:rsidR="00EE2213" w:rsidRPr="00EE2213">
        <w:t xml:space="preserve"> dari data performa, status tugas, atau masukan pemangku kepentingan untuk memperbaiki alokasi sumber daya dan memitigasi risiko</w:t>
      </w:r>
      <w:r w:rsidR="00062FEF">
        <w:t xml:space="preserve">. </w:t>
      </w:r>
      <w:r w:rsidR="005B4928">
        <w:t xml:space="preserve">Sistem </w:t>
      </w:r>
      <w:r w:rsidR="005B4928" w:rsidRPr="0025231C">
        <w:rPr>
          <w:i/>
          <w:iCs/>
        </w:rPr>
        <w:t>real</w:t>
      </w:r>
      <w:r w:rsidR="006F7AFE">
        <w:rPr>
          <w:i/>
          <w:iCs/>
        </w:rPr>
        <w:t xml:space="preserve"> - </w:t>
      </w:r>
      <w:r w:rsidR="00582B36" w:rsidRPr="00582B36">
        <w:rPr>
          <w:i/>
          <w:iCs/>
        </w:rPr>
        <w:t>time</w:t>
      </w:r>
      <w:r w:rsidR="005B4928" w:rsidRPr="0025231C">
        <w:rPr>
          <w:i/>
          <w:iCs/>
        </w:rPr>
        <w:t xml:space="preserve"> </w:t>
      </w:r>
      <w:r w:rsidRPr="00EB4EAD">
        <w:rPr>
          <w:i/>
          <w:iCs/>
        </w:rPr>
        <w:t>feedback</w:t>
      </w:r>
      <w:r w:rsidR="005B4928">
        <w:t xml:space="preserve"> yang memberikan umpan balik berdasarkan sebuah pendekatan </w:t>
      </w:r>
      <w:r w:rsidR="00E410B5">
        <w:t xml:space="preserve">teknologi berbasis analisis teks otomatis. </w:t>
      </w:r>
      <w:r w:rsidR="00227FE2">
        <w:t xml:space="preserve">Pemberian </w:t>
      </w:r>
      <w:r w:rsidRPr="00EB4EAD">
        <w:rPr>
          <w:i/>
          <w:iCs/>
        </w:rPr>
        <w:t>feedback</w:t>
      </w:r>
      <w:r w:rsidR="00227FE2">
        <w:rPr>
          <w:i/>
          <w:iCs/>
        </w:rPr>
        <w:t xml:space="preserve"> </w:t>
      </w:r>
      <w:r w:rsidR="00227FE2">
        <w:t xml:space="preserve">kepada </w:t>
      </w:r>
      <w:r w:rsidR="0027413B">
        <w:t>pengguna</w:t>
      </w:r>
      <w:r w:rsidR="00227FE2">
        <w:t xml:space="preserve"> dapat memenuhi kebutuhan </w:t>
      </w:r>
      <w:r w:rsidR="0027413B">
        <w:t>pengguna</w:t>
      </w:r>
      <w:r w:rsidR="00227FE2">
        <w:t xml:space="preserve"> akan respon </w:t>
      </w:r>
      <w:r w:rsidR="004041FA">
        <w:t xml:space="preserve">terkait dengan </w:t>
      </w:r>
      <w:r w:rsidR="002D70B7">
        <w:t>data yang diterima</w:t>
      </w:r>
      <w:r w:rsidR="00030947">
        <w:t xml:space="preserve"> </w:t>
      </w:r>
      <w:r w:rsidR="00030947">
        <w:fldChar w:fldCharType="begin" w:fldLock="1"/>
      </w:r>
      <w:r w:rsidR="0056005F">
        <w:instrText>ADDIN CSL_CITATION {"citationItems":[{"id":"ITEM-1","itemData":{"DOI":"10.1080/10447318.2021.1917866","ISSN":"15327590","abstract":"Crowd rating derives a collective value based on massive homogeneous contributions from individual users, where using gamification design is a promising approach to encouraging users’ motivation and participation. Drawing upon self-determination theory and motivational affordances theory, this study investigates how different gamification objects, as building blocks for feedback-giving mechanics, affect users’ extrinsic and intrinsic motivation (i.e., compensation and enjoyment), which in turn affect their participation intention. We also examined the role of task complexity in moderating the gamified effects of feedback-giving mechanics. We conducted a four (gamification objects: leaderboards, progress, virtual characters, and plain) by two (task complexity: low and high) between-subject experiment with 402 subjects. The results suggested that feedback-giving as a critical gamification mechanic can motivate participants intrinsically or extrinsically. Specifically, leaderboards and progress positively influenced compensation, and leaderboards and virtual characters positively influenced enjoyment. Task complexity moderated the gamified effects of feedback-giving mechanics on compensation and enjoyment. With a higher task complexity, leaderboards even result in a higher level of enjoyment. This research contributes to the theoretical understanding of feedback-giving mechanics in crowd rating systems, and practically, suggests that the design of feedback-giving and task complexity should be effectively integrated to reach compensational and enjoyable motivation to encourage user engagement in crowd rating activities.","author":[{"dropping-particle":"","family":"Tang","given":"Jian","non-dropping-particle":"","parse-names":false,"suffix":""},{"dropping-particle":"","family":"Zhao","given":"Yuxiang","non-dropping-particle":"","parse-names":false,"suffix":""},{"dropping-particle":"","family":"Wang","given":"Tianmei","non-dropping-particle":"","parse-names":false,"suffix":""},{"dropping-particle":"","family":"Zeng","given":"Zhiyuan","non-dropping-particle":"","parse-names":false,"suffix":""}],"container-title":"International Journal of Human-Computer Interaction","id":"ITEM-1","issue":"20","issued":{"date-parts":[["2021"]]},"page":"1916-1930","publisher":"Taylor &amp; Francis","title":"Examining the Effects of Feedback-giving as a Gamification Mechanic in Crowd Rating Systems","type":"article-journal","volume":"37"},"uris":["http://www.mendeley.com/documents/?uuid=af4e3d0c-1a39-4652-b8d1-5c2d05090dd4"]}],"mendeley":{"formattedCitation":"[61]","plainTextFormattedCitation":"[61]","previouslyFormattedCitation":"[61]"},"properties":{"noteIndex":0},"schema":"https://github.com/citation-style-language/schema/raw/master/csl-citation.json"}</w:instrText>
      </w:r>
      <w:r w:rsidR="00030947">
        <w:fldChar w:fldCharType="separate"/>
      </w:r>
      <w:r w:rsidR="00567590" w:rsidRPr="00567590">
        <w:rPr>
          <w:noProof/>
        </w:rPr>
        <w:t>[61]</w:t>
      </w:r>
      <w:r w:rsidR="00030947">
        <w:fldChar w:fldCharType="end"/>
      </w:r>
      <w:r w:rsidR="00030947">
        <w:t>.</w:t>
      </w:r>
    </w:p>
    <w:p w14:paraId="30674E57" w14:textId="77777777" w:rsidR="004067DE" w:rsidRDefault="00DF20EA" w:rsidP="001175CA">
      <w:pPr>
        <w:pStyle w:val="Heading2"/>
        <w:shd w:val="clear" w:color="auto" w:fill="FFFFFF" w:themeFill="background1"/>
        <w:spacing w:line="480" w:lineRule="auto"/>
      </w:pPr>
      <w:bookmarkStart w:id="31" w:name="_Toc195504854"/>
      <w:r>
        <w:t xml:space="preserve">Skala </w:t>
      </w:r>
      <w:r w:rsidR="009C1668">
        <w:t>L</w:t>
      </w:r>
      <w:r>
        <w:t>ikert</w:t>
      </w:r>
      <w:bookmarkEnd w:id="31"/>
    </w:p>
    <w:p w14:paraId="4BCAEED3" w14:textId="38342B00" w:rsidR="00E6123A" w:rsidRPr="004067DE" w:rsidRDefault="00493AF2" w:rsidP="001175CA">
      <w:pPr>
        <w:shd w:val="clear" w:color="auto" w:fill="FFFFFF" w:themeFill="background1"/>
        <w:sectPr w:rsidR="00E6123A" w:rsidRPr="004067DE" w:rsidSect="00A77046">
          <w:footerReference w:type="default" r:id="rId10"/>
          <w:pgSz w:w="12240" w:h="15840"/>
          <w:pgMar w:top="1440" w:right="1440" w:bottom="1440" w:left="1440" w:header="720" w:footer="720" w:gutter="0"/>
          <w:pgNumType w:start="1"/>
          <w:cols w:space="720"/>
          <w:docGrid w:linePitch="360"/>
        </w:sectPr>
      </w:pPr>
      <w:r w:rsidRPr="00493AF2">
        <w:t>Skala Likert adalah teknik pengukuran yang dirancang untuk menangkap sikap, opini, atau tingkat kepuasan responden terhadap pernyataan tertentu</w:t>
      </w:r>
      <w:r w:rsidR="0056005F">
        <w:t xml:space="preserve"> </w:t>
      </w:r>
      <w:r w:rsidR="0056005F">
        <w:fldChar w:fldCharType="begin" w:fldLock="1"/>
      </w:r>
      <w:r w:rsidR="00F91D11">
        <w:instrText>ADDIN CSL_CITATION {"citationItems":[{"id":"ITEM-1","itemData":{"id":"ITEM-1","issued":{"date-parts":[["0"]]},"title":"Acquisition time reduction of diffusion-weighted liver imaging using.pdf","type":"article"},"uris":["http://www.mendeley.com/documents/?uuid=76f0722c-4893-407c-9c67-c271ac8b2214"]}],"mendeley":{"formattedCitation":"[62]","plainTextFormattedCitation":"[62]","previouslyFormattedCitation":"[62]"},"properties":{"noteIndex":0},"schema":"https://github.com/citation-style-language/schema/raw/master/csl-citation.json"}</w:instrText>
      </w:r>
      <w:r w:rsidR="0056005F">
        <w:fldChar w:fldCharType="separate"/>
      </w:r>
      <w:r w:rsidR="0056005F" w:rsidRPr="0056005F">
        <w:rPr>
          <w:noProof/>
        </w:rPr>
        <w:t>[62]</w:t>
      </w:r>
      <w:r w:rsidR="0056005F">
        <w:fldChar w:fldCharType="end"/>
      </w:r>
      <w:r w:rsidRPr="00493AF2">
        <w:t>.</w:t>
      </w:r>
      <w:r w:rsidR="000708BA" w:rsidRPr="000708BA">
        <w:t xml:space="preserve"> Skala Likert sering digunakan untuk menilai elemen-elemen subjektif, seperti kualitas gambar, kemudahan diagnosis, dan kepercayaan klinis.</w:t>
      </w:r>
      <w:r w:rsidR="00EC4568">
        <w:t xml:space="preserve"> </w:t>
      </w:r>
      <w:r w:rsidR="00EC4568" w:rsidRPr="00EC4568">
        <w:t>Biasanya terdiri dari serangkaian pernyataan dengan tingkat persetujuan atau ketidaksetujuan yang dinilai menggunakan angka</w:t>
      </w:r>
      <w:r w:rsidR="008827C4">
        <w:t xml:space="preserve">. </w:t>
      </w:r>
      <w:r w:rsidR="008827C4" w:rsidRPr="008827C4">
        <w:t>Teori dasar skala Likert mengacu pada gagasan bahwa sikap sese</w:t>
      </w:r>
      <w:r w:rsidR="009550FF">
        <w:t>responden</w:t>
      </w:r>
      <w:r w:rsidR="008827C4" w:rsidRPr="008827C4">
        <w:t xml:space="preserve"> dapat dikuantifikasi melalui respons terhadap pernyataan yang relevan dengan subjek penelitian.</w:t>
      </w:r>
      <w:r w:rsidR="008827C4">
        <w:t xml:space="preserve"> </w:t>
      </w:r>
      <w:r w:rsidR="00C83C3D" w:rsidRPr="00C83C3D">
        <w:t>Pada awalnya, skala Likert dirancang dengan opsi netral di tengah (misalnya, 1–5), tetapi versi tanpa opsi netral (1–4) berkembang untuk mengurangi bias responden yang cenderung memilih jawaban netral</w:t>
      </w:r>
      <w:r w:rsidR="00F91D11">
        <w:t xml:space="preserve"> </w:t>
      </w:r>
      <w:r w:rsidR="00F91D11">
        <w:fldChar w:fldCharType="begin" w:fldLock="1"/>
      </w:r>
      <w:r w:rsidR="00F91D11">
        <w:instrText>ADDIN CSL_CITATION {"citationItems":[{"id":"ITEM-1","itemData":{"DOI":"10.2196/15588","abstract":"BACKGROUND Patient-reported outcome measures (PROMs) are important in clinical practice and research. The growth of electronic health technologies provides unprecedented opportunities to systematically collect information via PROMs. OBJECTIVE The aim of this study was to provide an objective and comprehensive overview of the benefits, barriers, and disadvantages of the digital collection of qualitative electronic patient-reported outcome measures (ePROMs). METHODS We performed a systematic review of articles retrieved from PubMED and Web of Science. The Preferred Reporting Items for Systematic Reviews and Meta-Analyses (PRISMA) guidelines were followed during all stages. The search strategy yielded a total of 2333 records, from which 32 met the predefined inclusion and exclusion criteria. The relevant ePROM-related information was extracted from each study. RESULTS Results were clustered as benefits and disadvantages. Reported benefits of ePROMs were greater patient preference and acceptability, lower costs, similar or faster completion time, higher data quality and response rates, and facilitated symptom management and patient-clinician communication. Tablets were the most used ePROM modality (14/32, 44%), and, as a platform, Web-based systems were used the most (26/32, 81%). Potential disadvantages of ePROMs include privacy protection, a possible large initial financial investment, and exclusion of certain populations or the \"digital divide.\" CONCLUSIONS In conclusion, ePROMs offer many advantages over paper-based collection of patient-reported outcomes. Overall, ePROMs are preferred over paper-based methods, improve data quality, result in similar or faster completion time, decrease costs, and facilitate clinical decision making and symptom management. Disadvantages regarding ePROMs have been outlined, and suggestions are provided to overcome the barriers. We provide a path forward for researchers and clinicians interested in implementing ePROMs. TRIAL REGISTRATION PROSPERO CRD42018094795; https://www.crd.york.ac.uk/prospero/display_record.php?RecordID=94795.","author":[{"dropping-particle":"","family":"Meirte","given":"Jill","non-dropping-particle":"","parse-names":false,"suffix":""},{"dropping-particle":"","family":"Hellemans","given":"Nick","non-dropping-particle":"","parse-names":false,"suffix":""},{"dropping-particle":"","family":"Anthonissen","given":"Mieke","non-dropping-particle":"","parse-names":false,"suffix":""},{"dropping-particle":"","family":"Denteneer","given":"Lenie","non-dropping-particle":"","parse-names":false,"suffix":""},{"dropping-particle":"","family":"Maertens","given":"Koen","non-dropping-particle":"","parse-names":false,"suffix":""},{"dropping-particle":"","family":"Moortgat","given":"Peter","non-dropping-particle":"","parse-names":false,"suffix":""},{"dropping-particle":"","family":"Daele","given":"Ulrike","non-dropping-particle":"Van","parse-names":false,"suffix":""}],"container-title":"JMIR Perioperative Medicine","id":"ITEM-1","issue":"1","issued":{"date-parts":[["2020"]]},"page":"e15588","title":"Benefits and Disadvantages of Electronic Patient-reported Outcome Measures: Systematic Review","type":"article-journal","volume":"3"},"uris":["http://www.mendeley.com/documents/?uuid=152b3a79-7680-4c23-b3ef-9a5d7dbdb9b2"]}],"mendeley":{"formattedCitation":"[63]","plainTextFormattedCitation":"[63]","previouslyFormattedCitation":"[63]"},"properties":{"noteIndex":0},"schema":"https://github.com/citation-style-language/schema/raw/master/csl-citation.json"}</w:instrText>
      </w:r>
      <w:r w:rsidR="00F91D11">
        <w:fldChar w:fldCharType="separate"/>
      </w:r>
      <w:r w:rsidR="00F91D11" w:rsidRPr="00F91D11">
        <w:rPr>
          <w:noProof/>
        </w:rPr>
        <w:t>[63]</w:t>
      </w:r>
      <w:r w:rsidR="00F91D11">
        <w:fldChar w:fldCharType="end"/>
      </w:r>
      <w:r w:rsidR="00C83C3D" w:rsidRPr="00C83C3D">
        <w:t>.</w:t>
      </w:r>
      <w:r w:rsidR="00C83C3D">
        <w:t xml:space="preserve"> </w:t>
      </w:r>
      <w:r w:rsidR="008827C4" w:rsidRPr="008827C4">
        <w:t xml:space="preserve">Dalam pendekatan ini, </w:t>
      </w:r>
      <w:r w:rsidR="008827C4" w:rsidRPr="00FA5B8D">
        <w:rPr>
          <w:i/>
          <w:iCs/>
        </w:rPr>
        <w:t>respons-respons</w:t>
      </w:r>
      <w:r w:rsidR="008827C4" w:rsidRPr="008827C4">
        <w:t xml:space="preserve"> pada skala Likert sering diperlakukan sebagai data interval, memungkinkan analisis statistik lebih lanjut, seperti korelasi atau regresi.</w:t>
      </w:r>
      <w:r w:rsidR="008827C4">
        <w:t xml:space="preserve"> Skala likert </w:t>
      </w:r>
      <w:r w:rsidR="008827C4" w:rsidRPr="008827C4">
        <w:t xml:space="preserve">digunakan untuk berbagai variabel penelitian, termasuk kepuasan, kemudahan </w:t>
      </w:r>
      <w:r w:rsidR="0027413B">
        <w:t>pengguna</w:t>
      </w:r>
      <w:r w:rsidR="008827C4" w:rsidRPr="008827C4">
        <w:t>an, dan efektivitas</w:t>
      </w:r>
      <w:r w:rsidR="00696098">
        <w:t xml:space="preserve">. </w:t>
      </w:r>
      <w:r w:rsidR="00696098" w:rsidRPr="00696098">
        <w:t xml:space="preserve">Skala Likert memungkinkan data kualitatif (persepsi pasien) diubah menjadi angka, sehingga dapat dianalisis menggunakan statistik. </w:t>
      </w:r>
      <w:r w:rsidR="00696098">
        <w:t>S</w:t>
      </w:r>
      <w:r w:rsidR="00696098" w:rsidRPr="00696098">
        <w:t>kala Likert mudah diintegrasikan ke</w:t>
      </w:r>
      <w:r w:rsidR="006409FB" w:rsidRPr="006409FB">
        <w:rPr>
          <w:i/>
          <w:iCs/>
        </w:rPr>
        <w:t xml:space="preserve"> platform </w:t>
      </w:r>
      <w:r w:rsidR="00696098" w:rsidRPr="00696098">
        <w:t>digital, memungkinkan pengumpulan data yang cepat dan efisien.</w:t>
      </w:r>
      <w:r w:rsidR="00E6123A">
        <w:t xml:space="preserve"> </w:t>
      </w:r>
      <w:r w:rsidR="005253BA" w:rsidRPr="005253BA">
        <w:t>Skala yang lebih sederhana (1–4) mempercepat waktu respons, sangat penting untuk penelitian dengan banyak data.</w:t>
      </w:r>
      <w:r w:rsidR="005253BA">
        <w:t xml:space="preserve"> </w:t>
      </w:r>
      <w:r w:rsidR="00FA5B8D" w:rsidRPr="00FA5B8D">
        <w:t>Skala Likert didasarkan pada teori bahwa sikap atau persepsi sese</w:t>
      </w:r>
      <w:r w:rsidR="009550FF">
        <w:t>responden</w:t>
      </w:r>
      <w:r w:rsidR="00FA5B8D" w:rsidRPr="00FA5B8D">
        <w:t xml:space="preserve"> dapat diukur melalui tanggapan mereka terhadap pernyataan yang relevan dengan objek penelitian. Setiap pernyataan dalam skala Likert dirancang untuk menggambarkan suatu sikap atau pendapat terhadap isu tertentu, dan responden diminta untuk memilih tingkat kesepakatan atau ketidaksetujuan mereka.</w:t>
      </w:r>
      <w:r w:rsidR="00FA5B8D">
        <w:t xml:space="preserve"> </w:t>
      </w:r>
      <w:r w:rsidR="00FA5B8D" w:rsidRPr="00FA5B8D">
        <w:t>Dalam analisis skala Likert, setiap pilihan yang diberikan dianggap sebagai data interval, meskipun secara teknis ini adalah data ordinal. Artinya, angka pada skala Likert dapat diartikan memiliki jarak yang konsisten antara nilai-nilai yang berdekatan, meskipun tidak selalu memiliki arti matematis yang kuat. Sebagai contoh, perbedaan antara "Setuju" dan "Sangat Setuju" dianggap sama dengan perbedaan antara "Tidak Setuju" dan "Sangat Tidak Setuju", meskipun keduanya adalah tanggapan ordinal.</w:t>
      </w:r>
      <w:r w:rsidR="00FA5B8D">
        <w:t xml:space="preserve"> </w:t>
      </w:r>
      <w:r w:rsidR="00FA5B8D" w:rsidRPr="00FA5B8D">
        <w:t>Skala Likert memungkinkan peneliti untuk mengubah data kualitatif (sikap, opini, persepsi) menjadi data kuantitatif. Dengan cara ini, peneliti dapat melakukan analisis statistik untuk mencari pola, hubungan, atau perbedaan dalam tanggapan responden, seperti menghitung rata-rata, median, atau melakukan uji hipotesis.</w:t>
      </w:r>
      <w:r w:rsidR="00D91790">
        <w:t xml:space="preserve"> </w:t>
      </w:r>
      <w:r w:rsidR="00D91790" w:rsidRPr="00D91790">
        <w:t>Skala Likert sangat fleksibel karena dapat digunakan untuk mengukur berbagai variabel, seperti kepuasan, persepsi kualitas, kenyamanan, dan banyak lagi. Namun, skala ini juga memiliki keterbatasan, seperti ketergantungan pada pilihan terbatas yang dapat menyederhanakan kompleksitas opini sese</w:t>
      </w:r>
      <w:r w:rsidR="009550FF">
        <w:t>responden</w:t>
      </w:r>
      <w:r w:rsidR="00D91790" w:rsidRPr="00D91790">
        <w:t>, serta potensi bias responden (misalnya, memberikan jawaban ekstrem atau memilih jawaban netral)</w:t>
      </w:r>
      <w:r w:rsidR="00D741C8">
        <w:t xml:space="preserve"> </w:t>
      </w:r>
      <w:r w:rsidR="00F91D11">
        <w:fldChar w:fldCharType="begin" w:fldLock="1"/>
      </w:r>
      <w:r w:rsidR="00F91D11">
        <w:instrText>ADDIN CSL_CITATION {"citationItems":[{"id":"ITEM-1","itemData":{"id":"ITEM-1","issued":{"date-parts":[["0"]]},"title":"Acquisition time reduction of diffusion-weighted liver imaging using.pdf","type":"article"},"uris":["http://www.mendeley.com/documents/?uuid=76f0722c-4893-407c-9c67-c271ac8b2214"]}],"mendeley":{"formattedCitation":"[62]","plainTextFormattedCitation":"[62]","previouslyFormattedCitation":"[62]"},"properties":{"noteIndex":0},"schema":"https://github.com/citation-style-language/schema/raw/master/csl-citation.json"}</w:instrText>
      </w:r>
      <w:r w:rsidR="00F91D11">
        <w:fldChar w:fldCharType="separate"/>
      </w:r>
      <w:r w:rsidR="00F91D11" w:rsidRPr="00F91D11">
        <w:rPr>
          <w:noProof/>
        </w:rPr>
        <w:t>[62]</w:t>
      </w:r>
      <w:r w:rsidR="00F91D11">
        <w:fldChar w:fldCharType="end"/>
      </w:r>
      <w:r w:rsidR="00D741C8">
        <w:t xml:space="preserve"> </w:t>
      </w:r>
      <w:r w:rsidR="00F91D11">
        <w:fldChar w:fldCharType="begin" w:fldLock="1"/>
      </w:r>
      <w:r w:rsidR="00D741C8">
        <w:instrText>ADDIN CSL_CITATION {"citationItems":[{"id":"ITEM-1","itemData":{"DOI":"10.2196/15588","abstract":"BACKGROUND Patient-reported outcome measures (PROMs) are important in clinical practice and research. The growth of electronic health technologies provides unprecedented opportunities to systematically collect information via PROMs. OBJECTIVE The aim of this study was to provide an objective and comprehensive overview of the benefits, barriers, and disadvantages of the digital collection of qualitative electronic patient-reported outcome measures (ePROMs). METHODS We performed a systematic review of articles retrieved from PubMED and Web of Science. The Preferred Reporting Items for Systematic Reviews and Meta-Analyses (PRISMA) guidelines were followed during all stages. The search strategy yielded a total of 2333 records, from which 32 met the predefined inclusion and exclusion criteria. The relevant ePROM-related information was extracted from each study. RESULTS Results were clustered as benefits and disadvantages. Reported benefits of ePROMs were greater patient preference and acceptability, lower costs, similar or faster completion time, higher data quality and response rates, and facilitated symptom management and patient-clinician communication. Tablets were the most used ePROM modality (14/32, 44%), and, as a platform, Web-based systems were used the most (26/32, 81%). Potential disadvantages of ePROMs include privacy protection, a possible large initial financial investment, and exclusion of certain populations or the \"digital divide.\" CONCLUSIONS In conclusion, ePROMs offer many advantages over paper-based collection of patient-reported outcomes. Overall, ePROMs are preferred over paper-based methods, improve data quality, result in similar or faster completion time, decrease costs, and facilitate clinical decision making and symptom management. Disadvantages regarding ePROMs have been outlined, and suggestions are provided to overcome the barriers. We provide a path forward for researchers and clinicians interested in implementing ePROMs. TRIAL REGISTRATION PROSPERO CRD42018094795; https://www.crd.york.ac.uk/prospero/display_record.php?RecordID=94795.","author":[{"dropping-particle":"","family":"Meirte","given":"Jill","non-dropping-particle":"","parse-names":false,"suffix":""},{"dropping-particle":"","family":"Hellemans","given":"Nick","non-dropping-particle":"","parse-names":false,"suffix":""},{"dropping-particle":"","family":"Anthonissen","given":"Mieke","non-dropping-particle":"","parse-names":false,"suffix":""},{"dropping-particle":"","family":"Denteneer","given":"Lenie","non-dropping-particle":"","parse-names":false,"suffix":""},{"dropping-particle":"","family":"Maertens","given":"Koen","non-dropping-particle":"","parse-names":false,"suffix":""},{"dropping-particle":"","family":"Moortgat","given":"Peter","non-dropping-particle":"","parse-names":false,"suffix":""},{"dropping-particle":"","family":"Daele","given":"Ulrike","non-dropping-particle":"Van","parse-names":false,"suffix":""}],"container-title":"JMIR Perioperative Medicine","id":"ITEM-1","issue":"1","issued":{"date-parts":[["2020"]]},"page":"e15588","title":"Benefits and Disadvantages of Electronic Patient-reported Outcome Measures: Systematic Review","type":"article-journal","volume":"3"},"uris":["http://www.mendeley.com/documents/?uuid=152b3a79-7680-4c23-b3ef-9a5d7dbdb9b2"]}],"mendeley":{"formattedCitation":"[63]","plainTextFormattedCitation":"[63]","previouslyFormattedCitation":"[63]"},"properties":{"noteIndex":0},"schema":"https://github.com/citation-style-language/schema/raw/master/csl-citation.json"}</w:instrText>
      </w:r>
      <w:r w:rsidR="00F91D11">
        <w:fldChar w:fldCharType="separate"/>
      </w:r>
      <w:r w:rsidR="00F91D11" w:rsidRPr="00F91D11">
        <w:rPr>
          <w:noProof/>
        </w:rPr>
        <w:t>[63]</w:t>
      </w:r>
      <w:r w:rsidR="00F91D11">
        <w:fldChar w:fldCharType="end"/>
      </w:r>
      <w:r w:rsidR="00F91D11">
        <w:t xml:space="preserve"> </w:t>
      </w:r>
      <w:r w:rsidR="00D741C8">
        <w:fldChar w:fldCharType="begin" w:fldLock="1"/>
      </w:r>
      <w:r w:rsidR="00D741C8">
        <w:instrText>ADDIN CSL_CITATION {"citationItems":[{"id":"ITEM-1","itemData":{"DOI":"10.1016/j.invent.2020.100326","ISSN":"22147829","abstract":"Therapists hold a key role for the uptake of digital mental health interventions (DMHI) within regular care services but have demonstrated cautious attitudes towards such interventions. It is relevant to explore in detail what factors may positively influence therapists' perception when considering DMHI implementation within routine care. We recently assessed therapist views towards Internet-based and blended treatment in Austria (low implementation level). The present study aims at testing the reliability of previous findings, and moreover, it compares therapists' appraisals to a country with advanced DMHI implementation (Sweden). An online survey was conducted February through June of 2019. Respondents were recruited via email and social media. The survey assessed first-hand experience with Internet-based treatment (IT) and blended treatment (BT). To start, the survey presented a short informational video to half of the respondents, then assessed therapists' views on 17 advantages and 13 disadvantages of IT and BT on 6-point Likert scales. In total N = 300 therapists responded to the invitation, of which N = 165 provided full survey data (Germany 114/220, 52%; Sweden 51/80, 64%). German therapists rated the advantages of IT and BT as neutral (IT, M = 3.6; BT, M = 3.8) and to some extent agreed with disadvantages of IT (IT, M = 4.5; BT, M = 3.5). In comparison, Swedish therapists rated significantly greater advantages (IT, M = 4.6; BT, M = 4.5) and less disadvantages (IT, M = 3.2; BT, M = 2.8). Effect sizes ranged from d = 0.89 to d = 1.83; all P's &lt; .001. Those with first-hand experience with DMHI reported more positive appraisals in both countries. No significant effect was found for exposure to the short informational video. The German sample represented essential characteristics of current German therapists; in comparison Swedish respondents skewed towards younger less experienced therapists (P's &lt; .001). Those confounders accounted for a small non-significant proportion of variance (0.1–4.7%). We found that therapists considered blended treatment to have less disadvantages than Internet treatment, and that first-hand experience with DMHI, but not exposure to an acceptance facilitating video clip, predicted greater acceptability on individual level. The responses among German therapists closely resembled findings from our preceding study in Austria, indicating that reliable results can be achieved in small survey studies if sample and population pa…","author":[{"dropping-particle":"","family":"Schuster","given":"Raphael","non-dropping-particle":"","parse-names":false,"suffix":""},{"dropping-particle":"","family":"Topooco","given":"Naira","non-dropping-particle":"","parse-names":false,"suffix":""},{"dropping-particle":"","family":"Keller","given":"Antonia","non-dropping-particle":"","parse-names":false,"suffix":""},{"dropping-particle":"","family":"Radvogin","given":"Ella","non-dropping-particle":"","parse-names":false,"suffix":""},{"dropping-particle":"","family":"Laireiter","given":"Anton Rupert","non-dropping-particle":"","parse-names":false,"suffix":""}],"container-title":"Internet Interventions","id":"ITEM-1","issue":"May","issued":{"date-parts":[["2020"]]},"page":"100326","publisher":"Elsevier","title":"Advantages and disadvantages of online and blended therapy: Replication and extension of findings on psychotherapists' appraisals","type":"article-journal","volume":"21"},"uris":["http://www.mendeley.com/documents/?uuid=404120b8-6c05-4121-8fa8-0e54998c258e"]}],"mendeley":{"formattedCitation":"[64]","plainTextFormattedCitation":"[64]"},"properties":{"noteIndex":0},"schema":"https://github.com/citation-style-language/schema/raw/master/csl-citation.json"}</w:instrText>
      </w:r>
      <w:r w:rsidR="00D741C8">
        <w:fldChar w:fldCharType="separate"/>
      </w:r>
      <w:r w:rsidR="00D741C8" w:rsidRPr="00D741C8">
        <w:rPr>
          <w:noProof/>
        </w:rPr>
        <w:t>[64]</w:t>
      </w:r>
      <w:r w:rsidR="00D741C8">
        <w:fldChar w:fldCharType="end"/>
      </w:r>
      <w:r w:rsidR="00D741C8">
        <w:t>.</w:t>
      </w:r>
    </w:p>
    <w:p w14:paraId="74E70FDB" w14:textId="109B5FAD" w:rsidR="00CA6A59" w:rsidRDefault="004A22FA" w:rsidP="001175CA">
      <w:pPr>
        <w:pStyle w:val="Heading2"/>
        <w:spacing w:line="480" w:lineRule="auto"/>
      </w:pPr>
      <w:bookmarkStart w:id="32" w:name="_Toc195504855"/>
      <w:r>
        <w:t>Penelitian Terkait</w:t>
      </w:r>
      <w:bookmarkEnd w:id="32"/>
    </w:p>
    <w:p w14:paraId="1F6F77D6" w14:textId="481419FD" w:rsidR="0039331E" w:rsidRPr="0039331E" w:rsidRDefault="002955B5" w:rsidP="001175CA">
      <w:pPr>
        <w:spacing w:line="480" w:lineRule="auto"/>
      </w:pPr>
      <w:bookmarkStart w:id="33" w:name="_Toc188387070"/>
      <w:bookmarkStart w:id="34" w:name="_Toc188944192"/>
      <w:r>
        <w:t>Rangkuman dari penelitia</w:t>
      </w:r>
      <w:r w:rsidR="00041805">
        <w:t xml:space="preserve">n </w:t>
      </w:r>
      <w:r>
        <w:t xml:space="preserve">– penelitian terdahulu yang mendasari penelitian ini, dijelaskan pada tabel </w:t>
      </w:r>
      <w:r w:rsidR="00F37BC4" w:rsidRPr="00F37BC4">
        <w:rPr>
          <w:szCs w:val="24"/>
        </w:rPr>
        <w:t xml:space="preserve">Tabel 2. </w:t>
      </w:r>
      <w:r w:rsidR="00973B5F">
        <w:rPr>
          <w:szCs w:val="24"/>
        </w:rPr>
        <w:t>1</w:t>
      </w:r>
      <w:r w:rsidR="00F37BC4">
        <w:rPr>
          <w:szCs w:val="24"/>
        </w:rPr>
        <w:t>.</w:t>
      </w:r>
      <w:bookmarkEnd w:id="33"/>
      <w:bookmarkEnd w:id="34"/>
    </w:p>
    <w:p w14:paraId="700C91D5" w14:textId="5E05AD42" w:rsidR="00603AE2" w:rsidRPr="00603AE2" w:rsidRDefault="003869E7" w:rsidP="00C22D49">
      <w:pPr>
        <w:pStyle w:val="Caption"/>
        <w:keepNext/>
        <w:spacing w:after="0"/>
        <w:jc w:val="center"/>
        <w:rPr>
          <w:i w:val="0"/>
          <w:iCs w:val="0"/>
          <w:color w:val="auto"/>
          <w:sz w:val="24"/>
          <w:szCs w:val="24"/>
        </w:rPr>
      </w:pPr>
      <w:bookmarkStart w:id="35" w:name="_Toc188944193"/>
      <w:r w:rsidRPr="00603AE2">
        <w:rPr>
          <w:i w:val="0"/>
          <w:iCs w:val="0"/>
          <w:color w:val="auto"/>
          <w:sz w:val="24"/>
          <w:szCs w:val="24"/>
        </w:rPr>
        <w:t xml:space="preserve">Tabel 2. </w:t>
      </w:r>
      <w:r w:rsidRPr="00603AE2">
        <w:rPr>
          <w:i w:val="0"/>
          <w:iCs w:val="0"/>
          <w:color w:val="auto"/>
          <w:sz w:val="24"/>
          <w:szCs w:val="24"/>
        </w:rPr>
        <w:fldChar w:fldCharType="begin"/>
      </w:r>
      <w:r w:rsidRPr="00603AE2">
        <w:rPr>
          <w:i w:val="0"/>
          <w:iCs w:val="0"/>
          <w:color w:val="auto"/>
          <w:sz w:val="24"/>
          <w:szCs w:val="24"/>
        </w:rPr>
        <w:instrText xml:space="preserve"> SEQ Tabel_2. \* ARABIC </w:instrText>
      </w:r>
      <w:r w:rsidRPr="00603AE2">
        <w:rPr>
          <w:i w:val="0"/>
          <w:iCs w:val="0"/>
          <w:color w:val="auto"/>
          <w:sz w:val="24"/>
          <w:szCs w:val="24"/>
        </w:rPr>
        <w:fldChar w:fldCharType="separate"/>
      </w:r>
      <w:r w:rsidR="006C1C49">
        <w:rPr>
          <w:i w:val="0"/>
          <w:iCs w:val="0"/>
          <w:noProof/>
          <w:color w:val="auto"/>
          <w:sz w:val="24"/>
          <w:szCs w:val="24"/>
        </w:rPr>
        <w:t>1</w:t>
      </w:r>
      <w:r w:rsidRPr="00603AE2">
        <w:rPr>
          <w:i w:val="0"/>
          <w:iCs w:val="0"/>
          <w:color w:val="auto"/>
          <w:sz w:val="24"/>
          <w:szCs w:val="24"/>
        </w:rPr>
        <w:fldChar w:fldCharType="end"/>
      </w:r>
      <w:r w:rsidR="00603AE2" w:rsidRPr="00603AE2">
        <w:rPr>
          <w:i w:val="0"/>
          <w:iCs w:val="0"/>
          <w:color w:val="auto"/>
          <w:sz w:val="24"/>
          <w:szCs w:val="24"/>
        </w:rPr>
        <w:t xml:space="preserve"> Penelitian terkait</w:t>
      </w:r>
      <w:bookmarkEnd w:id="35"/>
    </w:p>
    <w:tbl>
      <w:tblPr>
        <w:tblpPr w:leftFromText="180" w:rightFromText="180" w:vertAnchor="text" w:horzAnchor="margin" w:tblpXSpec="center" w:tblpY="398"/>
        <w:tblW w:w="14030" w:type="dxa"/>
        <w:tblLayout w:type="fixed"/>
        <w:tblCellMar>
          <w:top w:w="15" w:type="dxa"/>
          <w:left w:w="15" w:type="dxa"/>
          <w:bottom w:w="15" w:type="dxa"/>
          <w:right w:w="15" w:type="dxa"/>
        </w:tblCellMar>
        <w:tblLook w:val="04A0" w:firstRow="1" w:lastRow="0" w:firstColumn="1" w:lastColumn="0" w:noHBand="0" w:noVBand="1"/>
      </w:tblPr>
      <w:tblGrid>
        <w:gridCol w:w="800"/>
        <w:gridCol w:w="3330"/>
        <w:gridCol w:w="2160"/>
        <w:gridCol w:w="1972"/>
        <w:gridCol w:w="2070"/>
        <w:gridCol w:w="8"/>
        <w:gridCol w:w="3690"/>
      </w:tblGrid>
      <w:tr w:rsidR="0039331E" w:rsidRPr="00753E1F" w14:paraId="55953974" w14:textId="77777777" w:rsidTr="00C22D49">
        <w:trPr>
          <w:tblHeader/>
        </w:trPr>
        <w:tc>
          <w:tcPr>
            <w:tcW w:w="800" w:type="dxa"/>
            <w:tcBorders>
              <w:top w:val="single" w:sz="8" w:space="0" w:color="000000"/>
              <w:left w:val="single" w:sz="8" w:space="0" w:color="000000"/>
              <w:bottom w:val="single" w:sz="8" w:space="0" w:color="000000"/>
              <w:right w:val="single" w:sz="8" w:space="0" w:color="000000"/>
            </w:tcBorders>
            <w:shd w:val="clear" w:color="auto" w:fill="B4C6E7" w:themeFill="accent1" w:themeFillTint="66"/>
            <w:tcMar>
              <w:top w:w="100" w:type="dxa"/>
              <w:left w:w="100" w:type="dxa"/>
              <w:bottom w:w="100" w:type="dxa"/>
              <w:right w:w="100" w:type="dxa"/>
            </w:tcMar>
            <w:hideMark/>
          </w:tcPr>
          <w:p w14:paraId="682476EE" w14:textId="77777777" w:rsidR="0039331E" w:rsidRPr="00753E1F" w:rsidRDefault="0039331E" w:rsidP="00C22D49">
            <w:pPr>
              <w:spacing w:after="0"/>
              <w:jc w:val="center"/>
            </w:pPr>
            <w:bookmarkStart w:id="36" w:name="_Toc181460766"/>
            <w:bookmarkStart w:id="37" w:name="_Toc181460886"/>
            <w:r w:rsidRPr="00753E1F">
              <w:t>Tahun</w:t>
            </w:r>
          </w:p>
        </w:tc>
        <w:tc>
          <w:tcPr>
            <w:tcW w:w="3330" w:type="dxa"/>
            <w:tcBorders>
              <w:top w:val="single" w:sz="8" w:space="0" w:color="000000"/>
              <w:left w:val="nil"/>
              <w:bottom w:val="single" w:sz="8" w:space="0" w:color="000000"/>
              <w:right w:val="single" w:sz="8" w:space="0" w:color="000000"/>
            </w:tcBorders>
            <w:shd w:val="clear" w:color="auto" w:fill="B4C6E7" w:themeFill="accent1" w:themeFillTint="66"/>
            <w:tcMar>
              <w:top w:w="100" w:type="dxa"/>
              <w:left w:w="100" w:type="dxa"/>
              <w:bottom w:w="100" w:type="dxa"/>
              <w:right w:w="100" w:type="dxa"/>
            </w:tcMar>
            <w:hideMark/>
          </w:tcPr>
          <w:p w14:paraId="59F3655F" w14:textId="7FE31709" w:rsidR="0039331E" w:rsidRPr="00753E1F" w:rsidRDefault="0039331E" w:rsidP="00C22D49">
            <w:pPr>
              <w:spacing w:after="0"/>
              <w:jc w:val="center"/>
            </w:pPr>
            <w:r w:rsidRPr="00753E1F">
              <w:t>Tujuan</w:t>
            </w:r>
          </w:p>
        </w:tc>
        <w:tc>
          <w:tcPr>
            <w:tcW w:w="2160" w:type="dxa"/>
            <w:tcBorders>
              <w:top w:val="single" w:sz="8" w:space="0" w:color="000000"/>
              <w:left w:val="nil"/>
              <w:bottom w:val="single" w:sz="8" w:space="0" w:color="000000"/>
              <w:right w:val="single" w:sz="8" w:space="0" w:color="000000"/>
            </w:tcBorders>
            <w:shd w:val="clear" w:color="auto" w:fill="B4C6E7" w:themeFill="accent1" w:themeFillTint="66"/>
            <w:tcMar>
              <w:top w:w="100" w:type="dxa"/>
              <w:left w:w="100" w:type="dxa"/>
              <w:bottom w:w="100" w:type="dxa"/>
              <w:right w:w="100" w:type="dxa"/>
            </w:tcMar>
            <w:hideMark/>
          </w:tcPr>
          <w:p w14:paraId="6984D057" w14:textId="45F79E25" w:rsidR="0039331E" w:rsidRPr="00753E1F" w:rsidRDefault="0039331E" w:rsidP="00C22D49">
            <w:pPr>
              <w:spacing w:after="0"/>
              <w:jc w:val="center"/>
            </w:pPr>
            <w:r w:rsidRPr="00753E1F">
              <w:t>Teknik</w:t>
            </w:r>
          </w:p>
        </w:tc>
        <w:tc>
          <w:tcPr>
            <w:tcW w:w="1972" w:type="dxa"/>
            <w:tcBorders>
              <w:top w:val="single" w:sz="8" w:space="0" w:color="000000"/>
              <w:left w:val="nil"/>
              <w:bottom w:val="single" w:sz="8" w:space="0" w:color="000000"/>
              <w:right w:val="single" w:sz="8" w:space="0" w:color="000000"/>
            </w:tcBorders>
            <w:shd w:val="clear" w:color="auto" w:fill="B4C6E7" w:themeFill="accent1" w:themeFillTint="66"/>
            <w:tcMar>
              <w:top w:w="100" w:type="dxa"/>
              <w:left w:w="100" w:type="dxa"/>
              <w:bottom w:w="100" w:type="dxa"/>
              <w:right w:w="100" w:type="dxa"/>
            </w:tcMar>
            <w:hideMark/>
          </w:tcPr>
          <w:p w14:paraId="273989DA" w14:textId="77777777" w:rsidR="0039331E" w:rsidRPr="00753E1F" w:rsidRDefault="0039331E" w:rsidP="00C22D49">
            <w:pPr>
              <w:spacing w:after="0"/>
              <w:jc w:val="center"/>
            </w:pPr>
            <w:r w:rsidRPr="00753E1F">
              <w:t>Data</w:t>
            </w:r>
          </w:p>
        </w:tc>
        <w:tc>
          <w:tcPr>
            <w:tcW w:w="2078" w:type="dxa"/>
            <w:gridSpan w:val="2"/>
            <w:tcBorders>
              <w:top w:val="single" w:sz="8" w:space="0" w:color="000000"/>
              <w:left w:val="nil"/>
              <w:bottom w:val="single" w:sz="8" w:space="0" w:color="000000"/>
              <w:right w:val="single" w:sz="8" w:space="0" w:color="000000"/>
            </w:tcBorders>
            <w:shd w:val="clear" w:color="auto" w:fill="B4C6E7" w:themeFill="accent1" w:themeFillTint="66"/>
            <w:tcMar>
              <w:top w:w="100" w:type="dxa"/>
              <w:left w:w="100" w:type="dxa"/>
              <w:bottom w:w="100" w:type="dxa"/>
              <w:right w:w="100" w:type="dxa"/>
            </w:tcMar>
            <w:hideMark/>
          </w:tcPr>
          <w:p w14:paraId="656A276A" w14:textId="477ABE3E" w:rsidR="0039331E" w:rsidRPr="00753E1F" w:rsidRDefault="0039331E" w:rsidP="00C22D49">
            <w:pPr>
              <w:spacing w:after="0"/>
              <w:jc w:val="center"/>
            </w:pPr>
            <w:r w:rsidRPr="00753E1F">
              <w:t>Relevansi</w:t>
            </w:r>
          </w:p>
        </w:tc>
        <w:tc>
          <w:tcPr>
            <w:tcW w:w="3690" w:type="dxa"/>
            <w:tcBorders>
              <w:top w:val="single" w:sz="8" w:space="0" w:color="000000"/>
              <w:left w:val="nil"/>
              <w:bottom w:val="single" w:sz="8" w:space="0" w:color="000000"/>
              <w:right w:val="single" w:sz="8" w:space="0" w:color="000000"/>
            </w:tcBorders>
            <w:shd w:val="clear" w:color="auto" w:fill="B4C6E7" w:themeFill="accent1" w:themeFillTint="66"/>
            <w:tcMar>
              <w:top w:w="100" w:type="dxa"/>
              <w:left w:w="100" w:type="dxa"/>
              <w:bottom w:w="100" w:type="dxa"/>
              <w:right w:w="100" w:type="dxa"/>
            </w:tcMar>
            <w:hideMark/>
          </w:tcPr>
          <w:p w14:paraId="347708B1" w14:textId="77777777" w:rsidR="0039331E" w:rsidRPr="00753E1F" w:rsidRDefault="0039331E" w:rsidP="00C22D49">
            <w:pPr>
              <w:spacing w:after="0"/>
              <w:jc w:val="center"/>
            </w:pPr>
            <w:r w:rsidRPr="00753E1F">
              <w:t>Hasil</w:t>
            </w:r>
          </w:p>
        </w:tc>
      </w:tr>
      <w:tr w:rsidR="0039331E" w:rsidRPr="00753E1F" w14:paraId="573FB292" w14:textId="77777777" w:rsidTr="0039331E">
        <w:tc>
          <w:tcPr>
            <w:tcW w:w="14030" w:type="dxa"/>
            <w:gridSpan w:val="7"/>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C9F819" w14:textId="294C621E" w:rsidR="0039331E" w:rsidRPr="00753E1F" w:rsidRDefault="0039331E" w:rsidP="002955B5">
            <w:pPr>
              <w:spacing w:after="0"/>
            </w:pPr>
            <w:r>
              <w:t>Utilizing Explainable AI to Enhance Real-</w:t>
            </w:r>
            <w:r w:rsidR="00582B36" w:rsidRPr="00582B36">
              <w:rPr>
                <w:i/>
                <w:iCs/>
              </w:rPr>
              <w:t>time</w:t>
            </w:r>
            <w:r>
              <w:t xml:space="preserve"> Student Performance Prediction in Educational </w:t>
            </w:r>
            <w:r w:rsidR="003E3E06" w:rsidRPr="003E3E06">
              <w:rPr>
                <w:i/>
                <w:iCs/>
              </w:rPr>
              <w:t>Serious game</w:t>
            </w:r>
            <w:r>
              <w:t>s</w:t>
            </w:r>
            <w:r>
              <w:fldChar w:fldCharType="begin" w:fldLock="1"/>
            </w:r>
            <w:r>
              <w:instrText>ADDIN CSL_CITATION {"citationItems":[{"id":"ITEM-1","itemData":{"DOI":"10.1145/3605098.3636109","ISBN":"9798400702433","abstract":"Serious Games (SGs) enable the collection of valuable student interaction data, allowing for the analysis of student performance through Artificial Intelligence (AI). However, the lack of explainability in AI models represents a significant challenge. This research aims to create an interpretable model capable of predicting students' real-time performance while playing a SG. We developed a model for task completion prediction, resulting in 77.21% balanced accuracy. Additionally, the incorporation of eXplainable AI (XAI) ensures interpretability, supporting personalized learning experiences and unlocking AI benefits for non-technical users.","author":[{"dropping-particle":"","family":"Gomez","given":"Manuel J.","non-dropping-particle":"","parse-names":false,"suffix":""},{"dropping-particle":"","family":"Armada Sánchez","given":"Álvaro","non-dropping-particle":"","parse-names":false,"suffix":""},{"dropping-particle":"","family":"Albaladejo-González","given":"Mariano","non-dropping-particle":"","parse-names":false,"suffix":""},{"dropping-particle":"","family":"García Clemente","given":"Félix J.","non-dropping-particle":"","parse-names":false,"suffix":""},{"dropping-particle":"","family":"Ruipérez-Valiente","given":"José A.","non-dropping-particle":"","parse-names":false,"suffix":""}],"container-title":"Proceedings of the ACM Symposium on Applied Computing","id":"ITEM-1","issued":{"date-parts":[["2024"]]},"page":"93-94","title":"Utilizing Explainable AI to Enhance Real-time Student Performance Prediction in Educational Serious Games","type":"article-journal"},"uris":["http://www.mendeley.com/documents/?uuid=ef716a9e-2ed4-4548-927b-4bd94f3bc74e"]}],"mendeley":{"formattedCitation":"[16]","plainTextFormattedCitation":"[16]","previouslyFormattedCitation":"[16]"},"properties":{"noteIndex":0},"schema":"https://github.com/citation-style-language/schema/raw/master/csl-citation.json"}</w:instrText>
            </w:r>
            <w:r>
              <w:fldChar w:fldCharType="separate"/>
            </w:r>
            <w:r w:rsidRPr="00F20F66">
              <w:rPr>
                <w:noProof/>
              </w:rPr>
              <w:t>[16]</w:t>
            </w:r>
            <w:r>
              <w:fldChar w:fldCharType="end"/>
            </w:r>
          </w:p>
        </w:tc>
      </w:tr>
      <w:tr w:rsidR="0039331E" w:rsidRPr="00753E1F" w14:paraId="1CB8C78E" w14:textId="77777777" w:rsidTr="0039331E">
        <w:tc>
          <w:tcPr>
            <w:tcW w:w="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B25C90" w14:textId="77777777" w:rsidR="0039331E" w:rsidRPr="00753E1F" w:rsidRDefault="0039331E" w:rsidP="0039331E">
            <w:r w:rsidRPr="00753E1F">
              <w:t>2024</w:t>
            </w:r>
          </w:p>
        </w:tc>
        <w:tc>
          <w:tcPr>
            <w:tcW w:w="3330"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7295CBC3" w14:textId="06CF4849" w:rsidR="0039331E" w:rsidRPr="00753E1F" w:rsidRDefault="0039331E" w:rsidP="0039331E">
            <w:r w:rsidRPr="00753E1F">
              <w:t xml:space="preserve">Penelitian meningkatkan prediksi kinerja </w:t>
            </w:r>
            <w:r w:rsidR="0027413B">
              <w:t>pengguna</w:t>
            </w:r>
            <w:r w:rsidRPr="00753E1F">
              <w:t xml:space="preserve"> secara real-</w:t>
            </w:r>
            <w:r w:rsidR="00582B36" w:rsidRPr="00582B36">
              <w:rPr>
                <w:i/>
                <w:iCs/>
              </w:rPr>
              <w:t>time</w:t>
            </w:r>
            <w:r w:rsidRPr="00753E1F">
              <w:t xml:space="preserve"> dalam permainan edukasi (</w:t>
            </w:r>
            <w:r w:rsidR="003E3E06" w:rsidRPr="003E3E06">
              <w:rPr>
                <w:i/>
                <w:iCs/>
              </w:rPr>
              <w:t>Serious game</w:t>
            </w:r>
            <w:r w:rsidRPr="00753E1F">
              <w:t xml:space="preserve">s) dengan menggunakan Explainable AI (XAI). Penelitian ini bertujuan untuk mengembangkan model yang dapat memberikan prediksi yang dapat dipahami mengenai penyelesaian tugas, sehingga memungkinkan pendidik untuk mengidentifikasi </w:t>
            </w:r>
            <w:r w:rsidR="0027413B">
              <w:t>pengguna</w:t>
            </w:r>
            <w:r w:rsidRPr="00753E1F">
              <w:t xml:space="preserve"> yang membutuhkan bantuan dan menyesuaikan pengalaman belajar mereka dengan lebih efektif.</w:t>
            </w:r>
          </w:p>
          <w:p w14:paraId="77B6F4AB" w14:textId="77777777" w:rsidR="0039331E" w:rsidRPr="00753E1F" w:rsidRDefault="0039331E" w:rsidP="0039331E"/>
        </w:tc>
        <w:tc>
          <w:tcPr>
            <w:tcW w:w="2160" w:type="dxa"/>
            <w:tcBorders>
              <w:top w:val="single" w:sz="8" w:space="0" w:color="000000"/>
              <w:left w:val="nil"/>
              <w:bottom w:val="single" w:sz="8" w:space="0" w:color="000000"/>
              <w:right w:val="single" w:sz="8" w:space="0" w:color="000000"/>
            </w:tcBorders>
            <w:tcMar>
              <w:top w:w="100" w:type="dxa"/>
              <w:left w:w="100" w:type="dxa"/>
              <w:bottom w:w="100" w:type="dxa"/>
              <w:right w:w="100" w:type="dxa"/>
            </w:tcMar>
            <w:hideMark/>
          </w:tcPr>
          <w:p w14:paraId="40D535A3" w14:textId="0EC01D5B" w:rsidR="0039331E" w:rsidRPr="00753E1F" w:rsidRDefault="0039331E" w:rsidP="0039331E">
            <w:r w:rsidRPr="00753E1F">
              <w:t xml:space="preserve">Penelitian ini menggunakan model Machine Learning (ML) untuk memprediksi kinerja </w:t>
            </w:r>
            <w:r w:rsidR="0027413B">
              <w:t>pengguna</w:t>
            </w:r>
            <w:r w:rsidRPr="00753E1F">
              <w:t xml:space="preserve"> secara real-</w:t>
            </w:r>
            <w:r w:rsidR="00582B36" w:rsidRPr="00582B36">
              <w:rPr>
                <w:i/>
                <w:iCs/>
              </w:rPr>
              <w:t>time</w:t>
            </w:r>
            <w:r w:rsidRPr="00753E1F">
              <w:t xml:space="preserve"> dalam permainan edukasi (</w:t>
            </w:r>
            <w:r w:rsidR="003E3E06" w:rsidRPr="003E3E06">
              <w:rPr>
                <w:i/>
                <w:iCs/>
              </w:rPr>
              <w:t>Serious game</w:t>
            </w:r>
            <w:r w:rsidRPr="00753E1F">
              <w:t>s). Selain itu, penelitian ini juga mengintegrasikan teknik Explainable AI (XAI) untuk meningkatkan transparansi dan interpretabilitas model prediksi, sehingga pendidik dapat memahami alasan di balik prediksi yang dihasilkan</w:t>
            </w:r>
          </w:p>
        </w:tc>
        <w:tc>
          <w:tcPr>
            <w:tcW w:w="1972" w:type="dxa"/>
            <w:tcBorders>
              <w:top w:val="single" w:sz="8" w:space="0" w:color="000000"/>
              <w:left w:val="nil"/>
              <w:bottom w:val="single" w:sz="8" w:space="0" w:color="000000"/>
              <w:right w:val="single" w:sz="8" w:space="0" w:color="000000"/>
            </w:tcBorders>
            <w:tcMar>
              <w:top w:w="100" w:type="dxa"/>
              <w:left w:w="100" w:type="dxa"/>
              <w:bottom w:w="100" w:type="dxa"/>
              <w:right w:w="100" w:type="dxa"/>
            </w:tcMar>
            <w:hideMark/>
          </w:tcPr>
          <w:p w14:paraId="4E778F3F" w14:textId="221D1BB4" w:rsidR="0039331E" w:rsidRPr="00753E1F" w:rsidRDefault="0039331E" w:rsidP="0039331E">
            <w:r w:rsidRPr="00753E1F">
              <w:t xml:space="preserve">Data yang dipakai dalam penelitian ini terdiri dari sekitar 428,000 peristiwa yang dilakukan oleh total 322 </w:t>
            </w:r>
            <w:r w:rsidR="0027413B">
              <w:t>pengguna</w:t>
            </w:r>
            <w:r w:rsidRPr="00753E1F">
              <w:t xml:space="preserve">, dengan rata-rata 1,320 peristiwa per </w:t>
            </w:r>
            <w:r w:rsidR="0027413B">
              <w:t>pengguna</w:t>
            </w:r>
            <w:r w:rsidRPr="00753E1F">
              <w:t xml:space="preserve">. Data ini dikumpulkan melalui </w:t>
            </w:r>
            <w:r w:rsidR="0027413B">
              <w:t>pengguna</w:t>
            </w:r>
            <w:r w:rsidRPr="00753E1F">
              <w:t xml:space="preserve">an permainan 3D yang dirancang untuk mengevaluasi standar inti matematika, yang melibatkan tujuh guru yang menggunakan permainan tersebut dengan </w:t>
            </w:r>
            <w:r w:rsidR="0027413B">
              <w:t>pengguna</w:t>
            </w:r>
            <w:r w:rsidRPr="00753E1F">
              <w:t xml:space="preserve"> dari kelas tujuh hingga sepuluh</w:t>
            </w:r>
          </w:p>
        </w:tc>
        <w:tc>
          <w:tcPr>
            <w:tcW w:w="2078" w:type="dxa"/>
            <w:gridSpan w:val="2"/>
            <w:tcBorders>
              <w:top w:val="single" w:sz="8" w:space="0" w:color="000000"/>
              <w:left w:val="nil"/>
              <w:bottom w:val="single" w:sz="8" w:space="0" w:color="000000"/>
              <w:right w:val="single" w:sz="8" w:space="0" w:color="000000"/>
            </w:tcBorders>
            <w:tcMar>
              <w:top w:w="100" w:type="dxa"/>
              <w:left w:w="100" w:type="dxa"/>
              <w:bottom w:w="100" w:type="dxa"/>
              <w:right w:w="100" w:type="dxa"/>
            </w:tcMar>
            <w:hideMark/>
          </w:tcPr>
          <w:p w14:paraId="5BBF4657" w14:textId="140DCEFD" w:rsidR="0039331E" w:rsidRPr="00753E1F" w:rsidRDefault="003E3E06" w:rsidP="0039331E">
            <w:pPr>
              <w:rPr>
                <w:i/>
                <w:iCs/>
              </w:rPr>
            </w:pPr>
            <w:r w:rsidRPr="003E3E06">
              <w:rPr>
                <w:i/>
                <w:iCs/>
              </w:rPr>
              <w:t>Serious game</w:t>
            </w:r>
            <w:r w:rsidR="0039331E" w:rsidRPr="00753E1F">
              <w:rPr>
                <w:i/>
                <w:iCs/>
              </w:rPr>
              <w:t>s</w:t>
            </w:r>
          </w:p>
        </w:tc>
        <w:tc>
          <w:tcPr>
            <w:tcW w:w="3690"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53FA6B5E" w14:textId="2E52E1D0" w:rsidR="0039331E" w:rsidRPr="00753E1F" w:rsidRDefault="0039331E" w:rsidP="0039331E">
            <w:r w:rsidRPr="00753E1F">
              <w:t xml:space="preserve">Hasil dari penelitian ini adalah </w:t>
            </w:r>
            <w:r w:rsidR="0027413B">
              <w:t>pengguna</w:t>
            </w:r>
            <w:r w:rsidRPr="00753E1F">
              <w:t xml:space="preserve">an </w:t>
            </w:r>
            <w:r w:rsidR="00EB4EAD" w:rsidRPr="00EB4EAD">
              <w:rPr>
                <w:i/>
                <w:iCs/>
              </w:rPr>
              <w:t xml:space="preserve">serious games </w:t>
            </w:r>
            <w:r w:rsidRPr="00753E1F">
              <w:t xml:space="preserve">dalam pengembangan Shadowspect, yang dimana itu merupakan sebuah permainan geometri 3D yang dirancang khusus untuk mengevaluasi standar inti matematika. Hal tersebut dapat meningkatkan keterlibatan </w:t>
            </w:r>
            <w:r w:rsidR="0027413B">
              <w:t>pengguna</w:t>
            </w:r>
            <w:r w:rsidRPr="00753E1F">
              <w:t xml:space="preserve"> dalam belajar matematika.</w:t>
            </w:r>
          </w:p>
          <w:p w14:paraId="48F5E757" w14:textId="77777777" w:rsidR="0039331E" w:rsidRPr="00753E1F" w:rsidRDefault="0039331E" w:rsidP="0039331E"/>
        </w:tc>
      </w:tr>
      <w:tr w:rsidR="0039331E" w:rsidRPr="00753E1F" w14:paraId="7318C070" w14:textId="77777777" w:rsidTr="0039331E">
        <w:trPr>
          <w:trHeight w:val="510"/>
        </w:trPr>
        <w:tc>
          <w:tcPr>
            <w:tcW w:w="14030" w:type="dxa"/>
            <w:gridSpan w:val="7"/>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CC48FB" w14:textId="46BDB48F" w:rsidR="0039331E" w:rsidRPr="00753E1F" w:rsidRDefault="0039331E" w:rsidP="0039331E">
            <w:r w:rsidRPr="00753E1F">
              <w:t xml:space="preserve">Towards </w:t>
            </w:r>
            <w:r w:rsidR="00FB7BCA" w:rsidRPr="00FB7BCA">
              <w:rPr>
                <w:i/>
                <w:iCs/>
              </w:rPr>
              <w:t>gamification</w:t>
            </w:r>
            <w:r w:rsidRPr="00753E1F">
              <w:t xml:space="preserve"> for spatial digital learning environments</w:t>
            </w:r>
            <w:r>
              <w:t xml:space="preserve"> </w:t>
            </w:r>
            <w:r>
              <w:fldChar w:fldCharType="begin" w:fldLock="1"/>
            </w:r>
            <w:r w:rsidR="006A40C2">
              <w:instrText>ADDIN CSL_CITATION {"citationItems":[{"id":"ITEM-1","itemData":{"DOI":"10.1016/j.entcom.2024.100893","ISSN":"18759521","abstract":"Digital learning environments exhibiting spatial dimensions, such as VR experiences or virtual labs, have become increasingly common in recent years. At the same time, it is known that gamification, i.e., the application of game-like mechanisms, might support the motivational design of learning environments. However, so far, there seems to be no systematic overview on whether and how spatial dimensions are incorporated into gamification mechanisms. Accordingly, we conducted a systematic literature review to identify gamification mechanisms that use spatial dimensions. Out of 849 articles we finally included 11 articles found in the three databases ScienceDirect, IEEE, and ACM DL that conducted gamification in the context of spatial digital learning environments. For the most part, the gamification mechanisms used in these 11 articles did not relate to any spatial dimension. Conclusively, we state that there have been few approaches to gamification exploiting the spatial dimension. Given the limited findings in the literature, we propose developing a model to bridge existing gaps and support a structured approach to incorporating spatial dimensions into gamification mechanisms. Accordingly, we contribute to enhancing spatial digital learning environments with further motivational cues through spatial gamification mechanics.","author":[{"dropping-particle":"","family":"Das","given":"Sanghamitra","non-dropping-particle":"","parse-names":false,"suffix":""},{"dropping-particle":"","family":"Vaishnavi Nakshatram","given":"Sri","non-dropping-particle":"","parse-names":false,"suffix":""},{"dropping-particle":"","family":"Söbke","given":"Heinrich","non-dropping-particle":"","parse-names":false,"suffix":""},{"dropping-particle":"","family":"Baalsrud Hauge","given":"Jannicke","non-dropping-particle":"","parse-names":false,"suffix":""},{"dropping-particle":"","family":"Springer","given":"Christian","non-dropping-particle":"","parse-names":false,"suffix":""}],"container-title":"Entertainment Computing","id":"ITEM-1","issue":"July 2024","issued":{"date-parts":[["2025"]]},"title":"Towards gamification for spatial digital learning environments","type":"article-journal","volume":"52"},"uris":["http://www.mendeley.com/documents/?uuid=5136d2ab-c071-495a-98dc-4e7228664d7c"]}],"mendeley":{"formattedCitation":"[34]","plainTextFormattedCitation":"[34]","previouslyFormattedCitation":"[34]"},"properties":{"noteIndex":0},"schema":"https://github.com/citation-style-language/schema/raw/master/csl-citation.json"}</w:instrText>
            </w:r>
            <w:r>
              <w:fldChar w:fldCharType="separate"/>
            </w:r>
            <w:r w:rsidR="00275503" w:rsidRPr="00275503">
              <w:rPr>
                <w:noProof/>
              </w:rPr>
              <w:t>[34]</w:t>
            </w:r>
            <w:r>
              <w:fldChar w:fldCharType="end"/>
            </w:r>
          </w:p>
        </w:tc>
      </w:tr>
      <w:tr w:rsidR="0039331E" w:rsidRPr="00753E1F" w14:paraId="65D81967" w14:textId="77777777" w:rsidTr="0039331E">
        <w:tc>
          <w:tcPr>
            <w:tcW w:w="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9B8140" w14:textId="77777777" w:rsidR="0039331E" w:rsidRPr="00753E1F" w:rsidRDefault="0039331E" w:rsidP="0039331E">
            <w:r w:rsidRPr="00753E1F">
              <w:tab/>
              <w:t>2023</w:t>
            </w:r>
          </w:p>
        </w:tc>
        <w:tc>
          <w:tcPr>
            <w:tcW w:w="3330" w:type="dxa"/>
            <w:tcBorders>
              <w:top w:val="single" w:sz="8" w:space="0" w:color="000000"/>
              <w:left w:val="nil"/>
              <w:bottom w:val="single" w:sz="8" w:space="0" w:color="000000"/>
              <w:right w:val="single" w:sz="8" w:space="0" w:color="000000"/>
            </w:tcBorders>
            <w:tcMar>
              <w:top w:w="100" w:type="dxa"/>
              <w:left w:w="100" w:type="dxa"/>
              <w:bottom w:w="100" w:type="dxa"/>
              <w:right w:w="100" w:type="dxa"/>
            </w:tcMar>
            <w:hideMark/>
          </w:tcPr>
          <w:p w14:paraId="43BA31C4" w14:textId="42C213C9" w:rsidR="0039331E" w:rsidRPr="00753E1F" w:rsidRDefault="0039331E" w:rsidP="0039331E">
            <w:r w:rsidRPr="00753E1F">
              <w:t xml:space="preserve">Penelitian ini untuk mengeksplorasi mekanisme </w:t>
            </w:r>
            <w:r w:rsidR="008635B1" w:rsidRPr="008635B1">
              <w:rPr>
                <w:i/>
                <w:iCs/>
              </w:rPr>
              <w:t>gamification</w:t>
            </w:r>
            <w:r w:rsidRPr="00753E1F">
              <w:t xml:space="preserve"> dalam lingkungan pembelajaran digital spasial dan untuk memahami bagaimana mekanisme tersebut dapat meningkatkan keterlibatan, motivasi, dan pembelajaran spasial dalam konteks pendidikan</w:t>
            </w:r>
          </w:p>
        </w:tc>
        <w:tc>
          <w:tcPr>
            <w:tcW w:w="2160" w:type="dxa"/>
            <w:tcBorders>
              <w:top w:val="single" w:sz="8" w:space="0" w:color="000000"/>
              <w:left w:val="nil"/>
              <w:bottom w:val="single" w:sz="8" w:space="0" w:color="000000"/>
              <w:right w:val="single" w:sz="8" w:space="0" w:color="000000"/>
            </w:tcBorders>
            <w:tcMar>
              <w:top w:w="100" w:type="dxa"/>
              <w:left w:w="100" w:type="dxa"/>
              <w:bottom w:w="100" w:type="dxa"/>
              <w:right w:w="100" w:type="dxa"/>
            </w:tcMar>
            <w:hideMark/>
          </w:tcPr>
          <w:p w14:paraId="59140AE9" w14:textId="36FC8F62" w:rsidR="0039331E" w:rsidRPr="00753E1F" w:rsidRDefault="0039331E" w:rsidP="0039331E">
            <w:r w:rsidRPr="00753E1F">
              <w:t xml:space="preserve">Teknik yang dipakai dalam penelitian ini adalah Systematic Literature Review (SLR). Prosedur SLR mengikuti struktur dasar dari pedoman PRISMA, yang mencakup pemilihan artikel berdasarkan kriteria inklusi dan eksklusi, serta analisis mekanisme </w:t>
            </w:r>
            <w:r w:rsidR="008635B1" w:rsidRPr="008635B1">
              <w:rPr>
                <w:i/>
                <w:iCs/>
              </w:rPr>
              <w:t>gamification</w:t>
            </w:r>
            <w:r w:rsidRPr="00753E1F">
              <w:t xml:space="preserve"> yang diidentifikasi dalam artikel-artikel yang relevan </w:t>
            </w:r>
          </w:p>
        </w:tc>
        <w:tc>
          <w:tcPr>
            <w:tcW w:w="1972" w:type="dxa"/>
            <w:tcBorders>
              <w:top w:val="single" w:sz="8" w:space="0" w:color="000000"/>
              <w:left w:val="nil"/>
              <w:bottom w:val="single" w:sz="8" w:space="0" w:color="000000"/>
              <w:right w:val="single" w:sz="8" w:space="0" w:color="000000"/>
            </w:tcBorders>
            <w:tcMar>
              <w:top w:w="100" w:type="dxa"/>
              <w:left w:w="100" w:type="dxa"/>
              <w:bottom w:w="100" w:type="dxa"/>
              <w:right w:w="100" w:type="dxa"/>
            </w:tcMar>
            <w:hideMark/>
          </w:tcPr>
          <w:p w14:paraId="70F37D42" w14:textId="145D75D9" w:rsidR="0039331E" w:rsidRPr="00753E1F" w:rsidRDefault="0039331E" w:rsidP="0039331E">
            <w:r w:rsidRPr="00753E1F">
              <w:t xml:space="preserve">Data yang dipakai dalam paper ini mencakup artikel-artikel yang relevan yang diidentifikasi melalui prosedur Systematic Literature Review (SLR). Penelitian ini mengumpulkan dan menganalisis data dari artikel-artikel yang membahas mekanisme </w:t>
            </w:r>
            <w:r w:rsidR="008635B1" w:rsidRPr="008635B1">
              <w:rPr>
                <w:i/>
                <w:iCs/>
              </w:rPr>
              <w:t>gamification</w:t>
            </w:r>
            <w:r w:rsidRPr="00753E1F">
              <w:t xml:space="preserve"> dalam konteks pembelajaran digital spasial. Kriteria inklusi dan eksklusi digunakan untuk memilih artikel yang sesuai, dan data yang dikumpulkan mencakup karakteristik studi, tujuan penelitian, serta mekanisme </w:t>
            </w:r>
            <w:r w:rsidR="008635B1" w:rsidRPr="008635B1">
              <w:rPr>
                <w:i/>
                <w:iCs/>
              </w:rPr>
              <w:t>gamification</w:t>
            </w:r>
            <w:r w:rsidRPr="00753E1F">
              <w:t xml:space="preserve"> yang diidentifikasi dalam artikel-artikel tersebut</w:t>
            </w:r>
          </w:p>
        </w:tc>
        <w:tc>
          <w:tcPr>
            <w:tcW w:w="2070" w:type="dxa"/>
            <w:tcBorders>
              <w:top w:val="single" w:sz="8" w:space="0" w:color="000000"/>
              <w:left w:val="nil"/>
              <w:bottom w:val="single" w:sz="8" w:space="0" w:color="000000"/>
              <w:right w:val="single" w:sz="8" w:space="0" w:color="000000"/>
            </w:tcBorders>
            <w:tcMar>
              <w:top w:w="100" w:type="dxa"/>
              <w:left w:w="100" w:type="dxa"/>
              <w:bottom w:w="100" w:type="dxa"/>
              <w:right w:w="100" w:type="dxa"/>
            </w:tcMar>
            <w:hideMark/>
          </w:tcPr>
          <w:p w14:paraId="48194D67" w14:textId="77A03A99" w:rsidR="0039331E" w:rsidRPr="00753E1F" w:rsidRDefault="00FB7BCA" w:rsidP="0039331E">
            <w:r w:rsidRPr="00FB7BCA">
              <w:rPr>
                <w:i/>
                <w:iCs/>
              </w:rPr>
              <w:t>Gamification</w:t>
            </w:r>
          </w:p>
        </w:tc>
        <w:tc>
          <w:tcPr>
            <w:tcW w:w="3698" w:type="dxa"/>
            <w:gridSpan w:val="2"/>
            <w:tcBorders>
              <w:top w:val="single" w:sz="8" w:space="0" w:color="000000"/>
              <w:left w:val="nil"/>
              <w:bottom w:val="single" w:sz="8" w:space="0" w:color="000000"/>
              <w:right w:val="single" w:sz="8" w:space="0" w:color="000000"/>
            </w:tcBorders>
            <w:tcMar>
              <w:top w:w="100" w:type="dxa"/>
              <w:left w:w="100" w:type="dxa"/>
              <w:bottom w:w="100" w:type="dxa"/>
              <w:right w:w="100" w:type="dxa"/>
            </w:tcMar>
            <w:hideMark/>
          </w:tcPr>
          <w:p w14:paraId="0DBB4F26" w14:textId="70AE9F19" w:rsidR="0039331E" w:rsidRPr="00753E1F" w:rsidRDefault="00FB7BCA" w:rsidP="0039331E">
            <w:r w:rsidRPr="00FB7BCA">
              <w:rPr>
                <w:i/>
                <w:iCs/>
              </w:rPr>
              <w:t>Gamification</w:t>
            </w:r>
            <w:r w:rsidR="0039331E" w:rsidRPr="00753E1F">
              <w:rPr>
                <w:i/>
                <w:iCs/>
              </w:rPr>
              <w:t xml:space="preserve"> </w:t>
            </w:r>
            <w:r w:rsidR="0039331E" w:rsidRPr="00753E1F">
              <w:t xml:space="preserve">terbukti meningkatkan motivasi dan keterlibatan </w:t>
            </w:r>
            <w:r w:rsidR="0027413B">
              <w:t>pengguna</w:t>
            </w:r>
            <w:r w:rsidR="0039331E" w:rsidRPr="00753E1F">
              <w:t xml:space="preserve"> dalam lingkungan belajar digital. Namun, hanya sedikit mekanisme </w:t>
            </w:r>
            <w:r w:rsidRPr="00FB7BCA">
              <w:rPr>
                <w:i/>
                <w:iCs/>
              </w:rPr>
              <w:t>gamification</w:t>
            </w:r>
            <w:r w:rsidR="0039331E" w:rsidRPr="00753E1F">
              <w:rPr>
                <w:i/>
                <w:iCs/>
              </w:rPr>
              <w:t xml:space="preserve"> </w:t>
            </w:r>
            <w:r w:rsidR="0039331E" w:rsidRPr="00753E1F">
              <w:t xml:space="preserve">yang benar-benar memanfaatkan dimensi spasial, sehingga potensi penuh </w:t>
            </w:r>
            <w:r w:rsidRPr="00FB7BCA">
              <w:rPr>
                <w:i/>
                <w:iCs/>
              </w:rPr>
              <w:t>gamification</w:t>
            </w:r>
            <w:r w:rsidR="0039331E" w:rsidRPr="00753E1F">
              <w:rPr>
                <w:i/>
                <w:iCs/>
              </w:rPr>
              <w:t xml:space="preserve"> </w:t>
            </w:r>
            <w:r w:rsidR="0039331E" w:rsidRPr="00753E1F">
              <w:t>berbasis ruang belum sepenuhnya digali.</w:t>
            </w:r>
          </w:p>
        </w:tc>
      </w:tr>
      <w:tr w:rsidR="0039331E" w:rsidRPr="00753E1F" w14:paraId="5244F9C4" w14:textId="77777777" w:rsidTr="0039331E">
        <w:tc>
          <w:tcPr>
            <w:tcW w:w="14030" w:type="dxa"/>
            <w:gridSpan w:val="7"/>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5371E4" w14:textId="50B268C6" w:rsidR="0039331E" w:rsidRPr="00753E1F" w:rsidRDefault="0039331E" w:rsidP="0039331E">
            <w:pPr>
              <w:rPr>
                <w:i/>
                <w:iCs/>
              </w:rPr>
            </w:pPr>
            <w:r w:rsidRPr="007D50E8">
              <w:rPr>
                <w:i/>
                <w:iCs/>
              </w:rPr>
              <w:t xml:space="preserve">Uncharted dimensions, gaps, and future trends of </w:t>
            </w:r>
            <w:r w:rsidR="00EB4EAD" w:rsidRPr="00EB4EAD">
              <w:rPr>
                <w:i/>
                <w:iCs/>
              </w:rPr>
              <w:t xml:space="preserve">serious games </w:t>
            </w:r>
            <w:r w:rsidRPr="007D50E8">
              <w:rPr>
                <w:i/>
                <w:iCs/>
              </w:rPr>
              <w:t>in software engineering</w:t>
            </w:r>
            <w:r>
              <w:rPr>
                <w:i/>
                <w:iCs/>
              </w:rPr>
              <w:fldChar w:fldCharType="begin" w:fldLock="1"/>
            </w:r>
            <w:r w:rsidR="0056005F">
              <w:rPr>
                <w:i/>
                <w:iCs/>
              </w:rPr>
              <w:instrText>ADDIN CSL_CITATION {"citationItems":[{"id":"ITEM-1","itemData":{"DOI":"10.1016/j.csi.2024.103915","ISSN":"09205489","abstract":"Objective: Serious Games (SG) are a rising trend in Software Engineering (SE) education, for this reason, and since this topic is still immature and further research was encouraged, it is important to investigate how SGs are integrated into SE education. In this line, this study explores the landscape of SGs in SE) education, focusing on their categorization according to their addressed SWEBOK areas and Bloom's levels, extracted their key elements, mechanics and dynamics, exploring in depth their most portrayed player profiles, finding what makes them successful SGs in this field, and last addressing their resulting challenges in the realm of SE education. Methodology: A systematic search was conducted across prominent databases: Science Direct, IEEE Xplore, ACM, Scopus, and Wiley. Initially, 125 papers met our initial inclusion criteria, from which 46 remained after rigorous full-text review. Utilizing snowball sampling, we added 28 additional studies, resulting in a total of 74 selected papers for comprehensive analysis. Results: Among the selected papers, which spanned from the early 2000s to May 2021, a notable increase in publications on SGs in SE was observed, particularly since 2010. The majority of these studies focused on validation research (60 %), followed by solution proposals (17.56 %) and evaluation research (13.51 %). Publication channels predominantly included conferences (79.73 %), underscoring the emerging nature of SGs in SE research, with a smaller proportion appearing in journal articles (20.27 %). Specific focus areas within SE, such as Software Engineering Management (33.78 %) and SE Professional Practice (13.51 %), received significant attention, while others, like SE Models and Methods, showed minimal representation. Furthermore, SGs were found to effectively target higher-order cognitive skills based on Bloom's Taxonomy, with notable implementations of game dynamics such as Teams and Realism to enhance learning experiences. Despite these advancements, there remains a predominant focus on player profiles like Achievers (48.64 %) and Players (47.30 %), suggesting potential gaps in addressing a broader spectrum of learner types within SGs designed for SE education. Conclusion: This study underscores the evolving role of SGs in SE education, emphasizing the need for diverse approaches to enhance engagement and educational outcomes. Future research should focus on optimizing SG potential across educational and industrial settings by…","author":[{"dropping-particle":"","family":"Kharbouch","given":"Manal","non-dropping-particle":"","parse-names":false,"suffix":""},{"dropping-particle":"","family":"Vizcaino","given":"Aurora","non-dropping-particle":"","parse-names":false,"suffix":""},{"dropping-particle":"","family":"García-Berná","given":"José Alberto","non-dropping-particle":"","parse-names":false,"suffix":""},{"dropping-particle":"","family":"García","given":"Félix","non-dropping-particle":"","parse-names":false,"suffix":""},{"dropping-particle":"","family":"Toval","given":"Ambrosio","non-dropping-particle":"","parse-names":false,"suffix":""},{"dropping-particle":"","family":"Pedreira","given":"Oscar","non-dropping-particle":"","parse-names":false,"suffix":""},{"dropping-particle":"","family":"Idri","given":"Ali","non-dropping-particle":"","parse-names":false,"suffix":""},{"dropping-particle":"","family":"Fernández-Alemán","given":"José Luis","non-dropping-particle":"","parse-names":false,"suffix":""}],"container-title":"Computer Standards and Interfaces","id":"ITEM-1","issue":"August 2024","issued":{"date-parts":[["2025"]]},"title":"Uncharted dimensions, gaps, and future trends of serious games in software engineering","type":"article-journal","volume":"92"},"uris":["http://www.mendeley.com/documents/?uuid=886819ae-c6f6-4ac8-8565-ba4bb473115d"]}],"mendeley":{"formattedCitation":"[47]","plainTextFormattedCitation":"[47]","previouslyFormattedCitation":"[47]"},"properties":{"noteIndex":0},"schema":"https://github.com/citation-style-language/schema/raw/master/csl-citation.json"}</w:instrText>
            </w:r>
            <w:r>
              <w:rPr>
                <w:i/>
                <w:iCs/>
              </w:rPr>
              <w:fldChar w:fldCharType="separate"/>
            </w:r>
            <w:r w:rsidR="00567590" w:rsidRPr="00567590">
              <w:rPr>
                <w:iCs/>
                <w:noProof/>
              </w:rPr>
              <w:t>[47]</w:t>
            </w:r>
            <w:r>
              <w:rPr>
                <w:i/>
                <w:iCs/>
              </w:rPr>
              <w:fldChar w:fldCharType="end"/>
            </w:r>
          </w:p>
        </w:tc>
      </w:tr>
      <w:tr w:rsidR="0039331E" w:rsidRPr="00753E1F" w14:paraId="78BFA242" w14:textId="77777777" w:rsidTr="0039331E">
        <w:tc>
          <w:tcPr>
            <w:tcW w:w="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2EA80C" w14:textId="77777777" w:rsidR="0039331E" w:rsidRPr="00753E1F" w:rsidRDefault="0039331E" w:rsidP="0039331E">
            <w:r w:rsidRPr="00753E1F">
              <w:t>2024</w:t>
            </w:r>
          </w:p>
        </w:tc>
        <w:tc>
          <w:tcPr>
            <w:tcW w:w="3330"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07F1B805" w14:textId="76BA3344" w:rsidR="0039331E" w:rsidRDefault="0039331E" w:rsidP="0039331E">
            <w:r>
              <w:t xml:space="preserve">Tujuan penelitian ini adalah untuk mengatasi kesenjangan dalam literatur mengenai </w:t>
            </w:r>
            <w:r w:rsidR="00EB4EAD" w:rsidRPr="00EB4EAD">
              <w:rPr>
                <w:i/>
                <w:iCs/>
              </w:rPr>
              <w:t xml:space="preserve">Serious games </w:t>
            </w:r>
            <w:r>
              <w:t xml:space="preserve">(SG) dalam konteks rekayasa perangkat lunak (SE). Penelitian ini bertujuan untuk mengidentifikasi karakteristik dan komponen SG yang relevan, serta menganalisis bagaimana SG diterapkan dalam pendidikan SE. Selain itu, penelitian ini mengembangkan pertanyaan penelitian yang berfokus pada penerapan SG dalam SE, dinamika permainan, mekanika pembelajaran, dan profil pemain. Hasil dari penelitian ini diharapkan dapat memberikan wawasan bagi pendidik dan desainer SG untuk meningkatkan efektivitas pendidikan melalui </w:t>
            </w:r>
            <w:r w:rsidR="008635B1" w:rsidRPr="008635B1">
              <w:rPr>
                <w:i/>
                <w:iCs/>
              </w:rPr>
              <w:t>gamification</w:t>
            </w:r>
            <w:r>
              <w:t>.</w:t>
            </w:r>
          </w:p>
          <w:p w14:paraId="5F2D3B42" w14:textId="77777777" w:rsidR="0039331E" w:rsidRPr="00753E1F" w:rsidRDefault="0039331E" w:rsidP="0039331E"/>
        </w:tc>
        <w:tc>
          <w:tcPr>
            <w:tcW w:w="2160"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65472997" w14:textId="77777777" w:rsidR="0039331E" w:rsidRDefault="0039331E" w:rsidP="0039331E">
            <w:r>
              <w:t>Penelitian ini menggunakan beberapa teknik, termasuk strategi pencarian PICO (Population, Intervention, Comparison, and Outcomes) untuk mengidentifikasi kata kunci dan merumuskan rangkaian pencarian dari pertanyaan penelitian. Selain itu, penelitian ini mengikuti pedoman oleh Petersen et al. dan Kitchenham dan Charters untuk mencapai pemetaan sistematis. Studi ini juga menerapkan Skema Resonansi untuk menganalisis dampak dan kontribusi secara sistematis di beberapa dimensi.</w:t>
            </w:r>
          </w:p>
          <w:p w14:paraId="76138528" w14:textId="77777777" w:rsidR="0039331E" w:rsidRPr="00753E1F" w:rsidRDefault="0039331E" w:rsidP="0039331E"/>
        </w:tc>
        <w:tc>
          <w:tcPr>
            <w:tcW w:w="1972" w:type="dxa"/>
            <w:tcBorders>
              <w:top w:val="single" w:sz="8" w:space="0" w:color="000000"/>
              <w:left w:val="nil"/>
              <w:bottom w:val="single" w:sz="8" w:space="0" w:color="000000"/>
              <w:right w:val="single" w:sz="8" w:space="0" w:color="000000"/>
            </w:tcBorders>
            <w:tcMar>
              <w:top w:w="100" w:type="dxa"/>
              <w:left w:w="100" w:type="dxa"/>
              <w:bottom w:w="100" w:type="dxa"/>
              <w:right w:w="100" w:type="dxa"/>
            </w:tcMar>
            <w:hideMark/>
          </w:tcPr>
          <w:p w14:paraId="65E840AC" w14:textId="062C2BFE" w:rsidR="0039331E" w:rsidRDefault="0039331E" w:rsidP="0039331E">
            <w:r>
              <w:t xml:space="preserve">Penelitian ini mengeksplorasi </w:t>
            </w:r>
            <w:r w:rsidR="0027413B">
              <w:t>pengguna</w:t>
            </w:r>
            <w:r>
              <w:t xml:space="preserve">an </w:t>
            </w:r>
            <w:r w:rsidR="00EB4EAD" w:rsidRPr="00EB4EAD">
              <w:rPr>
                <w:i/>
                <w:iCs/>
              </w:rPr>
              <w:t xml:space="preserve">Serious games </w:t>
            </w:r>
            <w:r>
              <w:t xml:space="preserve">(SG) dalam pendidikan Rekayasa Perangkat Lunak (SE), menyoroti tren yang berkembang dan pentingnya integrasi SG dalam kurikulum SE. Studi ini melakukan pemetaan sistematis terhadap literatur, mengidentifikasi 74 makalah yang relevan, dan menemukan bahwa SG efektif dalam meningkatkan keterampilan kognitif tingkat tinggi sesuai dengan Taksonomi Bloom. Meskipun ada kemajuan, masih terdapat kesenjangan dalam memahami profil pemain dan pendekatan untuk meningkatkan keterlibatan </w:t>
            </w:r>
            <w:r w:rsidR="0027413B">
              <w:t>pengguna</w:t>
            </w:r>
            <w:r>
              <w:t>. Penelitian ini merekomendasikan eksplorasi lebih lanjut, termasuk integrasi kecerdasan buatan, untuk mengoptimalkan potensi SG dalam pendidikan SE.</w:t>
            </w:r>
          </w:p>
          <w:p w14:paraId="1A05EB1E" w14:textId="77777777" w:rsidR="0039331E" w:rsidRPr="00753E1F" w:rsidRDefault="0039331E" w:rsidP="0039331E"/>
        </w:tc>
        <w:tc>
          <w:tcPr>
            <w:tcW w:w="2070"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70198F33" w14:textId="0B9B2B14" w:rsidR="0039331E" w:rsidRDefault="003E3E06" w:rsidP="0039331E">
            <w:pPr>
              <w:rPr>
                <w:i/>
                <w:iCs/>
              </w:rPr>
            </w:pPr>
            <w:r w:rsidRPr="003E3E06">
              <w:rPr>
                <w:i/>
                <w:iCs/>
              </w:rPr>
              <w:t>Serious game</w:t>
            </w:r>
            <w:r w:rsidR="0039331E">
              <w:rPr>
                <w:i/>
                <w:iCs/>
              </w:rPr>
              <w:t>s</w:t>
            </w:r>
          </w:p>
          <w:p w14:paraId="1F97854D" w14:textId="77777777" w:rsidR="0039331E" w:rsidRPr="00753E1F" w:rsidRDefault="0039331E" w:rsidP="0039331E"/>
        </w:tc>
        <w:tc>
          <w:tcPr>
            <w:tcW w:w="3698" w:type="dxa"/>
            <w:gridSpan w:val="2"/>
            <w:tcBorders>
              <w:top w:val="single" w:sz="8" w:space="0" w:color="000000"/>
              <w:left w:val="nil"/>
              <w:bottom w:val="single" w:sz="8" w:space="0" w:color="000000"/>
              <w:right w:val="single" w:sz="8" w:space="0" w:color="000000"/>
            </w:tcBorders>
            <w:tcMar>
              <w:top w:w="100" w:type="dxa"/>
              <w:left w:w="100" w:type="dxa"/>
              <w:bottom w:w="100" w:type="dxa"/>
              <w:right w:w="100" w:type="dxa"/>
            </w:tcMar>
            <w:hideMark/>
          </w:tcPr>
          <w:p w14:paraId="12E1927F" w14:textId="54899551" w:rsidR="0039331E" w:rsidRDefault="0039331E" w:rsidP="0039331E">
            <w:r>
              <w:t xml:space="preserve">Penelitian menunjukkan bahwa </w:t>
            </w:r>
            <w:r w:rsidR="00EB4EAD" w:rsidRPr="00EB4EAD">
              <w:rPr>
                <w:i/>
                <w:iCs/>
              </w:rPr>
              <w:t xml:space="preserve">serious games </w:t>
            </w:r>
            <w:r>
              <w:t xml:space="preserve">(SGs) dapat meningkatkan keterampilan kognitif dalam pendidikan rekayasa perangkat lunak, terutama pada </w:t>
            </w:r>
            <w:r w:rsidR="00967504" w:rsidRPr="00967504">
              <w:rPr>
                <w:i/>
                <w:iCs/>
              </w:rPr>
              <w:t>level</w:t>
            </w:r>
            <w:r>
              <w:t xml:space="preserve"> "menerapkan" dan "memahami" dalam taksonomi Bloom. SGs juga efektif dalam meningkatkan keterlibatan belajar dengan mekanisme permainan seperti tim dan realisme.</w:t>
            </w:r>
          </w:p>
          <w:p w14:paraId="72BDDC76" w14:textId="77777777" w:rsidR="0039331E" w:rsidRPr="00753E1F" w:rsidRDefault="0039331E" w:rsidP="0039331E"/>
        </w:tc>
      </w:tr>
      <w:tr w:rsidR="0039331E" w:rsidRPr="00753E1F" w14:paraId="009A2D76" w14:textId="77777777" w:rsidTr="0039331E">
        <w:tc>
          <w:tcPr>
            <w:tcW w:w="14030" w:type="dxa"/>
            <w:gridSpan w:val="7"/>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C0C6DE" w14:textId="1E369A86" w:rsidR="0039331E" w:rsidRDefault="0039331E" w:rsidP="0039331E">
            <w:r w:rsidRPr="00753E1F">
              <w:t xml:space="preserve">Evolutionary </w:t>
            </w:r>
            <w:r w:rsidRPr="00D50697">
              <w:rPr>
                <w:i/>
                <w:iCs/>
              </w:rPr>
              <w:t>Game</w:t>
            </w:r>
            <w:r w:rsidRPr="00753E1F">
              <w:t xml:space="preserve"> Design</w:t>
            </w:r>
            <w:r>
              <w:fldChar w:fldCharType="begin" w:fldLock="1"/>
            </w:r>
            <w:r w:rsidR="0056005F">
              <w:instrText>ADDIN CSL_CITATION {"citationItems":[{"id":"ITEM-1","itemData":{"DOI":"10.1109/TCIAIG.2010.2041928","ISSN":"1943068X","abstract":"It is easy to create new combinatorial games but more difficult to predict those that will interest human players. We examine the concept of game quality, its automated measurement through self-play simulations, and its use in the evolutionary search for new high-quality games. A general game system called Ludi is described and experiments conducted to test its ability to synthesize and evaluate new games. Results demonstrate the validity of the approach through the automated creation of novel, interesting, and publishable games. © 2010 IEEE.","author":[{"dropping-particle":"","family":"Browne","given":"Cameron","non-dropping-particle":"","parse-names":false,"suffix":""},{"dropping-particle":"","family":"Maire","given":"Frederic","non-dropping-particle":"","parse-names":false,"suffix":""}],"container-title":"IEEE Transactions on Computational Intelligence and AI in Games","id":"ITEM-1","issue":"1","issued":{"date-parts":[["2010"]]},"page":"1-16","title":"Evolutionary game design","type":"article-journal","volume":"2"},"uris":["http://www.mendeley.com/documents/?uuid=0923135c-269e-41a7-98dd-d315f50dc912"]}],"mendeley":{"formattedCitation":"[50]","plainTextFormattedCitation":"[50]","previouslyFormattedCitation":"[50]"},"properties":{"noteIndex":0},"schema":"https://github.com/citation-style-language/schema/raw/master/csl-citation.json"}</w:instrText>
            </w:r>
            <w:r>
              <w:fldChar w:fldCharType="separate"/>
            </w:r>
            <w:r w:rsidR="00567590" w:rsidRPr="00567590">
              <w:rPr>
                <w:noProof/>
              </w:rPr>
              <w:t>[50]</w:t>
            </w:r>
            <w:r>
              <w:fldChar w:fldCharType="end"/>
            </w:r>
          </w:p>
        </w:tc>
      </w:tr>
      <w:tr w:rsidR="0039331E" w:rsidRPr="00753E1F" w14:paraId="68B40AC5" w14:textId="77777777" w:rsidTr="0039331E">
        <w:tc>
          <w:tcPr>
            <w:tcW w:w="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CEB02E" w14:textId="77777777" w:rsidR="0039331E" w:rsidRPr="00753E1F" w:rsidRDefault="0039331E" w:rsidP="0039331E">
            <w:r w:rsidRPr="00753E1F">
              <w:t>2022</w:t>
            </w:r>
          </w:p>
        </w:tc>
        <w:tc>
          <w:tcPr>
            <w:tcW w:w="3330" w:type="dxa"/>
            <w:tcBorders>
              <w:top w:val="single" w:sz="8" w:space="0" w:color="000000"/>
              <w:left w:val="nil"/>
              <w:bottom w:val="single" w:sz="8" w:space="0" w:color="000000"/>
              <w:right w:val="single" w:sz="8" w:space="0" w:color="000000"/>
            </w:tcBorders>
            <w:tcMar>
              <w:top w:w="100" w:type="dxa"/>
              <w:left w:w="100" w:type="dxa"/>
              <w:bottom w:w="100" w:type="dxa"/>
              <w:right w:w="100" w:type="dxa"/>
            </w:tcMar>
            <w:hideMark/>
          </w:tcPr>
          <w:p w14:paraId="5549A3E9" w14:textId="0DA040F2" w:rsidR="0039331E" w:rsidRPr="00753E1F" w:rsidRDefault="0039331E" w:rsidP="0039331E">
            <w:r>
              <w:t>Tujuan jurnal ini ialah untuk</w:t>
            </w:r>
            <w:r w:rsidRPr="002802C3">
              <w:t xml:space="preserve"> mengeksplorasi konsep kualitas permainan, pengukuran otomatis melalui simulasi permainan sendiri, dan </w:t>
            </w:r>
            <w:r w:rsidR="0027413B">
              <w:t>pengguna</w:t>
            </w:r>
            <w:r w:rsidRPr="002802C3">
              <w:t>annya dalam pencarian evolusioner untuk permainan berkualitas tinggi yang baru. Penelitian ini juga bertujuan untuk mengembangkan sistem permainan umum yang disebut Ludi, serta menguji kemampuannya dalam mensintesis dan mengevaluasi permainan baru</w:t>
            </w:r>
          </w:p>
        </w:tc>
        <w:tc>
          <w:tcPr>
            <w:tcW w:w="2160"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052206BA" w14:textId="77777777" w:rsidR="0039331E" w:rsidRDefault="0039331E" w:rsidP="0039331E">
            <w:r w:rsidRPr="00371279">
              <w:t>Teknik yang dipakai dalam penelitian ini mencakup pengukuran otomatis kualitas permainan melalui simulasi permainan sendiri dan pencarian evolusioner untuk menciptakan permainan baru yang berkualitas tinggi. Penelitian ini juga menggunakan sistem permainan umum yang disebut Ludi untuk mensintesis dan mengevaluasi permainan baru</w:t>
            </w:r>
            <w:r>
              <w:t>.</w:t>
            </w:r>
          </w:p>
          <w:p w14:paraId="0568C253" w14:textId="77777777" w:rsidR="0039331E" w:rsidRPr="00753E1F" w:rsidRDefault="0039331E" w:rsidP="0039331E"/>
        </w:tc>
        <w:tc>
          <w:tcPr>
            <w:tcW w:w="1972" w:type="dxa"/>
            <w:tcBorders>
              <w:top w:val="single" w:sz="8" w:space="0" w:color="000000"/>
              <w:left w:val="nil"/>
              <w:bottom w:val="single" w:sz="8" w:space="0" w:color="000000"/>
              <w:right w:val="single" w:sz="8" w:space="0" w:color="000000"/>
            </w:tcBorders>
            <w:tcMar>
              <w:top w:w="100" w:type="dxa"/>
              <w:left w:w="100" w:type="dxa"/>
              <w:bottom w:w="100" w:type="dxa"/>
              <w:right w:w="100" w:type="dxa"/>
            </w:tcMar>
            <w:hideMark/>
          </w:tcPr>
          <w:p w14:paraId="1EF398D6" w14:textId="77777777" w:rsidR="0039331E" w:rsidRPr="00753E1F" w:rsidRDefault="0039331E" w:rsidP="0039331E">
            <w:r w:rsidRPr="000D1933">
              <w:t>Data yang dipakai dalam paper ini mencakup hasil dari eksperimen yang melibatkan 79 permainan kombinatorial yang telah ada, serta 57 subjek yang berpartisipasi dalam survei untuk membandingkan dan menilai permainan berdasarkan preferensi mereka. Hasil dari perbandingan ini digunakan untuk menginduksi peringkat permainan dan menguji validitas sistem Ludi dalam mensintesis dan mengevaluasi permainan baru</w:t>
            </w:r>
          </w:p>
        </w:tc>
        <w:tc>
          <w:tcPr>
            <w:tcW w:w="2070"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023B0371" w14:textId="77777777" w:rsidR="0039331E" w:rsidRPr="00753E1F" w:rsidRDefault="0039331E" w:rsidP="0039331E">
            <w:pPr>
              <w:rPr>
                <w:i/>
                <w:iCs/>
              </w:rPr>
            </w:pPr>
            <w:r w:rsidRPr="00D50697">
              <w:rPr>
                <w:i/>
                <w:iCs/>
              </w:rPr>
              <w:t>Game</w:t>
            </w:r>
            <w:r w:rsidRPr="006B3A9D">
              <w:rPr>
                <w:i/>
                <w:iCs/>
              </w:rPr>
              <w:t xml:space="preserve"> Design</w:t>
            </w:r>
          </w:p>
        </w:tc>
        <w:tc>
          <w:tcPr>
            <w:tcW w:w="3698" w:type="dxa"/>
            <w:gridSpan w:val="2"/>
            <w:tcBorders>
              <w:top w:val="single" w:sz="8" w:space="0" w:color="000000"/>
              <w:left w:val="nil"/>
              <w:bottom w:val="single" w:sz="8" w:space="0" w:color="000000"/>
              <w:right w:val="single" w:sz="8" w:space="0" w:color="000000"/>
            </w:tcBorders>
            <w:tcMar>
              <w:top w:w="100" w:type="dxa"/>
              <w:left w:w="100" w:type="dxa"/>
              <w:bottom w:w="100" w:type="dxa"/>
              <w:right w:w="100" w:type="dxa"/>
            </w:tcMar>
            <w:hideMark/>
          </w:tcPr>
          <w:p w14:paraId="2CFFB448" w14:textId="211D90CA" w:rsidR="0039331E" w:rsidRPr="00753E1F" w:rsidRDefault="0039331E" w:rsidP="0039331E">
            <w:r w:rsidRPr="00753E1F">
              <w:t xml:space="preserve">Penelitian ini menunjukkan bahwa permainan serius efektif dalam meningkatkan keterampilan kognitif tinggi dalam rekayasa perangkat lunak, terutama di area manajemen dan praktik profesional, serta mencapai </w:t>
            </w:r>
            <w:r w:rsidR="00967504" w:rsidRPr="00967504">
              <w:rPr>
                <w:i/>
                <w:iCs/>
              </w:rPr>
              <w:t>level</w:t>
            </w:r>
            <w:r w:rsidRPr="00753E1F">
              <w:t xml:space="preserve"> taksonomi Bloom seperti "menerapkan" dan "memahami."</w:t>
            </w:r>
          </w:p>
        </w:tc>
      </w:tr>
      <w:tr w:rsidR="0039331E" w:rsidRPr="00753E1F" w14:paraId="5AF6DD57" w14:textId="77777777" w:rsidTr="0039331E">
        <w:tc>
          <w:tcPr>
            <w:tcW w:w="14030" w:type="dxa"/>
            <w:gridSpan w:val="7"/>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E0E0586" w14:textId="6D02B6D8" w:rsidR="0039331E" w:rsidRPr="00753E1F" w:rsidRDefault="00FB7BCA" w:rsidP="0039331E">
            <w:r w:rsidRPr="00FB7BCA">
              <w:rPr>
                <w:i/>
                <w:iCs/>
              </w:rPr>
              <w:t>GAMIFICATION</w:t>
            </w:r>
            <w:r w:rsidR="0039331E" w:rsidRPr="00753E1F">
              <w:t xml:space="preserve"> IN THE PORTUGUESE LANGUAGE SUBJECT: A REVIEW OF TWO E-LEARNING PLATFORMS</w:t>
            </w:r>
            <w:r w:rsidR="0039331E">
              <w:fldChar w:fldCharType="begin" w:fldLock="1"/>
            </w:r>
            <w:r w:rsidR="0039331E">
              <w:instrText>ADDIN CSL_CITATION {"citationItems":[{"id":"ITEM-1","itemData":{"DOI":"10.36315/2023v2end113","ISBN":"9789893510643","author":[{"dropping-particle":"","family":"Gomes","given":"Madalena","non-dropping-particle":"","parse-names":false,"suffix":""},{"dropping-particle":"","family":"Silva","given":"Ana Catarina","non-dropping-particle":"","parse-names":false,"suffix":""},{"dropping-particle":"","family":"Pereira","given":"Jorge","non-dropping-particle":"","parse-names":false,"suffix":""}],"container-title":"Education and New Developments 2023 – Volume 2","id":"ITEM-1","issued":{"date-parts":[["2023"]]},"page":"509-513","title":"Gamification in the Portuguese Language Subject: a Review of Two E-Learning Platforms","type":"article-journal","volume":"2"},"uris":["http://www.mendeley.com/documents/?uuid=f5c1a7c6-5456-4798-acdc-151d5c8b67d4"]}],"mendeley":{"formattedCitation":"[12]","plainTextFormattedCitation":"[12]","previouslyFormattedCitation":"[12]"},"properties":{"noteIndex":0},"schema":"https://github.com/citation-style-language/schema/raw/master/csl-citation.json"}</w:instrText>
            </w:r>
            <w:r w:rsidR="0039331E">
              <w:fldChar w:fldCharType="separate"/>
            </w:r>
            <w:r w:rsidR="0039331E" w:rsidRPr="00F20F66">
              <w:rPr>
                <w:noProof/>
              </w:rPr>
              <w:t>[12]</w:t>
            </w:r>
            <w:r w:rsidR="0039331E">
              <w:fldChar w:fldCharType="end"/>
            </w:r>
          </w:p>
        </w:tc>
      </w:tr>
      <w:tr w:rsidR="0039331E" w:rsidRPr="00753E1F" w14:paraId="657BB29A" w14:textId="77777777" w:rsidTr="0039331E">
        <w:tc>
          <w:tcPr>
            <w:tcW w:w="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962F84" w14:textId="77777777" w:rsidR="0039331E" w:rsidRPr="00753E1F" w:rsidRDefault="0039331E" w:rsidP="0039331E">
            <w:r w:rsidRPr="00753E1F">
              <w:t>2023</w:t>
            </w:r>
          </w:p>
        </w:tc>
        <w:tc>
          <w:tcPr>
            <w:tcW w:w="3330"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5BA9BDC8" w14:textId="01EF9106" w:rsidR="0039331E" w:rsidRPr="00753E1F" w:rsidRDefault="0039331E" w:rsidP="0039331E">
            <w:r w:rsidRPr="00D8154A">
              <w:t xml:space="preserve">Tujuan dari </w:t>
            </w:r>
            <w:r>
              <w:t>jurnal</w:t>
            </w:r>
            <w:r w:rsidRPr="00D8154A">
              <w:t xml:space="preserve"> </w:t>
            </w:r>
            <w:r>
              <w:t>ini</w:t>
            </w:r>
            <w:r w:rsidRPr="00D8154A">
              <w:t xml:space="preserve"> adalah untuk merancang antarmuka </w:t>
            </w:r>
            <w:r w:rsidR="008635B1" w:rsidRPr="008635B1">
              <w:rPr>
                <w:i/>
                <w:iCs/>
              </w:rPr>
              <w:t>gamification</w:t>
            </w:r>
            <w:r w:rsidRPr="00D8154A">
              <w:t xml:space="preserve"> yang dapat melibatkan </w:t>
            </w:r>
            <w:r w:rsidR="0027413B">
              <w:t>pengguna</w:t>
            </w:r>
            <w:r w:rsidRPr="00D8154A">
              <w:t xml:space="preserve"> dengan </w:t>
            </w:r>
            <w:r>
              <w:t>pembelajaran</w:t>
            </w:r>
            <w:r w:rsidRPr="00D8154A">
              <w:t xml:space="preserve">, serta untuk mengidentifikasi dan memahami penerapan </w:t>
            </w:r>
            <w:r w:rsidR="00FB7BCA" w:rsidRPr="00FB7BCA">
              <w:rPr>
                <w:i/>
                <w:iCs/>
              </w:rPr>
              <w:t>gamification</w:t>
            </w:r>
            <w:r w:rsidRPr="00D8154A">
              <w:t xml:space="preserve"> dalam konteks pembelajaran digital, khususnya dalam literatur sekolah, dengan menganalisis sumber daya </w:t>
            </w:r>
            <w:r w:rsidR="00FB7BCA" w:rsidRPr="00FB7BCA">
              <w:rPr>
                <w:i/>
                <w:iCs/>
              </w:rPr>
              <w:t>gamification</w:t>
            </w:r>
            <w:r w:rsidRPr="00D8154A">
              <w:t xml:space="preserve"> yang ada di dua</w:t>
            </w:r>
            <w:r w:rsidR="006409FB" w:rsidRPr="006409FB">
              <w:rPr>
                <w:i/>
                <w:iCs/>
              </w:rPr>
              <w:t xml:space="preserve"> platform </w:t>
            </w:r>
            <w:r w:rsidRPr="00D8154A">
              <w:t>pendidikan digital </w:t>
            </w:r>
          </w:p>
        </w:tc>
        <w:tc>
          <w:tcPr>
            <w:tcW w:w="2160"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19E291E7" w14:textId="63CE9F4D" w:rsidR="0039331E" w:rsidRPr="00753E1F" w:rsidRDefault="0039331E" w:rsidP="0039331E">
            <w:r w:rsidRPr="004539E7">
              <w:t xml:space="preserve">Teknik yang digunakan dalam penelitian ini adalah penelitian berbasis studi kasus. Penelitian ini melibatkan analisis sumber daya </w:t>
            </w:r>
            <w:r w:rsidR="008635B1" w:rsidRPr="008635B1">
              <w:rPr>
                <w:i/>
                <w:iCs/>
              </w:rPr>
              <w:t>gamification</w:t>
            </w:r>
            <w:r w:rsidRPr="004539E7">
              <w:t xml:space="preserve"> yang ada di dua</w:t>
            </w:r>
            <w:r w:rsidR="006409FB" w:rsidRPr="006409FB">
              <w:rPr>
                <w:i/>
                <w:iCs/>
              </w:rPr>
              <w:t xml:space="preserve"> platform </w:t>
            </w:r>
            <w:r w:rsidRPr="004539E7">
              <w:t xml:space="preserve">pendidikan digital di Portugal, yaitu Escola Virtual dan Aula Digital. Selain itu, dilakukan tinjauan literatur di bidang e-learning dan </w:t>
            </w:r>
            <w:r w:rsidR="008635B1" w:rsidRPr="008635B1">
              <w:rPr>
                <w:i/>
                <w:iCs/>
              </w:rPr>
              <w:t>gamification</w:t>
            </w:r>
            <w:r w:rsidRPr="004539E7">
              <w:t xml:space="preserve"> untuk menentukan kriteria analisis dalam studi kasus tersebut</w:t>
            </w:r>
          </w:p>
        </w:tc>
        <w:tc>
          <w:tcPr>
            <w:tcW w:w="1972" w:type="dxa"/>
            <w:tcBorders>
              <w:top w:val="single" w:sz="8" w:space="0" w:color="000000"/>
              <w:left w:val="nil"/>
              <w:bottom w:val="single" w:sz="8" w:space="0" w:color="000000"/>
              <w:right w:val="single" w:sz="8" w:space="0" w:color="000000"/>
            </w:tcBorders>
            <w:tcMar>
              <w:top w:w="100" w:type="dxa"/>
              <w:left w:w="100" w:type="dxa"/>
              <w:bottom w:w="100" w:type="dxa"/>
              <w:right w:w="100" w:type="dxa"/>
            </w:tcMar>
            <w:hideMark/>
          </w:tcPr>
          <w:p w14:paraId="24040224" w14:textId="4CAAF0AE" w:rsidR="0039331E" w:rsidRPr="00753E1F" w:rsidRDefault="0039331E" w:rsidP="0039331E">
            <w:r w:rsidRPr="0053782E">
              <w:t xml:space="preserve">Data dari </w:t>
            </w:r>
            <w:r>
              <w:t>jurnal ini</w:t>
            </w:r>
            <w:r w:rsidRPr="0053782E">
              <w:t xml:space="preserve"> menunjukkan bahwa </w:t>
            </w:r>
            <w:r w:rsidR="008635B1" w:rsidRPr="008635B1">
              <w:rPr>
                <w:i/>
                <w:iCs/>
              </w:rPr>
              <w:t>gamification</w:t>
            </w:r>
            <w:r w:rsidRPr="0053782E">
              <w:t xml:space="preserve"> dalam konteks pendidikan dapat meningkatkan motivasi dan keterlibatan </w:t>
            </w:r>
            <w:r w:rsidR="0027413B">
              <w:t>pengguna</w:t>
            </w:r>
            <w:r w:rsidRPr="0053782E">
              <w:t xml:space="preserve">. Penelitian ini menyoroti bahwa </w:t>
            </w:r>
            <w:r w:rsidR="008635B1" w:rsidRPr="008635B1">
              <w:rPr>
                <w:i/>
                <w:iCs/>
              </w:rPr>
              <w:t>gamification</w:t>
            </w:r>
            <w:r w:rsidRPr="0053782E">
              <w:t xml:space="preserve"> melibatkan penerapan elemen permainan dalam konteks non-permainan, yang bertujuan untuk membuat proses belajar lebih menyenangkan dan menarik. Selain itu, penelitian ini juga mencatat bahwa meskipun ada beberapa sumber daya </w:t>
            </w:r>
            <w:r w:rsidR="008635B1" w:rsidRPr="008635B1">
              <w:rPr>
                <w:i/>
                <w:iCs/>
              </w:rPr>
              <w:t>gamification</w:t>
            </w:r>
            <w:r w:rsidRPr="0053782E">
              <w:t xml:space="preserve"> yang tersedia, variasi dalam elemen permainan masih terbatas, dengan banyak sumber daya yang hanya berupa </w:t>
            </w:r>
            <w:r w:rsidRPr="00B241E2">
              <w:rPr>
                <w:i/>
                <w:iCs/>
              </w:rPr>
              <w:t>quiz</w:t>
            </w:r>
            <w:r w:rsidRPr="0053782E">
              <w:t xml:space="preserve"> dan sedikit permainan serius</w:t>
            </w:r>
            <w:r>
              <w:t>.</w:t>
            </w:r>
            <w:r w:rsidRPr="0053782E">
              <w:t xml:space="preserve"> Penelitian ini menekankan perlunya strategi </w:t>
            </w:r>
            <w:r w:rsidR="008635B1" w:rsidRPr="008635B1">
              <w:rPr>
                <w:i/>
                <w:iCs/>
              </w:rPr>
              <w:t>gamification</w:t>
            </w:r>
            <w:r w:rsidRPr="0053782E">
              <w:t xml:space="preserve"> yang lebih efektif untuk meningkatkan motivasi dan keterlibatan </w:t>
            </w:r>
            <w:r w:rsidR="0027413B">
              <w:t>pengguna</w:t>
            </w:r>
            <w:r w:rsidRPr="0053782E">
              <w:t xml:space="preserve"> dalam proses pembelajaran</w:t>
            </w:r>
            <w:r>
              <w:t>.</w:t>
            </w:r>
          </w:p>
        </w:tc>
        <w:tc>
          <w:tcPr>
            <w:tcW w:w="2070"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48D2F3E6" w14:textId="3F97ABA7" w:rsidR="0039331E" w:rsidRPr="00753E1F" w:rsidRDefault="00FB7BCA" w:rsidP="0039331E">
            <w:pPr>
              <w:rPr>
                <w:i/>
                <w:iCs/>
              </w:rPr>
            </w:pPr>
            <w:r w:rsidRPr="00FB7BCA">
              <w:rPr>
                <w:i/>
                <w:iCs/>
              </w:rPr>
              <w:t>Gamification</w:t>
            </w:r>
          </w:p>
        </w:tc>
        <w:tc>
          <w:tcPr>
            <w:tcW w:w="3698" w:type="dxa"/>
            <w:gridSpan w:val="2"/>
            <w:tcBorders>
              <w:top w:val="single" w:sz="8" w:space="0" w:color="000000"/>
              <w:left w:val="nil"/>
              <w:bottom w:val="single" w:sz="8" w:space="0" w:color="000000"/>
              <w:right w:val="single" w:sz="8" w:space="0" w:color="000000"/>
            </w:tcBorders>
            <w:tcMar>
              <w:top w:w="100" w:type="dxa"/>
              <w:left w:w="100" w:type="dxa"/>
              <w:bottom w:w="100" w:type="dxa"/>
              <w:right w:w="100" w:type="dxa"/>
            </w:tcMar>
            <w:hideMark/>
          </w:tcPr>
          <w:p w14:paraId="5FE389B5" w14:textId="11DD59B4" w:rsidR="0039331E" w:rsidRPr="00753E1F" w:rsidRDefault="0039331E" w:rsidP="0039331E">
            <w:r w:rsidRPr="00753E1F">
              <w:t xml:space="preserve">Penelitian ini menunjukkan bahwa penerapan </w:t>
            </w:r>
            <w:r w:rsidR="00FB7BCA" w:rsidRPr="00FB7BCA">
              <w:rPr>
                <w:i/>
                <w:iCs/>
              </w:rPr>
              <w:t>gamification</w:t>
            </w:r>
            <w:r>
              <w:rPr>
                <w:i/>
                <w:iCs/>
              </w:rPr>
              <w:t xml:space="preserve"> </w:t>
            </w:r>
            <w:r>
              <w:t xml:space="preserve">melalui </w:t>
            </w:r>
            <w:r w:rsidR="002547FD" w:rsidRPr="002547FD">
              <w:rPr>
                <w:i/>
                <w:iCs/>
              </w:rPr>
              <w:t>progressive</w:t>
            </w:r>
            <w:r w:rsidR="002547FD">
              <w:rPr>
                <w:i/>
                <w:iCs/>
              </w:rPr>
              <w:t xml:space="preserve"> </w:t>
            </w:r>
            <w:r w:rsidRPr="00753E1F">
              <w:rPr>
                <w:i/>
                <w:iCs/>
              </w:rPr>
              <w:t>learning</w:t>
            </w:r>
            <w:r w:rsidRPr="00753E1F">
              <w:t xml:space="preserve"> pada pembelajaran yang tepat dalam materi pengajaran sangat </w:t>
            </w:r>
            <w:r>
              <w:t>berkontribusi</w:t>
            </w:r>
            <w:r w:rsidRPr="00753E1F">
              <w:t xml:space="preserve"> </w:t>
            </w:r>
            <w:r>
              <w:t>dalam</w:t>
            </w:r>
            <w:r w:rsidRPr="00753E1F">
              <w:t xml:space="preserve"> meningkatkan motivasi intrinsik dan meningkatkan keterlibatan jangka panjang serta kinerja akademis.</w:t>
            </w:r>
          </w:p>
          <w:p w14:paraId="18F29CE9" w14:textId="77777777" w:rsidR="0039331E" w:rsidRDefault="0039331E" w:rsidP="009D42E3">
            <w:pPr>
              <w:keepNext/>
              <w:jc w:val="center"/>
            </w:pPr>
          </w:p>
          <w:p w14:paraId="3726C5B6" w14:textId="77777777" w:rsidR="009D42E3" w:rsidRPr="009D42E3" w:rsidRDefault="009D42E3" w:rsidP="009D42E3"/>
        </w:tc>
      </w:tr>
      <w:bookmarkEnd w:id="36"/>
      <w:bookmarkEnd w:id="37"/>
    </w:tbl>
    <w:p w14:paraId="764E2FFC" w14:textId="77777777" w:rsidR="00145BEA" w:rsidRDefault="00145BEA" w:rsidP="00187007">
      <w:pPr>
        <w:sectPr w:rsidR="00145BEA" w:rsidSect="00145BEA">
          <w:footerReference w:type="default" r:id="rId11"/>
          <w:pgSz w:w="15840" w:h="12240" w:orient="landscape"/>
          <w:pgMar w:top="1440" w:right="1440" w:bottom="1440" w:left="1440" w:header="720" w:footer="720" w:gutter="0"/>
          <w:cols w:space="720"/>
          <w:docGrid w:linePitch="360"/>
        </w:sectPr>
      </w:pPr>
    </w:p>
    <w:p w14:paraId="3943F912" w14:textId="2AE98319" w:rsidR="00F9398F" w:rsidRDefault="008D7F2A" w:rsidP="009576D4">
      <w:pPr>
        <w:pStyle w:val="Heading1"/>
        <w:spacing w:line="480" w:lineRule="auto"/>
        <w:ind w:left="90" w:firstLine="270"/>
      </w:pPr>
      <w:r>
        <w:br/>
      </w:r>
      <w:bookmarkStart w:id="38" w:name="_Toc195504856"/>
      <w:r w:rsidR="00F9398F">
        <w:t>ANALISIS</w:t>
      </w:r>
      <w:bookmarkEnd w:id="38"/>
    </w:p>
    <w:p w14:paraId="09DEAD07" w14:textId="2DE159EF" w:rsidR="00950966" w:rsidRPr="008C6124" w:rsidRDefault="00950966" w:rsidP="009576D4">
      <w:r>
        <w:t>Pada bab ini dijelaskan mengenai analisis terhadap metode yang dilakukan pada penelitian rujukan dan penelitian yang akan dilakukan. Analisis dilakukan untuk mengetahui tahapan penelitian, karakteristik dari data dan setiap metode yang digunakan pada tahap implementasi penelitian. Analisis yang dilakukan terdiri dari analisis tahapan penelitian, analisis data, analisis metode yang diterapkan pada penelitian rujukan dan penelitian yang akan dilakukan.</w:t>
      </w:r>
    </w:p>
    <w:p w14:paraId="3DD9F552" w14:textId="29711FD6" w:rsidR="00ED5FF2" w:rsidRDefault="004B5897" w:rsidP="001175CA">
      <w:pPr>
        <w:pStyle w:val="Heading2"/>
        <w:spacing w:line="480" w:lineRule="auto"/>
      </w:pPr>
      <w:bookmarkStart w:id="39" w:name="_Toc195504857"/>
      <w:r>
        <w:t>Tahapan Penelitian</w:t>
      </w:r>
      <w:bookmarkEnd w:id="39"/>
    </w:p>
    <w:p w14:paraId="45628A49" w14:textId="520FA92D" w:rsidR="00EC3E14" w:rsidRDefault="00CD0B1F" w:rsidP="009576D4">
      <w:r>
        <w:t>Sub bab ini menjelaskan tentang tahapan ke dalam sistem yang digunakan. Tahapan penelitian tersebut adalah rumusan perumusan masalah penelitian, studi literatur, analisis, desain, implementasi dan hasil, eksperimen beserta perumusan kesimpulan dan saran. Secara umum, langkah-langkah penelitian yang dilakukan dapat dilihat pada Gambar 3.1 di bawah ini.</w:t>
      </w:r>
    </w:p>
    <w:p w14:paraId="2619A734" w14:textId="12D0BAF7" w:rsidR="00BA2B65" w:rsidRDefault="00686A67" w:rsidP="00686A67">
      <w:pPr>
        <w:pStyle w:val="NormalWeb"/>
        <w:keepNext/>
        <w:spacing w:before="0" w:beforeAutospacing="0" w:after="0" w:afterAutospacing="0"/>
        <w:jc w:val="center"/>
      </w:pPr>
      <w:r w:rsidRPr="00686A67">
        <w:rPr>
          <w:noProof/>
        </w:rPr>
        <w:drawing>
          <wp:inline distT="0" distB="0" distL="0" distR="0" wp14:anchorId="655CCB13" wp14:editId="6371A443">
            <wp:extent cx="867919" cy="3800723"/>
            <wp:effectExtent l="0" t="0" r="8890" b="0"/>
            <wp:docPr id="10669979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926053" cy="4055299"/>
                    </a:xfrm>
                    <a:prstGeom prst="rect">
                      <a:avLst/>
                    </a:prstGeom>
                    <a:noFill/>
                    <a:ln>
                      <a:noFill/>
                    </a:ln>
                  </pic:spPr>
                </pic:pic>
              </a:graphicData>
            </a:graphic>
          </wp:inline>
        </w:drawing>
      </w:r>
    </w:p>
    <w:p w14:paraId="534C0EC0" w14:textId="77777777" w:rsidR="000E3E2F" w:rsidRDefault="000E3E2F" w:rsidP="00BA2B65">
      <w:pPr>
        <w:pStyle w:val="NormalWeb"/>
        <w:keepNext/>
        <w:spacing w:before="0" w:beforeAutospacing="0" w:after="0" w:afterAutospacing="0"/>
        <w:jc w:val="center"/>
      </w:pPr>
    </w:p>
    <w:p w14:paraId="041B7A82" w14:textId="70C65F8C" w:rsidR="00EC3E14" w:rsidRPr="00F37BC4" w:rsidRDefault="00BA2B65" w:rsidP="00F37BC4">
      <w:pPr>
        <w:pStyle w:val="Caption"/>
        <w:jc w:val="center"/>
        <w:rPr>
          <w:i w:val="0"/>
          <w:iCs w:val="0"/>
          <w:color w:val="auto"/>
          <w:sz w:val="24"/>
          <w:szCs w:val="24"/>
        </w:rPr>
      </w:pPr>
      <w:bookmarkStart w:id="40" w:name="_Toc195370273"/>
      <w:r w:rsidRPr="00EC3E14">
        <w:rPr>
          <w:i w:val="0"/>
          <w:iCs w:val="0"/>
          <w:color w:val="auto"/>
          <w:sz w:val="24"/>
          <w:szCs w:val="24"/>
        </w:rPr>
        <w:t xml:space="preserve">Gambar 3. </w:t>
      </w:r>
      <w:r w:rsidRPr="00EC3E14">
        <w:rPr>
          <w:i w:val="0"/>
          <w:iCs w:val="0"/>
          <w:color w:val="auto"/>
          <w:sz w:val="24"/>
          <w:szCs w:val="24"/>
        </w:rPr>
        <w:fldChar w:fldCharType="begin"/>
      </w:r>
      <w:r w:rsidRPr="00EC3E14">
        <w:rPr>
          <w:i w:val="0"/>
          <w:iCs w:val="0"/>
          <w:color w:val="auto"/>
          <w:sz w:val="24"/>
          <w:szCs w:val="24"/>
        </w:rPr>
        <w:instrText xml:space="preserve"> SEQ Gambar_3. \* ARABIC </w:instrText>
      </w:r>
      <w:r w:rsidRPr="00EC3E14">
        <w:rPr>
          <w:i w:val="0"/>
          <w:iCs w:val="0"/>
          <w:color w:val="auto"/>
          <w:sz w:val="24"/>
          <w:szCs w:val="24"/>
        </w:rPr>
        <w:fldChar w:fldCharType="separate"/>
      </w:r>
      <w:r w:rsidR="006C1C49">
        <w:rPr>
          <w:i w:val="0"/>
          <w:iCs w:val="0"/>
          <w:noProof/>
          <w:color w:val="auto"/>
          <w:sz w:val="24"/>
          <w:szCs w:val="24"/>
        </w:rPr>
        <w:t>1</w:t>
      </w:r>
      <w:r w:rsidRPr="00EC3E14">
        <w:rPr>
          <w:i w:val="0"/>
          <w:iCs w:val="0"/>
          <w:color w:val="auto"/>
          <w:sz w:val="24"/>
          <w:szCs w:val="24"/>
        </w:rPr>
        <w:fldChar w:fldCharType="end"/>
      </w:r>
      <w:r w:rsidRPr="00EC3E14">
        <w:rPr>
          <w:i w:val="0"/>
          <w:iCs w:val="0"/>
          <w:color w:val="auto"/>
          <w:sz w:val="24"/>
          <w:szCs w:val="24"/>
        </w:rPr>
        <w:t xml:space="preserve"> Tahapan Penelitian</w:t>
      </w:r>
      <w:bookmarkEnd w:id="40"/>
    </w:p>
    <w:p w14:paraId="463E58F6" w14:textId="77777777" w:rsidR="00A972BD" w:rsidRPr="00A972BD" w:rsidRDefault="00A972BD" w:rsidP="00A972BD">
      <w:r w:rsidRPr="00A972BD">
        <w:t>Gambar 3.1 merupakan tahapan penelitian yang direpresentasikan dalam bentuk bagan. Berikut adalah penjelasan setiap tahapan pada bagan terkait metode penelitian.</w:t>
      </w:r>
    </w:p>
    <w:p w14:paraId="76ED14F9" w14:textId="71B03023" w:rsidR="00EE03A1" w:rsidRPr="00EE03A1" w:rsidRDefault="00EE03A1">
      <w:pPr>
        <w:pStyle w:val="ListParagraph"/>
        <w:numPr>
          <w:ilvl w:val="0"/>
          <w:numId w:val="7"/>
        </w:numPr>
      </w:pPr>
      <w:r w:rsidRPr="00EE03A1">
        <w:t>Perumusan Masalah Penelitian</w:t>
      </w:r>
      <w:r w:rsidR="008204D5">
        <w:t xml:space="preserve"> (</w:t>
      </w:r>
      <w:r w:rsidR="008204D5">
        <w:rPr>
          <w:i/>
          <w:iCs/>
        </w:rPr>
        <w:t>Formulation of the problem</w:t>
      </w:r>
      <w:r w:rsidR="008204D5">
        <w:t>)</w:t>
      </w:r>
    </w:p>
    <w:p w14:paraId="004A902B" w14:textId="35CCE1A0" w:rsidR="00EE03A1" w:rsidRPr="00EE03A1" w:rsidRDefault="00EE03A1" w:rsidP="00EE03A1">
      <w:pPr>
        <w:pStyle w:val="ListParagraph"/>
      </w:pPr>
      <w:r w:rsidRPr="00EE03A1">
        <w:t xml:space="preserve">Tahap ini merupakan langkah awal di mana kami mendefinisikan permasalahan pengadaptivan metode </w:t>
      </w:r>
      <w:r w:rsidR="00FB7BCA" w:rsidRPr="00FB7BCA">
        <w:rPr>
          <w:i/>
          <w:iCs/>
        </w:rPr>
        <w:t>gamification</w:t>
      </w:r>
      <w:r w:rsidRPr="00EE03A1">
        <w:rPr>
          <w:i/>
          <w:iCs/>
        </w:rPr>
        <w:t xml:space="preserve"> </w:t>
      </w:r>
      <w:r w:rsidRPr="00EE03A1">
        <w:t xml:space="preserve">ke dalam sistem pendidikan. Hal ini termasuk mengkaji tantangan seperti ketergantungan </w:t>
      </w:r>
      <w:r w:rsidR="0027413B">
        <w:t>pengguna</w:t>
      </w:r>
      <w:r w:rsidRPr="00EE03A1">
        <w:t xml:space="preserve"> pada </w:t>
      </w:r>
      <w:r w:rsidR="00F6497E" w:rsidRPr="00F6497E">
        <w:rPr>
          <w:i/>
          <w:iCs/>
        </w:rPr>
        <w:t>reward</w:t>
      </w:r>
      <w:r w:rsidRPr="00EE03A1">
        <w:t xml:space="preserve"> yang mengalihkan fokus dari pemahaman materi. Kami kemudian menentukan fokus penelitian dengan menyoroti elemen-elemen </w:t>
      </w:r>
      <w:r w:rsidR="00FB7BCA" w:rsidRPr="00FB7BCA">
        <w:rPr>
          <w:i/>
          <w:iCs/>
        </w:rPr>
        <w:t>gamification</w:t>
      </w:r>
      <w:r w:rsidRPr="00EE03A1">
        <w:t xml:space="preserve"> yang akan dieksplorasi, seperti </w:t>
      </w:r>
      <w:r w:rsidR="00EB4EAD" w:rsidRPr="00EB4EAD">
        <w:rPr>
          <w:i/>
          <w:iCs/>
        </w:rPr>
        <w:t xml:space="preserve">serious games </w:t>
      </w:r>
      <w:r w:rsidRPr="00EE03A1">
        <w:t xml:space="preserve">dan </w:t>
      </w:r>
      <w:r w:rsidRPr="00EE03A1">
        <w:rPr>
          <w:i/>
          <w:iCs/>
        </w:rPr>
        <w:t>progressive learning</w:t>
      </w:r>
      <w:r w:rsidRPr="00EE03A1">
        <w:t xml:space="preserve">, untuk meningkatkan keterlibatan dalam </w:t>
      </w:r>
      <w:r w:rsidR="00A63D81">
        <w:t>p</w:t>
      </w:r>
      <w:r w:rsidRPr="00EE03A1">
        <w:t>endidikan.</w:t>
      </w:r>
    </w:p>
    <w:p w14:paraId="7EBD18FE" w14:textId="4E5C2E86" w:rsidR="00EE03A1" w:rsidRPr="00EE03A1" w:rsidRDefault="00EE03A1" w:rsidP="007C38DF">
      <w:pPr>
        <w:pStyle w:val="ListParagraph"/>
      </w:pPr>
      <w:r w:rsidRPr="00EE03A1">
        <w:t xml:space="preserve">Setelah itu, kami melakukan survei literatur awal untuk memahami konsep, pendekatan, dan hasil dari penelitian sebelumnya. Hal ini membantu dalam menyusun pertanyaan penelitian spesifik, misalnya tentang bagaimana </w:t>
      </w:r>
      <w:r w:rsidR="00FB7BCA" w:rsidRPr="00FB7BCA">
        <w:rPr>
          <w:i/>
          <w:iCs/>
        </w:rPr>
        <w:t>gamification</w:t>
      </w:r>
      <w:r w:rsidRPr="00EE03A1">
        <w:t xml:space="preserve"> dapat diterapkan secara efektif. Kami juga membatasi ruang lingkup, seperti hanya fokus pada pembelajaran ERP pada </w:t>
      </w:r>
      <w:r w:rsidR="0027413B">
        <w:t>pengguna</w:t>
      </w:r>
      <w:r w:rsidRPr="00EE03A1">
        <w:t xml:space="preserve"> Sistem Informasi Institut Teknologi Del, agar penelitian tetap terarah.</w:t>
      </w:r>
      <w:r w:rsidR="007C38DF">
        <w:t xml:space="preserve"> </w:t>
      </w:r>
      <w:r w:rsidRPr="00EE03A1">
        <w:t xml:space="preserve">Hasil yang diharapkan dari tahap ini adalah adanya dokumentasi masalah yang jelas, pertanyaan penelitian yang terukur, dan kerangka dasar untuk tahapan selanjutnya. Tujuan akhirnya adalah menciptakan strategi </w:t>
      </w:r>
      <w:r w:rsidR="00FB7BCA" w:rsidRPr="00FB7BCA">
        <w:rPr>
          <w:i/>
          <w:iCs/>
        </w:rPr>
        <w:t>gamification</w:t>
      </w:r>
      <w:r w:rsidRPr="00EE03A1">
        <w:t xml:space="preserve"> yang meningkatkan keterlibatan </w:t>
      </w:r>
      <w:r w:rsidR="0027413B">
        <w:t>pengguna</w:t>
      </w:r>
      <w:r w:rsidRPr="00EE03A1">
        <w:t xml:space="preserve"> tanpa ketergantungan pada </w:t>
      </w:r>
      <w:r w:rsidR="00F6497E" w:rsidRPr="00F6497E">
        <w:rPr>
          <w:i/>
          <w:iCs/>
        </w:rPr>
        <w:t>reward</w:t>
      </w:r>
      <w:r w:rsidRPr="00EE03A1">
        <w:t xml:space="preserve">, serta membuktikan pentingnya penelitian ini dalam memperbaiki keterlibatan dalam pembelajaran. </w:t>
      </w:r>
    </w:p>
    <w:p w14:paraId="3774D703" w14:textId="0B41E884" w:rsidR="00EE03A1" w:rsidRPr="00EE03A1" w:rsidRDefault="00EE03A1">
      <w:pPr>
        <w:pStyle w:val="ListParagraph"/>
        <w:numPr>
          <w:ilvl w:val="0"/>
          <w:numId w:val="7"/>
        </w:numPr>
      </w:pPr>
      <w:r w:rsidRPr="00EE03A1">
        <w:t>Studi Literatur</w:t>
      </w:r>
      <w:r w:rsidR="008204D5">
        <w:t xml:space="preserve"> (</w:t>
      </w:r>
      <w:r w:rsidR="008204D5">
        <w:rPr>
          <w:i/>
          <w:iCs/>
        </w:rPr>
        <w:t>Literature Study</w:t>
      </w:r>
      <w:r w:rsidR="008204D5">
        <w:t>)</w:t>
      </w:r>
    </w:p>
    <w:p w14:paraId="1EED2553" w14:textId="435C0A7A" w:rsidR="00EE03A1" w:rsidRPr="00EE03A1" w:rsidRDefault="00EE03A1" w:rsidP="00EE03A1">
      <w:pPr>
        <w:pStyle w:val="ListParagraph"/>
      </w:pPr>
      <w:r w:rsidRPr="00EE03A1">
        <w:t xml:space="preserve">Tahap ini dilakukan setelah kami menemukan perumusan masalah yang dimana berfungsi untuk memperdalam pemahaman tentang topik penelitian. Kami mengumpulkan informasi dari berbagai sumber seperti jurnal, artikel ilmiah, dan buku terkait </w:t>
      </w:r>
      <w:r w:rsidR="00FB7BCA" w:rsidRPr="00FB7BCA">
        <w:rPr>
          <w:i/>
          <w:iCs/>
        </w:rPr>
        <w:t>gamification</w:t>
      </w:r>
      <w:r w:rsidRPr="00EE03A1">
        <w:rPr>
          <w:i/>
          <w:iCs/>
        </w:rPr>
        <w:t xml:space="preserve">, </w:t>
      </w:r>
      <w:r w:rsidR="003E3E06" w:rsidRPr="003E3E06">
        <w:rPr>
          <w:i/>
          <w:iCs/>
        </w:rPr>
        <w:t>serious game</w:t>
      </w:r>
      <w:r w:rsidRPr="00EE03A1">
        <w:rPr>
          <w:i/>
          <w:iCs/>
        </w:rPr>
        <w:t xml:space="preserve">s, </w:t>
      </w:r>
      <w:r w:rsidRPr="00EE03A1">
        <w:t>dan</w:t>
      </w:r>
      <w:r w:rsidRPr="00EE03A1">
        <w:rPr>
          <w:i/>
          <w:iCs/>
        </w:rPr>
        <w:t xml:space="preserve"> progressive learning</w:t>
      </w:r>
      <w:r w:rsidRPr="00EE03A1">
        <w:t xml:space="preserve"> dalam pendidikan. Penelitian ini bertujuan untuk memahami konsep, elemen, metode, serta tantangan yang telah dihadapi dalam penerapan elemen-elemen tersebut, termasuk masalah ketergantungan pada </w:t>
      </w:r>
      <w:r w:rsidR="00F6497E" w:rsidRPr="00F6497E">
        <w:rPr>
          <w:i/>
          <w:iCs/>
        </w:rPr>
        <w:t>reward</w:t>
      </w:r>
      <w:r w:rsidRPr="00EE03A1">
        <w:t xml:space="preserve"> dan dampaknya terhadap keterlibatan serta pemahaman </w:t>
      </w:r>
      <w:r w:rsidR="0027413B">
        <w:t>pengguna</w:t>
      </w:r>
      <w:r w:rsidRPr="00EE03A1">
        <w:t xml:space="preserve">. Kami membandingkan berbagai pendekatan untuk menentukan strategi terbaik yang akan digunakan, serta mengeksplorasi kekurangan dan tantangan dalam personalisasi dan pengembangan pembelajaran berbasis </w:t>
      </w:r>
      <w:r w:rsidR="00D50697" w:rsidRPr="00D50697">
        <w:rPr>
          <w:i/>
          <w:iCs/>
        </w:rPr>
        <w:t>game</w:t>
      </w:r>
      <w:r w:rsidRPr="00EE03A1">
        <w:t xml:space="preserve">. Hasil yang diharapkan dari tahap ini adalah, kami memahami tentang elemen dan tantangan dalam </w:t>
      </w:r>
      <w:r w:rsidR="00FB7BCA" w:rsidRPr="00FB7BCA">
        <w:rPr>
          <w:i/>
          <w:iCs/>
        </w:rPr>
        <w:t>gamification</w:t>
      </w:r>
      <w:r w:rsidRPr="00EE03A1">
        <w:t>. Studi ini juga membantu merumuskan hipotesis dan strategi penelitian yang efektif, serta menyediakan referensi untuk mendukung argumen dan temuan, sehingga meningkatkan validitas penelitian.</w:t>
      </w:r>
    </w:p>
    <w:p w14:paraId="0ABDA737" w14:textId="7E3786EF" w:rsidR="00EE03A1" w:rsidRPr="00EE03A1" w:rsidRDefault="00EE03A1">
      <w:pPr>
        <w:pStyle w:val="ListParagraph"/>
        <w:numPr>
          <w:ilvl w:val="0"/>
          <w:numId w:val="7"/>
        </w:numPr>
      </w:pPr>
      <w:r w:rsidRPr="00EE03A1">
        <w:t>Analisis</w:t>
      </w:r>
      <w:r w:rsidR="008204D5">
        <w:t xml:space="preserve"> (</w:t>
      </w:r>
      <w:r w:rsidR="008204D5">
        <w:rPr>
          <w:i/>
          <w:iCs/>
        </w:rPr>
        <w:t>Anal</w:t>
      </w:r>
      <w:r w:rsidR="008E4977">
        <w:rPr>
          <w:i/>
          <w:iCs/>
        </w:rPr>
        <w:t>ysis</w:t>
      </w:r>
      <w:r w:rsidR="008204D5">
        <w:t>)</w:t>
      </w:r>
    </w:p>
    <w:p w14:paraId="18BEB12C" w14:textId="782F8BA1" w:rsidR="00EE03A1" w:rsidRPr="00EE03A1" w:rsidRDefault="00EE03A1" w:rsidP="00EE03A1">
      <w:pPr>
        <w:pStyle w:val="ListParagraph"/>
      </w:pPr>
      <w:r w:rsidRPr="00EE03A1">
        <w:t xml:space="preserve">Pada tahap ini, kami mengidentifikasi dan memeriksa pola-pola atau hubungan yang muncul dalam proses pembelajaran untuk menemukan solusi terhadap masalah keterlibatan </w:t>
      </w:r>
      <w:r w:rsidR="0027413B">
        <w:t>pengguna</w:t>
      </w:r>
      <w:r w:rsidRPr="00EE03A1">
        <w:t xml:space="preserve">. Kegiatan pada tahap ini melibatkan analisis data dari sumber-sumber yang relevan, seperti hasil survei, wawancara, atau studi kasus, untuk memahami bagaimana elemen-elemen </w:t>
      </w:r>
      <w:r w:rsidR="00FB7BCA" w:rsidRPr="00FB7BCA">
        <w:rPr>
          <w:i/>
          <w:iCs/>
        </w:rPr>
        <w:t>gamification</w:t>
      </w:r>
      <w:r w:rsidRPr="00EE03A1">
        <w:t xml:space="preserve"> mempengaruhi keterlibatan </w:t>
      </w:r>
      <w:r w:rsidR="0027413B">
        <w:t>pengguna</w:t>
      </w:r>
      <w:r w:rsidRPr="00EE03A1">
        <w:t xml:space="preserve">. Kami juga mengevaluasi bagaimana berbagai elemen, seperti </w:t>
      </w:r>
      <w:r w:rsidR="00F6497E" w:rsidRPr="00F6497E">
        <w:rPr>
          <w:i/>
          <w:iCs/>
        </w:rPr>
        <w:t>reward</w:t>
      </w:r>
      <w:r w:rsidRPr="00EE03A1">
        <w:t xml:space="preserve">, </w:t>
      </w:r>
      <w:r w:rsidR="00967504" w:rsidRPr="00967504">
        <w:rPr>
          <w:i/>
          <w:iCs/>
        </w:rPr>
        <w:t>level</w:t>
      </w:r>
      <w:r w:rsidRPr="00EE03A1">
        <w:t xml:space="preserve">, dan </w:t>
      </w:r>
      <w:r w:rsidR="00EB4EAD" w:rsidRPr="00EB4EAD">
        <w:rPr>
          <w:i/>
          <w:iCs/>
        </w:rPr>
        <w:t>feedback</w:t>
      </w:r>
      <w:r w:rsidRPr="00EE03A1">
        <w:t xml:space="preserve"> </w:t>
      </w:r>
      <w:r w:rsidR="0032352D" w:rsidRPr="0032352D">
        <w:rPr>
          <w:i/>
          <w:iCs/>
        </w:rPr>
        <w:t>instant</w:t>
      </w:r>
      <w:r w:rsidRPr="00EE03A1">
        <w:t xml:space="preserve">, berdampak pada fokus serta pemahaman </w:t>
      </w:r>
      <w:r w:rsidR="0027413B">
        <w:t>pengguna</w:t>
      </w:r>
      <w:r w:rsidRPr="00EE03A1">
        <w:t xml:space="preserve"> terhadap materi. Selain itu, kami menilai efektivitas pendekatan-pendekatan yang telah digunakan dalam penelitian sebelumnya, membandingkan temuan, dan mengidentifikasi </w:t>
      </w:r>
      <w:r w:rsidR="00883EB9">
        <w:t xml:space="preserve">faktor </w:t>
      </w:r>
      <w:r w:rsidRPr="00EE03A1">
        <w:t>-</w:t>
      </w:r>
      <w:r w:rsidR="00883EB9">
        <w:t xml:space="preserve"> </w:t>
      </w:r>
      <w:r w:rsidRPr="00EE03A1">
        <w:t xml:space="preserve">faktor yang dapat dioptimalkan dalam desain </w:t>
      </w:r>
      <w:r w:rsidR="00FB7BCA" w:rsidRPr="00FB7BCA">
        <w:rPr>
          <w:i/>
          <w:iCs/>
        </w:rPr>
        <w:t>gamification</w:t>
      </w:r>
      <w:r w:rsidRPr="00EE03A1">
        <w:t>.</w:t>
      </w:r>
    </w:p>
    <w:p w14:paraId="669F9D07" w14:textId="5F75B1B3" w:rsidR="00EE03A1" w:rsidRPr="00EE03A1" w:rsidRDefault="00EE03A1" w:rsidP="00EE03A1">
      <w:pPr>
        <w:pStyle w:val="ListParagraph"/>
      </w:pPr>
      <w:r w:rsidRPr="00EE03A1">
        <w:t xml:space="preserve">Hasil yang diharapkan dari tahap analisis ini adalah wawasan yang lebih dalam tentang bagaimana elemen-elemen </w:t>
      </w:r>
      <w:r w:rsidR="00FB7BCA" w:rsidRPr="00FB7BCA">
        <w:rPr>
          <w:i/>
          <w:iCs/>
        </w:rPr>
        <w:t>gamification</w:t>
      </w:r>
      <w:r w:rsidRPr="00EE03A1">
        <w:t xml:space="preserve"> dapat diimplementasikan secara efektif untuk meningkatkan keterlibatan tanpa menurunkan kualitas pembelajaran. Kami juga berharap dapat mengidentifikasi kekurangan dan tantangan yang muncul dalam metode sebelumnya, serta menemukan pola-pola kunci yang dapat menjadi dasar pengembangan strategi yang lebih </w:t>
      </w:r>
      <w:r w:rsidR="002B3D46" w:rsidRPr="002B3D46">
        <w:rPr>
          <w:i/>
          <w:iCs/>
        </w:rPr>
        <w:t>adaptive</w:t>
      </w:r>
      <w:r w:rsidRPr="00EE03A1">
        <w:t xml:space="preserve"> dan relevan. Hasil analisis ini nantinya akan digunakan untuk merancang solusi yang lebih efektif pada tahap desain dan implementasi penelitian</w:t>
      </w:r>
      <w:r>
        <w:t>.</w:t>
      </w:r>
    </w:p>
    <w:p w14:paraId="145810A7" w14:textId="4748B18A" w:rsidR="00EE03A1" w:rsidRPr="00EE03A1" w:rsidRDefault="00EE03A1">
      <w:pPr>
        <w:pStyle w:val="ListParagraph"/>
        <w:numPr>
          <w:ilvl w:val="0"/>
          <w:numId w:val="7"/>
        </w:numPr>
      </w:pPr>
      <w:r w:rsidRPr="00EE03A1">
        <w:t>Desain</w:t>
      </w:r>
      <w:r w:rsidR="008E4977">
        <w:t xml:space="preserve"> </w:t>
      </w:r>
      <w:r w:rsidR="00484316">
        <w:t xml:space="preserve">dan Perancangan </w:t>
      </w:r>
      <w:r w:rsidR="008E4977">
        <w:t>(</w:t>
      </w:r>
      <w:r w:rsidR="00484316" w:rsidRPr="00484316">
        <w:rPr>
          <w:i/>
          <w:iCs/>
        </w:rPr>
        <w:t>Design and Drafting</w:t>
      </w:r>
      <w:r w:rsidR="008E4977">
        <w:t>)</w:t>
      </w:r>
    </w:p>
    <w:p w14:paraId="11839ADB" w14:textId="4FCD2F7E" w:rsidR="00EE03A1" w:rsidRPr="00EE03A1" w:rsidRDefault="00EE03A1" w:rsidP="00EE03A1">
      <w:pPr>
        <w:pStyle w:val="ListParagraph"/>
      </w:pPr>
      <w:r w:rsidRPr="00EE03A1">
        <w:t xml:space="preserve">Berdasarkan hasil analisis, kami mulai merancang solusi atau model </w:t>
      </w:r>
      <w:r w:rsidR="00FB7BCA" w:rsidRPr="00FB7BCA">
        <w:rPr>
          <w:i/>
          <w:iCs/>
        </w:rPr>
        <w:t>gamification</w:t>
      </w:r>
      <w:r w:rsidRPr="00EE03A1">
        <w:t xml:space="preserve"> berdasarkan temuan dari tahap analisis. Tahap ini melibatkan perencanaan elemen-elemen </w:t>
      </w:r>
      <w:r w:rsidR="00FB7BCA" w:rsidRPr="00FB7BCA">
        <w:rPr>
          <w:i/>
          <w:iCs/>
        </w:rPr>
        <w:t>gamification</w:t>
      </w:r>
      <w:r w:rsidRPr="00EE03A1">
        <w:t xml:space="preserve"> yang akan digunakan, seperti poin, </w:t>
      </w:r>
      <w:r w:rsidR="00967504" w:rsidRPr="00967504">
        <w:rPr>
          <w:i/>
          <w:iCs/>
        </w:rPr>
        <w:t>level</w:t>
      </w:r>
      <w:r w:rsidRPr="00EE03A1">
        <w:t xml:space="preserve">, tantangan </w:t>
      </w:r>
      <w:r w:rsidR="00220DD4" w:rsidRPr="00220DD4">
        <w:rPr>
          <w:rFonts w:cs="Times New Roman"/>
          <w:bCs/>
          <w:i/>
          <w:iCs/>
          <w:color w:val="000000"/>
          <w:szCs w:val="24"/>
        </w:rPr>
        <w:t>progressive</w:t>
      </w:r>
      <w:r w:rsidRPr="00EE03A1">
        <w:t xml:space="preserve">, dan </w:t>
      </w:r>
      <w:r w:rsidR="00EB4EAD" w:rsidRPr="00EB4EAD">
        <w:rPr>
          <w:i/>
          <w:iCs/>
        </w:rPr>
        <w:t>feedback</w:t>
      </w:r>
      <w:r w:rsidRPr="005363E7">
        <w:rPr>
          <w:i/>
          <w:iCs/>
        </w:rPr>
        <w:t xml:space="preserve"> </w:t>
      </w:r>
      <w:r w:rsidR="0032352D" w:rsidRPr="0032352D">
        <w:rPr>
          <w:i/>
          <w:iCs/>
        </w:rPr>
        <w:t>instan</w:t>
      </w:r>
      <w:r w:rsidR="005363E7">
        <w:rPr>
          <w:i/>
          <w:iCs/>
        </w:rPr>
        <w:t>t</w:t>
      </w:r>
      <w:r w:rsidRPr="00EE03A1">
        <w:t>, dengan mempertimbangkan pola dan hubungan yang diidentifikasi sebelumnya. Sub</w:t>
      </w:r>
      <w:r w:rsidR="006B40FD">
        <w:t xml:space="preserve"> - </w:t>
      </w:r>
      <w:r w:rsidRPr="00EE03A1">
        <w:t>tahap ini mencakup:</w:t>
      </w:r>
    </w:p>
    <w:p w14:paraId="639B79B6" w14:textId="77777777" w:rsidR="006A4852" w:rsidRDefault="00EE03A1">
      <w:pPr>
        <w:pStyle w:val="ListParagraph"/>
        <w:numPr>
          <w:ilvl w:val="1"/>
          <w:numId w:val="7"/>
        </w:numPr>
      </w:pPr>
      <w:r w:rsidRPr="00EE03A1">
        <w:t>Desain Konseptual</w:t>
      </w:r>
    </w:p>
    <w:p w14:paraId="0D0A928C" w14:textId="255D063A" w:rsidR="00EE03A1" w:rsidRPr="006A4852" w:rsidRDefault="00EE03A1" w:rsidP="006A4852">
      <w:pPr>
        <w:pStyle w:val="ListParagraph"/>
        <w:ind w:left="1440"/>
      </w:pPr>
      <w:r w:rsidRPr="00EE03A1">
        <w:t>Pada sub</w:t>
      </w:r>
      <w:r w:rsidR="00220DD4">
        <w:t xml:space="preserve"> </w:t>
      </w:r>
      <w:r w:rsidRPr="00EE03A1">
        <w:t>-</w:t>
      </w:r>
      <w:r w:rsidR="00220DD4">
        <w:t xml:space="preserve"> </w:t>
      </w:r>
      <w:r w:rsidRPr="00EE03A1">
        <w:t xml:space="preserve">tahap ini, kami merumuskan konsep dasar dari model </w:t>
      </w:r>
      <w:r w:rsidR="00FB7BCA" w:rsidRPr="00FB7BCA">
        <w:rPr>
          <w:i/>
          <w:iCs/>
        </w:rPr>
        <w:t>gamification</w:t>
      </w:r>
      <w:r w:rsidRPr="00EE03A1">
        <w:t xml:space="preserve"> yang akan dikembangkan. Desain konseptual mencakup perumusan elemen utama yang akan dimasukkan ke dalam model, seperti mekanisme poin, </w:t>
      </w:r>
      <w:r w:rsidR="00967504" w:rsidRPr="00967504">
        <w:rPr>
          <w:i/>
          <w:iCs/>
        </w:rPr>
        <w:t>level</w:t>
      </w:r>
      <w:r w:rsidRPr="00EE03A1">
        <w:t xml:space="preserve">, </w:t>
      </w:r>
      <w:r w:rsidR="00967504" w:rsidRPr="00967504">
        <w:rPr>
          <w:i/>
          <w:iCs/>
        </w:rPr>
        <w:t>badge</w:t>
      </w:r>
      <w:r w:rsidRPr="00EE03A1">
        <w:t>,</w:t>
      </w:r>
      <w:r w:rsidR="00976437">
        <w:t xml:space="preserve"> </w:t>
      </w:r>
      <w:r w:rsidR="00967504" w:rsidRPr="00967504">
        <w:rPr>
          <w:i/>
          <w:iCs/>
        </w:rPr>
        <w:t>progress bar</w:t>
      </w:r>
      <w:r w:rsidRPr="00EE03A1">
        <w:t xml:space="preserve"> dan </w:t>
      </w:r>
      <w:r w:rsidR="00EB4EAD" w:rsidRPr="00EB4EAD">
        <w:rPr>
          <w:i/>
          <w:iCs/>
        </w:rPr>
        <w:t>feedback</w:t>
      </w:r>
      <w:r w:rsidRPr="003037CE">
        <w:rPr>
          <w:i/>
          <w:iCs/>
        </w:rPr>
        <w:t xml:space="preserve"> </w:t>
      </w:r>
      <w:r w:rsidR="0032352D" w:rsidRPr="0032352D">
        <w:rPr>
          <w:i/>
          <w:iCs/>
        </w:rPr>
        <w:t>instan</w:t>
      </w:r>
      <w:r w:rsidR="003037CE" w:rsidRPr="003037CE">
        <w:rPr>
          <w:i/>
          <w:iCs/>
        </w:rPr>
        <w:t>t</w:t>
      </w:r>
      <w:r w:rsidRPr="00EE03A1">
        <w:t xml:space="preserve">. Kami akan menentukan bagaimana elemen-elemen ini berinteraksi satu sama lain dan bagaimana mereka dapat mendukung pembelajaran secara </w:t>
      </w:r>
      <w:r w:rsidR="009C1A62" w:rsidRPr="009C1A62">
        <w:rPr>
          <w:i/>
          <w:iCs/>
        </w:rPr>
        <w:t>progressive</w:t>
      </w:r>
      <w:r w:rsidRPr="00EE03A1">
        <w:t xml:space="preserve">. Desain konseptual berfokus pada menciptakan kerangka kerja yang jelas untuk memastikan bahwa solusi yang dirancang akan memenuhi tujuan penelitian, yaitu meningkatkan keterlibatan </w:t>
      </w:r>
      <w:r w:rsidR="0027413B">
        <w:t>pengguna</w:t>
      </w:r>
      <w:r w:rsidRPr="00EE03A1">
        <w:t xml:space="preserve"> tanpa menyebabkan ketergantungan pada </w:t>
      </w:r>
      <w:r w:rsidR="00F6497E" w:rsidRPr="00F6497E">
        <w:rPr>
          <w:i/>
          <w:iCs/>
        </w:rPr>
        <w:t>reward</w:t>
      </w:r>
      <w:r w:rsidRPr="00EE03A1">
        <w:t>.</w:t>
      </w:r>
    </w:p>
    <w:p w14:paraId="685800B9" w14:textId="77777777" w:rsidR="006A4852" w:rsidRDefault="00EE03A1">
      <w:pPr>
        <w:pStyle w:val="ListParagraph"/>
        <w:numPr>
          <w:ilvl w:val="1"/>
          <w:numId w:val="7"/>
        </w:numPr>
      </w:pPr>
      <w:r w:rsidRPr="00EE03A1">
        <w:t>Desain Estetika</w:t>
      </w:r>
    </w:p>
    <w:p w14:paraId="6E88A0B1" w14:textId="41B971D2" w:rsidR="00EE03A1" w:rsidRPr="006A4852" w:rsidRDefault="00EE03A1" w:rsidP="006A4852">
      <w:pPr>
        <w:pStyle w:val="ListParagraph"/>
        <w:ind w:left="1440"/>
      </w:pPr>
      <w:r w:rsidRPr="00EE03A1">
        <w:t xml:space="preserve">Desain estetika bertujuan untuk membuat solusi </w:t>
      </w:r>
      <w:r w:rsidR="00FB7BCA" w:rsidRPr="00FB7BCA">
        <w:rPr>
          <w:i/>
          <w:iCs/>
        </w:rPr>
        <w:t>gamification</w:t>
      </w:r>
      <w:r w:rsidRPr="00EE03A1">
        <w:t xml:space="preserve"> yang menarik secara visual dan nyaman digunakan. Pada tahap ini, kami mempertimbangkan elemen-elemen visual, seperti tata letak, warna, dan ikon, yang dapat meningkatkan kenyamanan </w:t>
      </w:r>
      <w:r w:rsidR="0027413B">
        <w:t>pengguna</w:t>
      </w:r>
      <w:r w:rsidRPr="00EE03A1">
        <w:t xml:space="preserve">. Desain estetika tidak hanya memperhatikan keindahan tampilan, tetapi juga memastikan bahwa setiap elemen visual mendukung fungsionalitas dan kenyamanan </w:t>
      </w:r>
      <w:r w:rsidR="0027413B">
        <w:t>pengguna</w:t>
      </w:r>
      <w:r w:rsidRPr="00EE03A1">
        <w:t xml:space="preserve">an. Dengan desain yang estetis, </w:t>
      </w:r>
      <w:r w:rsidR="0027413B">
        <w:t>pengguna</w:t>
      </w:r>
      <w:r w:rsidRPr="00EE03A1">
        <w:t xml:space="preserve"> diharapkan lebih termotivasi dan lebih terlibat untuk berinteraksi dengan sistem pembelajaran yang diterapkan. Hal ini penting agar </w:t>
      </w:r>
      <w:r w:rsidR="00FB7BCA" w:rsidRPr="00FB7BCA">
        <w:rPr>
          <w:i/>
          <w:iCs/>
        </w:rPr>
        <w:t>gamification</w:t>
      </w:r>
      <w:r w:rsidRPr="00EE03A1">
        <w:t xml:space="preserve"> tidak hanya efektif dari segi mekanisme, tetapi juga menyenangkan dan mendukung keterlibatan jangka panjang.</w:t>
      </w:r>
    </w:p>
    <w:p w14:paraId="4A5F2B3D" w14:textId="77777777" w:rsidR="006A4852" w:rsidRDefault="00EE03A1">
      <w:pPr>
        <w:pStyle w:val="ListParagraph"/>
        <w:numPr>
          <w:ilvl w:val="1"/>
          <w:numId w:val="7"/>
        </w:numPr>
        <w:rPr>
          <w:i/>
          <w:iCs/>
        </w:rPr>
      </w:pPr>
      <w:r w:rsidRPr="00EE03A1">
        <w:rPr>
          <w:i/>
          <w:iCs/>
        </w:rPr>
        <w:t>Prototyping dan Iterasi</w:t>
      </w:r>
    </w:p>
    <w:p w14:paraId="7D351C06" w14:textId="71025C41" w:rsidR="006A4852" w:rsidRDefault="00EE03A1" w:rsidP="006A4852">
      <w:pPr>
        <w:pStyle w:val="ListParagraph"/>
        <w:ind w:left="1440"/>
      </w:pPr>
      <w:r w:rsidRPr="00EE03A1">
        <w:t xml:space="preserve">Setelah desain konseptual dan estetika dirancang, sub-tahap </w:t>
      </w:r>
      <w:r w:rsidRPr="006A4852">
        <w:rPr>
          <w:i/>
          <w:iCs/>
        </w:rPr>
        <w:t>Prototyping dan Iterasi</w:t>
      </w:r>
      <w:r w:rsidRPr="00EE03A1">
        <w:t xml:space="preserve"> dilakukan untuk menguji solusi yang direncanakan. Peneliti membuat </w:t>
      </w:r>
      <w:r w:rsidR="00685E24" w:rsidRPr="00685E24">
        <w:rPr>
          <w:i/>
          <w:iCs/>
        </w:rPr>
        <w:t>prototype</w:t>
      </w:r>
      <w:r w:rsidRPr="00EE03A1">
        <w:t xml:space="preserve"> awal yang menggambarkan fungsi dan antarmuka sistem </w:t>
      </w:r>
      <w:r w:rsidR="00FB7BCA" w:rsidRPr="00FB7BCA">
        <w:rPr>
          <w:i/>
          <w:iCs/>
        </w:rPr>
        <w:t>gamification</w:t>
      </w:r>
      <w:r w:rsidRPr="00EE03A1">
        <w:t xml:space="preserve">. </w:t>
      </w:r>
      <w:r w:rsidR="00685E24" w:rsidRPr="00685E24">
        <w:rPr>
          <w:i/>
          <w:iCs/>
        </w:rPr>
        <w:t>Prototype</w:t>
      </w:r>
      <w:r w:rsidRPr="00EE03A1">
        <w:t xml:space="preserve"> ini kemudian diuji oleh sekelompok </w:t>
      </w:r>
      <w:r w:rsidR="0027413B">
        <w:t>pengguna</w:t>
      </w:r>
      <w:r w:rsidRPr="00EE03A1">
        <w:t xml:space="preserve"> atau tim penguji untuk mengidentifikasi kekuatan dan kelemahan dari model tersebut. </w:t>
      </w:r>
      <w:r w:rsidR="00EB4EAD" w:rsidRPr="00EB4EAD">
        <w:rPr>
          <w:i/>
          <w:iCs/>
        </w:rPr>
        <w:t>Feedback</w:t>
      </w:r>
      <w:r w:rsidRPr="00EE03A1">
        <w:t xml:space="preserve"> yang diperoleh dari pengujian ini digunakan untuk melakukan iterasi atau perbaikan pada </w:t>
      </w:r>
      <w:r w:rsidR="00685E24" w:rsidRPr="00685E24">
        <w:rPr>
          <w:i/>
          <w:iCs/>
        </w:rPr>
        <w:t>prototype</w:t>
      </w:r>
      <w:r w:rsidRPr="00EE03A1">
        <w:t xml:space="preserve">. Proses iterasi dapat dilakukan beberapa kali hingga model dianggap optimal dan siap untuk diimplementasikan secara penuh. Tahap ini memastikan bahwa model yang dirancang tidak hanya sesuai dengan kebutuhan </w:t>
      </w:r>
      <w:r w:rsidR="0027413B">
        <w:t>pengguna</w:t>
      </w:r>
      <w:r w:rsidRPr="00EE03A1">
        <w:t xml:space="preserve"> tetapi juga stabil dan efektif dalam penerapannya.</w:t>
      </w:r>
    </w:p>
    <w:p w14:paraId="46A27179" w14:textId="5AABE59B" w:rsidR="00EE03A1" w:rsidRPr="006A4852" w:rsidRDefault="00EE03A1" w:rsidP="006A4852">
      <w:pPr>
        <w:pStyle w:val="ListParagraph"/>
        <w:ind w:left="1440"/>
      </w:pPr>
      <w:r w:rsidRPr="00EE03A1">
        <w:t xml:space="preserve">Hasil yang diharapkan dari seluruh proses </w:t>
      </w:r>
      <w:r w:rsidR="00B354C5">
        <w:t>d</w:t>
      </w:r>
      <w:r w:rsidRPr="00B354C5">
        <w:t>esain</w:t>
      </w:r>
      <w:r w:rsidRPr="00EE03A1">
        <w:t xml:space="preserve"> ini adalah solusi </w:t>
      </w:r>
      <w:r w:rsidR="00FB7BCA" w:rsidRPr="00FB7BCA">
        <w:rPr>
          <w:i/>
          <w:iCs/>
        </w:rPr>
        <w:t>gamification</w:t>
      </w:r>
      <w:r w:rsidRPr="00EE03A1">
        <w:t xml:space="preserve"> yang matang dan siap diterapkan, lengkap dengan desain konseptual yang solid, tampilan yang menarik secara visual, dan </w:t>
      </w:r>
      <w:r w:rsidR="00685E24" w:rsidRPr="00685E24">
        <w:rPr>
          <w:i/>
          <w:iCs/>
        </w:rPr>
        <w:t>prototype</w:t>
      </w:r>
      <w:r w:rsidRPr="00EE03A1">
        <w:t xml:space="preserve"> yang telah dioptimalkan melalui iterasi. Desain ini juga harus mencakup rencana evaluasi keefektifan model untuk memantau hasil implementasi pada tahap berikutnya. Dengan demikian, hasil akhir dari proses desain akan membantu mempermudah implementasi serta memastikan model tersebut efektif dan sesuai dengan tujuan penelitian.</w:t>
      </w:r>
    </w:p>
    <w:p w14:paraId="60E805A6" w14:textId="14002995" w:rsidR="00EE03A1" w:rsidRPr="00EE03A1" w:rsidRDefault="00EE03A1">
      <w:pPr>
        <w:pStyle w:val="ListParagraph"/>
        <w:numPr>
          <w:ilvl w:val="0"/>
          <w:numId w:val="7"/>
        </w:numPr>
      </w:pPr>
      <w:r w:rsidRPr="00EE03A1">
        <w:t>Implementasi dan Hasil</w:t>
      </w:r>
      <w:r w:rsidR="008E4977">
        <w:t xml:space="preserve"> (</w:t>
      </w:r>
      <w:r w:rsidR="00212CC7" w:rsidRPr="00212CC7">
        <w:rPr>
          <w:i/>
          <w:iCs/>
        </w:rPr>
        <w:t>Implementation and Results</w:t>
      </w:r>
      <w:r w:rsidR="008E4977">
        <w:t>)</w:t>
      </w:r>
    </w:p>
    <w:p w14:paraId="402D9137" w14:textId="370C93FB" w:rsidR="00EE03A1" w:rsidRPr="00EE03A1" w:rsidRDefault="00EE03A1" w:rsidP="00EE03A1">
      <w:pPr>
        <w:pStyle w:val="ListParagraph"/>
      </w:pPr>
      <w:r w:rsidRPr="00EE03A1">
        <w:t xml:space="preserve">Tahap ini adalah tahapan yang dimana kami mulai menerapkan komponen-komponen </w:t>
      </w:r>
      <w:r w:rsidR="00FB7BCA" w:rsidRPr="00FB7BCA">
        <w:rPr>
          <w:i/>
          <w:iCs/>
        </w:rPr>
        <w:t>gamification</w:t>
      </w:r>
      <w:r w:rsidRPr="00EE03A1">
        <w:t xml:space="preserve"> yang telah dirancang sebelumnya. Proses ini melibatkan pengembangan sistem dan penerapan elemen-elemen yang sudah disusun pada tahap desain, seperti mekanisme poin, </w:t>
      </w:r>
      <w:r w:rsidR="00967504" w:rsidRPr="00967504">
        <w:rPr>
          <w:i/>
          <w:iCs/>
        </w:rPr>
        <w:t>level</w:t>
      </w:r>
      <w:r w:rsidRPr="00EE03A1">
        <w:t xml:space="preserve">, </w:t>
      </w:r>
      <w:r w:rsidR="00EB4EAD" w:rsidRPr="00EB4EAD">
        <w:rPr>
          <w:i/>
          <w:iCs/>
        </w:rPr>
        <w:t>feedback</w:t>
      </w:r>
      <w:r w:rsidRPr="003037CE">
        <w:rPr>
          <w:i/>
          <w:iCs/>
        </w:rPr>
        <w:t xml:space="preserve"> </w:t>
      </w:r>
      <w:r w:rsidR="0032352D" w:rsidRPr="0032352D">
        <w:rPr>
          <w:i/>
          <w:iCs/>
        </w:rPr>
        <w:t>instan</w:t>
      </w:r>
      <w:r w:rsidR="003037CE" w:rsidRPr="003037CE">
        <w:rPr>
          <w:i/>
          <w:iCs/>
        </w:rPr>
        <w:t>t</w:t>
      </w:r>
      <w:r w:rsidRPr="00EE03A1">
        <w:t xml:space="preserve">, dan elemen visual yang menarik. Teknik dan algoritma yang telah diidentifikasi pada tahap analisis diaplikasikan untuk memastikan solusi yang dikembangkan bekerja sesuai rencana. Kami memprogram dan mengintegrasikan komponen </w:t>
      </w:r>
      <w:r w:rsidR="00FB7BCA" w:rsidRPr="00FB7BCA">
        <w:rPr>
          <w:i/>
          <w:iCs/>
        </w:rPr>
        <w:t>gamification</w:t>
      </w:r>
      <w:r w:rsidRPr="00EE03A1">
        <w:t xml:space="preserve"> ke dalam</w:t>
      </w:r>
      <w:r w:rsidR="006409FB" w:rsidRPr="006409FB">
        <w:rPr>
          <w:i/>
          <w:iCs/>
        </w:rPr>
        <w:t xml:space="preserve"> platform </w:t>
      </w:r>
      <w:r w:rsidRPr="00EE03A1">
        <w:t>pembelajaran, menguji kesesuaian dengan desain konseptual, dan memastikan fungsi berjalan dengan baik.</w:t>
      </w:r>
    </w:p>
    <w:p w14:paraId="64C438DF" w14:textId="48C25777" w:rsidR="006A4852" w:rsidRPr="00EE03A1" w:rsidRDefault="00EE03A1" w:rsidP="00FE11D5">
      <w:pPr>
        <w:pStyle w:val="ListParagraph"/>
      </w:pPr>
      <w:r w:rsidRPr="00EE03A1">
        <w:t xml:space="preserve">Selain pengembangan teknis, tahap ini juga mencakup pengujian awal pada kelompok </w:t>
      </w:r>
      <w:r w:rsidR="0027413B">
        <w:t>pengguna</w:t>
      </w:r>
      <w:r w:rsidRPr="00EE03A1">
        <w:t xml:space="preserve">. Pengujian ini bertujuan untuk memantau bagaimana model </w:t>
      </w:r>
      <w:r w:rsidR="00FB7BCA" w:rsidRPr="00FB7BCA">
        <w:rPr>
          <w:i/>
          <w:iCs/>
        </w:rPr>
        <w:t>gamification</w:t>
      </w:r>
      <w:r w:rsidRPr="00EE03A1">
        <w:t xml:space="preserve"> tersebut berfungsi dalam praktik, mengumpulkan data tentang keterlibatan dan efektivitas, serta mendapatkan </w:t>
      </w:r>
      <w:r w:rsidR="00EB4EAD" w:rsidRPr="00EB4EAD">
        <w:rPr>
          <w:i/>
          <w:iCs/>
        </w:rPr>
        <w:t>feedback</w:t>
      </w:r>
      <w:r w:rsidRPr="00EE03A1">
        <w:t xml:space="preserve"> untuk perbaikan. Data hasil implementasi digunakan untuk menilai apakah model </w:t>
      </w:r>
      <w:r w:rsidR="00FB7BCA" w:rsidRPr="00FB7BCA">
        <w:rPr>
          <w:i/>
          <w:iCs/>
        </w:rPr>
        <w:t>gamification</w:t>
      </w:r>
      <w:r w:rsidRPr="00EE03A1">
        <w:t xml:space="preserve"> berhasil meningkatkan keterlibatan </w:t>
      </w:r>
      <w:r w:rsidR="0027413B">
        <w:t>pengguna</w:t>
      </w:r>
      <w:r w:rsidRPr="00EE03A1">
        <w:t xml:space="preserve"> tanpa menyebabkan ketergantungan pada elemen </w:t>
      </w:r>
      <w:r w:rsidR="00F6497E" w:rsidRPr="00F6497E">
        <w:rPr>
          <w:i/>
          <w:iCs/>
        </w:rPr>
        <w:t>reward</w:t>
      </w:r>
      <w:r w:rsidRPr="00EE03A1">
        <w:t>.</w:t>
      </w:r>
    </w:p>
    <w:p w14:paraId="226A3BC0" w14:textId="028A4EF8" w:rsidR="00EE03A1" w:rsidRPr="00EE03A1" w:rsidRDefault="00EE03A1" w:rsidP="00EE03A1">
      <w:pPr>
        <w:pStyle w:val="ListParagraph"/>
      </w:pPr>
      <w:r w:rsidRPr="00EE03A1">
        <w:t xml:space="preserve">Hasil yang diharapkan dari tahap ini adalah tercapainya implementasi sistem </w:t>
      </w:r>
      <w:r w:rsidR="00FB7BCA" w:rsidRPr="00FB7BCA">
        <w:rPr>
          <w:i/>
          <w:iCs/>
        </w:rPr>
        <w:t>gamification</w:t>
      </w:r>
      <w:r w:rsidRPr="00EE03A1">
        <w:t xml:space="preserve"> yang berfungsi sesuai desain dan memenuhi tujuan penelitian. Kami juga mengharapkan data empiris dari pengujian yang menunjukkan peningkatan keterlibatan dan pemahaman </w:t>
      </w:r>
      <w:r w:rsidR="0027413B">
        <w:t>pengguna</w:t>
      </w:r>
      <w:r w:rsidRPr="00EE03A1">
        <w:t xml:space="preserve"> dalam pembelajaran. Hasil ini akan menjadi dasar untuk evaluasi lebih lanjut, perbaikan jika diperlukan, dan validasi dari model yang dikembangkan. Implementasi yang sukses akan menunjukkan bahwa solusi tersebut layak dan efektif dalam meningkatkan keterlibatan dan kualitas pengalaman belajar </w:t>
      </w:r>
      <w:r w:rsidR="0027413B">
        <w:t>pengguna</w:t>
      </w:r>
      <w:r w:rsidR="00243F00">
        <w:t>.</w:t>
      </w:r>
    </w:p>
    <w:p w14:paraId="6082EFCB" w14:textId="36BADBE9" w:rsidR="00EE03A1" w:rsidRPr="00EE03A1" w:rsidRDefault="007002E0">
      <w:pPr>
        <w:pStyle w:val="ListParagraph"/>
        <w:numPr>
          <w:ilvl w:val="0"/>
          <w:numId w:val="7"/>
        </w:numPr>
      </w:pPr>
      <w:r>
        <w:t xml:space="preserve">Evaluasi dan </w:t>
      </w:r>
      <w:r w:rsidR="00EE03A1" w:rsidRPr="00EE03A1">
        <w:t>Pembahasan</w:t>
      </w:r>
      <w:r w:rsidR="00484316">
        <w:t xml:space="preserve"> (</w:t>
      </w:r>
      <w:r w:rsidR="00484316" w:rsidRPr="00484316">
        <w:rPr>
          <w:i/>
          <w:iCs/>
        </w:rPr>
        <w:t>Evaluation and Discusion</w:t>
      </w:r>
      <w:r w:rsidR="00484316">
        <w:t>)</w:t>
      </w:r>
    </w:p>
    <w:p w14:paraId="1A361DAF" w14:textId="6BDCA7CB" w:rsidR="00EE03A1" w:rsidRPr="00EE03A1" w:rsidRDefault="00EE03A1" w:rsidP="00EE03A1">
      <w:pPr>
        <w:pStyle w:val="ListParagraph"/>
      </w:pPr>
      <w:r w:rsidRPr="00EE03A1">
        <w:t xml:space="preserve">Pada tahap ini, kami akan mulai menganalisis hasil dari implementasi </w:t>
      </w:r>
      <w:r w:rsidR="00FB7BCA" w:rsidRPr="00FB7BCA">
        <w:rPr>
          <w:i/>
          <w:iCs/>
        </w:rPr>
        <w:t>gamification</w:t>
      </w:r>
      <w:r w:rsidRPr="00EE03A1">
        <w:t xml:space="preserve"> yang telah dilakukan, termasuk mengevaluasi efektivitas metode dan elemen-elemen </w:t>
      </w:r>
      <w:r w:rsidR="00FB7BCA" w:rsidRPr="00FB7BCA">
        <w:rPr>
          <w:i/>
          <w:iCs/>
        </w:rPr>
        <w:t>gamification</w:t>
      </w:r>
      <w:r w:rsidRPr="00EE03A1">
        <w:t xml:space="preserve">, serta penerapan </w:t>
      </w:r>
      <w:r w:rsidR="00EB4EAD" w:rsidRPr="00EB4EAD">
        <w:rPr>
          <w:i/>
          <w:iCs/>
        </w:rPr>
        <w:t xml:space="preserve">serious games </w:t>
      </w:r>
      <w:r w:rsidRPr="00EE03A1">
        <w:t xml:space="preserve">dan </w:t>
      </w:r>
      <w:r w:rsidRPr="00EE03A1">
        <w:rPr>
          <w:i/>
          <w:iCs/>
        </w:rPr>
        <w:t>progressive learning</w:t>
      </w:r>
      <w:r w:rsidRPr="00EE03A1">
        <w:t xml:space="preserve"> terhadap keterlibatan </w:t>
      </w:r>
      <w:r w:rsidR="0027413B">
        <w:t>pengguna</w:t>
      </w:r>
      <w:r w:rsidRPr="00EE03A1">
        <w:t xml:space="preserve"> dalam pendidikan. Kami mengevaluasi data yang dikumpulkan selama pengujian implementasi, seperti tingkat keterlibatan, </w:t>
      </w:r>
      <w:r w:rsidR="00EB4EAD" w:rsidRPr="00EB4EAD">
        <w:rPr>
          <w:i/>
          <w:iCs/>
        </w:rPr>
        <w:t>feedback</w:t>
      </w:r>
      <w:r w:rsidRPr="00EE03A1">
        <w:t xml:space="preserve"> dari </w:t>
      </w:r>
      <w:r w:rsidR="0027413B">
        <w:t>pengguna</w:t>
      </w:r>
      <w:r w:rsidRPr="00EE03A1">
        <w:t>, dan peningkatan pemahaman materi. Pembahasan ini juga mencakup perbandingan antara hasil implementasi dan hipotesis awal, serta sejauh mana solusi yang dirancang mampu menjawab masalah yang diidentifikasi di tahap awal penelitian.</w:t>
      </w:r>
    </w:p>
    <w:p w14:paraId="291D7B5F" w14:textId="658E3AB4" w:rsidR="00EE03A1" w:rsidRPr="00EE03A1" w:rsidRDefault="00EE03A1" w:rsidP="00EE03A1">
      <w:pPr>
        <w:pStyle w:val="ListParagraph"/>
      </w:pPr>
      <w:r w:rsidRPr="00EE03A1">
        <w:t xml:space="preserve">Kami mengkaji kekuatan dan kelemahan model </w:t>
      </w:r>
      <w:r w:rsidR="00FB7BCA" w:rsidRPr="00FB7BCA">
        <w:rPr>
          <w:i/>
          <w:iCs/>
        </w:rPr>
        <w:t>gamification</w:t>
      </w:r>
      <w:r w:rsidRPr="00EE03A1">
        <w:t xml:space="preserve">, mengidentifikasi elemen mana yang berhasil meningkatkan keterlibatan dan mana yang memerlukan perbaikan. Aspek lain yang dianalisis adalah bagaimana </w:t>
      </w:r>
      <w:r w:rsidR="00EB4EAD" w:rsidRPr="00EB4EAD">
        <w:rPr>
          <w:i/>
          <w:iCs/>
        </w:rPr>
        <w:t xml:space="preserve">serious games </w:t>
      </w:r>
      <w:r w:rsidRPr="00EE03A1">
        <w:t xml:space="preserve">dapat membantu </w:t>
      </w:r>
      <w:r w:rsidR="0027413B">
        <w:t>pengguna</w:t>
      </w:r>
      <w:r w:rsidRPr="00EE03A1">
        <w:t xml:space="preserve"> mengaplikasikan pengetahuan dalam situasi nyata dan bagaimana </w:t>
      </w:r>
      <w:r w:rsidRPr="00EE03A1">
        <w:rPr>
          <w:i/>
          <w:iCs/>
        </w:rPr>
        <w:t>progressive learning</w:t>
      </w:r>
      <w:r w:rsidRPr="00EE03A1">
        <w:t xml:space="preserve"> memungkinkan penyesuaian tingkat kesulitan sesuai kemampuan </w:t>
      </w:r>
      <w:r w:rsidR="0027413B">
        <w:t>pengguna</w:t>
      </w:r>
      <w:r w:rsidRPr="00EE03A1">
        <w:t xml:space="preserve">. Selain itu, evaluasi menyeluruh dilakukan untuk memastikan bahwa solusi yang diterapkan tidak menimbulkan ketergantungan berlebihan pada elemen </w:t>
      </w:r>
      <w:r w:rsidR="00F6497E" w:rsidRPr="00F6497E">
        <w:rPr>
          <w:i/>
          <w:iCs/>
        </w:rPr>
        <w:t>reward</w:t>
      </w:r>
      <w:r w:rsidRPr="00243F00">
        <w:rPr>
          <w:i/>
          <w:iCs/>
        </w:rPr>
        <w:t xml:space="preserve"> </w:t>
      </w:r>
      <w:r w:rsidRPr="00EE03A1">
        <w:t>dan tetap fokus pada pemahaman mendalam.</w:t>
      </w:r>
    </w:p>
    <w:p w14:paraId="48583451" w14:textId="6A6A5FE8" w:rsidR="00EE03A1" w:rsidRPr="00EE03A1" w:rsidRDefault="00EE03A1" w:rsidP="00EE03A1">
      <w:pPr>
        <w:pStyle w:val="ListParagraph"/>
      </w:pPr>
      <w:r w:rsidRPr="00EE03A1">
        <w:t xml:space="preserve">Hasil yang diharapkan dari tahap ini adalah pemahaman yang jelas tentang efektivitas keseluruhan model </w:t>
      </w:r>
      <w:r w:rsidR="00FB7BCA" w:rsidRPr="00FB7BCA">
        <w:rPr>
          <w:i/>
          <w:iCs/>
        </w:rPr>
        <w:t>gamification</w:t>
      </w:r>
      <w:r w:rsidRPr="00EE03A1">
        <w:t xml:space="preserve"> yang diterapkan, serta wawasan tentang area yang dapat ditingkatkan untuk melakukan pengembangan lebih lanjut. Tahap pembahasan ini diharapkan dapat memberikan rekomendasi yang konkret untuk iterasi atau perbaikan ke depan dan menyajikan bukti bahwa pendekatan yang diambil berhasil meningkatkan keterlibatan </w:t>
      </w:r>
      <w:r w:rsidR="0027413B">
        <w:t>pengguna</w:t>
      </w:r>
      <w:r w:rsidRPr="00EE03A1">
        <w:t xml:space="preserve"> dalam pendidikan tanpa mengurangi kualitas pembelajaran.</w:t>
      </w:r>
    </w:p>
    <w:p w14:paraId="7ADBF03F" w14:textId="3BC99C3C" w:rsidR="00EE03A1" w:rsidRPr="00EE03A1" w:rsidRDefault="00EE03A1">
      <w:pPr>
        <w:pStyle w:val="ListParagraph"/>
        <w:numPr>
          <w:ilvl w:val="0"/>
          <w:numId w:val="7"/>
        </w:numPr>
      </w:pPr>
      <w:r w:rsidRPr="00EE03A1">
        <w:t>Perumusan Kesimpulan dan Saran</w:t>
      </w:r>
      <w:r w:rsidR="00484316">
        <w:t xml:space="preserve"> (</w:t>
      </w:r>
      <w:r w:rsidR="00484316" w:rsidRPr="00484316">
        <w:rPr>
          <w:i/>
          <w:iCs/>
        </w:rPr>
        <w:t>Formuation of Conclusions and Suggestions</w:t>
      </w:r>
      <w:r w:rsidR="00484316">
        <w:t>)</w:t>
      </w:r>
    </w:p>
    <w:p w14:paraId="629CA582" w14:textId="0733C900" w:rsidR="00EE03A1" w:rsidRPr="00EE03A1" w:rsidRDefault="00EE03A1" w:rsidP="00EE03A1">
      <w:pPr>
        <w:pStyle w:val="ListParagraph"/>
      </w:pPr>
      <w:r w:rsidRPr="00EE03A1">
        <w:t xml:space="preserve">Pada tahap ini, kami menarik kesimpulan berdasarkan hasil evaluasi dan pembahasan yang telah dilakukan sebelumnya. Tahap ini dimulai dengan merangkum temuan utama dari penelitian, termasuk sejauh mana elemen-elemen seperti </w:t>
      </w:r>
      <w:r w:rsidR="00FB7BCA" w:rsidRPr="00FB7BCA">
        <w:rPr>
          <w:i/>
          <w:iCs/>
        </w:rPr>
        <w:t>gamification</w:t>
      </w:r>
      <w:r w:rsidRPr="00EE03A1">
        <w:t xml:space="preserve">, </w:t>
      </w:r>
      <w:r w:rsidR="003E3E06" w:rsidRPr="003E3E06">
        <w:rPr>
          <w:i/>
          <w:iCs/>
        </w:rPr>
        <w:t>serious game</w:t>
      </w:r>
      <w:r w:rsidRPr="00EE03A1">
        <w:rPr>
          <w:i/>
          <w:iCs/>
        </w:rPr>
        <w:t>s</w:t>
      </w:r>
      <w:r w:rsidRPr="00EE03A1">
        <w:t xml:space="preserve">, dan </w:t>
      </w:r>
      <w:r w:rsidRPr="00EE03A1">
        <w:rPr>
          <w:i/>
          <w:iCs/>
        </w:rPr>
        <w:t>progressive learning</w:t>
      </w:r>
      <w:r w:rsidRPr="00EE03A1">
        <w:t xml:space="preserve"> berhasil meningkatkan keterlibatan </w:t>
      </w:r>
      <w:r w:rsidR="0027413B">
        <w:t>pengguna</w:t>
      </w:r>
      <w:r w:rsidRPr="00EE03A1">
        <w:t xml:space="preserve"> dalam proses pembelajaran dan menjawab pertanyaan penelitian. Kami menguraikan dampak dari penerapan model yang dirancang terhadap kualitas pembelajaran, serta menilai apakah tujuan penelitian telah tercapai.</w:t>
      </w:r>
    </w:p>
    <w:p w14:paraId="2E86598C" w14:textId="69D427A4" w:rsidR="00EE03A1" w:rsidRPr="00EE03A1" w:rsidRDefault="00EE03A1" w:rsidP="00EE03A1">
      <w:pPr>
        <w:pStyle w:val="ListParagraph"/>
      </w:pPr>
      <w:r w:rsidRPr="00EE03A1">
        <w:t xml:space="preserve">Selain merangkum hasil, kami juga mengidentifikasi keterbatasan penelitian yang mungkin memengaruhi hasil, seperti batasan metodologi, sampel </w:t>
      </w:r>
      <w:r w:rsidR="0027413B">
        <w:t>pengguna</w:t>
      </w:r>
      <w:r w:rsidRPr="00EE03A1">
        <w:t xml:space="preserve">, atau kendala teknis. Dengan memahami keterbatasan ini, kami dapat memberikan saran konkret untuk pengembangan dan penelitian lanjutan. Saran-saran ini mencakup perbaikan elemen </w:t>
      </w:r>
      <w:r w:rsidR="00FB7BCA" w:rsidRPr="00FB7BCA">
        <w:rPr>
          <w:i/>
          <w:iCs/>
        </w:rPr>
        <w:t>gamification</w:t>
      </w:r>
      <w:r w:rsidRPr="00EE03A1">
        <w:t xml:space="preserve"> yang memerlukan penyempurnaan, penyesuaian strategi implementasi, atau rekomendasi untuk menguji model pada skala yang lebih luas atau dengan variasi kelompok </w:t>
      </w:r>
      <w:r w:rsidR="0027413B">
        <w:t>pengguna</w:t>
      </w:r>
      <w:r w:rsidRPr="00EE03A1">
        <w:t>.</w:t>
      </w:r>
    </w:p>
    <w:p w14:paraId="77C50391" w14:textId="46229E0E" w:rsidR="00135D0A" w:rsidRDefault="00EE03A1" w:rsidP="00BD29F8">
      <w:pPr>
        <w:pStyle w:val="ListParagraph"/>
      </w:pPr>
      <w:r w:rsidRPr="00EE03A1">
        <w:t xml:space="preserve">Hasil yang diharapkan dari tahap ini adalah kesimpulan yang ringkas dan jelas tentang efektivitas solusi yang telah dikembangkan, disertai saran-saran yang bermanfaat bagi peneliti selanjutnya. Saran yang diberikan harus dapat membantu dalam mengatasi kekurangan yang ditemukan dan mengarahkan pada pengembangan model yang lebih </w:t>
      </w:r>
      <w:r w:rsidR="002B3D46" w:rsidRPr="002B3D46">
        <w:rPr>
          <w:i/>
          <w:iCs/>
        </w:rPr>
        <w:t>adaptive</w:t>
      </w:r>
      <w:r w:rsidRPr="00EE03A1">
        <w:t xml:space="preserve"> dan efisien di masa depan. Tahap ini juga memastikan bahwa penelitian memberikan kontribusi nyata dalam bidang pendidikan, khususnya dalam penerapan </w:t>
      </w:r>
      <w:r w:rsidR="00FB7BCA" w:rsidRPr="00FB7BCA">
        <w:rPr>
          <w:i/>
          <w:iCs/>
        </w:rPr>
        <w:t>gamification</w:t>
      </w:r>
      <w:r w:rsidRPr="00EE03A1">
        <w:t xml:space="preserve"> yang seimbang dan efektif.</w:t>
      </w:r>
    </w:p>
    <w:p w14:paraId="14D86ABB" w14:textId="709E9537" w:rsidR="00EB7BDC" w:rsidRDefault="00EB7BDC" w:rsidP="009576D4">
      <w:pPr>
        <w:pStyle w:val="Heading2"/>
        <w:spacing w:line="480" w:lineRule="auto"/>
      </w:pPr>
      <w:bookmarkStart w:id="41" w:name="_Toc195504858"/>
      <w:r>
        <w:t>Analisis Metode</w:t>
      </w:r>
      <w:bookmarkEnd w:id="41"/>
    </w:p>
    <w:p w14:paraId="669DC256" w14:textId="4D88748C" w:rsidR="00EB7BDC" w:rsidRPr="00F77ACD" w:rsidRDefault="00EB7BDC" w:rsidP="009576D4">
      <w:pPr>
        <w:rPr>
          <w:kern w:val="0"/>
        </w:rPr>
      </w:pPr>
      <w:r w:rsidRPr="00EB7BDC">
        <w:rPr>
          <w:kern w:val="0"/>
        </w:rPr>
        <w:t xml:space="preserve">Pada </w:t>
      </w:r>
      <w:r w:rsidR="00F17FA4">
        <w:rPr>
          <w:kern w:val="0"/>
        </w:rPr>
        <w:t>s</w:t>
      </w:r>
      <w:r w:rsidRPr="00EB7BDC">
        <w:rPr>
          <w:kern w:val="0"/>
        </w:rPr>
        <w:t>ubbab ini membahas membahas mengenai analisis metode yang digunakan dalam penelitian ini.</w:t>
      </w:r>
    </w:p>
    <w:p w14:paraId="40A19779" w14:textId="4A633E96" w:rsidR="0007671A" w:rsidRPr="00F77ACD" w:rsidRDefault="0007671A" w:rsidP="009576D4">
      <w:pPr>
        <w:pStyle w:val="Heading3"/>
        <w:spacing w:line="480" w:lineRule="auto"/>
        <w:rPr>
          <w:color w:val="auto"/>
        </w:rPr>
      </w:pPr>
      <w:bookmarkStart w:id="42" w:name="_Toc195504859"/>
      <w:r w:rsidRPr="00F77ACD">
        <w:rPr>
          <w:color w:val="auto"/>
        </w:rPr>
        <w:t xml:space="preserve">Analisis </w:t>
      </w:r>
      <w:r w:rsidR="00FB7BCA" w:rsidRPr="00F77ACD">
        <w:rPr>
          <w:color w:val="auto"/>
        </w:rPr>
        <w:t>Gamification</w:t>
      </w:r>
      <w:bookmarkEnd w:id="42"/>
    </w:p>
    <w:p w14:paraId="598A0A0A" w14:textId="5985CF6C" w:rsidR="00255DD4" w:rsidRDefault="00255DD4" w:rsidP="009576D4">
      <w:r>
        <w:t xml:space="preserve">Pemilihan </w:t>
      </w:r>
      <w:r w:rsidR="00FB7BCA" w:rsidRPr="00FB7BCA">
        <w:rPr>
          <w:i/>
          <w:iCs/>
        </w:rPr>
        <w:t>gamification</w:t>
      </w:r>
      <w:r>
        <w:t xml:space="preserve"> pada penelitian ini didasarkan pada kemampuan dari metode ini untuk meningkatkan motivasi, keterlibatan, dan efektivitas pembelajaran melalui </w:t>
      </w:r>
      <w:r w:rsidR="0027413B">
        <w:t>pengguna</w:t>
      </w:r>
      <w:r>
        <w:t xml:space="preserve">an elemen permainan yang interaktif. Dalam konteks edukasi, pendekatan ini membantu menciptakan lingkungan belajar yang menyenangkan dan menantang, sehingga mendorong pembelajar untuk lebih aktif dan terlibat. </w:t>
      </w:r>
      <w:r w:rsidR="00FB7BCA" w:rsidRPr="00FB7BCA">
        <w:rPr>
          <w:i/>
          <w:iCs/>
        </w:rPr>
        <w:t>Gamification</w:t>
      </w:r>
      <w:r>
        <w:t xml:space="preserve"> juga memungkinkan personalisasi pembelajaran dengan menyesuaikan tingkat kesulitan berdasarkan kemampuan individu, yang pada akhirnya meningkatkan pemahaman dan retensi materi</w:t>
      </w:r>
      <w:r w:rsidR="00C91330">
        <w:t xml:space="preserve"> </w:t>
      </w:r>
      <w:r w:rsidR="00C91330">
        <w:fldChar w:fldCharType="begin" w:fldLock="1"/>
      </w:r>
      <w:r w:rsidR="00D741C8">
        <w:instrText>ADDIN CSL_CITATION {"citationItems":[{"id":"ITEM-1","itemData":{"abstract":"Today's schools face major problems around student motivation and engagement. Gamification, or the incorporation of game elements into non-game settings, provides an opportunity to help schools solve these difficult problems. However, if gamification is to be of use to schools, we must better understand what gamification is, how it functions, and why it might be useful. This article addresses all three questions – what, how, and why bother? – while exploring both the potential benefits and pitfalls of gamification.","author":[{"dropping-particle":"","family":"Lee","given":"Joey J Columbia University","non-dropping-particle":"","parse-names":false,"suffix":""},{"dropping-particle":"","family":"Hammer","given":"Jessica Columbia University","non-dropping-particle":"","parse-names":false,"suffix":""}],"container-title":"Academic Exchange Quarterly","id":"ITEM-1","issue":"2","issued":{"date-parts":[["2011"]]},"page":"1-5","title":"Gamification in Education: What, How, Why Bother?","type":"article-journal","volume":"15"},"uris":["http://www.mendeley.com/documents/?uuid=e481c5e7-6d3f-4e03-b745-87ad774224c2"]}],"mendeley":{"formattedCitation":"[65]","plainTextFormattedCitation":"[65]","previouslyFormattedCitation":"[64]"},"properties":{"noteIndex":0},"schema":"https://github.com/citation-style-language/schema/raw/master/csl-citation.json"}</w:instrText>
      </w:r>
      <w:r w:rsidR="00C91330">
        <w:fldChar w:fldCharType="separate"/>
      </w:r>
      <w:r w:rsidR="00D741C8" w:rsidRPr="00D741C8">
        <w:rPr>
          <w:noProof/>
        </w:rPr>
        <w:t>[65]</w:t>
      </w:r>
      <w:r w:rsidR="00C91330">
        <w:fldChar w:fldCharType="end"/>
      </w:r>
      <w:r>
        <w:t xml:space="preserve">. </w:t>
      </w:r>
    </w:p>
    <w:p w14:paraId="69B5ACC3" w14:textId="7C21A18C" w:rsidR="003E3DC9" w:rsidRDefault="003E3DC9">
      <w:pPr>
        <w:pStyle w:val="ListParagraph"/>
        <w:numPr>
          <w:ilvl w:val="2"/>
          <w:numId w:val="7"/>
        </w:numPr>
        <w:tabs>
          <w:tab w:val="num" w:pos="1800"/>
        </w:tabs>
        <w:ind w:left="810"/>
      </w:pPr>
      <w:r>
        <w:t>Pendekatan Berbasis Motivational Design</w:t>
      </w:r>
    </w:p>
    <w:p w14:paraId="7B6CE77D" w14:textId="49221315" w:rsidR="009F1502" w:rsidRPr="009F1502" w:rsidRDefault="003E3DC9">
      <w:pPr>
        <w:pStyle w:val="ListParagraph"/>
        <w:numPr>
          <w:ilvl w:val="0"/>
          <w:numId w:val="19"/>
        </w:numPr>
      </w:pPr>
      <w:r w:rsidRPr="003E3DC9">
        <w:t xml:space="preserve">Pendekatan ini memusatkan perhatian pada bagaimana elemen </w:t>
      </w:r>
      <w:r w:rsidR="00AC79E9" w:rsidRPr="00AC79E9">
        <w:rPr>
          <w:i/>
          <w:iCs/>
        </w:rPr>
        <w:t>gamification</w:t>
      </w:r>
      <w:r w:rsidRPr="003E3DC9">
        <w:t xml:space="preserve"> memotivasi </w:t>
      </w:r>
      <w:r w:rsidR="0027413B">
        <w:t>pengguna</w:t>
      </w:r>
      <w:r w:rsidRPr="003E3DC9">
        <w:t xml:space="preserve"> untuk mencapai tujuan belajar. Dengan memanfaatkan Self-Determination</w:t>
      </w:r>
      <w:r w:rsidRPr="003E3DC9">
        <w:rPr>
          <w:b/>
          <w:bCs/>
        </w:rPr>
        <w:t xml:space="preserve"> </w:t>
      </w:r>
      <w:r w:rsidRPr="003E3DC9">
        <w:t xml:space="preserve">Theory (SDT), elemen </w:t>
      </w:r>
      <w:r w:rsidR="00AC79E9" w:rsidRPr="00AC79E9">
        <w:rPr>
          <w:i/>
          <w:iCs/>
        </w:rPr>
        <w:t>gamification</w:t>
      </w:r>
      <w:r w:rsidRPr="003E3DC9">
        <w:t xml:space="preserve"> dirancang untuk memenuhi tiga kebutuhan psikologis dasar:</w:t>
      </w:r>
    </w:p>
    <w:p w14:paraId="758064AC" w14:textId="11149552" w:rsidR="009F1502" w:rsidRPr="009F1502" w:rsidRDefault="003E3DC9">
      <w:pPr>
        <w:pStyle w:val="ListParagraph"/>
        <w:numPr>
          <w:ilvl w:val="0"/>
          <w:numId w:val="19"/>
        </w:numPr>
      </w:pPr>
      <w:r w:rsidRPr="009F1502">
        <w:t xml:space="preserve">Autonomy: Memberikan kebebasan kepada </w:t>
      </w:r>
      <w:r w:rsidR="0027413B">
        <w:t>pengguna</w:t>
      </w:r>
      <w:r w:rsidRPr="009F1502">
        <w:t xml:space="preserve"> untuk memilih jalur belajar, seperti memilih tantangan atau </w:t>
      </w:r>
      <w:r w:rsidR="00967504" w:rsidRPr="00967504">
        <w:rPr>
          <w:i/>
          <w:iCs/>
        </w:rPr>
        <w:t>level</w:t>
      </w:r>
      <w:r w:rsidRPr="009F1502">
        <w:t xml:space="preserve"> yang sesuai.</w:t>
      </w:r>
    </w:p>
    <w:p w14:paraId="0D84B54C" w14:textId="0E398C21" w:rsidR="009F1502" w:rsidRPr="009F1502" w:rsidRDefault="003E3DC9">
      <w:pPr>
        <w:pStyle w:val="ListParagraph"/>
        <w:numPr>
          <w:ilvl w:val="0"/>
          <w:numId w:val="19"/>
        </w:numPr>
      </w:pPr>
      <w:r w:rsidRPr="009F1502">
        <w:t xml:space="preserve">Competence: Meningkatkan rasa pencapaian melalui </w:t>
      </w:r>
      <w:r w:rsidR="00EB4EAD" w:rsidRPr="00EB4EAD">
        <w:rPr>
          <w:i/>
          <w:iCs/>
        </w:rPr>
        <w:t>feedback</w:t>
      </w:r>
      <w:r w:rsidRPr="009F1502">
        <w:t xml:space="preserve"> instan, </w:t>
      </w:r>
      <w:r w:rsidR="00967504" w:rsidRPr="00967504">
        <w:rPr>
          <w:i/>
          <w:iCs/>
        </w:rPr>
        <w:t>level</w:t>
      </w:r>
      <w:r w:rsidRPr="009F1502">
        <w:t xml:space="preserve">, dan </w:t>
      </w:r>
      <w:r w:rsidR="00967504" w:rsidRPr="00967504">
        <w:rPr>
          <w:i/>
          <w:iCs/>
        </w:rPr>
        <w:t>progress bar</w:t>
      </w:r>
      <w:r w:rsidRPr="009F1502">
        <w:t>.</w:t>
      </w:r>
    </w:p>
    <w:p w14:paraId="39CA5AAA" w14:textId="33632D88" w:rsidR="003E3DC9" w:rsidRPr="009F1502" w:rsidRDefault="003E3DC9">
      <w:pPr>
        <w:pStyle w:val="ListParagraph"/>
        <w:numPr>
          <w:ilvl w:val="0"/>
          <w:numId w:val="19"/>
        </w:numPr>
      </w:pPr>
      <w:r w:rsidRPr="009F1502">
        <w:t xml:space="preserve">Relatedness: Membentuk koneksi sosial melalui aktivitas kolaboratif, </w:t>
      </w:r>
      <w:r w:rsidR="00967504" w:rsidRPr="00967504">
        <w:rPr>
          <w:i/>
          <w:iCs/>
        </w:rPr>
        <w:t>leaderboard</w:t>
      </w:r>
      <w:r w:rsidRPr="009F1502">
        <w:t xml:space="preserve"> kelompok, atau diskusi berbasis game.</w:t>
      </w:r>
    </w:p>
    <w:p w14:paraId="099E70CA" w14:textId="017DE6D6" w:rsidR="003E3DC9" w:rsidRDefault="003E3DC9" w:rsidP="009F1502">
      <w:pPr>
        <w:pStyle w:val="ListParagraph"/>
        <w:ind w:left="810"/>
      </w:pPr>
      <w:r w:rsidRPr="003E3DC9">
        <w:t xml:space="preserve">Dalam progressive learning, pendekatan ini memastikan bahwa elemen seperti </w:t>
      </w:r>
      <w:r w:rsidR="00967504" w:rsidRPr="00967504">
        <w:rPr>
          <w:i/>
          <w:iCs/>
        </w:rPr>
        <w:t>level</w:t>
      </w:r>
      <w:r w:rsidRPr="003E3DC9">
        <w:t xml:space="preserve"> dan poin memberikan motivasi bertahap, sementara </w:t>
      </w:r>
      <w:r w:rsidR="00EB4EAD" w:rsidRPr="00EB4EAD">
        <w:rPr>
          <w:i/>
          <w:iCs/>
        </w:rPr>
        <w:t xml:space="preserve">serious games </w:t>
      </w:r>
      <w:r w:rsidRPr="003E3DC9">
        <w:t>mendukung penguasaan materi dengan memberikan tantangan yang relevan dan menarik.</w:t>
      </w:r>
    </w:p>
    <w:p w14:paraId="42F194D1" w14:textId="0B37896F" w:rsidR="00F6689C" w:rsidRDefault="009F1502">
      <w:pPr>
        <w:pStyle w:val="ListParagraph"/>
        <w:numPr>
          <w:ilvl w:val="2"/>
          <w:numId w:val="7"/>
        </w:numPr>
        <w:tabs>
          <w:tab w:val="num" w:pos="1800"/>
        </w:tabs>
        <w:ind w:left="810"/>
      </w:pPr>
      <w:r w:rsidRPr="009F1502">
        <w:t>Pendekatan</w:t>
      </w:r>
      <w:r w:rsidR="00F6689C">
        <w:t xml:space="preserve"> </w:t>
      </w:r>
      <w:r w:rsidR="00F6689C" w:rsidRPr="00F6689C">
        <w:t>(</w:t>
      </w:r>
      <w:r w:rsidR="00F6689C" w:rsidRPr="00E524B2">
        <w:rPr>
          <w:i/>
          <w:iCs/>
        </w:rPr>
        <w:t>MDA Framework</w:t>
      </w:r>
      <w:r w:rsidR="00F6689C" w:rsidRPr="00F6689C">
        <w:t>)</w:t>
      </w:r>
    </w:p>
    <w:p w14:paraId="43F50C34" w14:textId="6F27E545" w:rsidR="00F6689C" w:rsidRDefault="00F6689C" w:rsidP="00F6689C">
      <w:pPr>
        <w:pStyle w:val="ListParagraph"/>
        <w:ind w:left="810"/>
      </w:pPr>
      <w:r w:rsidRPr="00F6689C">
        <w:t xml:space="preserve">Dalam </w:t>
      </w:r>
      <w:r w:rsidRPr="00E524B2">
        <w:rPr>
          <w:i/>
          <w:iCs/>
        </w:rPr>
        <w:t>progressive learning</w:t>
      </w:r>
      <w:r w:rsidRPr="00F6689C">
        <w:t xml:space="preserve">, mechanics seperti sistem </w:t>
      </w:r>
      <w:r w:rsidRPr="00E524B2">
        <w:rPr>
          <w:i/>
          <w:iCs/>
        </w:rPr>
        <w:t>conditional access</w:t>
      </w:r>
      <w:r w:rsidRPr="00F6689C">
        <w:t xml:space="preserve"> dapat digunakan untuk memastikan </w:t>
      </w:r>
      <w:r w:rsidR="0027413B">
        <w:t>pengguna</w:t>
      </w:r>
      <w:r w:rsidRPr="00F6689C">
        <w:t xml:space="preserve"> hanya mengakses materi berikutnya setelah menyelesaikan materi sebelumnya. Dalam </w:t>
      </w:r>
      <w:r w:rsidRPr="00E524B2">
        <w:rPr>
          <w:i/>
          <w:iCs/>
        </w:rPr>
        <w:t>serious games</w:t>
      </w:r>
      <w:r w:rsidRPr="00F6689C">
        <w:t xml:space="preserve">, dinamika seperti waktu terbatas atau teka-teki berbasis </w:t>
      </w:r>
      <w:r w:rsidR="00967504" w:rsidRPr="00967504">
        <w:rPr>
          <w:i/>
          <w:iCs/>
        </w:rPr>
        <w:t>level</w:t>
      </w:r>
      <w:r w:rsidRPr="00F6689C">
        <w:t xml:space="preserve"> dapat menciptakan rasa keterlibatan yang mendalam.</w:t>
      </w:r>
    </w:p>
    <w:p w14:paraId="50500BDC" w14:textId="2DA65ADE" w:rsidR="00F6689C" w:rsidRPr="00F6689C" w:rsidRDefault="00F6689C" w:rsidP="00F6689C">
      <w:pPr>
        <w:pStyle w:val="ListParagraph"/>
        <w:ind w:left="810"/>
      </w:pPr>
      <w:r w:rsidRPr="00F6689C">
        <w:t xml:space="preserve">Pendekatan ini membagi desain </w:t>
      </w:r>
      <w:r w:rsidR="00AC79E9" w:rsidRPr="00AC79E9">
        <w:rPr>
          <w:i/>
          <w:iCs/>
        </w:rPr>
        <w:t>gamification</w:t>
      </w:r>
      <w:r w:rsidRPr="00F6689C">
        <w:t xml:space="preserve"> menjadi tiga aspek:</w:t>
      </w:r>
    </w:p>
    <w:p w14:paraId="5715E2F5" w14:textId="7B7B77DE" w:rsidR="00F6689C" w:rsidRPr="00F6689C" w:rsidRDefault="00F6689C">
      <w:pPr>
        <w:pStyle w:val="ListParagraph"/>
        <w:numPr>
          <w:ilvl w:val="0"/>
          <w:numId w:val="20"/>
        </w:numPr>
      </w:pPr>
      <w:r w:rsidRPr="00F6689C">
        <w:t xml:space="preserve">Mechanics: Aturan dasar </w:t>
      </w:r>
      <w:r w:rsidR="00AC79E9" w:rsidRPr="00AC79E9">
        <w:rPr>
          <w:i/>
          <w:iCs/>
        </w:rPr>
        <w:t>gamification</w:t>
      </w:r>
      <w:r w:rsidRPr="00F6689C">
        <w:t xml:space="preserve">, seperti bagaimana </w:t>
      </w:r>
      <w:r w:rsidR="0027413B">
        <w:t>pengguna</w:t>
      </w:r>
      <w:r w:rsidRPr="00F6689C">
        <w:t xml:space="preserve"> mendapatkan poin, naik </w:t>
      </w:r>
      <w:r w:rsidR="00967504" w:rsidRPr="00967504">
        <w:rPr>
          <w:i/>
          <w:iCs/>
        </w:rPr>
        <w:t>level</w:t>
      </w:r>
      <w:r w:rsidRPr="00F6689C">
        <w:t xml:space="preserve">, atau membuka </w:t>
      </w:r>
      <w:r w:rsidR="00967504" w:rsidRPr="00967504">
        <w:rPr>
          <w:i/>
          <w:iCs/>
        </w:rPr>
        <w:t>badge</w:t>
      </w:r>
      <w:r w:rsidRPr="00F6689C">
        <w:t>.</w:t>
      </w:r>
    </w:p>
    <w:p w14:paraId="57B576EF" w14:textId="47E7B282" w:rsidR="00F6689C" w:rsidRPr="00F6689C" w:rsidRDefault="00F6689C">
      <w:pPr>
        <w:pStyle w:val="ListParagraph"/>
        <w:numPr>
          <w:ilvl w:val="0"/>
          <w:numId w:val="20"/>
        </w:numPr>
      </w:pPr>
      <w:r w:rsidRPr="00F6689C">
        <w:t xml:space="preserve">Dynamics: Cara interaksi elemen mekanik memengaruhi pengalaman </w:t>
      </w:r>
      <w:r w:rsidR="0027413B">
        <w:t>pengguna</w:t>
      </w:r>
      <w:r w:rsidRPr="00F6689C">
        <w:t xml:space="preserve">, misalnya tantangan bertahap yang disesuaikan dengan performa </w:t>
      </w:r>
      <w:r w:rsidR="0027413B">
        <w:t>pengguna</w:t>
      </w:r>
      <w:r w:rsidRPr="00F6689C">
        <w:t>.</w:t>
      </w:r>
    </w:p>
    <w:p w14:paraId="52DA20CA" w14:textId="132E6772" w:rsidR="00F6689C" w:rsidRDefault="00F6689C">
      <w:pPr>
        <w:pStyle w:val="ListParagraph"/>
        <w:numPr>
          <w:ilvl w:val="0"/>
          <w:numId w:val="20"/>
        </w:numPr>
      </w:pPr>
      <w:r w:rsidRPr="00F6689C">
        <w:t xml:space="preserve">Aesthetics: Pengalaman emosional yang dirasakan </w:t>
      </w:r>
      <w:r w:rsidR="0027413B">
        <w:t>pengguna</w:t>
      </w:r>
      <w:r w:rsidRPr="00F6689C">
        <w:t>, seperti rasa pencapaian, tantangan, atau kompetisi.</w:t>
      </w:r>
    </w:p>
    <w:p w14:paraId="5630D0A2" w14:textId="43BD6190" w:rsidR="00F6689C" w:rsidRDefault="00F6689C">
      <w:pPr>
        <w:pStyle w:val="ListParagraph"/>
        <w:numPr>
          <w:ilvl w:val="2"/>
          <w:numId w:val="7"/>
        </w:numPr>
        <w:tabs>
          <w:tab w:val="num" w:pos="1800"/>
        </w:tabs>
        <w:ind w:left="810"/>
      </w:pPr>
      <w:r>
        <w:t>Pendekatan</w:t>
      </w:r>
      <w:r w:rsidR="00DD6558">
        <w:t xml:space="preserve"> </w:t>
      </w:r>
      <w:r w:rsidR="00DD6558" w:rsidRPr="00DD6558">
        <w:t>Personal dan Adaptif (</w:t>
      </w:r>
      <w:r w:rsidR="00DD6558" w:rsidRPr="00E524B2">
        <w:rPr>
          <w:i/>
          <w:iCs/>
        </w:rPr>
        <w:t>Adaptive Gamification</w:t>
      </w:r>
      <w:r w:rsidR="00DD6558" w:rsidRPr="00DD6558">
        <w:t>)</w:t>
      </w:r>
    </w:p>
    <w:p w14:paraId="3270226F" w14:textId="7C4548A8" w:rsidR="00FD43AC" w:rsidRPr="00DD6558" w:rsidRDefault="00FD43AC" w:rsidP="00FD43AC">
      <w:pPr>
        <w:pStyle w:val="ListParagraph"/>
        <w:ind w:left="810"/>
      </w:pPr>
      <w:r w:rsidRPr="00DD6558">
        <w:t xml:space="preserve">Pendekatan ini menyesuaikan elemen </w:t>
      </w:r>
      <w:r w:rsidR="00AC79E9" w:rsidRPr="00AC79E9">
        <w:rPr>
          <w:i/>
          <w:iCs/>
        </w:rPr>
        <w:t>gamification</w:t>
      </w:r>
      <w:r w:rsidRPr="00DD6558">
        <w:t xml:space="preserve"> berdasarkan preferensi, tingkat keterampilan, dan progres individu. </w:t>
      </w:r>
      <w:r w:rsidRPr="00E524B2">
        <w:rPr>
          <w:i/>
          <w:iCs/>
        </w:rPr>
        <w:t>Adaptive Gamification</w:t>
      </w:r>
      <w:r w:rsidRPr="00DD6558">
        <w:t xml:space="preserve"> menggunakan data analitik untuk memberikan pengalaman personal, seperti:</w:t>
      </w:r>
    </w:p>
    <w:p w14:paraId="12E5BE30" w14:textId="0DD98498" w:rsidR="00FD43AC" w:rsidRPr="00DD6558" w:rsidRDefault="00FD43AC">
      <w:pPr>
        <w:pStyle w:val="ListParagraph"/>
        <w:numPr>
          <w:ilvl w:val="0"/>
          <w:numId w:val="21"/>
        </w:numPr>
      </w:pPr>
      <w:r w:rsidRPr="00DD6558">
        <w:t xml:space="preserve">Menyesuaikan tingkat kesulitan tantangan dalam game berdasarkan performa </w:t>
      </w:r>
      <w:r w:rsidR="0027413B">
        <w:t>pengguna</w:t>
      </w:r>
      <w:r w:rsidRPr="00DD6558">
        <w:t>.</w:t>
      </w:r>
    </w:p>
    <w:p w14:paraId="12BE0451" w14:textId="77777777" w:rsidR="00FD43AC" w:rsidRPr="00DD6558" w:rsidRDefault="00FD43AC">
      <w:pPr>
        <w:pStyle w:val="ListParagraph"/>
        <w:numPr>
          <w:ilvl w:val="0"/>
          <w:numId w:val="21"/>
        </w:numPr>
      </w:pPr>
      <w:r w:rsidRPr="00DD6558">
        <w:t>Memberikan reward yang relevan dengan preferensi individu, sehingga lebih bermakna.</w:t>
      </w:r>
    </w:p>
    <w:p w14:paraId="31B61C80" w14:textId="2F351F63" w:rsidR="00FD43AC" w:rsidRDefault="00FD43AC" w:rsidP="00FD43AC">
      <w:pPr>
        <w:pStyle w:val="ListParagraph"/>
        <w:ind w:left="810"/>
      </w:pPr>
      <w:r w:rsidRPr="00DD6558">
        <w:t xml:space="preserve">Dalam </w:t>
      </w:r>
      <w:r w:rsidRPr="00070067">
        <w:rPr>
          <w:i/>
          <w:iCs/>
        </w:rPr>
        <w:t>progressive learning</w:t>
      </w:r>
      <w:r w:rsidRPr="00DD6558">
        <w:t xml:space="preserve">, elemen adaptif memastikan </w:t>
      </w:r>
      <w:r w:rsidR="0027413B">
        <w:t>pengguna</w:t>
      </w:r>
      <w:r w:rsidRPr="00DD6558">
        <w:t xml:space="preserve"> tidak merasa kewalahan dengan materi yang terlalu sulit atau bosan dengan materi yang terlalu mudah. Dalam </w:t>
      </w:r>
      <w:r w:rsidRPr="00E524B2">
        <w:rPr>
          <w:i/>
          <w:iCs/>
        </w:rPr>
        <w:t>serious games</w:t>
      </w:r>
      <w:r w:rsidRPr="00DD6558">
        <w:t xml:space="preserve">, ini memungkinkan penciptaan </w:t>
      </w:r>
      <w:r w:rsidRPr="00E524B2">
        <w:rPr>
          <w:i/>
          <w:iCs/>
        </w:rPr>
        <w:t>game</w:t>
      </w:r>
      <w:r w:rsidRPr="00DD6558">
        <w:t xml:space="preserve"> yang fleksibel dengan skenario yang berubah sesuai progres pemain.</w:t>
      </w:r>
    </w:p>
    <w:p w14:paraId="0CA6C5FC" w14:textId="5399F7D4" w:rsidR="00DD6558" w:rsidRPr="00E524B2" w:rsidRDefault="00FD43AC">
      <w:pPr>
        <w:pStyle w:val="ListParagraph"/>
        <w:numPr>
          <w:ilvl w:val="2"/>
          <w:numId w:val="7"/>
        </w:numPr>
        <w:tabs>
          <w:tab w:val="num" w:pos="1800"/>
        </w:tabs>
        <w:ind w:left="810"/>
        <w:rPr>
          <w:i/>
          <w:iCs/>
        </w:rPr>
      </w:pPr>
      <w:r>
        <w:t xml:space="preserve">Pendekatan </w:t>
      </w:r>
      <w:r w:rsidRPr="00E524B2">
        <w:rPr>
          <w:i/>
          <w:iCs/>
        </w:rPr>
        <w:t>Gameful Design</w:t>
      </w:r>
    </w:p>
    <w:p w14:paraId="3A493813" w14:textId="77777777" w:rsidR="00B44A90" w:rsidRPr="00FD43AC" w:rsidRDefault="00B44A90" w:rsidP="00B44A90">
      <w:pPr>
        <w:pStyle w:val="ListParagraph"/>
        <w:ind w:left="810"/>
      </w:pPr>
      <w:r w:rsidRPr="00FD43AC">
        <w:t>Pendekatan ini mengintegrasikan elemen-elemen permainan ke dalam sistem pembelajaran dengan tujuan menciptakan pengalaman yang mirip dengan bermain game. Elemen seperti cerita (narrative), tantangan, dan eksplorasi digunakan untuk membuat pembelajaran lebih menarik.</w:t>
      </w:r>
    </w:p>
    <w:p w14:paraId="25F9031A" w14:textId="776B35EC" w:rsidR="00B44A90" w:rsidRPr="00FD43AC" w:rsidRDefault="00B44A90">
      <w:pPr>
        <w:pStyle w:val="ListParagraph"/>
        <w:numPr>
          <w:ilvl w:val="0"/>
          <w:numId w:val="22"/>
        </w:numPr>
      </w:pPr>
      <w:r w:rsidRPr="00FD43AC">
        <w:t xml:space="preserve">Dalam </w:t>
      </w:r>
      <w:r w:rsidRPr="00070067">
        <w:rPr>
          <w:i/>
          <w:iCs/>
        </w:rPr>
        <w:t>progressive learning</w:t>
      </w:r>
      <w:r w:rsidRPr="00FD43AC">
        <w:t xml:space="preserve">, pendekatan ini dapat digunakan dengan menyusun perjalanan belajar seperti petualangan, di mana </w:t>
      </w:r>
      <w:r w:rsidR="0027413B">
        <w:t>pengguna</w:t>
      </w:r>
      <w:r w:rsidRPr="00FD43AC">
        <w:t xml:space="preserve"> harus menyelesaikan misi sebelum melanjutkan ke tahap berikutnya.</w:t>
      </w:r>
    </w:p>
    <w:p w14:paraId="3F0191F5" w14:textId="1C7F7EB7" w:rsidR="00B44A90" w:rsidRDefault="00B44A90">
      <w:pPr>
        <w:pStyle w:val="ListParagraph"/>
        <w:numPr>
          <w:ilvl w:val="0"/>
          <w:numId w:val="22"/>
        </w:numPr>
      </w:pPr>
      <w:r w:rsidRPr="00FD43AC">
        <w:t xml:space="preserve">Dalam </w:t>
      </w:r>
      <w:r w:rsidRPr="00070067">
        <w:rPr>
          <w:i/>
          <w:iCs/>
        </w:rPr>
        <w:t>serious games</w:t>
      </w:r>
      <w:r w:rsidRPr="00FD43AC">
        <w:t xml:space="preserve">, cerita atau alur narasi dapat meningkatkan keterlibatan emosional </w:t>
      </w:r>
      <w:r w:rsidR="0027413B">
        <w:t>pengguna</w:t>
      </w:r>
      <w:r w:rsidRPr="00FD43AC">
        <w:t>, yang membantu mereka memahami materi lebih baik.</w:t>
      </w:r>
    </w:p>
    <w:p w14:paraId="574D8F3D" w14:textId="01A37049" w:rsidR="00FD43AC" w:rsidRDefault="00B44A90">
      <w:pPr>
        <w:pStyle w:val="ListParagraph"/>
        <w:numPr>
          <w:ilvl w:val="2"/>
          <w:numId w:val="7"/>
        </w:numPr>
        <w:tabs>
          <w:tab w:val="num" w:pos="1800"/>
        </w:tabs>
        <w:ind w:left="810"/>
      </w:pPr>
      <w:r w:rsidRPr="00B44A90">
        <w:t>Pendekatan Progresif dan Bertahap (</w:t>
      </w:r>
      <w:r w:rsidRPr="00070067">
        <w:rPr>
          <w:i/>
          <w:iCs/>
        </w:rPr>
        <w:t>Progressive Learning</w:t>
      </w:r>
      <w:r w:rsidRPr="00B44A90">
        <w:t>)</w:t>
      </w:r>
    </w:p>
    <w:p w14:paraId="076B4340" w14:textId="71140770" w:rsidR="00B44A90" w:rsidRDefault="00B44A90" w:rsidP="00B44A90">
      <w:pPr>
        <w:pStyle w:val="ListParagraph"/>
        <w:ind w:left="810"/>
      </w:pPr>
      <w:r w:rsidRPr="00B44A90">
        <w:t xml:space="preserve">Pendekatan ini memastikan pembelajaran terjadi secara bertahap, dari yang sederhana hingga yang kompleks. Elemen seperti </w:t>
      </w:r>
      <w:r w:rsidR="00967504" w:rsidRPr="00967504">
        <w:rPr>
          <w:i/>
          <w:iCs/>
        </w:rPr>
        <w:t>level</w:t>
      </w:r>
      <w:r w:rsidRPr="00B44A90">
        <w:t xml:space="preserve">, </w:t>
      </w:r>
      <w:r w:rsidRPr="00070067">
        <w:rPr>
          <w:i/>
          <w:iCs/>
        </w:rPr>
        <w:t>checkpoint</w:t>
      </w:r>
      <w:r w:rsidRPr="00B44A90">
        <w:t xml:space="preserve">, dan milestone digunakan untuk mengatur jalur belajar </w:t>
      </w:r>
      <w:r w:rsidR="0027413B">
        <w:t>pengguna</w:t>
      </w:r>
      <w:r w:rsidRPr="00B44A90">
        <w:t>.</w:t>
      </w:r>
    </w:p>
    <w:p w14:paraId="38FFA4B9" w14:textId="116984FB" w:rsidR="00B44A90" w:rsidRDefault="00B44A90">
      <w:pPr>
        <w:pStyle w:val="ListParagraph"/>
        <w:numPr>
          <w:ilvl w:val="0"/>
          <w:numId w:val="23"/>
        </w:numPr>
      </w:pPr>
      <w:r w:rsidRPr="00B44A90">
        <w:t xml:space="preserve">Dalam </w:t>
      </w:r>
      <w:r w:rsidR="00AC79E9" w:rsidRPr="00AC79E9">
        <w:rPr>
          <w:i/>
          <w:iCs/>
        </w:rPr>
        <w:t>gamification</w:t>
      </w:r>
      <w:r w:rsidRPr="00B44A90">
        <w:t>, setiap tugas atau aktivitas harus dirancang untuk memberikan tantangan bertahap.</w:t>
      </w:r>
    </w:p>
    <w:p w14:paraId="425F2912" w14:textId="77777777" w:rsidR="00B44A90" w:rsidRPr="00B44A90" w:rsidRDefault="00B44A90">
      <w:pPr>
        <w:pStyle w:val="ListParagraph"/>
        <w:numPr>
          <w:ilvl w:val="0"/>
          <w:numId w:val="23"/>
        </w:numPr>
      </w:pPr>
      <w:r w:rsidRPr="00B44A90">
        <w:t>Dalam serious games, tantangan di dalam game mengikuti prinsip ini, misalnya pemain harus memahami konsep dasar sebelum menghadapi skenario yang lebih sulit.</w:t>
      </w:r>
    </w:p>
    <w:p w14:paraId="0B2AE3A1" w14:textId="2AAC4E20" w:rsidR="00B44A90" w:rsidRDefault="00B44A90" w:rsidP="00B44A90">
      <w:pPr>
        <w:pStyle w:val="ListParagraph"/>
        <w:ind w:left="810"/>
      </w:pPr>
      <w:r w:rsidRPr="00B44A90">
        <w:t xml:space="preserve">Pendekatan ini memastikan </w:t>
      </w:r>
      <w:r w:rsidR="0027413B">
        <w:t>pengguna</w:t>
      </w:r>
      <w:r w:rsidRPr="00B44A90">
        <w:t xml:space="preserve"> tidak hanya terfokus pada reward, tetapi juga memahami materi sebelum melanjutkan ke tahap berikutnya.</w:t>
      </w:r>
    </w:p>
    <w:p w14:paraId="3F84EC48" w14:textId="051EF77C" w:rsidR="00B44A90" w:rsidRDefault="00B44A90">
      <w:pPr>
        <w:pStyle w:val="ListParagraph"/>
        <w:numPr>
          <w:ilvl w:val="2"/>
          <w:numId w:val="7"/>
        </w:numPr>
        <w:tabs>
          <w:tab w:val="num" w:pos="1800"/>
        </w:tabs>
        <w:ind w:left="810"/>
      </w:pPr>
      <w:r w:rsidRPr="00B44A90">
        <w:t>Pendekatan Berbasis Tantangan (</w:t>
      </w:r>
      <w:r w:rsidRPr="00070067">
        <w:rPr>
          <w:i/>
          <w:iCs/>
        </w:rPr>
        <w:t>Challenge-Based Learning</w:t>
      </w:r>
      <w:r w:rsidRPr="00B44A90">
        <w:t>)</w:t>
      </w:r>
    </w:p>
    <w:p w14:paraId="16EB73CD" w14:textId="5EF99266" w:rsidR="00B44A90" w:rsidRDefault="00B44A90" w:rsidP="00B44A90">
      <w:pPr>
        <w:pStyle w:val="ListParagraph"/>
        <w:ind w:left="810"/>
      </w:pPr>
      <w:r w:rsidRPr="00B44A90">
        <w:t xml:space="preserve">Pendekatan ini mendorong </w:t>
      </w:r>
      <w:r w:rsidR="0027413B">
        <w:t>pengguna</w:t>
      </w:r>
      <w:r w:rsidRPr="00B44A90">
        <w:t xml:space="preserve"> untuk memecahkan masalah atau tantangan yang relevan dengan materi pembelajaran. Dalam </w:t>
      </w:r>
      <w:r w:rsidR="00AC79E9" w:rsidRPr="00AC79E9">
        <w:rPr>
          <w:i/>
          <w:iCs/>
        </w:rPr>
        <w:t>gamification</w:t>
      </w:r>
      <w:r w:rsidRPr="00B44A90">
        <w:t xml:space="preserve">, tantangan dirancang agar sesuai dengan </w:t>
      </w:r>
      <w:r w:rsidR="00967504" w:rsidRPr="00967504">
        <w:rPr>
          <w:i/>
          <w:iCs/>
        </w:rPr>
        <w:t>level</w:t>
      </w:r>
      <w:r w:rsidRPr="00B44A90">
        <w:t xml:space="preserve"> </w:t>
      </w:r>
      <w:r w:rsidR="0027413B">
        <w:t>pengguna</w:t>
      </w:r>
      <w:r w:rsidRPr="00B44A90">
        <w:t>, dengan elemen seperti timer atau ranking untuk meningkatkan keterlibatan.</w:t>
      </w:r>
    </w:p>
    <w:p w14:paraId="7E6CFA01" w14:textId="631434A5" w:rsidR="00B44A90" w:rsidRDefault="00B44A90">
      <w:pPr>
        <w:pStyle w:val="ListParagraph"/>
        <w:numPr>
          <w:ilvl w:val="0"/>
          <w:numId w:val="24"/>
        </w:numPr>
      </w:pPr>
      <w:r w:rsidRPr="00B44A90">
        <w:t xml:space="preserve">Dalam progressive learning, tantangan dapat disusun agar meningkat kesulitannya sesuai progres </w:t>
      </w:r>
      <w:r w:rsidR="0027413B">
        <w:t>pengguna</w:t>
      </w:r>
      <w:r w:rsidRPr="00B44A90">
        <w:t>.</w:t>
      </w:r>
    </w:p>
    <w:p w14:paraId="00CC11A4" w14:textId="263C9D58" w:rsidR="00B44A90" w:rsidRPr="00B44A90" w:rsidRDefault="00B44A90">
      <w:pPr>
        <w:pStyle w:val="ListParagraph"/>
        <w:numPr>
          <w:ilvl w:val="0"/>
          <w:numId w:val="24"/>
        </w:numPr>
      </w:pPr>
      <w:r w:rsidRPr="00B44A90">
        <w:t>Dalam serious games, tantangan bisa berbentuk skenario simulasi atau teka-teki yang mencerminkan situasi dunia nyata.</w:t>
      </w:r>
    </w:p>
    <w:p w14:paraId="1FB00B5C" w14:textId="0904E66F" w:rsidR="00255DD4" w:rsidRDefault="00255DD4" w:rsidP="003D4B17">
      <w:r>
        <w:t xml:space="preserve">Selain itu, </w:t>
      </w:r>
      <w:r w:rsidR="00FB7BCA" w:rsidRPr="00FB7BCA">
        <w:rPr>
          <w:i/>
          <w:iCs/>
        </w:rPr>
        <w:t>gamification</w:t>
      </w:r>
      <w:r>
        <w:t xml:space="preserve"> memberikan umpan balik </w:t>
      </w:r>
      <w:r w:rsidRPr="00225859">
        <w:rPr>
          <w:i/>
          <w:iCs/>
        </w:rPr>
        <w:t>real-</w:t>
      </w:r>
      <w:r w:rsidR="00582B36" w:rsidRPr="00582B36">
        <w:rPr>
          <w:i/>
          <w:iCs/>
        </w:rPr>
        <w:t>time</w:t>
      </w:r>
      <w:r>
        <w:t xml:space="preserve"> yang membantu pembelajar untuk segera mengetahui kesalahan mereka dan memperbaikinya. Dengan mengintegrasikan elemen seperti poin, </w:t>
      </w:r>
      <w:r w:rsidR="00967504" w:rsidRPr="00967504">
        <w:rPr>
          <w:i/>
          <w:iCs/>
        </w:rPr>
        <w:t>level</w:t>
      </w:r>
      <w:r>
        <w:t xml:space="preserve">, </w:t>
      </w:r>
      <w:r w:rsidR="00967504" w:rsidRPr="00967504">
        <w:rPr>
          <w:i/>
          <w:iCs/>
        </w:rPr>
        <w:t>leaderboard</w:t>
      </w:r>
      <w:r>
        <w:t xml:space="preserve">, </w:t>
      </w:r>
      <w:r w:rsidR="00582B36" w:rsidRPr="00582B36">
        <w:rPr>
          <w:i/>
          <w:iCs/>
        </w:rPr>
        <w:t>time</w:t>
      </w:r>
      <w:r>
        <w:t xml:space="preserve">, dan </w:t>
      </w:r>
      <w:r w:rsidR="00967504" w:rsidRPr="00967504">
        <w:rPr>
          <w:i/>
          <w:iCs/>
        </w:rPr>
        <w:t>progress bar</w:t>
      </w:r>
      <w:r>
        <w:t xml:space="preserve">, </w:t>
      </w:r>
      <w:r w:rsidR="00FB7BCA" w:rsidRPr="00FB7BCA">
        <w:rPr>
          <w:i/>
          <w:iCs/>
        </w:rPr>
        <w:t>gamification</w:t>
      </w:r>
      <w:r>
        <w:t xml:space="preserve"> menciptakan keseimbangan antara hiburan dan pembelajaran, yang efektif untuk menjaga minat pembelajar dan meningkatkan hasil akademis. Oleh karena itu, </w:t>
      </w:r>
      <w:r w:rsidR="00FB7BCA" w:rsidRPr="00FB7BCA">
        <w:rPr>
          <w:i/>
          <w:iCs/>
        </w:rPr>
        <w:t>gamification</w:t>
      </w:r>
      <w:r>
        <w:t xml:space="preserve"> dipandang sebagai pendekatan inovatif yang dapat mengatasi tantangan dalam pembelajaran tradisional, seperti rendahnya motivasi dan keterlibatan, serta meningkatkan kualitas dan keberlanjutan proses belajar. Adapun berbagai bentuk elemen - elemen </w:t>
      </w:r>
      <w:r w:rsidR="00FB7BCA" w:rsidRPr="00FB7BCA">
        <w:rPr>
          <w:i/>
          <w:iCs/>
        </w:rPr>
        <w:t>gamification</w:t>
      </w:r>
      <w:r>
        <w:t xml:space="preserve"> yang digunakan seperti: </w:t>
      </w:r>
    </w:p>
    <w:p w14:paraId="26CFE8FD" w14:textId="77777777" w:rsidR="00FD3777" w:rsidRDefault="004A64AF" w:rsidP="00F77ACD">
      <w:pPr>
        <w:pStyle w:val="Heading4"/>
        <w:ind w:left="810"/>
        <w:rPr>
          <w:rFonts w:ascii="Times New Roman" w:hAnsi="Times New Roman" w:cs="Times New Roman"/>
          <w:b/>
          <w:bCs/>
          <w:color w:val="auto"/>
        </w:rPr>
      </w:pPr>
      <w:r w:rsidRPr="00FD3777">
        <w:rPr>
          <w:rFonts w:ascii="Times New Roman" w:hAnsi="Times New Roman" w:cs="Times New Roman"/>
          <w:b/>
          <w:bCs/>
          <w:i w:val="0"/>
          <w:iCs w:val="0"/>
          <w:color w:val="auto"/>
        </w:rPr>
        <w:t xml:space="preserve">Analisis </w:t>
      </w:r>
      <w:r w:rsidR="00255DD4" w:rsidRPr="00FD3777">
        <w:rPr>
          <w:rFonts w:ascii="Times New Roman" w:hAnsi="Times New Roman" w:cs="Times New Roman"/>
          <w:b/>
          <w:bCs/>
          <w:i w:val="0"/>
          <w:iCs w:val="0"/>
          <w:color w:val="auto"/>
        </w:rPr>
        <w:t>Poin</w:t>
      </w:r>
    </w:p>
    <w:p w14:paraId="140A6807" w14:textId="0EA9E557" w:rsidR="003D4B17" w:rsidRPr="00FD3777" w:rsidRDefault="003A60B1" w:rsidP="00FD3777">
      <w:pPr>
        <w:pStyle w:val="Heading4"/>
        <w:numPr>
          <w:ilvl w:val="0"/>
          <w:numId w:val="0"/>
        </w:numPr>
        <w:ind w:left="-54"/>
        <w:rPr>
          <w:rFonts w:ascii="Times New Roman" w:hAnsi="Times New Roman" w:cs="Times New Roman"/>
          <w:b/>
          <w:bCs/>
          <w:i w:val="0"/>
          <w:iCs w:val="0"/>
          <w:color w:val="auto"/>
        </w:rPr>
      </w:pPr>
      <w:r w:rsidRPr="00FD3777">
        <w:rPr>
          <w:rFonts w:ascii="Times New Roman" w:hAnsi="Times New Roman" w:cs="Times New Roman"/>
          <w:i w:val="0"/>
          <w:iCs w:val="0"/>
          <w:color w:val="auto"/>
        </w:rPr>
        <w:t xml:space="preserve">Elemen poin dalam gamification memainkan peran penting dalam membangun sistem penghargaan yang mendukung motivasi intrinsik dan ekstrinsik </w:t>
      </w:r>
      <w:r w:rsidR="0027413B" w:rsidRPr="00FD3777">
        <w:rPr>
          <w:rFonts w:ascii="Times New Roman" w:hAnsi="Times New Roman" w:cs="Times New Roman"/>
          <w:i w:val="0"/>
          <w:iCs w:val="0"/>
          <w:color w:val="auto"/>
        </w:rPr>
        <w:t>pengguna</w:t>
      </w:r>
      <w:r w:rsidRPr="00FD3777">
        <w:rPr>
          <w:rFonts w:ascii="Times New Roman" w:hAnsi="Times New Roman" w:cs="Times New Roman"/>
          <w:i w:val="0"/>
          <w:iCs w:val="0"/>
          <w:color w:val="auto"/>
        </w:rPr>
        <w:t xml:space="preserve">. Elemen ini memberikan nilai atau skor sebagai pengakuan atas pencapaian yang diraih oleh </w:t>
      </w:r>
      <w:r w:rsidR="0027413B" w:rsidRPr="00FD3777">
        <w:rPr>
          <w:rFonts w:ascii="Times New Roman" w:hAnsi="Times New Roman" w:cs="Times New Roman"/>
          <w:i w:val="0"/>
          <w:iCs w:val="0"/>
          <w:color w:val="auto"/>
        </w:rPr>
        <w:t>pengguna</w:t>
      </w:r>
      <w:r w:rsidRPr="00FD3777">
        <w:rPr>
          <w:rFonts w:ascii="Times New Roman" w:hAnsi="Times New Roman" w:cs="Times New Roman"/>
          <w:i w:val="0"/>
          <w:iCs w:val="0"/>
          <w:color w:val="auto"/>
        </w:rPr>
        <w:t xml:space="preserve"> selama proses pembelajaran, seperti menyelesaikan tugas, berpartisipasi dalam diskusi, atau berhasil menjawab </w:t>
      </w:r>
      <w:r w:rsidR="005848C3" w:rsidRPr="00FD3777">
        <w:rPr>
          <w:rFonts w:ascii="Times New Roman" w:hAnsi="Times New Roman" w:cs="Times New Roman"/>
          <w:color w:val="auto"/>
        </w:rPr>
        <w:t>quiz</w:t>
      </w:r>
      <w:r w:rsidRPr="00FD3777">
        <w:rPr>
          <w:rFonts w:ascii="Times New Roman" w:hAnsi="Times New Roman" w:cs="Times New Roman"/>
          <w:color w:val="auto"/>
        </w:rPr>
        <w:t xml:space="preserve"> </w:t>
      </w:r>
      <w:r w:rsidRPr="00FD3777">
        <w:rPr>
          <w:rFonts w:ascii="Times New Roman" w:hAnsi="Times New Roman" w:cs="Times New Roman"/>
          <w:i w:val="0"/>
          <w:iCs w:val="0"/>
          <w:color w:val="auto"/>
        </w:rPr>
        <w:t xml:space="preserve">dengan benar. </w:t>
      </w:r>
    </w:p>
    <w:p w14:paraId="52C4136A" w14:textId="7842ADFF" w:rsidR="00FC7896" w:rsidRDefault="003A60B1" w:rsidP="00964056">
      <w:r w:rsidRPr="003A60B1">
        <w:t xml:space="preserve">Poin memberikan bentuk penghargaan langsung yang bersifat konkret. Setiap usaha yang dilakukan, seperti menjawab soal atau menyelesaikan proyek, dihargai dengan poin. Hal ini menciptakan asosiasi positif antara usaha dan hasil, yang dapat mendorong </w:t>
      </w:r>
      <w:r w:rsidR="0027413B">
        <w:t>pengguna</w:t>
      </w:r>
      <w:r w:rsidR="007C6515">
        <w:t xml:space="preserve"> </w:t>
      </w:r>
      <w:r w:rsidRPr="003A60B1">
        <w:t>untuk lebih terlibat dalam aktivitas pembelajaran</w:t>
      </w:r>
      <w:r w:rsidR="00FC7896">
        <w:t xml:space="preserve">. </w:t>
      </w:r>
      <w:r w:rsidR="00FC7896" w:rsidRPr="00FC7896">
        <w:t xml:space="preserve">Sistem poin memungkinkan </w:t>
      </w:r>
      <w:r w:rsidR="0027413B">
        <w:t>pengguna</w:t>
      </w:r>
      <w:r w:rsidR="00FC7896" w:rsidRPr="00FC7896">
        <w:t xml:space="preserve"> untuk memantau kemajuan mereka secara langsung. Dengan melihat poin yang terus bertambah, </w:t>
      </w:r>
      <w:r w:rsidR="0027413B">
        <w:t>pengguna</w:t>
      </w:r>
      <w:r w:rsidR="00FC7896" w:rsidRPr="00FC7896">
        <w:t xml:space="preserve"> dapat menyadari progres yang telah mereka capai. Fitur ini dapat meningkatkan rasa pencapaian dan membantu </w:t>
      </w:r>
      <w:r w:rsidR="0027413B">
        <w:t>pengguna</w:t>
      </w:r>
      <w:r w:rsidR="00FC7896" w:rsidRPr="00FC7896">
        <w:t xml:space="preserve"> merasa lebih percaya diri dalam mengejar target pembelajaran.</w:t>
      </w:r>
    </w:p>
    <w:p w14:paraId="52E0BC8C" w14:textId="4C6EE46D" w:rsidR="00362353" w:rsidRPr="00362353" w:rsidRDefault="00362353">
      <w:pPr>
        <w:pStyle w:val="ListParagraph"/>
        <w:numPr>
          <w:ilvl w:val="0"/>
          <w:numId w:val="14"/>
        </w:numPr>
      </w:pPr>
      <w:r w:rsidRPr="00362353">
        <w:t xml:space="preserve">Motivasi Intrinsik: Poin dapat memotivasi </w:t>
      </w:r>
      <w:r w:rsidR="0027413B">
        <w:t>pengguna</w:t>
      </w:r>
      <w:r w:rsidRPr="00362353">
        <w:t xml:space="preserve"> untuk mencapai tujuan pembelajaran karena mereka merasa tertantang untuk mendapatkan skor lebih tinggi. Ketika poin dipadukan dengan elemen seperti </w:t>
      </w:r>
      <w:r w:rsidR="00967504" w:rsidRPr="00967504">
        <w:rPr>
          <w:i/>
          <w:iCs/>
        </w:rPr>
        <w:t>leaderboard</w:t>
      </w:r>
      <w:r w:rsidRPr="00362353">
        <w:t xml:space="preserve"> atau </w:t>
      </w:r>
      <w:r w:rsidR="00967504" w:rsidRPr="00967504">
        <w:rPr>
          <w:i/>
          <w:iCs/>
        </w:rPr>
        <w:t>level</w:t>
      </w:r>
      <w:r w:rsidRPr="00362353">
        <w:t>, hal ini mendorong eksplorasi yang lebih mendalam terhadap materi pembelajaran.</w:t>
      </w:r>
    </w:p>
    <w:p w14:paraId="0C2197C5" w14:textId="47530EA5" w:rsidR="00362353" w:rsidRPr="00362353" w:rsidRDefault="00362353">
      <w:pPr>
        <w:pStyle w:val="ListParagraph"/>
        <w:numPr>
          <w:ilvl w:val="0"/>
          <w:numId w:val="14"/>
        </w:numPr>
      </w:pPr>
      <w:r w:rsidRPr="00362353">
        <w:t xml:space="preserve">Motivasi Ekstrinsik: Dalam beberapa kasus, poin juga dapat dihubungkan dengan </w:t>
      </w:r>
      <w:r w:rsidR="00F6497E" w:rsidRPr="00F6497E">
        <w:rPr>
          <w:i/>
          <w:iCs/>
        </w:rPr>
        <w:t>reward</w:t>
      </w:r>
      <w:r w:rsidRPr="007C6515">
        <w:rPr>
          <w:i/>
          <w:iCs/>
        </w:rPr>
        <w:t xml:space="preserve"> </w:t>
      </w:r>
      <w:r w:rsidRPr="00362353">
        <w:t xml:space="preserve">eksternal, seperti </w:t>
      </w:r>
      <w:r w:rsidR="00967504" w:rsidRPr="00967504">
        <w:rPr>
          <w:i/>
          <w:iCs/>
        </w:rPr>
        <w:t>badge</w:t>
      </w:r>
      <w:r w:rsidR="00E639F2">
        <w:t xml:space="preserve">. </w:t>
      </w:r>
      <w:r w:rsidRPr="00362353">
        <w:t xml:space="preserve">Hal ini memotivasi </w:t>
      </w:r>
      <w:r w:rsidR="0027413B">
        <w:t>pengguna</w:t>
      </w:r>
      <w:r w:rsidRPr="00362353">
        <w:t xml:space="preserve"> untuk berpartisipasi aktif.</w:t>
      </w:r>
    </w:p>
    <w:p w14:paraId="7DCE1791" w14:textId="2D888E34" w:rsidR="00F644F7" w:rsidRDefault="00362353" w:rsidP="00964056">
      <w:r w:rsidRPr="00362353">
        <w:t xml:space="preserve">Dengan adanya poin, </w:t>
      </w:r>
      <w:r w:rsidR="0027413B">
        <w:t>pengguna</w:t>
      </w:r>
      <w:r w:rsidRPr="00362353">
        <w:t xml:space="preserve"> mendapatkan umpan balik instan tentang seberapa baik mereka telah menyelesaikan aktivitas tertentu. Umpan balik ini memberikan kejelasan tentang performa mereka dan membantu mengidentifikasi area yang memerlukan perbaikan</w:t>
      </w:r>
      <w:r>
        <w:t xml:space="preserve">. </w:t>
      </w:r>
      <w:r w:rsidR="005800DE" w:rsidRPr="005800DE">
        <w:t xml:space="preserve">Poin dapat disesuaikan dengan tingkat kesulitan tugas, sehingga mencerminkan usaha </w:t>
      </w:r>
      <w:r w:rsidR="0027413B">
        <w:t>pengguna</w:t>
      </w:r>
      <w:r w:rsidR="005800DE" w:rsidRPr="005800DE">
        <w:t xml:space="preserve"> secara adil. Elemen ini dapat dikombinasikan dengan elemen lain, seperti </w:t>
      </w:r>
      <w:r w:rsidR="00967504" w:rsidRPr="00967504">
        <w:rPr>
          <w:i/>
          <w:iCs/>
        </w:rPr>
        <w:t>leaderboard</w:t>
      </w:r>
      <w:r w:rsidR="005800DE" w:rsidRPr="005800DE">
        <w:t xml:space="preserve"> atau </w:t>
      </w:r>
      <w:r w:rsidR="00967504" w:rsidRPr="00967504">
        <w:rPr>
          <w:i/>
          <w:iCs/>
        </w:rPr>
        <w:t>level</w:t>
      </w:r>
      <w:r w:rsidR="005800DE" w:rsidRPr="005800DE">
        <w:t xml:space="preserve">, untuk menciptakan pengalaman belajar yang lebih kompetitif dan dinamis. Selain itu, poin membantu menciptakan rasa pencapaian bertahap, yang meningkatkan kepercayaan diri </w:t>
      </w:r>
      <w:r w:rsidR="0027413B">
        <w:t>pengguna</w:t>
      </w:r>
      <w:r w:rsidR="005800DE" w:rsidRPr="005800DE">
        <w:t xml:space="preserve"> dan memotivasi mereka untuk terus belajar dan mencapai target yang lebih tingg</w:t>
      </w:r>
      <w:r w:rsidR="00F644F7">
        <w:t xml:space="preserve">i. </w:t>
      </w:r>
      <w:r w:rsidR="00F644F7" w:rsidRPr="00F644F7">
        <w:t xml:space="preserve">Dalam beberapa sistem </w:t>
      </w:r>
      <w:r w:rsidR="0064147A" w:rsidRPr="0064147A">
        <w:rPr>
          <w:i/>
          <w:iCs/>
        </w:rPr>
        <w:t>gamification</w:t>
      </w:r>
      <w:r w:rsidR="00F644F7" w:rsidRPr="00F644F7">
        <w:t xml:space="preserve">, poin digunakan untuk mendorong kompetisi sehat di antara </w:t>
      </w:r>
      <w:r w:rsidR="0027413B">
        <w:t>pengguna</w:t>
      </w:r>
      <w:r w:rsidR="00F644F7" w:rsidRPr="00F644F7">
        <w:t xml:space="preserve">, misalnya melalui </w:t>
      </w:r>
      <w:r w:rsidR="00967504" w:rsidRPr="00967504">
        <w:rPr>
          <w:i/>
          <w:iCs/>
        </w:rPr>
        <w:t>leaderboard</w:t>
      </w:r>
      <w:r w:rsidR="00F644F7" w:rsidRPr="00F644F7">
        <w:t>. Kompetisi ini dapat meningkatkan keterlibatan mereka. Selain itu, poin juga dapat digunakan dalam aktivitas kolaboratif, seperti pengumpulan poin tim, yang mendorong kerja sama antaranggota</w:t>
      </w:r>
      <w:r w:rsidR="00F644F7">
        <w:t xml:space="preserve">. </w:t>
      </w:r>
      <w:r w:rsidR="00F644F7" w:rsidRPr="00F644F7">
        <w:t xml:space="preserve">Data dari elemen poin dapat digunakan untuk menganalisis pola pembelajaran </w:t>
      </w:r>
      <w:r w:rsidR="0027413B">
        <w:t>pengguna</w:t>
      </w:r>
      <w:r w:rsidR="00F644F7" w:rsidRPr="00F644F7">
        <w:t>. Berdasarkan poin yang diperoleh, sistem dapat memberikan rekomendasi aktivitas berikutnya yang sesuai dengan kemampuan mereka, sehingga mendukung pendekatan adaptif dalam pembelajaran.</w:t>
      </w:r>
    </w:p>
    <w:p w14:paraId="63C59657" w14:textId="01A707CC" w:rsidR="005800DE" w:rsidRPr="005800DE" w:rsidRDefault="005800DE" w:rsidP="000E1656">
      <w:r w:rsidRPr="005800DE">
        <w:t xml:space="preserve">Rumus untuk menemukan nilai poin yang diperoleh dari </w:t>
      </w:r>
      <w:r w:rsidR="0027413B">
        <w:t>pengguna</w:t>
      </w:r>
      <w:r w:rsidRPr="005800DE">
        <w:t xml:space="preserve"> adalah sebagai berikut:</w:t>
      </w:r>
    </w:p>
    <w:p w14:paraId="58E3B1EE" w14:textId="77777777" w:rsidR="003D4B17" w:rsidRDefault="005800DE" w:rsidP="003D4B17">
      <w:pPr>
        <w:ind w:left="864"/>
        <w:jc w:val="center"/>
      </w:pPr>
      <w:r w:rsidRPr="005800DE">
        <w:rPr>
          <w:noProof/>
        </w:rPr>
        <w:drawing>
          <wp:inline distT="0" distB="0" distL="0" distR="0" wp14:anchorId="2537D999" wp14:editId="140FC1D2">
            <wp:extent cx="4947911" cy="357808"/>
            <wp:effectExtent l="0" t="0" r="5715" b="4445"/>
            <wp:docPr id="23817584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20170" cy="363033"/>
                    </a:xfrm>
                    <a:prstGeom prst="rect">
                      <a:avLst/>
                    </a:prstGeom>
                    <a:noFill/>
                    <a:ln>
                      <a:noFill/>
                    </a:ln>
                  </pic:spPr>
                </pic:pic>
              </a:graphicData>
            </a:graphic>
          </wp:inline>
        </w:drawing>
      </w:r>
    </w:p>
    <w:p w14:paraId="5F48734B" w14:textId="3D238840" w:rsidR="00C54122" w:rsidRDefault="005800DE" w:rsidP="000E1656">
      <w:r w:rsidRPr="005800DE">
        <w:t>Rumus ini menghitung poin soal</w:t>
      </w:r>
      <w:r>
        <w:rPr>
          <w:b/>
          <w:bCs/>
        </w:rPr>
        <w:t xml:space="preserve"> </w:t>
      </w:r>
      <w:r w:rsidRPr="005800DE">
        <w:t xml:space="preserve">berdasarkan kecepatan </w:t>
      </w:r>
      <w:r w:rsidR="0027413B">
        <w:t>pengguna</w:t>
      </w:r>
      <w:r w:rsidRPr="005800DE">
        <w:t xml:space="preserve"> dalam menjawab</w:t>
      </w:r>
      <w:r w:rsidR="003D4B17">
        <w:t xml:space="preserve"> </w:t>
      </w:r>
      <w:r w:rsidRPr="005800DE">
        <w:t>pertanyaan. Berikut langkah-langkah perhitungannya:</w:t>
      </w:r>
    </w:p>
    <w:p w14:paraId="17FAE7D9" w14:textId="4AB5C68B" w:rsidR="005425EE" w:rsidRDefault="005800DE" w:rsidP="000E1656">
      <w:pPr>
        <w:pStyle w:val="ListParagraph"/>
        <w:numPr>
          <w:ilvl w:val="3"/>
          <w:numId w:val="7"/>
        </w:numPr>
        <w:tabs>
          <w:tab w:val="left" w:pos="2160"/>
          <w:tab w:val="left" w:pos="2520"/>
        </w:tabs>
        <w:ind w:hanging="1080"/>
      </w:pPr>
      <w:r w:rsidRPr="005800DE">
        <w:t>Mengukur Waktu Respons dan Waktu Maksimum</w:t>
      </w:r>
    </w:p>
    <w:p w14:paraId="7AECD870" w14:textId="38E5B6C4" w:rsidR="00BA42D0" w:rsidRDefault="005800DE">
      <w:pPr>
        <w:pStyle w:val="ListParagraph"/>
        <w:numPr>
          <w:ilvl w:val="0"/>
          <w:numId w:val="10"/>
        </w:numPr>
      </w:pPr>
      <w:r w:rsidRPr="005800DE">
        <w:t xml:space="preserve">Waktu Respons: </w:t>
      </w:r>
      <w:r w:rsidR="00BA42D0">
        <w:t>W</w:t>
      </w:r>
      <w:r w:rsidR="00BA42D0" w:rsidRPr="00BA42D0">
        <w:t xml:space="preserve">aktu yang diambil oleh </w:t>
      </w:r>
      <w:r w:rsidR="0027413B">
        <w:t>pengguna</w:t>
      </w:r>
      <w:r w:rsidR="00BA42D0" w:rsidRPr="00BA42D0">
        <w:t xml:space="preserve"> untuk menjawab sebuah pertanyaan. Waktu respons ini mencerminkan efisiensi atau kecepatan </w:t>
      </w:r>
      <w:r w:rsidR="0027413B">
        <w:t>pengguna</w:t>
      </w:r>
      <w:r w:rsidR="00BA42D0" w:rsidRPr="00BA42D0">
        <w:t xml:space="preserve"> dalam menyelesaikan tugas.</w:t>
      </w:r>
    </w:p>
    <w:p w14:paraId="20036A7B" w14:textId="77777777" w:rsidR="00BA42D0" w:rsidRDefault="005800DE">
      <w:pPr>
        <w:pStyle w:val="ListParagraph"/>
        <w:numPr>
          <w:ilvl w:val="0"/>
          <w:numId w:val="10"/>
        </w:numPr>
      </w:pPr>
      <w:r w:rsidRPr="005800DE">
        <w:t>Waktu Maksimum:</w:t>
      </w:r>
      <w:r w:rsidR="00A00B18">
        <w:t xml:space="preserve"> </w:t>
      </w:r>
      <w:r w:rsidR="00BA42D0">
        <w:t>W</w:t>
      </w:r>
      <w:r w:rsidR="00BA42D0" w:rsidRPr="00BA42D0">
        <w:t>aktu yang ditentukan oleh sistem sebagai batas maksimal untuk menjawab soal. Ini bisa bergantung pada kesulitan soal atau aturan tertentu dalam sistem.</w:t>
      </w:r>
    </w:p>
    <w:p w14:paraId="6BC5F3AC" w14:textId="2854B978" w:rsidR="00C67496" w:rsidRDefault="005800DE" w:rsidP="000E1656">
      <w:pPr>
        <w:pStyle w:val="ListParagraph"/>
        <w:numPr>
          <w:ilvl w:val="3"/>
          <w:numId w:val="7"/>
        </w:numPr>
        <w:tabs>
          <w:tab w:val="clear" w:pos="2880"/>
        </w:tabs>
        <w:spacing w:line="240" w:lineRule="auto"/>
        <w:ind w:left="2160"/>
      </w:pPr>
      <w:r w:rsidRPr="005800DE">
        <w:t>Menghitung Proporsi Waktu Respons terhadap Waktu Maksimum</w:t>
      </w:r>
    </w:p>
    <w:p w14:paraId="17F231E7" w14:textId="4F6188B2" w:rsidR="005800DE" w:rsidRPr="005800DE" w:rsidRDefault="005800DE" w:rsidP="00775E96">
      <w:pPr>
        <w:spacing w:line="240" w:lineRule="auto"/>
        <w:ind w:left="2160"/>
      </w:pPr>
      <w:r w:rsidRPr="005800DE">
        <w:t>Proporsi waktu dihitung menggunakan:</w:t>
      </w:r>
    </w:p>
    <w:p w14:paraId="41711AB9" w14:textId="7D0766E7" w:rsidR="005800DE" w:rsidRPr="005800DE" w:rsidRDefault="00336E6D" w:rsidP="00FE11D5">
      <w:pPr>
        <w:ind w:left="810"/>
        <w:jc w:val="center"/>
      </w:pPr>
      <w:r w:rsidRPr="005800DE">
        <w:rPr>
          <w:noProof/>
        </w:rPr>
        <w:drawing>
          <wp:inline distT="0" distB="0" distL="0" distR="0" wp14:anchorId="2003ABD3" wp14:editId="4064D266">
            <wp:extent cx="2159000" cy="342900"/>
            <wp:effectExtent l="0" t="0" r="0" b="0"/>
            <wp:docPr id="213441825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159000" cy="342900"/>
                    </a:xfrm>
                    <a:prstGeom prst="rect">
                      <a:avLst/>
                    </a:prstGeom>
                    <a:noFill/>
                    <a:ln>
                      <a:noFill/>
                    </a:ln>
                  </pic:spPr>
                </pic:pic>
              </a:graphicData>
            </a:graphic>
          </wp:inline>
        </w:drawing>
      </w:r>
    </w:p>
    <w:p w14:paraId="338FFCDA" w14:textId="5A97E742" w:rsidR="007330E7" w:rsidRDefault="007330E7" w:rsidP="007330E7">
      <w:pPr>
        <w:pStyle w:val="ListParagraph"/>
        <w:ind w:left="2160"/>
      </w:pPr>
      <w:r w:rsidRPr="007330E7">
        <w:t xml:space="preserve">Proporsi ini memberikan gambaran tentang seberapa cepat </w:t>
      </w:r>
      <w:r w:rsidR="0027413B">
        <w:t>pengguna</w:t>
      </w:r>
      <w:r w:rsidRPr="007330E7">
        <w:t xml:space="preserve"> menjawab dibandingkan dengan batas waktu yang tersedia. Nilai proporsi ini akan berada di antara 0 (jika </w:t>
      </w:r>
      <w:r w:rsidR="0027413B">
        <w:t>pengguna</w:t>
      </w:r>
      <w:r w:rsidRPr="007330E7">
        <w:t xml:space="preserve"> membutuhkan waktu penuh) hingga 1 (jika </w:t>
      </w:r>
      <w:r w:rsidR="0027413B">
        <w:t>pengguna</w:t>
      </w:r>
      <w:r w:rsidRPr="007330E7">
        <w:t xml:space="preserve"> menjawab dalam waktu yang sangat cepat). </w:t>
      </w:r>
    </w:p>
    <w:p w14:paraId="450F85D3" w14:textId="207E3199" w:rsidR="00336E6D" w:rsidRPr="00336E6D" w:rsidRDefault="005800DE" w:rsidP="001930B5">
      <w:pPr>
        <w:pStyle w:val="ListParagraph"/>
        <w:numPr>
          <w:ilvl w:val="3"/>
          <w:numId w:val="7"/>
        </w:numPr>
        <w:tabs>
          <w:tab w:val="clear" w:pos="2880"/>
          <w:tab w:val="num" w:pos="2520"/>
        </w:tabs>
        <w:spacing w:line="240" w:lineRule="auto"/>
        <w:ind w:left="2160"/>
      </w:pPr>
      <w:r w:rsidRPr="005800DE">
        <w:t>Mengalikan Proporsi dengan 0.8</w:t>
      </w:r>
    </w:p>
    <w:p w14:paraId="5021EF2E" w14:textId="71A2933A" w:rsidR="006C3E7D" w:rsidRDefault="00775E96" w:rsidP="006C3E7D">
      <w:pPr>
        <w:ind w:left="2160"/>
      </w:pPr>
      <w:r w:rsidRPr="00775E96">
        <w:t>Setelah memperoleh proporsi, k</w:t>
      </w:r>
      <w:r>
        <w:t xml:space="preserve">emudian </w:t>
      </w:r>
      <w:r w:rsidRPr="00775E96">
        <w:t xml:space="preserve">mengalikan hasilnya dengan 0.8 untuk menentukan pengurang poin yang disebabkan oleh waktu respons. Pengurangan ini memastikan bahwa semakin lambat waktu respons, semakin sedikit poin yang diperoleh. Dengan faktor pengali 0.8, menciptakan sebuah pengurangan yang tidak terlalu tajam tetapi cukup signifikan untuk mendorong kecepatan </w:t>
      </w:r>
      <w:r w:rsidR="0027413B">
        <w:t>pengguna</w:t>
      </w:r>
      <w:r w:rsidRPr="00775E96">
        <w:t xml:space="preserve"> dalam menjawab soal</w:t>
      </w:r>
      <w:r w:rsidR="006C3E7D">
        <w:t>.</w:t>
      </w:r>
    </w:p>
    <w:p w14:paraId="7B1C9915" w14:textId="40E189C2" w:rsidR="006C3E7D" w:rsidRDefault="006C3E7D" w:rsidP="006C3E7D">
      <w:pPr>
        <w:ind w:left="2160"/>
      </w:pPr>
      <w:r>
        <w:t>P</w:t>
      </w:r>
      <w:r w:rsidRPr="006C3E7D">
        <w:t>roporsi waktu respons adalah 0.8, maka:</w:t>
      </w:r>
    </w:p>
    <w:p w14:paraId="10D8199D" w14:textId="0623E391" w:rsidR="006C3E7D" w:rsidRPr="003854F7" w:rsidRDefault="00116C05" w:rsidP="003854F7">
      <w:pPr>
        <w:ind w:left="2160" w:firstLine="720"/>
        <w:jc w:val="center"/>
        <w:rPr>
          <w:rFonts w:ascii="Cambria Math" w:hAnsi="Cambria Math"/>
          <w:szCs w:val="24"/>
        </w:rPr>
      </w:pPr>
      <w:r w:rsidRPr="003854F7">
        <w:rPr>
          <w:rFonts w:ascii="Cambria Math" w:hAnsi="Cambria Math"/>
          <w:szCs w:val="24"/>
        </w:rPr>
        <w:t>Pengurang = 0.8 x 0.8 = 0.64</w:t>
      </w:r>
    </w:p>
    <w:p w14:paraId="5BFCE8F3" w14:textId="323DC71F" w:rsidR="006C3E7D" w:rsidRDefault="003854F7" w:rsidP="006C3E7D">
      <w:pPr>
        <w:ind w:left="2160"/>
      </w:pPr>
      <w:r w:rsidRPr="003854F7">
        <w:t>Pengurang ini menunjukkan bahwa faktor pengurang yang akan diterapkan pada poin adalah 64%.</w:t>
      </w:r>
    </w:p>
    <w:p w14:paraId="7E7A60AE" w14:textId="604B0310" w:rsidR="00336E6D" w:rsidRPr="00336E6D" w:rsidRDefault="00336E6D" w:rsidP="001930B5">
      <w:pPr>
        <w:pStyle w:val="ListParagraph"/>
        <w:numPr>
          <w:ilvl w:val="3"/>
          <w:numId w:val="7"/>
        </w:numPr>
        <w:tabs>
          <w:tab w:val="clear" w:pos="2880"/>
          <w:tab w:val="num" w:pos="2520"/>
        </w:tabs>
        <w:ind w:left="2160"/>
      </w:pPr>
      <w:r w:rsidRPr="00336E6D">
        <w:t>Mengurangi dari 1 untuk Mendapatkan Faktor Poin</w:t>
      </w:r>
    </w:p>
    <w:p w14:paraId="74D8CBFE" w14:textId="77777777" w:rsidR="00015601" w:rsidRDefault="00015601" w:rsidP="00015601">
      <w:pPr>
        <w:pStyle w:val="ListParagraph"/>
        <w:ind w:left="2160"/>
      </w:pPr>
      <w:r>
        <w:t>M</w:t>
      </w:r>
      <w:r w:rsidRPr="00015601">
        <w:t>engurangi nilai hasil dari langkah sebelumnya dari 1 untuk mendapatkan faktor poin. Faktor ini merepresentasikan persentase poin yang masih dapat diperoleh berdasarkan kecepatan waktu respons.</w:t>
      </w:r>
    </w:p>
    <w:p w14:paraId="65F26A7C" w14:textId="54540D5D" w:rsidR="00015601" w:rsidRPr="00C82523" w:rsidRDefault="00015601" w:rsidP="00C82523">
      <w:pPr>
        <w:pStyle w:val="ListParagraph"/>
        <w:ind w:left="3420" w:hanging="540"/>
        <w:jc w:val="center"/>
        <w:rPr>
          <w:rFonts w:ascii="Cambria Math" w:hAnsi="Cambria Math"/>
        </w:rPr>
      </w:pPr>
      <w:r w:rsidRPr="00C82523">
        <w:rPr>
          <w:rFonts w:ascii="Cambria Math" w:hAnsi="Cambria Math"/>
        </w:rPr>
        <w:t>Faktor Poin = 1 – Pengurang</w:t>
      </w:r>
    </w:p>
    <w:p w14:paraId="4D75A6DD" w14:textId="426DA51A" w:rsidR="00015601" w:rsidRDefault="00015601" w:rsidP="00015601">
      <w:pPr>
        <w:pStyle w:val="ListParagraph"/>
        <w:ind w:left="2160"/>
      </w:pPr>
      <w:r>
        <w:t>Jika pengurang</w:t>
      </w:r>
      <w:r w:rsidR="00C82523">
        <w:t xml:space="preserve"> adalah 0.64 maka factor poin menjadi</w:t>
      </w:r>
    </w:p>
    <w:p w14:paraId="24AD9854" w14:textId="00AEDA39" w:rsidR="00C82523" w:rsidRDefault="00C82523" w:rsidP="00C82523">
      <w:pPr>
        <w:pStyle w:val="ListParagraph"/>
        <w:ind w:left="4680"/>
        <w:rPr>
          <w:rFonts w:ascii="Cambria Math" w:hAnsi="Cambria Math"/>
        </w:rPr>
      </w:pPr>
      <w:r w:rsidRPr="00C82523">
        <w:rPr>
          <w:rFonts w:ascii="Cambria Math" w:hAnsi="Cambria Math"/>
        </w:rPr>
        <w:t>Faktor Poin = 1 – 0.64 = 0.36</w:t>
      </w:r>
    </w:p>
    <w:p w14:paraId="054A02EB" w14:textId="51F6AF6B" w:rsidR="003605CC" w:rsidRPr="003605CC" w:rsidRDefault="003605CC" w:rsidP="003605CC">
      <w:pPr>
        <w:tabs>
          <w:tab w:val="left" w:pos="2279"/>
        </w:tabs>
        <w:ind w:left="2160"/>
        <w:rPr>
          <w:rFonts w:cs="Times New Roman"/>
        </w:rPr>
      </w:pPr>
      <w:r w:rsidRPr="003605CC">
        <w:rPr>
          <w:rFonts w:cs="Times New Roman"/>
        </w:rPr>
        <w:t>Faktor poin ini menunjukkan proporsi poin yang masih dapat diperoleh, di mana semakin cepat waktu respons, semakin mendekati nilai 1 (dengan kata lain, semakin banyak poin yang didapat).</w:t>
      </w:r>
    </w:p>
    <w:p w14:paraId="0D8BAA72" w14:textId="023BAA58" w:rsidR="00336E6D" w:rsidRPr="00336E6D" w:rsidRDefault="00336E6D" w:rsidP="001930B5">
      <w:pPr>
        <w:pStyle w:val="ListParagraph"/>
        <w:numPr>
          <w:ilvl w:val="3"/>
          <w:numId w:val="7"/>
        </w:numPr>
        <w:tabs>
          <w:tab w:val="clear" w:pos="2880"/>
          <w:tab w:val="num" w:pos="2520"/>
        </w:tabs>
        <w:ind w:left="2160"/>
      </w:pPr>
      <w:r w:rsidRPr="00336E6D">
        <w:t>Mengalikan dengan Poin Maksimal</w:t>
      </w:r>
    </w:p>
    <w:p w14:paraId="65F7A86E" w14:textId="6395B2C9" w:rsidR="00062E8D" w:rsidRDefault="00336E6D" w:rsidP="007856A8">
      <w:pPr>
        <w:ind w:left="2160"/>
      </w:pPr>
      <w:r w:rsidRPr="007D7DAF">
        <w:t xml:space="preserve">Hasil dari langkah sebelumnya </w:t>
      </w:r>
      <w:r w:rsidR="007D7DAF" w:rsidRPr="007D7DAF">
        <w:t xml:space="preserve">mengalikan faktor poin dengan poin maksimal yang ditentukan untuk </w:t>
      </w:r>
      <w:r w:rsidR="00967504" w:rsidRPr="00967504">
        <w:rPr>
          <w:i/>
          <w:iCs/>
        </w:rPr>
        <w:t>level</w:t>
      </w:r>
      <w:r w:rsidR="007D7DAF" w:rsidRPr="007D7DAF">
        <w:t xml:space="preserve"> soal tersebut. Poin maksimal ini bisa bervariasi tergantung pada tingkat kesulitan soal </w:t>
      </w:r>
      <w:r w:rsidRPr="007D7DAF">
        <w:t xml:space="preserve">dikalikan dengan </w:t>
      </w:r>
      <w:r w:rsidR="004A5EA8" w:rsidRPr="007D7DAF">
        <w:t>p</w:t>
      </w:r>
      <w:r w:rsidRPr="007D7DAF">
        <w:t xml:space="preserve">oin </w:t>
      </w:r>
      <w:r w:rsidR="004A5EA8" w:rsidRPr="007D7DAF">
        <w:t>m</w:t>
      </w:r>
      <w:r w:rsidRPr="007D7DAF">
        <w:t xml:space="preserve">aksimal yang ditentukan untuk pertanyaan tersebut. Poin </w:t>
      </w:r>
      <w:r w:rsidR="004A5EA8" w:rsidRPr="007D7DAF">
        <w:t>m</w:t>
      </w:r>
      <w:r w:rsidRPr="007D7DAF">
        <w:t>aksimal tersebut bernilai</w:t>
      </w:r>
      <w:r w:rsidR="00C15710" w:rsidRPr="007D7DAF">
        <w:t>:</w:t>
      </w:r>
    </w:p>
    <w:p w14:paraId="365696B4" w14:textId="5EAA29AA" w:rsidR="007D7DAF" w:rsidRDefault="007D7DAF" w:rsidP="007856A8">
      <w:pPr>
        <w:ind w:left="2160"/>
      </w:pPr>
      <w:r>
        <w:t>P</w:t>
      </w:r>
      <w:r w:rsidRPr="007D7DAF">
        <w:t xml:space="preserve">erhitungannya untuk soal </w:t>
      </w:r>
      <w:r w:rsidRPr="007D7DAF">
        <w:rPr>
          <w:i/>
          <w:iCs/>
        </w:rPr>
        <w:t>Easy</w:t>
      </w:r>
      <w:r w:rsidRPr="007D7DAF">
        <w:t xml:space="preserve"> (500 poin): Jika faktor poin = 0.36, maka poin yang diperoleh adalah</w:t>
      </w:r>
    </w:p>
    <w:p w14:paraId="7F8A7715" w14:textId="299044C0" w:rsidR="0076670A" w:rsidRPr="0076670A" w:rsidRDefault="0076670A" w:rsidP="0076670A">
      <w:pPr>
        <w:ind w:left="2160"/>
        <w:jc w:val="center"/>
        <w:rPr>
          <w:rFonts w:ascii="Cambria Math" w:hAnsi="Cambria Math"/>
        </w:rPr>
      </w:pPr>
      <w:r w:rsidRPr="0076670A">
        <w:rPr>
          <w:rFonts w:ascii="Cambria Math" w:hAnsi="Cambria Math"/>
        </w:rPr>
        <w:t>Poin yang Diperoleh=0.36×500=180</w:t>
      </w:r>
    </w:p>
    <w:p w14:paraId="318C7EB1" w14:textId="215E2106" w:rsidR="003753C5" w:rsidRPr="003753C5" w:rsidRDefault="003753C5" w:rsidP="00611057">
      <w:pPr>
        <w:pStyle w:val="Caption"/>
        <w:keepNext/>
        <w:tabs>
          <w:tab w:val="left" w:pos="3150"/>
        </w:tabs>
        <w:ind w:left="2340" w:firstLine="90"/>
        <w:jc w:val="center"/>
        <w:rPr>
          <w:i w:val="0"/>
          <w:iCs w:val="0"/>
          <w:color w:val="auto"/>
          <w:sz w:val="24"/>
          <w:szCs w:val="24"/>
        </w:rPr>
      </w:pPr>
      <w:bookmarkStart w:id="43" w:name="_Toc195482830"/>
      <w:r w:rsidRPr="003753C5">
        <w:rPr>
          <w:i w:val="0"/>
          <w:iCs w:val="0"/>
          <w:color w:val="auto"/>
          <w:sz w:val="24"/>
          <w:szCs w:val="24"/>
        </w:rPr>
        <w:t xml:space="preserve">Tabel 3.  </w:t>
      </w:r>
      <w:r w:rsidRPr="003753C5">
        <w:rPr>
          <w:i w:val="0"/>
          <w:iCs w:val="0"/>
          <w:color w:val="auto"/>
          <w:sz w:val="24"/>
          <w:szCs w:val="24"/>
        </w:rPr>
        <w:fldChar w:fldCharType="begin"/>
      </w:r>
      <w:r w:rsidRPr="003753C5">
        <w:rPr>
          <w:i w:val="0"/>
          <w:iCs w:val="0"/>
          <w:color w:val="auto"/>
          <w:sz w:val="24"/>
          <w:szCs w:val="24"/>
        </w:rPr>
        <w:instrText xml:space="preserve"> SEQ Tabel_3._ \* ARABIC </w:instrText>
      </w:r>
      <w:r w:rsidRPr="003753C5">
        <w:rPr>
          <w:i w:val="0"/>
          <w:iCs w:val="0"/>
          <w:color w:val="auto"/>
          <w:sz w:val="24"/>
          <w:szCs w:val="24"/>
        </w:rPr>
        <w:fldChar w:fldCharType="separate"/>
      </w:r>
      <w:r w:rsidR="006C1C49">
        <w:rPr>
          <w:i w:val="0"/>
          <w:iCs w:val="0"/>
          <w:noProof/>
          <w:color w:val="auto"/>
          <w:sz w:val="24"/>
          <w:szCs w:val="24"/>
        </w:rPr>
        <w:t>1</w:t>
      </w:r>
      <w:r w:rsidRPr="003753C5">
        <w:rPr>
          <w:i w:val="0"/>
          <w:iCs w:val="0"/>
          <w:color w:val="auto"/>
          <w:sz w:val="24"/>
          <w:szCs w:val="24"/>
        </w:rPr>
        <w:fldChar w:fldCharType="end"/>
      </w:r>
      <w:r w:rsidRPr="003753C5">
        <w:rPr>
          <w:color w:val="auto"/>
          <w:sz w:val="24"/>
          <w:szCs w:val="24"/>
        </w:rPr>
        <w:t xml:space="preserve"> </w:t>
      </w:r>
      <w:r w:rsidR="00967504" w:rsidRPr="00967504">
        <w:rPr>
          <w:color w:val="auto"/>
          <w:sz w:val="24"/>
          <w:szCs w:val="24"/>
        </w:rPr>
        <w:t>Level</w:t>
      </w:r>
      <w:r w:rsidRPr="003753C5">
        <w:rPr>
          <w:color w:val="auto"/>
          <w:sz w:val="24"/>
          <w:szCs w:val="24"/>
        </w:rPr>
        <w:t xml:space="preserve"> </w:t>
      </w:r>
      <w:r w:rsidRPr="003753C5">
        <w:rPr>
          <w:i w:val="0"/>
          <w:iCs w:val="0"/>
          <w:color w:val="auto"/>
          <w:sz w:val="24"/>
          <w:szCs w:val="24"/>
        </w:rPr>
        <w:t>Poin</w:t>
      </w:r>
      <w:bookmarkEnd w:id="43"/>
    </w:p>
    <w:tbl>
      <w:tblPr>
        <w:tblStyle w:val="TableGrid"/>
        <w:tblW w:w="6961" w:type="dxa"/>
        <w:tblInd w:w="2155" w:type="dxa"/>
        <w:tblLook w:val="04A0" w:firstRow="1" w:lastRow="0" w:firstColumn="1" w:lastColumn="0" w:noHBand="0" w:noVBand="1"/>
      </w:tblPr>
      <w:tblGrid>
        <w:gridCol w:w="3554"/>
        <w:gridCol w:w="3407"/>
      </w:tblGrid>
      <w:tr w:rsidR="00C15710" w:rsidRPr="00C15710" w14:paraId="0CA1FDDB" w14:textId="77777777" w:rsidTr="00A97B87">
        <w:trPr>
          <w:trHeight w:val="548"/>
        </w:trPr>
        <w:tc>
          <w:tcPr>
            <w:tcW w:w="3554" w:type="dxa"/>
            <w:tcBorders>
              <w:top w:val="single" w:sz="4" w:space="0" w:color="auto"/>
              <w:left w:val="single" w:sz="4" w:space="0" w:color="auto"/>
              <w:bottom w:val="single" w:sz="4" w:space="0" w:color="auto"/>
              <w:right w:val="single" w:sz="4" w:space="0" w:color="auto"/>
            </w:tcBorders>
            <w:shd w:val="clear" w:color="auto" w:fill="B4C6E7" w:themeFill="accent1" w:themeFillTint="66"/>
            <w:vAlign w:val="center"/>
            <w:hideMark/>
          </w:tcPr>
          <w:p w14:paraId="32DDD0ED" w14:textId="64E2811F" w:rsidR="00C15710" w:rsidRPr="00C15710" w:rsidRDefault="00967504" w:rsidP="00E17105">
            <w:pPr>
              <w:spacing w:before="240" w:after="160"/>
              <w:ind w:left="1440"/>
              <w:jc w:val="left"/>
            </w:pPr>
            <w:r w:rsidRPr="00967504">
              <w:rPr>
                <w:i/>
                <w:iCs/>
              </w:rPr>
              <w:t>Level</w:t>
            </w:r>
          </w:p>
        </w:tc>
        <w:tc>
          <w:tcPr>
            <w:tcW w:w="3407" w:type="dxa"/>
            <w:tcBorders>
              <w:top w:val="single" w:sz="4" w:space="0" w:color="auto"/>
              <w:left w:val="single" w:sz="4" w:space="0" w:color="auto"/>
              <w:bottom w:val="single" w:sz="4" w:space="0" w:color="auto"/>
              <w:right w:val="single" w:sz="4" w:space="0" w:color="auto"/>
            </w:tcBorders>
            <w:shd w:val="clear" w:color="auto" w:fill="B4C6E7" w:themeFill="accent1" w:themeFillTint="66"/>
            <w:vAlign w:val="center"/>
            <w:hideMark/>
          </w:tcPr>
          <w:p w14:paraId="02A4F043" w14:textId="77777777" w:rsidR="00C15710" w:rsidRPr="00C15710" w:rsidRDefault="00C15710" w:rsidP="00E17105">
            <w:pPr>
              <w:spacing w:before="240" w:after="160"/>
              <w:ind w:left="1440"/>
              <w:jc w:val="left"/>
            </w:pPr>
            <w:r w:rsidRPr="00C15710">
              <w:t>Poin</w:t>
            </w:r>
          </w:p>
        </w:tc>
      </w:tr>
      <w:tr w:rsidR="00C15710" w:rsidRPr="00C15710" w14:paraId="2BA2505C" w14:textId="77777777" w:rsidTr="003B5CCF">
        <w:trPr>
          <w:trHeight w:val="710"/>
        </w:trPr>
        <w:tc>
          <w:tcPr>
            <w:tcW w:w="3554" w:type="dxa"/>
            <w:tcBorders>
              <w:top w:val="single" w:sz="4" w:space="0" w:color="auto"/>
              <w:left w:val="single" w:sz="4" w:space="0" w:color="auto"/>
              <w:bottom w:val="single" w:sz="4" w:space="0" w:color="auto"/>
              <w:right w:val="single" w:sz="4" w:space="0" w:color="auto"/>
            </w:tcBorders>
            <w:vAlign w:val="center"/>
            <w:hideMark/>
          </w:tcPr>
          <w:p w14:paraId="3D9460ED" w14:textId="77777777" w:rsidR="00C15710" w:rsidRPr="00C15710" w:rsidRDefault="00C15710" w:rsidP="00E17105">
            <w:pPr>
              <w:spacing w:before="240" w:after="160"/>
              <w:ind w:left="1440"/>
              <w:jc w:val="left"/>
            </w:pPr>
            <w:r w:rsidRPr="00C15710">
              <w:t>Easy</w:t>
            </w:r>
          </w:p>
        </w:tc>
        <w:tc>
          <w:tcPr>
            <w:tcW w:w="3407" w:type="dxa"/>
            <w:tcBorders>
              <w:top w:val="single" w:sz="4" w:space="0" w:color="auto"/>
              <w:left w:val="single" w:sz="4" w:space="0" w:color="auto"/>
              <w:bottom w:val="single" w:sz="4" w:space="0" w:color="auto"/>
              <w:right w:val="single" w:sz="4" w:space="0" w:color="auto"/>
            </w:tcBorders>
            <w:vAlign w:val="center"/>
            <w:hideMark/>
          </w:tcPr>
          <w:p w14:paraId="00572E92" w14:textId="77777777" w:rsidR="00C15710" w:rsidRPr="00C15710" w:rsidRDefault="00C15710" w:rsidP="00E17105">
            <w:pPr>
              <w:spacing w:before="240" w:after="160"/>
              <w:ind w:left="1440"/>
              <w:jc w:val="left"/>
            </w:pPr>
            <w:r w:rsidRPr="00C15710">
              <w:t>500</w:t>
            </w:r>
          </w:p>
        </w:tc>
      </w:tr>
      <w:tr w:rsidR="00C15710" w:rsidRPr="00C15710" w14:paraId="18C4272B" w14:textId="77777777" w:rsidTr="00BF4A82">
        <w:trPr>
          <w:trHeight w:val="24"/>
        </w:trPr>
        <w:tc>
          <w:tcPr>
            <w:tcW w:w="3554" w:type="dxa"/>
            <w:tcBorders>
              <w:top w:val="single" w:sz="4" w:space="0" w:color="auto"/>
              <w:left w:val="single" w:sz="4" w:space="0" w:color="auto"/>
              <w:bottom w:val="single" w:sz="4" w:space="0" w:color="auto"/>
              <w:right w:val="single" w:sz="4" w:space="0" w:color="auto"/>
            </w:tcBorders>
            <w:vAlign w:val="center"/>
            <w:hideMark/>
          </w:tcPr>
          <w:p w14:paraId="0CF1B18B" w14:textId="77777777" w:rsidR="00C15710" w:rsidRPr="00C15710" w:rsidRDefault="00C15710" w:rsidP="00E17105">
            <w:pPr>
              <w:spacing w:before="240" w:after="160"/>
              <w:ind w:left="1440"/>
              <w:jc w:val="left"/>
            </w:pPr>
            <w:r w:rsidRPr="00C15710">
              <w:t>Medium</w:t>
            </w:r>
          </w:p>
        </w:tc>
        <w:tc>
          <w:tcPr>
            <w:tcW w:w="3407" w:type="dxa"/>
            <w:tcBorders>
              <w:top w:val="single" w:sz="4" w:space="0" w:color="auto"/>
              <w:left w:val="single" w:sz="4" w:space="0" w:color="auto"/>
              <w:bottom w:val="single" w:sz="4" w:space="0" w:color="auto"/>
              <w:right w:val="single" w:sz="4" w:space="0" w:color="auto"/>
            </w:tcBorders>
            <w:vAlign w:val="center"/>
            <w:hideMark/>
          </w:tcPr>
          <w:p w14:paraId="2F34D460" w14:textId="77777777" w:rsidR="00C15710" w:rsidRPr="00C15710" w:rsidRDefault="00C15710" w:rsidP="00E17105">
            <w:pPr>
              <w:spacing w:before="240" w:after="160"/>
              <w:ind w:left="1440"/>
              <w:jc w:val="left"/>
            </w:pPr>
            <w:r w:rsidRPr="00C15710">
              <w:t>750</w:t>
            </w:r>
          </w:p>
        </w:tc>
      </w:tr>
      <w:tr w:rsidR="00C15710" w:rsidRPr="00C15710" w14:paraId="2ABFA208" w14:textId="77777777" w:rsidTr="00BF4A82">
        <w:trPr>
          <w:trHeight w:val="24"/>
        </w:trPr>
        <w:tc>
          <w:tcPr>
            <w:tcW w:w="3554" w:type="dxa"/>
            <w:tcBorders>
              <w:top w:val="single" w:sz="4" w:space="0" w:color="auto"/>
              <w:left w:val="single" w:sz="4" w:space="0" w:color="auto"/>
              <w:bottom w:val="single" w:sz="4" w:space="0" w:color="auto"/>
              <w:right w:val="single" w:sz="4" w:space="0" w:color="auto"/>
            </w:tcBorders>
            <w:vAlign w:val="center"/>
            <w:hideMark/>
          </w:tcPr>
          <w:p w14:paraId="381F4A41" w14:textId="7C8CF6F6" w:rsidR="00C15710" w:rsidRPr="00C15710" w:rsidRDefault="004F4567" w:rsidP="00E17105">
            <w:pPr>
              <w:spacing w:before="240" w:after="160"/>
              <w:ind w:left="1440"/>
              <w:jc w:val="left"/>
            </w:pPr>
            <w:r w:rsidRPr="004F4567">
              <w:rPr>
                <w:i/>
                <w:iCs/>
              </w:rPr>
              <w:t>High</w:t>
            </w:r>
          </w:p>
        </w:tc>
        <w:tc>
          <w:tcPr>
            <w:tcW w:w="3407" w:type="dxa"/>
            <w:tcBorders>
              <w:top w:val="single" w:sz="4" w:space="0" w:color="auto"/>
              <w:left w:val="single" w:sz="4" w:space="0" w:color="auto"/>
              <w:bottom w:val="single" w:sz="4" w:space="0" w:color="auto"/>
              <w:right w:val="single" w:sz="4" w:space="0" w:color="auto"/>
            </w:tcBorders>
            <w:vAlign w:val="center"/>
            <w:hideMark/>
          </w:tcPr>
          <w:p w14:paraId="23706AD8" w14:textId="77777777" w:rsidR="00C15710" w:rsidRPr="00C15710" w:rsidRDefault="00C15710" w:rsidP="00E17105">
            <w:pPr>
              <w:keepNext/>
              <w:spacing w:before="240" w:after="160"/>
              <w:ind w:left="1440"/>
              <w:jc w:val="left"/>
            </w:pPr>
            <w:r w:rsidRPr="00C15710">
              <w:t>1000</w:t>
            </w:r>
          </w:p>
        </w:tc>
      </w:tr>
    </w:tbl>
    <w:p w14:paraId="28B8EA66" w14:textId="4D4383A1" w:rsidR="00C15710" w:rsidRDefault="00C15710" w:rsidP="00F644F7">
      <w:pPr>
        <w:pStyle w:val="Caption"/>
        <w:rPr>
          <w:i w:val="0"/>
          <w:iCs w:val="0"/>
          <w:color w:val="auto"/>
          <w:sz w:val="24"/>
          <w:szCs w:val="24"/>
        </w:rPr>
      </w:pPr>
    </w:p>
    <w:p w14:paraId="18D858E2" w14:textId="77777777" w:rsidR="00F644F7" w:rsidRPr="00F644F7" w:rsidRDefault="00F644F7" w:rsidP="00F644F7">
      <w:pPr>
        <w:ind w:firstLine="720"/>
      </w:pPr>
      <w:r w:rsidRPr="00F644F7">
        <w:t>Meskipun efektif, elemen poin juga memiliki beberapa keterbatasan yang perlu diatasi:</w:t>
      </w:r>
    </w:p>
    <w:p w14:paraId="3ED68442" w14:textId="128B53DF" w:rsidR="00F644F7" w:rsidRPr="00F644F7" w:rsidRDefault="00F644F7">
      <w:pPr>
        <w:pStyle w:val="ListParagraph"/>
        <w:numPr>
          <w:ilvl w:val="0"/>
          <w:numId w:val="15"/>
        </w:numPr>
      </w:pPr>
      <w:r w:rsidRPr="00F644F7">
        <w:t xml:space="preserve">Fokus pada </w:t>
      </w:r>
      <w:r w:rsidR="00F6497E" w:rsidRPr="00F6497E">
        <w:rPr>
          <w:i/>
          <w:iCs/>
        </w:rPr>
        <w:t>Reward</w:t>
      </w:r>
      <w:r w:rsidRPr="00F644F7">
        <w:t xml:space="preserve">: Terlalu banyak menekankan poin dapat membuat </w:t>
      </w:r>
      <w:r w:rsidR="0027413B">
        <w:t>pengguna</w:t>
      </w:r>
      <w:r w:rsidRPr="00F644F7">
        <w:t xml:space="preserve"> fokus hanya pada penghargaan, bukan pada pemahaman materi.</w:t>
      </w:r>
    </w:p>
    <w:p w14:paraId="469CAD9F" w14:textId="77777777" w:rsidR="00F644F7" w:rsidRPr="00F644F7" w:rsidRDefault="00F644F7">
      <w:pPr>
        <w:pStyle w:val="ListParagraph"/>
        <w:numPr>
          <w:ilvl w:val="0"/>
          <w:numId w:val="15"/>
        </w:numPr>
      </w:pPr>
      <w:r w:rsidRPr="00F644F7">
        <w:t>Kurangnya Makna Jangka Panjang: Poin harus diintegrasikan dengan elemen lain, seperti narasi atau pencapaian nyata, agar memiliki dampak yang lebih signifikan pada pembelajaran.</w:t>
      </w:r>
    </w:p>
    <w:p w14:paraId="03FB8A49" w14:textId="77777777" w:rsidR="004F3D8F" w:rsidRDefault="00F644F7" w:rsidP="004F3D8F">
      <w:pPr>
        <w:ind w:left="720"/>
      </w:pPr>
      <w:r w:rsidRPr="00F644F7">
        <w:t xml:space="preserve">Untuk memaksimalkan efektivitas elemen poin, disarankan agar poin diintegrasikan dengan pendekatan seperti progressive learning, di mana </w:t>
      </w:r>
      <w:r w:rsidR="0027413B">
        <w:t>pengguna</w:t>
      </w:r>
      <w:r w:rsidRPr="00F644F7">
        <w:t xml:space="preserve"> tidak hanya termotivasi oleh poin, tetapi juga diarahkan untuk memahami materi secara bertahap dan mendalam.</w:t>
      </w:r>
    </w:p>
    <w:p w14:paraId="7AC017BD" w14:textId="26F0EE87" w:rsidR="00336E6D" w:rsidRDefault="00BD5449" w:rsidP="0023744B">
      <w:pPr>
        <w:pStyle w:val="Heading4"/>
        <w:ind w:left="0"/>
        <w:rPr>
          <w:rFonts w:ascii="Times New Roman" w:hAnsi="Times New Roman" w:cs="Times New Roman"/>
          <w:b/>
          <w:bCs/>
          <w:color w:val="auto"/>
        </w:rPr>
      </w:pPr>
      <w:r w:rsidRPr="00343F15">
        <w:rPr>
          <w:rFonts w:ascii="Times New Roman" w:hAnsi="Times New Roman" w:cs="Times New Roman"/>
          <w:b/>
          <w:bCs/>
          <w:i w:val="0"/>
          <w:iCs w:val="0"/>
          <w:color w:val="auto"/>
        </w:rPr>
        <w:t>Analisis</w:t>
      </w:r>
      <w:r w:rsidRPr="00343F15">
        <w:rPr>
          <w:rFonts w:ascii="Times New Roman" w:hAnsi="Times New Roman" w:cs="Times New Roman"/>
          <w:b/>
          <w:bCs/>
          <w:color w:val="auto"/>
        </w:rPr>
        <w:t xml:space="preserve"> </w:t>
      </w:r>
      <w:r w:rsidR="00967504" w:rsidRPr="00343F15">
        <w:rPr>
          <w:rFonts w:ascii="Times New Roman" w:hAnsi="Times New Roman" w:cs="Times New Roman"/>
          <w:b/>
          <w:bCs/>
          <w:color w:val="auto"/>
        </w:rPr>
        <w:t>Level</w:t>
      </w:r>
    </w:p>
    <w:p w14:paraId="435D5F54" w14:textId="77777777" w:rsidR="0061625E" w:rsidRDefault="00343F15" w:rsidP="0023744B">
      <w:pPr>
        <w:rPr>
          <w:rFonts w:eastAsia="DengXian"/>
        </w:rPr>
      </w:pPr>
      <w:r w:rsidRPr="001431C8">
        <w:rPr>
          <w:rFonts w:eastAsia="DengXian"/>
        </w:rPr>
        <w:t xml:space="preserve">Elemen </w:t>
      </w:r>
      <w:r w:rsidRPr="00967504">
        <w:rPr>
          <w:rFonts w:eastAsia="DengXian"/>
          <w:i/>
          <w:iCs/>
        </w:rPr>
        <w:t>level</w:t>
      </w:r>
      <w:r w:rsidRPr="001431C8">
        <w:rPr>
          <w:rFonts w:eastAsia="DengXian"/>
        </w:rPr>
        <w:t xml:space="preserve"> dalam </w:t>
      </w:r>
      <w:r w:rsidRPr="001431C8">
        <w:rPr>
          <w:rFonts w:eastAsia="DengXian"/>
          <w:i/>
          <w:iCs/>
        </w:rPr>
        <w:t>gamification</w:t>
      </w:r>
      <w:r w:rsidRPr="001431C8">
        <w:rPr>
          <w:rFonts w:eastAsia="DengXian"/>
        </w:rPr>
        <w:t xml:space="preserve"> berkontribusi penting dalam menciptakan struktur pembelajaran yang jelas dan bertahap. </w:t>
      </w:r>
      <w:r w:rsidRPr="00967504">
        <w:rPr>
          <w:rFonts w:eastAsia="DengXian"/>
          <w:i/>
          <w:iCs/>
        </w:rPr>
        <w:t>Level</w:t>
      </w:r>
      <w:r w:rsidRPr="001431C8">
        <w:rPr>
          <w:rFonts w:eastAsia="DengXian"/>
        </w:rPr>
        <w:t xml:space="preserve"> membantu </w:t>
      </w:r>
      <w:r>
        <w:rPr>
          <w:rFonts w:eastAsia="DengXian"/>
        </w:rPr>
        <w:t>pengguna</w:t>
      </w:r>
      <w:r w:rsidRPr="001431C8">
        <w:rPr>
          <w:rFonts w:eastAsia="DengXian"/>
        </w:rPr>
        <w:t xml:space="preserve"> memahami progres mereka dalam proses belajar, memberikan rasa pencapaian setiap kali mereka naik ke tingkat berikutnya. Dengan membagi materi menjadi beberapa </w:t>
      </w:r>
      <w:r w:rsidRPr="00967504">
        <w:rPr>
          <w:rFonts w:eastAsia="DengXian"/>
          <w:i/>
          <w:iCs/>
        </w:rPr>
        <w:t>level</w:t>
      </w:r>
      <w:r w:rsidRPr="001431C8">
        <w:rPr>
          <w:rFonts w:eastAsia="DengXian"/>
        </w:rPr>
        <w:t xml:space="preserve">, elemen ini memudahkan untuk fokus pada bagian tertentu dari pembelajaran sebelum beralih ke bagian yang lebih kompleks. </w:t>
      </w:r>
    </w:p>
    <w:p w14:paraId="474416CA" w14:textId="02B3B618" w:rsidR="00343F15" w:rsidRPr="0023744B" w:rsidRDefault="00343F15" w:rsidP="0023744B">
      <w:pPr>
        <w:rPr>
          <w:rFonts w:eastAsia="DengXian"/>
        </w:rPr>
      </w:pPr>
      <w:r w:rsidRPr="001431C8">
        <w:rPr>
          <w:rFonts w:eastAsia="DengXian"/>
        </w:rPr>
        <w:t xml:space="preserve">Elemen </w:t>
      </w:r>
      <w:r w:rsidRPr="00967504">
        <w:rPr>
          <w:rFonts w:eastAsia="DengXian"/>
          <w:i/>
          <w:iCs/>
        </w:rPr>
        <w:t>level</w:t>
      </w:r>
      <w:r w:rsidRPr="001431C8">
        <w:rPr>
          <w:rFonts w:eastAsia="DengXian"/>
        </w:rPr>
        <w:t xml:space="preserve"> digunakan karena dapat meningkatkan motivasi </w:t>
      </w:r>
      <w:r>
        <w:rPr>
          <w:rFonts w:eastAsia="DengXian"/>
        </w:rPr>
        <w:t>pengguna</w:t>
      </w:r>
      <w:r w:rsidRPr="001431C8">
        <w:rPr>
          <w:rFonts w:eastAsia="DengXian"/>
        </w:rPr>
        <w:t xml:space="preserve"> melalui konsep progres bertahap dan pencapaian yang terukur. </w:t>
      </w:r>
      <w:r>
        <w:rPr>
          <w:rFonts w:eastAsia="DengXian"/>
        </w:rPr>
        <w:t>pengguna</w:t>
      </w:r>
      <w:r w:rsidRPr="001431C8">
        <w:rPr>
          <w:rFonts w:eastAsia="DengXian"/>
        </w:rPr>
        <w:t xml:space="preserve"> lebih termotivasi untuk menyelesaikan tugas ketika mereka tahu ada penghargaan berupa kenaikan </w:t>
      </w:r>
      <w:r w:rsidRPr="00967504">
        <w:rPr>
          <w:rFonts w:eastAsia="DengXian"/>
          <w:i/>
          <w:iCs/>
        </w:rPr>
        <w:t>level</w:t>
      </w:r>
      <w:r w:rsidRPr="001431C8">
        <w:rPr>
          <w:rFonts w:eastAsia="DengXian"/>
        </w:rPr>
        <w:t xml:space="preserve">. </w:t>
      </w:r>
      <w:r w:rsidRPr="00967504">
        <w:rPr>
          <w:rFonts w:eastAsia="DengXian"/>
          <w:i/>
          <w:iCs/>
        </w:rPr>
        <w:t>Level</w:t>
      </w:r>
      <w:r w:rsidRPr="001431C8">
        <w:rPr>
          <w:rFonts w:eastAsia="DengXian"/>
        </w:rPr>
        <w:t xml:space="preserve"> juga memberikan kerangka kerja yang terstruktur dalam pembelajaran, sehingga </w:t>
      </w:r>
      <w:r>
        <w:rPr>
          <w:rFonts w:eastAsia="DengXian"/>
        </w:rPr>
        <w:t>pengguna</w:t>
      </w:r>
      <w:r w:rsidRPr="001431C8">
        <w:rPr>
          <w:rFonts w:eastAsia="DengXian"/>
        </w:rPr>
        <w:t xml:space="preserve"> dapat mempelajari materi secara sistematis, mulai dari dasar hingga ke tingkat yang lebih sulit. Selain itu, elemen ini menciptakan pengalaman belajar yang lebih menyenangkan, karena </w:t>
      </w:r>
      <w:r>
        <w:rPr>
          <w:rFonts w:eastAsia="DengXian"/>
        </w:rPr>
        <w:t>pengguna</w:t>
      </w:r>
      <w:r w:rsidRPr="001431C8">
        <w:rPr>
          <w:rFonts w:eastAsia="DengXian"/>
        </w:rPr>
        <w:t xml:space="preserve"> merasakan kepuasan saat mencapai milestone tertentu. Keunggulan elemen </w:t>
      </w:r>
      <w:r w:rsidRPr="00967504">
        <w:rPr>
          <w:rFonts w:eastAsia="DengXian"/>
          <w:i/>
          <w:iCs/>
        </w:rPr>
        <w:t>level</w:t>
      </w:r>
      <w:r w:rsidRPr="001431C8">
        <w:rPr>
          <w:rFonts w:eastAsia="DengXian"/>
        </w:rPr>
        <w:t xml:space="preserve"> dalam </w:t>
      </w:r>
      <w:r w:rsidRPr="001431C8">
        <w:rPr>
          <w:rFonts w:eastAsia="DengXian"/>
          <w:i/>
          <w:iCs/>
        </w:rPr>
        <w:t xml:space="preserve">gamification </w:t>
      </w:r>
      <w:r w:rsidRPr="001431C8">
        <w:rPr>
          <w:rFonts w:eastAsia="DengXian"/>
        </w:rPr>
        <w:t xml:space="preserve">terletak pada kemampuannya untuk memberikan struktur pembelajaran yang jelas dan </w:t>
      </w:r>
      <w:r w:rsidRPr="001431C8">
        <w:rPr>
          <w:rFonts w:eastAsia="DengXian"/>
          <w:i/>
          <w:iCs/>
        </w:rPr>
        <w:t>progressive</w:t>
      </w:r>
      <w:r w:rsidRPr="001431C8">
        <w:rPr>
          <w:rFonts w:eastAsia="DengXian"/>
        </w:rPr>
        <w:t>.</w:t>
      </w:r>
      <w:r w:rsidRPr="001431C8">
        <w:rPr>
          <w:rFonts w:eastAsia="DengXian"/>
          <w:i/>
          <w:iCs/>
        </w:rPr>
        <w:t xml:space="preserve"> </w:t>
      </w:r>
    </w:p>
    <w:p w14:paraId="1A2B1043" w14:textId="58239B8D" w:rsidR="00343F15" w:rsidRDefault="00343F15" w:rsidP="0023744B">
      <w:pPr>
        <w:shd w:val="clear" w:color="auto" w:fill="FFFFFF" w:themeFill="background1"/>
        <w:rPr>
          <w:rFonts w:eastAsia="DengXian"/>
        </w:rPr>
      </w:pPr>
      <w:r w:rsidRPr="00967504">
        <w:rPr>
          <w:rFonts w:eastAsia="DengXian"/>
          <w:i/>
          <w:iCs/>
        </w:rPr>
        <w:t>Level</w:t>
      </w:r>
      <w:r w:rsidRPr="001431C8">
        <w:rPr>
          <w:rFonts w:eastAsia="DengXian"/>
        </w:rPr>
        <w:t xml:space="preserve"> membantu </w:t>
      </w:r>
      <w:r>
        <w:rPr>
          <w:rFonts w:eastAsia="DengXian"/>
        </w:rPr>
        <w:t>pengguna</w:t>
      </w:r>
      <w:r w:rsidRPr="001431C8">
        <w:rPr>
          <w:rFonts w:eastAsia="DengXian"/>
        </w:rPr>
        <w:t xml:space="preserve"> memahami secara bertahap, mulai dari materi sederhana hingga ke tingkat yang lebih kompleks, sehingga mencegah rasa kewalahan dan membangun pemahaman yang kokoh. Dalam sistem ini, digunakan tiga </w:t>
      </w:r>
      <w:r w:rsidRPr="00967504">
        <w:rPr>
          <w:rFonts w:eastAsia="DengXian"/>
          <w:i/>
          <w:iCs/>
        </w:rPr>
        <w:t>level</w:t>
      </w:r>
      <w:r w:rsidRPr="001431C8">
        <w:rPr>
          <w:rFonts w:eastAsia="DengXian"/>
        </w:rPr>
        <w:t xml:space="preserve">, yaitu </w:t>
      </w:r>
      <w:r w:rsidRPr="001431C8">
        <w:rPr>
          <w:rFonts w:eastAsia="DengXian"/>
          <w:i/>
          <w:iCs/>
        </w:rPr>
        <w:t>easy</w:t>
      </w:r>
      <w:r w:rsidRPr="001431C8">
        <w:rPr>
          <w:rFonts w:eastAsia="DengXian"/>
        </w:rPr>
        <w:t xml:space="preserve">, </w:t>
      </w:r>
      <w:r w:rsidRPr="001431C8">
        <w:rPr>
          <w:rFonts w:eastAsia="DengXian"/>
          <w:i/>
          <w:iCs/>
        </w:rPr>
        <w:t>medium</w:t>
      </w:r>
      <w:r w:rsidRPr="001431C8">
        <w:rPr>
          <w:rFonts w:eastAsia="DengXian"/>
        </w:rPr>
        <w:t xml:space="preserve">, dan </w:t>
      </w:r>
      <w:r w:rsidR="004F4567" w:rsidRPr="004F4567">
        <w:rPr>
          <w:rFonts w:eastAsia="DengXian"/>
          <w:i/>
          <w:iCs/>
        </w:rPr>
        <w:t>high</w:t>
      </w:r>
      <w:r w:rsidRPr="001431C8">
        <w:rPr>
          <w:rFonts w:eastAsia="DengXian"/>
        </w:rPr>
        <w:t xml:space="preserve">, yang dirancang untuk menyesuaikan tingkat kesulitan dengan kemampuan </w:t>
      </w:r>
      <w:r>
        <w:rPr>
          <w:rFonts w:eastAsia="DengXian"/>
        </w:rPr>
        <w:t>pengguna</w:t>
      </w:r>
      <w:r w:rsidRPr="001431C8">
        <w:rPr>
          <w:rFonts w:eastAsia="DengXian"/>
        </w:rPr>
        <w:t xml:space="preserve">. </w:t>
      </w:r>
      <w:r w:rsidRPr="00967504">
        <w:rPr>
          <w:rFonts w:eastAsia="DengXian"/>
          <w:i/>
          <w:iCs/>
        </w:rPr>
        <w:t>Level</w:t>
      </w:r>
      <w:r w:rsidRPr="001431C8">
        <w:rPr>
          <w:rFonts w:eastAsia="DengXian"/>
          <w:i/>
          <w:iCs/>
        </w:rPr>
        <w:t xml:space="preserve"> easy</w:t>
      </w:r>
      <w:r w:rsidRPr="001431C8">
        <w:rPr>
          <w:rFonts w:eastAsia="DengXian"/>
        </w:rPr>
        <w:t xml:space="preserve"> menyediakan dasar - dasar pembelajaran, medium menawarkan tantangan yang lebih besar, dan </w:t>
      </w:r>
      <w:r w:rsidR="004F4567" w:rsidRPr="004F4567">
        <w:rPr>
          <w:rFonts w:eastAsia="DengXian"/>
          <w:i/>
          <w:iCs/>
        </w:rPr>
        <w:t>high</w:t>
      </w:r>
      <w:r w:rsidRPr="001431C8">
        <w:rPr>
          <w:rFonts w:eastAsia="DengXian"/>
          <w:i/>
          <w:iCs/>
        </w:rPr>
        <w:t xml:space="preserve"> </w:t>
      </w:r>
      <w:r w:rsidRPr="001431C8">
        <w:rPr>
          <w:rFonts w:eastAsia="DengXian"/>
        </w:rPr>
        <w:t xml:space="preserve">menguji pemahaman </w:t>
      </w:r>
      <w:r>
        <w:rPr>
          <w:rFonts w:eastAsia="DengXian"/>
        </w:rPr>
        <w:t>pengguna</w:t>
      </w:r>
      <w:r w:rsidRPr="001431C8">
        <w:rPr>
          <w:rFonts w:eastAsia="DengXian"/>
        </w:rPr>
        <w:t xml:space="preserve"> pada tingkat yang lebih tinggi. Kenaikan </w:t>
      </w:r>
      <w:r w:rsidRPr="00967504">
        <w:rPr>
          <w:rFonts w:eastAsia="DengXian"/>
          <w:i/>
          <w:iCs/>
        </w:rPr>
        <w:t>level</w:t>
      </w:r>
      <w:r w:rsidRPr="001431C8">
        <w:rPr>
          <w:rFonts w:eastAsia="DengXian"/>
        </w:rPr>
        <w:t xml:space="preserve"> memberikan rasa pencapaian yang nyata, yang dapat memotivasi </w:t>
      </w:r>
      <w:r>
        <w:rPr>
          <w:rFonts w:eastAsia="DengXian"/>
        </w:rPr>
        <w:t>pengguna</w:t>
      </w:r>
      <w:r w:rsidRPr="001431C8">
        <w:rPr>
          <w:rFonts w:eastAsia="DengXian"/>
        </w:rPr>
        <w:t xml:space="preserve"> untuk terus belajar dan menyelesaikan tantangan berikutnya. Elemen ini juga memfasilitasi pembelajaran yang terpersonalisasi, memungkinkan </w:t>
      </w:r>
      <w:r>
        <w:rPr>
          <w:rFonts w:eastAsia="DengXian"/>
        </w:rPr>
        <w:t>pengguna</w:t>
      </w:r>
      <w:r w:rsidRPr="001431C8">
        <w:rPr>
          <w:rFonts w:eastAsia="DengXian"/>
        </w:rPr>
        <w:t xml:space="preserve"> belajar sesuai dengan kemampuan dan kecepatan mereka masing-masing. Dengan tingkat kesulitan yang meningkat secara bertahap, </w:t>
      </w:r>
      <w:r w:rsidRPr="00967504">
        <w:rPr>
          <w:rFonts w:eastAsia="DengXian"/>
          <w:i/>
          <w:iCs/>
        </w:rPr>
        <w:t>level</w:t>
      </w:r>
      <w:r w:rsidRPr="001431C8">
        <w:rPr>
          <w:rFonts w:eastAsia="DengXian"/>
          <w:i/>
          <w:iCs/>
        </w:rPr>
        <w:t xml:space="preserve"> </w:t>
      </w:r>
      <w:r w:rsidRPr="001431C8">
        <w:rPr>
          <w:rFonts w:eastAsia="DengXian"/>
        </w:rPr>
        <w:t xml:space="preserve">menciptakan tantangan berkelanjutan yang menjaga </w:t>
      </w:r>
      <w:r>
        <w:rPr>
          <w:rFonts w:eastAsia="DengXian"/>
        </w:rPr>
        <w:t>pengguna</w:t>
      </w:r>
      <w:r w:rsidRPr="001431C8">
        <w:rPr>
          <w:rFonts w:eastAsia="DengXian"/>
        </w:rPr>
        <w:t xml:space="preserve"> tetap terlibat. Bagi dosen, sistem </w:t>
      </w:r>
      <w:r w:rsidRPr="00967504">
        <w:rPr>
          <w:rFonts w:eastAsia="DengXian"/>
          <w:i/>
          <w:iCs/>
        </w:rPr>
        <w:t>level</w:t>
      </w:r>
      <w:r w:rsidRPr="001431C8">
        <w:rPr>
          <w:rFonts w:eastAsia="DengXian"/>
        </w:rPr>
        <w:t xml:space="preserve"> memudahkan untuk memantau kemajuan </w:t>
      </w:r>
      <w:r>
        <w:rPr>
          <w:rFonts w:eastAsia="DengXian"/>
        </w:rPr>
        <w:t>pengguna</w:t>
      </w:r>
      <w:r w:rsidRPr="001431C8">
        <w:rPr>
          <w:rFonts w:eastAsia="DengXian"/>
        </w:rPr>
        <w:t xml:space="preserve"> dan memberikan intervensi yang sesuai. Dengan demikian, elemen </w:t>
      </w:r>
      <w:r w:rsidRPr="00967504">
        <w:rPr>
          <w:rFonts w:eastAsia="DengXian"/>
          <w:i/>
          <w:iCs/>
        </w:rPr>
        <w:t>level</w:t>
      </w:r>
      <w:r w:rsidRPr="001431C8">
        <w:rPr>
          <w:rFonts w:eastAsia="DengXian"/>
        </w:rPr>
        <w:t xml:space="preserve"> tidak hanya meningkatkan motivasi dan keterlibatan </w:t>
      </w:r>
      <w:r>
        <w:rPr>
          <w:rFonts w:eastAsia="DengXian"/>
        </w:rPr>
        <w:t>pengguna</w:t>
      </w:r>
      <w:r w:rsidRPr="001431C8">
        <w:rPr>
          <w:rFonts w:eastAsia="DengXian"/>
        </w:rPr>
        <w:t>, tetapi juga mendukung pengalaman belajar yang efektif dan terstruktur.</w:t>
      </w:r>
    </w:p>
    <w:p w14:paraId="011B9BC2" w14:textId="66970F34" w:rsidR="00343F15" w:rsidRDefault="00343F15" w:rsidP="0023744B">
      <w:pPr>
        <w:shd w:val="clear" w:color="auto" w:fill="FFFFFF" w:themeFill="background1"/>
        <w:rPr>
          <w:rFonts w:eastAsia="DengXian"/>
        </w:rPr>
      </w:pPr>
      <w:r w:rsidRPr="009C5154">
        <w:rPr>
          <w:rFonts w:eastAsia="DengXian"/>
        </w:rPr>
        <w:t xml:space="preserve">Tingkatan </w:t>
      </w:r>
      <w:r w:rsidRPr="00AA0298">
        <w:rPr>
          <w:rFonts w:eastAsia="DengXian"/>
          <w:i/>
          <w:iCs/>
        </w:rPr>
        <w:t>easy, medium</w:t>
      </w:r>
      <w:r w:rsidRPr="009C5154">
        <w:rPr>
          <w:rFonts w:eastAsia="DengXian"/>
        </w:rPr>
        <w:t xml:space="preserve">, dan </w:t>
      </w:r>
      <w:r w:rsidR="004F4567" w:rsidRPr="004F4567">
        <w:rPr>
          <w:rFonts w:eastAsia="DengXian"/>
          <w:i/>
          <w:iCs/>
        </w:rPr>
        <w:t>high</w:t>
      </w:r>
      <w:r w:rsidRPr="009C5154">
        <w:rPr>
          <w:rFonts w:eastAsia="DengXian"/>
        </w:rPr>
        <w:t xml:space="preserve"> dalam </w:t>
      </w:r>
      <w:r w:rsidRPr="00A51DC2">
        <w:rPr>
          <w:rFonts w:eastAsia="DengXian"/>
          <w:i/>
          <w:iCs/>
        </w:rPr>
        <w:t>gamification</w:t>
      </w:r>
      <w:r w:rsidRPr="009C5154">
        <w:rPr>
          <w:rFonts w:eastAsia="DengXian"/>
        </w:rPr>
        <w:t xml:space="preserve"> dirancang untuk memberikan struktur pembelajaran yang </w:t>
      </w:r>
      <w:r w:rsidRPr="00F6497E">
        <w:rPr>
          <w:rFonts w:eastAsia="DengXian"/>
          <w:i/>
          <w:iCs/>
        </w:rPr>
        <w:t>progresif</w:t>
      </w:r>
      <w:r w:rsidRPr="009C5154">
        <w:rPr>
          <w:rFonts w:eastAsia="DengXian"/>
        </w:rPr>
        <w:t xml:space="preserve"> dan efektif. </w:t>
      </w:r>
      <w:r w:rsidRPr="00967504">
        <w:rPr>
          <w:rFonts w:eastAsia="DengXian"/>
          <w:i/>
          <w:iCs/>
        </w:rPr>
        <w:t>Level</w:t>
      </w:r>
      <w:r w:rsidRPr="009C5154">
        <w:rPr>
          <w:rFonts w:eastAsia="DengXian"/>
        </w:rPr>
        <w:t xml:space="preserve"> easy berfungsi sebagai tahap pengenalan, di mana </w:t>
      </w:r>
      <w:r>
        <w:rPr>
          <w:rFonts w:eastAsia="DengXian"/>
        </w:rPr>
        <w:t>pengguna</w:t>
      </w:r>
      <w:r w:rsidRPr="009C5154">
        <w:rPr>
          <w:rFonts w:eastAsia="DengXian"/>
        </w:rPr>
        <w:t xml:space="preserve"> diperkenalkan pada dasar-dasar pembelajaran dengan tantangan yang sederhana dan mudah dipahami. Tujuannya adalah untuk membangun kepercayaan diri </w:t>
      </w:r>
      <w:r>
        <w:rPr>
          <w:rFonts w:eastAsia="DengXian"/>
        </w:rPr>
        <w:t>pengguna</w:t>
      </w:r>
      <w:r w:rsidRPr="009C5154">
        <w:rPr>
          <w:rFonts w:eastAsia="DengXian"/>
        </w:rPr>
        <w:t xml:space="preserve"> dengan memberikan pengalaman awal yang positif dan mendasar. Selanjutnya, </w:t>
      </w:r>
      <w:r w:rsidRPr="00967504">
        <w:rPr>
          <w:rFonts w:eastAsia="DengXian"/>
          <w:i/>
          <w:iCs/>
        </w:rPr>
        <w:t>level</w:t>
      </w:r>
      <w:r w:rsidRPr="009C5154">
        <w:rPr>
          <w:rFonts w:eastAsia="DengXian"/>
        </w:rPr>
        <w:t xml:space="preserve"> medium meningkatkan tingkat kesulitan dengan tantangan yang lebih kompleks, mendorong </w:t>
      </w:r>
      <w:r>
        <w:rPr>
          <w:rFonts w:eastAsia="DengXian"/>
        </w:rPr>
        <w:t>pengguna</w:t>
      </w:r>
      <w:r w:rsidRPr="009C5154">
        <w:rPr>
          <w:rFonts w:eastAsia="DengXian"/>
        </w:rPr>
        <w:t xml:space="preserve"> untuk berpikir lebih dalam dan mengaplikasikan pengetahuan dari </w:t>
      </w:r>
      <w:r w:rsidRPr="00967504">
        <w:rPr>
          <w:rFonts w:eastAsia="DengXian"/>
          <w:i/>
          <w:iCs/>
        </w:rPr>
        <w:t>level</w:t>
      </w:r>
      <w:r w:rsidRPr="009C5154">
        <w:rPr>
          <w:rFonts w:eastAsia="DengXian"/>
        </w:rPr>
        <w:t xml:space="preserve"> sebelumnya. Tahap ini membantu memperkuat pemahaman </w:t>
      </w:r>
      <w:r>
        <w:rPr>
          <w:rFonts w:eastAsia="DengXian"/>
        </w:rPr>
        <w:t>pengguna</w:t>
      </w:r>
      <w:r w:rsidRPr="009C5154">
        <w:rPr>
          <w:rFonts w:eastAsia="DengXian"/>
        </w:rPr>
        <w:t xml:space="preserve"> sambil tetap menjaga motivasi mereka untuk melanjutkan pembelajaran. Di puncak sistem ini, </w:t>
      </w:r>
      <w:r w:rsidRPr="00967504">
        <w:rPr>
          <w:rFonts w:eastAsia="DengXian"/>
          <w:i/>
          <w:iCs/>
        </w:rPr>
        <w:t>level</w:t>
      </w:r>
      <w:r w:rsidRPr="009C5154">
        <w:rPr>
          <w:rFonts w:eastAsia="DengXian"/>
        </w:rPr>
        <w:t xml:space="preserve"> </w:t>
      </w:r>
      <w:r w:rsidR="004F4567" w:rsidRPr="004F4567">
        <w:rPr>
          <w:rFonts w:eastAsia="DengXian"/>
          <w:i/>
          <w:iCs/>
        </w:rPr>
        <w:t>high</w:t>
      </w:r>
      <w:r w:rsidRPr="009C5154">
        <w:rPr>
          <w:rFonts w:eastAsia="DengXian"/>
        </w:rPr>
        <w:t xml:space="preserve"> menyajikan tantangan yang menuntut pemahaman mendalam dan kemampuan analisis yang lebih tinggi. Pada tahap ini, </w:t>
      </w:r>
      <w:r>
        <w:rPr>
          <w:rFonts w:eastAsia="DengXian"/>
        </w:rPr>
        <w:t>pengguna</w:t>
      </w:r>
      <w:r w:rsidRPr="009C5154">
        <w:rPr>
          <w:rFonts w:eastAsia="DengXian"/>
        </w:rPr>
        <w:t xml:space="preserve"> diharapkan mampu menggabungkan berbagai konsep yang telah dipelajari untuk menyelesaikan tugas yang lebih menantang dan kompleks.</w:t>
      </w:r>
    </w:p>
    <w:p w14:paraId="1B33048C" w14:textId="77777777" w:rsidR="00343F15" w:rsidRPr="009C5154" w:rsidRDefault="00343F15" w:rsidP="00287FAD">
      <w:pPr>
        <w:rPr>
          <w:rFonts w:eastAsia="DengXian"/>
        </w:rPr>
      </w:pPr>
      <w:r w:rsidRPr="00967504">
        <w:rPr>
          <w:rFonts w:eastAsia="DengXian"/>
          <w:i/>
          <w:iCs/>
        </w:rPr>
        <w:t>Level</w:t>
      </w:r>
      <w:r w:rsidRPr="00AA0298">
        <w:rPr>
          <w:rFonts w:eastAsia="DengXian"/>
        </w:rPr>
        <w:t xml:space="preserve"> membagi proses pembelajaran menjadi beberapa tahap yang terstruktur. Dengan membagi materi ke dalam </w:t>
      </w:r>
      <w:r w:rsidRPr="00967504">
        <w:rPr>
          <w:rFonts w:eastAsia="DengXian"/>
          <w:i/>
          <w:iCs/>
        </w:rPr>
        <w:t>level</w:t>
      </w:r>
      <w:r w:rsidRPr="00AA0298">
        <w:rPr>
          <w:rFonts w:eastAsia="DengXian"/>
        </w:rPr>
        <w:t xml:space="preserve">, </w:t>
      </w:r>
      <w:r>
        <w:rPr>
          <w:rFonts w:eastAsia="DengXian"/>
        </w:rPr>
        <w:t>pengguna</w:t>
      </w:r>
      <w:r w:rsidRPr="00AA0298">
        <w:rPr>
          <w:rFonts w:eastAsia="DengXian"/>
        </w:rPr>
        <w:t xml:space="preserve"> diarahkan untuk mempelajari bagian tertentu secara mendalam sebelum melanjutkan ke tingkat berikutnya yang lebih kompleks. Pendekatan ini memastikan bahwa mereka memiliki dasar yang kuat sebelum menghadapi tantangan yang lebih sulit</w:t>
      </w:r>
      <w:r>
        <w:rPr>
          <w:rFonts w:eastAsia="DengXian"/>
        </w:rPr>
        <w:t xml:space="preserve">. </w:t>
      </w:r>
      <w:r w:rsidRPr="00AA0298">
        <w:rPr>
          <w:rFonts w:eastAsia="DengXian"/>
        </w:rPr>
        <w:t xml:space="preserve">Naik ke </w:t>
      </w:r>
      <w:r w:rsidRPr="00967504">
        <w:rPr>
          <w:rFonts w:eastAsia="DengXian"/>
          <w:i/>
          <w:iCs/>
        </w:rPr>
        <w:t>level</w:t>
      </w:r>
      <w:r w:rsidRPr="00AA0298">
        <w:rPr>
          <w:rFonts w:eastAsia="DengXian"/>
        </w:rPr>
        <w:t xml:space="preserve"> berikutnya memberikan rasa pencapaian yang signifikan bagi </w:t>
      </w:r>
      <w:r>
        <w:rPr>
          <w:rFonts w:eastAsia="DengXian"/>
        </w:rPr>
        <w:t>pengguna</w:t>
      </w:r>
      <w:r w:rsidRPr="00AA0298">
        <w:rPr>
          <w:rFonts w:eastAsia="DengXian"/>
        </w:rPr>
        <w:t xml:space="preserve">. Setiap kali mereka mencapai </w:t>
      </w:r>
      <w:r w:rsidRPr="00967504">
        <w:rPr>
          <w:rFonts w:eastAsia="DengXian"/>
          <w:i/>
          <w:iCs/>
        </w:rPr>
        <w:t>level</w:t>
      </w:r>
      <w:r w:rsidRPr="00AA0298">
        <w:rPr>
          <w:rFonts w:eastAsia="DengXian"/>
        </w:rPr>
        <w:t xml:space="preserve"> baru, mereka merasakan penghargaan atas usaha yang telah dilakukan, yang secara langsung memotivasi mereka untuk terus belajar dan mencapai </w:t>
      </w:r>
      <w:r w:rsidRPr="00967504">
        <w:rPr>
          <w:rFonts w:eastAsia="DengXian"/>
          <w:i/>
          <w:iCs/>
        </w:rPr>
        <w:t>level</w:t>
      </w:r>
      <w:r w:rsidRPr="00AA0298">
        <w:rPr>
          <w:rFonts w:eastAsia="DengXian"/>
        </w:rPr>
        <w:t xml:space="preserve"> yang lebih tinggi.</w:t>
      </w:r>
    </w:p>
    <w:p w14:paraId="0F4222A4" w14:textId="461B6DB1" w:rsidR="00343F15" w:rsidRDefault="00287FAD" w:rsidP="00287FAD">
      <w:pPr>
        <w:rPr>
          <w:rFonts w:eastAsia="DengXian"/>
        </w:rPr>
      </w:pPr>
      <w:r>
        <w:rPr>
          <w:rFonts w:eastAsia="DengXian"/>
        </w:rPr>
        <w:t>P</w:t>
      </w:r>
      <w:r w:rsidR="00343F15">
        <w:rPr>
          <w:rFonts w:eastAsia="DengXian"/>
        </w:rPr>
        <w:t>engguna</w:t>
      </w:r>
      <w:r w:rsidR="00343F15" w:rsidRPr="009C5154">
        <w:rPr>
          <w:rFonts w:eastAsia="DengXian"/>
        </w:rPr>
        <w:t xml:space="preserve">an tiga tingkatan </w:t>
      </w:r>
      <w:r w:rsidR="00343F15" w:rsidRPr="00967504">
        <w:rPr>
          <w:rFonts w:eastAsia="DengXian"/>
          <w:i/>
          <w:iCs/>
        </w:rPr>
        <w:t>level</w:t>
      </w:r>
      <w:r w:rsidR="00343F15" w:rsidRPr="009C5154">
        <w:rPr>
          <w:rFonts w:eastAsia="DengXian"/>
        </w:rPr>
        <w:t xml:space="preserve"> ini didasarkan pada beberapa alasan penting. Pertama, tiga </w:t>
      </w:r>
      <w:r w:rsidR="00343F15" w:rsidRPr="00967504">
        <w:rPr>
          <w:rFonts w:eastAsia="DengXian"/>
          <w:i/>
          <w:iCs/>
        </w:rPr>
        <w:t>level</w:t>
      </w:r>
      <w:r w:rsidR="00343F15" w:rsidRPr="009C5154">
        <w:rPr>
          <w:rFonts w:eastAsia="DengXian"/>
        </w:rPr>
        <w:t xml:space="preserve"> memberikan keseimbangan antara kompleksitas dan kesederhanaan, memungkinkan </w:t>
      </w:r>
      <w:r w:rsidR="00343F15">
        <w:rPr>
          <w:rFonts w:eastAsia="DengXian"/>
        </w:rPr>
        <w:t>pengguna</w:t>
      </w:r>
      <w:r w:rsidR="00343F15" w:rsidRPr="009C5154">
        <w:rPr>
          <w:rFonts w:eastAsia="DengXian"/>
        </w:rPr>
        <w:t xml:space="preserve"> merasakan perkembangan tanpa merasa kewalahan. Struktur </w:t>
      </w:r>
      <w:r w:rsidR="00343F15" w:rsidRPr="00502B85">
        <w:rPr>
          <w:rFonts w:eastAsia="DengXian"/>
          <w:i/>
          <w:iCs/>
        </w:rPr>
        <w:t xml:space="preserve">"easy, medium, </w:t>
      </w:r>
      <w:r w:rsidR="004F4567" w:rsidRPr="004F4567">
        <w:rPr>
          <w:rFonts w:eastAsia="DengXian"/>
          <w:i/>
          <w:iCs/>
        </w:rPr>
        <w:t>high</w:t>
      </w:r>
      <w:r w:rsidR="00343F15" w:rsidRPr="00502B85">
        <w:rPr>
          <w:rFonts w:eastAsia="DengXian"/>
          <w:i/>
          <w:iCs/>
        </w:rPr>
        <w:t>"</w:t>
      </w:r>
      <w:r w:rsidR="00343F15" w:rsidRPr="009C5154">
        <w:rPr>
          <w:rFonts w:eastAsia="DengXian"/>
        </w:rPr>
        <w:t xml:space="preserve"> juga mudah dipahami karena konsep ini sudah familiar dalam berbagai konteks pembelajaran atau permainan. Selain itu, tiga tingkatan cukup untuk mencakup semua kategori kemampuan </w:t>
      </w:r>
      <w:r w:rsidR="00343F15">
        <w:rPr>
          <w:rFonts w:eastAsia="DengXian"/>
        </w:rPr>
        <w:t>pengguna</w:t>
      </w:r>
      <w:r w:rsidR="00343F15" w:rsidRPr="009C5154">
        <w:rPr>
          <w:rFonts w:eastAsia="DengXian"/>
        </w:rPr>
        <w:t xml:space="preserve">, mulai dari pemula hingga mahir, tanpa menciptakan terlalu banyak variasi yang dapat membingungkan. Dari sisi pengembangan, jumlah </w:t>
      </w:r>
      <w:r w:rsidR="00343F15" w:rsidRPr="00967504">
        <w:rPr>
          <w:rFonts w:eastAsia="DengXian"/>
          <w:i/>
          <w:iCs/>
        </w:rPr>
        <w:t>level</w:t>
      </w:r>
      <w:r w:rsidR="00343F15" w:rsidRPr="009C5154">
        <w:rPr>
          <w:rFonts w:eastAsia="DengXian"/>
        </w:rPr>
        <w:t xml:space="preserve"> ini efisien untuk diimplementasikan dan dievaluasi tanpa memerlukan sumber daya tambahan yang signifikan. Dengan membatasi jumlah </w:t>
      </w:r>
      <w:r w:rsidR="00343F15" w:rsidRPr="00967504">
        <w:rPr>
          <w:rFonts w:eastAsia="DengXian"/>
          <w:i/>
          <w:iCs/>
        </w:rPr>
        <w:t>level</w:t>
      </w:r>
      <w:r w:rsidR="00343F15" w:rsidRPr="009C5154">
        <w:rPr>
          <w:rFonts w:eastAsia="DengXian"/>
        </w:rPr>
        <w:t xml:space="preserve"> menjadi tiga, sistem tetap terarah, fleksibel, dan efektif dalam mendukung pembelajaran yang berkelanjutan serta menjaga </w:t>
      </w:r>
      <w:r w:rsidR="00343F15">
        <w:rPr>
          <w:rFonts w:eastAsia="DengXian"/>
        </w:rPr>
        <w:t>pengguna</w:t>
      </w:r>
      <w:r w:rsidR="00343F15" w:rsidRPr="009C5154">
        <w:rPr>
          <w:rFonts w:eastAsia="DengXian"/>
        </w:rPr>
        <w:t xml:space="preserve"> tetap termotivasi dan terlibat dalam proses belajar.</w:t>
      </w:r>
    </w:p>
    <w:p w14:paraId="773799E5" w14:textId="77777777" w:rsidR="00343F15" w:rsidRPr="00C63E0C" w:rsidRDefault="00343F15" w:rsidP="00287FAD">
      <w:pPr>
        <w:rPr>
          <w:rFonts w:eastAsia="DengXian"/>
        </w:rPr>
      </w:pPr>
      <w:r w:rsidRPr="00C63E0C">
        <w:rPr>
          <w:rFonts w:eastAsia="DengXian"/>
        </w:rPr>
        <w:t xml:space="preserve">Meskipun elemen </w:t>
      </w:r>
      <w:r w:rsidRPr="00967504">
        <w:rPr>
          <w:rFonts w:eastAsia="DengXian"/>
          <w:i/>
          <w:iCs/>
        </w:rPr>
        <w:t>level</w:t>
      </w:r>
      <w:r w:rsidRPr="00C63E0C">
        <w:rPr>
          <w:rFonts w:eastAsia="DengXian"/>
        </w:rPr>
        <w:t xml:space="preserve"> memiliki banyak manfaat, ada beberapa</w:t>
      </w:r>
      <w:r>
        <w:rPr>
          <w:rFonts w:eastAsia="DengXian"/>
        </w:rPr>
        <w:t xml:space="preserve"> keterbatasan</w:t>
      </w:r>
      <w:r w:rsidRPr="00C63E0C">
        <w:rPr>
          <w:rFonts w:eastAsia="DengXian"/>
        </w:rPr>
        <w:t xml:space="preserve"> yang perlu diperhatikan:</w:t>
      </w:r>
    </w:p>
    <w:p w14:paraId="2B17E41C" w14:textId="77777777" w:rsidR="00343F15" w:rsidRPr="00C63E0C" w:rsidRDefault="00343F15" w:rsidP="00343F15">
      <w:pPr>
        <w:pStyle w:val="ListParagraph"/>
        <w:numPr>
          <w:ilvl w:val="0"/>
          <w:numId w:val="16"/>
        </w:numPr>
        <w:rPr>
          <w:rFonts w:eastAsia="DengXian"/>
        </w:rPr>
      </w:pPr>
      <w:r w:rsidRPr="00C63E0C">
        <w:rPr>
          <w:rFonts w:eastAsia="DengXian"/>
        </w:rPr>
        <w:t xml:space="preserve">Risiko Terlalu Fokus pada Progres: </w:t>
      </w:r>
      <w:r>
        <w:rPr>
          <w:rFonts w:eastAsia="DengXian"/>
        </w:rPr>
        <w:t xml:space="preserve">Pengguna </w:t>
      </w:r>
      <w:r w:rsidRPr="00C63E0C">
        <w:rPr>
          <w:rFonts w:eastAsia="DengXian"/>
        </w:rPr>
        <w:t xml:space="preserve">mungkin lebih fokus untuk naik </w:t>
      </w:r>
      <w:r w:rsidRPr="00967504">
        <w:rPr>
          <w:rFonts w:eastAsia="DengXian"/>
          <w:i/>
          <w:iCs/>
        </w:rPr>
        <w:t>level</w:t>
      </w:r>
      <w:r w:rsidRPr="00C63E0C">
        <w:rPr>
          <w:rFonts w:eastAsia="DengXian"/>
        </w:rPr>
        <w:t xml:space="preserve"> daripada memahami materi secara mendalam.</w:t>
      </w:r>
    </w:p>
    <w:p w14:paraId="10A8A94D" w14:textId="761A1DB8" w:rsidR="00343F15" w:rsidRPr="00343F15" w:rsidRDefault="00343F15" w:rsidP="00343F15">
      <w:pPr>
        <w:pStyle w:val="ListParagraph"/>
        <w:numPr>
          <w:ilvl w:val="0"/>
          <w:numId w:val="16"/>
        </w:numPr>
        <w:rPr>
          <w:rFonts w:eastAsia="DengXian"/>
        </w:rPr>
      </w:pPr>
      <w:r w:rsidRPr="00C63E0C">
        <w:rPr>
          <w:rFonts w:eastAsia="DengXian"/>
        </w:rPr>
        <w:t xml:space="preserve">Stagnasi di </w:t>
      </w:r>
      <w:r w:rsidRPr="00967504">
        <w:rPr>
          <w:rFonts w:eastAsia="DengXian"/>
          <w:i/>
          <w:iCs/>
        </w:rPr>
        <w:t>Level</w:t>
      </w:r>
      <w:r w:rsidRPr="00C63E0C">
        <w:rPr>
          <w:rFonts w:eastAsia="DengXian"/>
          <w:i/>
          <w:iCs/>
        </w:rPr>
        <w:t xml:space="preserve"> </w:t>
      </w:r>
      <w:r w:rsidRPr="00C63E0C">
        <w:rPr>
          <w:rFonts w:eastAsia="DengXian"/>
        </w:rPr>
        <w:t xml:space="preserve">Tertentu: Jika tantangan di suatu </w:t>
      </w:r>
      <w:r w:rsidRPr="00967504">
        <w:rPr>
          <w:rFonts w:eastAsia="DengXian"/>
          <w:i/>
          <w:iCs/>
        </w:rPr>
        <w:t>level</w:t>
      </w:r>
      <w:r w:rsidRPr="00C63E0C">
        <w:rPr>
          <w:rFonts w:eastAsia="DengXian"/>
        </w:rPr>
        <w:t xml:space="preserve"> terlalu sulit, </w:t>
      </w:r>
      <w:r>
        <w:rPr>
          <w:rFonts w:eastAsia="DengXian"/>
        </w:rPr>
        <w:t>pengguna</w:t>
      </w:r>
      <w:r w:rsidRPr="00C63E0C">
        <w:rPr>
          <w:rFonts w:eastAsia="DengXian"/>
        </w:rPr>
        <w:t xml:space="preserve"> dapat merasa frustrasi dan kehilangan motivasi. Oleh karena itu, penting untuk merancang </w:t>
      </w:r>
      <w:r w:rsidRPr="00967504">
        <w:rPr>
          <w:rFonts w:eastAsia="DengXian"/>
          <w:i/>
          <w:iCs/>
        </w:rPr>
        <w:t>level</w:t>
      </w:r>
      <w:r w:rsidRPr="00C63E0C">
        <w:rPr>
          <w:rFonts w:eastAsia="DengXian"/>
        </w:rPr>
        <w:t xml:space="preserve"> dengan kesulitan yang seimbang dan memberikan dukungan di </w:t>
      </w:r>
      <w:r w:rsidRPr="00967504">
        <w:rPr>
          <w:rFonts w:eastAsia="DengXian"/>
          <w:i/>
          <w:iCs/>
        </w:rPr>
        <w:t>level</w:t>
      </w:r>
      <w:r w:rsidRPr="00C63E0C">
        <w:rPr>
          <w:rFonts w:eastAsia="DengXian"/>
        </w:rPr>
        <w:t xml:space="preserve"> yang lebih menantang.</w:t>
      </w:r>
    </w:p>
    <w:p w14:paraId="371613B7" w14:textId="77777777" w:rsidR="00E6418F" w:rsidRDefault="00EA7141" w:rsidP="00E6418F">
      <w:pPr>
        <w:pStyle w:val="Heading5"/>
        <w:rPr>
          <w:rFonts w:ascii="Times New Roman" w:hAnsi="Times New Roman" w:cs="Times New Roman"/>
          <w:b/>
          <w:bCs/>
          <w:i/>
          <w:iCs/>
          <w:color w:val="auto"/>
        </w:rPr>
      </w:pPr>
      <w:r w:rsidRPr="00EA7141">
        <w:rPr>
          <w:rFonts w:ascii="Times New Roman" w:hAnsi="Times New Roman" w:cs="Times New Roman"/>
          <w:b/>
          <w:bCs/>
          <w:color w:val="auto"/>
        </w:rPr>
        <w:t xml:space="preserve">Analisis </w:t>
      </w:r>
      <w:r w:rsidRPr="00502B85">
        <w:rPr>
          <w:rFonts w:ascii="Times New Roman" w:hAnsi="Times New Roman" w:cs="Times New Roman"/>
          <w:b/>
          <w:bCs/>
          <w:i/>
          <w:iCs/>
          <w:color w:val="auto"/>
        </w:rPr>
        <w:t>Level easy</w:t>
      </w:r>
    </w:p>
    <w:p w14:paraId="226FE0AC" w14:textId="77777777" w:rsidR="00E6418F" w:rsidRPr="0023744B" w:rsidRDefault="00E6418F" w:rsidP="00E6418F">
      <w:pPr>
        <w:pStyle w:val="Heading5"/>
        <w:numPr>
          <w:ilvl w:val="0"/>
          <w:numId w:val="0"/>
        </w:numPr>
        <w:rPr>
          <w:rFonts w:ascii="Times New Roman" w:eastAsia="Times New Roman" w:hAnsi="Times New Roman" w:cs="Times New Roman"/>
          <w:color w:val="auto"/>
          <w:kern w:val="0"/>
          <w:szCs w:val="24"/>
          <w14:ligatures w14:val="none"/>
        </w:rPr>
      </w:pPr>
      <w:r w:rsidRPr="0023744B">
        <w:rPr>
          <w:rFonts w:ascii="Times New Roman" w:eastAsia="Times New Roman" w:hAnsi="Times New Roman" w:cs="Times New Roman"/>
          <w:color w:val="auto"/>
          <w:kern w:val="0"/>
          <w:szCs w:val="24"/>
          <w14:ligatures w14:val="none"/>
        </w:rPr>
        <w:t>Level easy merupakan tahap awal dalam sistem pembelajaran berbasis gamification. Pada tahap ini, pengguna diperkenalkan dengan konsep dasar dari materi yang akan dipelajari. Tujuan utama dari level ini adalah membangun pemahaman awal yang kuat serta memberikan pengalaman belajar yang tidak membebani pengguna.</w:t>
      </w:r>
    </w:p>
    <w:p w14:paraId="68B98E19" w14:textId="77777777" w:rsidR="00E6418F" w:rsidRPr="0023744B" w:rsidRDefault="00E6418F" w:rsidP="00E6418F">
      <w:pPr>
        <w:pStyle w:val="Heading5"/>
        <w:numPr>
          <w:ilvl w:val="0"/>
          <w:numId w:val="0"/>
        </w:numPr>
        <w:rPr>
          <w:rFonts w:ascii="Times New Roman" w:eastAsia="Times New Roman" w:hAnsi="Times New Roman" w:cs="Times New Roman"/>
          <w:color w:val="auto"/>
          <w:kern w:val="0"/>
          <w:szCs w:val="24"/>
          <w14:ligatures w14:val="none"/>
        </w:rPr>
      </w:pPr>
      <w:r w:rsidRPr="00E6418F">
        <w:rPr>
          <w:rFonts w:ascii="Times New Roman" w:eastAsia="Times New Roman" w:hAnsi="Times New Roman" w:cs="Times New Roman"/>
          <w:color w:val="auto"/>
          <w:kern w:val="0"/>
          <w:szCs w:val="24"/>
          <w14:ligatures w14:val="none"/>
        </w:rPr>
        <w:t>Dalam level ini, soal yang diberikan memiliki tingkat kesulitan yang rendah dengan fokus pada pengenalan konsep-konsep fundamental. Bentuk soal biasanya berupa pilihan ganda atau pertanyaan sederhana yang menguji pemahaman dasar pengguna. Selain itu, sistem menyediakan umpan balik yang lebih intensif agar pengguna dapat segera memahami kesalahan mereka dan memperbaikinya sebelum lanjut ke tingkat berikutnya.</w:t>
      </w:r>
    </w:p>
    <w:p w14:paraId="2FE13B25" w14:textId="4DE749C4" w:rsidR="00E6418F" w:rsidRPr="0061625E" w:rsidRDefault="00E6418F" w:rsidP="0061625E">
      <w:pPr>
        <w:pStyle w:val="Heading5"/>
        <w:numPr>
          <w:ilvl w:val="0"/>
          <w:numId w:val="0"/>
        </w:numPr>
        <w:rPr>
          <w:rFonts w:ascii="Times New Roman" w:eastAsia="Times New Roman" w:hAnsi="Times New Roman" w:cs="Times New Roman"/>
          <w:color w:val="auto"/>
          <w:kern w:val="0"/>
          <w:szCs w:val="24"/>
          <w14:ligatures w14:val="none"/>
        </w:rPr>
      </w:pPr>
      <w:r w:rsidRPr="00E6418F">
        <w:rPr>
          <w:rFonts w:ascii="Times New Roman" w:eastAsia="Times New Roman" w:hAnsi="Times New Roman" w:cs="Times New Roman"/>
          <w:color w:val="auto"/>
          <w:kern w:val="0"/>
          <w:szCs w:val="24"/>
          <w14:ligatures w14:val="none"/>
        </w:rPr>
        <w:t>Pendekatan ini bertujuan untuk meningkatkan rasa percaya diri pengguna dalam menyelesaikan tugas tanpa adanya tekanan yang berlebihan. Dengan demikian, mereka dapat merasa nyaman dalam proses belajar dan memiliki motivasi untuk melanjutkan ke level berikutnya.</w:t>
      </w:r>
    </w:p>
    <w:p w14:paraId="2EAE796B" w14:textId="77777777" w:rsidR="0061625E" w:rsidRPr="0023744B" w:rsidRDefault="0061625E" w:rsidP="0061625E">
      <w:pPr>
        <w:pStyle w:val="Heading5"/>
        <w:rPr>
          <w:rFonts w:ascii="Times New Roman" w:hAnsi="Times New Roman" w:cs="Times New Roman"/>
          <w:b/>
          <w:bCs/>
          <w:i/>
          <w:iCs/>
          <w:color w:val="auto"/>
        </w:rPr>
      </w:pPr>
      <w:r w:rsidRPr="0023744B">
        <w:rPr>
          <w:rFonts w:ascii="Times New Roman" w:hAnsi="Times New Roman" w:cs="Times New Roman"/>
          <w:b/>
          <w:bCs/>
          <w:color w:val="auto"/>
        </w:rPr>
        <w:t xml:space="preserve">Analisis </w:t>
      </w:r>
      <w:r w:rsidRPr="0023744B">
        <w:rPr>
          <w:rFonts w:ascii="Times New Roman" w:hAnsi="Times New Roman" w:cs="Times New Roman"/>
          <w:b/>
          <w:bCs/>
          <w:i/>
          <w:iCs/>
          <w:color w:val="auto"/>
        </w:rPr>
        <w:t>Level medium</w:t>
      </w:r>
    </w:p>
    <w:p w14:paraId="7674D78F" w14:textId="77777777" w:rsidR="0061625E" w:rsidRPr="0023744B" w:rsidRDefault="0061625E" w:rsidP="0061625E">
      <w:pPr>
        <w:pStyle w:val="Heading5"/>
        <w:numPr>
          <w:ilvl w:val="0"/>
          <w:numId w:val="0"/>
        </w:numPr>
        <w:rPr>
          <w:rFonts w:ascii="Times New Roman" w:eastAsia="Times New Roman" w:hAnsi="Times New Roman" w:cs="Times New Roman"/>
          <w:color w:val="auto"/>
          <w:kern w:val="0"/>
          <w:szCs w:val="24"/>
          <w14:ligatures w14:val="none"/>
        </w:rPr>
      </w:pPr>
      <w:r w:rsidRPr="0023744B">
        <w:rPr>
          <w:rFonts w:ascii="Times New Roman" w:eastAsia="Times New Roman" w:hAnsi="Times New Roman" w:cs="Times New Roman"/>
          <w:color w:val="auto"/>
          <w:kern w:val="0"/>
          <w:szCs w:val="24"/>
          <w14:ligatures w14:val="none"/>
        </w:rPr>
        <w:t xml:space="preserve">Setelah pengguna menyelesaikan tahap dasar, mereka akan masuk ke </w:t>
      </w:r>
      <w:r w:rsidRPr="004C6B83">
        <w:rPr>
          <w:rFonts w:ascii="Times New Roman" w:eastAsia="Times New Roman" w:hAnsi="Times New Roman" w:cs="Times New Roman"/>
          <w:i/>
          <w:iCs/>
          <w:color w:val="auto"/>
          <w:kern w:val="0"/>
          <w:szCs w:val="24"/>
          <w14:ligatures w14:val="none"/>
        </w:rPr>
        <w:t>level</w:t>
      </w:r>
      <w:r w:rsidRPr="0023744B">
        <w:rPr>
          <w:rFonts w:ascii="Times New Roman" w:eastAsia="Times New Roman" w:hAnsi="Times New Roman" w:cs="Times New Roman"/>
          <w:color w:val="auto"/>
          <w:kern w:val="0"/>
          <w:szCs w:val="24"/>
          <w14:ligatures w14:val="none"/>
        </w:rPr>
        <w:t xml:space="preserve"> medium yang menawarkan tantangan lebih besar. Pada tahap ini, pengguna tidak hanya mengingat informasi tetapi juga mulai menerapkannya dalam konteks yang lebih kompleks.</w:t>
      </w:r>
    </w:p>
    <w:p w14:paraId="7B7E730B" w14:textId="77777777" w:rsidR="0061625E" w:rsidRPr="0023744B" w:rsidRDefault="0061625E" w:rsidP="0061625E">
      <w:pPr>
        <w:pStyle w:val="Heading5"/>
        <w:numPr>
          <w:ilvl w:val="0"/>
          <w:numId w:val="0"/>
        </w:numPr>
        <w:rPr>
          <w:rFonts w:ascii="Times New Roman" w:eastAsia="Times New Roman" w:hAnsi="Times New Roman" w:cs="Times New Roman"/>
          <w:color w:val="auto"/>
          <w:kern w:val="0"/>
          <w:szCs w:val="24"/>
          <w14:ligatures w14:val="none"/>
        </w:rPr>
      </w:pPr>
      <w:r w:rsidRPr="00E6418F">
        <w:rPr>
          <w:rFonts w:ascii="Times New Roman" w:eastAsia="Times New Roman" w:hAnsi="Times New Roman" w:cs="Times New Roman"/>
          <w:color w:val="auto"/>
          <w:kern w:val="0"/>
          <w:szCs w:val="24"/>
          <w14:ligatures w14:val="none"/>
        </w:rPr>
        <w:t xml:space="preserve">Soal dalam level medium dirancang untuk menguji pemahaman yang lebih mendalam dengan format yang lebih variatif, seperti studi kasus sederhana, soal berbasis pemecahan masalah, atau pertanyaan yang membutuhkan analisis lebih lanjut. Pada tahap ini, sistem mengurangi tingkat bantuan dibandingkan </w:t>
      </w:r>
      <w:r w:rsidRPr="004C6B83">
        <w:rPr>
          <w:rFonts w:ascii="Times New Roman" w:eastAsia="Times New Roman" w:hAnsi="Times New Roman" w:cs="Times New Roman"/>
          <w:i/>
          <w:iCs/>
          <w:color w:val="auto"/>
          <w:kern w:val="0"/>
          <w:szCs w:val="24"/>
          <w14:ligatures w14:val="none"/>
        </w:rPr>
        <w:t>level</w:t>
      </w:r>
      <w:r w:rsidRPr="00E6418F">
        <w:rPr>
          <w:rFonts w:ascii="Times New Roman" w:eastAsia="Times New Roman" w:hAnsi="Times New Roman" w:cs="Times New Roman"/>
          <w:color w:val="auto"/>
          <w:kern w:val="0"/>
          <w:szCs w:val="24"/>
          <w14:ligatures w14:val="none"/>
        </w:rPr>
        <w:t xml:space="preserve"> sebelumnya, mendorong pengguna untuk berpikir secara mandiri dalam menyelesaikan tugas.</w:t>
      </w:r>
    </w:p>
    <w:p w14:paraId="3D1074FE" w14:textId="77777777" w:rsidR="0061625E" w:rsidRPr="0023744B" w:rsidRDefault="0061625E" w:rsidP="0061625E">
      <w:pPr>
        <w:pStyle w:val="Heading5"/>
        <w:numPr>
          <w:ilvl w:val="0"/>
          <w:numId w:val="0"/>
        </w:numPr>
        <w:rPr>
          <w:rFonts w:ascii="Times New Roman" w:hAnsi="Times New Roman" w:cs="Times New Roman"/>
          <w:b/>
          <w:bCs/>
          <w:i/>
          <w:iCs/>
          <w:color w:val="auto"/>
        </w:rPr>
      </w:pPr>
      <w:r w:rsidRPr="00E6418F">
        <w:rPr>
          <w:rFonts w:ascii="Times New Roman" w:eastAsia="Times New Roman" w:hAnsi="Times New Roman" w:cs="Times New Roman"/>
          <w:color w:val="auto"/>
          <w:kern w:val="0"/>
          <w:szCs w:val="24"/>
          <w14:ligatures w14:val="none"/>
        </w:rPr>
        <w:t xml:space="preserve">Meskipun demikian, sistem tetap menyediakan petunjuk atau opsi latihan tambahan jika pengguna mengalami kesulitan. </w:t>
      </w:r>
      <w:r w:rsidRPr="004C6B83">
        <w:rPr>
          <w:rFonts w:ascii="Times New Roman" w:eastAsia="Times New Roman" w:hAnsi="Times New Roman" w:cs="Times New Roman"/>
          <w:i/>
          <w:iCs/>
          <w:color w:val="auto"/>
          <w:kern w:val="0"/>
          <w:szCs w:val="24"/>
          <w14:ligatures w14:val="none"/>
        </w:rPr>
        <w:t>Level</w:t>
      </w:r>
      <w:r w:rsidRPr="00E6418F">
        <w:rPr>
          <w:rFonts w:ascii="Times New Roman" w:eastAsia="Times New Roman" w:hAnsi="Times New Roman" w:cs="Times New Roman"/>
          <w:color w:val="auto"/>
          <w:kern w:val="0"/>
          <w:szCs w:val="24"/>
          <w14:ligatures w14:val="none"/>
        </w:rPr>
        <w:t xml:space="preserve"> medium menjadi jembatan antara pemahaman dasar dan tantangan yang lebih kompleks, sehingga memastikan bahwa pengguna siap menghadapi level selanjutnya tanpa merasa terbebani secara tiba-tiba.</w:t>
      </w:r>
    </w:p>
    <w:p w14:paraId="400C3087" w14:textId="77777777" w:rsidR="0061625E" w:rsidRPr="0023744B" w:rsidRDefault="0061625E" w:rsidP="00E6418F">
      <w:pPr>
        <w:rPr>
          <w:rFonts w:cs="Times New Roman"/>
        </w:rPr>
      </w:pPr>
    </w:p>
    <w:p w14:paraId="4DDE08D6" w14:textId="6E17B1F5" w:rsidR="00130EDB" w:rsidRPr="0023744B" w:rsidRDefault="00EA7141" w:rsidP="00130EDB">
      <w:pPr>
        <w:pStyle w:val="Heading5"/>
        <w:rPr>
          <w:rFonts w:ascii="Times New Roman" w:hAnsi="Times New Roman" w:cs="Times New Roman"/>
          <w:b/>
          <w:bCs/>
          <w:i/>
          <w:iCs/>
          <w:color w:val="auto"/>
        </w:rPr>
      </w:pPr>
      <w:r w:rsidRPr="0023744B">
        <w:rPr>
          <w:rFonts w:ascii="Times New Roman" w:hAnsi="Times New Roman" w:cs="Times New Roman"/>
          <w:b/>
          <w:bCs/>
          <w:color w:val="auto"/>
        </w:rPr>
        <w:t xml:space="preserve">Analsis </w:t>
      </w:r>
      <w:r w:rsidRPr="0023744B">
        <w:rPr>
          <w:rFonts w:ascii="Times New Roman" w:hAnsi="Times New Roman" w:cs="Times New Roman"/>
          <w:b/>
          <w:bCs/>
          <w:i/>
          <w:iCs/>
          <w:color w:val="auto"/>
        </w:rPr>
        <w:t xml:space="preserve">Level </w:t>
      </w:r>
      <w:r w:rsidR="004F4567" w:rsidRPr="004F4567">
        <w:rPr>
          <w:rFonts w:ascii="Times New Roman" w:hAnsi="Times New Roman" w:cs="Times New Roman"/>
          <w:b/>
          <w:bCs/>
          <w:i/>
          <w:iCs/>
          <w:color w:val="auto"/>
        </w:rPr>
        <w:t>High</w:t>
      </w:r>
    </w:p>
    <w:p w14:paraId="69D20D52" w14:textId="55AA2FA5" w:rsidR="00130EDB" w:rsidRPr="0023744B" w:rsidRDefault="00130EDB" w:rsidP="00130EDB">
      <w:pPr>
        <w:pStyle w:val="Heading5"/>
        <w:numPr>
          <w:ilvl w:val="0"/>
          <w:numId w:val="0"/>
        </w:numPr>
        <w:rPr>
          <w:rFonts w:ascii="Times New Roman" w:eastAsia="Times New Roman" w:hAnsi="Times New Roman" w:cs="Times New Roman"/>
          <w:color w:val="auto"/>
          <w:kern w:val="0"/>
          <w:szCs w:val="24"/>
          <w14:ligatures w14:val="none"/>
        </w:rPr>
      </w:pPr>
      <w:r w:rsidRPr="0023744B">
        <w:rPr>
          <w:rFonts w:ascii="Times New Roman" w:eastAsia="Times New Roman" w:hAnsi="Times New Roman" w:cs="Times New Roman"/>
          <w:color w:val="auto"/>
          <w:kern w:val="0"/>
          <w:szCs w:val="24"/>
          <w14:ligatures w14:val="none"/>
        </w:rPr>
        <w:t xml:space="preserve">Level </w:t>
      </w:r>
      <w:r w:rsidR="004F4567" w:rsidRPr="004F4567">
        <w:rPr>
          <w:rFonts w:ascii="Times New Roman" w:eastAsia="Times New Roman" w:hAnsi="Times New Roman" w:cs="Times New Roman"/>
          <w:i/>
          <w:iCs/>
          <w:color w:val="auto"/>
          <w:kern w:val="0"/>
          <w:szCs w:val="24"/>
          <w14:ligatures w14:val="none"/>
        </w:rPr>
        <w:t>high</w:t>
      </w:r>
      <w:r w:rsidRPr="0023744B">
        <w:rPr>
          <w:rFonts w:ascii="Times New Roman" w:eastAsia="Times New Roman" w:hAnsi="Times New Roman" w:cs="Times New Roman"/>
          <w:color w:val="auto"/>
          <w:kern w:val="0"/>
          <w:szCs w:val="24"/>
          <w14:ligatures w14:val="none"/>
        </w:rPr>
        <w:t xml:space="preserve"> merupakan tahap akhir dalam sistem pembelajaran berbasis gamification. Pada tahap ini, pengguna diuji dengan tantangan yang lebih kompleks dan realistis, yang mengharuskan mereka untuk mengintegrasikan berbagai konsep yang telah dipelajari sebelumnya.</w:t>
      </w:r>
    </w:p>
    <w:p w14:paraId="1F6FC51F" w14:textId="47A338C2" w:rsidR="00130EDB" w:rsidRPr="0023744B" w:rsidRDefault="00130EDB" w:rsidP="00130EDB">
      <w:pPr>
        <w:pStyle w:val="Heading5"/>
        <w:numPr>
          <w:ilvl w:val="0"/>
          <w:numId w:val="0"/>
        </w:numPr>
        <w:rPr>
          <w:rFonts w:ascii="Times New Roman" w:eastAsia="Times New Roman" w:hAnsi="Times New Roman" w:cs="Times New Roman"/>
          <w:color w:val="auto"/>
          <w:kern w:val="0"/>
          <w:szCs w:val="24"/>
          <w14:ligatures w14:val="none"/>
        </w:rPr>
      </w:pPr>
      <w:r w:rsidRPr="00130EDB">
        <w:rPr>
          <w:rFonts w:ascii="Times New Roman" w:eastAsia="Times New Roman" w:hAnsi="Times New Roman" w:cs="Times New Roman"/>
          <w:color w:val="auto"/>
          <w:kern w:val="0"/>
          <w:szCs w:val="24"/>
          <w14:ligatures w14:val="none"/>
        </w:rPr>
        <w:t xml:space="preserve">Soal dalam </w:t>
      </w:r>
      <w:r w:rsidRPr="004C6B83">
        <w:rPr>
          <w:rFonts w:ascii="Times New Roman" w:eastAsia="Times New Roman" w:hAnsi="Times New Roman" w:cs="Times New Roman"/>
          <w:i/>
          <w:iCs/>
          <w:color w:val="auto"/>
          <w:kern w:val="0"/>
          <w:szCs w:val="24"/>
          <w14:ligatures w14:val="none"/>
        </w:rPr>
        <w:t>level</w:t>
      </w:r>
      <w:r w:rsidRPr="00130EDB">
        <w:rPr>
          <w:rFonts w:ascii="Times New Roman" w:eastAsia="Times New Roman" w:hAnsi="Times New Roman" w:cs="Times New Roman"/>
          <w:color w:val="auto"/>
          <w:kern w:val="0"/>
          <w:szCs w:val="24"/>
          <w14:ligatures w14:val="none"/>
        </w:rPr>
        <w:t xml:space="preserve"> ini biasanya berbentuk studi kasus yang lebih mendalam, simulasi, atau pertanyaan berbasis pemecahan masalah yang membutuhkan analisis kritis. Pengguna diharapkan tidak hanya memahami teori tetapi juga mampu mengaplikasikannya dalam situasi yang lebih nyata.</w:t>
      </w:r>
    </w:p>
    <w:p w14:paraId="6B9E864D" w14:textId="0539E9B8" w:rsidR="00130EDB" w:rsidRPr="0023744B" w:rsidRDefault="00130EDB" w:rsidP="00130EDB">
      <w:pPr>
        <w:pStyle w:val="Heading5"/>
        <w:numPr>
          <w:ilvl w:val="0"/>
          <w:numId w:val="0"/>
        </w:numPr>
        <w:rPr>
          <w:rFonts w:ascii="Times New Roman" w:eastAsia="Times New Roman" w:hAnsi="Times New Roman" w:cs="Times New Roman"/>
          <w:color w:val="auto"/>
          <w:kern w:val="0"/>
          <w:szCs w:val="24"/>
          <w14:ligatures w14:val="none"/>
        </w:rPr>
      </w:pPr>
      <w:r w:rsidRPr="00130EDB">
        <w:rPr>
          <w:rFonts w:ascii="Times New Roman" w:eastAsia="Times New Roman" w:hAnsi="Times New Roman" w:cs="Times New Roman"/>
          <w:color w:val="auto"/>
          <w:kern w:val="0"/>
          <w:szCs w:val="24"/>
          <w14:ligatures w14:val="none"/>
        </w:rPr>
        <w:t xml:space="preserve">Pada tahap ini, sistem memberikan umpan balik yang lebih selektif, dengan fokus pada evaluasi mandiri. Pengguna didorong untuk merefleksikan jawaban mereka, mencari solusi yang lebih optimal, dan mengembangkan strategi pembelajaran yang lebih efektif. Dengan pendekatan ini, level </w:t>
      </w:r>
      <w:r w:rsidR="004F4567" w:rsidRPr="004F4567">
        <w:rPr>
          <w:rFonts w:ascii="Times New Roman" w:eastAsia="Times New Roman" w:hAnsi="Times New Roman" w:cs="Times New Roman"/>
          <w:i/>
          <w:iCs/>
          <w:color w:val="auto"/>
          <w:kern w:val="0"/>
          <w:szCs w:val="24"/>
          <w14:ligatures w14:val="none"/>
        </w:rPr>
        <w:t>high</w:t>
      </w:r>
      <w:r w:rsidRPr="00130EDB">
        <w:rPr>
          <w:rFonts w:ascii="Times New Roman" w:eastAsia="Times New Roman" w:hAnsi="Times New Roman" w:cs="Times New Roman"/>
          <w:color w:val="auto"/>
          <w:kern w:val="0"/>
          <w:szCs w:val="24"/>
          <w14:ligatures w14:val="none"/>
        </w:rPr>
        <w:t xml:space="preserve"> memastikan bahwa pengguna benar-benar menguasai materi dan siap menerapkannya dalam skenario yang lebih menantang.</w:t>
      </w:r>
    </w:p>
    <w:p w14:paraId="46942240" w14:textId="3B9324EB" w:rsidR="00E6418F" w:rsidRPr="0023744B" w:rsidRDefault="00130EDB" w:rsidP="00130EDB">
      <w:pPr>
        <w:pStyle w:val="Heading5"/>
        <w:numPr>
          <w:ilvl w:val="0"/>
          <w:numId w:val="0"/>
        </w:numPr>
        <w:rPr>
          <w:rFonts w:ascii="Times New Roman" w:eastAsia="Times New Roman" w:hAnsi="Times New Roman" w:cs="Times New Roman"/>
          <w:color w:val="auto"/>
          <w:kern w:val="0"/>
          <w:szCs w:val="24"/>
          <w14:ligatures w14:val="none"/>
        </w:rPr>
      </w:pPr>
      <w:r w:rsidRPr="00130EDB">
        <w:rPr>
          <w:rFonts w:ascii="Times New Roman" w:eastAsia="Times New Roman" w:hAnsi="Times New Roman" w:cs="Times New Roman"/>
          <w:color w:val="auto"/>
          <w:kern w:val="0"/>
          <w:szCs w:val="24"/>
          <w14:ligatures w14:val="none"/>
        </w:rPr>
        <w:t>Sistem level dalam gamification LMS tidak hanya membantu dalam meningkatkan pemahaman materi secara bertahap tetapi juga mendorong pengguna untuk tetap termotivasi. Dengan adanya struktur yang progresif, pengguna dapat mengembangkan keterampilan mereka secara sistematis, mulai dari memahami dasar hingga menguasai konsep yang lebih kompleks.</w:t>
      </w:r>
    </w:p>
    <w:p w14:paraId="0E8401C1" w14:textId="047DFB12" w:rsidR="00133D87" w:rsidRPr="00130EDB" w:rsidRDefault="004A64AF" w:rsidP="00130EDB">
      <w:pPr>
        <w:pStyle w:val="Heading4"/>
        <w:ind w:left="810"/>
        <w:rPr>
          <w:rFonts w:ascii="Times New Roman" w:eastAsia="DengXian" w:hAnsi="Times New Roman" w:cs="Times New Roman"/>
          <w:b/>
          <w:bCs/>
          <w:color w:val="auto"/>
        </w:rPr>
      </w:pPr>
      <w:r w:rsidRPr="00130EDB">
        <w:rPr>
          <w:rFonts w:ascii="Times New Roman" w:eastAsia="DengXian" w:hAnsi="Times New Roman" w:cs="Times New Roman"/>
          <w:b/>
          <w:bCs/>
          <w:i w:val="0"/>
          <w:iCs w:val="0"/>
          <w:color w:val="auto"/>
        </w:rPr>
        <w:t>Analisis</w:t>
      </w:r>
      <w:r w:rsidRPr="00130EDB">
        <w:rPr>
          <w:rFonts w:ascii="Times New Roman" w:eastAsia="DengXian" w:hAnsi="Times New Roman" w:cs="Times New Roman"/>
          <w:b/>
          <w:bCs/>
          <w:color w:val="auto"/>
        </w:rPr>
        <w:t xml:space="preserve"> </w:t>
      </w:r>
      <w:r w:rsidR="00967504" w:rsidRPr="00130EDB">
        <w:rPr>
          <w:rFonts w:ascii="Times New Roman" w:eastAsia="DengXian" w:hAnsi="Times New Roman" w:cs="Times New Roman"/>
          <w:b/>
          <w:bCs/>
          <w:color w:val="auto"/>
        </w:rPr>
        <w:t>Progress bar</w:t>
      </w:r>
    </w:p>
    <w:p w14:paraId="54E8CDC4" w14:textId="7F49623D" w:rsidR="009E0E4E" w:rsidRDefault="00631693" w:rsidP="00130EDB">
      <w:pPr>
        <w:rPr>
          <w:rFonts w:eastAsia="DengXian"/>
        </w:rPr>
      </w:pPr>
      <w:r w:rsidRPr="00631693">
        <w:rPr>
          <w:rFonts w:eastAsia="DengXian"/>
        </w:rPr>
        <w:t xml:space="preserve">Elemen </w:t>
      </w:r>
      <w:r w:rsidR="00967504" w:rsidRPr="00967504">
        <w:rPr>
          <w:rFonts w:eastAsia="DengXian"/>
          <w:i/>
          <w:iCs/>
        </w:rPr>
        <w:t>progress bar</w:t>
      </w:r>
      <w:r w:rsidRPr="00631693">
        <w:rPr>
          <w:rFonts w:eastAsia="DengXian"/>
        </w:rPr>
        <w:t xml:space="preserve"> dalam </w:t>
      </w:r>
      <w:r w:rsidR="00A51DC2" w:rsidRPr="00A51DC2">
        <w:rPr>
          <w:rFonts w:eastAsia="DengXian"/>
          <w:i/>
          <w:iCs/>
        </w:rPr>
        <w:t>gamification</w:t>
      </w:r>
      <w:r w:rsidRPr="00631693">
        <w:rPr>
          <w:rFonts w:eastAsia="DengXian"/>
        </w:rPr>
        <w:t xml:space="preserve"> </w:t>
      </w:r>
      <w:r w:rsidR="006E7D2B">
        <w:rPr>
          <w:rFonts w:eastAsia="DengXian"/>
        </w:rPr>
        <w:t>sebagai</w:t>
      </w:r>
      <w:r w:rsidRPr="00631693">
        <w:rPr>
          <w:rFonts w:eastAsia="DengXian"/>
        </w:rPr>
        <w:t xml:space="preserve"> alat visual yang dirancang untuk memantau dan menunjukkan kemajuan </w:t>
      </w:r>
      <w:r w:rsidR="0027413B">
        <w:rPr>
          <w:rFonts w:eastAsia="DengXian"/>
        </w:rPr>
        <w:t>pengguna</w:t>
      </w:r>
      <w:r w:rsidRPr="00631693">
        <w:rPr>
          <w:rFonts w:eastAsia="DengXian"/>
        </w:rPr>
        <w:t xml:space="preserve"> secara </w:t>
      </w:r>
      <w:r w:rsidRPr="004F3D8F">
        <w:rPr>
          <w:rFonts w:eastAsia="DengXian"/>
          <w:i/>
          <w:iCs/>
        </w:rPr>
        <w:t>real-</w:t>
      </w:r>
      <w:r w:rsidR="00582B36" w:rsidRPr="004F3D8F">
        <w:rPr>
          <w:rFonts w:eastAsia="DengXian"/>
          <w:i/>
          <w:iCs/>
        </w:rPr>
        <w:t>time</w:t>
      </w:r>
      <w:r w:rsidRPr="00631693">
        <w:rPr>
          <w:rFonts w:eastAsia="DengXian"/>
        </w:rPr>
        <w:t xml:space="preserve">, sehingga membantu mereka memahami seberapa jauh mereka telah menyelesaikan tugas atau mencapai tujuan pembelajaran. Alasan utama menggunakan </w:t>
      </w:r>
      <w:r w:rsidR="00967504" w:rsidRPr="00967504">
        <w:rPr>
          <w:rFonts w:eastAsia="DengXian"/>
          <w:i/>
          <w:iCs/>
        </w:rPr>
        <w:t>progress bar</w:t>
      </w:r>
      <w:r w:rsidRPr="00631693">
        <w:rPr>
          <w:rFonts w:eastAsia="DengXian"/>
        </w:rPr>
        <w:t xml:space="preserve"> adalah untuk memberikan rasa pencapaian yang nyata dan mendorong </w:t>
      </w:r>
      <w:r w:rsidR="0027413B">
        <w:rPr>
          <w:rFonts w:eastAsia="DengXian"/>
        </w:rPr>
        <w:t>pengguna</w:t>
      </w:r>
      <w:r w:rsidRPr="00631693">
        <w:rPr>
          <w:rFonts w:eastAsia="DengXian"/>
        </w:rPr>
        <w:t xml:space="preserve"> untuk terus bergerak maju. </w:t>
      </w:r>
      <w:r w:rsidR="00967504" w:rsidRPr="00967504">
        <w:rPr>
          <w:rFonts w:eastAsia="DengXian"/>
          <w:i/>
          <w:iCs/>
        </w:rPr>
        <w:t>Progress bar</w:t>
      </w:r>
      <w:r w:rsidRPr="00631693">
        <w:rPr>
          <w:rFonts w:eastAsia="DengXian"/>
        </w:rPr>
        <w:t xml:space="preserve"> membagi proses pembelajaran menjadi langkah-langkah kecil yang lebih terukur, sehingga </w:t>
      </w:r>
      <w:r w:rsidR="0027413B">
        <w:rPr>
          <w:rFonts w:eastAsia="DengXian"/>
        </w:rPr>
        <w:t>pengguna</w:t>
      </w:r>
      <w:r w:rsidRPr="00631693">
        <w:rPr>
          <w:rFonts w:eastAsia="DengXian"/>
        </w:rPr>
        <w:t xml:space="preserve"> dapat fokus pada satu tahap sebelum melanjutkan ke tahap berikutnya. Dengan cara ini, </w:t>
      </w:r>
      <w:r w:rsidR="0027413B">
        <w:rPr>
          <w:rFonts w:eastAsia="DengXian"/>
        </w:rPr>
        <w:t>pengguna</w:t>
      </w:r>
      <w:r w:rsidRPr="00631693">
        <w:rPr>
          <w:rFonts w:eastAsia="DengXian"/>
        </w:rPr>
        <w:t xml:space="preserve"> tidak merasa kewalahan oleh tujuan yang besar, melainkan termotivasi untuk mencapai target secara bertahap. Selain itu, </w:t>
      </w:r>
      <w:r w:rsidR="00967504" w:rsidRPr="00967504">
        <w:rPr>
          <w:rFonts w:eastAsia="DengXian"/>
          <w:i/>
          <w:iCs/>
        </w:rPr>
        <w:t>progress bar</w:t>
      </w:r>
      <w:r w:rsidRPr="00631693">
        <w:rPr>
          <w:rFonts w:eastAsia="DengXian"/>
        </w:rPr>
        <w:t xml:space="preserve"> menciptakan transparansi dalam proses belajar, membuat </w:t>
      </w:r>
      <w:r w:rsidR="0027413B">
        <w:rPr>
          <w:rFonts w:eastAsia="DengXian"/>
        </w:rPr>
        <w:t>pengguna</w:t>
      </w:r>
      <w:r w:rsidRPr="00631693">
        <w:rPr>
          <w:rFonts w:eastAsia="DengXian"/>
        </w:rPr>
        <w:t xml:space="preserve"> merasa lebih terarah dan percaya diri karena mereka dapat melihat hasil dari setiap usaha yang dilakukan.</w:t>
      </w:r>
    </w:p>
    <w:p w14:paraId="2B99167B" w14:textId="55079D1F" w:rsidR="009E0E4E" w:rsidRDefault="00631693" w:rsidP="00130EDB">
      <w:pPr>
        <w:rPr>
          <w:rFonts w:eastAsia="DengXian"/>
        </w:rPr>
      </w:pPr>
      <w:r w:rsidRPr="00631693">
        <w:rPr>
          <w:rFonts w:eastAsia="DengXian"/>
        </w:rPr>
        <w:t xml:space="preserve">Cara kerja </w:t>
      </w:r>
      <w:r w:rsidR="00967504" w:rsidRPr="00967504">
        <w:rPr>
          <w:rFonts w:eastAsia="DengXian"/>
          <w:i/>
          <w:iCs/>
        </w:rPr>
        <w:t>progress bar</w:t>
      </w:r>
      <w:r w:rsidRPr="00631693">
        <w:rPr>
          <w:rFonts w:eastAsia="DengXian"/>
        </w:rPr>
        <w:t xml:space="preserve"> dimulai dengan sistem yang secara otomatis mencatat aktivitas </w:t>
      </w:r>
      <w:r w:rsidR="0027413B">
        <w:rPr>
          <w:rFonts w:eastAsia="DengXian"/>
        </w:rPr>
        <w:t>pengguna</w:t>
      </w:r>
      <w:r w:rsidRPr="00631693">
        <w:rPr>
          <w:rFonts w:eastAsia="DengXian"/>
        </w:rPr>
        <w:t xml:space="preserve">, seperti jumlah tugas yang telah diselesaikan, poin yang diperoleh, atau langkah-langkah tertentu dalam sebuah proyek. Informasi ini diterjemahkan menjadi visualisasi berupa bar yang perlahan-lahan terisi sesuai dengan progres </w:t>
      </w:r>
      <w:r w:rsidR="0027413B">
        <w:rPr>
          <w:rFonts w:eastAsia="DengXian"/>
        </w:rPr>
        <w:t>pengguna</w:t>
      </w:r>
      <w:r w:rsidRPr="00631693">
        <w:rPr>
          <w:rFonts w:eastAsia="DengXian"/>
        </w:rPr>
        <w:t xml:space="preserve">. Misalnya, jika </w:t>
      </w:r>
      <w:r w:rsidR="0027413B">
        <w:rPr>
          <w:rFonts w:eastAsia="DengXian"/>
        </w:rPr>
        <w:t>pengguna</w:t>
      </w:r>
      <w:r w:rsidRPr="00631693">
        <w:rPr>
          <w:rFonts w:eastAsia="DengXian"/>
        </w:rPr>
        <w:t xml:space="preserve"> telah menyelesaikan 50% dari tugas yang diberikan, </w:t>
      </w:r>
      <w:r w:rsidR="00967504" w:rsidRPr="00967504">
        <w:rPr>
          <w:rFonts w:eastAsia="DengXian"/>
          <w:i/>
          <w:iCs/>
        </w:rPr>
        <w:t>progress bar</w:t>
      </w:r>
      <w:r w:rsidRPr="00631693">
        <w:rPr>
          <w:rFonts w:eastAsia="DengXian"/>
        </w:rPr>
        <w:t xml:space="preserve"> akan terisi hingga setengahnya. Untuk meningkatkan interaksi, beberapa sistem juga menambahkan indikator seperti persentase atau target berikutnya yang harus dicapai, sehingga </w:t>
      </w:r>
      <w:r w:rsidR="0027413B">
        <w:rPr>
          <w:rFonts w:eastAsia="DengXian"/>
        </w:rPr>
        <w:t>pengguna</w:t>
      </w:r>
      <w:r w:rsidRPr="00631693">
        <w:rPr>
          <w:rFonts w:eastAsia="DengXian"/>
        </w:rPr>
        <w:t xml:space="preserve"> mendapatkan gambaran yang lebih jelas tentang apa yang perlu dilakukan selanjutnya.</w:t>
      </w:r>
    </w:p>
    <w:p w14:paraId="08B570F7" w14:textId="59BC00D3" w:rsidR="00CA12A5" w:rsidRDefault="00967504" w:rsidP="00130EDB">
      <w:pPr>
        <w:rPr>
          <w:rFonts w:eastAsia="DengXian"/>
        </w:rPr>
      </w:pPr>
      <w:r w:rsidRPr="00967504">
        <w:rPr>
          <w:rFonts w:eastAsia="DengXian"/>
          <w:i/>
          <w:iCs/>
        </w:rPr>
        <w:t>Progress bar</w:t>
      </w:r>
      <w:r w:rsidR="00631693" w:rsidRPr="00631693">
        <w:rPr>
          <w:rFonts w:eastAsia="DengXian"/>
        </w:rPr>
        <w:t xml:space="preserve"> efektif karena memberikan umpan balik visual yang sederhana namun sangat memotivasi. Setiap kali </w:t>
      </w:r>
      <w:r w:rsidR="0027413B">
        <w:rPr>
          <w:rFonts w:eastAsia="DengXian"/>
        </w:rPr>
        <w:t>pengguna</w:t>
      </w:r>
      <w:r w:rsidR="00631693" w:rsidRPr="00631693">
        <w:rPr>
          <w:rFonts w:eastAsia="DengXian"/>
        </w:rPr>
        <w:t xml:space="preserve"> melihat </w:t>
      </w:r>
      <w:r w:rsidRPr="00967504">
        <w:rPr>
          <w:rFonts w:eastAsia="DengXian"/>
          <w:i/>
          <w:iCs/>
        </w:rPr>
        <w:t>progress bar</w:t>
      </w:r>
      <w:r w:rsidR="00631693" w:rsidRPr="00631693">
        <w:rPr>
          <w:rFonts w:eastAsia="DengXian"/>
        </w:rPr>
        <w:t xml:space="preserve"> mereka bertambah, ada dorongan psikologis yang membuat mereka merasa bahwa usaha mereka berbuah hasil. Elemen ini juga membantu menjaga </w:t>
      </w:r>
      <w:r w:rsidR="0027413B">
        <w:rPr>
          <w:rFonts w:eastAsia="DengXian"/>
        </w:rPr>
        <w:t>pengguna</w:t>
      </w:r>
      <w:r w:rsidR="00631693" w:rsidRPr="00631693">
        <w:rPr>
          <w:rFonts w:eastAsia="DengXian"/>
        </w:rPr>
        <w:t xml:space="preserve"> tetap terlibat, terutama dalam tugas atau pembelajaran jangka panjang yang membutuhkan ketekunan. Dengan kelebihan ini, </w:t>
      </w:r>
      <w:r w:rsidRPr="00967504">
        <w:rPr>
          <w:rFonts w:eastAsia="DengXian"/>
          <w:i/>
          <w:iCs/>
        </w:rPr>
        <w:t>progress bar</w:t>
      </w:r>
      <w:r w:rsidR="00631693" w:rsidRPr="00631693">
        <w:rPr>
          <w:rFonts w:eastAsia="DengXian"/>
        </w:rPr>
        <w:t xml:space="preserve"> menjadi elemen penting dalam </w:t>
      </w:r>
      <w:r w:rsidR="00A51DC2" w:rsidRPr="00A51DC2">
        <w:rPr>
          <w:rFonts w:eastAsia="DengXian"/>
          <w:i/>
          <w:iCs/>
        </w:rPr>
        <w:t>gamification</w:t>
      </w:r>
      <w:r w:rsidR="00631693" w:rsidRPr="00631693">
        <w:rPr>
          <w:rFonts w:eastAsia="DengXian"/>
        </w:rPr>
        <w:t xml:space="preserve">, mendukung pembelajaran yang terstruktur, memberikan motivasi </w:t>
      </w:r>
      <w:r w:rsidR="00631693">
        <w:rPr>
          <w:rFonts w:eastAsia="DengXian"/>
        </w:rPr>
        <w:t>b</w:t>
      </w:r>
      <w:r w:rsidR="00631693" w:rsidRPr="00631693">
        <w:rPr>
          <w:rFonts w:eastAsia="DengXian"/>
        </w:rPr>
        <w:t xml:space="preserve">erkelanjutan, dan memastikan </w:t>
      </w:r>
      <w:r w:rsidR="0027413B">
        <w:rPr>
          <w:rFonts w:eastAsia="DengXian"/>
        </w:rPr>
        <w:t>pengguna</w:t>
      </w:r>
      <w:r w:rsidR="00631693" w:rsidRPr="00631693">
        <w:rPr>
          <w:rFonts w:eastAsia="DengXian"/>
        </w:rPr>
        <w:t xml:space="preserve"> tetap fokus pada tujuan mereka.</w:t>
      </w:r>
      <w:r w:rsidR="00631693">
        <w:rPr>
          <w:rFonts w:eastAsia="DengXian"/>
        </w:rPr>
        <w:t xml:space="preserve"> </w:t>
      </w:r>
    </w:p>
    <w:p w14:paraId="6D973F7A" w14:textId="77777777" w:rsidR="0023744B" w:rsidRDefault="00A352F4" w:rsidP="0023744B">
      <w:pPr>
        <w:pStyle w:val="Heading4"/>
        <w:ind w:left="810"/>
        <w:rPr>
          <w:rFonts w:ascii="Times New Roman" w:hAnsi="Times New Roman" w:cs="Times New Roman"/>
          <w:b/>
          <w:bCs/>
          <w:color w:val="auto"/>
        </w:rPr>
      </w:pPr>
      <w:r w:rsidRPr="0023744B">
        <w:rPr>
          <w:rFonts w:ascii="Times New Roman" w:hAnsi="Times New Roman" w:cs="Times New Roman"/>
          <w:b/>
          <w:bCs/>
          <w:i w:val="0"/>
          <w:iCs w:val="0"/>
          <w:color w:val="auto"/>
        </w:rPr>
        <w:t>Analisis</w:t>
      </w:r>
      <w:r w:rsidRPr="008D3659">
        <w:rPr>
          <w:rFonts w:ascii="Times New Roman" w:hAnsi="Times New Roman" w:cs="Times New Roman"/>
          <w:b/>
          <w:bCs/>
          <w:color w:val="auto"/>
        </w:rPr>
        <w:t xml:space="preserve"> </w:t>
      </w:r>
      <w:r w:rsidR="00582B36" w:rsidRPr="008D3659">
        <w:rPr>
          <w:rFonts w:ascii="Times New Roman" w:hAnsi="Times New Roman" w:cs="Times New Roman"/>
          <w:b/>
          <w:bCs/>
          <w:color w:val="auto"/>
        </w:rPr>
        <w:t>Time</w:t>
      </w:r>
    </w:p>
    <w:p w14:paraId="046341AA" w14:textId="35B7F74E" w:rsidR="00A352F4" w:rsidRPr="0023744B" w:rsidRDefault="00A352F4" w:rsidP="0023744B">
      <w:pPr>
        <w:pStyle w:val="Heading4"/>
        <w:numPr>
          <w:ilvl w:val="0"/>
          <w:numId w:val="0"/>
        </w:numPr>
        <w:ind w:left="-54"/>
        <w:rPr>
          <w:rFonts w:ascii="Times New Roman" w:hAnsi="Times New Roman" w:cs="Times New Roman"/>
          <w:b/>
          <w:bCs/>
          <w:i w:val="0"/>
          <w:iCs w:val="0"/>
          <w:color w:val="auto"/>
        </w:rPr>
      </w:pPr>
      <w:r w:rsidRPr="0023744B">
        <w:rPr>
          <w:rFonts w:ascii="Times New Roman" w:hAnsi="Times New Roman" w:cs="Times New Roman"/>
          <w:i w:val="0"/>
          <w:iCs w:val="0"/>
          <w:color w:val="auto"/>
        </w:rPr>
        <w:t xml:space="preserve">Elemen </w:t>
      </w:r>
      <w:r w:rsidR="00582B36" w:rsidRPr="0023744B">
        <w:rPr>
          <w:rFonts w:ascii="Times New Roman" w:hAnsi="Times New Roman" w:cs="Times New Roman"/>
          <w:i w:val="0"/>
          <w:iCs w:val="0"/>
          <w:color w:val="auto"/>
        </w:rPr>
        <w:t>time</w:t>
      </w:r>
      <w:r w:rsidRPr="0023744B">
        <w:rPr>
          <w:rFonts w:ascii="Times New Roman" w:hAnsi="Times New Roman" w:cs="Times New Roman"/>
          <w:i w:val="0"/>
          <w:iCs w:val="0"/>
          <w:color w:val="auto"/>
        </w:rPr>
        <w:t xml:space="preserve"> dalam </w:t>
      </w:r>
      <w:r w:rsidR="00A51DC2" w:rsidRPr="0023744B">
        <w:rPr>
          <w:rFonts w:ascii="Times New Roman" w:hAnsi="Times New Roman" w:cs="Times New Roman"/>
          <w:color w:val="auto"/>
        </w:rPr>
        <w:t>gamification</w:t>
      </w:r>
      <w:r w:rsidRPr="0023744B">
        <w:rPr>
          <w:rFonts w:ascii="Times New Roman" w:hAnsi="Times New Roman" w:cs="Times New Roman"/>
          <w:i w:val="0"/>
          <w:iCs w:val="0"/>
          <w:color w:val="auto"/>
        </w:rPr>
        <w:t xml:space="preserve"> memiliki peran penting dalam menciptakan pengalaman belajar yang menantang, terorganisir, dan lebih menarik bagi </w:t>
      </w:r>
      <w:r w:rsidR="0027413B" w:rsidRPr="0023744B">
        <w:rPr>
          <w:rFonts w:ascii="Times New Roman" w:hAnsi="Times New Roman" w:cs="Times New Roman"/>
          <w:i w:val="0"/>
          <w:iCs w:val="0"/>
          <w:color w:val="auto"/>
        </w:rPr>
        <w:t>pengguna</w:t>
      </w:r>
      <w:r w:rsidRPr="0023744B">
        <w:rPr>
          <w:rFonts w:ascii="Times New Roman" w:hAnsi="Times New Roman" w:cs="Times New Roman"/>
          <w:i w:val="0"/>
          <w:iCs w:val="0"/>
          <w:color w:val="auto"/>
        </w:rPr>
        <w:t xml:space="preserve">. </w:t>
      </w:r>
      <w:r w:rsidR="0027413B" w:rsidRPr="0023744B">
        <w:rPr>
          <w:rFonts w:ascii="Times New Roman" w:hAnsi="Times New Roman" w:cs="Times New Roman"/>
          <w:i w:val="0"/>
          <w:iCs w:val="0"/>
          <w:color w:val="auto"/>
        </w:rPr>
        <w:t>pengguna</w:t>
      </w:r>
      <w:r w:rsidRPr="0023744B">
        <w:rPr>
          <w:rFonts w:ascii="Times New Roman" w:hAnsi="Times New Roman" w:cs="Times New Roman"/>
          <w:i w:val="0"/>
          <w:iCs w:val="0"/>
          <w:color w:val="auto"/>
        </w:rPr>
        <w:t xml:space="preserve">an elemen </w:t>
      </w:r>
      <w:r w:rsidR="00582B36" w:rsidRPr="0023744B">
        <w:rPr>
          <w:rFonts w:ascii="Times New Roman" w:hAnsi="Times New Roman" w:cs="Times New Roman"/>
          <w:i w:val="0"/>
          <w:iCs w:val="0"/>
          <w:color w:val="auto"/>
        </w:rPr>
        <w:t>time</w:t>
      </w:r>
      <w:r w:rsidRPr="0023744B">
        <w:rPr>
          <w:rFonts w:ascii="Times New Roman" w:hAnsi="Times New Roman" w:cs="Times New Roman"/>
          <w:i w:val="0"/>
          <w:iCs w:val="0"/>
          <w:color w:val="auto"/>
        </w:rPr>
        <w:t xml:space="preserve">, seperti pengatur waktu mundur (countdown </w:t>
      </w:r>
      <w:r w:rsidR="00582B36" w:rsidRPr="0023744B">
        <w:rPr>
          <w:rFonts w:ascii="Times New Roman" w:hAnsi="Times New Roman" w:cs="Times New Roman"/>
          <w:i w:val="0"/>
          <w:iCs w:val="0"/>
          <w:color w:val="auto"/>
        </w:rPr>
        <w:t>time</w:t>
      </w:r>
      <w:r w:rsidRPr="0023744B">
        <w:rPr>
          <w:rFonts w:ascii="Times New Roman" w:hAnsi="Times New Roman" w:cs="Times New Roman"/>
          <w:i w:val="0"/>
          <w:iCs w:val="0"/>
          <w:color w:val="auto"/>
        </w:rPr>
        <w:t xml:space="preserve">r), batas waktu untuk menyelesaikan tugas, dan pelacakan durasi sesi pembelajaran, dirancang untuk meningkatkan fokus </w:t>
      </w:r>
      <w:r w:rsidR="0027413B" w:rsidRPr="0023744B">
        <w:rPr>
          <w:rFonts w:ascii="Times New Roman" w:hAnsi="Times New Roman" w:cs="Times New Roman"/>
          <w:i w:val="0"/>
          <w:iCs w:val="0"/>
          <w:color w:val="auto"/>
        </w:rPr>
        <w:t>pengguna</w:t>
      </w:r>
      <w:r w:rsidRPr="0023744B">
        <w:rPr>
          <w:rFonts w:ascii="Times New Roman" w:hAnsi="Times New Roman" w:cs="Times New Roman"/>
          <w:i w:val="0"/>
          <w:iCs w:val="0"/>
          <w:color w:val="auto"/>
        </w:rPr>
        <w:t xml:space="preserve">, menciptakan rasa urgensi, dan mendorong penyelesaian tugas secara efisien. Alasan utama </w:t>
      </w:r>
      <w:r w:rsidR="0027413B" w:rsidRPr="0023744B">
        <w:rPr>
          <w:rFonts w:ascii="Times New Roman" w:hAnsi="Times New Roman" w:cs="Times New Roman"/>
          <w:i w:val="0"/>
          <w:iCs w:val="0"/>
          <w:color w:val="auto"/>
        </w:rPr>
        <w:t>pengguna</w:t>
      </w:r>
      <w:r w:rsidRPr="0023744B">
        <w:rPr>
          <w:rFonts w:ascii="Times New Roman" w:hAnsi="Times New Roman" w:cs="Times New Roman"/>
          <w:i w:val="0"/>
          <w:iCs w:val="0"/>
          <w:color w:val="auto"/>
        </w:rPr>
        <w:t xml:space="preserve">an elemen ini adalah untuk menghindari kebosanan </w:t>
      </w:r>
      <w:r w:rsidR="0027413B" w:rsidRPr="0023744B">
        <w:rPr>
          <w:rFonts w:ascii="Times New Roman" w:hAnsi="Times New Roman" w:cs="Times New Roman"/>
          <w:i w:val="0"/>
          <w:iCs w:val="0"/>
          <w:color w:val="auto"/>
        </w:rPr>
        <w:t>pengguna</w:t>
      </w:r>
      <w:r w:rsidRPr="0023744B">
        <w:rPr>
          <w:rFonts w:ascii="Times New Roman" w:hAnsi="Times New Roman" w:cs="Times New Roman"/>
          <w:i w:val="0"/>
          <w:iCs w:val="0"/>
          <w:color w:val="auto"/>
        </w:rPr>
        <w:t xml:space="preserve"> dalam proses pembelajaran, memastikan aktivitas berjalan sesuai alur yang telah dirancang, serta memberikan struktur yang jelas pada setiap </w:t>
      </w:r>
      <w:r w:rsidR="00967504" w:rsidRPr="0023744B">
        <w:rPr>
          <w:rFonts w:ascii="Times New Roman" w:hAnsi="Times New Roman" w:cs="Times New Roman"/>
          <w:i w:val="0"/>
          <w:iCs w:val="0"/>
          <w:color w:val="auto"/>
        </w:rPr>
        <w:t>level</w:t>
      </w:r>
      <w:r w:rsidRPr="0023744B">
        <w:rPr>
          <w:rFonts w:ascii="Times New Roman" w:hAnsi="Times New Roman" w:cs="Times New Roman"/>
          <w:i w:val="0"/>
          <w:iCs w:val="0"/>
          <w:color w:val="auto"/>
        </w:rPr>
        <w:t xml:space="preserve"> atau tantangan dalam </w:t>
      </w:r>
      <w:r w:rsidR="00A51DC2" w:rsidRPr="0023744B">
        <w:rPr>
          <w:rFonts w:ascii="Times New Roman" w:hAnsi="Times New Roman" w:cs="Times New Roman"/>
          <w:i w:val="0"/>
          <w:iCs w:val="0"/>
          <w:color w:val="auto"/>
        </w:rPr>
        <w:t>gamification</w:t>
      </w:r>
      <w:r w:rsidRPr="0023744B">
        <w:rPr>
          <w:rFonts w:ascii="Times New Roman" w:hAnsi="Times New Roman" w:cs="Times New Roman"/>
          <w:i w:val="0"/>
          <w:iCs w:val="0"/>
          <w:color w:val="auto"/>
        </w:rPr>
        <w:t>. Elemen ini juga membantu membangun disiplin dan manajemen waktu yang lebih baik, yang merupakan keterampilan penting dalam kehidupan sehari-hari.</w:t>
      </w:r>
    </w:p>
    <w:p w14:paraId="50828AFF" w14:textId="3CF0438B" w:rsidR="00A352F4" w:rsidRPr="0023744B" w:rsidRDefault="00A352F4" w:rsidP="0023744B">
      <w:pPr>
        <w:rPr>
          <w:rFonts w:cs="Times New Roman"/>
        </w:rPr>
      </w:pPr>
      <w:r w:rsidRPr="0023744B">
        <w:rPr>
          <w:rFonts w:cs="Times New Roman"/>
        </w:rPr>
        <w:t xml:space="preserve">Cara kerja elemen </w:t>
      </w:r>
      <w:r w:rsidR="00582B36" w:rsidRPr="0023744B">
        <w:rPr>
          <w:rFonts w:cs="Times New Roman"/>
        </w:rPr>
        <w:t>time</w:t>
      </w:r>
      <w:r w:rsidRPr="0023744B">
        <w:rPr>
          <w:rFonts w:cs="Times New Roman"/>
        </w:rPr>
        <w:t xml:space="preserve"> dalam </w:t>
      </w:r>
      <w:r w:rsidR="00A51DC2" w:rsidRPr="0023744B">
        <w:rPr>
          <w:rFonts w:cs="Times New Roman"/>
        </w:rPr>
        <w:t>gamification</w:t>
      </w:r>
      <w:r w:rsidRPr="0023744B">
        <w:rPr>
          <w:rFonts w:cs="Times New Roman"/>
        </w:rPr>
        <w:t xml:space="preserve"> dimulai dengan menetapkan waktu tertentu untuk setiap tugas atau tantangan. Misalnya, </w:t>
      </w:r>
      <w:r w:rsidR="0027413B" w:rsidRPr="0023744B">
        <w:rPr>
          <w:rFonts w:cs="Times New Roman"/>
        </w:rPr>
        <w:t>pengguna</w:t>
      </w:r>
      <w:r w:rsidRPr="0023744B">
        <w:rPr>
          <w:rFonts w:cs="Times New Roman"/>
        </w:rPr>
        <w:t xml:space="preserve"> diberikan waktu maksimal untuk menjawab pertanyaan dalam sebuah </w:t>
      </w:r>
      <w:r w:rsidR="005848C3" w:rsidRPr="0023744B">
        <w:rPr>
          <w:rFonts w:cs="Times New Roman"/>
        </w:rPr>
        <w:t>quiz</w:t>
      </w:r>
      <w:r w:rsidRPr="0023744B">
        <w:rPr>
          <w:rFonts w:cs="Times New Roman"/>
        </w:rPr>
        <w:t xml:space="preserve">, dan sistem akan mencatat waktu mulai hingga selesai. Ketika waktu hampir habis, elemen visual seperti penghitung mundur akan menampilkan sisa waktu, menciptakan tekanan psikologis yang mendorong </w:t>
      </w:r>
      <w:r w:rsidR="0027413B" w:rsidRPr="0023744B">
        <w:rPr>
          <w:rFonts w:cs="Times New Roman"/>
        </w:rPr>
        <w:t>pengguna</w:t>
      </w:r>
      <w:r w:rsidRPr="0023744B">
        <w:rPr>
          <w:rFonts w:cs="Times New Roman"/>
        </w:rPr>
        <w:t xml:space="preserve"> untuk segera menyelesaikan tugas. Jika </w:t>
      </w:r>
      <w:r w:rsidR="0027413B" w:rsidRPr="0023744B">
        <w:rPr>
          <w:rFonts w:cs="Times New Roman"/>
        </w:rPr>
        <w:t>pengguna</w:t>
      </w:r>
      <w:r w:rsidRPr="0023744B">
        <w:rPr>
          <w:rFonts w:cs="Times New Roman"/>
        </w:rPr>
        <w:t xml:space="preserve"> menyelesaikan tugas sebelum waktu habis, mereka dapat menerima bonus poin atau penghargaan tambahan sebagai insentif. Selain itu, elemen waktu sering dikombinasikan dengan mekanisme penyesuaian tingkat kesulitan (Dynamic Difficulty Adjustment) berdasarkan kecepatan </w:t>
      </w:r>
      <w:r w:rsidR="0027413B" w:rsidRPr="0023744B">
        <w:rPr>
          <w:rFonts w:cs="Times New Roman"/>
        </w:rPr>
        <w:t>pengguna</w:t>
      </w:r>
      <w:r w:rsidRPr="0023744B">
        <w:rPr>
          <w:rFonts w:cs="Times New Roman"/>
        </w:rPr>
        <w:t xml:space="preserve"> dalam menyelesaikan tugas sebelumnya. Hal ini memastikan tantangan berikutnya tetap relevan dan sesuai dengan kemampuan </w:t>
      </w:r>
      <w:r w:rsidR="0027413B" w:rsidRPr="0023744B">
        <w:rPr>
          <w:rFonts w:cs="Times New Roman"/>
        </w:rPr>
        <w:t>pengguna</w:t>
      </w:r>
      <w:r w:rsidRPr="0023744B">
        <w:rPr>
          <w:rFonts w:cs="Times New Roman"/>
        </w:rPr>
        <w:t>, sehingga pengalaman belajar menjadi lebih adaptif dan menarik.</w:t>
      </w:r>
    </w:p>
    <w:p w14:paraId="78326E38" w14:textId="375EB6DF" w:rsidR="00A352F4" w:rsidRPr="0023744B" w:rsidRDefault="0027413B" w:rsidP="0023744B">
      <w:pPr>
        <w:rPr>
          <w:rFonts w:cs="Times New Roman"/>
        </w:rPr>
      </w:pPr>
      <w:r w:rsidRPr="0023744B">
        <w:rPr>
          <w:rFonts w:cs="Times New Roman"/>
        </w:rPr>
        <w:t>pengguna</w:t>
      </w:r>
      <w:r w:rsidR="00A352F4" w:rsidRPr="0023744B">
        <w:rPr>
          <w:rFonts w:cs="Times New Roman"/>
        </w:rPr>
        <w:t xml:space="preserve">an elemen waktu dalam </w:t>
      </w:r>
      <w:r w:rsidR="00A51DC2" w:rsidRPr="0023744B">
        <w:rPr>
          <w:rFonts w:cs="Times New Roman"/>
        </w:rPr>
        <w:t>gamification</w:t>
      </w:r>
      <w:r w:rsidR="00A352F4" w:rsidRPr="0023744B">
        <w:rPr>
          <w:rFonts w:cs="Times New Roman"/>
        </w:rPr>
        <w:t xml:space="preserve"> memberikan keseimbangan antara tantangan dan penghargaan, meningkatkan keterlibatan </w:t>
      </w:r>
      <w:r w:rsidRPr="0023744B">
        <w:rPr>
          <w:rFonts w:cs="Times New Roman"/>
        </w:rPr>
        <w:t>pengguna</w:t>
      </w:r>
      <w:r w:rsidR="00A352F4" w:rsidRPr="0023744B">
        <w:rPr>
          <w:rFonts w:cs="Times New Roman"/>
        </w:rPr>
        <w:t>, serta memastikan bahwa proses pembelajaran tetap interaktif dan tidak monoton.</w:t>
      </w:r>
    </w:p>
    <w:p w14:paraId="7170B611" w14:textId="4E0F0CE8" w:rsidR="00A51DC2" w:rsidRPr="008D3659" w:rsidRDefault="00C23345" w:rsidP="0023744B">
      <w:pPr>
        <w:pStyle w:val="Heading4"/>
        <w:ind w:left="810"/>
        <w:rPr>
          <w:rFonts w:ascii="Times New Roman" w:hAnsi="Times New Roman" w:cs="Times New Roman"/>
          <w:b/>
          <w:bCs/>
          <w:color w:val="auto"/>
        </w:rPr>
      </w:pPr>
      <w:r w:rsidRPr="008D3659">
        <w:rPr>
          <w:rFonts w:ascii="Times New Roman" w:hAnsi="Times New Roman" w:cs="Times New Roman"/>
          <w:b/>
          <w:bCs/>
          <w:i w:val="0"/>
          <w:iCs w:val="0"/>
          <w:color w:val="auto"/>
        </w:rPr>
        <w:t>Analisis</w:t>
      </w:r>
      <w:r w:rsidRPr="008D3659">
        <w:rPr>
          <w:rFonts w:ascii="Times New Roman" w:hAnsi="Times New Roman" w:cs="Times New Roman"/>
          <w:b/>
          <w:bCs/>
          <w:color w:val="auto"/>
        </w:rPr>
        <w:t xml:space="preserve"> Leaderboard</w:t>
      </w:r>
    </w:p>
    <w:p w14:paraId="6C976D8A" w14:textId="77ABE9DD" w:rsidR="00C23345" w:rsidRDefault="00C23345" w:rsidP="0023744B">
      <w:pPr>
        <w:ind w:left="-90"/>
      </w:pPr>
      <w:r>
        <w:t xml:space="preserve">Elemen </w:t>
      </w:r>
      <w:r w:rsidR="00967504" w:rsidRPr="00967504">
        <w:rPr>
          <w:i/>
          <w:iCs/>
        </w:rPr>
        <w:t>leaderboard</w:t>
      </w:r>
      <w:r>
        <w:t xml:space="preserve"> dalam </w:t>
      </w:r>
      <w:r w:rsidR="005F2B31" w:rsidRPr="005F2B31">
        <w:rPr>
          <w:i/>
          <w:iCs/>
        </w:rPr>
        <w:t>gamification</w:t>
      </w:r>
      <w:r>
        <w:t xml:space="preserve"> berfungsi sebagai alat visual untuk menampilkan</w:t>
      </w:r>
      <w:r w:rsidR="0023744B">
        <w:t xml:space="preserve"> </w:t>
      </w:r>
      <w:r>
        <w:t xml:space="preserve">peringkat </w:t>
      </w:r>
      <w:r w:rsidR="0027413B">
        <w:t>pengguna</w:t>
      </w:r>
      <w:r>
        <w:t xml:space="preserve"> berdasarkan pencapaian mereka, seperti jumlah poin yang diperoleh, waktu penyelesaian tugas, atau performa dalam aktivitas tertentu. Alasan utama menggunakan elemen ini adalah untuk menciptakan lingkungan yang kompetitif namun tetap sehat, yang dapat memotivasi </w:t>
      </w:r>
      <w:r w:rsidR="0027413B">
        <w:t>pengguna</w:t>
      </w:r>
      <w:r>
        <w:t xml:space="preserve"> untuk berusaha lebih keras dan terus terlibat dalam proses pembelajaran. </w:t>
      </w:r>
      <w:r w:rsidR="00967504" w:rsidRPr="00967504">
        <w:rPr>
          <w:i/>
          <w:iCs/>
        </w:rPr>
        <w:t>Leaderboard</w:t>
      </w:r>
      <w:r>
        <w:t xml:space="preserve"> memberikan penghargaan sosial melalui pengakuan atas usaha dan keberhasilan, yang secara psikologis dapat meningkatkan rasa pencapaian dan mendorong motivasi intrinsik. Selain itu, elemen ini memungkinkan </w:t>
      </w:r>
      <w:r w:rsidR="0027413B">
        <w:t>pengguna</w:t>
      </w:r>
      <w:r>
        <w:t xml:space="preserve"> untuk membandingkan performa mereka dengan </w:t>
      </w:r>
      <w:r w:rsidR="009550FF">
        <w:t>responden</w:t>
      </w:r>
      <w:r>
        <w:t xml:space="preserve"> lain, menciptakan dorongan untuk terus memperbaiki diri atau mempertahankan posisi di peringkat atas.</w:t>
      </w:r>
    </w:p>
    <w:p w14:paraId="3AAA4823" w14:textId="7FE24C5E" w:rsidR="00C23345" w:rsidRPr="00C23345" w:rsidRDefault="00C23345" w:rsidP="0023744B">
      <w:pPr>
        <w:ind w:left="-90"/>
      </w:pPr>
      <w:r w:rsidRPr="00C23345">
        <w:t xml:space="preserve">Cara kerja </w:t>
      </w:r>
      <w:r w:rsidR="00967504" w:rsidRPr="00967504">
        <w:rPr>
          <w:i/>
          <w:iCs/>
        </w:rPr>
        <w:t>leaderboard</w:t>
      </w:r>
      <w:r w:rsidRPr="00C23345">
        <w:t xml:space="preserve"> dimulai dengan mengumpulkan data performa dari setiap </w:t>
      </w:r>
      <w:r w:rsidR="0027413B">
        <w:t>pengguna</w:t>
      </w:r>
      <w:r w:rsidRPr="00C23345">
        <w:t xml:space="preserve">, seperti skor dari </w:t>
      </w:r>
      <w:r w:rsidR="005848C3" w:rsidRPr="005848C3">
        <w:rPr>
          <w:i/>
          <w:iCs/>
        </w:rPr>
        <w:t>quiz</w:t>
      </w:r>
      <w:r w:rsidRPr="00C23345">
        <w:t xml:space="preserve">, kecepatan menyelesaikan tugas, atau jumlah tugas yang diselesaikan. Sistem kemudian memproses data ini untuk mengurutkan </w:t>
      </w:r>
      <w:r w:rsidR="0027413B">
        <w:t>pengguna</w:t>
      </w:r>
      <w:r w:rsidRPr="00C23345">
        <w:t xml:space="preserve"> berdasarkan kriteria yang telah ditentukan, seperti skor tertinggi atau waktu tercepat. Hasilnya ditampilkan dalam bentuk tabel atau grafik yang mudah dipahami, sering kali mencakup nama </w:t>
      </w:r>
      <w:r w:rsidR="0027413B">
        <w:t>pengguna</w:t>
      </w:r>
      <w:r w:rsidRPr="00C23345">
        <w:t xml:space="preserve">, peringkat, dan metrik performa. </w:t>
      </w:r>
      <w:r w:rsidR="00967504" w:rsidRPr="00967504">
        <w:rPr>
          <w:i/>
          <w:iCs/>
        </w:rPr>
        <w:t>Leaderboard</w:t>
      </w:r>
      <w:r w:rsidRPr="00C23345">
        <w:t xml:space="preserve"> biasanya dirancang dengan pembagian </w:t>
      </w:r>
      <w:r w:rsidR="00967504" w:rsidRPr="00967504">
        <w:rPr>
          <w:i/>
          <w:iCs/>
        </w:rPr>
        <w:t>level</w:t>
      </w:r>
      <w:r w:rsidRPr="00C23345">
        <w:t xml:space="preserve">, seperti peringkat global, kelompok, atau </w:t>
      </w:r>
      <w:r w:rsidR="00967504" w:rsidRPr="00967504">
        <w:rPr>
          <w:i/>
          <w:iCs/>
        </w:rPr>
        <w:t>level</w:t>
      </w:r>
      <w:r w:rsidRPr="00C23345">
        <w:t xml:space="preserve"> tertentu, untuk menjaga kompetisi tetap relevan bagi semua </w:t>
      </w:r>
      <w:r w:rsidR="0027413B">
        <w:t>pengguna</w:t>
      </w:r>
      <w:r w:rsidRPr="00C23345">
        <w:t xml:space="preserve">. Beberapa sistem juga menampilkan penghargaan tambahan, seperti lencana atau bonus poin, bagi </w:t>
      </w:r>
      <w:r w:rsidR="0027413B">
        <w:t>pengguna</w:t>
      </w:r>
      <w:r w:rsidRPr="00C23345">
        <w:t xml:space="preserve"> yang berada di posisi teratas, memberikan insentif lebih untuk terus berpartisipasi.</w:t>
      </w:r>
    </w:p>
    <w:p w14:paraId="2CD53C61" w14:textId="05EF285E" w:rsidR="00F77D26" w:rsidRPr="00F77D26" w:rsidRDefault="00F77D26" w:rsidP="0023744B">
      <w:pPr>
        <w:ind w:left="-90"/>
      </w:pPr>
      <w:r w:rsidRPr="00F77D26">
        <w:t xml:space="preserve">Dengan memberikan gambaran yang jelas tentang posisi </w:t>
      </w:r>
      <w:r w:rsidR="0027413B">
        <w:t>pengguna</w:t>
      </w:r>
      <w:r w:rsidRPr="00F77D26">
        <w:t xml:space="preserve"> dalam konteks kelompok, elemen </w:t>
      </w:r>
      <w:r w:rsidR="00967504" w:rsidRPr="00967504">
        <w:rPr>
          <w:i/>
          <w:iCs/>
        </w:rPr>
        <w:t>leaderboard</w:t>
      </w:r>
      <w:r w:rsidRPr="00F77D26">
        <w:t xml:space="preserve"> tidak hanya meningkatkan motivasi kompetitif tetapi juga mendorong kolaborasi, terutama jika dikombinasikan dengan fitur tim. </w:t>
      </w:r>
      <w:r w:rsidR="0027413B">
        <w:t>pengguna</w:t>
      </w:r>
      <w:r w:rsidRPr="00F77D26">
        <w:t xml:space="preserve"> yang melihat progres mereka meningkat dalam </w:t>
      </w:r>
      <w:r w:rsidR="00967504" w:rsidRPr="00967504">
        <w:rPr>
          <w:i/>
          <w:iCs/>
        </w:rPr>
        <w:t>leaderboard</w:t>
      </w:r>
      <w:r w:rsidRPr="00F77D26">
        <w:t xml:space="preserve"> merasa lebih percaya diri, sementara mereka yang berada di peringkat bawah didorong untuk meningkatkan usaha mereka. Hal ini menjadikan </w:t>
      </w:r>
      <w:r w:rsidR="00967504" w:rsidRPr="00967504">
        <w:rPr>
          <w:i/>
          <w:iCs/>
        </w:rPr>
        <w:t>leaderboard</w:t>
      </w:r>
      <w:r w:rsidRPr="00F77D26">
        <w:t xml:space="preserve"> sebagai elemen penting dalam menciptakan keterlibatan yang berkelanjutan dan meningkatkan hasil pembelajaran.</w:t>
      </w:r>
    </w:p>
    <w:p w14:paraId="7BC1701C" w14:textId="089CB481" w:rsidR="00F77D26" w:rsidRPr="008D3659" w:rsidRDefault="005F2B31" w:rsidP="0023744B">
      <w:pPr>
        <w:pStyle w:val="Heading4"/>
        <w:ind w:left="810"/>
        <w:rPr>
          <w:rFonts w:ascii="Times New Roman" w:hAnsi="Times New Roman" w:cs="Times New Roman"/>
          <w:b/>
          <w:bCs/>
          <w:color w:val="auto"/>
        </w:rPr>
      </w:pPr>
      <w:r w:rsidRPr="008D3659">
        <w:rPr>
          <w:rFonts w:ascii="Times New Roman" w:hAnsi="Times New Roman" w:cs="Times New Roman"/>
          <w:b/>
          <w:bCs/>
          <w:i w:val="0"/>
          <w:iCs w:val="0"/>
          <w:color w:val="auto"/>
        </w:rPr>
        <w:t>Analisis</w:t>
      </w:r>
      <w:r w:rsidRPr="008D3659">
        <w:rPr>
          <w:rFonts w:ascii="Times New Roman" w:hAnsi="Times New Roman" w:cs="Times New Roman"/>
          <w:b/>
          <w:bCs/>
          <w:color w:val="auto"/>
        </w:rPr>
        <w:t xml:space="preserve"> </w:t>
      </w:r>
      <w:r w:rsidR="00967504" w:rsidRPr="008D3659">
        <w:rPr>
          <w:rFonts w:ascii="Times New Roman" w:hAnsi="Times New Roman" w:cs="Times New Roman"/>
          <w:b/>
          <w:bCs/>
          <w:color w:val="auto"/>
        </w:rPr>
        <w:t>Badge</w:t>
      </w:r>
      <w:r w:rsidR="00F77D26" w:rsidRPr="008D3659">
        <w:rPr>
          <w:rFonts w:ascii="Times New Roman" w:hAnsi="Times New Roman" w:cs="Times New Roman"/>
          <w:b/>
          <w:bCs/>
          <w:color w:val="auto"/>
        </w:rPr>
        <w:t>s</w:t>
      </w:r>
    </w:p>
    <w:p w14:paraId="43CC2781" w14:textId="0009CD08" w:rsidR="0013246A" w:rsidRDefault="0013246A" w:rsidP="0023744B">
      <w:r>
        <w:t xml:space="preserve">Elemen </w:t>
      </w:r>
      <w:r w:rsidR="00967504" w:rsidRPr="00967504">
        <w:rPr>
          <w:i/>
          <w:iCs/>
        </w:rPr>
        <w:t>badge</w:t>
      </w:r>
      <w:r>
        <w:t xml:space="preserve"> dalam </w:t>
      </w:r>
      <w:r w:rsidR="005F2B31" w:rsidRPr="005F2B31">
        <w:rPr>
          <w:i/>
          <w:iCs/>
        </w:rPr>
        <w:t>gamification</w:t>
      </w:r>
      <w:r>
        <w:t xml:space="preserve"> </w:t>
      </w:r>
      <w:r w:rsidR="006E7D2B">
        <w:t>sebagai</w:t>
      </w:r>
      <w:r>
        <w:t xml:space="preserve"> penghargaan simbolis yang diberikan kepada </w:t>
      </w:r>
      <w:r w:rsidR="0027413B">
        <w:t>pengguna</w:t>
      </w:r>
      <w:r>
        <w:t xml:space="preserve"> untuk mengakui pencapaian, keterampilan, atau kemajuan tertentu selama proses pembelajaran atau aktivitas. Alasan utama menggunakan </w:t>
      </w:r>
      <w:r w:rsidR="00967504" w:rsidRPr="00967504">
        <w:rPr>
          <w:i/>
          <w:iCs/>
        </w:rPr>
        <w:t>badge</w:t>
      </w:r>
      <w:r>
        <w:t xml:space="preserve"> adalah untuk memotivasi </w:t>
      </w:r>
      <w:r w:rsidR="00AE7B18">
        <w:t>p</w:t>
      </w:r>
      <w:r w:rsidR="0003380A">
        <w:t>engguna</w:t>
      </w:r>
      <w:r>
        <w:t xml:space="preserve"> dengan memberikan pengakuan atas usaha mereka, menciptakan rasa pencapaian, dan membangun pengalaman belajar yang lebih personal dan memuaskan. </w:t>
      </w:r>
      <w:r w:rsidR="00967504" w:rsidRPr="00967504">
        <w:rPr>
          <w:i/>
          <w:iCs/>
        </w:rPr>
        <w:t>Badge</w:t>
      </w:r>
      <w:r>
        <w:t xml:space="preserve"> berfungsi sebagai penguat motivasi intrinsik, di mana </w:t>
      </w:r>
      <w:r w:rsidR="0003380A">
        <w:t>pengguna</w:t>
      </w:r>
      <w:r>
        <w:t xml:space="preserve"> merasa dihargai atas keberhasilan mereka, sekaligus sebagai motivasi ekstrinsik untuk mendorong mereka mencapai target berikutnya. Selain itu, </w:t>
      </w:r>
      <w:r w:rsidR="00967504" w:rsidRPr="00967504">
        <w:rPr>
          <w:i/>
          <w:iCs/>
        </w:rPr>
        <w:t>badge</w:t>
      </w:r>
      <w:r>
        <w:t xml:space="preserve"> memberikan elemen koleksi yang menarik, di</w:t>
      </w:r>
      <w:r w:rsidR="0003380A">
        <w:t xml:space="preserve"> </w:t>
      </w:r>
      <w:r>
        <w:t xml:space="preserve">mana </w:t>
      </w:r>
      <w:r w:rsidR="0003380A">
        <w:t>pengguna</w:t>
      </w:r>
      <w:r>
        <w:t xml:space="preserve"> dapat merasa bangga dengan kumpulan penghargaan yang telah mereka capai, menciptakan rasa prestise dan kompetisi sehat dalam lingkungan belajar.</w:t>
      </w:r>
    </w:p>
    <w:p w14:paraId="60BAF1D3" w14:textId="086AE595" w:rsidR="0013246A" w:rsidRDefault="0013246A" w:rsidP="0023744B">
      <w:r>
        <w:t xml:space="preserve">Cara kerja elemen ini dimulai dengan sistem yang dirancang untuk memantau aktivitas </w:t>
      </w:r>
      <w:r w:rsidR="00AE7B18">
        <w:t>p</w:t>
      </w:r>
      <w:r w:rsidR="0003380A">
        <w:t>engguna</w:t>
      </w:r>
      <w:r>
        <w:t xml:space="preserve"> dan menetapkan kriteria tertentu untuk mendapatkan </w:t>
      </w:r>
      <w:r w:rsidR="00967504" w:rsidRPr="00967504">
        <w:rPr>
          <w:i/>
          <w:iCs/>
        </w:rPr>
        <w:t>badge</w:t>
      </w:r>
      <w:r>
        <w:t xml:space="preserve">. Misalnya, </w:t>
      </w:r>
      <w:r w:rsidR="00AE7B18">
        <w:t>p</w:t>
      </w:r>
      <w:r w:rsidR="0003380A">
        <w:t>engguna</w:t>
      </w:r>
      <w:r>
        <w:t xml:space="preserve"> dapat menerima </w:t>
      </w:r>
      <w:r w:rsidR="00967504" w:rsidRPr="00967504">
        <w:rPr>
          <w:i/>
          <w:iCs/>
        </w:rPr>
        <w:t>badge</w:t>
      </w:r>
      <w:r>
        <w:t xml:space="preserve"> ketika menyelesaikan serangkaian tugas, mencapai skor tertentu, atau menyelesaikan </w:t>
      </w:r>
      <w:r w:rsidR="00967504" w:rsidRPr="00967504">
        <w:rPr>
          <w:i/>
          <w:iCs/>
        </w:rPr>
        <w:t>level</w:t>
      </w:r>
      <w:r>
        <w:t xml:space="preserve"> dengan tingkat kesulitan tertentu. Ketika kriteria terpenuhi, sistem secara otomatis memberikan </w:t>
      </w:r>
      <w:r w:rsidR="00967504" w:rsidRPr="00967504">
        <w:rPr>
          <w:i/>
          <w:iCs/>
        </w:rPr>
        <w:t>badge</w:t>
      </w:r>
      <w:r>
        <w:t xml:space="preserve"> kepada </w:t>
      </w:r>
      <w:r w:rsidR="0003380A">
        <w:t>pengguna</w:t>
      </w:r>
      <w:r>
        <w:t xml:space="preserve">, biasanya disertai notifikasi visual atau animasi yang menarik untuk mempertegas momen pencapaian tersebut. </w:t>
      </w:r>
      <w:r w:rsidR="00967504" w:rsidRPr="00967504">
        <w:rPr>
          <w:i/>
          <w:iCs/>
        </w:rPr>
        <w:t>Badge</w:t>
      </w:r>
      <w:r w:rsidRPr="00B10F12">
        <w:rPr>
          <w:i/>
          <w:iCs/>
        </w:rPr>
        <w:t xml:space="preserve"> </w:t>
      </w:r>
      <w:r>
        <w:t xml:space="preserve">yang diperoleh dapat ditampilkan di profil </w:t>
      </w:r>
      <w:r w:rsidR="00AE7B18">
        <w:t>p</w:t>
      </w:r>
      <w:r w:rsidR="0003380A">
        <w:t>engguna</w:t>
      </w:r>
      <w:r>
        <w:t xml:space="preserve">, </w:t>
      </w:r>
      <w:r w:rsidR="00967504" w:rsidRPr="00967504">
        <w:rPr>
          <w:i/>
          <w:iCs/>
        </w:rPr>
        <w:t>leaderboard</w:t>
      </w:r>
      <w:r>
        <w:t xml:space="preserve">, atau halaman koleksi, sehingga mereka dapat melihat dan berbagi pencapaian mereka dengan </w:t>
      </w:r>
      <w:r w:rsidR="009550FF">
        <w:t>responden</w:t>
      </w:r>
      <w:r>
        <w:t xml:space="preserve"> lain.</w:t>
      </w:r>
    </w:p>
    <w:p w14:paraId="51461841" w14:textId="41CEC28C" w:rsidR="00F77D26" w:rsidRDefault="00967504" w:rsidP="0023744B">
      <w:r w:rsidRPr="00967504">
        <w:rPr>
          <w:i/>
          <w:iCs/>
        </w:rPr>
        <w:t>Badge</w:t>
      </w:r>
      <w:r w:rsidR="0013246A" w:rsidRPr="00B10F12">
        <w:rPr>
          <w:i/>
          <w:iCs/>
        </w:rPr>
        <w:t xml:space="preserve"> </w:t>
      </w:r>
      <w:r w:rsidR="0013246A">
        <w:t xml:space="preserve">efektif karena memberikan umpan balik positif yang konkret kepada </w:t>
      </w:r>
      <w:r w:rsidR="0003380A">
        <w:t>pengguna</w:t>
      </w:r>
      <w:r w:rsidR="0013246A">
        <w:t>. Setiap</w:t>
      </w:r>
      <w:r w:rsidR="0013246A" w:rsidRPr="00B10F12">
        <w:rPr>
          <w:i/>
          <w:iCs/>
        </w:rPr>
        <w:t xml:space="preserve"> </w:t>
      </w:r>
      <w:r w:rsidRPr="00967504">
        <w:rPr>
          <w:i/>
          <w:iCs/>
        </w:rPr>
        <w:t>badge</w:t>
      </w:r>
      <w:r w:rsidR="0013246A">
        <w:t xml:space="preserve"> yang diperoleh tidak hanya menjadi simbol pencapaian tetapi juga mendorong </w:t>
      </w:r>
      <w:r w:rsidR="00AE7B18">
        <w:t>p</w:t>
      </w:r>
      <w:r w:rsidR="0003380A">
        <w:t>engguna</w:t>
      </w:r>
      <w:r w:rsidR="0013246A">
        <w:t xml:space="preserve"> untuk terus berusaha mencapai lebih banyak penghargaan. Selain itu, </w:t>
      </w:r>
      <w:r w:rsidRPr="00967504">
        <w:rPr>
          <w:i/>
          <w:iCs/>
        </w:rPr>
        <w:t>badge</w:t>
      </w:r>
      <w:r w:rsidR="0013246A" w:rsidRPr="00B10F12">
        <w:rPr>
          <w:i/>
          <w:iCs/>
        </w:rPr>
        <w:t xml:space="preserve"> </w:t>
      </w:r>
      <w:r w:rsidR="0013246A">
        <w:t xml:space="preserve">dapat dirancang untuk mencerminkan berbagai jenis pencapaian, mulai dari yang sederhana hingga yang kompleks, memungkinkan sistem </w:t>
      </w:r>
      <w:r w:rsidR="0013246A" w:rsidRPr="00B10F12">
        <w:rPr>
          <w:i/>
          <w:iCs/>
        </w:rPr>
        <w:t>gamifi</w:t>
      </w:r>
      <w:r w:rsidR="00B10F12" w:rsidRPr="00B10F12">
        <w:rPr>
          <w:i/>
          <w:iCs/>
        </w:rPr>
        <w:t>cation</w:t>
      </w:r>
      <w:r w:rsidR="0013246A">
        <w:t xml:space="preserve"> untuk melibatkan </w:t>
      </w:r>
      <w:r w:rsidR="00AE7B18">
        <w:t>p</w:t>
      </w:r>
      <w:r w:rsidR="0003380A">
        <w:t>engguna</w:t>
      </w:r>
      <w:r w:rsidR="0013246A">
        <w:t xml:space="preserve"> dengan berbagai tingkat kemampuan dan minat. Dengan menggabungkan elemen pengakuan, motivasi, dan koleksi, </w:t>
      </w:r>
      <w:r w:rsidRPr="00967504">
        <w:rPr>
          <w:i/>
          <w:iCs/>
        </w:rPr>
        <w:t>badge</w:t>
      </w:r>
      <w:r w:rsidR="0013246A">
        <w:t xml:space="preserve"> menjadi alat yang sangat efektif dalam meningkatkan keterlibatan, mendorong </w:t>
      </w:r>
      <w:r w:rsidR="00AE7B18">
        <w:t>p</w:t>
      </w:r>
      <w:r w:rsidR="0003380A">
        <w:t>engguna</w:t>
      </w:r>
      <w:r w:rsidR="0013246A">
        <w:t xml:space="preserve"> untuk tetap fokus, dan menciptakan pengalaman </w:t>
      </w:r>
      <w:r w:rsidR="0013246A" w:rsidRPr="00B10F12">
        <w:rPr>
          <w:i/>
          <w:iCs/>
        </w:rPr>
        <w:t>ga</w:t>
      </w:r>
      <w:r w:rsidR="00B10F12" w:rsidRPr="00B10F12">
        <w:rPr>
          <w:i/>
          <w:iCs/>
        </w:rPr>
        <w:t>mification</w:t>
      </w:r>
      <w:r w:rsidR="0013246A">
        <w:t xml:space="preserve"> yang bermakna dan menyenangkan.</w:t>
      </w:r>
    </w:p>
    <w:p w14:paraId="7BD2888B" w14:textId="727B5DDB" w:rsidR="00B10F12" w:rsidRPr="008C2168" w:rsidRDefault="008C2168" w:rsidP="0023744B">
      <w:pPr>
        <w:pStyle w:val="Heading4"/>
        <w:ind w:left="810"/>
        <w:rPr>
          <w:rFonts w:ascii="Times New Roman" w:hAnsi="Times New Roman" w:cs="Times New Roman"/>
          <w:b/>
          <w:bCs/>
          <w:color w:val="auto"/>
        </w:rPr>
      </w:pPr>
      <w:r w:rsidRPr="008C2168">
        <w:rPr>
          <w:rFonts w:ascii="Times New Roman" w:hAnsi="Times New Roman" w:cs="Times New Roman"/>
          <w:b/>
          <w:bCs/>
          <w:i w:val="0"/>
          <w:iCs w:val="0"/>
          <w:color w:val="auto"/>
        </w:rPr>
        <w:t>Analisis</w:t>
      </w:r>
      <w:r w:rsidRPr="008C2168">
        <w:rPr>
          <w:rFonts w:ascii="Times New Roman" w:hAnsi="Times New Roman" w:cs="Times New Roman"/>
          <w:b/>
          <w:bCs/>
          <w:color w:val="auto"/>
        </w:rPr>
        <w:t xml:space="preserve"> </w:t>
      </w:r>
      <w:r w:rsidR="00D564C7" w:rsidRPr="008C2168">
        <w:rPr>
          <w:rFonts w:ascii="Times New Roman" w:hAnsi="Times New Roman" w:cs="Times New Roman"/>
          <w:b/>
          <w:bCs/>
          <w:color w:val="auto"/>
        </w:rPr>
        <w:t xml:space="preserve">Challenges </w:t>
      </w:r>
      <w:r w:rsidR="00D564C7" w:rsidRPr="008C2168">
        <w:rPr>
          <w:rFonts w:ascii="Times New Roman" w:hAnsi="Times New Roman" w:cs="Times New Roman"/>
          <w:b/>
          <w:bCs/>
          <w:i w:val="0"/>
          <w:iCs w:val="0"/>
          <w:color w:val="auto"/>
        </w:rPr>
        <w:t>atau</w:t>
      </w:r>
      <w:r w:rsidR="00D564C7" w:rsidRPr="008C2168">
        <w:rPr>
          <w:rFonts w:ascii="Times New Roman" w:hAnsi="Times New Roman" w:cs="Times New Roman"/>
          <w:b/>
          <w:bCs/>
          <w:color w:val="auto"/>
        </w:rPr>
        <w:t xml:space="preserve"> Quests</w:t>
      </w:r>
    </w:p>
    <w:p w14:paraId="621BBD4F" w14:textId="12C067F5" w:rsidR="00D564C7" w:rsidRDefault="00D564C7" w:rsidP="0023744B">
      <w:r>
        <w:t xml:space="preserve">Elemen </w:t>
      </w:r>
      <w:r w:rsidR="005F2B31" w:rsidRPr="005F2B31">
        <w:rPr>
          <w:i/>
          <w:iCs/>
        </w:rPr>
        <w:t xml:space="preserve">challenges </w:t>
      </w:r>
      <w:r w:rsidR="005F2B31" w:rsidRPr="008C2168">
        <w:t>atau</w:t>
      </w:r>
      <w:r w:rsidR="005F2B31" w:rsidRPr="005F2B31">
        <w:rPr>
          <w:i/>
          <w:iCs/>
        </w:rPr>
        <w:t xml:space="preserve"> quests </w:t>
      </w:r>
      <w:r>
        <w:t xml:space="preserve">dalam </w:t>
      </w:r>
      <w:r w:rsidR="005F2B31" w:rsidRPr="005F2B31">
        <w:rPr>
          <w:i/>
          <w:iCs/>
        </w:rPr>
        <w:t>gamification</w:t>
      </w:r>
      <w:r>
        <w:t xml:space="preserve"> merupakan tugas atau misi yang dirancang untuk memberikan pengalaman belajar yang terstruktur, menantang, dan memotivasi </w:t>
      </w:r>
      <w:r w:rsidR="00ED1E25">
        <w:t>p</w:t>
      </w:r>
      <w:r w:rsidR="0003380A">
        <w:t>engguna</w:t>
      </w:r>
      <w:r>
        <w:t xml:space="preserve"> untuk mencapai tujuan tertentu. Alasan utama menggunakan elemen ini adalah untuk menciptakan rasa tujuan (</w:t>
      </w:r>
      <w:r w:rsidRPr="008C2168">
        <w:rPr>
          <w:i/>
          <w:iCs/>
        </w:rPr>
        <w:t>sense of purpose</w:t>
      </w:r>
      <w:r>
        <w:t xml:space="preserve">) yang jelas, di mana </w:t>
      </w:r>
      <w:r w:rsidR="00ED1E25">
        <w:t>p</w:t>
      </w:r>
      <w:r w:rsidR="0003380A">
        <w:t>engguna</w:t>
      </w:r>
      <w:r>
        <w:t xml:space="preserve"> didorong untuk menyelesaikan misi yang bermakna dan relevan. </w:t>
      </w:r>
      <w:r w:rsidR="005F2B31" w:rsidRPr="005F2B31">
        <w:rPr>
          <w:i/>
          <w:iCs/>
        </w:rPr>
        <w:t xml:space="preserve">Challenges </w:t>
      </w:r>
      <w:r w:rsidR="005F2B31" w:rsidRPr="008C2168">
        <w:t>atau</w:t>
      </w:r>
      <w:r w:rsidR="005F2B31" w:rsidRPr="005F2B31">
        <w:rPr>
          <w:i/>
          <w:iCs/>
        </w:rPr>
        <w:t xml:space="preserve"> quests </w:t>
      </w:r>
      <w:r>
        <w:t xml:space="preserve">membantu menjaga keterlibatan </w:t>
      </w:r>
      <w:r w:rsidR="00ED1E25">
        <w:t>p</w:t>
      </w:r>
      <w:r w:rsidR="0003380A">
        <w:t>engguna</w:t>
      </w:r>
      <w:r>
        <w:t xml:space="preserve"> dengan memberikan narasi yang menarik atau skenario berbasis konteks, sehingga membuat pembelajaran terasa seperti petualangan yang seru. Selain itu, elemen ini memberikan peluang bagi </w:t>
      </w:r>
      <w:r w:rsidR="00ED1E25">
        <w:t>p</w:t>
      </w:r>
      <w:r w:rsidR="0003380A">
        <w:t>engguna</w:t>
      </w:r>
      <w:r>
        <w:t xml:space="preserve"> untuk menguji keterampilan mereka, menerapkan pengetahuan yang telah dipelajari, dan merasakan kepuasan setiap kali misi terselesaikan. Dengan adanya struktur misi, </w:t>
      </w:r>
      <w:r w:rsidR="00ED1E25">
        <w:t>p</w:t>
      </w:r>
      <w:r w:rsidR="0003380A">
        <w:t>engguna</w:t>
      </w:r>
      <w:r>
        <w:t xml:space="preserve"> tidak hanya belajar, tetapi juga merasa termotivasi untuk terus maju melalui tantangan bertahap.</w:t>
      </w:r>
    </w:p>
    <w:p w14:paraId="368A1FE9" w14:textId="2A78D365" w:rsidR="00D564C7" w:rsidRDefault="00D564C7" w:rsidP="0023744B">
      <w:r>
        <w:t xml:space="preserve">Cara kerja elemen ini dimulai dengan sistem yang merancang tugas atau misi berdasarkan tingkat kesulitan, tujuan, atau area pembelajaran tertentu. </w:t>
      </w:r>
      <w:r w:rsidR="00ED1E25">
        <w:t>p</w:t>
      </w:r>
      <w:r w:rsidR="0003380A">
        <w:t>engguna</w:t>
      </w:r>
      <w:r>
        <w:t xml:space="preserve"> diberi deskripsi tantangan yang mencakup tujuan spesifik, langkah-langkah yang harus diambil, dan penghargaan yang akan diperoleh setelah menyelesaikan misi. Misalnya, </w:t>
      </w:r>
      <w:r w:rsidR="00ED1E25">
        <w:t>p</w:t>
      </w:r>
      <w:r w:rsidR="0003380A">
        <w:t>engguna</w:t>
      </w:r>
      <w:r>
        <w:t xml:space="preserve"> mungkin diminta untuk menyelesaikan serangkaian </w:t>
      </w:r>
      <w:r w:rsidR="005848C3" w:rsidRPr="005848C3">
        <w:rPr>
          <w:i/>
          <w:iCs/>
        </w:rPr>
        <w:t>quiz</w:t>
      </w:r>
      <w:r>
        <w:t xml:space="preserve">, memecahkan teka-teki, atau menyelesaikan proyek berbasis tim. Setelah </w:t>
      </w:r>
      <w:r w:rsidR="00ED1E25">
        <w:t>p</w:t>
      </w:r>
      <w:r w:rsidR="0003380A">
        <w:t>engguna</w:t>
      </w:r>
      <w:r>
        <w:t xml:space="preserve"> menyelesaikan tantangan, sistem memberikan penghargaan, seperti poin, </w:t>
      </w:r>
      <w:r w:rsidR="00967504" w:rsidRPr="00967504">
        <w:rPr>
          <w:i/>
          <w:iCs/>
        </w:rPr>
        <w:t>badge</w:t>
      </w:r>
      <w:r>
        <w:t xml:space="preserve">, atau akses ke </w:t>
      </w:r>
      <w:r w:rsidR="00967504" w:rsidRPr="00967504">
        <w:rPr>
          <w:i/>
          <w:iCs/>
        </w:rPr>
        <w:t>level</w:t>
      </w:r>
      <w:r>
        <w:t xml:space="preserve"> berikutnya. Beberapa quests juga memiliki elemen waktu, seperti batas waktu penyelesaian, untuk meningkatkan rasa urgensi dan fokus.</w:t>
      </w:r>
    </w:p>
    <w:p w14:paraId="67A47708" w14:textId="474ED387" w:rsidR="00D564C7" w:rsidRPr="00D564C7" w:rsidRDefault="00D564C7" w:rsidP="0023744B">
      <w:r>
        <w:t xml:space="preserve">Elemen ini efektif karena memberikan rasa pencapaian yang signifikan kepada </w:t>
      </w:r>
      <w:r w:rsidR="00ED1E25">
        <w:t>p</w:t>
      </w:r>
      <w:r w:rsidR="0003380A">
        <w:t>engguna</w:t>
      </w:r>
      <w:r>
        <w:t xml:space="preserve">. Setiap misi yang diselesaikan tidak hanya meningkatkan kepercayaan diri </w:t>
      </w:r>
      <w:r w:rsidR="00ED1E25">
        <w:t>p</w:t>
      </w:r>
      <w:r w:rsidR="0003380A">
        <w:t>engguna</w:t>
      </w:r>
      <w:r>
        <w:t xml:space="preserve"> tetapi juga memotivasi mereka untuk terus berpartisipasi dalam </w:t>
      </w:r>
      <w:r w:rsidR="005F2B31" w:rsidRPr="005F2B31">
        <w:rPr>
          <w:i/>
          <w:iCs/>
        </w:rPr>
        <w:t>gamification</w:t>
      </w:r>
      <w:r>
        <w:t xml:space="preserve">. Elemen ini juga memungkinkan personalisasi, di mana tantangan dapat disesuaikan dengan kemampuan atau minat </w:t>
      </w:r>
      <w:r w:rsidR="00ED1E25">
        <w:t>p</w:t>
      </w:r>
      <w:r w:rsidR="0003380A">
        <w:t>engguna</w:t>
      </w:r>
      <w:r>
        <w:t xml:space="preserve">, sehingga mereka tetap merasa tertantang tanpa kewalahan. Dengan menggabungkan elemen tantangan, narasi, dan penghargaan, </w:t>
      </w:r>
      <w:r w:rsidR="005F2B31" w:rsidRPr="005F2B31">
        <w:rPr>
          <w:i/>
          <w:iCs/>
        </w:rPr>
        <w:t xml:space="preserve">challenges atau quests </w:t>
      </w:r>
      <w:r>
        <w:t xml:space="preserve">menjadi komponen penting dalam menciptakan pengalaman </w:t>
      </w:r>
      <w:r w:rsidR="005F2B31" w:rsidRPr="005F2B31">
        <w:rPr>
          <w:i/>
          <w:iCs/>
        </w:rPr>
        <w:t>gamification</w:t>
      </w:r>
      <w:r>
        <w:t xml:space="preserve"> yang menarik, interaktif, dan berorientasi pada hasil yang nyata.</w:t>
      </w:r>
    </w:p>
    <w:p w14:paraId="6043A872" w14:textId="208DE9CD" w:rsidR="00C23345" w:rsidRPr="00D460C9" w:rsidRDefault="005F2B31" w:rsidP="0023744B">
      <w:pPr>
        <w:pStyle w:val="Heading4"/>
        <w:ind w:left="810"/>
        <w:rPr>
          <w:rFonts w:ascii="Times New Roman" w:hAnsi="Times New Roman" w:cs="Times New Roman"/>
          <w:b/>
          <w:bCs/>
        </w:rPr>
      </w:pPr>
      <w:r w:rsidRPr="00D460C9">
        <w:rPr>
          <w:rFonts w:ascii="Times New Roman" w:hAnsi="Times New Roman" w:cs="Times New Roman"/>
          <w:b/>
          <w:bCs/>
          <w:i w:val="0"/>
          <w:iCs w:val="0"/>
          <w:color w:val="auto"/>
        </w:rPr>
        <w:t>Analisis</w:t>
      </w:r>
      <w:r w:rsidRPr="00D460C9">
        <w:rPr>
          <w:rFonts w:ascii="Times New Roman" w:hAnsi="Times New Roman" w:cs="Times New Roman"/>
          <w:b/>
          <w:bCs/>
          <w:color w:val="auto"/>
        </w:rPr>
        <w:t xml:space="preserve"> </w:t>
      </w:r>
      <w:r w:rsidR="00F6497E" w:rsidRPr="00D460C9">
        <w:rPr>
          <w:rFonts w:ascii="Times New Roman" w:hAnsi="Times New Roman" w:cs="Times New Roman"/>
          <w:b/>
          <w:bCs/>
          <w:color w:val="auto"/>
        </w:rPr>
        <w:t>Reward</w:t>
      </w:r>
    </w:p>
    <w:p w14:paraId="21ADA233" w14:textId="1164C25C" w:rsidR="008220D7" w:rsidRDefault="008220D7" w:rsidP="0023744B">
      <w:pPr>
        <w:ind w:left="-90"/>
      </w:pPr>
      <w:r>
        <w:t xml:space="preserve">Elemen </w:t>
      </w:r>
      <w:r w:rsidR="00F6497E" w:rsidRPr="00F6497E">
        <w:rPr>
          <w:i/>
          <w:iCs/>
        </w:rPr>
        <w:t>reward</w:t>
      </w:r>
      <w:r>
        <w:t xml:space="preserve"> dalam </w:t>
      </w:r>
      <w:r w:rsidR="00D54FD8" w:rsidRPr="00D54FD8">
        <w:rPr>
          <w:i/>
          <w:iCs/>
        </w:rPr>
        <w:t>gamification</w:t>
      </w:r>
      <w:r>
        <w:t xml:space="preserve"> merupakan penghargaan yang diberikan kepada </w:t>
      </w:r>
      <w:r w:rsidR="0027413B">
        <w:t>pengguna</w:t>
      </w:r>
      <w:r>
        <w:t xml:space="preserve"> sebagai bentuk apresiasi atas pencapaian mereka dalam menyelesaikan tugas, tantangan, atau aktivitas tertentu. Alasan utama menggunakan elemen </w:t>
      </w:r>
      <w:r w:rsidR="00F6497E" w:rsidRPr="00F6497E">
        <w:rPr>
          <w:i/>
          <w:iCs/>
        </w:rPr>
        <w:t>reward</w:t>
      </w:r>
      <w:r>
        <w:t xml:space="preserve"> adalah untuk memberikan motivasi tambahan, baik intrinsik maupun ekstrinsik, yang mendorong </w:t>
      </w:r>
      <w:r w:rsidR="0027413B">
        <w:t>pengguna</w:t>
      </w:r>
      <w:r>
        <w:t xml:space="preserve"> untuk tetap terlibat dan terus berusaha mencapai tujuan pembelajaran atau aktivitas yang dirancang. </w:t>
      </w:r>
      <w:r w:rsidR="00F6497E" w:rsidRPr="00F6497E">
        <w:rPr>
          <w:i/>
          <w:iCs/>
        </w:rPr>
        <w:t>Reward</w:t>
      </w:r>
      <w:r>
        <w:t xml:space="preserve"> berfungsi sebagai penguatan positif yang menciptakan rasa kepuasan dan pencapaian, membuat </w:t>
      </w:r>
      <w:r w:rsidR="0027413B">
        <w:t>pengguna</w:t>
      </w:r>
      <w:r>
        <w:t xml:space="preserve"> merasa bahwa usaha mereka dihargai. Selain itu, elemen ini juga membantu menciptakan pengalaman yang lebih menarik dan menyenangkan, sehingga </w:t>
      </w:r>
      <w:r w:rsidR="0003380A">
        <w:t>pengguna</w:t>
      </w:r>
      <w:r>
        <w:t xml:space="preserve"> lebih termotivasi untuk menyelesaikan tugas berikutnya. </w:t>
      </w:r>
      <w:r w:rsidR="00F6497E" w:rsidRPr="00F6497E">
        <w:rPr>
          <w:i/>
          <w:iCs/>
        </w:rPr>
        <w:t>Reward</w:t>
      </w:r>
      <w:r>
        <w:t xml:space="preserve"> juga dapat memanfaatkan dorongan kompetitif atau koleksi, seperti poin, </w:t>
      </w:r>
      <w:r w:rsidR="00967504" w:rsidRPr="00967504">
        <w:rPr>
          <w:i/>
          <w:iCs/>
        </w:rPr>
        <w:t>badge</w:t>
      </w:r>
      <w:r>
        <w:t xml:space="preserve">, atau akses ke fitur eksklusif, untuk menjaga </w:t>
      </w:r>
      <w:r w:rsidR="0003380A">
        <w:t>pengguna</w:t>
      </w:r>
      <w:r>
        <w:t xml:space="preserve"> tetap aktif dan terlibat.</w:t>
      </w:r>
    </w:p>
    <w:p w14:paraId="11F22D25" w14:textId="15BB89C5" w:rsidR="008220D7" w:rsidRDefault="008220D7" w:rsidP="0023744B">
      <w:pPr>
        <w:ind w:left="-90"/>
      </w:pPr>
      <w:r>
        <w:t xml:space="preserve">Cara kerja elemen ini dimulai dengan sistem yang menentukan kriteria tertentu untuk memberikan penghargaan. Misalnya, </w:t>
      </w:r>
      <w:r w:rsidR="0003380A">
        <w:t>pengguna</w:t>
      </w:r>
      <w:r>
        <w:t xml:space="preserve"> bisa mendapatkan </w:t>
      </w:r>
      <w:r w:rsidR="00F6497E" w:rsidRPr="00F6497E">
        <w:rPr>
          <w:i/>
          <w:iCs/>
        </w:rPr>
        <w:t>reward</w:t>
      </w:r>
      <w:r>
        <w:t xml:space="preserve"> dengan menyelesaikan </w:t>
      </w:r>
      <w:r w:rsidR="00967504" w:rsidRPr="00967504">
        <w:rPr>
          <w:i/>
          <w:iCs/>
        </w:rPr>
        <w:t>level</w:t>
      </w:r>
      <w:r>
        <w:t xml:space="preserve">, mencapai skor tertentu, atau berpartisipasi dalam aktivitas spesifik. Setelah kriteria terpenuhi, sistem secara otomatis memberikan penghargaan dalam berbagai bentuk, seperti poin, </w:t>
      </w:r>
      <w:r w:rsidR="00967504" w:rsidRPr="00967504">
        <w:rPr>
          <w:i/>
          <w:iCs/>
        </w:rPr>
        <w:t>badge</w:t>
      </w:r>
      <w:r>
        <w:t xml:space="preserve">, lencana, hadiah virtual, atau bahkan akses ke konten eksklusif. </w:t>
      </w:r>
      <w:r w:rsidR="00F6497E" w:rsidRPr="00F6497E">
        <w:rPr>
          <w:i/>
          <w:iCs/>
        </w:rPr>
        <w:t>Reward</w:t>
      </w:r>
      <w:r>
        <w:t xml:space="preserve"> sering kali disampaikan melalui notifikasi visual yang menarik, seperti animasi atau </w:t>
      </w:r>
      <w:r w:rsidRPr="008220D7">
        <w:rPr>
          <w:i/>
          <w:iCs/>
        </w:rPr>
        <w:t>pop-up</w:t>
      </w:r>
      <w:r>
        <w:t xml:space="preserve">, untuk meningkatkan dampak emosionalnya. Beberapa sistem juga menggunakan </w:t>
      </w:r>
      <w:r w:rsidR="00F6497E" w:rsidRPr="00F6497E">
        <w:rPr>
          <w:i/>
          <w:iCs/>
        </w:rPr>
        <w:t>reward</w:t>
      </w:r>
      <w:r>
        <w:t xml:space="preserve"> yang bersifat </w:t>
      </w:r>
      <w:r w:rsidR="00F6497E" w:rsidRPr="00F6497E">
        <w:rPr>
          <w:i/>
          <w:iCs/>
        </w:rPr>
        <w:t>progresif</w:t>
      </w:r>
      <w:r>
        <w:t xml:space="preserve">, di mana </w:t>
      </w:r>
      <w:r w:rsidR="0003380A">
        <w:t>pengguna</w:t>
      </w:r>
      <w:r>
        <w:t xml:space="preserve"> mendapatkan penghargaan yang lebih besar atau lebih menarik seiring dengan meningkatnya tingkat kesulitan tantangan yang diselesaikan.</w:t>
      </w:r>
    </w:p>
    <w:p w14:paraId="0462973C" w14:textId="72814A30" w:rsidR="00C23345" w:rsidRPr="00C23345" w:rsidRDefault="0023744B" w:rsidP="0023744B">
      <w:pPr>
        <w:ind w:left="-90"/>
      </w:pPr>
      <w:r>
        <w:t>P</w:t>
      </w:r>
      <w:r w:rsidR="0027413B">
        <w:t>engguna</w:t>
      </w:r>
      <w:r w:rsidR="008220D7">
        <w:t xml:space="preserve">an elemen ini dalam </w:t>
      </w:r>
      <w:r w:rsidR="00D54FD8" w:rsidRPr="00D54FD8">
        <w:rPr>
          <w:i/>
          <w:iCs/>
        </w:rPr>
        <w:t>gamification</w:t>
      </w:r>
      <w:r w:rsidR="008220D7">
        <w:t xml:space="preserve"> efektif karena memanfaatkan prinsip psikologis penguatan, di mana </w:t>
      </w:r>
      <w:r w:rsidR="0003380A">
        <w:t>pengguna</w:t>
      </w:r>
      <w:r w:rsidR="008220D7">
        <w:t xml:space="preserve"> merasa lebih terdorong untuk mengulang tindakan positif ketika mereka dihargai atas usahanya. Selain meningkatkan motivasi, </w:t>
      </w:r>
      <w:r w:rsidR="00F6497E" w:rsidRPr="00F6497E">
        <w:rPr>
          <w:i/>
          <w:iCs/>
        </w:rPr>
        <w:t>reward</w:t>
      </w:r>
      <w:r w:rsidR="008220D7">
        <w:t xml:space="preserve"> juga membantu menciptakan pengalaman belajar yang lebih personal dan mendalam, terutama ketika penghargaan dirancang untuk relevan dengan minat atau kebutuhan </w:t>
      </w:r>
      <w:r w:rsidR="0027413B">
        <w:t>pengguna</w:t>
      </w:r>
      <w:r w:rsidR="008220D7">
        <w:t xml:space="preserve">. Dengan memberikan penghargaan yang bermakna dan relevan, elemen </w:t>
      </w:r>
      <w:r w:rsidR="00F6497E" w:rsidRPr="00F6497E">
        <w:rPr>
          <w:i/>
          <w:iCs/>
        </w:rPr>
        <w:t>reward</w:t>
      </w:r>
      <w:r w:rsidR="008220D7">
        <w:t xml:space="preserve"> menjadi salah satu kunci untuk menciptakan </w:t>
      </w:r>
      <w:r w:rsidR="00D54FD8" w:rsidRPr="00D54FD8">
        <w:rPr>
          <w:i/>
          <w:iCs/>
        </w:rPr>
        <w:t>gamification</w:t>
      </w:r>
      <w:r w:rsidR="008220D7">
        <w:t xml:space="preserve"> yang sukses, interaktif, dan memotivasi </w:t>
      </w:r>
      <w:r w:rsidR="0003380A">
        <w:t>pengguna</w:t>
      </w:r>
      <w:r w:rsidR="008220D7">
        <w:t xml:space="preserve"> untuk mencapai hasil yang optimal.</w:t>
      </w:r>
    </w:p>
    <w:p w14:paraId="1F995752" w14:textId="37B33D35" w:rsidR="007B6E80" w:rsidRPr="00D460C9" w:rsidRDefault="007B6E80" w:rsidP="0023744B">
      <w:pPr>
        <w:pStyle w:val="Heading3"/>
        <w:ind w:left="630"/>
        <w:rPr>
          <w:color w:val="auto"/>
        </w:rPr>
      </w:pPr>
      <w:bookmarkStart w:id="44" w:name="_Toc195504860"/>
      <w:r w:rsidRPr="00D460C9">
        <w:rPr>
          <w:color w:val="auto"/>
        </w:rPr>
        <w:t xml:space="preserve">Analisis </w:t>
      </w:r>
      <w:r w:rsidRPr="00504F79">
        <w:rPr>
          <w:i/>
          <w:iCs/>
          <w:color w:val="auto"/>
        </w:rPr>
        <w:t>Progressive Learning</w:t>
      </w:r>
      <w:bookmarkEnd w:id="44"/>
      <w:r w:rsidRPr="00D460C9">
        <w:rPr>
          <w:color w:val="auto"/>
        </w:rPr>
        <w:t xml:space="preserve"> </w:t>
      </w:r>
    </w:p>
    <w:p w14:paraId="17CEBB2A" w14:textId="57B79846" w:rsidR="00A9495F" w:rsidRDefault="00A9495F" w:rsidP="0023744B">
      <w:pPr>
        <w:ind w:left="-90"/>
      </w:pPr>
      <w:r>
        <w:t xml:space="preserve">Pada subbab ini dibahas mengenai </w:t>
      </w:r>
      <w:r w:rsidRPr="009E0E4E">
        <w:rPr>
          <w:i/>
          <w:iCs/>
        </w:rPr>
        <w:t>Progressive Learning</w:t>
      </w:r>
      <w:r>
        <w:t xml:space="preserve"> yang digunakan pada penelitian ini. </w:t>
      </w:r>
      <w:r w:rsidRPr="009E0E4E">
        <w:rPr>
          <w:i/>
          <w:iCs/>
        </w:rPr>
        <w:t>Progressive learning</w:t>
      </w:r>
      <w:r>
        <w:t xml:space="preserve"> adalah pendekatan bertahap yang menyusun materi pembelajaran dari tingkat kesulitan rendah hingga tinggi, sesuai dengan kemampuan </w:t>
      </w:r>
      <w:r w:rsidR="0027413B">
        <w:t>pengguna</w:t>
      </w:r>
      <w:r>
        <w:t xml:space="preserve">. Dalam konteks </w:t>
      </w:r>
      <w:r w:rsidR="00FB7BCA" w:rsidRPr="009E0E4E">
        <w:rPr>
          <w:i/>
          <w:iCs/>
        </w:rPr>
        <w:t>gamification</w:t>
      </w:r>
      <w:r>
        <w:t xml:space="preserve">, </w:t>
      </w:r>
      <w:r w:rsidRPr="009E0E4E">
        <w:rPr>
          <w:i/>
          <w:iCs/>
        </w:rPr>
        <w:t>progressive learning</w:t>
      </w:r>
      <w:r>
        <w:t xml:space="preserve"> memungkinkan desain elemen permainan yang </w:t>
      </w:r>
      <w:r w:rsidR="002B3D46" w:rsidRPr="009E0E4E">
        <w:rPr>
          <w:i/>
          <w:iCs/>
        </w:rPr>
        <w:t>adaptive</w:t>
      </w:r>
      <w:r>
        <w:t xml:space="preserve">, seperti </w:t>
      </w:r>
      <w:r w:rsidR="00967504" w:rsidRPr="00967504">
        <w:rPr>
          <w:i/>
          <w:iCs/>
        </w:rPr>
        <w:t>level</w:t>
      </w:r>
      <w:r>
        <w:t xml:space="preserve">, tantangan, </w:t>
      </w:r>
      <w:r w:rsidR="00967504" w:rsidRPr="00967504">
        <w:rPr>
          <w:i/>
          <w:iCs/>
        </w:rPr>
        <w:t>leaderboard</w:t>
      </w:r>
      <w:r>
        <w:t xml:space="preserve"> dan </w:t>
      </w:r>
      <w:r w:rsidR="00F6497E" w:rsidRPr="00F6497E">
        <w:rPr>
          <w:i/>
          <w:iCs/>
        </w:rPr>
        <w:t>reward</w:t>
      </w:r>
      <w:r>
        <w:t>, yang secara perlahan meningkatkan kompetensi pembelajar tanpa membuat mereka merasa terbebani. Pendekatan ini mendukung pengalaman belajar yang terstruktur dan dinamis, di mana pembelajar memperoleh keterampilan secara bertahap melalui tantangan yang sesuai dengan kemampuan mereka</w:t>
      </w:r>
      <w:r w:rsidR="00A53C6B">
        <w:t xml:space="preserve"> </w:t>
      </w:r>
      <w:r w:rsidR="00A53C6B">
        <w:fldChar w:fldCharType="begin" w:fldLock="1"/>
      </w:r>
      <w:r w:rsidR="00D741C8">
        <w:instrText>ADDIN CSL_CITATION {"citationItems":[{"id":"ITEM-1","itemData":{"DOI":"10.1177/1046878120944197","ISBN":"1046878120944","ISSN":"1552826X","abstract":"Background.: Relatively little is known about the role of educators in serious game design and development and their experiences with serious game implementation. We investigate educators’ perceived challenges deriving from their involvement as subject matter experts during the serious game development trajectory. Methods.: A secondary analysis of data collected through an exploratory survey about serious game design and development approaches was carried out. The sample included 41 educators from post-secondary education institutions across North America. An in-depth analysis of qualitative data revealed educators’ roles in game development, the challenges they faced, and the strategies they deployed in serious game design, development, and implementation. Results.: Educators, as serious game designers, perceived challenges to be administrative, design-related, attitudinal, and communicative. Strategies deployed to overcome challenges during the concept development, pre-production, and production stages of game design include the creation of games that balance learning and fun, and enhanced team collaboration through cultural mediation. During the post-production stage, although challenges are acknowledged and some strategies, such as improving the usability of a game, are deployed, a clear pattern in challenges and mitigating strategies could not be observed. Conclusion.: Serious game design and development can be improved by nurturing diversity of ideas and adopting creative design and development methodologies. Serious game implementation can be improved by devising effective administrative and attitudinal strategies, and incorporating diversity of ideas into target curricula. Additionally, clear directives about usability should be devised, and academic objectivity towards serious games needs to be be created. Strategies to achieve these goals should focus on developing trust between target users, the technical development team, and educators as serious game implementers.","author":[{"dropping-particle":"","family":"Dimitriadou","given":"Anastasia","non-dropping-particle":"","parse-names":false,"suffix":""},{"dropping-particle":"","family":"Djafarova","given":"Naza","non-dropping-particle":"","parse-names":false,"suffix":""},{"dropping-particle":"","family":"Turetken","given":"Ozgur","non-dropping-particle":"","parse-names":false,"suffix":""},{"dropping-particle":"","family":"Verkuyl","given":"Margaret","non-dropping-particle":"","parse-names":false,"suffix":""},{"dropping-particle":"","family":"Ferworn","given":"Alexander","non-dropping-particle":"","parse-names":false,"suffix":""}],"container-title":"Simulation and Gaming","id":"ITEM-1","issue":"2","issued":{"date-parts":[["2021"]]},"page":"132-152","title":"Challenges in Serious Game Design and Development: Educators’ Experiences","type":"article-journal","volume":"52"},"uris":["http://www.mendeley.com/documents/?uuid=7ac3af04-c44e-49c7-a60c-3ce3c865399a"]}],"mendeley":{"formattedCitation":"[66]","plainTextFormattedCitation":"[66]","previouslyFormattedCitation":"[65]"},"properties":{"noteIndex":0},"schema":"https://github.com/citation-style-language/schema/raw/master/csl-citation.json"}</w:instrText>
      </w:r>
      <w:r w:rsidR="00A53C6B">
        <w:fldChar w:fldCharType="separate"/>
      </w:r>
      <w:r w:rsidR="00D741C8" w:rsidRPr="00D741C8">
        <w:rPr>
          <w:noProof/>
        </w:rPr>
        <w:t>[66]</w:t>
      </w:r>
      <w:r w:rsidR="00A53C6B">
        <w:fldChar w:fldCharType="end"/>
      </w:r>
      <w:r>
        <w:t>.</w:t>
      </w:r>
    </w:p>
    <w:p w14:paraId="4734775B" w14:textId="532022A7" w:rsidR="00A9495F" w:rsidRPr="00CF5FA2" w:rsidRDefault="00392E17" w:rsidP="00A62D7A">
      <w:pPr>
        <w:pStyle w:val="Heading4"/>
        <w:numPr>
          <w:ilvl w:val="4"/>
          <w:numId w:val="7"/>
        </w:numPr>
        <w:tabs>
          <w:tab w:val="clear" w:pos="3420"/>
          <w:tab w:val="num" w:pos="3060"/>
        </w:tabs>
        <w:spacing w:before="0" w:line="240" w:lineRule="auto"/>
        <w:ind w:left="1080"/>
        <w:rPr>
          <w:rFonts w:ascii="Times New Roman" w:hAnsi="Times New Roman" w:cs="Times New Roman"/>
          <w:color w:val="auto"/>
        </w:rPr>
      </w:pPr>
      <w:r w:rsidRPr="00CF5FA2">
        <w:rPr>
          <w:rFonts w:ascii="Times New Roman" w:hAnsi="Times New Roman" w:cs="Times New Roman"/>
          <w:i w:val="0"/>
          <w:iCs w:val="0"/>
          <w:color w:val="auto"/>
        </w:rPr>
        <w:t xml:space="preserve">Manfaat </w:t>
      </w:r>
      <w:r w:rsidRPr="00CF5FA2">
        <w:rPr>
          <w:rFonts w:ascii="Times New Roman" w:hAnsi="Times New Roman" w:cs="Times New Roman"/>
          <w:color w:val="auto"/>
        </w:rPr>
        <w:t>Progressive Learning</w:t>
      </w:r>
      <w:r w:rsidRPr="00CF5FA2">
        <w:rPr>
          <w:rFonts w:ascii="Times New Roman" w:hAnsi="Times New Roman" w:cs="Times New Roman"/>
          <w:i w:val="0"/>
          <w:iCs w:val="0"/>
          <w:color w:val="auto"/>
        </w:rPr>
        <w:t xml:space="preserve"> dalam </w:t>
      </w:r>
      <w:r w:rsidR="00FB7BCA" w:rsidRPr="00CF5FA2">
        <w:rPr>
          <w:rFonts w:ascii="Times New Roman" w:hAnsi="Times New Roman" w:cs="Times New Roman"/>
          <w:color w:val="auto"/>
        </w:rPr>
        <w:t>Gamification</w:t>
      </w:r>
    </w:p>
    <w:p w14:paraId="33A93CA4" w14:textId="77777777" w:rsidR="00A62D7A" w:rsidRDefault="00613D87" w:rsidP="00A62D7A">
      <w:pPr>
        <w:pStyle w:val="ListParagraph"/>
        <w:numPr>
          <w:ilvl w:val="0"/>
          <w:numId w:val="13"/>
        </w:numPr>
        <w:ind w:left="1260" w:hanging="90"/>
      </w:pPr>
      <w:r>
        <w:t xml:space="preserve">Meningkatkan </w:t>
      </w:r>
      <w:r w:rsidR="00B74BA5">
        <w:t>m</w:t>
      </w:r>
      <w:r>
        <w:t xml:space="preserve">otivasi dan </w:t>
      </w:r>
      <w:r w:rsidR="00B74BA5">
        <w:t>k</w:t>
      </w:r>
      <w:r>
        <w:t>eterlibatan</w:t>
      </w:r>
    </w:p>
    <w:p w14:paraId="30C2B0E6" w14:textId="76B5B337" w:rsidR="00CF5FA2" w:rsidRDefault="00E57F01" w:rsidP="00A62D7A">
      <w:pPr>
        <w:pStyle w:val="ListParagraph"/>
        <w:ind w:left="1440"/>
      </w:pPr>
      <w:r>
        <w:t xml:space="preserve">Dengan memberikan tantangan yang sesuai, </w:t>
      </w:r>
      <w:r w:rsidRPr="00A62D7A">
        <w:rPr>
          <w:i/>
          <w:iCs/>
        </w:rPr>
        <w:t>progressive learning</w:t>
      </w:r>
      <w:r>
        <w:t xml:space="preserve"> membantu menjaga motivasi </w:t>
      </w:r>
      <w:r w:rsidR="0027413B">
        <w:t>pengguna</w:t>
      </w:r>
      <w:r>
        <w:t xml:space="preserve">. Elemen seperti poin, </w:t>
      </w:r>
      <w:r w:rsidR="00967504" w:rsidRPr="00A62D7A">
        <w:rPr>
          <w:i/>
          <w:iCs/>
        </w:rPr>
        <w:t>badge</w:t>
      </w:r>
      <w:r>
        <w:t xml:space="preserve">, dan </w:t>
      </w:r>
      <w:r w:rsidR="00967504" w:rsidRPr="00A62D7A">
        <w:rPr>
          <w:i/>
          <w:iCs/>
        </w:rPr>
        <w:t>level</w:t>
      </w:r>
      <w:r>
        <w:t xml:space="preserve"> mendorong pembelajar</w:t>
      </w:r>
      <w:r w:rsidR="000870B5">
        <w:t xml:space="preserve">an </w:t>
      </w:r>
      <w:r>
        <w:t>untuk tetap berpartisipasi dan merasa dihargai atas pencapaian mereka.</w:t>
      </w:r>
    </w:p>
    <w:p w14:paraId="5EB256DE" w14:textId="77777777" w:rsidR="00A62D7A" w:rsidRDefault="00613D87" w:rsidP="00A62D7A">
      <w:pPr>
        <w:pStyle w:val="ListParagraph"/>
        <w:numPr>
          <w:ilvl w:val="0"/>
          <w:numId w:val="13"/>
        </w:numPr>
        <w:ind w:left="990" w:firstLine="180"/>
      </w:pPr>
      <w:r>
        <w:t xml:space="preserve">Memperkuat </w:t>
      </w:r>
      <w:r w:rsidR="00B74BA5">
        <w:t>p</w:t>
      </w:r>
      <w:r>
        <w:t xml:space="preserve">emahaman </w:t>
      </w:r>
      <w:r w:rsidR="00B74BA5">
        <w:t>m</w:t>
      </w:r>
      <w:r>
        <w:t>ateri</w:t>
      </w:r>
    </w:p>
    <w:p w14:paraId="6888CF0B" w14:textId="77777777" w:rsidR="00A62D7A" w:rsidRDefault="00E57F01" w:rsidP="00A62D7A">
      <w:pPr>
        <w:pStyle w:val="ListParagraph"/>
        <w:ind w:left="1440"/>
      </w:pPr>
      <w:r w:rsidRPr="00A62D7A">
        <w:rPr>
          <w:i/>
          <w:iCs/>
        </w:rPr>
        <w:t>Progressive learning</w:t>
      </w:r>
      <w:r>
        <w:t xml:space="preserve"> memungkinkan </w:t>
      </w:r>
      <w:r w:rsidR="0027413B">
        <w:t>pengguna</w:t>
      </w:r>
      <w:r>
        <w:t xml:space="preserve"> membangun pemahaman yang mendalam. Materi atau tugas yang lebih sulit hanya diberikan setelah pembelajar menguasai dasar-dasarnya, sehingga mencegah kebingungan atau rasa frustrasi.</w:t>
      </w:r>
    </w:p>
    <w:p w14:paraId="118DCAA4" w14:textId="77777777" w:rsidR="00A62D7A" w:rsidRDefault="00613D87">
      <w:pPr>
        <w:pStyle w:val="ListParagraph"/>
        <w:numPr>
          <w:ilvl w:val="0"/>
          <w:numId w:val="33"/>
        </w:numPr>
        <w:ind w:left="1440"/>
      </w:pPr>
      <w:r>
        <w:t xml:space="preserve">Adaptasi </w:t>
      </w:r>
      <w:r w:rsidR="00B74BA5">
        <w:t>b</w:t>
      </w:r>
      <w:r>
        <w:t xml:space="preserve">erdasarkan </w:t>
      </w:r>
      <w:r w:rsidR="00B74BA5">
        <w:t>k</w:t>
      </w:r>
      <w:r>
        <w:t xml:space="preserve">emampuan </w:t>
      </w:r>
      <w:r w:rsidR="00B74BA5">
        <w:t>i</w:t>
      </w:r>
      <w:r>
        <w:t>ndividu</w:t>
      </w:r>
    </w:p>
    <w:p w14:paraId="6C3EB763" w14:textId="6C97AB26" w:rsidR="001D227A" w:rsidRDefault="000870B5" w:rsidP="00A62D7A">
      <w:pPr>
        <w:pStyle w:val="ListParagraph"/>
        <w:ind w:left="1440"/>
      </w:pPr>
      <w:r>
        <w:t xml:space="preserve">Dengan memanfaatkan algoritma </w:t>
      </w:r>
      <w:r w:rsidR="002B3D46" w:rsidRPr="00A62D7A">
        <w:rPr>
          <w:i/>
          <w:iCs/>
        </w:rPr>
        <w:t>adaptive</w:t>
      </w:r>
      <w:r w:rsidR="009C2F1B">
        <w:t xml:space="preserve">, </w:t>
      </w:r>
      <w:r>
        <w:t>sistem dapat menyesuaikan tingkat kesulitan berdasarkan kinerja pembelajar. Hal ini menciptakan pengalaman belajar yang personal dan relevan, meningkatkan efisiensi pembelajaran.</w:t>
      </w:r>
    </w:p>
    <w:p w14:paraId="7EA3E8F6" w14:textId="77777777" w:rsidR="00A62D7A" w:rsidRDefault="00E57F01" w:rsidP="00A62D7A">
      <w:pPr>
        <w:pStyle w:val="ListParagraph"/>
        <w:numPr>
          <w:ilvl w:val="0"/>
          <w:numId w:val="13"/>
        </w:numPr>
        <w:spacing w:before="100" w:beforeAutospacing="1"/>
        <w:ind w:left="1530" w:hanging="450"/>
      </w:pPr>
      <w:r>
        <w:t xml:space="preserve">Mengurangi </w:t>
      </w:r>
      <w:r w:rsidR="00B74BA5">
        <w:t>k</w:t>
      </w:r>
      <w:r>
        <w:t xml:space="preserve">etergantungan pada </w:t>
      </w:r>
      <w:r w:rsidR="00F6497E" w:rsidRPr="00F6497E">
        <w:rPr>
          <w:i/>
          <w:iCs/>
        </w:rPr>
        <w:t>reward</w:t>
      </w:r>
      <w:r>
        <w:t xml:space="preserve"> </w:t>
      </w:r>
      <w:r w:rsidR="00B74BA5">
        <w:t>e</w:t>
      </w:r>
      <w:r>
        <w:t>kstrinsik</w:t>
      </w:r>
    </w:p>
    <w:p w14:paraId="5762C50D" w14:textId="5BCA657A" w:rsidR="00CD79BD" w:rsidRPr="00D35A98" w:rsidRDefault="000870B5" w:rsidP="00A62D7A">
      <w:pPr>
        <w:pStyle w:val="ListParagraph"/>
        <w:spacing w:before="100" w:beforeAutospacing="1"/>
        <w:ind w:left="1530"/>
      </w:pPr>
      <w:r>
        <w:t xml:space="preserve">Pendekatan ini menyeimbangkan antara motivasi intrinsik dan ekstrinsik. Fokus </w:t>
      </w:r>
      <w:r w:rsidR="0027413B">
        <w:t>pengguna</w:t>
      </w:r>
      <w:r>
        <w:t xml:space="preserve"> beralih dari mengejar </w:t>
      </w:r>
      <w:r w:rsidR="00F6497E" w:rsidRPr="00A62D7A">
        <w:rPr>
          <w:i/>
          <w:iCs/>
        </w:rPr>
        <w:t>reward</w:t>
      </w:r>
      <w:r>
        <w:t xml:space="preserve"> ke penguasaan keterampilan, menciptakan keterlibatan yang lebih mendalam dan berkelanjutan.</w:t>
      </w:r>
    </w:p>
    <w:p w14:paraId="275A715F" w14:textId="12E78D92" w:rsidR="00CD79BD" w:rsidRPr="008F5E25" w:rsidRDefault="007A3DA9" w:rsidP="00A62D7A">
      <w:pPr>
        <w:pStyle w:val="Heading4"/>
        <w:numPr>
          <w:ilvl w:val="4"/>
          <w:numId w:val="7"/>
        </w:numPr>
        <w:tabs>
          <w:tab w:val="clear" w:pos="3420"/>
        </w:tabs>
        <w:ind w:left="1080" w:firstLine="0"/>
        <w:rPr>
          <w:rFonts w:ascii="Times New Roman" w:hAnsi="Times New Roman" w:cs="Times New Roman"/>
          <w:color w:val="auto"/>
        </w:rPr>
      </w:pPr>
      <w:r w:rsidRPr="008F5E25">
        <w:rPr>
          <w:rFonts w:ascii="Times New Roman" w:hAnsi="Times New Roman" w:cs="Times New Roman"/>
          <w:i w:val="0"/>
          <w:iCs w:val="0"/>
          <w:color w:val="auto"/>
        </w:rPr>
        <w:t xml:space="preserve">Tantangan dalam Implementasi </w:t>
      </w:r>
      <w:r w:rsidRPr="008F5E25">
        <w:rPr>
          <w:rFonts w:ascii="Times New Roman" w:hAnsi="Times New Roman" w:cs="Times New Roman"/>
          <w:color w:val="auto"/>
        </w:rPr>
        <w:t>Progressive Learning</w:t>
      </w:r>
      <w:r w:rsidRPr="008F5E25">
        <w:rPr>
          <w:rFonts w:ascii="Times New Roman" w:hAnsi="Times New Roman" w:cs="Times New Roman"/>
          <w:i w:val="0"/>
          <w:iCs w:val="0"/>
          <w:color w:val="auto"/>
        </w:rPr>
        <w:t xml:space="preserve"> pada </w:t>
      </w:r>
      <w:r w:rsidR="00FB7BCA" w:rsidRPr="008F5E25">
        <w:rPr>
          <w:rFonts w:ascii="Times New Roman" w:hAnsi="Times New Roman" w:cs="Times New Roman"/>
          <w:color w:val="auto"/>
        </w:rPr>
        <w:t>Gamification</w:t>
      </w:r>
    </w:p>
    <w:p w14:paraId="469B56B6" w14:textId="77777777" w:rsidR="00B27096" w:rsidRDefault="00633472">
      <w:pPr>
        <w:pStyle w:val="ListParagraph"/>
        <w:numPr>
          <w:ilvl w:val="0"/>
          <w:numId w:val="13"/>
        </w:numPr>
        <w:ind w:left="1980"/>
      </w:pPr>
      <w:r>
        <w:t>Kompleksitas Desain Sistem</w:t>
      </w:r>
    </w:p>
    <w:p w14:paraId="1F1835DC" w14:textId="77777777" w:rsidR="00B27096" w:rsidRDefault="00AB2014" w:rsidP="00B27096">
      <w:pPr>
        <w:pStyle w:val="ListParagraph"/>
        <w:ind w:left="1980"/>
      </w:pPr>
      <w:r>
        <w:t>Merancang sistem yang mampu mengadaptasi tingkat kesulitan secara otomatis membutuhkan pemahaman mendalam tentang perilaku pembelajar.</w:t>
      </w:r>
    </w:p>
    <w:p w14:paraId="38B1BA34" w14:textId="4ACB4CC3" w:rsidR="00B27096" w:rsidRDefault="00633472">
      <w:pPr>
        <w:pStyle w:val="ListParagraph"/>
        <w:numPr>
          <w:ilvl w:val="0"/>
          <w:numId w:val="13"/>
        </w:numPr>
        <w:ind w:left="1980"/>
      </w:pPr>
      <w:r>
        <w:t xml:space="preserve">Data dan Evaluasi </w:t>
      </w:r>
      <w:r w:rsidR="0027413B">
        <w:t>pengguna</w:t>
      </w:r>
    </w:p>
    <w:p w14:paraId="7A7DB28F" w14:textId="3E010D6F" w:rsidR="00AB2014" w:rsidRDefault="00AB2014" w:rsidP="00B27096">
      <w:pPr>
        <w:pStyle w:val="ListParagraph"/>
        <w:ind w:left="1980"/>
      </w:pPr>
      <w:r>
        <w:t xml:space="preserve">Sistem harus dapat mengumpulkan dan menganalisis data kinerja </w:t>
      </w:r>
      <w:r w:rsidR="0027413B">
        <w:t>pengguna</w:t>
      </w:r>
      <w:r>
        <w:t xml:space="preserve"> secara akurat untuk menentukan tingkat kesulitan berikutnya. Hal ini memerlukan mekanisme evaluasi yang andal.</w:t>
      </w:r>
    </w:p>
    <w:p w14:paraId="3E68105D" w14:textId="77777777" w:rsidR="00B27096" w:rsidRDefault="00633472">
      <w:pPr>
        <w:pStyle w:val="ListParagraph"/>
        <w:numPr>
          <w:ilvl w:val="0"/>
          <w:numId w:val="13"/>
        </w:numPr>
        <w:ind w:left="1980"/>
      </w:pPr>
      <w:r>
        <w:t>Risiko Frustasi atau Kebosanan</w:t>
      </w:r>
    </w:p>
    <w:p w14:paraId="74AACE7A" w14:textId="7ECA9FF9" w:rsidR="00AB2014" w:rsidRDefault="00AB2014" w:rsidP="00B27096">
      <w:pPr>
        <w:pStyle w:val="ListParagraph"/>
        <w:ind w:left="1980"/>
      </w:pPr>
      <w:r>
        <w:t>Jika tingkat kesulitan tidak disesuaikan dengan baik, pembelajar bisa merasa frustrasi karena tantangan terlalu sulit atau bosan karena tantangan terlalu mudah.</w:t>
      </w:r>
    </w:p>
    <w:p w14:paraId="7D3810D7" w14:textId="00E2C74D" w:rsidR="00AB2014" w:rsidRPr="001224F5" w:rsidRDefault="00755C38" w:rsidP="001224F5">
      <w:pPr>
        <w:pStyle w:val="Heading3"/>
        <w:rPr>
          <w:color w:val="auto"/>
        </w:rPr>
      </w:pPr>
      <w:bookmarkStart w:id="45" w:name="_Toc195504861"/>
      <w:r w:rsidRPr="001224F5">
        <w:rPr>
          <w:color w:val="auto"/>
        </w:rPr>
        <w:t xml:space="preserve">Analisis </w:t>
      </w:r>
      <w:r w:rsidR="003E3E06" w:rsidRPr="001224F5">
        <w:rPr>
          <w:i/>
          <w:iCs/>
          <w:color w:val="auto"/>
        </w:rPr>
        <w:t>Serious game</w:t>
      </w:r>
      <w:r w:rsidRPr="001224F5">
        <w:rPr>
          <w:i/>
          <w:iCs/>
          <w:color w:val="auto"/>
        </w:rPr>
        <w:t>s</w:t>
      </w:r>
      <w:bookmarkEnd w:id="45"/>
    </w:p>
    <w:p w14:paraId="52DDFBD5" w14:textId="43337778" w:rsidR="00755C38" w:rsidRDefault="00EB4EAD" w:rsidP="00FE6C79">
      <w:r w:rsidRPr="00EB4EAD">
        <w:rPr>
          <w:i/>
          <w:iCs/>
        </w:rPr>
        <w:t xml:space="preserve">Serious games </w:t>
      </w:r>
      <w:r w:rsidR="002504DD">
        <w:t xml:space="preserve">merujuk pada </w:t>
      </w:r>
      <w:r w:rsidR="00755C38">
        <w:t xml:space="preserve">permainan yang dirancang dengan tujuan utama selain hiburan, seperti pendidikan, pelatihan, atau pengembangan keterampilan. Dalam konteks </w:t>
      </w:r>
      <w:r w:rsidR="00FB7BCA" w:rsidRPr="00FB7BCA">
        <w:rPr>
          <w:i/>
          <w:iCs/>
        </w:rPr>
        <w:t>gamification</w:t>
      </w:r>
      <w:r w:rsidR="00755C38">
        <w:t xml:space="preserve"> pendidikan, </w:t>
      </w:r>
      <w:r w:rsidRPr="00EB4EAD">
        <w:rPr>
          <w:i/>
          <w:iCs/>
        </w:rPr>
        <w:t xml:space="preserve">serious games </w:t>
      </w:r>
      <w:r w:rsidR="00755C38">
        <w:t xml:space="preserve">mengintegrasikan elemen permainan untuk menciptakan pengalaman belajar yang menarik, interaktif, dan berbasis praktik. Elemen seperti simulasi, tantangan, dan umpan balik </w:t>
      </w:r>
      <w:r w:rsidR="00755C38" w:rsidRPr="00575899">
        <w:rPr>
          <w:i/>
          <w:iCs/>
        </w:rPr>
        <w:t>real-</w:t>
      </w:r>
      <w:r w:rsidR="00582B36" w:rsidRPr="00582B36">
        <w:rPr>
          <w:i/>
          <w:iCs/>
        </w:rPr>
        <w:t>time</w:t>
      </w:r>
      <w:r w:rsidR="00755C38">
        <w:t xml:space="preserve"> memungkinkan pembelajar memahami konsep melalui </w:t>
      </w:r>
      <w:r w:rsidR="00745183" w:rsidRPr="00745183">
        <w:rPr>
          <w:i/>
          <w:iCs/>
        </w:rPr>
        <w:t>application website educational</w:t>
      </w:r>
      <w:r w:rsidR="00755C38">
        <w:t xml:space="preserve">langsung di dunia nyata atau lingkungan yang menyerupai situasi </w:t>
      </w:r>
      <w:r w:rsidR="00A53C6B" w:rsidRPr="003A2159">
        <w:rPr>
          <w:i/>
          <w:iCs/>
        </w:rPr>
        <w:t>actua</w:t>
      </w:r>
      <w:r w:rsidR="000F4D65" w:rsidRPr="003A2159">
        <w:rPr>
          <w:i/>
          <w:iCs/>
        </w:rPr>
        <w:t>l</w:t>
      </w:r>
      <w:r w:rsidR="003A2159">
        <w:rPr>
          <w:i/>
          <w:iCs/>
        </w:rPr>
        <w:t xml:space="preserve"> </w:t>
      </w:r>
      <w:r w:rsidR="003A2159">
        <w:rPr>
          <w:i/>
          <w:iCs/>
        </w:rPr>
        <w:fldChar w:fldCharType="begin" w:fldLock="1"/>
      </w:r>
      <w:r w:rsidR="0056005F">
        <w:rPr>
          <w:i/>
          <w:iCs/>
        </w:rPr>
        <w:instrText>ADDIN CSL_CITATION {"citationItems":[{"id":"ITEM-1","itemData":{"DOI":"10.20944/preprints202412.1126.v1","author":[{"dropping-particle":"","family":"Guerola-navarro","given":"Vicente","non-dropping-particle":"","parse-names":false,"suffix":""},{"dropping-particle":"","family":"Oltra-badenes","given":"Raul","non-dropping-particle":"","parse-names":false,"suffix":""},{"dropping-particle":"","family":"Pérez-marín","given":"Marián","non-dropping-particle":"","parse-names":false,"suffix":""},{"dropping-particle":"","family":"Guerola-navarro","given":"Vicente","non-dropping-particle":"","parse-names":false,"suffix":""},{"dropping-particle":"","family":"Oltra-badenes","given":"Raul","non-dropping-particle":"","parse-names":false,"suffix":""}],"id":"ITEM-1","issued":{"date-parts":[["2024"]]},"page":"0-16","title":"Serious Games for Enhancing Socio- Emotional Skills in Children and Adolescents : A Comprehensive Bibliometric Analysis Serious Games for Enhancing Socio-Emotional Skills in Children and Adolescents : A Comprehensive Bibliometric Analysis","type":"article-journal"},"uris":["http://www.mendeley.com/documents/?uuid=fcf853bb-5a87-4ee1-95bd-f61b25ed9a1b"]}],"mendeley":{"formattedCitation":"[46]","plainTextFormattedCitation":"[46]","previouslyFormattedCitation":"[46]"},"properties":{"noteIndex":0},"schema":"https://github.com/citation-style-language/schema/raw/master/csl-citation.json"}</w:instrText>
      </w:r>
      <w:r w:rsidR="003A2159">
        <w:rPr>
          <w:i/>
          <w:iCs/>
        </w:rPr>
        <w:fldChar w:fldCharType="separate"/>
      </w:r>
      <w:r w:rsidR="00567590" w:rsidRPr="00567590">
        <w:rPr>
          <w:iCs/>
          <w:noProof/>
        </w:rPr>
        <w:t>[46]</w:t>
      </w:r>
      <w:r w:rsidR="003A2159">
        <w:rPr>
          <w:i/>
          <w:iCs/>
        </w:rPr>
        <w:fldChar w:fldCharType="end"/>
      </w:r>
      <w:r w:rsidR="00755C38">
        <w:t>.</w:t>
      </w:r>
    </w:p>
    <w:p w14:paraId="24C89413" w14:textId="0AC44231" w:rsidR="00575899" w:rsidRPr="00495A9B" w:rsidRDefault="00575899" w:rsidP="00FB0AD6">
      <w:pPr>
        <w:pStyle w:val="Heading4"/>
        <w:numPr>
          <w:ilvl w:val="5"/>
          <w:numId w:val="7"/>
        </w:numPr>
        <w:tabs>
          <w:tab w:val="clear" w:pos="4320"/>
          <w:tab w:val="num" w:pos="1980"/>
          <w:tab w:val="left" w:pos="3960"/>
          <w:tab w:val="left" w:pos="4410"/>
        </w:tabs>
        <w:ind w:hanging="2790"/>
        <w:rPr>
          <w:rFonts w:ascii="Times New Roman" w:hAnsi="Times New Roman" w:cs="Times New Roman"/>
          <w:color w:val="auto"/>
        </w:rPr>
      </w:pPr>
      <w:r w:rsidRPr="00495A9B">
        <w:rPr>
          <w:rFonts w:ascii="Times New Roman" w:hAnsi="Times New Roman" w:cs="Times New Roman"/>
          <w:i w:val="0"/>
          <w:iCs w:val="0"/>
          <w:color w:val="auto"/>
        </w:rPr>
        <w:t xml:space="preserve">Manfaat </w:t>
      </w:r>
      <w:r w:rsidR="0027413B">
        <w:rPr>
          <w:rFonts w:ascii="Times New Roman" w:hAnsi="Times New Roman" w:cs="Times New Roman"/>
          <w:i w:val="0"/>
          <w:iCs w:val="0"/>
          <w:color w:val="auto"/>
        </w:rPr>
        <w:t>pengguna</w:t>
      </w:r>
      <w:r w:rsidRPr="00495A9B">
        <w:rPr>
          <w:rFonts w:ascii="Times New Roman" w:hAnsi="Times New Roman" w:cs="Times New Roman"/>
          <w:i w:val="0"/>
          <w:iCs w:val="0"/>
          <w:color w:val="auto"/>
        </w:rPr>
        <w:t xml:space="preserve"> </w:t>
      </w:r>
      <w:r w:rsidR="00EB4EAD" w:rsidRPr="00EB4EAD">
        <w:rPr>
          <w:rFonts w:ascii="Times New Roman" w:hAnsi="Times New Roman" w:cs="Times New Roman"/>
          <w:color w:val="auto"/>
        </w:rPr>
        <w:t xml:space="preserve">Serious games </w:t>
      </w:r>
      <w:r w:rsidRPr="00495A9B">
        <w:rPr>
          <w:rFonts w:ascii="Times New Roman" w:hAnsi="Times New Roman" w:cs="Times New Roman"/>
          <w:i w:val="0"/>
          <w:iCs w:val="0"/>
          <w:color w:val="auto"/>
        </w:rPr>
        <w:t xml:space="preserve">dalam </w:t>
      </w:r>
      <w:r w:rsidR="00FB7BCA" w:rsidRPr="00495A9B">
        <w:rPr>
          <w:rFonts w:ascii="Times New Roman" w:hAnsi="Times New Roman" w:cs="Times New Roman"/>
          <w:color w:val="auto"/>
        </w:rPr>
        <w:t>Gamification</w:t>
      </w:r>
    </w:p>
    <w:p w14:paraId="3794FCD3" w14:textId="77777777" w:rsidR="009D43A0" w:rsidRDefault="0003412D">
      <w:pPr>
        <w:pStyle w:val="ListParagraph"/>
        <w:numPr>
          <w:ilvl w:val="0"/>
          <w:numId w:val="13"/>
        </w:numPr>
        <w:ind w:left="1980"/>
      </w:pPr>
      <w:r>
        <w:t>Meningkatkan Keterlibatan dan Motivasi</w:t>
      </w:r>
    </w:p>
    <w:p w14:paraId="6BA3FD41" w14:textId="40964342" w:rsidR="009D43A0" w:rsidRDefault="009D43A0" w:rsidP="009D43A0">
      <w:pPr>
        <w:pStyle w:val="ListParagraph"/>
        <w:ind w:left="1980"/>
      </w:pPr>
      <w:r>
        <w:t xml:space="preserve">Dengan menghadirkan konteks permainan yang relevan dan menarik, </w:t>
      </w:r>
      <w:r w:rsidR="00EB4EAD" w:rsidRPr="00EB4EAD">
        <w:rPr>
          <w:i/>
          <w:iCs/>
        </w:rPr>
        <w:t xml:space="preserve">serious games </w:t>
      </w:r>
      <w:r>
        <w:t xml:space="preserve">membuat </w:t>
      </w:r>
      <w:r w:rsidR="0027413B">
        <w:t>pengguna</w:t>
      </w:r>
      <w:r>
        <w:t xml:space="preserve"> lebih termotivasi untuk menyelesaikan tugas. </w:t>
      </w:r>
      <w:r w:rsidR="0027413B">
        <w:t>pengguna</w:t>
      </w:r>
      <w:r>
        <w:t>an narasi, karakter, dan skenario interaktif menciptakan pengalaman belajar yang imersif.</w:t>
      </w:r>
    </w:p>
    <w:p w14:paraId="05DBBC60" w14:textId="77777777" w:rsidR="00345A23" w:rsidRDefault="00B05A53">
      <w:pPr>
        <w:pStyle w:val="ListParagraph"/>
        <w:numPr>
          <w:ilvl w:val="0"/>
          <w:numId w:val="13"/>
        </w:numPr>
        <w:ind w:left="1980"/>
      </w:pPr>
      <w:r>
        <w:t>Memfasilitasi Pembelajaran Konteksual</w:t>
      </w:r>
    </w:p>
    <w:p w14:paraId="2A491E4A" w14:textId="42CDC195" w:rsidR="00345A23" w:rsidRDefault="00EB4EAD" w:rsidP="00345A23">
      <w:pPr>
        <w:pStyle w:val="ListParagraph"/>
        <w:ind w:left="1980"/>
      </w:pPr>
      <w:r w:rsidRPr="00EB4EAD">
        <w:rPr>
          <w:i/>
          <w:iCs/>
        </w:rPr>
        <w:t xml:space="preserve">Serious games </w:t>
      </w:r>
      <w:r w:rsidR="00345A23">
        <w:t xml:space="preserve">memungkinkan </w:t>
      </w:r>
      <w:r w:rsidR="0027413B">
        <w:t>pengguna</w:t>
      </w:r>
      <w:r w:rsidR="00345A23">
        <w:t xml:space="preserve"> menerapkan teori ke dalam praktik melalui simulasi nyata.</w:t>
      </w:r>
      <w:r w:rsidR="00181589">
        <w:t xml:space="preserve"> S</w:t>
      </w:r>
      <w:r w:rsidR="00345A23">
        <w:t xml:space="preserve">imulasi bisnis dalam pendidikan ekonomi membantu </w:t>
      </w:r>
      <w:r w:rsidR="0027413B">
        <w:t>pengguna</w:t>
      </w:r>
      <w:r w:rsidR="00345A23">
        <w:t xml:space="preserve"> memahami konsep seperti manajemen keuangan dan strategi pasar.</w:t>
      </w:r>
    </w:p>
    <w:p w14:paraId="244169F0" w14:textId="2E285A85" w:rsidR="00345A23" w:rsidRDefault="00EB4EAD">
      <w:pPr>
        <w:pStyle w:val="ListParagraph"/>
        <w:numPr>
          <w:ilvl w:val="0"/>
          <w:numId w:val="13"/>
        </w:numPr>
        <w:ind w:left="1980"/>
      </w:pPr>
      <w:r w:rsidRPr="00EB4EAD">
        <w:rPr>
          <w:i/>
          <w:iCs/>
        </w:rPr>
        <w:t>Feedback</w:t>
      </w:r>
      <w:r w:rsidR="00B05A53" w:rsidRPr="00971070">
        <w:rPr>
          <w:i/>
          <w:iCs/>
        </w:rPr>
        <w:t xml:space="preserve"> </w:t>
      </w:r>
      <w:r w:rsidR="00463AFE" w:rsidRPr="00971070">
        <w:rPr>
          <w:i/>
          <w:iCs/>
        </w:rPr>
        <w:t>r</w:t>
      </w:r>
      <w:r w:rsidR="00B05A53" w:rsidRPr="00971070">
        <w:rPr>
          <w:i/>
          <w:iCs/>
        </w:rPr>
        <w:t>eal</w:t>
      </w:r>
      <w:r w:rsidR="00463AFE" w:rsidRPr="00971070">
        <w:rPr>
          <w:i/>
          <w:iCs/>
        </w:rPr>
        <w:t xml:space="preserve"> </w:t>
      </w:r>
      <w:r w:rsidR="00B05A53" w:rsidRPr="00971070">
        <w:rPr>
          <w:i/>
          <w:iCs/>
        </w:rPr>
        <w:t>-</w:t>
      </w:r>
      <w:r w:rsidR="00463AFE" w:rsidRPr="00971070">
        <w:rPr>
          <w:i/>
          <w:iCs/>
        </w:rPr>
        <w:t xml:space="preserve"> </w:t>
      </w:r>
      <w:r w:rsidR="00582B36" w:rsidRPr="00971070">
        <w:rPr>
          <w:i/>
          <w:iCs/>
        </w:rPr>
        <w:t>time</w:t>
      </w:r>
      <w:r w:rsidR="00B05A53">
        <w:t xml:space="preserve"> untuk pembelajaran yang lebih lebih cepat</w:t>
      </w:r>
    </w:p>
    <w:p w14:paraId="78E5B4DF" w14:textId="4A9DB1FB" w:rsidR="00345A23" w:rsidRDefault="00345A23" w:rsidP="00345A23">
      <w:pPr>
        <w:pStyle w:val="ListParagraph"/>
        <w:ind w:left="1980"/>
      </w:pPr>
      <w:r>
        <w:t xml:space="preserve">Dalam </w:t>
      </w:r>
      <w:r w:rsidR="003E3E06" w:rsidRPr="003E3E06">
        <w:rPr>
          <w:i/>
          <w:iCs/>
        </w:rPr>
        <w:t>serious game</w:t>
      </w:r>
      <w:r w:rsidRPr="008616DB">
        <w:rPr>
          <w:i/>
          <w:iCs/>
        </w:rPr>
        <w:t>s</w:t>
      </w:r>
      <w:r>
        <w:t>, pembelajar menerima umpan balik langsung atas tindakan mereka, sehingga mereka dapat segera mengetahui kesalahan dan memperbaikinya. Ini mempercepat siklus pembelajaran dan memperkuat pemahaman konsep.</w:t>
      </w:r>
    </w:p>
    <w:p w14:paraId="75598F5A" w14:textId="77777777" w:rsidR="008616DB" w:rsidRDefault="00B05A53">
      <w:pPr>
        <w:pStyle w:val="ListParagraph"/>
        <w:numPr>
          <w:ilvl w:val="0"/>
          <w:numId w:val="13"/>
        </w:numPr>
        <w:ind w:left="1980"/>
      </w:pPr>
      <w:r>
        <w:t>Pengem</w:t>
      </w:r>
      <w:r w:rsidR="009D43A0">
        <w:t>bangan Keterampilan Kognitif dan Sosial</w:t>
      </w:r>
    </w:p>
    <w:p w14:paraId="0C9A23C7" w14:textId="731898FC" w:rsidR="008616DB" w:rsidRDefault="00EB4EAD" w:rsidP="00FC14FF">
      <w:pPr>
        <w:pStyle w:val="ListParagraph"/>
        <w:ind w:left="1980"/>
      </w:pPr>
      <w:r w:rsidRPr="00EB4EAD">
        <w:rPr>
          <w:i/>
          <w:iCs/>
        </w:rPr>
        <w:t xml:space="preserve">Serious games </w:t>
      </w:r>
      <w:r w:rsidR="008616DB">
        <w:t xml:space="preserve">dapat dirancang untuk meningkatkan keterampilan berpikir kritis, pemecahan masalah, dan kerja tim. </w:t>
      </w:r>
      <w:r w:rsidR="00FC14FF">
        <w:t>Permainan</w:t>
      </w:r>
      <w:r w:rsidR="008616DB">
        <w:t xml:space="preserve"> berbasis tim mendorong kolaborasi dan komunikasi antar pembelajar</w:t>
      </w:r>
      <w:r w:rsidR="0080231A">
        <w:t>an</w:t>
      </w:r>
      <w:r w:rsidR="008616DB">
        <w:t xml:space="preserve">. </w:t>
      </w:r>
    </w:p>
    <w:p w14:paraId="13C803AB" w14:textId="47D34C03" w:rsidR="00DF5A25" w:rsidRPr="00495A9B" w:rsidRDefault="00DF5A25" w:rsidP="00FB0AD6">
      <w:pPr>
        <w:pStyle w:val="Heading4"/>
        <w:numPr>
          <w:ilvl w:val="5"/>
          <w:numId w:val="7"/>
        </w:numPr>
        <w:tabs>
          <w:tab w:val="clear" w:pos="4320"/>
          <w:tab w:val="num" w:pos="3960"/>
        </w:tabs>
        <w:ind w:left="2070"/>
        <w:rPr>
          <w:rFonts w:ascii="Times New Roman" w:hAnsi="Times New Roman" w:cs="Times New Roman"/>
          <w:color w:val="auto"/>
        </w:rPr>
      </w:pPr>
      <w:r w:rsidRPr="00495A9B">
        <w:rPr>
          <w:rFonts w:ascii="Times New Roman" w:hAnsi="Times New Roman" w:cs="Times New Roman"/>
          <w:i w:val="0"/>
          <w:iCs w:val="0"/>
          <w:color w:val="auto"/>
        </w:rPr>
        <w:t xml:space="preserve">Tantangan dan </w:t>
      </w:r>
      <w:r w:rsidR="00DD2667" w:rsidRPr="00495A9B">
        <w:rPr>
          <w:rFonts w:ascii="Times New Roman" w:hAnsi="Times New Roman" w:cs="Times New Roman"/>
          <w:i w:val="0"/>
          <w:iCs w:val="0"/>
          <w:color w:val="auto"/>
        </w:rPr>
        <w:t>i</w:t>
      </w:r>
      <w:r w:rsidRPr="00495A9B">
        <w:rPr>
          <w:rFonts w:ascii="Times New Roman" w:hAnsi="Times New Roman" w:cs="Times New Roman"/>
          <w:i w:val="0"/>
          <w:iCs w:val="0"/>
          <w:color w:val="auto"/>
        </w:rPr>
        <w:t xml:space="preserve">mplementasi </w:t>
      </w:r>
      <w:r w:rsidR="00EB4EAD" w:rsidRPr="00EB4EAD">
        <w:rPr>
          <w:rFonts w:ascii="Times New Roman" w:hAnsi="Times New Roman" w:cs="Times New Roman"/>
          <w:color w:val="auto"/>
        </w:rPr>
        <w:t xml:space="preserve">Serious games </w:t>
      </w:r>
      <w:r w:rsidRPr="00495A9B">
        <w:rPr>
          <w:rFonts w:ascii="Times New Roman" w:hAnsi="Times New Roman" w:cs="Times New Roman"/>
          <w:i w:val="0"/>
          <w:iCs w:val="0"/>
          <w:color w:val="auto"/>
        </w:rPr>
        <w:t xml:space="preserve">pada </w:t>
      </w:r>
      <w:r w:rsidR="00FB7BCA" w:rsidRPr="00495A9B">
        <w:rPr>
          <w:rFonts w:ascii="Times New Roman" w:hAnsi="Times New Roman" w:cs="Times New Roman"/>
          <w:color w:val="auto"/>
        </w:rPr>
        <w:t>Gamification</w:t>
      </w:r>
    </w:p>
    <w:p w14:paraId="3DB6B6CA" w14:textId="1A3528BB" w:rsidR="005271BA" w:rsidRPr="00971070" w:rsidRDefault="00DD2667">
      <w:pPr>
        <w:pStyle w:val="ListParagraph"/>
        <w:numPr>
          <w:ilvl w:val="0"/>
          <w:numId w:val="13"/>
        </w:numPr>
        <w:tabs>
          <w:tab w:val="left" w:pos="5400"/>
        </w:tabs>
        <w:ind w:left="2070"/>
        <w:rPr>
          <w:sz w:val="21"/>
        </w:rPr>
      </w:pPr>
      <w:r w:rsidRPr="005271BA">
        <w:t xml:space="preserve">Kesesuaian dengan </w:t>
      </w:r>
      <w:r w:rsidR="00D45414">
        <w:t>Materi</w:t>
      </w:r>
    </w:p>
    <w:p w14:paraId="245B3722" w14:textId="215D5C38" w:rsidR="005271BA" w:rsidRPr="005271BA" w:rsidRDefault="00EB4EAD" w:rsidP="005271BA">
      <w:pPr>
        <w:pStyle w:val="ListParagraph"/>
        <w:tabs>
          <w:tab w:val="left" w:pos="5400"/>
        </w:tabs>
        <w:ind w:left="2070"/>
        <w:rPr>
          <w:sz w:val="21"/>
        </w:rPr>
      </w:pPr>
      <w:r w:rsidRPr="00EB4EAD">
        <w:rPr>
          <w:i/>
          <w:iCs/>
        </w:rPr>
        <w:t xml:space="preserve">Serious games </w:t>
      </w:r>
      <w:r w:rsidR="005271BA">
        <w:t xml:space="preserve">harus dirancang agar sesuai dengan </w:t>
      </w:r>
      <w:r w:rsidR="00D45414">
        <w:t>materi</w:t>
      </w:r>
      <w:r w:rsidR="005271BA">
        <w:t xml:space="preserve"> pendidikan yang berlaku di dalam mata kuliah. Ketidaksesuaian antara konten permainan dan materi pembelajaran dapat mengurangi efektivitas pembelajaran. Tantangan ini memerlukan kolaborasi erat antara desainer </w:t>
      </w:r>
      <w:r w:rsidR="00FB7BCA" w:rsidRPr="00FB7BCA">
        <w:rPr>
          <w:i/>
          <w:iCs/>
        </w:rPr>
        <w:t>gamification</w:t>
      </w:r>
      <w:r w:rsidR="005271BA">
        <w:t xml:space="preserve"> dengan pendidik untuk memastikan bahwa tujuan pendidikan tercapai tanpa mengorbankan elemen permainan</w:t>
      </w:r>
      <w:r w:rsidR="00ED3C3C">
        <w:t>.</w:t>
      </w:r>
    </w:p>
    <w:p w14:paraId="2AC64E35" w14:textId="77777777" w:rsidR="005271BA" w:rsidRDefault="00324A4F">
      <w:pPr>
        <w:pStyle w:val="ListParagraph"/>
        <w:numPr>
          <w:ilvl w:val="0"/>
          <w:numId w:val="13"/>
        </w:numPr>
        <w:ind w:left="2070"/>
      </w:pPr>
      <w:r w:rsidRPr="005271BA">
        <w:t>Kompleksitas Desain dan Pengembangan</w:t>
      </w:r>
    </w:p>
    <w:p w14:paraId="26C5D01D" w14:textId="5886E94B" w:rsidR="008859E9" w:rsidRDefault="005271BA" w:rsidP="00535B0A">
      <w:pPr>
        <w:pStyle w:val="ListParagraph"/>
        <w:ind w:left="2070"/>
      </w:pPr>
      <w:r>
        <w:t xml:space="preserve">Pembuatan </w:t>
      </w:r>
      <w:r w:rsidR="00EB4EAD" w:rsidRPr="00EB4EAD">
        <w:rPr>
          <w:i/>
          <w:iCs/>
        </w:rPr>
        <w:t xml:space="preserve">serious games </w:t>
      </w:r>
      <w:r>
        <w:t xml:space="preserve">membutuhkan desain yang kompleks untuk menggabungkan elemen permainan dan konten edukatif terhadap </w:t>
      </w:r>
      <w:r w:rsidR="00FB7BCA" w:rsidRPr="00FB7BCA">
        <w:rPr>
          <w:i/>
          <w:iCs/>
        </w:rPr>
        <w:t>gamification</w:t>
      </w:r>
      <w:r>
        <w:t>. Hal ini mencakup pembuatan narasi, simulasi, serta umpan balik yang relevan dengan pembelajaran. Proses pengembangan ini sering kali memerlukan waktu dan sumber daya yang signifikan, termasuk materi pembelajaran mata kuliah​.</w:t>
      </w:r>
    </w:p>
    <w:p w14:paraId="32B380DB" w14:textId="77777777" w:rsidR="008859E9" w:rsidRPr="00971070" w:rsidRDefault="001C37D8">
      <w:pPr>
        <w:pStyle w:val="ListParagraph"/>
        <w:numPr>
          <w:ilvl w:val="0"/>
          <w:numId w:val="13"/>
        </w:numPr>
        <w:ind w:left="2070"/>
        <w:rPr>
          <w:szCs w:val="24"/>
        </w:rPr>
      </w:pPr>
      <w:r w:rsidRPr="00971070">
        <w:rPr>
          <w:szCs w:val="24"/>
        </w:rPr>
        <w:t>Keseimbangan antara Hiburan dan Pembelajaran</w:t>
      </w:r>
    </w:p>
    <w:p w14:paraId="127D7375" w14:textId="7B1233CE" w:rsidR="008859E9" w:rsidRDefault="008859E9" w:rsidP="008859E9">
      <w:pPr>
        <w:pStyle w:val="ListParagraph"/>
        <w:ind w:left="2070"/>
      </w:pPr>
      <w:r>
        <w:t xml:space="preserve">Tantangan lain adalah menjaga keseimbangan antara aspek hiburan dan tujuan pembelajaran. Jika elemen hiburan terlalu dominan, pembelajar mungkin kehilangan fokus pada materi pembelajaran. Sebaliknya, jika elemen edukatif terlalu berat, </w:t>
      </w:r>
      <w:r w:rsidR="00EB4EAD" w:rsidRPr="00EB4EAD">
        <w:rPr>
          <w:i/>
          <w:iCs/>
        </w:rPr>
        <w:t xml:space="preserve">serious games </w:t>
      </w:r>
      <w:r>
        <w:t xml:space="preserve">bisa kehilangan daya tariknya dan </w:t>
      </w:r>
      <w:r w:rsidR="00535B0A">
        <w:t>m</w:t>
      </w:r>
      <w:r>
        <w:t>enurunkan keterlibatan</w:t>
      </w:r>
      <w:r w:rsidR="00073AF4">
        <w:t>.</w:t>
      </w:r>
    </w:p>
    <w:p w14:paraId="3F6437CE" w14:textId="77777777" w:rsidR="00EC3821" w:rsidRPr="00495A9B" w:rsidRDefault="001C37D8">
      <w:pPr>
        <w:pStyle w:val="ListParagraph"/>
        <w:numPr>
          <w:ilvl w:val="0"/>
          <w:numId w:val="13"/>
        </w:numPr>
        <w:ind w:left="2070"/>
        <w:rPr>
          <w:szCs w:val="24"/>
        </w:rPr>
      </w:pPr>
      <w:r w:rsidRPr="00495A9B">
        <w:rPr>
          <w:szCs w:val="24"/>
        </w:rPr>
        <w:t>Evaluasi dan Validasi Efektivitas</w:t>
      </w:r>
    </w:p>
    <w:p w14:paraId="63CC6C80" w14:textId="1A150A73" w:rsidR="008859E9" w:rsidRPr="00EC3821" w:rsidRDefault="00541A28" w:rsidP="00535B0A">
      <w:pPr>
        <w:pStyle w:val="ListParagraph"/>
        <w:ind w:left="2070"/>
        <w:rPr>
          <w:sz w:val="21"/>
        </w:rPr>
      </w:pPr>
      <w:r w:rsidRPr="00541A28">
        <w:t xml:space="preserve">Mengevaluasi efektivitas </w:t>
      </w:r>
      <w:r w:rsidR="00EB4EAD" w:rsidRPr="00EB4EAD">
        <w:rPr>
          <w:i/>
          <w:iCs/>
        </w:rPr>
        <w:t xml:space="preserve">serious games </w:t>
      </w:r>
      <w:r w:rsidRPr="00541A28">
        <w:t>dalam mencapai tujuan pembelajaran sering kali sulit. Diperlukan metode evaluasi yang andal untuk memastikan bahwa pembelajar tidak hanya terlibat dalam permainan, tetapi juga memperoleh pemahaman yang mendalam tentang materi yang dipelajari​.</w:t>
      </w:r>
    </w:p>
    <w:p w14:paraId="327621F4" w14:textId="0929C3D9" w:rsidR="001C37D8" w:rsidRPr="00495A9B" w:rsidRDefault="001C37D8">
      <w:pPr>
        <w:pStyle w:val="ListParagraph"/>
        <w:numPr>
          <w:ilvl w:val="0"/>
          <w:numId w:val="13"/>
        </w:numPr>
        <w:ind w:left="2070"/>
        <w:rPr>
          <w:szCs w:val="24"/>
        </w:rPr>
      </w:pPr>
      <w:r w:rsidRPr="00495A9B">
        <w:rPr>
          <w:szCs w:val="24"/>
        </w:rPr>
        <w:t xml:space="preserve">Adaptasi untuk Berbagai Profil </w:t>
      </w:r>
      <w:r w:rsidR="0027413B">
        <w:rPr>
          <w:szCs w:val="24"/>
        </w:rPr>
        <w:t>pengguna</w:t>
      </w:r>
    </w:p>
    <w:p w14:paraId="3A894BBB" w14:textId="34CDB8EA" w:rsidR="005A0F73" w:rsidRDefault="00EB4EAD" w:rsidP="00376EA5">
      <w:pPr>
        <w:pStyle w:val="ListParagraph"/>
        <w:spacing w:before="100" w:beforeAutospacing="1"/>
        <w:ind w:left="2070"/>
      </w:pPr>
      <w:r w:rsidRPr="00EB4EAD">
        <w:rPr>
          <w:i/>
          <w:iCs/>
        </w:rPr>
        <w:t xml:space="preserve">Serious games </w:t>
      </w:r>
      <w:r w:rsidR="002F365D">
        <w:t>harus dapat menyesuaikan tingkat kesulitan dan pendekatan pembelajaran sesuai dengan pemahaman yang diperoleh</w:t>
      </w:r>
      <w:r w:rsidR="00861E57">
        <w:t xml:space="preserve"> </w:t>
      </w:r>
      <w:r w:rsidR="0027413B">
        <w:t>pengguna</w:t>
      </w:r>
      <w:r w:rsidR="002F365D">
        <w:t xml:space="preserve">. Desain yang tidak </w:t>
      </w:r>
      <w:r w:rsidR="002B3D46" w:rsidRPr="002B3D46">
        <w:rPr>
          <w:i/>
          <w:iCs/>
        </w:rPr>
        <w:t>adaptive</w:t>
      </w:r>
      <w:r w:rsidR="002F365D">
        <w:t xml:space="preserve"> dapat mengakibatkan beberapa pembelajar merasa bosan atau frustrasi terhadap materi ataupun soal yang diberikan.</w:t>
      </w:r>
    </w:p>
    <w:p w14:paraId="417A8DDF" w14:textId="254A3948" w:rsidR="006F5DCC" w:rsidRDefault="006F5DCC" w:rsidP="00EA07CF">
      <w:pPr>
        <w:pStyle w:val="Heading2"/>
      </w:pPr>
      <w:bookmarkStart w:id="46" w:name="_Toc195504862"/>
      <w:r w:rsidRPr="006F5DCC">
        <w:t xml:space="preserve">Analisis dan Integrasi dengan </w:t>
      </w:r>
      <w:r w:rsidRPr="00EA07CF">
        <w:rPr>
          <w:i/>
          <w:iCs/>
        </w:rPr>
        <w:t>Progressive Learning</w:t>
      </w:r>
      <w:r w:rsidRPr="006F5DCC">
        <w:t xml:space="preserve"> dan </w:t>
      </w:r>
      <w:r w:rsidRPr="00EA07CF">
        <w:rPr>
          <w:i/>
          <w:iCs/>
        </w:rPr>
        <w:t>Serious Games</w:t>
      </w:r>
      <w:bookmarkEnd w:id="46"/>
    </w:p>
    <w:p w14:paraId="68A48C8B" w14:textId="1C0AF0BF" w:rsidR="006F5DCC" w:rsidRPr="006F5DCC" w:rsidRDefault="006F5DCC" w:rsidP="006B6AAD">
      <w:pPr>
        <w:shd w:val="clear" w:color="auto" w:fill="FFFFFF" w:themeFill="background1"/>
      </w:pPr>
      <w:r w:rsidRPr="006F5DCC">
        <w:t xml:space="preserve">Untuk memastikan elemen </w:t>
      </w:r>
      <w:r w:rsidR="00AC79E9" w:rsidRPr="00AC79E9">
        <w:rPr>
          <w:i/>
          <w:iCs/>
        </w:rPr>
        <w:t>gamification</w:t>
      </w:r>
      <w:r w:rsidRPr="006F5DCC">
        <w:t xml:space="preserve"> mendukung </w:t>
      </w:r>
      <w:r w:rsidRPr="006F5DCC">
        <w:rPr>
          <w:i/>
          <w:iCs/>
        </w:rPr>
        <w:t>progressive learning</w:t>
      </w:r>
      <w:r w:rsidRPr="006F5DCC">
        <w:t xml:space="preserve"> dan </w:t>
      </w:r>
      <w:r w:rsidRPr="006F5DCC">
        <w:rPr>
          <w:i/>
          <w:iCs/>
        </w:rPr>
        <w:t>serious games</w:t>
      </w:r>
      <w:r w:rsidRPr="006F5DCC">
        <w:t xml:space="preserve">, elemen-elemen seperti poin, </w:t>
      </w:r>
      <w:r w:rsidR="00967504" w:rsidRPr="00967504">
        <w:rPr>
          <w:i/>
          <w:iCs/>
        </w:rPr>
        <w:t>level</w:t>
      </w:r>
      <w:r w:rsidRPr="006F5DCC">
        <w:rPr>
          <w:i/>
          <w:iCs/>
        </w:rPr>
        <w:t xml:space="preserve">, </w:t>
      </w:r>
      <w:r w:rsidR="00967504" w:rsidRPr="00967504">
        <w:rPr>
          <w:i/>
          <w:iCs/>
        </w:rPr>
        <w:t>badge</w:t>
      </w:r>
      <w:r w:rsidRPr="006F5DCC">
        <w:rPr>
          <w:i/>
          <w:iCs/>
        </w:rPr>
        <w:t xml:space="preserve">, </w:t>
      </w:r>
      <w:r w:rsidR="00967504" w:rsidRPr="00967504">
        <w:rPr>
          <w:i/>
          <w:iCs/>
        </w:rPr>
        <w:t>leaderboard</w:t>
      </w:r>
      <w:r w:rsidRPr="006F5DCC">
        <w:t xml:space="preserve">, dan </w:t>
      </w:r>
      <w:r w:rsidR="00967504" w:rsidRPr="00967504">
        <w:rPr>
          <w:i/>
          <w:iCs/>
        </w:rPr>
        <w:t>progress bar</w:t>
      </w:r>
      <w:r w:rsidRPr="006F5DCC">
        <w:t xml:space="preserve"> harus dirancang dengan pendekatan di atas. Elemen-elemen ini tidak hanya menjadi penghargaan eksternal, tetapi juga menjadi bagian integral dari perjalanan belajar.</w:t>
      </w:r>
    </w:p>
    <w:p w14:paraId="0BB09BF2" w14:textId="366133FF" w:rsidR="006F5DCC" w:rsidRPr="006F5DCC" w:rsidRDefault="006F5DCC">
      <w:pPr>
        <w:numPr>
          <w:ilvl w:val="0"/>
          <w:numId w:val="25"/>
        </w:numPr>
        <w:shd w:val="clear" w:color="auto" w:fill="FFFFFF" w:themeFill="background1"/>
      </w:pPr>
      <w:r w:rsidRPr="006F5DCC">
        <w:rPr>
          <w:i/>
          <w:iCs/>
        </w:rPr>
        <w:t>Progressive learning</w:t>
      </w:r>
      <w:r w:rsidRPr="006F5DCC">
        <w:t xml:space="preserve"> dapat diterapkan dengan mengunci </w:t>
      </w:r>
      <w:r w:rsidR="00967504" w:rsidRPr="00967504">
        <w:rPr>
          <w:i/>
          <w:iCs/>
        </w:rPr>
        <w:t>level</w:t>
      </w:r>
      <w:r w:rsidRPr="006F5DCC">
        <w:t xml:space="preserve"> berikutnya hingga </w:t>
      </w:r>
      <w:r w:rsidR="0027413B">
        <w:t>pengguna</w:t>
      </w:r>
      <w:r w:rsidRPr="006F5DCC">
        <w:t xml:space="preserve"> memahami materi sebelumnya, sementara </w:t>
      </w:r>
      <w:r w:rsidR="00967504" w:rsidRPr="00967504">
        <w:rPr>
          <w:i/>
          <w:iCs/>
        </w:rPr>
        <w:t>leaderboard</w:t>
      </w:r>
      <w:r w:rsidRPr="006F5DCC">
        <w:t xml:space="preserve"> diadaptasi untuk fokus pada kemajuan individu daripada perbandingan langsung.</w:t>
      </w:r>
    </w:p>
    <w:p w14:paraId="115B5887" w14:textId="30153BF4" w:rsidR="006F5DCC" w:rsidRPr="006F5DCC" w:rsidRDefault="00EB4EAD">
      <w:pPr>
        <w:numPr>
          <w:ilvl w:val="0"/>
          <w:numId w:val="25"/>
        </w:numPr>
        <w:shd w:val="clear" w:color="auto" w:fill="FFFFFF" w:themeFill="background1"/>
      </w:pPr>
      <w:r w:rsidRPr="00EB4EAD">
        <w:rPr>
          <w:i/>
          <w:iCs/>
        </w:rPr>
        <w:t xml:space="preserve">Serious games </w:t>
      </w:r>
      <w:r w:rsidR="006F5DCC" w:rsidRPr="006F5DCC">
        <w:t>dapat menggunakan pendekatan naratif untuk membangun cerita yang relevan dengan materi pembelajaran, memastikan bahwa setiap tantangan dalam game mengasah pemahaman materi.</w:t>
      </w:r>
    </w:p>
    <w:p w14:paraId="2EB843B5" w14:textId="12601C5E" w:rsidR="006F5DCC" w:rsidRDefault="006F5DCC" w:rsidP="006B6AAD">
      <w:pPr>
        <w:shd w:val="clear" w:color="auto" w:fill="FFFFFF" w:themeFill="background1"/>
      </w:pPr>
      <w:r w:rsidRPr="006F5DCC">
        <w:t xml:space="preserve">Pendekatan seperti </w:t>
      </w:r>
      <w:r w:rsidRPr="006F5DCC">
        <w:rPr>
          <w:i/>
          <w:iCs/>
        </w:rPr>
        <w:t>Adaptive Gamification</w:t>
      </w:r>
      <w:r w:rsidRPr="006F5DCC">
        <w:t xml:space="preserve"> dan </w:t>
      </w:r>
      <w:r w:rsidRPr="006F5DCC">
        <w:rPr>
          <w:i/>
          <w:iCs/>
        </w:rPr>
        <w:t>Challenge-Based Learning</w:t>
      </w:r>
      <w:r w:rsidRPr="006F5DCC">
        <w:t xml:space="preserve"> sangat penting untuk mendorong pemahaman mendalam dan memotivasi </w:t>
      </w:r>
      <w:r w:rsidR="0027413B">
        <w:t>pengguna</w:t>
      </w:r>
      <w:r w:rsidRPr="006F5DCC">
        <w:t xml:space="preserve"> untuk terus belajar tanpa terlalu tergantung pada </w:t>
      </w:r>
      <w:r w:rsidRPr="006F5DCC">
        <w:rPr>
          <w:i/>
          <w:iCs/>
        </w:rPr>
        <w:t>reward</w:t>
      </w:r>
      <w:r w:rsidRPr="006F5DCC">
        <w:t xml:space="preserve"> semata. Integrasi elemen-elemen ini ke dalam LMS yang mendukung </w:t>
      </w:r>
      <w:r w:rsidR="00AC79E9" w:rsidRPr="00AC79E9">
        <w:rPr>
          <w:i/>
          <w:iCs/>
        </w:rPr>
        <w:t>gamification</w:t>
      </w:r>
      <w:r w:rsidRPr="006F5DCC">
        <w:t xml:space="preserve"> akan menciptakan sistem yang menarik, personal, dan efektif.</w:t>
      </w:r>
    </w:p>
    <w:p w14:paraId="42BDDE0A" w14:textId="77777777" w:rsidR="00C57C22" w:rsidRDefault="0035305A" w:rsidP="00C57C22">
      <w:pPr>
        <w:pStyle w:val="Heading2"/>
      </w:pPr>
      <w:bookmarkStart w:id="47" w:name="_Toc195504863"/>
      <w:r>
        <w:t>Analisis Objek Kaji</w:t>
      </w:r>
      <w:bookmarkEnd w:id="47"/>
    </w:p>
    <w:p w14:paraId="41BCF32B" w14:textId="557608E9" w:rsidR="00C57C22" w:rsidRDefault="00C57C22" w:rsidP="00E01389">
      <w:r w:rsidRPr="00C57C22">
        <w:t xml:space="preserve">Objek kajian dalam penelitian ini adalah implementasi </w:t>
      </w:r>
      <w:r>
        <w:rPr>
          <w:i/>
          <w:iCs/>
        </w:rPr>
        <w:t>gamification</w:t>
      </w:r>
      <w:r w:rsidRPr="00C57C22">
        <w:t xml:space="preserve"> yang diintegrasikan ke dalam Learning Management System (LMS) Gemini AI, dengan tujuan mendukung proses pembelajaran yang terstruktur, interaktif, dan berkelanjutan. Fokus utama terletak pada elemen-elemen </w:t>
      </w:r>
      <w:r>
        <w:rPr>
          <w:i/>
          <w:iCs/>
        </w:rPr>
        <w:t>gamification</w:t>
      </w:r>
      <w:r w:rsidRPr="00C57C22">
        <w:t xml:space="preserve"> seperti poin, </w:t>
      </w:r>
      <w:r w:rsidRPr="00C57C22">
        <w:rPr>
          <w:i/>
          <w:iCs/>
        </w:rPr>
        <w:t>level</w:t>
      </w:r>
      <w:r w:rsidRPr="00C57C22">
        <w:t xml:space="preserve">, </w:t>
      </w:r>
      <w:r w:rsidRPr="00C57C22">
        <w:rPr>
          <w:i/>
          <w:iCs/>
        </w:rPr>
        <w:t>badge</w:t>
      </w:r>
      <w:r w:rsidRPr="00C57C22">
        <w:t xml:space="preserve">, </w:t>
      </w:r>
      <w:r w:rsidRPr="00C57C22">
        <w:rPr>
          <w:i/>
          <w:iCs/>
        </w:rPr>
        <w:t>leaderboard</w:t>
      </w:r>
      <w:r w:rsidRPr="00C57C22">
        <w:t xml:space="preserve">, </w:t>
      </w:r>
      <w:r w:rsidRPr="00C57C22">
        <w:rPr>
          <w:i/>
          <w:iCs/>
        </w:rPr>
        <w:t>progress</w:t>
      </w:r>
      <w:r w:rsidRPr="00C57C22">
        <w:t xml:space="preserve"> </w:t>
      </w:r>
      <w:r w:rsidRPr="00C57C22">
        <w:rPr>
          <w:i/>
          <w:iCs/>
        </w:rPr>
        <w:t>bar</w:t>
      </w:r>
      <w:r w:rsidRPr="00C57C22">
        <w:t xml:space="preserve">, dan tantangan berbasis waktu, yang dioptimalkan untuk mendukung pendekatan </w:t>
      </w:r>
      <w:r w:rsidRPr="00C57C22">
        <w:rPr>
          <w:i/>
          <w:iCs/>
        </w:rPr>
        <w:t>progressive learning</w:t>
      </w:r>
      <w:r w:rsidRPr="00C57C22">
        <w:t xml:space="preserve"> dan </w:t>
      </w:r>
      <w:r w:rsidRPr="00C57C22">
        <w:rPr>
          <w:i/>
          <w:iCs/>
        </w:rPr>
        <w:t>serious games</w:t>
      </w:r>
      <w:r w:rsidRPr="00C57C22">
        <w:t>.</w:t>
      </w:r>
    </w:p>
    <w:p w14:paraId="646F1C7C" w14:textId="77777777" w:rsidR="000E776C" w:rsidRDefault="00C57C22" w:rsidP="00E01389">
      <w:pPr>
        <w:spacing w:after="0"/>
      </w:pPr>
      <w:r w:rsidRPr="00C57C22">
        <w:t>Pemilihan LMS sebagai objek kajian didasarkan pada fleksibilitasnya dalam mengakomodasi elemen</w:t>
      </w:r>
      <w:r w:rsidR="00156B0C">
        <w:t xml:space="preserve"> - </w:t>
      </w:r>
      <w:r w:rsidRPr="00C57C22">
        <w:t xml:space="preserve">elemen </w:t>
      </w:r>
      <w:r w:rsidR="00156B0C">
        <w:rPr>
          <w:i/>
          <w:iCs/>
        </w:rPr>
        <w:t>gamification</w:t>
      </w:r>
      <w:r w:rsidR="00156B0C" w:rsidRPr="00C57C22">
        <w:t xml:space="preserve"> </w:t>
      </w:r>
      <w:r w:rsidRPr="00C57C22">
        <w:t>yang dirancang secara dinamis. LMS juga memungkinkan personalisasi pembelajaran berdasarkan data perilaku pengguna, sehingga sangat sesuai untuk mendukung penerapan gamifikasi yang adaptif dalam konteks pendidikan.</w:t>
      </w:r>
    </w:p>
    <w:p w14:paraId="0249FFFF" w14:textId="77777777" w:rsidR="00816D9D" w:rsidRDefault="00816D9D" w:rsidP="00E01389">
      <w:pPr>
        <w:spacing w:after="0"/>
      </w:pPr>
    </w:p>
    <w:p w14:paraId="23F57356" w14:textId="77777777" w:rsidR="00816D9D" w:rsidRDefault="00732437" w:rsidP="00816D9D">
      <w:pPr>
        <w:spacing w:after="0"/>
        <w:rPr>
          <w:bCs/>
        </w:rPr>
      </w:pPr>
      <w:r w:rsidRPr="00732437">
        <w:rPr>
          <w:bCs/>
        </w:rPr>
        <w:t>Identifikasi Capaian Pembelajara</w:t>
      </w:r>
      <w:r w:rsidRPr="00704A9E">
        <w:rPr>
          <w:bCs/>
        </w:rPr>
        <w:t>n</w:t>
      </w:r>
    </w:p>
    <w:p w14:paraId="72A5BC01" w14:textId="676189EF" w:rsidR="00732437" w:rsidRPr="00816D9D" w:rsidRDefault="00732437" w:rsidP="00816D9D">
      <w:pPr>
        <w:spacing w:after="0"/>
      </w:pPr>
      <w:r w:rsidRPr="00732437">
        <w:rPr>
          <w:bCs/>
        </w:rPr>
        <w:t xml:space="preserve">Capaian pembelajaran adalah hasil yang ingin dicapai oleh </w:t>
      </w:r>
      <w:r w:rsidR="0027413B">
        <w:rPr>
          <w:bCs/>
        </w:rPr>
        <w:t>pengguna</w:t>
      </w:r>
      <w:r w:rsidRPr="005D4256">
        <w:rPr>
          <w:bCs/>
        </w:rPr>
        <w:t xml:space="preserve"> </w:t>
      </w:r>
      <w:r w:rsidRPr="00732437">
        <w:rPr>
          <w:bCs/>
        </w:rPr>
        <w:t xml:space="preserve">setelah melalui proses belajar berbasis </w:t>
      </w:r>
      <w:r w:rsidR="00704A9E" w:rsidRPr="00704A9E">
        <w:rPr>
          <w:bCs/>
          <w:i/>
          <w:iCs/>
        </w:rPr>
        <w:t>gamification</w:t>
      </w:r>
      <w:r w:rsidRPr="00732437">
        <w:rPr>
          <w:bCs/>
        </w:rPr>
        <w:t>. Dalam konteks ini, capaian pembelajaran dibagi menjadi dua kategori utama:</w:t>
      </w:r>
    </w:p>
    <w:p w14:paraId="49D1096A" w14:textId="77777777" w:rsidR="00FF6C50" w:rsidRDefault="00732437" w:rsidP="00FF6C50">
      <w:pPr>
        <w:pStyle w:val="NormalWeb"/>
        <w:numPr>
          <w:ilvl w:val="0"/>
          <w:numId w:val="26"/>
        </w:numPr>
        <w:shd w:val="clear" w:color="auto" w:fill="FFFFFF" w:themeFill="background1"/>
        <w:spacing w:after="0" w:afterAutospacing="0" w:line="360" w:lineRule="auto"/>
        <w:jc w:val="both"/>
        <w:rPr>
          <w:bCs/>
        </w:rPr>
      </w:pPr>
      <w:r w:rsidRPr="00732437">
        <w:rPr>
          <w:bCs/>
        </w:rPr>
        <w:t>Capaian Kognitif</w:t>
      </w:r>
    </w:p>
    <w:p w14:paraId="7EF90B91" w14:textId="44C4B7EE" w:rsidR="00156B0C" w:rsidRPr="00FF6C50" w:rsidRDefault="00156B0C" w:rsidP="00FF6C50">
      <w:pPr>
        <w:pStyle w:val="NormalWeb"/>
        <w:shd w:val="clear" w:color="auto" w:fill="FFFFFF" w:themeFill="background1"/>
        <w:spacing w:before="0" w:beforeAutospacing="0" w:line="360" w:lineRule="auto"/>
        <w:ind w:left="720"/>
        <w:jc w:val="both"/>
        <w:rPr>
          <w:bCs/>
        </w:rPr>
      </w:pPr>
      <w:r w:rsidRPr="00FF6C50">
        <w:rPr>
          <w:bCs/>
        </w:rPr>
        <w:t xml:space="preserve">Pengguna diharapkan mampu memahami dan menguasai materi pembelajaran secara mendalam, memecahkan masalah kompleks melalui penerapan konsep yang telah dipelajari, serta menunjukkan kemampuan berpikir kritis, analitis, dan kreatif melalui aktivitas yang disajikan dalam bentuk </w:t>
      </w:r>
      <w:r w:rsidRPr="00FF6C50">
        <w:rPr>
          <w:bCs/>
          <w:i/>
          <w:iCs/>
        </w:rPr>
        <w:t>serious games</w:t>
      </w:r>
      <w:r w:rsidRPr="00FF6C50">
        <w:rPr>
          <w:bCs/>
        </w:rPr>
        <w:t>.</w:t>
      </w:r>
    </w:p>
    <w:p w14:paraId="0AE95638" w14:textId="77777777" w:rsidR="00732437" w:rsidRDefault="00732437" w:rsidP="00EA3411">
      <w:pPr>
        <w:pStyle w:val="NormalWeb"/>
        <w:numPr>
          <w:ilvl w:val="0"/>
          <w:numId w:val="26"/>
        </w:numPr>
        <w:shd w:val="clear" w:color="auto" w:fill="FFFFFF" w:themeFill="background1"/>
        <w:spacing w:after="0" w:afterAutospacing="0" w:line="360" w:lineRule="auto"/>
        <w:jc w:val="both"/>
        <w:rPr>
          <w:bCs/>
        </w:rPr>
      </w:pPr>
      <w:r w:rsidRPr="00732437">
        <w:rPr>
          <w:bCs/>
        </w:rPr>
        <w:t>Capaian Afektif</w:t>
      </w:r>
    </w:p>
    <w:p w14:paraId="15D5F77E" w14:textId="2C259BDE" w:rsidR="00F44D39" w:rsidRPr="00732437" w:rsidRDefault="00F44D39" w:rsidP="00EA3411">
      <w:pPr>
        <w:pStyle w:val="NormalWeb"/>
        <w:shd w:val="clear" w:color="auto" w:fill="FFFFFF" w:themeFill="background1"/>
        <w:spacing w:before="0" w:beforeAutospacing="0" w:line="360" w:lineRule="auto"/>
        <w:ind w:left="720"/>
        <w:jc w:val="both"/>
        <w:rPr>
          <w:bCs/>
        </w:rPr>
      </w:pPr>
      <w:r w:rsidRPr="00F44D39">
        <w:rPr>
          <w:bCs/>
        </w:rPr>
        <w:t xml:space="preserve">Pengguna menunjukkan peningkatan motivasi belajar sebagai hasil dari keterlibatan yang lebih tinggi. Elemen </w:t>
      </w:r>
      <w:r w:rsidRPr="004457D0">
        <w:rPr>
          <w:bCs/>
          <w:i/>
          <w:iCs/>
        </w:rPr>
        <w:t>reward</w:t>
      </w:r>
      <w:r w:rsidRPr="00F44D39">
        <w:rPr>
          <w:bCs/>
        </w:rPr>
        <w:t xml:space="preserve"> seperti poin, </w:t>
      </w:r>
      <w:r w:rsidRPr="00F44D39">
        <w:rPr>
          <w:bCs/>
          <w:i/>
          <w:iCs/>
        </w:rPr>
        <w:t>level</w:t>
      </w:r>
      <w:r w:rsidRPr="00F44D39">
        <w:rPr>
          <w:bCs/>
        </w:rPr>
        <w:t xml:space="preserve">, dan </w:t>
      </w:r>
      <w:r w:rsidRPr="00F44D39">
        <w:rPr>
          <w:bCs/>
          <w:i/>
          <w:iCs/>
        </w:rPr>
        <w:t>badge</w:t>
      </w:r>
      <w:r w:rsidRPr="00F44D39">
        <w:rPr>
          <w:bCs/>
        </w:rPr>
        <w:t xml:space="preserve"> memberikan rasa pencapaian, sementara </w:t>
      </w:r>
      <w:r w:rsidRPr="00F44D39">
        <w:rPr>
          <w:bCs/>
          <w:i/>
          <w:iCs/>
        </w:rPr>
        <w:t>leaderboard</w:t>
      </w:r>
      <w:r w:rsidRPr="00F44D39">
        <w:rPr>
          <w:bCs/>
        </w:rPr>
        <w:t xml:space="preserve"> dan </w:t>
      </w:r>
      <w:r w:rsidRPr="00F44D39">
        <w:rPr>
          <w:bCs/>
          <w:i/>
          <w:iCs/>
        </w:rPr>
        <w:t>progress</w:t>
      </w:r>
      <w:r w:rsidRPr="00F44D39">
        <w:rPr>
          <w:bCs/>
        </w:rPr>
        <w:t xml:space="preserve"> </w:t>
      </w:r>
      <w:r w:rsidRPr="00F44D39">
        <w:rPr>
          <w:bCs/>
          <w:i/>
          <w:iCs/>
        </w:rPr>
        <w:t>bar</w:t>
      </w:r>
      <w:r w:rsidRPr="00F44D39">
        <w:rPr>
          <w:bCs/>
        </w:rPr>
        <w:t xml:space="preserve"> mendorong pengguna untuk terus terlibat dan meningkatkan kepercayaan diri dalam proses belajar.</w:t>
      </w:r>
    </w:p>
    <w:p w14:paraId="61BA294A" w14:textId="77777777" w:rsidR="00732437" w:rsidRDefault="00732437" w:rsidP="00EA3411">
      <w:pPr>
        <w:pStyle w:val="NormalWeb"/>
        <w:numPr>
          <w:ilvl w:val="0"/>
          <w:numId w:val="26"/>
        </w:numPr>
        <w:shd w:val="clear" w:color="auto" w:fill="FFFFFF" w:themeFill="background1"/>
        <w:spacing w:after="0" w:afterAutospacing="0" w:line="360" w:lineRule="auto"/>
        <w:jc w:val="both"/>
        <w:rPr>
          <w:bCs/>
        </w:rPr>
      </w:pPr>
      <w:r w:rsidRPr="00732437">
        <w:rPr>
          <w:bCs/>
        </w:rPr>
        <w:t>Capaian Psikomotorik</w:t>
      </w:r>
    </w:p>
    <w:p w14:paraId="398D0C97" w14:textId="49C5AEF8" w:rsidR="00EC25DE" w:rsidRPr="00732437" w:rsidRDefault="00EC25DE" w:rsidP="00EA3411">
      <w:pPr>
        <w:pStyle w:val="NormalWeb"/>
        <w:shd w:val="clear" w:color="auto" w:fill="FFFFFF" w:themeFill="background1"/>
        <w:spacing w:before="0" w:beforeAutospacing="0" w:line="360" w:lineRule="auto"/>
        <w:ind w:left="720"/>
        <w:jc w:val="both"/>
        <w:rPr>
          <w:bCs/>
        </w:rPr>
      </w:pPr>
      <w:r w:rsidRPr="00EC25DE">
        <w:rPr>
          <w:bCs/>
        </w:rPr>
        <w:t>Pengguna diharapkan mampu menerapkan keterampilan praktis, seperti menyelesaikan tantangan berbasis simulasi yang disusun secara bertahap. Aktivitas ini mendorong pengguna untuk mengikuti langkah-langkah sistematis dalam menyelesaikan tugas.</w:t>
      </w:r>
    </w:p>
    <w:p w14:paraId="08DBFE05" w14:textId="77777777" w:rsidR="00732437" w:rsidRPr="00732437" w:rsidRDefault="00732437" w:rsidP="00F01056">
      <w:pPr>
        <w:pStyle w:val="NormalWeb"/>
        <w:shd w:val="clear" w:color="auto" w:fill="FFFFFF" w:themeFill="background1"/>
        <w:spacing w:line="360" w:lineRule="auto"/>
        <w:jc w:val="both"/>
        <w:rPr>
          <w:bCs/>
        </w:rPr>
      </w:pPr>
      <w:r w:rsidRPr="00732437">
        <w:rPr>
          <w:bCs/>
        </w:rPr>
        <w:t>Indikator Capaian:</w:t>
      </w:r>
    </w:p>
    <w:p w14:paraId="060B92D0" w14:textId="77777777" w:rsidR="000E776C" w:rsidRDefault="00732437">
      <w:pPr>
        <w:pStyle w:val="NormalWeb"/>
        <w:numPr>
          <w:ilvl w:val="0"/>
          <w:numId w:val="55"/>
        </w:numPr>
        <w:shd w:val="clear" w:color="auto" w:fill="FFFFFF" w:themeFill="background1"/>
        <w:spacing w:line="360" w:lineRule="auto"/>
        <w:rPr>
          <w:bCs/>
        </w:rPr>
      </w:pPr>
      <w:r w:rsidRPr="00732437">
        <w:rPr>
          <w:bCs/>
        </w:rPr>
        <w:t xml:space="preserve">Tingkat penyelesaian </w:t>
      </w:r>
      <w:r w:rsidR="005848C3" w:rsidRPr="005848C3">
        <w:rPr>
          <w:bCs/>
          <w:i/>
          <w:iCs/>
        </w:rPr>
        <w:t>quiz</w:t>
      </w:r>
      <w:r w:rsidRPr="00732437">
        <w:rPr>
          <w:bCs/>
        </w:rPr>
        <w:t>.</w:t>
      </w:r>
    </w:p>
    <w:p w14:paraId="23BC56EC" w14:textId="77777777" w:rsidR="000E776C" w:rsidRDefault="00C91C85">
      <w:pPr>
        <w:pStyle w:val="NormalWeb"/>
        <w:numPr>
          <w:ilvl w:val="0"/>
          <w:numId w:val="55"/>
        </w:numPr>
        <w:shd w:val="clear" w:color="auto" w:fill="FFFFFF" w:themeFill="background1"/>
        <w:spacing w:line="360" w:lineRule="auto"/>
        <w:rPr>
          <w:bCs/>
        </w:rPr>
      </w:pPr>
      <w:r w:rsidRPr="000E776C">
        <w:rPr>
          <w:bCs/>
        </w:rPr>
        <w:t>Peningkatan skor dalam tantangan atau permainan evaluatif.</w:t>
      </w:r>
    </w:p>
    <w:p w14:paraId="742B3828" w14:textId="2C4D121B" w:rsidR="00732437" w:rsidRPr="000E776C" w:rsidRDefault="00C91C85">
      <w:pPr>
        <w:pStyle w:val="NormalWeb"/>
        <w:numPr>
          <w:ilvl w:val="0"/>
          <w:numId w:val="55"/>
        </w:numPr>
        <w:shd w:val="clear" w:color="auto" w:fill="FFFFFF" w:themeFill="background1"/>
        <w:spacing w:line="360" w:lineRule="auto"/>
        <w:rPr>
          <w:bCs/>
        </w:rPr>
      </w:pPr>
      <w:r w:rsidRPr="000E776C">
        <w:rPr>
          <w:bCs/>
        </w:rPr>
        <w:t>Data keterlibatan pengguna, seperti durasi waktu belajar di LMS dan frekuensi akses terhadap materi.</w:t>
      </w:r>
    </w:p>
    <w:p w14:paraId="273BC27D" w14:textId="77777777" w:rsidR="00486383" w:rsidRDefault="00680760" w:rsidP="00F243B8">
      <w:pPr>
        <w:pStyle w:val="NormalWeb"/>
        <w:shd w:val="clear" w:color="auto" w:fill="FFFFFF" w:themeFill="background1"/>
        <w:spacing w:before="0" w:beforeAutospacing="0" w:after="0" w:afterAutospacing="0" w:line="360" w:lineRule="auto"/>
        <w:jc w:val="both"/>
        <w:rPr>
          <w:bCs/>
        </w:rPr>
      </w:pPr>
      <w:r w:rsidRPr="00680760">
        <w:rPr>
          <w:bCs/>
        </w:rPr>
        <w:t>Identifikasi Target Audiens</w:t>
      </w:r>
    </w:p>
    <w:p w14:paraId="11F9862A" w14:textId="54B7B8DC" w:rsidR="00680760" w:rsidRPr="00704A9E" w:rsidRDefault="00680760" w:rsidP="00F243B8">
      <w:pPr>
        <w:pStyle w:val="NormalWeb"/>
        <w:shd w:val="clear" w:color="auto" w:fill="FFFFFF" w:themeFill="background1"/>
        <w:spacing w:before="0" w:beforeAutospacing="0" w:line="360" w:lineRule="auto"/>
        <w:jc w:val="both"/>
        <w:rPr>
          <w:bCs/>
        </w:rPr>
      </w:pPr>
      <w:r w:rsidRPr="00680760">
        <w:rPr>
          <w:bCs/>
        </w:rPr>
        <w:t xml:space="preserve">Target audiens penelitian ini adalah </w:t>
      </w:r>
      <w:r w:rsidR="0003380A">
        <w:rPr>
          <w:bCs/>
        </w:rPr>
        <w:t>pengguna</w:t>
      </w:r>
      <w:r w:rsidRPr="00680760">
        <w:rPr>
          <w:bCs/>
        </w:rPr>
        <w:t xml:space="preserve"> yang menggunakan LMS sebagai platform pembelajaran, terutama yang mengikuti mata kuliah berbasis </w:t>
      </w:r>
      <w:r w:rsidRPr="005848C3">
        <w:rPr>
          <w:bCs/>
          <w:i/>
          <w:iCs/>
        </w:rPr>
        <w:t>Enterprise Resource Planning</w:t>
      </w:r>
      <w:r w:rsidRPr="00680760">
        <w:rPr>
          <w:bCs/>
        </w:rPr>
        <w:t xml:space="preserve"> (ERP). Target audiens dipilih berdasarkan beberapa karakteristik berikut:</w:t>
      </w:r>
    </w:p>
    <w:p w14:paraId="59E540D4" w14:textId="77777777" w:rsidR="00B96537" w:rsidRDefault="00BA0834">
      <w:pPr>
        <w:pStyle w:val="NormalWeb"/>
        <w:numPr>
          <w:ilvl w:val="0"/>
          <w:numId w:val="27"/>
        </w:numPr>
        <w:shd w:val="clear" w:color="auto" w:fill="FFFFFF" w:themeFill="background1"/>
        <w:spacing w:before="0" w:beforeAutospacing="0" w:after="0" w:afterAutospacing="0" w:line="360" w:lineRule="auto"/>
        <w:jc w:val="both"/>
        <w:rPr>
          <w:bCs/>
        </w:rPr>
      </w:pPr>
      <w:r w:rsidRPr="00704A9E">
        <w:rPr>
          <w:bCs/>
        </w:rPr>
        <w:t>Tingkat Pendidikan</w:t>
      </w:r>
    </w:p>
    <w:p w14:paraId="04C93E2A" w14:textId="4FE03491" w:rsidR="00374ED5" w:rsidRDefault="00B96537" w:rsidP="00EA3411">
      <w:pPr>
        <w:pStyle w:val="NormalWeb"/>
        <w:shd w:val="clear" w:color="auto" w:fill="FFFFFF" w:themeFill="background1"/>
        <w:spacing w:before="0" w:beforeAutospacing="0" w:line="360" w:lineRule="auto"/>
        <w:ind w:left="720"/>
        <w:jc w:val="both"/>
        <w:rPr>
          <w:bCs/>
        </w:rPr>
      </w:pPr>
      <w:r w:rsidRPr="00B96537">
        <w:rPr>
          <w:bCs/>
        </w:rPr>
        <w:t>Mahasiswa atau pengguna lain yang mengikuti pelatihan atau pembelajaran berbasis sistem digital.</w:t>
      </w:r>
    </w:p>
    <w:p w14:paraId="0FFD8C98" w14:textId="69B3A8B5" w:rsidR="00680760" w:rsidRDefault="00680760">
      <w:pPr>
        <w:pStyle w:val="NormalWeb"/>
        <w:numPr>
          <w:ilvl w:val="0"/>
          <w:numId w:val="27"/>
        </w:numPr>
        <w:shd w:val="clear" w:color="auto" w:fill="FFFFFF" w:themeFill="background1"/>
        <w:spacing w:after="0" w:afterAutospacing="0" w:line="360" w:lineRule="auto"/>
        <w:jc w:val="both"/>
        <w:rPr>
          <w:bCs/>
        </w:rPr>
      </w:pPr>
      <w:r w:rsidRPr="00680760">
        <w:rPr>
          <w:bCs/>
        </w:rPr>
        <w:t>Kebutuhan Belajar</w:t>
      </w:r>
    </w:p>
    <w:p w14:paraId="22C7699C" w14:textId="19C2738A" w:rsidR="00374ED5" w:rsidRPr="00680760" w:rsidRDefault="00374ED5" w:rsidP="00EA3411">
      <w:pPr>
        <w:pStyle w:val="NormalWeb"/>
        <w:shd w:val="clear" w:color="auto" w:fill="FFFFFF" w:themeFill="background1"/>
        <w:spacing w:before="0" w:beforeAutospacing="0" w:line="360" w:lineRule="auto"/>
        <w:ind w:left="720"/>
        <w:jc w:val="both"/>
        <w:rPr>
          <w:bCs/>
        </w:rPr>
      </w:pPr>
      <w:r w:rsidRPr="00374ED5">
        <w:rPr>
          <w:bCs/>
        </w:rPr>
        <w:t>Pengguna membutuhkan pendekatan pembelajaran yang lebih interaktif dan adaptif untuk memahami materi yang kompleks, serta membutuhkan sistem yang mampu memberikan umpan balik secara cepat dan pelacakan progres pembelajaran secara transparan.</w:t>
      </w:r>
    </w:p>
    <w:p w14:paraId="70C3D30B" w14:textId="77777777" w:rsidR="00680760" w:rsidRDefault="00680760">
      <w:pPr>
        <w:pStyle w:val="NormalWeb"/>
        <w:numPr>
          <w:ilvl w:val="0"/>
          <w:numId w:val="27"/>
        </w:numPr>
        <w:shd w:val="clear" w:color="auto" w:fill="FFFFFF" w:themeFill="background1"/>
        <w:spacing w:after="0" w:afterAutospacing="0" w:line="360" w:lineRule="auto"/>
        <w:jc w:val="both"/>
        <w:rPr>
          <w:bCs/>
        </w:rPr>
      </w:pPr>
      <w:r w:rsidRPr="00680760">
        <w:rPr>
          <w:bCs/>
        </w:rPr>
        <w:t>Preferensi Belajar</w:t>
      </w:r>
    </w:p>
    <w:p w14:paraId="60A4310E" w14:textId="0299AC28" w:rsidR="003B1BFF" w:rsidRPr="00680760" w:rsidRDefault="003B1BFF" w:rsidP="00F243B8">
      <w:pPr>
        <w:pStyle w:val="NormalWeb"/>
        <w:shd w:val="clear" w:color="auto" w:fill="FFFFFF" w:themeFill="background1"/>
        <w:spacing w:before="0" w:beforeAutospacing="0" w:line="360" w:lineRule="auto"/>
        <w:ind w:left="720"/>
        <w:jc w:val="both"/>
        <w:rPr>
          <w:bCs/>
        </w:rPr>
      </w:pPr>
      <w:r w:rsidRPr="003B1BFF">
        <w:rPr>
          <w:bCs/>
        </w:rPr>
        <w:t>Pengguna lebih tertarik pada pendekatan pembelajaran berbasis aktivitas (</w:t>
      </w:r>
      <w:r w:rsidRPr="003B1BFF">
        <w:rPr>
          <w:bCs/>
          <w:i/>
          <w:iCs/>
        </w:rPr>
        <w:t>activity-based learning</w:t>
      </w:r>
      <w:r w:rsidRPr="003B1BFF">
        <w:rPr>
          <w:bCs/>
        </w:rPr>
        <w:t>) dan memiliki ketertarikan terhadap elemen-elemen interaktif seperti simulasi, kuis adaptif, dan permainan edukatif.</w:t>
      </w:r>
    </w:p>
    <w:p w14:paraId="0B9061AA" w14:textId="77777777" w:rsidR="00680760" w:rsidRDefault="00680760">
      <w:pPr>
        <w:pStyle w:val="NormalWeb"/>
        <w:numPr>
          <w:ilvl w:val="0"/>
          <w:numId w:val="27"/>
        </w:numPr>
        <w:shd w:val="clear" w:color="auto" w:fill="FFFFFF" w:themeFill="background1"/>
        <w:spacing w:before="0" w:beforeAutospacing="0" w:after="0" w:afterAutospacing="0" w:line="360" w:lineRule="auto"/>
        <w:jc w:val="both"/>
        <w:rPr>
          <w:bCs/>
        </w:rPr>
      </w:pPr>
      <w:r w:rsidRPr="00680760">
        <w:rPr>
          <w:bCs/>
        </w:rPr>
        <w:t>Kondisi Psikologis dan Motivasi</w:t>
      </w:r>
    </w:p>
    <w:p w14:paraId="1398073B" w14:textId="7BD2AF32" w:rsidR="001E2AE3" w:rsidRPr="00680760" w:rsidRDefault="001E2AE3" w:rsidP="001E2AE3">
      <w:pPr>
        <w:pStyle w:val="NormalWeb"/>
        <w:shd w:val="clear" w:color="auto" w:fill="FFFFFF" w:themeFill="background1"/>
        <w:spacing w:before="0" w:beforeAutospacing="0" w:after="0" w:afterAutospacing="0" w:line="360" w:lineRule="auto"/>
        <w:ind w:left="720"/>
        <w:jc w:val="both"/>
        <w:rPr>
          <w:bCs/>
        </w:rPr>
      </w:pPr>
      <w:r w:rsidRPr="001E2AE3">
        <w:rPr>
          <w:bCs/>
        </w:rPr>
        <w:t>Beberapa pengguna mengalami penurunan motivasi ketika menggunakan LMS yang bersifat konvensional dan pasif. Oleh karena itu, diperlukan pendekatan gamifikasi dengan tantangan bertahap dan sistem penghargaan untuk menjaga keterlibatan dan meningkatkan motivasi belajar.</w:t>
      </w:r>
    </w:p>
    <w:p w14:paraId="2576A5B3" w14:textId="6183BF4D" w:rsidR="00625510" w:rsidRPr="00625510" w:rsidRDefault="00625510" w:rsidP="00F01056">
      <w:pPr>
        <w:pStyle w:val="NormalWeb"/>
        <w:shd w:val="clear" w:color="auto" w:fill="FFFFFF" w:themeFill="background1"/>
        <w:spacing w:line="360" w:lineRule="auto"/>
        <w:jc w:val="both"/>
        <w:rPr>
          <w:bCs/>
        </w:rPr>
      </w:pPr>
      <w:r w:rsidRPr="00625510">
        <w:rPr>
          <w:bCs/>
        </w:rPr>
        <w:t xml:space="preserve">Korelasi Capaian Pembelajaran dan Target </w:t>
      </w:r>
      <w:r w:rsidRPr="00FB4080">
        <w:rPr>
          <w:bCs/>
          <w:i/>
          <w:iCs/>
        </w:rPr>
        <w:t>Audiens</w:t>
      </w:r>
      <w:r w:rsidRPr="00625510">
        <w:rPr>
          <w:bCs/>
        </w:rPr>
        <w:t xml:space="preserve"> dengan </w:t>
      </w:r>
      <w:r w:rsidR="00704A9E" w:rsidRPr="00704A9E">
        <w:rPr>
          <w:bCs/>
          <w:i/>
          <w:iCs/>
        </w:rPr>
        <w:t>Gamification</w:t>
      </w:r>
    </w:p>
    <w:p w14:paraId="53BF90AE" w14:textId="40E2574B" w:rsidR="00625510" w:rsidRPr="00625510" w:rsidRDefault="00625510">
      <w:pPr>
        <w:pStyle w:val="NormalWeb"/>
        <w:numPr>
          <w:ilvl w:val="0"/>
          <w:numId w:val="28"/>
        </w:numPr>
        <w:shd w:val="clear" w:color="auto" w:fill="FFFFFF" w:themeFill="background1"/>
        <w:spacing w:line="360" w:lineRule="auto"/>
        <w:jc w:val="both"/>
        <w:rPr>
          <w:bCs/>
        </w:rPr>
      </w:pPr>
      <w:r w:rsidRPr="0040623B">
        <w:rPr>
          <w:bCs/>
          <w:i/>
          <w:iCs/>
        </w:rPr>
        <w:t>Progressive Learning</w:t>
      </w:r>
      <w:r w:rsidRPr="00625510">
        <w:rPr>
          <w:bCs/>
        </w:rPr>
        <w:t xml:space="preserve">: Target </w:t>
      </w:r>
      <w:r w:rsidR="00401CE5">
        <w:rPr>
          <w:bCs/>
        </w:rPr>
        <w:t>pengguna</w:t>
      </w:r>
      <w:r w:rsidRPr="00625510">
        <w:rPr>
          <w:bCs/>
        </w:rPr>
        <w:t xml:space="preserve"> yang belajar </w:t>
      </w:r>
      <w:r w:rsidR="00401CE5">
        <w:rPr>
          <w:bCs/>
        </w:rPr>
        <w:t>dalam mata kuliah</w:t>
      </w:r>
      <w:r w:rsidRPr="00625510">
        <w:rPr>
          <w:bCs/>
        </w:rPr>
        <w:t xml:space="preserve"> sering kali merasa kesulitan memahami materi yang kompleks. Dengan pendekatan progressive learning, materi dapat dipecah menjadi </w:t>
      </w:r>
      <w:r w:rsidR="00967504" w:rsidRPr="00967504">
        <w:rPr>
          <w:bCs/>
          <w:i/>
          <w:iCs/>
        </w:rPr>
        <w:t>level</w:t>
      </w:r>
      <w:r w:rsidRPr="00625510">
        <w:rPr>
          <w:bCs/>
        </w:rPr>
        <w:t xml:space="preserve"> yang mudah diakses, memungkinkan </w:t>
      </w:r>
      <w:r w:rsidR="0003380A">
        <w:rPr>
          <w:bCs/>
        </w:rPr>
        <w:t>pengguna</w:t>
      </w:r>
      <w:r w:rsidRPr="00625510">
        <w:rPr>
          <w:bCs/>
        </w:rPr>
        <w:t xml:space="preserve"> untuk belajar secara bertahap tanpa merasa kewalahan.</w:t>
      </w:r>
    </w:p>
    <w:p w14:paraId="771E3614" w14:textId="45A8A5B5" w:rsidR="00625510" w:rsidRPr="00625510" w:rsidRDefault="00625510">
      <w:pPr>
        <w:pStyle w:val="NormalWeb"/>
        <w:numPr>
          <w:ilvl w:val="0"/>
          <w:numId w:val="28"/>
        </w:numPr>
        <w:shd w:val="clear" w:color="auto" w:fill="FFFFFF" w:themeFill="background1"/>
        <w:spacing w:line="360" w:lineRule="auto"/>
        <w:jc w:val="both"/>
        <w:rPr>
          <w:bCs/>
        </w:rPr>
      </w:pPr>
      <w:r w:rsidRPr="00625510">
        <w:rPr>
          <w:bCs/>
        </w:rPr>
        <w:t xml:space="preserve">Serious Games: Untuk mata kuliah, </w:t>
      </w:r>
      <w:r w:rsidR="00EB4EAD" w:rsidRPr="00EB4EAD">
        <w:rPr>
          <w:bCs/>
          <w:i/>
          <w:iCs/>
        </w:rPr>
        <w:t xml:space="preserve">serious games </w:t>
      </w:r>
      <w:r w:rsidRPr="00625510">
        <w:rPr>
          <w:bCs/>
        </w:rPr>
        <w:t xml:space="preserve">dapat dirancang sebagai simulasi berbasis sistem nyata, di mana </w:t>
      </w:r>
      <w:r w:rsidR="0003380A">
        <w:rPr>
          <w:bCs/>
        </w:rPr>
        <w:t>pengguna</w:t>
      </w:r>
      <w:r w:rsidRPr="00625510">
        <w:rPr>
          <w:bCs/>
        </w:rPr>
        <w:t xml:space="preserve"> harus menyelesaikan tugas-tugas praktis, seperti membuat laporan</w:t>
      </w:r>
      <w:r w:rsidR="009D157E">
        <w:rPr>
          <w:bCs/>
        </w:rPr>
        <w:t xml:space="preserve"> </w:t>
      </w:r>
      <w:r w:rsidRPr="00625510">
        <w:rPr>
          <w:bCs/>
        </w:rPr>
        <w:t>atau merancang</w:t>
      </w:r>
      <w:r w:rsidR="009D157E">
        <w:rPr>
          <w:bCs/>
        </w:rPr>
        <w:t xml:space="preserve"> </w:t>
      </w:r>
      <w:r w:rsidRPr="00625510">
        <w:rPr>
          <w:bCs/>
        </w:rPr>
        <w:t>modul</w:t>
      </w:r>
      <w:r w:rsidR="001E2AE3">
        <w:rPr>
          <w:bCs/>
        </w:rPr>
        <w:t xml:space="preserve"> </w:t>
      </w:r>
      <w:r w:rsidRPr="00625510">
        <w:rPr>
          <w:bCs/>
        </w:rPr>
        <w:t>tertentu. Ini mengintegrasikan capaian psikomotorik dan kognitif.</w:t>
      </w:r>
    </w:p>
    <w:p w14:paraId="7DAE8B9F" w14:textId="4FE71A27" w:rsidR="00732437" w:rsidRPr="00704A9E" w:rsidRDefault="00625510">
      <w:pPr>
        <w:pStyle w:val="NormalWeb"/>
        <w:numPr>
          <w:ilvl w:val="0"/>
          <w:numId w:val="28"/>
        </w:numPr>
        <w:shd w:val="clear" w:color="auto" w:fill="FFFFFF" w:themeFill="background1"/>
        <w:spacing w:line="360" w:lineRule="auto"/>
        <w:jc w:val="both"/>
        <w:rPr>
          <w:bCs/>
        </w:rPr>
      </w:pPr>
      <w:r w:rsidRPr="00625510">
        <w:rPr>
          <w:bCs/>
        </w:rPr>
        <w:t>Motivasi dan Engagement:</w:t>
      </w:r>
      <w:r w:rsidR="009D157E">
        <w:rPr>
          <w:bCs/>
        </w:rPr>
        <w:t xml:space="preserve"> P</w:t>
      </w:r>
      <w:r w:rsidR="0027413B">
        <w:rPr>
          <w:bCs/>
        </w:rPr>
        <w:t>engguna</w:t>
      </w:r>
      <w:r w:rsidRPr="00625510">
        <w:rPr>
          <w:bCs/>
        </w:rPr>
        <w:t xml:space="preserve"> yang menjadi target audiens sering kali lebih terlibat ketika ada elemen interaktif, seperti </w:t>
      </w:r>
      <w:r w:rsidR="00967504" w:rsidRPr="00967504">
        <w:rPr>
          <w:bCs/>
          <w:i/>
          <w:iCs/>
        </w:rPr>
        <w:t>badge</w:t>
      </w:r>
      <w:r w:rsidRPr="00625510">
        <w:rPr>
          <w:bCs/>
          <w:i/>
          <w:iCs/>
        </w:rPr>
        <w:t xml:space="preserve"> </w:t>
      </w:r>
      <w:r w:rsidRPr="00625510">
        <w:rPr>
          <w:bCs/>
        </w:rPr>
        <w:t xml:space="preserve">atau </w:t>
      </w:r>
      <w:r w:rsidR="00967504" w:rsidRPr="00967504">
        <w:rPr>
          <w:bCs/>
          <w:i/>
          <w:iCs/>
        </w:rPr>
        <w:t>progress bar</w:t>
      </w:r>
      <w:r w:rsidRPr="00625510">
        <w:rPr>
          <w:bCs/>
        </w:rPr>
        <w:t>, yang memberikan umpan balik cepat atas usaha mereka.</w:t>
      </w:r>
    </w:p>
    <w:p w14:paraId="5768F451" w14:textId="010606AB" w:rsidR="00FE6C79" w:rsidRDefault="00FE6C79" w:rsidP="00EA07CF">
      <w:pPr>
        <w:pStyle w:val="Heading2"/>
      </w:pPr>
      <w:bookmarkStart w:id="48" w:name="_Toc195504864"/>
      <w:r>
        <w:t>Analisis</w:t>
      </w:r>
      <w:r w:rsidR="000E7AA4">
        <w:t xml:space="preserve"> </w:t>
      </w:r>
      <w:r w:rsidR="00EB4EAD" w:rsidRPr="00FB4080">
        <w:rPr>
          <w:i/>
          <w:iCs/>
        </w:rPr>
        <w:t>Feedback</w:t>
      </w:r>
      <w:bookmarkEnd w:id="48"/>
    </w:p>
    <w:p w14:paraId="5D378D21" w14:textId="312C5464" w:rsidR="00FE6C79" w:rsidRDefault="00FE6C79" w:rsidP="00F01056">
      <w:pPr>
        <w:shd w:val="clear" w:color="auto" w:fill="FFFFFF" w:themeFill="background1"/>
      </w:pPr>
      <w:r>
        <w:t xml:space="preserve">Elemen </w:t>
      </w:r>
      <w:r w:rsidR="00EB4EAD" w:rsidRPr="00EB4EAD">
        <w:rPr>
          <w:i/>
          <w:iCs/>
        </w:rPr>
        <w:t>feedback</w:t>
      </w:r>
      <w:r>
        <w:t xml:space="preserve"> adalah komponen kunci yang berfungsi memberikan umpan balik langsung kepada </w:t>
      </w:r>
      <w:r w:rsidR="0003380A">
        <w:t>pengguna</w:t>
      </w:r>
      <w:r>
        <w:t xml:space="preserve"> tentang tindakan atau keputusan mereka selama proses pembelajaran. Alasan utama </w:t>
      </w:r>
      <w:r w:rsidR="0003380A">
        <w:t>pengguna</w:t>
      </w:r>
      <w:r>
        <w:t xml:space="preserve">an elemen ini adalah untuk membantu </w:t>
      </w:r>
      <w:r w:rsidR="0003380A">
        <w:t>pengguna</w:t>
      </w:r>
      <w:r>
        <w:t xml:space="preserve"> memahami sejauh mana mereka telah mencapai tujuan, memperbaiki kesalahan secara langsung, dan merasa dihargai atas pencapaian mereka. </w:t>
      </w:r>
      <w:r w:rsidR="00EB4EAD" w:rsidRPr="00EB4EAD">
        <w:rPr>
          <w:i/>
          <w:iCs/>
        </w:rPr>
        <w:t>Feedback</w:t>
      </w:r>
      <w:r>
        <w:t xml:space="preserve"> memberikan kejelasan kepada </w:t>
      </w:r>
      <w:r w:rsidR="0027413B">
        <w:t>pengguna</w:t>
      </w:r>
      <w:r>
        <w:t xml:space="preserve"> tentang apa yang telah mereka lakukan dengan benar atau salah, sehingga mendorong mereka untuk terus belajar dan memperbaiki diri. Dengan umpan balik yang cepat dan spesifik, </w:t>
      </w:r>
      <w:r w:rsidR="0027413B">
        <w:t>pengguna</w:t>
      </w:r>
      <w:r>
        <w:t xml:space="preserve"> dapat merasakan progres yang nyata, meningkatkan motivasi mereka untuk tetap terlibat dalam aktivitas pembelajaran.</w:t>
      </w:r>
    </w:p>
    <w:p w14:paraId="1BB366F5" w14:textId="14A8492F" w:rsidR="00FE6C79" w:rsidRDefault="00FE6C79" w:rsidP="00F01056">
      <w:pPr>
        <w:shd w:val="clear" w:color="auto" w:fill="FFFFFF" w:themeFill="background1"/>
      </w:pPr>
      <w:r>
        <w:t xml:space="preserve">Cara kerja elemen </w:t>
      </w:r>
      <w:r w:rsidR="00EB4EAD" w:rsidRPr="00EB4EAD">
        <w:rPr>
          <w:i/>
          <w:iCs/>
        </w:rPr>
        <w:t>feedback</w:t>
      </w:r>
      <w:r>
        <w:t xml:space="preserve"> dimulai dengan sistem yang dirancang untuk merekam dan menganalisis setiap tindakan </w:t>
      </w:r>
      <w:r w:rsidR="0003380A">
        <w:t>pengguna</w:t>
      </w:r>
      <w:r>
        <w:t xml:space="preserve">, seperti jawaban yang diberikan dalam </w:t>
      </w:r>
      <w:r w:rsidR="005848C3" w:rsidRPr="005848C3">
        <w:rPr>
          <w:i/>
          <w:iCs/>
        </w:rPr>
        <w:t>quiz</w:t>
      </w:r>
      <w:r>
        <w:t xml:space="preserve">, kecepatan menyelesaikan tugas, atau cara mereka berinteraksi dengan elemen permainan. Setelah tindakan selesai, sistem memberikan umpan balik yang relevan dan segera. </w:t>
      </w:r>
      <w:r w:rsidR="00EB4EAD" w:rsidRPr="00EB4EAD">
        <w:rPr>
          <w:i/>
          <w:iCs/>
        </w:rPr>
        <w:t>Feedback</w:t>
      </w:r>
      <w:r>
        <w:t xml:space="preserve"> dapat berupa saran untuk perbaikan atau pun merupakan jawaban yang benar tentang soal, seperti petunjuk tambahan atau penjelasan mengapa jawaban tertentu benar atau salah. Dalam beberapa kasus, </w:t>
      </w:r>
      <w:r w:rsidR="00EB4EAD" w:rsidRPr="00EB4EAD">
        <w:rPr>
          <w:i/>
          <w:iCs/>
        </w:rPr>
        <w:t>feedback</w:t>
      </w:r>
      <w:r>
        <w:t xml:space="preserve"> dilengkapi dengan visualisasi, seperti </w:t>
      </w:r>
      <w:r w:rsidR="00967504" w:rsidRPr="00967504">
        <w:rPr>
          <w:i/>
          <w:iCs/>
        </w:rPr>
        <w:t>progress bar</w:t>
      </w:r>
      <w:r>
        <w:t xml:space="preserve">, atau indikator poin, yang memperjelas pencapaian </w:t>
      </w:r>
      <w:r w:rsidR="0027413B">
        <w:t>pengguna</w:t>
      </w:r>
      <w:r>
        <w:t>.</w:t>
      </w:r>
    </w:p>
    <w:p w14:paraId="11952405" w14:textId="1B09F73F" w:rsidR="00FE6C79" w:rsidRDefault="00FE6C79" w:rsidP="00F01056">
      <w:pPr>
        <w:shd w:val="clear" w:color="auto" w:fill="FFFFFF" w:themeFill="background1"/>
      </w:pPr>
      <w:r w:rsidRPr="00FE6C79">
        <w:t xml:space="preserve">Dengan memberikan informasi secara real-time, elemen </w:t>
      </w:r>
      <w:r w:rsidR="00EB4EAD" w:rsidRPr="00EB4EAD">
        <w:rPr>
          <w:i/>
          <w:iCs/>
        </w:rPr>
        <w:t>feedback</w:t>
      </w:r>
      <w:r w:rsidRPr="00FE6C79">
        <w:t xml:space="preserve"> membantu </w:t>
      </w:r>
      <w:r w:rsidR="0003380A">
        <w:t>pengguna</w:t>
      </w:r>
      <w:r w:rsidRPr="00FE6C79">
        <w:t xml:space="preserve"> memahami dampak tindakan mereka, mempercepat proses belajar, dan mencegah frustrasi akibat kebingungan. </w:t>
      </w:r>
      <w:r w:rsidR="00EB4EAD" w:rsidRPr="00EB4EAD">
        <w:rPr>
          <w:i/>
          <w:iCs/>
        </w:rPr>
        <w:t>Feedback</w:t>
      </w:r>
      <w:r w:rsidRPr="00FE6C79">
        <w:t xml:space="preserve"> yang positif, seperti pujian atau penghargaan kecil, memperkuat motivasi intrinsik, sementara </w:t>
      </w:r>
      <w:r w:rsidR="00EB4EAD" w:rsidRPr="00EB4EAD">
        <w:rPr>
          <w:i/>
          <w:iCs/>
        </w:rPr>
        <w:t>feedback</w:t>
      </w:r>
      <w:r w:rsidRPr="00FE6C79">
        <w:t xml:space="preserve"> korektif membantu </w:t>
      </w:r>
      <w:r w:rsidR="0003380A">
        <w:t>pengguna</w:t>
      </w:r>
      <w:r w:rsidRPr="00FE6C79">
        <w:t xml:space="preserve"> memperbaiki kesalahan tanpa kehilangan semangat. Dengan demikian, elemen ini menjadi pilar penting dalam menciptakan pengalaman </w:t>
      </w:r>
      <w:r w:rsidR="0064147A" w:rsidRPr="0064147A">
        <w:rPr>
          <w:i/>
          <w:iCs/>
        </w:rPr>
        <w:t>gamification</w:t>
      </w:r>
      <w:r w:rsidRPr="00FE6C79">
        <w:t xml:space="preserve"> yang mendidik, menarik, dan berorientasi pada pencapaian.</w:t>
      </w:r>
    </w:p>
    <w:p w14:paraId="669B10FB" w14:textId="02624802" w:rsidR="00092CBA" w:rsidRDefault="00092CBA" w:rsidP="00F01056">
      <w:pPr>
        <w:shd w:val="clear" w:color="auto" w:fill="FFFFFF" w:themeFill="background1"/>
      </w:pPr>
      <w:r>
        <w:t xml:space="preserve">Proses Kerja Sistem </w:t>
      </w:r>
      <w:r w:rsidR="00EB4EAD" w:rsidRPr="00EB4EAD">
        <w:rPr>
          <w:i/>
          <w:iCs/>
        </w:rPr>
        <w:t>Feedback</w:t>
      </w:r>
      <w:r w:rsidRPr="00811342">
        <w:rPr>
          <w:i/>
          <w:iCs/>
        </w:rPr>
        <w:t xml:space="preserve"> Real-</w:t>
      </w:r>
      <w:r w:rsidRPr="00582B36">
        <w:rPr>
          <w:i/>
          <w:iCs/>
        </w:rPr>
        <w:t>Time</w:t>
      </w:r>
      <w:r w:rsidRPr="00811342">
        <w:rPr>
          <w:i/>
          <w:iCs/>
        </w:rPr>
        <w:t xml:space="preserve"> </w:t>
      </w:r>
      <w:r>
        <w:t xml:space="preserve">berdasarkan PDF </w:t>
      </w:r>
    </w:p>
    <w:p w14:paraId="65E74C7E" w14:textId="77777777" w:rsidR="00092CBA" w:rsidRDefault="00092CBA" w:rsidP="00F01056">
      <w:pPr>
        <w:pStyle w:val="ListParagraph"/>
        <w:numPr>
          <w:ilvl w:val="1"/>
          <w:numId w:val="3"/>
        </w:numPr>
        <w:shd w:val="clear" w:color="auto" w:fill="FFFFFF" w:themeFill="background1"/>
        <w:ind w:left="540"/>
      </w:pPr>
      <w:r w:rsidRPr="00F6610D">
        <w:t>Ekstraksi Data dari PDF</w:t>
      </w:r>
    </w:p>
    <w:p w14:paraId="756E5968" w14:textId="77777777" w:rsidR="00092CBA" w:rsidRDefault="00092CBA" w:rsidP="00F01056">
      <w:pPr>
        <w:pStyle w:val="ListParagraph"/>
        <w:shd w:val="clear" w:color="auto" w:fill="FFFFFF" w:themeFill="background1"/>
        <w:ind w:left="540"/>
      </w:pPr>
      <w:r w:rsidRPr="00F6610D">
        <w:t>Sistem menggunakan teknik Optical Character Recognition (OCR) (jika PDF berbasis gambar) atau parser teks untuk membaca konten PDF</w:t>
      </w:r>
      <w:r>
        <w:t xml:space="preserve">. </w:t>
      </w:r>
      <w:r w:rsidRPr="00F6610D">
        <w:t>Ekstraksi meliputi teks, tabel, atau format dokumen lain yang relevan untuk soal.</w:t>
      </w:r>
      <w:r>
        <w:t xml:space="preserve"> </w:t>
      </w:r>
      <w:r w:rsidRPr="00F6610D">
        <w:t>Sistem memisahkan isi menjadi beberapa bagian, seperti judul, teks utama, atau bagian-bagian yang berpotensi menjadi bahan soal.</w:t>
      </w:r>
    </w:p>
    <w:p w14:paraId="2568F09B" w14:textId="77777777" w:rsidR="00092CBA" w:rsidRDefault="00092CBA" w:rsidP="00F01056">
      <w:pPr>
        <w:pStyle w:val="ListParagraph"/>
        <w:numPr>
          <w:ilvl w:val="1"/>
          <w:numId w:val="3"/>
        </w:numPr>
        <w:shd w:val="clear" w:color="auto" w:fill="FFFFFF" w:themeFill="background1"/>
        <w:ind w:left="540"/>
      </w:pPr>
      <w:r w:rsidRPr="00695ABD">
        <w:t>Pembuatan Soal Otomatis</w:t>
      </w:r>
    </w:p>
    <w:p w14:paraId="45E32DAB" w14:textId="77777777" w:rsidR="00092CBA" w:rsidRDefault="00092CBA" w:rsidP="00F01056">
      <w:pPr>
        <w:pStyle w:val="ListParagraph"/>
        <w:shd w:val="clear" w:color="auto" w:fill="FFFFFF" w:themeFill="background1"/>
        <w:ind w:left="540"/>
      </w:pPr>
      <w:r w:rsidRPr="00695ABD">
        <w:t xml:space="preserve">Dengan bantuan </w:t>
      </w:r>
      <w:r w:rsidRPr="00C0701A">
        <w:rPr>
          <w:i/>
          <w:iCs/>
        </w:rPr>
        <w:t>Natural Language Processing</w:t>
      </w:r>
      <w:r w:rsidRPr="00C0701A">
        <w:rPr>
          <w:b/>
          <w:bCs/>
        </w:rPr>
        <w:t xml:space="preserve"> </w:t>
      </w:r>
      <w:r w:rsidRPr="002E6BE4">
        <w:t>(NLP),</w:t>
      </w:r>
      <w:r w:rsidRPr="00695ABD">
        <w:t xml:space="preserve"> sistem mengidentifikasi konsep kunci dari teks untuk membuat soal. </w:t>
      </w:r>
    </w:p>
    <w:p w14:paraId="375BDE46" w14:textId="77777777" w:rsidR="00092CBA" w:rsidRDefault="00092CBA" w:rsidP="00F01056">
      <w:pPr>
        <w:pStyle w:val="ListParagraph"/>
        <w:numPr>
          <w:ilvl w:val="0"/>
          <w:numId w:val="11"/>
        </w:numPr>
        <w:shd w:val="clear" w:color="auto" w:fill="FFFFFF" w:themeFill="background1"/>
        <w:ind w:left="1080"/>
      </w:pPr>
      <w:r w:rsidRPr="00695ABD">
        <w:t xml:space="preserve">Soal Pilihan Ganda </w:t>
      </w:r>
      <w:r w:rsidRPr="00EC4891">
        <w:t>(</w:t>
      </w:r>
      <w:r w:rsidRPr="00FB4080">
        <w:rPr>
          <w:i/>
          <w:iCs/>
        </w:rPr>
        <w:t>Multiple</w:t>
      </w:r>
      <w:r w:rsidRPr="00EC4891">
        <w:t xml:space="preserve"> </w:t>
      </w:r>
      <w:r w:rsidRPr="00FB4080">
        <w:rPr>
          <w:i/>
          <w:iCs/>
        </w:rPr>
        <w:t>Choice</w:t>
      </w:r>
      <w:r w:rsidRPr="00EC4891">
        <w:t xml:space="preserve"> </w:t>
      </w:r>
      <w:r w:rsidRPr="00FB4080">
        <w:rPr>
          <w:i/>
          <w:iCs/>
        </w:rPr>
        <w:t>Questions</w:t>
      </w:r>
      <w:r w:rsidRPr="00EC4891">
        <w:t>)</w:t>
      </w:r>
      <w:r>
        <w:t xml:space="preserve">: </w:t>
      </w:r>
      <w:r w:rsidRPr="00695ABD">
        <w:t>Berdasarkan fakta-fakta spesifik.</w:t>
      </w:r>
    </w:p>
    <w:p w14:paraId="5A6B0582" w14:textId="77777777" w:rsidR="00092CBA" w:rsidRDefault="00092CBA" w:rsidP="00F01056">
      <w:pPr>
        <w:pStyle w:val="ListParagraph"/>
        <w:numPr>
          <w:ilvl w:val="0"/>
          <w:numId w:val="11"/>
        </w:numPr>
        <w:shd w:val="clear" w:color="auto" w:fill="FFFFFF" w:themeFill="background1"/>
        <w:ind w:left="1080"/>
      </w:pPr>
      <w:r w:rsidRPr="00695ABD">
        <w:t>Soal Isian Singkat: Berdasarkan definisi atau istilah penting.</w:t>
      </w:r>
    </w:p>
    <w:p w14:paraId="56BF4383" w14:textId="77777777" w:rsidR="00092CBA" w:rsidRDefault="00092CBA" w:rsidP="00F01056">
      <w:pPr>
        <w:pStyle w:val="ListParagraph"/>
        <w:numPr>
          <w:ilvl w:val="0"/>
          <w:numId w:val="11"/>
        </w:numPr>
        <w:shd w:val="clear" w:color="auto" w:fill="FFFFFF" w:themeFill="background1"/>
        <w:ind w:left="1080"/>
      </w:pPr>
      <w:r w:rsidRPr="00695ABD">
        <w:t xml:space="preserve">Soal </w:t>
      </w:r>
      <w:r w:rsidRPr="009A194F">
        <w:t>Benar/Salah (</w:t>
      </w:r>
      <w:r w:rsidRPr="00FB4080">
        <w:rPr>
          <w:i/>
          <w:iCs/>
        </w:rPr>
        <w:t>True/False</w:t>
      </w:r>
      <w:r w:rsidRPr="009A194F">
        <w:t>):</w:t>
      </w:r>
      <w:r w:rsidRPr="00EC4891">
        <w:t xml:space="preserve"> Dibuat berdasarkan klaim sederhana yang diambil dari dokumen.</w:t>
      </w:r>
    </w:p>
    <w:p w14:paraId="028DD907" w14:textId="226DD724" w:rsidR="00092CBA" w:rsidRDefault="00092CBA" w:rsidP="00F01056">
      <w:pPr>
        <w:shd w:val="clear" w:color="auto" w:fill="FFFFFF" w:themeFill="background1"/>
      </w:pPr>
      <w:r w:rsidRPr="002E6BE4">
        <w:t xml:space="preserve">Sistem menyesuaikan format soal sesuai kebutuhan </w:t>
      </w:r>
      <w:r w:rsidR="0027413B">
        <w:t>pengguna</w:t>
      </w:r>
      <w:r w:rsidRPr="002E6BE4">
        <w:t>, seperti tingkat kesulitan atau jenis soal pemahaman</w:t>
      </w:r>
      <w:r w:rsidR="00517297">
        <w:t xml:space="preserve"> dan </w:t>
      </w:r>
      <w:r w:rsidRPr="002E6BE4">
        <w:t>analisis.</w:t>
      </w:r>
      <w:r>
        <w:t xml:space="preserve"> </w:t>
      </w:r>
      <w:r w:rsidRPr="009A194F">
        <w:rPr>
          <w:i/>
          <w:iCs/>
        </w:rPr>
        <w:t>Gamification</w:t>
      </w:r>
      <w:r w:rsidRPr="009A194F">
        <w:t xml:space="preserve"> adalah integrasi elemen permainan untuk memotivasi </w:t>
      </w:r>
      <w:r w:rsidR="0027413B">
        <w:t>pengguna</w:t>
      </w:r>
      <w:r w:rsidRPr="009A194F">
        <w:t xml:space="preserve">. </w:t>
      </w:r>
      <w:r w:rsidR="00EB4EAD" w:rsidRPr="00EB4EAD">
        <w:rPr>
          <w:i/>
          <w:iCs/>
        </w:rPr>
        <w:t>Feedback</w:t>
      </w:r>
      <w:r w:rsidRPr="009A194F">
        <w:t xml:space="preserve"> dalam </w:t>
      </w:r>
      <w:r w:rsidRPr="00A51DC2">
        <w:rPr>
          <w:i/>
          <w:iCs/>
        </w:rPr>
        <w:t>gamification</w:t>
      </w:r>
      <w:r w:rsidRPr="009A194F">
        <w:t xml:space="preserve"> memainkan peran penting</w:t>
      </w:r>
      <w:r>
        <w:t xml:space="preserve">, </w:t>
      </w:r>
      <w:r w:rsidRPr="00F43397">
        <w:t xml:space="preserve">Jawaban </w:t>
      </w:r>
      <w:r w:rsidR="0027413B">
        <w:t>pengguna</w:t>
      </w:r>
      <w:r w:rsidRPr="00F43397">
        <w:t xml:space="preserve"> dibandingkan dengan jawaban yang dihasilkan dari dokumen PDF menggunakan teknik seperti </w:t>
      </w:r>
      <w:r w:rsidRPr="00F43397">
        <w:rPr>
          <w:i/>
          <w:iCs/>
        </w:rPr>
        <w:t>string matching</w:t>
      </w:r>
      <w:r w:rsidRPr="00F43397">
        <w:t xml:space="preserve"> atau pembelajaran mesin.</w:t>
      </w:r>
      <w:r>
        <w:t xml:space="preserve"> </w:t>
      </w:r>
      <w:r w:rsidR="00EB4EAD" w:rsidRPr="00EB4EAD">
        <w:rPr>
          <w:i/>
          <w:iCs/>
        </w:rPr>
        <w:t>Feedback</w:t>
      </w:r>
      <w:r w:rsidRPr="00F43397">
        <w:rPr>
          <w:i/>
          <w:iCs/>
        </w:rPr>
        <w:t xml:space="preserve"> </w:t>
      </w:r>
      <w:r w:rsidRPr="00F43397">
        <w:t xml:space="preserve">diberikan sesuai dengan pola belajar </w:t>
      </w:r>
      <w:r w:rsidR="0027413B">
        <w:t>pengguna</w:t>
      </w:r>
      <w:r w:rsidRPr="00F43397">
        <w:t xml:space="preserve">. Misalnya, jika </w:t>
      </w:r>
      <w:r w:rsidR="0027413B">
        <w:t>pengguna</w:t>
      </w:r>
      <w:r w:rsidRPr="00F43397">
        <w:t xml:space="preserve"> sering salah dalam satu jenis pertanyaan, sistem dapat memberikan penjelasan tambahan atau referensi dari PDF.</w:t>
      </w:r>
      <w:r>
        <w:t xml:space="preserve"> </w:t>
      </w:r>
    </w:p>
    <w:p w14:paraId="16CB8C41" w14:textId="77777777" w:rsidR="00092CBA" w:rsidRDefault="00092CBA" w:rsidP="00F01056">
      <w:pPr>
        <w:pStyle w:val="ListParagraph"/>
        <w:numPr>
          <w:ilvl w:val="1"/>
          <w:numId w:val="3"/>
        </w:numPr>
        <w:shd w:val="clear" w:color="auto" w:fill="FFFFFF" w:themeFill="background1"/>
      </w:pPr>
      <w:r w:rsidRPr="00844080">
        <w:t>Sistem melacak performa peserta, termasuk jawaban yang benar, salah, dan waktu pengerjaan.</w:t>
      </w:r>
    </w:p>
    <w:p w14:paraId="19D061A0" w14:textId="77777777" w:rsidR="00092CBA" w:rsidRDefault="00092CBA" w:rsidP="00F01056">
      <w:pPr>
        <w:pStyle w:val="ListParagraph"/>
        <w:numPr>
          <w:ilvl w:val="1"/>
          <w:numId w:val="3"/>
        </w:numPr>
        <w:shd w:val="clear" w:color="auto" w:fill="FFFFFF" w:themeFill="background1"/>
      </w:pPr>
      <w:r w:rsidRPr="00844080">
        <w:t>Berdasarkan data, soal dapat disesuaikan lebih lanjut untuk lebih relevan dan menantang.</w:t>
      </w:r>
    </w:p>
    <w:p w14:paraId="6A3DF098" w14:textId="24E3DBB7" w:rsidR="00092CBA" w:rsidRPr="00266A74" w:rsidRDefault="00092CBA" w:rsidP="00F01056">
      <w:pPr>
        <w:pStyle w:val="ListParagraph"/>
        <w:numPr>
          <w:ilvl w:val="1"/>
          <w:numId w:val="3"/>
        </w:numPr>
        <w:shd w:val="clear" w:color="auto" w:fill="FFFFFF" w:themeFill="background1"/>
      </w:pPr>
      <w:r w:rsidRPr="00844080">
        <w:rPr>
          <w:rFonts w:eastAsia="Times New Roman" w:cs="Times New Roman"/>
          <w:kern w:val="0"/>
          <w:szCs w:val="24"/>
          <w14:ligatures w14:val="none"/>
        </w:rPr>
        <w:t xml:space="preserve">Sistem dapat menyarankan bagian tertentu dari dokumen PDF untuk diulang berdasarkan jawaban </w:t>
      </w:r>
      <w:r w:rsidR="0027413B">
        <w:rPr>
          <w:rFonts w:eastAsia="Times New Roman" w:cs="Times New Roman"/>
          <w:kern w:val="0"/>
          <w:szCs w:val="24"/>
          <w14:ligatures w14:val="none"/>
        </w:rPr>
        <w:t>pengguna</w:t>
      </w:r>
      <w:r w:rsidRPr="00844080">
        <w:rPr>
          <w:rFonts w:eastAsia="Times New Roman" w:cs="Times New Roman"/>
          <w:kern w:val="0"/>
          <w:szCs w:val="24"/>
          <w14:ligatures w14:val="none"/>
        </w:rPr>
        <w:t>.</w:t>
      </w:r>
    </w:p>
    <w:p w14:paraId="6543DD45" w14:textId="069AC923" w:rsidR="00092CBA" w:rsidRDefault="00092CBA" w:rsidP="00F01056">
      <w:pPr>
        <w:pStyle w:val="ListParagraph"/>
        <w:numPr>
          <w:ilvl w:val="1"/>
          <w:numId w:val="3"/>
        </w:numPr>
        <w:shd w:val="clear" w:color="auto" w:fill="FFFFFF" w:themeFill="background1"/>
      </w:pPr>
      <w:r w:rsidRPr="00266A74">
        <w:t xml:space="preserve">Sistem mencocokkan jawaban </w:t>
      </w:r>
      <w:r w:rsidR="0027413B">
        <w:t>pengguna</w:t>
      </w:r>
      <w:r w:rsidRPr="00266A74">
        <w:t xml:space="preserve"> dengan kunci jawaban (opsi yang benar).</w:t>
      </w:r>
    </w:p>
    <w:p w14:paraId="778C890A" w14:textId="5FE57DCC" w:rsidR="00092CBA" w:rsidRDefault="00092CBA" w:rsidP="00F01056">
      <w:pPr>
        <w:pStyle w:val="ListParagraph"/>
        <w:numPr>
          <w:ilvl w:val="1"/>
          <w:numId w:val="3"/>
        </w:numPr>
        <w:shd w:val="clear" w:color="auto" w:fill="FFFFFF" w:themeFill="background1"/>
      </w:pPr>
      <w:r w:rsidRPr="00266A74">
        <w:t xml:space="preserve">Setiap opsi memiliki penjelasan yang sudah diprogram sebelumnya untuk memberikan </w:t>
      </w:r>
      <w:r w:rsidR="00EB4EAD" w:rsidRPr="00EB4EAD">
        <w:rPr>
          <w:i/>
          <w:iCs/>
        </w:rPr>
        <w:t>feedback</w:t>
      </w:r>
      <w:r w:rsidRPr="00266A74">
        <w:t xml:space="preserve"> yang sesuai.</w:t>
      </w:r>
    </w:p>
    <w:p w14:paraId="657230D4" w14:textId="0A68C256" w:rsidR="00092CBA" w:rsidRDefault="00092CBA" w:rsidP="00F01056">
      <w:pPr>
        <w:pStyle w:val="ListParagraph"/>
        <w:numPr>
          <w:ilvl w:val="1"/>
          <w:numId w:val="3"/>
        </w:numPr>
        <w:shd w:val="clear" w:color="auto" w:fill="FFFFFF" w:themeFill="background1"/>
      </w:pPr>
      <w:r>
        <w:t>J</w:t>
      </w:r>
      <w:r w:rsidRPr="00266A74">
        <w:t xml:space="preserve">ika </w:t>
      </w:r>
      <w:r w:rsidR="0027413B">
        <w:t>pengguna</w:t>
      </w:r>
      <w:r w:rsidRPr="00266A74">
        <w:t xml:space="preserve"> sering menjawab salah pada pertanyaan yang serupa, sistem dapat memberikan rekomendasi untuk membaca ulang bagian tertentu dari materi.</w:t>
      </w:r>
    </w:p>
    <w:p w14:paraId="20872533" w14:textId="77777777" w:rsidR="002412EF" w:rsidRPr="00844080" w:rsidRDefault="002412EF" w:rsidP="00F01056">
      <w:pPr>
        <w:pStyle w:val="ListParagraph"/>
        <w:shd w:val="clear" w:color="auto" w:fill="FFFFFF" w:themeFill="background1"/>
        <w:ind w:left="1440"/>
      </w:pPr>
    </w:p>
    <w:p w14:paraId="68C819F1" w14:textId="77777777" w:rsidR="00092CBA" w:rsidRDefault="00092CBA" w:rsidP="00F01056">
      <w:pPr>
        <w:shd w:val="clear" w:color="auto" w:fill="FFFFFF" w:themeFill="background1"/>
      </w:pPr>
      <w:r>
        <w:t xml:space="preserve">Alur kerja </w:t>
      </w:r>
    </w:p>
    <w:p w14:paraId="5F982617" w14:textId="2F20E73F" w:rsidR="00092CBA" w:rsidRDefault="002C5B5E" w:rsidP="00F01056">
      <w:pPr>
        <w:pStyle w:val="ListParagraph"/>
        <w:numPr>
          <w:ilvl w:val="4"/>
          <w:numId w:val="3"/>
        </w:numPr>
        <w:shd w:val="clear" w:color="auto" w:fill="FFFFFF" w:themeFill="background1"/>
        <w:tabs>
          <w:tab w:val="clear" w:pos="3600"/>
          <w:tab w:val="num" w:pos="3240"/>
        </w:tabs>
        <w:ind w:left="630"/>
      </w:pPr>
      <w:r w:rsidRPr="002C5B5E">
        <w:t>Pengguna Mengunggah Materi Pembelajaran</w:t>
      </w:r>
    </w:p>
    <w:p w14:paraId="6AFA1DA4" w14:textId="2D08149E" w:rsidR="00092CBA" w:rsidRDefault="002C5B5E" w:rsidP="00F01056">
      <w:pPr>
        <w:pStyle w:val="ListParagraph"/>
        <w:shd w:val="clear" w:color="auto" w:fill="FFFFFF" w:themeFill="background1"/>
        <w:ind w:left="630"/>
      </w:pPr>
      <w:r w:rsidRPr="002C5B5E">
        <w:t>Pengguna mengunggah dokumen pembelajaran dalam format PDF melalui sistem. Dokumen ini berisi topik atau bahasan tertentu, seperti konsep-konsep dasar, studi kasus, teori, atau penjelasan lainnya yang akan digunakan sebagai sumber untuk pembuatan soal. Materi ini dapat berasal dari berbagai bidang studi, tidak terbatas pada topik tertentu.</w:t>
      </w:r>
    </w:p>
    <w:p w14:paraId="184FFBE4" w14:textId="77777777" w:rsidR="00092CBA" w:rsidRDefault="00092CBA" w:rsidP="00F01056">
      <w:pPr>
        <w:pStyle w:val="ListParagraph"/>
        <w:numPr>
          <w:ilvl w:val="4"/>
          <w:numId w:val="3"/>
        </w:numPr>
        <w:shd w:val="clear" w:color="auto" w:fill="FFFFFF" w:themeFill="background1"/>
        <w:tabs>
          <w:tab w:val="clear" w:pos="3600"/>
          <w:tab w:val="num" w:pos="3240"/>
        </w:tabs>
        <w:ind w:left="630"/>
      </w:pPr>
      <w:r>
        <w:t>Sistem Menghasilkan Soal</w:t>
      </w:r>
    </w:p>
    <w:p w14:paraId="23711150" w14:textId="18C7750A" w:rsidR="00DB717F" w:rsidRDefault="00DB717F" w:rsidP="00DB717F">
      <w:pPr>
        <w:pStyle w:val="ListParagraph"/>
        <w:shd w:val="clear" w:color="auto" w:fill="FFFFFF" w:themeFill="background1"/>
        <w:ind w:left="630"/>
      </w:pPr>
      <w:r w:rsidRPr="00DB717F">
        <w:t>Berdasarkan isi dokumen yang diunggah, sistem memproses konten dan menghasilkan soal dalam berbagai bentuk, termasuk pilihan ganda, isian, dan benar/salah. Setiap soal dilengkapi dengan umpan balik (feedback) yang sesuai untuk mendukung pembelajaran reflektif dan memperkuat pemahaman pengguna.</w:t>
      </w:r>
    </w:p>
    <w:p w14:paraId="4F7F0F1A" w14:textId="77777777" w:rsidR="00092CBA" w:rsidRDefault="00092CBA" w:rsidP="00F01056">
      <w:pPr>
        <w:pStyle w:val="ListParagraph"/>
        <w:numPr>
          <w:ilvl w:val="0"/>
          <w:numId w:val="12"/>
        </w:numPr>
        <w:shd w:val="clear" w:color="auto" w:fill="FFFFFF" w:themeFill="background1"/>
        <w:ind w:left="1080"/>
      </w:pPr>
      <w:r w:rsidRPr="00D569F9">
        <w:t>Struktur Soal Pilihan Ganda</w:t>
      </w:r>
    </w:p>
    <w:p w14:paraId="1AADB404" w14:textId="77777777" w:rsidR="005540D3" w:rsidRPr="00F96F64" w:rsidRDefault="005540D3" w:rsidP="005540D3">
      <w:pPr>
        <w:pStyle w:val="ListParagraph"/>
        <w:shd w:val="clear" w:color="auto" w:fill="FFFFFF" w:themeFill="background1"/>
        <w:ind w:left="1080"/>
      </w:pPr>
      <w:r w:rsidRPr="005540D3">
        <w:t>Struktur Soal:</w:t>
      </w:r>
    </w:p>
    <w:p w14:paraId="0FDAC0B2" w14:textId="77777777" w:rsidR="005540D3" w:rsidRPr="00F96F64" w:rsidRDefault="005540D3">
      <w:pPr>
        <w:pStyle w:val="ListParagraph"/>
        <w:numPr>
          <w:ilvl w:val="0"/>
          <w:numId w:val="56"/>
        </w:numPr>
        <w:shd w:val="clear" w:color="auto" w:fill="FFFFFF" w:themeFill="background1"/>
      </w:pPr>
      <w:r w:rsidRPr="00F96F64">
        <w:t>Pertanyaan disusun berdasarkan materi yang telah diunggah pengguna.</w:t>
      </w:r>
    </w:p>
    <w:p w14:paraId="14BF0A0C" w14:textId="77777777" w:rsidR="005540D3" w:rsidRPr="00F96F64" w:rsidRDefault="005540D3">
      <w:pPr>
        <w:pStyle w:val="ListParagraph"/>
        <w:numPr>
          <w:ilvl w:val="0"/>
          <w:numId w:val="56"/>
        </w:numPr>
        <w:shd w:val="clear" w:color="auto" w:fill="FFFFFF" w:themeFill="background1"/>
      </w:pPr>
      <w:r w:rsidRPr="00F96F64">
        <w:t>Terdiri dari empat opsi jawaban (A, B, C, D).</w:t>
      </w:r>
    </w:p>
    <w:p w14:paraId="1745B487" w14:textId="77777777" w:rsidR="005540D3" w:rsidRPr="00F96F64" w:rsidRDefault="005540D3">
      <w:pPr>
        <w:pStyle w:val="ListParagraph"/>
        <w:numPr>
          <w:ilvl w:val="0"/>
          <w:numId w:val="56"/>
        </w:numPr>
        <w:shd w:val="clear" w:color="auto" w:fill="FFFFFF" w:themeFill="background1"/>
      </w:pPr>
      <w:r w:rsidRPr="00F96F64">
        <w:t>Hanya ada satu jawaban benar.</w:t>
      </w:r>
    </w:p>
    <w:p w14:paraId="64B8854B" w14:textId="77777777" w:rsidR="005540D3" w:rsidRPr="00F96F64" w:rsidRDefault="005540D3">
      <w:pPr>
        <w:pStyle w:val="ListParagraph"/>
        <w:numPr>
          <w:ilvl w:val="0"/>
          <w:numId w:val="56"/>
        </w:numPr>
        <w:shd w:val="clear" w:color="auto" w:fill="FFFFFF" w:themeFill="background1"/>
      </w:pPr>
      <w:r w:rsidRPr="008A4737">
        <w:rPr>
          <w:i/>
          <w:iCs/>
        </w:rPr>
        <w:t>Feedback</w:t>
      </w:r>
      <w:r w:rsidRPr="00F96F64">
        <w:t xml:space="preserve"> diberikan berdasarkan opsi yang dipilih:</w:t>
      </w:r>
    </w:p>
    <w:p w14:paraId="6E56B3A9" w14:textId="34B02642" w:rsidR="005540D3" w:rsidRDefault="005540D3">
      <w:pPr>
        <w:pStyle w:val="ListParagraph"/>
        <w:numPr>
          <w:ilvl w:val="0"/>
          <w:numId w:val="56"/>
        </w:numPr>
        <w:shd w:val="clear" w:color="auto" w:fill="FFFFFF" w:themeFill="background1"/>
      </w:pPr>
      <w:r w:rsidRPr="00F96F64">
        <w:t>Jika jawaban salah, sistem memberikan penjelasan mengapa jawaban tersebut kurang tepat dan menampilkan penjabaran dari jawaban yang benar.</w:t>
      </w:r>
    </w:p>
    <w:p w14:paraId="0F54C717" w14:textId="77777777" w:rsidR="00F96F64" w:rsidRPr="00F96F64" w:rsidRDefault="00F96F64" w:rsidP="00F96F64">
      <w:pPr>
        <w:shd w:val="clear" w:color="auto" w:fill="FFFFFF" w:themeFill="background1"/>
        <w:ind w:left="1080"/>
      </w:pPr>
      <w:r w:rsidRPr="00F96F64">
        <w:rPr>
          <w:b/>
          <w:bCs/>
        </w:rPr>
        <w:t>Contoh Format:</w:t>
      </w:r>
    </w:p>
    <w:p w14:paraId="42666B23" w14:textId="77777777" w:rsidR="00F96F64" w:rsidRPr="00F96F64" w:rsidRDefault="00F96F64">
      <w:pPr>
        <w:pStyle w:val="ListParagraph"/>
        <w:numPr>
          <w:ilvl w:val="0"/>
          <w:numId w:val="57"/>
        </w:numPr>
        <w:shd w:val="clear" w:color="auto" w:fill="FFFFFF" w:themeFill="background1"/>
      </w:pPr>
      <w:r w:rsidRPr="00F96F64">
        <w:t>Pertanyaan: Apa tujuan utama dari pengelolaan data dalam sistem yang dijelaskan?</w:t>
      </w:r>
    </w:p>
    <w:p w14:paraId="6E28F6E1" w14:textId="77777777" w:rsidR="00F96F64" w:rsidRPr="00F96F64" w:rsidRDefault="00F96F64" w:rsidP="00F96F64">
      <w:pPr>
        <w:shd w:val="clear" w:color="auto" w:fill="FFFFFF" w:themeFill="background1"/>
        <w:ind w:left="1440"/>
      </w:pPr>
      <w:r w:rsidRPr="00F96F64">
        <w:t>A. Mengelola stok barang</w:t>
      </w:r>
    </w:p>
    <w:p w14:paraId="3493F56C" w14:textId="77777777" w:rsidR="00F96F64" w:rsidRPr="00F96F64" w:rsidRDefault="00F96F64" w:rsidP="00F96F64">
      <w:pPr>
        <w:shd w:val="clear" w:color="auto" w:fill="FFFFFF" w:themeFill="background1"/>
        <w:ind w:left="1440"/>
      </w:pPr>
      <w:r w:rsidRPr="00F96F64">
        <w:t xml:space="preserve">B. Meningkatkan efisiensi pengambilan keputusan </w:t>
      </w:r>
      <w:r w:rsidRPr="00F96F64">
        <w:rPr>
          <w:rFonts w:ascii="Segoe UI Symbol" w:hAnsi="Segoe UI Symbol" w:cs="Segoe UI Symbol"/>
        </w:rPr>
        <w:t>✔</w:t>
      </w:r>
    </w:p>
    <w:p w14:paraId="2B3B086D" w14:textId="77777777" w:rsidR="00F96F64" w:rsidRPr="00F96F64" w:rsidRDefault="00F96F64" w:rsidP="00F96F64">
      <w:pPr>
        <w:shd w:val="clear" w:color="auto" w:fill="FFFFFF" w:themeFill="background1"/>
        <w:ind w:left="1440"/>
      </w:pPr>
      <w:r w:rsidRPr="00F96F64">
        <w:t>C. Merancang produk baru</w:t>
      </w:r>
    </w:p>
    <w:p w14:paraId="12BF0F6C" w14:textId="77777777" w:rsidR="00F96F64" w:rsidRPr="00F96F64" w:rsidRDefault="00F96F64" w:rsidP="00F96F64">
      <w:pPr>
        <w:shd w:val="clear" w:color="auto" w:fill="FFFFFF" w:themeFill="background1"/>
        <w:ind w:left="1440"/>
      </w:pPr>
      <w:r w:rsidRPr="00F96F64">
        <w:t>D. Menurunkan jumlah karyawan</w:t>
      </w:r>
    </w:p>
    <w:p w14:paraId="46BF6332" w14:textId="77777777" w:rsidR="00F96F64" w:rsidRPr="00F96F64" w:rsidRDefault="00F96F64">
      <w:pPr>
        <w:pStyle w:val="ListParagraph"/>
        <w:numPr>
          <w:ilvl w:val="0"/>
          <w:numId w:val="57"/>
        </w:numPr>
        <w:shd w:val="clear" w:color="auto" w:fill="FFFFFF" w:themeFill="background1"/>
      </w:pPr>
      <w:r w:rsidRPr="008A4737">
        <w:rPr>
          <w:i/>
          <w:iCs/>
        </w:rPr>
        <w:t>Feedback</w:t>
      </w:r>
      <w:r w:rsidRPr="00F96F64">
        <w:t>:</w:t>
      </w:r>
    </w:p>
    <w:p w14:paraId="374D6183" w14:textId="77777777" w:rsidR="00F96F64" w:rsidRPr="00F96F64" w:rsidRDefault="00F96F64" w:rsidP="00F96F64">
      <w:pPr>
        <w:shd w:val="clear" w:color="auto" w:fill="FFFFFF" w:themeFill="background1"/>
        <w:ind w:left="1440"/>
      </w:pPr>
      <w:r w:rsidRPr="00F96F64">
        <w:t>Jika A: "Jawaban Anda belum tepat. Stok barang merupakan bagian dari manajemen logistik."</w:t>
      </w:r>
    </w:p>
    <w:p w14:paraId="2EA2AB18" w14:textId="77777777" w:rsidR="00F96F64" w:rsidRPr="00F96F64" w:rsidRDefault="00F96F64" w:rsidP="00F96F64">
      <w:pPr>
        <w:shd w:val="clear" w:color="auto" w:fill="FFFFFF" w:themeFill="background1"/>
        <w:ind w:left="1440"/>
      </w:pPr>
      <w:r w:rsidRPr="00F96F64">
        <w:t>Jika B: "Jawaban Anda tepat! Pengelolaan data digunakan untuk mendukung efisiensi dalam pengambilan keputusan."</w:t>
      </w:r>
    </w:p>
    <w:p w14:paraId="2747345E" w14:textId="49648AF4" w:rsidR="00F96F64" w:rsidRPr="00F96F64" w:rsidRDefault="00F96F64" w:rsidP="00080B3D">
      <w:pPr>
        <w:shd w:val="clear" w:color="auto" w:fill="FFFFFF" w:themeFill="background1"/>
        <w:ind w:left="1440"/>
      </w:pPr>
      <w:r w:rsidRPr="00F96F64">
        <w:t>Dan seterusnya untuk C dan D.</w:t>
      </w:r>
    </w:p>
    <w:p w14:paraId="51801EBA" w14:textId="094CD1B9" w:rsidR="00092CBA" w:rsidRPr="00E344A9" w:rsidRDefault="00E344A9" w:rsidP="00F01056">
      <w:pPr>
        <w:pStyle w:val="ListParagraph"/>
        <w:numPr>
          <w:ilvl w:val="0"/>
          <w:numId w:val="12"/>
        </w:numPr>
        <w:shd w:val="clear" w:color="auto" w:fill="FFFFFF" w:themeFill="background1"/>
        <w:ind w:left="1080"/>
        <w:rPr>
          <w:i/>
          <w:iCs/>
        </w:rPr>
      </w:pPr>
      <w:r w:rsidRPr="00E344A9">
        <w:t xml:space="preserve">Soal Isian Singkat </w:t>
      </w:r>
      <w:r w:rsidRPr="00E344A9">
        <w:rPr>
          <w:i/>
          <w:iCs/>
        </w:rPr>
        <w:t>(Short Answer)</w:t>
      </w:r>
    </w:p>
    <w:p w14:paraId="5F3CEEE5" w14:textId="77777777" w:rsidR="00B65A61" w:rsidRPr="00B65A61" w:rsidRDefault="00B65A61" w:rsidP="00B65A61">
      <w:pPr>
        <w:pStyle w:val="ListParagraph"/>
        <w:shd w:val="clear" w:color="auto" w:fill="FFFFFF" w:themeFill="background1"/>
        <w:ind w:left="1080"/>
      </w:pPr>
      <w:r w:rsidRPr="00B65A61">
        <w:t>Struktur Soal:</w:t>
      </w:r>
    </w:p>
    <w:p w14:paraId="68B9C6DF" w14:textId="77777777" w:rsidR="00B65A61" w:rsidRPr="00B65A61" w:rsidRDefault="00B65A61" w:rsidP="00B65A61">
      <w:pPr>
        <w:pStyle w:val="ListParagraph"/>
        <w:shd w:val="clear" w:color="auto" w:fill="FFFFFF" w:themeFill="background1"/>
        <w:ind w:left="1080"/>
      </w:pPr>
      <w:r w:rsidRPr="00B65A61">
        <w:t>Bentuk pertanyaan terbuka dengan jawaban berupa satu atau dua kalimat.</w:t>
      </w:r>
    </w:p>
    <w:p w14:paraId="4CCC1513" w14:textId="77777777" w:rsidR="00B65A61" w:rsidRPr="00B65A61" w:rsidRDefault="00B65A61" w:rsidP="00B65A61">
      <w:pPr>
        <w:pStyle w:val="ListParagraph"/>
        <w:shd w:val="clear" w:color="auto" w:fill="FFFFFF" w:themeFill="background1"/>
        <w:ind w:left="1080"/>
      </w:pPr>
      <w:r w:rsidRPr="00B65A61">
        <w:t>Jawaban pengguna akan dibandingkan dengan jawaban model atau kata kunci dari materi.</w:t>
      </w:r>
    </w:p>
    <w:p w14:paraId="26B36D01" w14:textId="502F974C" w:rsidR="00B65A61" w:rsidRPr="00B65A61" w:rsidRDefault="00B65A61" w:rsidP="00B65A61">
      <w:pPr>
        <w:pStyle w:val="ListParagraph"/>
        <w:shd w:val="clear" w:color="auto" w:fill="FFFFFF" w:themeFill="background1"/>
        <w:ind w:left="1080"/>
      </w:pPr>
      <w:r w:rsidRPr="00B65A61">
        <w:t>Sistem dapat memberikan:</w:t>
      </w:r>
    </w:p>
    <w:p w14:paraId="4C698B6A" w14:textId="77777777" w:rsidR="00B65A61" w:rsidRPr="00B65A61" w:rsidRDefault="00B65A61">
      <w:pPr>
        <w:pStyle w:val="ListParagraph"/>
        <w:numPr>
          <w:ilvl w:val="0"/>
          <w:numId w:val="57"/>
        </w:numPr>
        <w:shd w:val="clear" w:color="auto" w:fill="FFFFFF" w:themeFill="background1"/>
        <w:ind w:left="1620"/>
      </w:pPr>
      <w:r w:rsidRPr="00B65A61">
        <w:rPr>
          <w:i/>
          <w:iCs/>
        </w:rPr>
        <w:t>Feedback</w:t>
      </w:r>
      <w:r w:rsidRPr="00B65A61">
        <w:t xml:space="preserve"> positif jika jawaban sesuai atau identik dengan kunci.</w:t>
      </w:r>
    </w:p>
    <w:p w14:paraId="0816495D" w14:textId="77777777" w:rsidR="00B65A61" w:rsidRPr="00B65A61" w:rsidRDefault="00B65A61">
      <w:pPr>
        <w:pStyle w:val="ListParagraph"/>
        <w:numPr>
          <w:ilvl w:val="0"/>
          <w:numId w:val="57"/>
        </w:numPr>
        <w:shd w:val="clear" w:color="auto" w:fill="FFFFFF" w:themeFill="background1"/>
        <w:ind w:left="1620"/>
      </w:pPr>
      <w:r w:rsidRPr="00B65A61">
        <w:rPr>
          <w:i/>
          <w:iCs/>
        </w:rPr>
        <w:t>Feedback</w:t>
      </w:r>
      <w:r w:rsidRPr="00B65A61">
        <w:t xml:space="preserve"> tambahan atau pelengkap jika jawaban hanya sebagian benar.</w:t>
      </w:r>
    </w:p>
    <w:p w14:paraId="5C7A3F66" w14:textId="4350061B" w:rsidR="00E344A9" w:rsidRDefault="00B65A61">
      <w:pPr>
        <w:pStyle w:val="ListParagraph"/>
        <w:numPr>
          <w:ilvl w:val="0"/>
          <w:numId w:val="57"/>
        </w:numPr>
        <w:shd w:val="clear" w:color="auto" w:fill="FFFFFF" w:themeFill="background1"/>
        <w:ind w:left="1620"/>
      </w:pPr>
      <w:r w:rsidRPr="00B65A61">
        <w:rPr>
          <w:i/>
          <w:iCs/>
        </w:rPr>
        <w:t>Feedback</w:t>
      </w:r>
      <w:r w:rsidRPr="00B65A61">
        <w:t xml:space="preserve"> korektif jika jawaban tidak sesuai.</w:t>
      </w:r>
    </w:p>
    <w:p w14:paraId="163427E7" w14:textId="77777777" w:rsidR="00785181" w:rsidRPr="00785181" w:rsidRDefault="00785181" w:rsidP="00785181">
      <w:pPr>
        <w:shd w:val="clear" w:color="auto" w:fill="FFFFFF" w:themeFill="background1"/>
        <w:ind w:left="1080"/>
      </w:pPr>
      <w:r w:rsidRPr="00785181">
        <w:t>Contoh Format:</w:t>
      </w:r>
    </w:p>
    <w:p w14:paraId="55B34A73" w14:textId="77777777" w:rsidR="00E94B8E" w:rsidRDefault="00785181">
      <w:pPr>
        <w:numPr>
          <w:ilvl w:val="0"/>
          <w:numId w:val="58"/>
        </w:numPr>
        <w:shd w:val="clear" w:color="auto" w:fill="FFFFFF" w:themeFill="background1"/>
        <w:tabs>
          <w:tab w:val="clear" w:pos="720"/>
        </w:tabs>
        <w:ind w:left="1620"/>
      </w:pPr>
      <w:r w:rsidRPr="00785181">
        <w:t>Pertanyaan: Sebutkan satu manfaat utama dari sistem yang dijelaskan dalam materi!</w:t>
      </w:r>
    </w:p>
    <w:p w14:paraId="15D921BA" w14:textId="77777777" w:rsidR="00E94B8E" w:rsidRDefault="00785181">
      <w:pPr>
        <w:numPr>
          <w:ilvl w:val="0"/>
          <w:numId w:val="58"/>
        </w:numPr>
        <w:shd w:val="clear" w:color="auto" w:fill="FFFFFF" w:themeFill="background1"/>
        <w:tabs>
          <w:tab w:val="clear" w:pos="720"/>
        </w:tabs>
        <w:ind w:left="1620"/>
      </w:pPr>
      <w:r w:rsidRPr="00785181">
        <w:t>Jawaban pengguna: “Mengurangi biaya operasional.”</w:t>
      </w:r>
    </w:p>
    <w:p w14:paraId="0C17863A" w14:textId="77777777" w:rsidR="00E94B8E" w:rsidRDefault="00785181">
      <w:pPr>
        <w:numPr>
          <w:ilvl w:val="0"/>
          <w:numId w:val="58"/>
        </w:numPr>
        <w:shd w:val="clear" w:color="auto" w:fill="FFFFFF" w:themeFill="background1"/>
        <w:tabs>
          <w:tab w:val="clear" w:pos="720"/>
        </w:tabs>
        <w:ind w:left="1620"/>
      </w:pPr>
      <w:r w:rsidRPr="00785181">
        <w:rPr>
          <w:i/>
          <w:iCs/>
        </w:rPr>
        <w:t>Feedback</w:t>
      </w:r>
      <w:r w:rsidRPr="00785181">
        <w:t>:</w:t>
      </w:r>
    </w:p>
    <w:p w14:paraId="58F8CD0E" w14:textId="77777777" w:rsidR="00E94B8E" w:rsidRDefault="00785181" w:rsidP="00E94B8E">
      <w:pPr>
        <w:shd w:val="clear" w:color="auto" w:fill="FFFFFF" w:themeFill="background1"/>
        <w:ind w:left="1620"/>
      </w:pPr>
      <w:r w:rsidRPr="00785181">
        <w:t>“Jawaban Anda benar! Materi menjelaskan bahwa efisiensi dan penghematan biaya merupakan dua manfaat utama dari sistem ini.”</w:t>
      </w:r>
    </w:p>
    <w:p w14:paraId="5BB48B86" w14:textId="5BDF8759" w:rsidR="00785181" w:rsidRPr="00785181" w:rsidRDefault="00785181" w:rsidP="00E94B8E">
      <w:pPr>
        <w:shd w:val="clear" w:color="auto" w:fill="FFFFFF" w:themeFill="background1"/>
        <w:ind w:left="1620"/>
      </w:pPr>
      <w:r w:rsidRPr="00785181">
        <w:t>Jika jawaban tidak lengkap: “Jawaban Anda cukup tepat, namun materi juga menekankan pentingnya integrasi data antar bagian untuk meningkatkan efisiensi secara menyeluruh.”</w:t>
      </w:r>
    </w:p>
    <w:p w14:paraId="0509DFD9" w14:textId="6C23FFBB" w:rsidR="00092CBA" w:rsidRDefault="00E94B8E">
      <w:pPr>
        <w:pStyle w:val="ListParagraph"/>
        <w:numPr>
          <w:ilvl w:val="0"/>
          <w:numId w:val="57"/>
        </w:numPr>
        <w:shd w:val="clear" w:color="auto" w:fill="FFFFFF" w:themeFill="background1"/>
        <w:ind w:left="1080"/>
        <w:rPr>
          <w:i/>
          <w:iCs/>
        </w:rPr>
      </w:pPr>
      <w:r w:rsidRPr="00E94B8E">
        <w:t xml:space="preserve">Soal Benar/Salah </w:t>
      </w:r>
      <w:r w:rsidRPr="008A4737">
        <w:rPr>
          <w:i/>
          <w:iCs/>
        </w:rPr>
        <w:t>(True/False)</w:t>
      </w:r>
    </w:p>
    <w:p w14:paraId="588F2C86" w14:textId="2DC9A484" w:rsidR="00033F11" w:rsidRPr="00033F11" w:rsidRDefault="00033F11" w:rsidP="00033F11">
      <w:pPr>
        <w:pStyle w:val="ListParagraph"/>
        <w:shd w:val="clear" w:color="auto" w:fill="FFFFFF" w:themeFill="background1"/>
        <w:ind w:left="1080"/>
      </w:pPr>
      <w:r>
        <w:t>Struktur Soal:</w:t>
      </w:r>
    </w:p>
    <w:p w14:paraId="66DD468C" w14:textId="5EAC8BB1" w:rsidR="00092CBA" w:rsidRDefault="00092CBA" w:rsidP="00F01056">
      <w:pPr>
        <w:pStyle w:val="ListParagraph"/>
        <w:shd w:val="clear" w:color="auto" w:fill="FFFFFF" w:themeFill="background1"/>
        <w:ind w:left="1080"/>
      </w:pPr>
      <w:r w:rsidRPr="006C48FB">
        <w:t xml:space="preserve">Soal jenis ini menyajikan pernyataan dan </w:t>
      </w:r>
      <w:r w:rsidR="0027413B">
        <w:t>pengguna</w:t>
      </w:r>
      <w:r w:rsidRPr="006C48FB">
        <w:t xml:space="preserve"> diminta untuk memilih apakah pernyataan tersebut "Benar" atau "Salah."</w:t>
      </w:r>
    </w:p>
    <w:p w14:paraId="285BED17" w14:textId="248975C2" w:rsidR="006B7E7D" w:rsidRPr="006B7E7D" w:rsidRDefault="006B7E7D" w:rsidP="00F01056">
      <w:pPr>
        <w:pStyle w:val="ListParagraph"/>
        <w:shd w:val="clear" w:color="auto" w:fill="FFFFFF" w:themeFill="background1"/>
        <w:ind w:left="1080"/>
      </w:pPr>
      <w:r w:rsidRPr="006B7E7D">
        <w:t>Jawaban pengguna divalidasi dengan kunci pernyataan.</w:t>
      </w:r>
    </w:p>
    <w:p w14:paraId="51E843F9" w14:textId="0C7BF4E5" w:rsidR="00092CBA" w:rsidRPr="006848E7" w:rsidRDefault="00EB4EAD" w:rsidP="00F01056">
      <w:pPr>
        <w:pStyle w:val="ListParagraph"/>
        <w:numPr>
          <w:ilvl w:val="1"/>
          <w:numId w:val="3"/>
        </w:numPr>
        <w:shd w:val="clear" w:color="auto" w:fill="FFFFFF" w:themeFill="background1"/>
      </w:pPr>
      <w:r w:rsidRPr="00EB4EAD">
        <w:rPr>
          <w:i/>
          <w:iCs/>
        </w:rPr>
        <w:t>Feedback</w:t>
      </w:r>
      <w:r w:rsidR="00092CBA" w:rsidRPr="006C48FB">
        <w:rPr>
          <w:i/>
          <w:iCs/>
        </w:rPr>
        <w:t xml:space="preserve"> </w:t>
      </w:r>
      <w:r w:rsidR="00092CBA" w:rsidRPr="006C48FB">
        <w:t>untuk Jawaban Salah</w:t>
      </w:r>
    </w:p>
    <w:p w14:paraId="56847C80" w14:textId="6B4E58E3" w:rsidR="00092CBA" w:rsidRDefault="006B7E7D" w:rsidP="00F01056">
      <w:pPr>
        <w:pStyle w:val="ListParagraph"/>
        <w:shd w:val="clear" w:color="auto" w:fill="FFFFFF" w:themeFill="background1"/>
        <w:ind w:left="1440"/>
      </w:pPr>
      <w:r w:rsidRPr="006B7E7D">
        <w:t>Jika jawaban salah, sistem memberikan penjelasan singkat dan pelurusan pemahaman.</w:t>
      </w:r>
    </w:p>
    <w:p w14:paraId="1BE8F53B" w14:textId="77777777" w:rsidR="00A8433D" w:rsidRPr="00A8433D" w:rsidRDefault="00A8433D" w:rsidP="00A8433D">
      <w:pPr>
        <w:shd w:val="clear" w:color="auto" w:fill="FFFFFF" w:themeFill="background1"/>
      </w:pPr>
      <w:r w:rsidRPr="00A8433D">
        <w:t>Contoh Format:</w:t>
      </w:r>
    </w:p>
    <w:p w14:paraId="53149520" w14:textId="77777777" w:rsidR="00A8433D" w:rsidRPr="00A8433D" w:rsidRDefault="00A8433D">
      <w:pPr>
        <w:numPr>
          <w:ilvl w:val="0"/>
          <w:numId w:val="59"/>
        </w:numPr>
        <w:shd w:val="clear" w:color="auto" w:fill="FFFFFF" w:themeFill="background1"/>
      </w:pPr>
      <w:r w:rsidRPr="00A8433D">
        <w:t>Pernyataan: Sistem hanya digunakan oleh perusahaan besar.</w:t>
      </w:r>
    </w:p>
    <w:p w14:paraId="57A9CB68" w14:textId="77777777" w:rsidR="00A8433D" w:rsidRPr="00A8433D" w:rsidRDefault="00A8433D">
      <w:pPr>
        <w:numPr>
          <w:ilvl w:val="0"/>
          <w:numId w:val="59"/>
        </w:numPr>
        <w:shd w:val="clear" w:color="auto" w:fill="FFFFFF" w:themeFill="background1"/>
      </w:pPr>
      <w:r w:rsidRPr="00A8433D">
        <w:t>Jawaban yang benar: Salah</w:t>
      </w:r>
    </w:p>
    <w:p w14:paraId="49AD6731" w14:textId="77777777" w:rsidR="00A8433D" w:rsidRDefault="00A8433D">
      <w:pPr>
        <w:numPr>
          <w:ilvl w:val="0"/>
          <w:numId w:val="59"/>
        </w:numPr>
        <w:shd w:val="clear" w:color="auto" w:fill="FFFFFF" w:themeFill="background1"/>
      </w:pPr>
      <w:r w:rsidRPr="00A8433D">
        <w:t>Feedback:</w:t>
      </w:r>
    </w:p>
    <w:p w14:paraId="7B5CFDE6" w14:textId="1C5CA782" w:rsidR="00033F11" w:rsidRPr="006848E7" w:rsidRDefault="00A8433D" w:rsidP="00A8433D">
      <w:pPr>
        <w:shd w:val="clear" w:color="auto" w:fill="FFFFFF" w:themeFill="background1"/>
        <w:ind w:left="720"/>
      </w:pPr>
      <w:r w:rsidRPr="00A8433D">
        <w:t>Jika pengguna menjawab "Benar": “Jawaban Anda salah. Materi menyebutkan bahwa sistem juga dapat digunakan oleh usaha kecil dan menengah.”</w:t>
      </w:r>
    </w:p>
    <w:p w14:paraId="74283353" w14:textId="1D6EF139" w:rsidR="005A05C4" w:rsidRDefault="005A05C4" w:rsidP="005A05C4">
      <w:pPr>
        <w:pStyle w:val="Heading2"/>
      </w:pPr>
      <w:bookmarkStart w:id="49" w:name="_Toc195504865"/>
      <w:r>
        <w:t xml:space="preserve">Analisis </w:t>
      </w:r>
      <w:r>
        <w:rPr>
          <w:i/>
          <w:iCs/>
        </w:rPr>
        <w:t xml:space="preserve">Platform </w:t>
      </w:r>
      <w:r>
        <w:t xml:space="preserve">Pembelajaran Berbasis </w:t>
      </w:r>
      <w:r>
        <w:rPr>
          <w:i/>
          <w:iCs/>
        </w:rPr>
        <w:t>Gamification</w:t>
      </w:r>
      <w:bookmarkEnd w:id="49"/>
      <w:r>
        <w:rPr>
          <w:i/>
          <w:iCs/>
        </w:rPr>
        <w:t xml:space="preserve"> </w:t>
      </w:r>
    </w:p>
    <w:p w14:paraId="66360F90" w14:textId="1FF210DA" w:rsidR="00F915E9" w:rsidRPr="00594494" w:rsidRDefault="00977DF1" w:rsidP="00594494">
      <w:pPr>
        <w:pStyle w:val="Heading3"/>
        <w:rPr>
          <w:color w:val="auto"/>
        </w:rPr>
      </w:pPr>
      <w:bookmarkStart w:id="50" w:name="_Toc195504866"/>
      <w:r w:rsidRPr="00594494">
        <w:rPr>
          <w:color w:val="auto"/>
        </w:rPr>
        <w:t xml:space="preserve">Analisis </w:t>
      </w:r>
      <w:r w:rsidR="00F915E9" w:rsidRPr="00594494">
        <w:rPr>
          <w:i/>
          <w:iCs/>
          <w:color w:val="auto"/>
        </w:rPr>
        <w:t>Quizizz</w:t>
      </w:r>
      <w:bookmarkEnd w:id="50"/>
    </w:p>
    <w:p w14:paraId="3FC71B9A" w14:textId="591480DB" w:rsidR="00FD07E3" w:rsidRDefault="00047576" w:rsidP="00FD07E3">
      <w:r w:rsidRPr="00047576">
        <w:rPr>
          <w:i/>
          <w:iCs/>
        </w:rPr>
        <w:t>Quizizz</w:t>
      </w:r>
      <w:r w:rsidRPr="00047576">
        <w:t xml:space="preserve"> merupakan platform pembelajaran berbasis gamifikasi yang memungkinkan pengguna untuk membuat dan mengikuti kuis secara interaktif. Platform ini banyak digunakan oleh siswa dan pendidik untuk meningkatkan keterlibatan dalam proses pembelajaran melalui pendekatan yang menyenangkan dan kompetitif. Penggunaan elemen gamifikasi di dalamnya bertujuan untuk meningkatkan motivasi dan retensi materi oleh peserta didik.</w:t>
      </w:r>
    </w:p>
    <w:p w14:paraId="601D7460" w14:textId="1593DB48" w:rsidR="00FD07E3" w:rsidRDefault="00FD07E3" w:rsidP="00FD07E3">
      <w:r w:rsidRPr="00FD07E3">
        <w:t xml:space="preserve">Elemen-Elemen </w:t>
      </w:r>
      <w:r w:rsidR="0045433E" w:rsidRPr="0045433E">
        <w:rPr>
          <w:i/>
          <w:iCs/>
        </w:rPr>
        <w:t>Gamification</w:t>
      </w:r>
      <w:r w:rsidRPr="00FD07E3">
        <w:t xml:space="preserve"> di Quizizz</w:t>
      </w:r>
    </w:p>
    <w:p w14:paraId="31C890E7" w14:textId="5F005464" w:rsidR="00FD07E3" w:rsidRDefault="00FD07E3">
      <w:pPr>
        <w:pStyle w:val="ListParagraph"/>
        <w:numPr>
          <w:ilvl w:val="3"/>
          <w:numId w:val="5"/>
        </w:numPr>
        <w:ind w:left="990"/>
      </w:pPr>
      <w:r>
        <w:t>Poin</w:t>
      </w:r>
    </w:p>
    <w:p w14:paraId="5489ECB4" w14:textId="69C30822" w:rsidR="007A0F6E" w:rsidRPr="007A0F6E" w:rsidRDefault="004573AB" w:rsidP="007A0F6E">
      <w:pPr>
        <w:pStyle w:val="ListParagraph"/>
        <w:ind w:left="990"/>
      </w:pPr>
      <w:r w:rsidRPr="004573AB">
        <w:t>Pengguna memperoleh poin berdasarkan kombinasi antara kecepatan dan akurasi dalam menjawab pertanyaan. Poin ditampilkan secara real-time setelah setiap jawaban, memberikan umpan balik langsung yang memotivasi pengguna untuk menjawab dengan lebih cepat dan tepat.</w:t>
      </w:r>
      <w:r>
        <w:t xml:space="preserve"> </w:t>
      </w:r>
    </w:p>
    <w:p w14:paraId="18060C1D" w14:textId="08CB484A" w:rsidR="00FD07E3" w:rsidRDefault="00967504">
      <w:pPr>
        <w:pStyle w:val="ListParagraph"/>
        <w:numPr>
          <w:ilvl w:val="3"/>
          <w:numId w:val="5"/>
        </w:numPr>
        <w:ind w:left="990"/>
      </w:pPr>
      <w:r w:rsidRPr="00967504">
        <w:rPr>
          <w:i/>
          <w:iCs/>
        </w:rPr>
        <w:t>Leaderboard</w:t>
      </w:r>
    </w:p>
    <w:p w14:paraId="677E2464" w14:textId="3F8F71C3" w:rsidR="007A0F6E" w:rsidRPr="004573AB" w:rsidRDefault="004573AB" w:rsidP="007A0F6E">
      <w:pPr>
        <w:pStyle w:val="ListParagraph"/>
        <w:ind w:left="990"/>
      </w:pPr>
      <w:r w:rsidRPr="004573AB">
        <w:t xml:space="preserve">Fitur </w:t>
      </w:r>
      <w:r w:rsidRPr="004573AB">
        <w:rPr>
          <w:i/>
          <w:iCs/>
        </w:rPr>
        <w:t>leaderboard</w:t>
      </w:r>
      <w:r w:rsidRPr="004573AB">
        <w:t xml:space="preserve"> ditampilkan selama dan setelah sesi permainan untuk menunjukkan peringkat peserta berdasarkan skor yang diperoleh. Hal ini mendorong kompetisi yang sehat antar peserta, baik secara individu maupun dalam tim, serta memberikan rasa pencapaian bagi mereka yang memperoleh skor tinggi. </w:t>
      </w:r>
    </w:p>
    <w:p w14:paraId="3469D1B5" w14:textId="26EBA8A7" w:rsidR="00FD07E3" w:rsidRPr="00D408B3" w:rsidRDefault="008761D9">
      <w:pPr>
        <w:pStyle w:val="ListParagraph"/>
        <w:numPr>
          <w:ilvl w:val="3"/>
          <w:numId w:val="5"/>
        </w:numPr>
        <w:ind w:left="990"/>
      </w:pPr>
      <w:r w:rsidRPr="00D408B3">
        <w:t>Avatar dan Power-Up</w:t>
      </w:r>
    </w:p>
    <w:p w14:paraId="5D92F089" w14:textId="0CDE2F39" w:rsidR="00D408B3" w:rsidRPr="00D408B3" w:rsidRDefault="00807939" w:rsidP="00D408B3">
      <w:pPr>
        <w:pStyle w:val="ListParagraph"/>
        <w:ind w:left="990"/>
      </w:pPr>
      <w:r w:rsidRPr="00807939">
        <w:t xml:space="preserve">Pengguna dapat memilih avatar yang menarik dan memanfaatkan fitur </w:t>
      </w:r>
      <w:r w:rsidRPr="00807939">
        <w:rPr>
          <w:i/>
          <w:iCs/>
        </w:rPr>
        <w:t>power-up</w:t>
      </w:r>
      <w:r w:rsidRPr="00807939">
        <w:t>, seperti penghapusan opsi jawaban yang salah atau penambahan waktu. Fitur ini menambahkan unsur strategi dan hiburan dalam menjawab soal.</w:t>
      </w:r>
      <w:r>
        <w:t xml:space="preserve"> </w:t>
      </w:r>
    </w:p>
    <w:p w14:paraId="6CEEC765" w14:textId="77777777" w:rsidR="0086396C" w:rsidRDefault="0086396C" w:rsidP="00F24236">
      <w:pPr>
        <w:spacing w:after="0"/>
      </w:pPr>
      <w:r>
        <w:t>Kelebihan Quizizz</w:t>
      </w:r>
    </w:p>
    <w:p w14:paraId="5656E29A" w14:textId="2127B98D" w:rsidR="0086396C" w:rsidRDefault="00F7014F" w:rsidP="00F24236">
      <w:pPr>
        <w:spacing w:after="0"/>
      </w:pPr>
      <w:r w:rsidRPr="00F7014F">
        <w:t xml:space="preserve">Fitur-fitur seperti </w:t>
      </w:r>
      <w:r w:rsidRPr="00F7014F">
        <w:rPr>
          <w:i/>
          <w:iCs/>
        </w:rPr>
        <w:t>power</w:t>
      </w:r>
      <w:r>
        <w:rPr>
          <w:i/>
          <w:iCs/>
        </w:rPr>
        <w:t xml:space="preserve"> - </w:t>
      </w:r>
      <w:r w:rsidRPr="00F7014F">
        <w:rPr>
          <w:i/>
          <w:iCs/>
        </w:rPr>
        <w:t>up</w:t>
      </w:r>
      <w:r w:rsidRPr="00F7014F">
        <w:t xml:space="preserve">, </w:t>
      </w:r>
      <w:r w:rsidRPr="00F7014F">
        <w:rPr>
          <w:i/>
          <w:iCs/>
        </w:rPr>
        <w:t>avatar</w:t>
      </w:r>
      <w:r w:rsidRPr="00F7014F">
        <w:t xml:space="preserve">, dan </w:t>
      </w:r>
      <w:r w:rsidRPr="00F7014F">
        <w:rPr>
          <w:i/>
          <w:iCs/>
        </w:rPr>
        <w:t>timer</w:t>
      </w:r>
      <w:r w:rsidRPr="00F7014F">
        <w:t xml:space="preserve"> meningkatkan keterlibatan pengguna dalam proses pembelajaran.​</w:t>
      </w:r>
      <w:r>
        <w:t xml:space="preserve"> </w:t>
      </w:r>
      <w:r w:rsidR="0086396C" w:rsidRPr="0086396C">
        <w:t xml:space="preserve">Fokus pada kompetisi yang menyenangkan melalui </w:t>
      </w:r>
      <w:r w:rsidR="00967504" w:rsidRPr="00967504">
        <w:rPr>
          <w:i/>
          <w:iCs/>
        </w:rPr>
        <w:t>leaderboard</w:t>
      </w:r>
      <w:r w:rsidR="0086396C" w:rsidRPr="0086396C">
        <w:t xml:space="preserve"> dan poin. Interaktivitas tinggi dengan elemen seperti </w:t>
      </w:r>
      <w:r w:rsidR="0086396C" w:rsidRPr="00F7014F">
        <w:rPr>
          <w:i/>
          <w:iCs/>
        </w:rPr>
        <w:t>power</w:t>
      </w:r>
      <w:r>
        <w:t xml:space="preserve"> - </w:t>
      </w:r>
      <w:r w:rsidR="0086396C" w:rsidRPr="00F7014F">
        <w:rPr>
          <w:i/>
          <w:iCs/>
        </w:rPr>
        <w:t>up</w:t>
      </w:r>
      <w:r w:rsidR="0086396C" w:rsidRPr="0086396C">
        <w:t xml:space="preserve"> dan </w:t>
      </w:r>
      <w:r w:rsidR="0086396C" w:rsidRPr="00F7014F">
        <w:rPr>
          <w:i/>
          <w:iCs/>
        </w:rPr>
        <w:t>timer</w:t>
      </w:r>
      <w:r w:rsidR="0086396C" w:rsidRPr="0086396C">
        <w:t xml:space="preserve">. </w:t>
      </w:r>
      <w:r w:rsidRPr="00F7014F">
        <w:rPr>
          <w:i/>
          <w:iCs/>
        </w:rPr>
        <w:t>Leaderboard</w:t>
      </w:r>
      <w:r w:rsidRPr="00F7014F">
        <w:t xml:space="preserve"> dan sistem poin mendorong kompetisi yang sehat antar peserta, meningkatkan motivasi belajar.</w:t>
      </w:r>
    </w:p>
    <w:p w14:paraId="4A5B421E" w14:textId="77777777" w:rsidR="00F24236" w:rsidRPr="0086396C" w:rsidRDefault="00F24236" w:rsidP="00F24236">
      <w:pPr>
        <w:spacing w:after="0"/>
      </w:pPr>
    </w:p>
    <w:p w14:paraId="1C4AFD54" w14:textId="4067066D" w:rsidR="008761D9" w:rsidRDefault="0086396C" w:rsidP="00F24236">
      <w:pPr>
        <w:spacing w:after="0"/>
      </w:pPr>
      <w:r>
        <w:t>Kekurangan Quizizz</w:t>
      </w:r>
    </w:p>
    <w:p w14:paraId="646ADEB4" w14:textId="06B6A133" w:rsidR="0086396C" w:rsidRDefault="00982A2F" w:rsidP="00F24236">
      <w:pPr>
        <w:spacing w:after="0"/>
      </w:pPr>
      <w:r>
        <w:t>K</w:t>
      </w:r>
      <w:r w:rsidRPr="00982A2F">
        <w:t>ompetisi yang terlalu intens melalui leaderboard dapat menyebabkan sebagian peserta merasa tertinggal atau kurang percaya diri.​</w:t>
      </w:r>
      <w:r>
        <w:t xml:space="preserve"> </w:t>
      </w:r>
      <w:r w:rsidRPr="00982A2F">
        <w:t>Penekanan pada kecepatan dalam menjawab dapat mengurangi perhatian terhadap pemahaman konsep secara mendalam</w:t>
      </w:r>
      <w:r>
        <w:t xml:space="preserve"> dan tidak ada pemberian </w:t>
      </w:r>
      <w:r>
        <w:rPr>
          <w:i/>
          <w:iCs/>
        </w:rPr>
        <w:t>feedback</w:t>
      </w:r>
      <w:r w:rsidRPr="00982A2F">
        <w:t>.</w:t>
      </w:r>
    </w:p>
    <w:p w14:paraId="5090D84C" w14:textId="77777777" w:rsidR="00F24236" w:rsidRDefault="00F24236" w:rsidP="00F24236">
      <w:pPr>
        <w:spacing w:after="0"/>
      </w:pPr>
    </w:p>
    <w:p w14:paraId="61B48E05" w14:textId="6CC58A98" w:rsidR="004B16C2" w:rsidRPr="00594494" w:rsidRDefault="00977DF1" w:rsidP="00594494">
      <w:pPr>
        <w:pStyle w:val="Heading3"/>
        <w:rPr>
          <w:color w:val="auto"/>
        </w:rPr>
      </w:pPr>
      <w:bookmarkStart w:id="51" w:name="_Toc195504867"/>
      <w:r w:rsidRPr="00594494">
        <w:rPr>
          <w:color w:val="auto"/>
        </w:rPr>
        <w:t xml:space="preserve">Analisis </w:t>
      </w:r>
      <w:r w:rsidR="004B16C2" w:rsidRPr="00594494">
        <w:rPr>
          <w:color w:val="auto"/>
        </w:rPr>
        <w:t>Duolingo</w:t>
      </w:r>
      <w:bookmarkEnd w:id="51"/>
    </w:p>
    <w:p w14:paraId="53EBFE3F" w14:textId="5005F702" w:rsidR="004B16C2" w:rsidRDefault="00335A6C" w:rsidP="004B16C2">
      <w:r w:rsidRPr="00335A6C">
        <w:t>Duolingo merupakan aplikasi pembelajaran bahasa yang populer dengan pendekatan berbasis gamifikasi. Platform ini dirancang untuk membantu pengguna mempelajari bahasa baru melalui latihan singkat yang menyenangkan. Seiring perkembangan teknologi, Duolingo telah memperkenalkan berbagai fitur baru yang mendukung pembelajaran yang lebih interaktif dan adaptif.​</w:t>
      </w:r>
    </w:p>
    <w:p w14:paraId="6339B09D" w14:textId="32B7917F" w:rsidR="004B16C2" w:rsidRDefault="004B16C2" w:rsidP="004B16C2">
      <w:r w:rsidRPr="004B16C2">
        <w:t>Elemen</w:t>
      </w:r>
      <w:r w:rsidR="00335A6C">
        <w:t xml:space="preserve"> - </w:t>
      </w:r>
      <w:r w:rsidRPr="004B16C2">
        <w:t xml:space="preserve">Elemen </w:t>
      </w:r>
      <w:r w:rsidR="0045433E" w:rsidRPr="0045433E">
        <w:rPr>
          <w:i/>
          <w:iCs/>
        </w:rPr>
        <w:t>Gamification</w:t>
      </w:r>
      <w:r w:rsidRPr="004B16C2">
        <w:t xml:space="preserve"> di Duolingo</w:t>
      </w:r>
    </w:p>
    <w:p w14:paraId="1F77AC9D" w14:textId="77777777" w:rsidR="003A439D" w:rsidRDefault="00EE640C" w:rsidP="003A439D">
      <w:pPr>
        <w:pStyle w:val="ListParagraph"/>
        <w:numPr>
          <w:ilvl w:val="4"/>
          <w:numId w:val="3"/>
        </w:numPr>
        <w:tabs>
          <w:tab w:val="clear" w:pos="3600"/>
          <w:tab w:val="num" w:pos="3240"/>
        </w:tabs>
        <w:ind w:left="990"/>
      </w:pPr>
      <w:r>
        <w:t>Poin (Lingots dan XP)</w:t>
      </w:r>
    </w:p>
    <w:p w14:paraId="4822BD14" w14:textId="34387CD9" w:rsidR="003A439D" w:rsidRPr="003A439D" w:rsidRDefault="00335A6C" w:rsidP="003A439D">
      <w:pPr>
        <w:pStyle w:val="ListParagraph"/>
        <w:ind w:left="990"/>
      </w:pPr>
      <w:r w:rsidRPr="00335A6C">
        <w:t>Pengguna mendapatkan XP (experience points) setiap kali mereka menyelesaikan latihan, yang membantu melacak progres belajar mereka. Lingots, mata uang virtual, diberikan sebagai hadiah untuk pencapaian tertentu dan dapat digunakan untuk membeli item di toko aplikasi.</w:t>
      </w:r>
      <w:r>
        <w:t xml:space="preserve"> </w:t>
      </w:r>
    </w:p>
    <w:p w14:paraId="645CBB53" w14:textId="1D283A4C" w:rsidR="003A439D" w:rsidRDefault="00967504" w:rsidP="00AC0FC3">
      <w:pPr>
        <w:pStyle w:val="ListParagraph"/>
        <w:numPr>
          <w:ilvl w:val="4"/>
          <w:numId w:val="3"/>
        </w:numPr>
        <w:tabs>
          <w:tab w:val="clear" w:pos="3600"/>
          <w:tab w:val="num" w:pos="3240"/>
        </w:tabs>
        <w:ind w:left="990"/>
      </w:pPr>
      <w:r w:rsidRPr="00967504">
        <w:rPr>
          <w:i/>
          <w:iCs/>
        </w:rPr>
        <w:t>Level</w:t>
      </w:r>
      <w:r w:rsidR="00EE640C">
        <w:t xml:space="preserve"> dan </w:t>
      </w:r>
      <w:r w:rsidRPr="00967504">
        <w:rPr>
          <w:i/>
          <w:iCs/>
        </w:rPr>
        <w:t>Progress bar</w:t>
      </w:r>
    </w:p>
    <w:p w14:paraId="7EEA995A" w14:textId="51CC53F9" w:rsidR="003A439D" w:rsidRPr="003A439D" w:rsidRDefault="00335A6C" w:rsidP="003A439D">
      <w:pPr>
        <w:pStyle w:val="ListParagraph"/>
        <w:ind w:left="990"/>
      </w:pPr>
      <w:r w:rsidRPr="00335A6C">
        <w:t>Progres pengguna diukur dalam level. Setelah menyelesaikan sejumlah latihan, pengguna naik ke level berikutnya. Progress bar ditampilkan untuk menunjukkan sejauh mana pengguna telah belajar.</w:t>
      </w:r>
      <w:r w:rsidR="00AE2CB1">
        <w:t xml:space="preserve"> </w:t>
      </w:r>
    </w:p>
    <w:p w14:paraId="6256F01C" w14:textId="173B98AC" w:rsidR="001D5932" w:rsidRDefault="001D5932" w:rsidP="00AC0FC3">
      <w:pPr>
        <w:pStyle w:val="ListParagraph"/>
        <w:numPr>
          <w:ilvl w:val="4"/>
          <w:numId w:val="3"/>
        </w:numPr>
        <w:tabs>
          <w:tab w:val="clear" w:pos="3600"/>
          <w:tab w:val="num" w:pos="3240"/>
        </w:tabs>
        <w:ind w:left="990"/>
      </w:pPr>
      <w:r>
        <w:t>Streak (Hari Berturut – turut Belajar)</w:t>
      </w:r>
    </w:p>
    <w:p w14:paraId="1BE37908" w14:textId="492ED90E" w:rsidR="00AD7A61" w:rsidRPr="00AD7A61" w:rsidRDefault="00AD7A61" w:rsidP="00AD7A61">
      <w:pPr>
        <w:pStyle w:val="ListParagraph"/>
        <w:tabs>
          <w:tab w:val="num" w:pos="3240"/>
        </w:tabs>
        <w:ind w:left="990"/>
      </w:pPr>
      <w:r w:rsidRPr="00AD7A61">
        <w:t>Sistem streak mencatat jumlah hari berturut</w:t>
      </w:r>
      <w:r w:rsidR="00AE2CB1">
        <w:t xml:space="preserve"> - </w:t>
      </w:r>
      <w:r w:rsidRPr="00AD7A61">
        <w:t xml:space="preserve">turut </w:t>
      </w:r>
      <w:r w:rsidR="0027413B">
        <w:t>pengguna</w:t>
      </w:r>
      <w:r w:rsidRPr="00AD7A61">
        <w:t xml:space="preserve"> belajar di aplikasi. Memberikan insentif psikologis untuk terus kembali belajar setiap hari agar streak tidak terputus.</w:t>
      </w:r>
    </w:p>
    <w:p w14:paraId="5A24BB77" w14:textId="7145DAAF" w:rsidR="00AD7A61" w:rsidRDefault="00967504" w:rsidP="00AC0FC3">
      <w:pPr>
        <w:pStyle w:val="ListParagraph"/>
        <w:numPr>
          <w:ilvl w:val="4"/>
          <w:numId w:val="3"/>
        </w:numPr>
        <w:tabs>
          <w:tab w:val="clear" w:pos="3600"/>
          <w:tab w:val="num" w:pos="3240"/>
        </w:tabs>
        <w:ind w:left="990"/>
      </w:pPr>
      <w:r w:rsidRPr="00967504">
        <w:rPr>
          <w:i/>
          <w:iCs/>
        </w:rPr>
        <w:t>Leaderboard</w:t>
      </w:r>
    </w:p>
    <w:p w14:paraId="6C48D364" w14:textId="3841CE63" w:rsidR="00AD7A61" w:rsidRPr="00EF2FA4" w:rsidRDefault="00967504" w:rsidP="00AD7A61">
      <w:pPr>
        <w:pStyle w:val="ListParagraph"/>
        <w:ind w:left="990"/>
      </w:pPr>
      <w:r w:rsidRPr="00967504">
        <w:rPr>
          <w:i/>
          <w:iCs/>
        </w:rPr>
        <w:t>Leaderboard</w:t>
      </w:r>
      <w:r w:rsidR="00AD7A61" w:rsidRPr="00AD7A61">
        <w:t xml:space="preserve"> mingguan menampilkan </w:t>
      </w:r>
      <w:r w:rsidR="0027413B">
        <w:t>pengguna</w:t>
      </w:r>
      <w:r w:rsidR="00AD7A61" w:rsidRPr="00AD7A61">
        <w:t xml:space="preserve"> lain yang bersaing untuk mendapatkan </w:t>
      </w:r>
      <w:r w:rsidR="00AD7A61" w:rsidRPr="00EF2FA4">
        <w:t xml:space="preserve">XP terbanyak. Memotivasi </w:t>
      </w:r>
      <w:r w:rsidR="0027413B">
        <w:t>pengguna</w:t>
      </w:r>
      <w:r w:rsidR="00AD7A61" w:rsidRPr="00EF2FA4">
        <w:t xml:space="preserve"> untuk tetap aktif agar berada di peringkat atas.</w:t>
      </w:r>
    </w:p>
    <w:p w14:paraId="07BF78BD" w14:textId="69A99CBD" w:rsidR="001D5932" w:rsidRPr="00EF2FA4" w:rsidRDefault="00967504" w:rsidP="00AC0FC3">
      <w:pPr>
        <w:pStyle w:val="ListParagraph"/>
        <w:numPr>
          <w:ilvl w:val="4"/>
          <w:numId w:val="3"/>
        </w:numPr>
        <w:tabs>
          <w:tab w:val="clear" w:pos="3600"/>
          <w:tab w:val="num" w:pos="3240"/>
        </w:tabs>
        <w:ind w:left="990"/>
      </w:pPr>
      <w:r w:rsidRPr="00967504">
        <w:rPr>
          <w:i/>
          <w:iCs/>
        </w:rPr>
        <w:t>Badge</w:t>
      </w:r>
      <w:r w:rsidR="001D5932" w:rsidRPr="00EF2FA4">
        <w:t xml:space="preserve"> dan Achievement</w:t>
      </w:r>
    </w:p>
    <w:p w14:paraId="338AC5C8" w14:textId="00CD1A58" w:rsidR="00AD7A61" w:rsidRPr="00EF2FA4" w:rsidRDefault="00967504" w:rsidP="00AD7A61">
      <w:pPr>
        <w:pStyle w:val="ListParagraph"/>
        <w:tabs>
          <w:tab w:val="num" w:pos="3240"/>
        </w:tabs>
        <w:ind w:left="990"/>
      </w:pPr>
      <w:r w:rsidRPr="00967504">
        <w:rPr>
          <w:i/>
          <w:iCs/>
        </w:rPr>
        <w:t>Badge</w:t>
      </w:r>
      <w:r w:rsidR="00AD7A61" w:rsidRPr="00EF2FA4">
        <w:t xml:space="preserve"> diberikan sebagai penghargaan untuk pencapaian tertentu, seperti menyelesaikan sejumlah pelajaran atau mencapai streak tertentu. </w:t>
      </w:r>
      <w:r w:rsidRPr="00967504">
        <w:rPr>
          <w:i/>
          <w:iCs/>
        </w:rPr>
        <w:t>Badge</w:t>
      </w:r>
      <w:r w:rsidR="00AD7A61" w:rsidRPr="00EF2FA4">
        <w:t xml:space="preserve"> ini memberikan rasa pencapaian dan memotivasi </w:t>
      </w:r>
      <w:r w:rsidR="0027413B">
        <w:t>pengguna</w:t>
      </w:r>
      <w:r w:rsidR="00AD7A61" w:rsidRPr="00EF2FA4">
        <w:t xml:space="preserve"> untuk terus berusaha.</w:t>
      </w:r>
    </w:p>
    <w:p w14:paraId="15EAB9D9" w14:textId="022B852A" w:rsidR="001D5932" w:rsidRPr="00EF2FA4" w:rsidRDefault="001E0148" w:rsidP="001D5932">
      <w:pPr>
        <w:pStyle w:val="ListParagraph"/>
        <w:numPr>
          <w:ilvl w:val="4"/>
          <w:numId w:val="3"/>
        </w:numPr>
        <w:tabs>
          <w:tab w:val="clear" w:pos="3600"/>
          <w:tab w:val="num" w:pos="3240"/>
        </w:tabs>
        <w:ind w:left="990"/>
      </w:pPr>
      <w:r w:rsidRPr="00EF2FA4">
        <w:t>Life System (Nyawa)</w:t>
      </w:r>
    </w:p>
    <w:p w14:paraId="3A7CCE23" w14:textId="46076BB7" w:rsidR="00AD7A61" w:rsidRPr="00EF2FA4" w:rsidRDefault="00AE2CB1" w:rsidP="00AD7A61">
      <w:pPr>
        <w:pStyle w:val="ListParagraph"/>
        <w:ind w:left="990"/>
      </w:pPr>
      <w:r>
        <w:t>P</w:t>
      </w:r>
      <w:r w:rsidR="0027413B">
        <w:t>engguna</w:t>
      </w:r>
      <w:r w:rsidR="00AD7A61" w:rsidRPr="00EF2FA4">
        <w:t xml:space="preserve"> memiliki sejumlah nyawa yang berkurang jika mereka menjawab salah.</w:t>
      </w:r>
      <w:r w:rsidR="00EF2FA4" w:rsidRPr="00EF2FA4">
        <w:t xml:space="preserve"> </w:t>
      </w:r>
      <w:r w:rsidR="00EF2FA4" w:rsidRPr="00AE2CB1">
        <w:rPr>
          <w:i/>
          <w:iCs/>
        </w:rPr>
        <w:t xml:space="preserve">Life system </w:t>
      </w:r>
      <w:r w:rsidR="00EF2FA4" w:rsidRPr="00EF2FA4">
        <w:t xml:space="preserve">menciptakan rasa tantangan dan mendorong </w:t>
      </w:r>
      <w:r w:rsidR="0027413B">
        <w:t>pengguna</w:t>
      </w:r>
      <w:r w:rsidR="00EF2FA4" w:rsidRPr="00EF2FA4">
        <w:t xml:space="preserve"> untuk berhat</w:t>
      </w:r>
      <w:r>
        <w:t xml:space="preserve">i - </w:t>
      </w:r>
      <w:r w:rsidR="00EF2FA4" w:rsidRPr="00EF2FA4">
        <w:t>hati dalam menjawab.</w:t>
      </w:r>
    </w:p>
    <w:p w14:paraId="526D78FD" w14:textId="56F48CCA" w:rsidR="001E0148" w:rsidRPr="00EF2FA4" w:rsidRDefault="00EB4EAD" w:rsidP="001D5932">
      <w:pPr>
        <w:pStyle w:val="ListParagraph"/>
        <w:numPr>
          <w:ilvl w:val="4"/>
          <w:numId w:val="3"/>
        </w:numPr>
        <w:tabs>
          <w:tab w:val="clear" w:pos="3600"/>
          <w:tab w:val="num" w:pos="3240"/>
        </w:tabs>
        <w:ind w:left="990"/>
      </w:pPr>
      <w:r w:rsidRPr="00EB4EAD">
        <w:rPr>
          <w:i/>
          <w:iCs/>
        </w:rPr>
        <w:t>Feedback</w:t>
      </w:r>
      <w:r w:rsidR="001E0148" w:rsidRPr="00EF2FA4">
        <w:t xml:space="preserve"> Visual dan Audio</w:t>
      </w:r>
    </w:p>
    <w:p w14:paraId="392E072C" w14:textId="3582F718" w:rsidR="00EF2FA4" w:rsidRDefault="00EF2FA4" w:rsidP="00EF2FA4">
      <w:pPr>
        <w:pStyle w:val="ListParagraph"/>
        <w:ind w:left="990"/>
      </w:pPr>
      <w:r w:rsidRPr="00EF2FA4">
        <w:t xml:space="preserve">Umpan balik diberikan dalam bentuk suara, animasi, dan visual menarik (seperti ikon senyum jika jawaban benar). Meningkatkan pengalaman </w:t>
      </w:r>
      <w:r w:rsidR="0027413B">
        <w:t>pengguna</w:t>
      </w:r>
      <w:r w:rsidRPr="00EF2FA4">
        <w:t xml:space="preserve"> dan membantu pembelajaran lebih menyenangkan.</w:t>
      </w:r>
    </w:p>
    <w:p w14:paraId="706F4FCB" w14:textId="6F541BE9" w:rsidR="004C6FA4" w:rsidRDefault="004C6FA4" w:rsidP="004C6FA4">
      <w:pPr>
        <w:pStyle w:val="ListParagraph"/>
        <w:numPr>
          <w:ilvl w:val="4"/>
          <w:numId w:val="3"/>
        </w:numPr>
        <w:tabs>
          <w:tab w:val="clear" w:pos="3600"/>
          <w:tab w:val="num" w:pos="3240"/>
        </w:tabs>
        <w:ind w:left="990"/>
      </w:pPr>
      <w:r w:rsidRPr="004C6FA4">
        <w:t>Mini</w:t>
      </w:r>
      <w:r>
        <w:t xml:space="preserve"> - </w:t>
      </w:r>
      <w:r w:rsidRPr="004C6FA4">
        <w:t>Game Petualangan</w:t>
      </w:r>
    </w:p>
    <w:p w14:paraId="3C863FF5" w14:textId="41800613" w:rsidR="004C6FA4" w:rsidRDefault="004C6FA4" w:rsidP="004C6FA4">
      <w:pPr>
        <w:pStyle w:val="ListParagraph"/>
        <w:ind w:left="990"/>
      </w:pPr>
      <w:r w:rsidRPr="004C6FA4">
        <w:t>Duolingo telah memperkenalkan fitur mini-game petualangan yang memungkinkan pengguna menjelajahi latar dan alur cerita dalam dunia Duolingo, mengikuti beberapa karakter seperti Lily dan Oscar. Pengguna dapat belajar bahasa melalui aktivitas sehari-hari seperti memesan minuman di sebuah kafe. Fitur ini saat ini tersedia untuk penutur Bahasa Inggris yang belajar bahasa Prancis, dan penutur Bahasa Spanyol yang belajar Bahasa Inggris.</w:t>
      </w:r>
    </w:p>
    <w:p w14:paraId="0E6355D3" w14:textId="308DE20C" w:rsidR="004C6FA4" w:rsidRDefault="004C6FA4" w:rsidP="004C6FA4">
      <w:pPr>
        <w:pStyle w:val="ListParagraph"/>
        <w:numPr>
          <w:ilvl w:val="4"/>
          <w:numId w:val="3"/>
        </w:numPr>
        <w:tabs>
          <w:tab w:val="clear" w:pos="3600"/>
        </w:tabs>
        <w:ind w:left="990"/>
      </w:pPr>
      <w:r>
        <w:t>Fitur Panggilan Video AI</w:t>
      </w:r>
    </w:p>
    <w:p w14:paraId="53F11152" w14:textId="66E36588" w:rsidR="004C6FA4" w:rsidRDefault="004C6FA4" w:rsidP="004C6FA4">
      <w:pPr>
        <w:pStyle w:val="ListParagraph"/>
        <w:ind w:left="990"/>
      </w:pPr>
      <w:r w:rsidRPr="004C6FA4">
        <w:t>Fitur ini memungkinkan pengguna untuk melatih keterampilan percakapan dalam suasana yang lebih realistis. Pengguna akan berdialog langsung dengan karakter Lily dan mempraktikkan semua yang telah dipelajari dalam pelajaran bahasa. Fitur ini tersedia bagi pengguna yang ingin belajar Bahasa Inggris, Spanyol, Prancis, Portugis, Italia, dan Jerman.</w:t>
      </w:r>
    </w:p>
    <w:p w14:paraId="01D3E09E" w14:textId="5CB28122" w:rsidR="004C6FA4" w:rsidRDefault="003D44F7" w:rsidP="003D44F7">
      <w:pPr>
        <w:pStyle w:val="ListParagraph"/>
        <w:numPr>
          <w:ilvl w:val="4"/>
          <w:numId w:val="3"/>
        </w:numPr>
        <w:tabs>
          <w:tab w:val="clear" w:pos="3600"/>
        </w:tabs>
        <w:ind w:left="990" w:hanging="450"/>
      </w:pPr>
      <w:r w:rsidRPr="003D44F7">
        <w:t>Kursus Matematika dan Musik</w:t>
      </w:r>
    </w:p>
    <w:p w14:paraId="7E2B3014" w14:textId="0CAE79EE" w:rsidR="006B239F" w:rsidRDefault="006B239F" w:rsidP="006B239F">
      <w:pPr>
        <w:pStyle w:val="ListParagraph"/>
        <w:ind w:left="990"/>
      </w:pPr>
      <w:r w:rsidRPr="006B239F">
        <w:t>Duolingo telah melebarkan sayapnya dengan membuka kursus Matematika dan Musik melalui aplikasi. Kursus ini menggunakan sistem gamifikasi di mana pengguna seperti bermain saat mengakses fitur tersebut. Dalam pembelajaran Matematika, Duolingo memberikan contoh kasus yang sesuai dengan dunia nyata, seperti menghitung gaji per jam dan tip.</w:t>
      </w:r>
    </w:p>
    <w:p w14:paraId="1F364F1B" w14:textId="2401E2AF" w:rsidR="00EF2FA4" w:rsidRDefault="00EF2FA4" w:rsidP="00F24236">
      <w:pPr>
        <w:spacing w:after="0"/>
      </w:pPr>
      <w:r>
        <w:t>Kelebihan Duolingo</w:t>
      </w:r>
    </w:p>
    <w:p w14:paraId="0719EADF" w14:textId="36EAF1C3" w:rsidR="00EF2FA4" w:rsidRDefault="002E275D" w:rsidP="00F24236">
      <w:pPr>
        <w:spacing w:after="0"/>
      </w:pPr>
      <w:r w:rsidRPr="002E275D">
        <w:t xml:space="preserve">Sistem streak menciptakan kebiasaan belajar harian yang konsisten. Kombinasi </w:t>
      </w:r>
      <w:r w:rsidR="00967504" w:rsidRPr="00967504">
        <w:rPr>
          <w:i/>
          <w:iCs/>
        </w:rPr>
        <w:t>leaderboard</w:t>
      </w:r>
      <w:r w:rsidRPr="002E275D">
        <w:t xml:space="preserve">, XP, dan </w:t>
      </w:r>
      <w:r w:rsidR="00967504" w:rsidRPr="00967504">
        <w:rPr>
          <w:i/>
          <w:iCs/>
        </w:rPr>
        <w:t>badge</w:t>
      </w:r>
      <w:r w:rsidRPr="002E275D">
        <w:t xml:space="preserve"> memberikan motivasi baik intrinsik maupun ekstrinsik. Umpan balik visual dan audio memperkuat pembelajaran dan membuatnya lebih menarik.</w:t>
      </w:r>
      <w:r w:rsidR="003A4BE7">
        <w:t xml:space="preserve"> </w:t>
      </w:r>
      <w:r w:rsidR="003A4BE7" w:rsidRPr="003A4BE7">
        <w:t>Mini-game petualangan dan fitur panggilan video AI meningkatkan keterlibatan pengguna dalam proses pembelajaran.</w:t>
      </w:r>
    </w:p>
    <w:p w14:paraId="0E8E3B8A" w14:textId="77777777" w:rsidR="00F24236" w:rsidRDefault="00F24236" w:rsidP="00F24236">
      <w:pPr>
        <w:spacing w:after="0"/>
      </w:pPr>
    </w:p>
    <w:p w14:paraId="486DFADB" w14:textId="5ACC8692" w:rsidR="002E275D" w:rsidRDefault="002E275D" w:rsidP="00F24236">
      <w:pPr>
        <w:spacing w:after="0"/>
      </w:pPr>
      <w:r>
        <w:t>Kekurangan Duolingo</w:t>
      </w:r>
    </w:p>
    <w:p w14:paraId="61DCF20E" w14:textId="12F6ADE4" w:rsidR="002E275D" w:rsidRDefault="003A4BE7" w:rsidP="00F24236">
      <w:pPr>
        <w:spacing w:after="0"/>
      </w:pPr>
      <w:r w:rsidRPr="003A4BE7">
        <w:t xml:space="preserve">Fokus pada pencapaian poin dan streak dapat membuat beberapa pengguna lebih berorientasi pada </w:t>
      </w:r>
      <w:r w:rsidRPr="003A4BE7">
        <w:rPr>
          <w:i/>
          <w:iCs/>
        </w:rPr>
        <w:t>reward</w:t>
      </w:r>
      <w:r w:rsidRPr="003A4BE7">
        <w:t xml:space="preserve"> daripada pemahaman bahasa.​</w:t>
      </w:r>
      <w:r>
        <w:t xml:space="preserve"> </w:t>
      </w:r>
      <w:r w:rsidRPr="003A4BE7">
        <w:t xml:space="preserve">Sistem </w:t>
      </w:r>
      <w:r w:rsidRPr="003A4BE7">
        <w:rPr>
          <w:i/>
          <w:iCs/>
        </w:rPr>
        <w:t>life</w:t>
      </w:r>
      <w:r w:rsidRPr="003A4BE7">
        <w:t xml:space="preserve"> (nyawa) dapat membuat beberapa pengguna merasa frustrasi jika sering melakukan kesalahan.</w:t>
      </w:r>
      <w:r>
        <w:t xml:space="preserve"> </w:t>
      </w:r>
      <w:r w:rsidRPr="003A4BE7">
        <w:t xml:space="preserve">Beberapa fitur baru seperti </w:t>
      </w:r>
      <w:r w:rsidRPr="003A4BE7">
        <w:rPr>
          <w:i/>
          <w:iCs/>
        </w:rPr>
        <w:t>mini - game</w:t>
      </w:r>
      <w:r w:rsidRPr="003A4BE7">
        <w:t xml:space="preserve"> petualangan dan panggilan video AI saat ini hanya tersedia untuk pengguna tertentu atau berbayar</w:t>
      </w:r>
      <w:r>
        <w:t>.</w:t>
      </w:r>
    </w:p>
    <w:p w14:paraId="20B1AB95" w14:textId="4F18DB90" w:rsidR="00594494" w:rsidRDefault="00594494" w:rsidP="00594494">
      <w:pPr>
        <w:pStyle w:val="Heading3"/>
        <w:rPr>
          <w:color w:val="auto"/>
        </w:rPr>
      </w:pPr>
      <w:bookmarkStart w:id="52" w:name="_Toc195504868"/>
      <w:r w:rsidRPr="00594494">
        <w:rPr>
          <w:color w:val="auto"/>
        </w:rPr>
        <w:t>Analisis Kahoot!</w:t>
      </w:r>
      <w:bookmarkEnd w:id="52"/>
    </w:p>
    <w:p w14:paraId="01D61375" w14:textId="04855D02" w:rsidR="00594494" w:rsidRDefault="00941524" w:rsidP="00594494">
      <w:r w:rsidRPr="00941524">
        <w:rPr>
          <w:i/>
          <w:iCs/>
        </w:rPr>
        <w:t>Kahoot!</w:t>
      </w:r>
      <w:r w:rsidRPr="00941524">
        <w:t xml:space="preserve"> adalah platform pembelajaran berbasis permainan yang memungkinkan pengguna membuat dan mengikuti kuis interaktif secara </w:t>
      </w:r>
      <w:r w:rsidRPr="00941524">
        <w:rPr>
          <w:i/>
          <w:iCs/>
        </w:rPr>
        <w:t>real - time</w:t>
      </w:r>
      <w:r w:rsidRPr="00941524">
        <w:t xml:space="preserve">. Platform ini banyak digunakan di berbagai jenjang pendidikan untuk meningkatkan keterlibatan dan motivasi belajar melalui pendekatan </w:t>
      </w:r>
      <w:r>
        <w:rPr>
          <w:i/>
          <w:iCs/>
        </w:rPr>
        <w:t>gamification</w:t>
      </w:r>
      <w:r w:rsidRPr="00941524">
        <w:t>.</w:t>
      </w:r>
    </w:p>
    <w:p w14:paraId="42B97B3A" w14:textId="55652540" w:rsidR="00941524" w:rsidRDefault="00941524" w:rsidP="00594494">
      <w:r w:rsidRPr="00941524">
        <w:t>Elemen-Elemen Gamifikasi dalam Kahoot!</w:t>
      </w:r>
    </w:p>
    <w:p w14:paraId="1F1DE128" w14:textId="03821EE5" w:rsidR="00941524" w:rsidRPr="000D3863" w:rsidRDefault="00D0427D" w:rsidP="00D0427D">
      <w:pPr>
        <w:pStyle w:val="ListParagraph"/>
        <w:numPr>
          <w:ilvl w:val="6"/>
          <w:numId w:val="3"/>
        </w:numPr>
        <w:tabs>
          <w:tab w:val="clear" w:pos="5040"/>
        </w:tabs>
        <w:ind w:left="1080"/>
        <w:jc w:val="left"/>
      </w:pPr>
      <w:r>
        <w:t>Poin dan</w:t>
      </w:r>
      <w:r>
        <w:rPr>
          <w:i/>
          <w:iCs/>
        </w:rPr>
        <w:t xml:space="preserve"> Leaderboard</w:t>
      </w:r>
    </w:p>
    <w:p w14:paraId="69C1D10E" w14:textId="23C97DB6" w:rsidR="000D3863" w:rsidRPr="000D3863" w:rsidRDefault="000D3863" w:rsidP="000D3863">
      <w:pPr>
        <w:pStyle w:val="ListParagraph"/>
        <w:ind w:left="1080"/>
      </w:pPr>
      <w:r w:rsidRPr="000D3863">
        <w:t xml:space="preserve">Pengguna mendapatkan poin berdasarkan kecepatan dan ketepatan dalam menjawab pertanyaan. </w:t>
      </w:r>
      <w:r w:rsidRPr="000D3863">
        <w:rPr>
          <w:i/>
          <w:iCs/>
        </w:rPr>
        <w:t>Leaderboard</w:t>
      </w:r>
      <w:r w:rsidRPr="000D3863">
        <w:t xml:space="preserve"> ditampilkan untuk menunjukkan peringkat peserta, mendorong kompetisi sehat di antara mereka.</w:t>
      </w:r>
    </w:p>
    <w:p w14:paraId="272E4A4C" w14:textId="269EBA3E" w:rsidR="00D0427D" w:rsidRPr="000D3863" w:rsidRDefault="00D0427D" w:rsidP="00D0427D">
      <w:pPr>
        <w:pStyle w:val="ListParagraph"/>
        <w:numPr>
          <w:ilvl w:val="6"/>
          <w:numId w:val="3"/>
        </w:numPr>
        <w:tabs>
          <w:tab w:val="clear" w:pos="5040"/>
        </w:tabs>
        <w:ind w:left="1080"/>
        <w:jc w:val="left"/>
      </w:pPr>
      <w:r>
        <w:rPr>
          <w:i/>
          <w:iCs/>
        </w:rPr>
        <w:t>Timer</w:t>
      </w:r>
    </w:p>
    <w:p w14:paraId="250F68C4" w14:textId="4AE398DF" w:rsidR="000D3863" w:rsidRPr="000D3863" w:rsidRDefault="000D3863" w:rsidP="000D3863">
      <w:pPr>
        <w:pStyle w:val="ListParagraph"/>
        <w:ind w:left="1080"/>
      </w:pPr>
      <w:r w:rsidRPr="000D3863">
        <w:t xml:space="preserve">Setiap pertanyaan memiliki batas waktu tertentu, mendorong pengguna untuk berpikir cepat dan meningkatkan keterlibatan selama sesi </w:t>
      </w:r>
      <w:r>
        <w:rPr>
          <w:i/>
          <w:iCs/>
        </w:rPr>
        <w:t>quiz</w:t>
      </w:r>
      <w:r>
        <w:t>.</w:t>
      </w:r>
    </w:p>
    <w:p w14:paraId="6B731620" w14:textId="43A1DDFA" w:rsidR="00D0427D" w:rsidRDefault="00D0427D" w:rsidP="00D0427D">
      <w:pPr>
        <w:pStyle w:val="ListParagraph"/>
        <w:numPr>
          <w:ilvl w:val="6"/>
          <w:numId w:val="3"/>
        </w:numPr>
        <w:tabs>
          <w:tab w:val="clear" w:pos="5040"/>
        </w:tabs>
        <w:ind w:left="1080"/>
        <w:jc w:val="left"/>
      </w:pPr>
      <w:r>
        <w:t>Mode Permainan Beragam</w:t>
      </w:r>
    </w:p>
    <w:p w14:paraId="166018F7" w14:textId="200C94B5" w:rsidR="000D3863" w:rsidRDefault="000D3863" w:rsidP="00836E5B">
      <w:pPr>
        <w:pStyle w:val="ListParagraph"/>
        <w:ind w:left="1080"/>
      </w:pPr>
      <w:r w:rsidRPr="00836E5B">
        <w:rPr>
          <w:i/>
          <w:iCs/>
        </w:rPr>
        <w:t>Kahoot!</w:t>
      </w:r>
      <w:r w:rsidRPr="000D3863">
        <w:t xml:space="preserve"> menawarkan berbagai jenis pertanyaan, termasuk pilihan ganda, benar/salah, dan urutan (jumble), serta mode permainan individu atau tim, memungkinkan fleksibilitas dalam pembelajaran.</w:t>
      </w:r>
    </w:p>
    <w:p w14:paraId="209B7261" w14:textId="5F6E4BD0" w:rsidR="00836E5B" w:rsidRDefault="00836E5B" w:rsidP="00F24236">
      <w:pPr>
        <w:spacing w:after="0"/>
        <w:rPr>
          <w:i/>
          <w:iCs/>
        </w:rPr>
      </w:pPr>
      <w:r>
        <w:t xml:space="preserve">Kelebihan </w:t>
      </w:r>
      <w:r w:rsidRPr="00836E5B">
        <w:rPr>
          <w:i/>
          <w:iCs/>
        </w:rPr>
        <w:t>Kahoot!</w:t>
      </w:r>
    </w:p>
    <w:p w14:paraId="61A8ECB1" w14:textId="2960B6F3" w:rsidR="00836E5B" w:rsidRDefault="00836E5B" w:rsidP="00F24236">
      <w:pPr>
        <w:spacing w:after="0"/>
      </w:pPr>
      <w:r w:rsidRPr="00836E5B">
        <w:t>Pendekatan berbasis permainan dan kompetisi meningkatkan partisipasi aktif siswa dalam proses pembelajaran.</w:t>
      </w:r>
      <w:r>
        <w:t xml:space="preserve"> </w:t>
      </w:r>
      <w:r w:rsidRPr="00836E5B">
        <w:t>Dapat digunakan dalam berbagai konteks pembelajaran, baik di kelas maupun pembelajaran jarak jauh.​</w:t>
      </w:r>
    </w:p>
    <w:p w14:paraId="3FB22488" w14:textId="77777777" w:rsidR="00F24236" w:rsidRDefault="00F24236" w:rsidP="00F24236">
      <w:pPr>
        <w:spacing w:after="0"/>
      </w:pPr>
    </w:p>
    <w:p w14:paraId="5BE8799D" w14:textId="77777777" w:rsidR="00B91376" w:rsidRDefault="00B91376" w:rsidP="00F24236">
      <w:pPr>
        <w:spacing w:after="0"/>
        <w:rPr>
          <w:i/>
          <w:iCs/>
        </w:rPr>
      </w:pPr>
      <w:r>
        <w:t xml:space="preserve">Kekurangan </w:t>
      </w:r>
      <w:r w:rsidRPr="00836E5B">
        <w:rPr>
          <w:i/>
          <w:iCs/>
        </w:rPr>
        <w:t>Kahoot!</w:t>
      </w:r>
    </w:p>
    <w:p w14:paraId="1D0F054A" w14:textId="1B89A13E" w:rsidR="00B91376" w:rsidRPr="00836E5B" w:rsidRDefault="00B91376" w:rsidP="00F24236">
      <w:pPr>
        <w:spacing w:after="0"/>
      </w:pPr>
      <w:r w:rsidRPr="00B91376">
        <w:t>Penekanan pada kecepatan dalam menjawab dapat mengurangi perhatian terhadap pemahaman konsep secara mendalam.</w:t>
      </w:r>
      <w:r>
        <w:t xml:space="preserve"> </w:t>
      </w:r>
      <w:r w:rsidRPr="00B91376">
        <w:t>Kompetisi yang terlalu intens melalui leaderboard dapat menyebabkan sebagian peserta merasa tertinggal atau kurang percaya diri.</w:t>
      </w:r>
    </w:p>
    <w:p w14:paraId="6006EC04" w14:textId="4806228A" w:rsidR="000F003A" w:rsidRDefault="00977DF1" w:rsidP="001A2376">
      <w:pPr>
        <w:pStyle w:val="Heading2"/>
      </w:pPr>
      <w:bookmarkStart w:id="53" w:name="_Toc195504869"/>
      <w:r>
        <w:t xml:space="preserve">Analisis </w:t>
      </w:r>
      <w:r w:rsidR="001A2376" w:rsidRPr="001A2376">
        <w:t>Framework Gamification dalam LMS</w:t>
      </w:r>
      <w:bookmarkEnd w:id="53"/>
    </w:p>
    <w:p w14:paraId="3529A003" w14:textId="7CA9B6B4" w:rsidR="00DA51E0" w:rsidRDefault="00D80A59" w:rsidP="00F01056">
      <w:pPr>
        <w:shd w:val="clear" w:color="auto" w:fill="FFFFFF" w:themeFill="background1"/>
      </w:pPr>
      <w:r w:rsidRPr="00D80A59">
        <w:t xml:space="preserve">Framework gamification dalam Learning Management System (LMS) yang dikembangkan dalam penelitian ini mengintegrasikan elemen </w:t>
      </w:r>
      <w:r w:rsidRPr="00C46BDC">
        <w:rPr>
          <w:i/>
          <w:iCs/>
        </w:rPr>
        <w:t>gami</w:t>
      </w:r>
      <w:r w:rsidR="00C46BDC" w:rsidRPr="00C46BDC">
        <w:rPr>
          <w:i/>
          <w:iCs/>
        </w:rPr>
        <w:t>fication</w:t>
      </w:r>
      <w:r w:rsidRPr="00D80A59">
        <w:t xml:space="preserve"> dengan pendekatan </w:t>
      </w:r>
      <w:r w:rsidRPr="00D80A59">
        <w:rPr>
          <w:i/>
          <w:iCs/>
        </w:rPr>
        <w:t xml:space="preserve">Progressive Learning, Serious Games, </w:t>
      </w:r>
      <w:r w:rsidRPr="00D80A59">
        <w:t>dan</w:t>
      </w:r>
      <w:r w:rsidRPr="00D80A59">
        <w:rPr>
          <w:i/>
          <w:iCs/>
        </w:rPr>
        <w:t xml:space="preserve"> Adaptive Feedback.</w:t>
      </w:r>
      <w:r w:rsidRPr="00D80A59">
        <w:t xml:space="preserve"> Fokus utama framework ini adalah mengatasi masalah klasik </w:t>
      </w:r>
      <w:r w:rsidRPr="00C46BDC">
        <w:rPr>
          <w:i/>
          <w:iCs/>
        </w:rPr>
        <w:t>gamifi</w:t>
      </w:r>
      <w:r w:rsidR="00C46BDC" w:rsidRPr="00C46BDC">
        <w:rPr>
          <w:i/>
          <w:iCs/>
        </w:rPr>
        <w:t>cation</w:t>
      </w:r>
      <w:r w:rsidRPr="00C46BDC">
        <w:rPr>
          <w:i/>
          <w:iCs/>
        </w:rPr>
        <w:t xml:space="preserve"> </w:t>
      </w:r>
      <w:r w:rsidRPr="00D80A59">
        <w:t xml:space="preserve">dalam LMS, di mana pengguna cenderung lebih fokus pada perolehan poin dan </w:t>
      </w:r>
      <w:r w:rsidRPr="00392D4F">
        <w:rPr>
          <w:i/>
          <w:iCs/>
        </w:rPr>
        <w:t>reward</w:t>
      </w:r>
      <w:r w:rsidRPr="00D80A59">
        <w:t xml:space="preserve"> daripada pemahaman materi. Dengan framework ini, proses pembelajaran menjadi lebih personal, adaptif, dan berbasis tantangan, sehingga meningkatkan efektivitas dan keterlibatan pengguna. </w:t>
      </w:r>
      <w:r w:rsidR="00400BFF" w:rsidRPr="00400BFF">
        <w:t xml:space="preserve"> </w:t>
      </w:r>
    </w:p>
    <w:p w14:paraId="7ACFC08E" w14:textId="77777777" w:rsidR="00392D4F" w:rsidRPr="00FD23C2" w:rsidRDefault="00392D4F" w:rsidP="00F01056">
      <w:pPr>
        <w:shd w:val="clear" w:color="auto" w:fill="FFFFFF" w:themeFill="background1"/>
      </w:pPr>
    </w:p>
    <w:p w14:paraId="5E05DB76" w14:textId="5317C569" w:rsidR="009D16CC" w:rsidRPr="0088707D" w:rsidRDefault="00392D4F" w:rsidP="0088707D">
      <w:pPr>
        <w:pStyle w:val="Heading3"/>
        <w:rPr>
          <w:i/>
          <w:iCs/>
          <w:color w:val="auto"/>
        </w:rPr>
      </w:pPr>
      <w:bookmarkStart w:id="54" w:name="_Toc195504870"/>
      <w:r w:rsidRPr="0088707D">
        <w:rPr>
          <w:color w:val="auto"/>
        </w:rPr>
        <w:t>Konseptualisasi</w:t>
      </w:r>
      <w:r w:rsidR="003305B5" w:rsidRPr="0088707D">
        <w:rPr>
          <w:color w:val="auto"/>
        </w:rPr>
        <w:t xml:space="preserve"> </w:t>
      </w:r>
      <w:r w:rsidR="003305B5" w:rsidRPr="0088707D">
        <w:rPr>
          <w:i/>
          <w:iCs/>
          <w:color w:val="auto"/>
        </w:rPr>
        <w:t>Framework Gamification</w:t>
      </w:r>
      <w:bookmarkEnd w:id="54"/>
    </w:p>
    <w:p w14:paraId="5A548E9A" w14:textId="77777777" w:rsidR="00392D4F" w:rsidRPr="00392D4F" w:rsidRDefault="00392D4F" w:rsidP="00C845C1">
      <w:pPr>
        <w:shd w:val="clear" w:color="auto" w:fill="FFFFFF" w:themeFill="background1"/>
      </w:pPr>
      <w:r w:rsidRPr="00392D4F">
        <w:t xml:space="preserve">Framework ini mengadopsi pendekatan </w:t>
      </w:r>
      <w:r w:rsidRPr="00C845C1">
        <w:rPr>
          <w:i/>
          <w:iCs/>
        </w:rPr>
        <w:t xml:space="preserve">MDA (Mechanics, Dynamics, Aesthetics) </w:t>
      </w:r>
      <w:r w:rsidRPr="00392D4F">
        <w:t xml:space="preserve">dalam </w:t>
      </w:r>
      <w:r w:rsidRPr="00C845C1">
        <w:rPr>
          <w:i/>
          <w:iCs/>
        </w:rPr>
        <w:t>gamification</w:t>
      </w:r>
      <w:r w:rsidRPr="00392D4F">
        <w:t xml:space="preserve"> untuk memastikan bahwa pengalaman pengguna dalam LMS lebih efektif dan bermakna.</w:t>
      </w:r>
    </w:p>
    <w:p w14:paraId="78EF7E16" w14:textId="5297A3FD" w:rsidR="00392D4F" w:rsidRPr="00392D4F" w:rsidRDefault="00392D4F">
      <w:pPr>
        <w:pStyle w:val="ListParagraph"/>
        <w:numPr>
          <w:ilvl w:val="0"/>
          <w:numId w:val="31"/>
        </w:numPr>
        <w:shd w:val="clear" w:color="auto" w:fill="FFFFFF" w:themeFill="background1"/>
        <w:tabs>
          <w:tab w:val="clear" w:pos="720"/>
          <w:tab w:val="num" w:pos="1260"/>
        </w:tabs>
        <w:ind w:left="990" w:hanging="270"/>
      </w:pPr>
      <w:r w:rsidRPr="00392D4F">
        <w:rPr>
          <w:i/>
          <w:iCs/>
        </w:rPr>
        <w:t>Mechanics</w:t>
      </w:r>
      <w:r w:rsidRPr="00392D4F">
        <w:t xml:space="preserve"> (Mekanisme): Komponen dasar </w:t>
      </w:r>
      <w:r w:rsidRPr="00392D4F">
        <w:rPr>
          <w:i/>
          <w:iCs/>
        </w:rPr>
        <w:t>gamifi</w:t>
      </w:r>
      <w:r w:rsidR="00C46BDC" w:rsidRPr="00C46BDC">
        <w:rPr>
          <w:i/>
          <w:iCs/>
        </w:rPr>
        <w:t>cation</w:t>
      </w:r>
      <w:r w:rsidRPr="00392D4F">
        <w:t xml:space="preserve">, seperti </w:t>
      </w:r>
      <w:r w:rsidRPr="00392D4F">
        <w:rPr>
          <w:i/>
          <w:iCs/>
        </w:rPr>
        <w:t>timer, poin, feedback, level,</w:t>
      </w:r>
      <w:r w:rsidRPr="00392D4F">
        <w:t xml:space="preserve"> dan </w:t>
      </w:r>
      <w:r w:rsidRPr="00392D4F">
        <w:rPr>
          <w:i/>
          <w:iCs/>
        </w:rPr>
        <w:t>leaderboard</w:t>
      </w:r>
      <w:r w:rsidRPr="00392D4F">
        <w:t>, digunakan untuk membangun sistem yang kompetitif tetapi tetap fokus pada pembelajaran.</w:t>
      </w:r>
    </w:p>
    <w:p w14:paraId="16C51186" w14:textId="77777777" w:rsidR="00392D4F" w:rsidRPr="00392D4F" w:rsidRDefault="00392D4F">
      <w:pPr>
        <w:pStyle w:val="ListParagraph"/>
        <w:numPr>
          <w:ilvl w:val="0"/>
          <w:numId w:val="31"/>
        </w:numPr>
        <w:shd w:val="clear" w:color="auto" w:fill="FFFFFF" w:themeFill="background1"/>
        <w:tabs>
          <w:tab w:val="clear" w:pos="720"/>
          <w:tab w:val="num" w:pos="1260"/>
        </w:tabs>
        <w:ind w:left="990" w:hanging="270"/>
      </w:pPr>
      <w:r w:rsidRPr="00392D4F">
        <w:rPr>
          <w:i/>
          <w:iCs/>
        </w:rPr>
        <w:t>Dynamics</w:t>
      </w:r>
      <w:r w:rsidRPr="00392D4F">
        <w:t xml:space="preserve"> (Dinamika): Cara pengguna berinteraksi dengan sistem, termasuk </w:t>
      </w:r>
      <w:r w:rsidRPr="00392D4F">
        <w:rPr>
          <w:i/>
          <w:iCs/>
        </w:rPr>
        <w:t>adaptive learning, progressive learning, dan serious games</w:t>
      </w:r>
      <w:r w:rsidRPr="00392D4F">
        <w:t xml:space="preserve"> yang memastikan pembelajaran berbasis tantangan.</w:t>
      </w:r>
    </w:p>
    <w:p w14:paraId="213DFB27" w14:textId="77777777" w:rsidR="00392D4F" w:rsidRPr="00392D4F" w:rsidRDefault="00392D4F">
      <w:pPr>
        <w:pStyle w:val="ListParagraph"/>
        <w:numPr>
          <w:ilvl w:val="0"/>
          <w:numId w:val="31"/>
        </w:numPr>
        <w:shd w:val="clear" w:color="auto" w:fill="FFFFFF" w:themeFill="background1"/>
        <w:tabs>
          <w:tab w:val="clear" w:pos="720"/>
          <w:tab w:val="num" w:pos="1260"/>
        </w:tabs>
        <w:ind w:left="990" w:hanging="270"/>
      </w:pPr>
      <w:r w:rsidRPr="00392D4F">
        <w:rPr>
          <w:i/>
          <w:iCs/>
        </w:rPr>
        <w:t>Aesthetics</w:t>
      </w:r>
      <w:r w:rsidRPr="00392D4F">
        <w:t xml:space="preserve"> (Estetika): Pengalaman pengguna yang menyenangkan dengan desain UI/UX interaktif, visual </w:t>
      </w:r>
      <w:r w:rsidRPr="00392D4F">
        <w:rPr>
          <w:i/>
          <w:iCs/>
        </w:rPr>
        <w:t>feedback</w:t>
      </w:r>
      <w:r w:rsidRPr="00392D4F">
        <w:t xml:space="preserve">, serta sistem </w:t>
      </w:r>
      <w:r w:rsidRPr="00392D4F">
        <w:rPr>
          <w:i/>
          <w:iCs/>
        </w:rPr>
        <w:t>leveling</w:t>
      </w:r>
      <w:r w:rsidRPr="00392D4F">
        <w:t xml:space="preserve"> yang memberikan kepuasan intrinsik.</w:t>
      </w:r>
    </w:p>
    <w:p w14:paraId="18EBE7D8" w14:textId="77777777" w:rsidR="00C845C1" w:rsidRDefault="00392D4F" w:rsidP="00C845C1">
      <w:pPr>
        <w:pStyle w:val="ListParagraph"/>
        <w:shd w:val="clear" w:color="auto" w:fill="FFFFFF" w:themeFill="background1"/>
        <w:ind w:left="990"/>
      </w:pPr>
      <w:r w:rsidRPr="00392D4F">
        <w:t xml:space="preserve">Selain itu, framework ini mengacu pada </w:t>
      </w:r>
      <w:r w:rsidRPr="00392D4F">
        <w:rPr>
          <w:i/>
          <w:iCs/>
        </w:rPr>
        <w:t>User-Centered Design (UCD)</w:t>
      </w:r>
      <w:r w:rsidRPr="00392D4F">
        <w:t xml:space="preserve"> agar sistem </w:t>
      </w:r>
      <w:r w:rsidRPr="00392D4F">
        <w:rPr>
          <w:i/>
          <w:iCs/>
        </w:rPr>
        <w:t>gamifika</w:t>
      </w:r>
      <w:r w:rsidR="00C46BDC" w:rsidRPr="00C46BDC">
        <w:rPr>
          <w:i/>
          <w:iCs/>
        </w:rPr>
        <w:t>cation</w:t>
      </w:r>
      <w:r w:rsidRPr="00392D4F">
        <w:t xml:space="preserve"> benar-benar sesuai dengan kebutuhan dan karakteristik pengguna LMS.</w:t>
      </w:r>
    </w:p>
    <w:p w14:paraId="3AAD8C7F" w14:textId="5FF01895" w:rsidR="00112FB7" w:rsidRDefault="00112FB7" w:rsidP="00C845C1">
      <w:pPr>
        <w:pStyle w:val="Heading4"/>
        <w:ind w:left="990" w:hanging="990"/>
        <w:rPr>
          <w:rFonts w:ascii="Times New Roman" w:hAnsi="Times New Roman" w:cs="Times New Roman"/>
          <w:b/>
          <w:bCs/>
          <w:color w:val="auto"/>
        </w:rPr>
      </w:pPr>
      <w:r w:rsidRPr="00C845C1">
        <w:rPr>
          <w:rFonts w:ascii="Times New Roman" w:hAnsi="Times New Roman" w:cs="Times New Roman"/>
          <w:b/>
          <w:bCs/>
          <w:i w:val="0"/>
          <w:iCs w:val="0"/>
          <w:color w:val="auto"/>
        </w:rPr>
        <w:t>Komponen Utama dalam</w:t>
      </w:r>
      <w:r w:rsidRPr="00C845C1">
        <w:rPr>
          <w:rFonts w:ascii="Times New Roman" w:hAnsi="Times New Roman" w:cs="Times New Roman"/>
          <w:b/>
          <w:bCs/>
          <w:color w:val="auto"/>
        </w:rPr>
        <w:t xml:space="preserve"> Framework</w:t>
      </w:r>
    </w:p>
    <w:p w14:paraId="24839C15" w14:textId="048AF4EC" w:rsidR="008A6379" w:rsidRDefault="008A6379" w:rsidP="008A6379">
      <w:pPr>
        <w:pStyle w:val="Heading5"/>
        <w:rPr>
          <w:rFonts w:ascii="Times New Roman" w:hAnsi="Times New Roman" w:cs="Times New Roman"/>
          <w:b/>
          <w:bCs/>
          <w:i/>
          <w:iCs/>
          <w:color w:val="auto"/>
        </w:rPr>
      </w:pPr>
      <w:r w:rsidRPr="008A6379">
        <w:rPr>
          <w:rFonts w:ascii="Times New Roman" w:hAnsi="Times New Roman" w:cs="Times New Roman"/>
          <w:b/>
          <w:bCs/>
          <w:i/>
          <w:iCs/>
          <w:color w:val="auto"/>
        </w:rPr>
        <w:t>Progressive Learning</w:t>
      </w:r>
    </w:p>
    <w:p w14:paraId="5899364E" w14:textId="43342B60" w:rsidR="008A6379" w:rsidRDefault="0039503C" w:rsidP="008A6379">
      <w:r w:rsidRPr="00BF5716">
        <w:t>Prog</w:t>
      </w:r>
      <w:r w:rsidR="00156063" w:rsidRPr="00BF5716">
        <w:t xml:space="preserve">ressive learning </w:t>
      </w:r>
      <w:r w:rsidR="00BF5716" w:rsidRPr="00BF5716">
        <w:t xml:space="preserve">dalam sistem </w:t>
      </w:r>
      <w:r w:rsidR="00BF5716" w:rsidRPr="00F24236">
        <w:rPr>
          <w:i/>
          <w:iCs/>
        </w:rPr>
        <w:t>gamification</w:t>
      </w:r>
      <w:r w:rsidR="00BF5716" w:rsidRPr="00BF5716">
        <w:t xml:space="preserve"> ini menggunakan konsep scaffolding learning, di mana soal dan materi disusun dari tingkat kesulitan </w:t>
      </w:r>
      <w:r w:rsidR="003A1EBA">
        <w:t>yang mudah, kemudian ke tingkat yang sedan, hingga akhirnya mencapai tingkat yang sulit.</w:t>
      </w:r>
    </w:p>
    <w:p w14:paraId="5389AC66" w14:textId="7918F831" w:rsidR="0024339F" w:rsidRPr="0024339F" w:rsidRDefault="0024339F">
      <w:pPr>
        <w:pStyle w:val="ListParagraph"/>
        <w:numPr>
          <w:ilvl w:val="0"/>
          <w:numId w:val="32"/>
        </w:numPr>
      </w:pPr>
      <w:r w:rsidRPr="0024339F">
        <w:t>Struktur soal mengikuti urutan kesulitan secara bertahap, dimulai dari yang paling dasar untuk membangun pemahaman, kemudian berlanjut ke soal yang lebih kompleks.</w:t>
      </w:r>
    </w:p>
    <w:p w14:paraId="63A7B42C" w14:textId="71990990" w:rsidR="0024339F" w:rsidRPr="0024339F" w:rsidRDefault="0024339F">
      <w:pPr>
        <w:pStyle w:val="ListParagraph"/>
        <w:numPr>
          <w:ilvl w:val="0"/>
          <w:numId w:val="32"/>
        </w:numPr>
      </w:pPr>
      <w:r w:rsidRPr="0024339F">
        <w:t>Pengguna tetap dapat melanjutkan ke tahap berikutnya, tetapi sistem memastikan bahwa mereka memulai dengan soal yang lebih mudah sebelum menghadapi tantangan yang lebih sulit.</w:t>
      </w:r>
    </w:p>
    <w:p w14:paraId="3C15E4EF" w14:textId="69E056F6" w:rsidR="00CE53EB" w:rsidRDefault="0024339F">
      <w:pPr>
        <w:pStyle w:val="ListParagraph"/>
        <w:numPr>
          <w:ilvl w:val="0"/>
          <w:numId w:val="32"/>
        </w:numPr>
      </w:pPr>
      <w:r w:rsidRPr="0024339F">
        <w:t>Pendekatan ini bertujuan untuk memberikan transisi yang lebih alami, sehingga pengguna memiliki landasan yang kuat sebelum menghadapi soal dengan tingkat kesulitan yang lebih tinggi.</w:t>
      </w:r>
    </w:p>
    <w:p w14:paraId="4AE6A1C9" w14:textId="264C99A2" w:rsidR="00CE53EB" w:rsidRDefault="00CE53EB" w:rsidP="00CE53EB">
      <w:pPr>
        <w:pStyle w:val="Heading5"/>
        <w:rPr>
          <w:rFonts w:ascii="Times New Roman" w:hAnsi="Times New Roman" w:cs="Times New Roman"/>
          <w:b/>
          <w:bCs/>
          <w:i/>
          <w:iCs/>
          <w:color w:val="auto"/>
        </w:rPr>
      </w:pPr>
      <w:r w:rsidRPr="00CE53EB">
        <w:rPr>
          <w:rFonts w:ascii="Times New Roman" w:hAnsi="Times New Roman" w:cs="Times New Roman"/>
          <w:b/>
          <w:bCs/>
          <w:i/>
          <w:iCs/>
          <w:color w:val="auto"/>
        </w:rPr>
        <w:t>Serious Games (SGs)</w:t>
      </w:r>
    </w:p>
    <w:p w14:paraId="6388058F" w14:textId="12E43308" w:rsidR="00D369CB" w:rsidRDefault="00D369CB" w:rsidP="00D369CB">
      <w:r w:rsidRPr="00D369CB">
        <w:t xml:space="preserve">Konsep </w:t>
      </w:r>
      <w:r w:rsidRPr="00D369CB">
        <w:rPr>
          <w:i/>
          <w:iCs/>
        </w:rPr>
        <w:t>serious games</w:t>
      </w:r>
      <w:r w:rsidRPr="00D369CB">
        <w:t xml:space="preserve"> digunakan untuk memberikan </w:t>
      </w:r>
      <w:r w:rsidRPr="00D369CB">
        <w:rPr>
          <w:i/>
          <w:iCs/>
        </w:rPr>
        <w:t>feedback</w:t>
      </w:r>
      <w:r w:rsidRPr="00D369CB">
        <w:t xml:space="preserve"> secara </w:t>
      </w:r>
      <w:r w:rsidRPr="00D369CB">
        <w:rPr>
          <w:i/>
          <w:iCs/>
        </w:rPr>
        <w:t>real-time</w:t>
      </w:r>
      <w:r w:rsidRPr="00D369CB">
        <w:t>, sehingga pengalaman belajar menjadi lebih interaktif dan mendalam tanpa menghilangkan tujuan edukatif.</w:t>
      </w:r>
    </w:p>
    <w:p w14:paraId="65C3E318" w14:textId="15A0BFE3" w:rsidR="00D369CB" w:rsidRPr="00D369CB" w:rsidRDefault="00D369CB">
      <w:pPr>
        <w:pStyle w:val="ListParagraph"/>
        <w:numPr>
          <w:ilvl w:val="0"/>
          <w:numId w:val="34"/>
        </w:numPr>
      </w:pPr>
      <w:r w:rsidRPr="00D369CB">
        <w:t xml:space="preserve">Dalam konteks </w:t>
      </w:r>
      <w:r w:rsidRPr="00D369CB">
        <w:rPr>
          <w:i/>
          <w:iCs/>
        </w:rPr>
        <w:t>gamification</w:t>
      </w:r>
      <w:r w:rsidRPr="00D369CB">
        <w:t xml:space="preserve"> pendidikan, </w:t>
      </w:r>
      <w:r w:rsidRPr="00D369CB">
        <w:rPr>
          <w:i/>
          <w:iCs/>
        </w:rPr>
        <w:t>Serious Games (SGs)</w:t>
      </w:r>
      <w:r w:rsidRPr="00D369CB">
        <w:t xml:space="preserve"> bukan hanya sekadar alat pembelajaran, tetapi juga alat evaluasi yang dirancang untuk menilai prestasi belajar secara langsung melalui interaksi pengguna dalam game.</w:t>
      </w:r>
    </w:p>
    <w:p w14:paraId="26EC08A8" w14:textId="6BF45A1C" w:rsidR="00D369CB" w:rsidRPr="00D369CB" w:rsidRDefault="00D369CB">
      <w:pPr>
        <w:pStyle w:val="ListParagraph"/>
        <w:numPr>
          <w:ilvl w:val="0"/>
          <w:numId w:val="34"/>
        </w:numPr>
      </w:pPr>
      <w:r w:rsidRPr="00F10C3B">
        <w:rPr>
          <w:i/>
          <w:iCs/>
        </w:rPr>
        <w:t>SGs</w:t>
      </w:r>
      <w:r w:rsidRPr="00D369CB">
        <w:t xml:space="preserve"> membantu menghubungkan teori dengan praktik, di mana pengguna dapat melihat bagaimana konsep yang dipelajari diterapkan dalam skenario yang lebih nyata dan dinamis.</w:t>
      </w:r>
    </w:p>
    <w:p w14:paraId="4814CEF3" w14:textId="0BFD1C26" w:rsidR="00D369CB" w:rsidRPr="00D369CB" w:rsidRDefault="00D369CB">
      <w:pPr>
        <w:pStyle w:val="ListParagraph"/>
        <w:numPr>
          <w:ilvl w:val="0"/>
          <w:numId w:val="34"/>
        </w:numPr>
      </w:pPr>
      <w:r w:rsidRPr="00F10C3B">
        <w:rPr>
          <w:i/>
          <w:iCs/>
        </w:rPr>
        <w:t>Feedback</w:t>
      </w:r>
      <w:r w:rsidRPr="00D369CB">
        <w:t xml:space="preserve"> yang diberikan secara </w:t>
      </w:r>
      <w:r w:rsidRPr="00F10C3B">
        <w:rPr>
          <w:i/>
          <w:iCs/>
        </w:rPr>
        <w:t>real-time</w:t>
      </w:r>
      <w:r w:rsidRPr="00D369CB">
        <w:t xml:space="preserve"> memungkinkan pengguna memahami kesalahan mereka, mendapatkan koreksi langsung, dan menyesuaikan strategi mereka untuk meningkatkan pemahaman materi.</w:t>
      </w:r>
    </w:p>
    <w:p w14:paraId="615429C6" w14:textId="6B32F98A" w:rsidR="00D369CB" w:rsidRDefault="00D369CB">
      <w:pPr>
        <w:pStyle w:val="ListParagraph"/>
        <w:numPr>
          <w:ilvl w:val="0"/>
          <w:numId w:val="34"/>
        </w:numPr>
      </w:pPr>
      <w:r w:rsidRPr="00F10C3B">
        <w:rPr>
          <w:i/>
          <w:iCs/>
        </w:rPr>
        <w:t>SGs</w:t>
      </w:r>
      <w:r w:rsidRPr="00D369CB">
        <w:t xml:space="preserve"> juga memungkinkan pengguna melihat hasil kerja mereka dalam situasi yang menyerupai dunia nyata, sehingga mendorong mereka untuk lebih mengasah keterampilan praktis dan meningkatkan efektivitas belajar.</w:t>
      </w:r>
    </w:p>
    <w:p w14:paraId="4E91AA2E" w14:textId="61F66079" w:rsidR="002F73FB" w:rsidRPr="002F73FB" w:rsidRDefault="002F73FB" w:rsidP="002F73FB">
      <w:pPr>
        <w:pStyle w:val="Heading5"/>
        <w:rPr>
          <w:rFonts w:ascii="Times New Roman" w:hAnsi="Times New Roman" w:cs="Times New Roman"/>
          <w:b/>
          <w:bCs/>
          <w:i/>
          <w:iCs/>
          <w:color w:val="auto"/>
        </w:rPr>
      </w:pPr>
      <w:r w:rsidRPr="002F73FB">
        <w:rPr>
          <w:rFonts w:ascii="Times New Roman" w:hAnsi="Times New Roman" w:cs="Times New Roman"/>
          <w:b/>
          <w:bCs/>
          <w:i/>
          <w:iCs/>
          <w:color w:val="auto"/>
        </w:rPr>
        <w:t>Adaptive Feedback</w:t>
      </w:r>
    </w:p>
    <w:p w14:paraId="0F9B1D13" w14:textId="6C461BB4" w:rsidR="00D369CB" w:rsidRPr="006438CC" w:rsidRDefault="006438CC" w:rsidP="00D369CB">
      <w:r w:rsidRPr="006438CC">
        <w:rPr>
          <w:i/>
          <w:iCs/>
        </w:rPr>
        <w:t>Adaptive feedback</w:t>
      </w:r>
      <w:r w:rsidRPr="006438CC">
        <w:t xml:space="preserve"> dalam </w:t>
      </w:r>
      <w:r w:rsidRPr="006438CC">
        <w:rPr>
          <w:i/>
          <w:iCs/>
        </w:rPr>
        <w:t>gamification</w:t>
      </w:r>
      <w:r w:rsidRPr="006438CC">
        <w:t xml:space="preserve"> LMS dirancang untuk memberikan pengalaman belajar yang lebih personal dan kontekstual. Pendekatan ini tidak hanya menampilkan hasil benar atau salah, tetapi juga memberikan bimbingan yang dinamis berdasarkan pola jawaban pengguna.</w:t>
      </w:r>
    </w:p>
    <w:p w14:paraId="58E27DF2" w14:textId="6837F457" w:rsidR="006438CC" w:rsidRPr="006438CC" w:rsidRDefault="006438CC">
      <w:pPr>
        <w:pStyle w:val="ListParagraph"/>
        <w:numPr>
          <w:ilvl w:val="0"/>
          <w:numId w:val="35"/>
        </w:numPr>
      </w:pPr>
      <w:r w:rsidRPr="006438CC">
        <w:t>Jika pengguna menjawab benar dengan cepat</w:t>
      </w:r>
      <w:r w:rsidR="00A35054">
        <w:t>,</w:t>
      </w:r>
      <w:r w:rsidRPr="006438CC">
        <w:t xml:space="preserve"> sistem akan meningkatkan tingkat tantangan dengan memberikan soal tambahan yang lebih kompleks atau materi lanjutan yang relevan. Hal ini bertujuan untuk menjaga keterlibatan pengguna dengan tetap memberikan tantangan intelektual yang sesuai dengan kemampuan mereka.</w:t>
      </w:r>
    </w:p>
    <w:p w14:paraId="04067F6A" w14:textId="5872FCC2" w:rsidR="006438CC" w:rsidRPr="006438CC" w:rsidRDefault="006438CC">
      <w:pPr>
        <w:pStyle w:val="ListParagraph"/>
        <w:numPr>
          <w:ilvl w:val="0"/>
          <w:numId w:val="35"/>
        </w:numPr>
      </w:pPr>
      <w:r w:rsidRPr="006438CC">
        <w:t>Jika pengguna menjawab salah</w:t>
      </w:r>
      <w:r w:rsidR="00A35054">
        <w:t>,</w:t>
      </w:r>
      <w:r w:rsidRPr="006438CC">
        <w:t xml:space="preserve"> sistem akan memberikan umpan balik adaptif dalam bentuk penjelasan tambahan, rekomendasi latihan ulang, atau hint khusus yang membantu pengguna memahami kesalahan mereka. Hal ini mencegah pengguna terjebak dalam kebingungan atau kehilangan motivasi.</w:t>
      </w:r>
    </w:p>
    <w:p w14:paraId="5F78E46B" w14:textId="30B499CF" w:rsidR="00CE53EB" w:rsidRPr="00CE53EB" w:rsidRDefault="006438CC" w:rsidP="00CE53EB">
      <w:pPr>
        <w:pStyle w:val="ListParagraph"/>
        <w:numPr>
          <w:ilvl w:val="0"/>
          <w:numId w:val="35"/>
        </w:numPr>
      </w:pPr>
      <w:r w:rsidRPr="006438CC">
        <w:t>Feedback berbasis AI (menggunakan API Gemini)</w:t>
      </w:r>
      <w:r w:rsidR="00A35054">
        <w:t xml:space="preserve">, </w:t>
      </w:r>
      <w:r w:rsidRPr="006438CC">
        <w:t>memungkinkan sistem untuk menganalisis pola jawaban pengguna secara lebih mendalam, memberikan rekomendasi belajar yang lebih spesifik, dan menyesuaikan materi berdasarkan kebutuhan individu.</w:t>
      </w:r>
    </w:p>
    <w:p w14:paraId="3DA42129" w14:textId="77777777" w:rsidR="004266C9" w:rsidRPr="00FD23C2" w:rsidRDefault="005A0F73" w:rsidP="0096658C">
      <w:pPr>
        <w:pStyle w:val="Heading2"/>
      </w:pPr>
      <w:bookmarkStart w:id="55" w:name="_Toc195504871"/>
      <w:r w:rsidRPr="00FD23C2">
        <w:t>Analisis Evaluasi</w:t>
      </w:r>
      <w:bookmarkEnd w:id="55"/>
    </w:p>
    <w:p w14:paraId="6A51AC59" w14:textId="2517A386" w:rsidR="005A0F73" w:rsidRPr="00F3555A" w:rsidRDefault="00056F5F" w:rsidP="00F01056">
      <w:pPr>
        <w:shd w:val="clear" w:color="auto" w:fill="FFFFFF" w:themeFill="background1"/>
      </w:pPr>
      <w:r w:rsidRPr="00F3555A">
        <w:t>Evaluasi dengan menggunakan Skala Likert merupakan salah satu metode yang paling umum dan efektif untuk mengukur persepsi, kepuasan, dan sikap pengguna terhadap suatu sistem atau layanan, termasuk dalam konteks implementasi gamifikasi dalam pembelajaran. Skala ini digunakan untuk mengubah data kualitatif seperti opini dan persepsi menjadi data kuantitatif yang dapat dianalisis secara statistik.</w:t>
      </w:r>
    </w:p>
    <w:p w14:paraId="046349C4" w14:textId="2ADFFD8B" w:rsidR="00056F5F" w:rsidRPr="00F3555A" w:rsidRDefault="00056F5F" w:rsidP="00F01056">
      <w:pPr>
        <w:shd w:val="clear" w:color="auto" w:fill="FFFFFF" w:themeFill="background1"/>
      </w:pPr>
      <w:r w:rsidRPr="00F3555A">
        <w:t>Dalam penelitian ini, Skala Likert digunakan untuk mengevaluasi efektivitas elemen-elemen gamifikasi (seperti poin, leaderboard, progress bar, dan level), kemudahan penggunaan sistem, serta daya tarik pengalaman belajar secara keseluruhan. Skala yang digunakan biasanya terdiri dari 5 atau 4 poin, dengan tingkatan jawaban seperti:</w:t>
      </w:r>
    </w:p>
    <w:p w14:paraId="00691A5B" w14:textId="73E8153E" w:rsidR="00056F5F" w:rsidRPr="00F3555A" w:rsidRDefault="00056F5F">
      <w:pPr>
        <w:pStyle w:val="ListParagraph"/>
        <w:numPr>
          <w:ilvl w:val="0"/>
          <w:numId w:val="57"/>
        </w:numPr>
        <w:shd w:val="clear" w:color="auto" w:fill="FFFFFF" w:themeFill="background1"/>
      </w:pPr>
      <w:r w:rsidRPr="00F3555A">
        <w:t>1 = Sangat Tidak Setuju / Sangat Tidak Puas</w:t>
      </w:r>
    </w:p>
    <w:p w14:paraId="5B24BA12" w14:textId="4D7C468D" w:rsidR="00056F5F" w:rsidRPr="00F3555A" w:rsidRDefault="00056F5F">
      <w:pPr>
        <w:pStyle w:val="ListParagraph"/>
        <w:numPr>
          <w:ilvl w:val="0"/>
          <w:numId w:val="57"/>
        </w:numPr>
        <w:shd w:val="clear" w:color="auto" w:fill="FFFFFF" w:themeFill="background1"/>
      </w:pPr>
      <w:r w:rsidRPr="00F3555A">
        <w:t>2 = Tidak Setuju / Tidak Puas</w:t>
      </w:r>
    </w:p>
    <w:p w14:paraId="2B033A68" w14:textId="48772297" w:rsidR="00056F5F" w:rsidRPr="00F3555A" w:rsidRDefault="00056F5F">
      <w:pPr>
        <w:pStyle w:val="ListParagraph"/>
        <w:numPr>
          <w:ilvl w:val="0"/>
          <w:numId w:val="57"/>
        </w:numPr>
        <w:shd w:val="clear" w:color="auto" w:fill="FFFFFF" w:themeFill="background1"/>
      </w:pPr>
      <w:r w:rsidRPr="00F3555A">
        <w:t>3 = Netral (opsional)</w:t>
      </w:r>
    </w:p>
    <w:p w14:paraId="35E45EEE" w14:textId="4DE60A5F" w:rsidR="00056F5F" w:rsidRPr="00F3555A" w:rsidRDefault="00056F5F">
      <w:pPr>
        <w:pStyle w:val="ListParagraph"/>
        <w:numPr>
          <w:ilvl w:val="0"/>
          <w:numId w:val="57"/>
        </w:numPr>
        <w:shd w:val="clear" w:color="auto" w:fill="FFFFFF" w:themeFill="background1"/>
      </w:pPr>
      <w:r w:rsidRPr="00F3555A">
        <w:t>4 = Setuju / Puas</w:t>
      </w:r>
    </w:p>
    <w:p w14:paraId="151A9E50" w14:textId="66433B2B" w:rsidR="00056F5F" w:rsidRPr="00F3555A" w:rsidRDefault="00056F5F">
      <w:pPr>
        <w:pStyle w:val="ListParagraph"/>
        <w:numPr>
          <w:ilvl w:val="0"/>
          <w:numId w:val="57"/>
        </w:numPr>
        <w:shd w:val="clear" w:color="auto" w:fill="FFFFFF" w:themeFill="background1"/>
      </w:pPr>
      <w:r w:rsidRPr="00F3555A">
        <w:t>5 = Sangat Setuju / Sangat Puas</w:t>
      </w:r>
    </w:p>
    <w:p w14:paraId="4A898385" w14:textId="0735AB4E" w:rsidR="00F3555A" w:rsidRPr="00F3555A" w:rsidRDefault="00F3555A" w:rsidP="00F3555A">
      <w:pPr>
        <w:shd w:val="clear" w:color="auto" w:fill="FFFFFF" w:themeFill="background1"/>
      </w:pPr>
      <w:r w:rsidRPr="00F3555A">
        <w:t>Dalam penggunaannya, skala ganjil (1</w:t>
      </w:r>
      <w:r w:rsidR="00EC57E0">
        <w:t xml:space="preserve"> - </w:t>
      </w:r>
      <w:r w:rsidRPr="00F3555A">
        <w:t>5 atau 1</w:t>
      </w:r>
      <w:r w:rsidR="00EC57E0">
        <w:t xml:space="preserve"> - </w:t>
      </w:r>
      <w:r w:rsidRPr="00F3555A">
        <w:t>7) menyediakan opsi netral yang memungkinkan responden memilih tanpa condong ke arah positif atau negatif. Namun, skala genap (1</w:t>
      </w:r>
      <w:r w:rsidR="00EC57E0">
        <w:t xml:space="preserve"> - </w:t>
      </w:r>
      <w:r w:rsidRPr="00F3555A">
        <w:t>4 atau 1</w:t>
      </w:r>
      <w:r w:rsidR="00EC57E0">
        <w:t xml:space="preserve"> - </w:t>
      </w:r>
      <w:r w:rsidRPr="00F3555A">
        <w:t>6) sering digunakan untuk menghindari bias netralitas dan mendorong responden mengambil sikap yang lebih tegas.</w:t>
      </w:r>
    </w:p>
    <w:p w14:paraId="1ECFD6E2" w14:textId="719D3A64" w:rsidR="00F3555A" w:rsidRPr="00F3555A" w:rsidRDefault="00F3555A" w:rsidP="00F3555A">
      <w:pPr>
        <w:shd w:val="clear" w:color="auto" w:fill="FFFFFF" w:themeFill="background1"/>
      </w:pPr>
      <w:r w:rsidRPr="00F3555A">
        <w:t>Data yang diperoleh dari Skala Likert dapat dianalisis untuk mencari rata-rata, persentase distribusi jawaban, hingga uji statistik seperti korelasi atau regresi. Walaupun secara teknis data Skala Likert adalah ordinal, dalam praktiknya sering diperlakukan sebagai data interval agar memungkinkan pengolahan statistik lanjutan. Hal ini berguna dalam mengevaluasi kecenderungan umum sikap responden serta mengidentifikasi kekuatan dan kelemahan sistem dari sudut pandang pengguna.</w:t>
      </w:r>
      <w:r w:rsidR="00EC57E0">
        <w:t xml:space="preserve"> </w:t>
      </w:r>
      <w:r w:rsidRPr="00F3555A">
        <w:t>Selain kuantitatif, evaluasi ini juga diperkuat dengan pertanyaan terbuka untuk menangkap wawasan kualitatif yang tidak bisa diungkap hanya melalui angka. Misalnya, mengapa pengguna merasa tidak puas, atau fitur mana yang paling membantu dalam proses belajar.</w:t>
      </w:r>
    </w:p>
    <w:p w14:paraId="6C8D8290" w14:textId="2A2926E2" w:rsidR="009E5C20" w:rsidRDefault="00F3555A" w:rsidP="00F3555A">
      <w:pPr>
        <w:shd w:val="clear" w:color="auto" w:fill="FFFFFF" w:themeFill="background1"/>
      </w:pPr>
      <w:r w:rsidRPr="00F3555A">
        <w:t>Namun, penggunaan Skala Likert juga memiliki keterbatasan, seperti potensi bias responden—misalnya, memilih jawaban ekstrem secara konsisten, atau terlalu sering memilih netral karena tidak yakin. Oleh karena itu, desain instrumen survei harus memperhatikan variasi, kejelasan pernyataan, dan distribusi skala agar data yang dikumpulkan benar-benar representatif.</w:t>
      </w:r>
      <w:r w:rsidR="00EC57E0">
        <w:t xml:space="preserve"> </w:t>
      </w:r>
      <w:r w:rsidRPr="00F3555A">
        <w:t>Secara keseluruhan, Skala Likert merupakan metode evaluasi yang sederhana namun powerful, sangat cocok untuk mengevaluasi pengalaman pengguna dalam sistem berbasis gamifikasi, karena mampu menggabungkan persepsi pengguna ke dalam bentuk data yang terukur dan dapat dianalisis lebih lanjut untuk pengambilan keputusan dan pengembangan sistem ke depan.</w:t>
      </w:r>
    </w:p>
    <w:p w14:paraId="6CFBE220" w14:textId="19CB23C6" w:rsidR="00054B65" w:rsidRDefault="00054B65" w:rsidP="00054B65">
      <w:pPr>
        <w:pStyle w:val="Heading3"/>
        <w:rPr>
          <w:color w:val="auto"/>
        </w:rPr>
      </w:pPr>
      <w:bookmarkStart w:id="56" w:name="_Toc195504872"/>
      <w:r w:rsidRPr="00054B65">
        <w:rPr>
          <w:color w:val="auto"/>
        </w:rPr>
        <w:t>Analisis Evaluasi Menggunakan Skala Likert (Skala 1</w:t>
      </w:r>
      <w:r>
        <w:rPr>
          <w:color w:val="auto"/>
        </w:rPr>
        <w:t xml:space="preserve"> - </w:t>
      </w:r>
      <w:r w:rsidRPr="00054B65">
        <w:rPr>
          <w:color w:val="auto"/>
        </w:rPr>
        <w:t>4)</w:t>
      </w:r>
      <w:bookmarkEnd w:id="56"/>
    </w:p>
    <w:p w14:paraId="3CF5B80B" w14:textId="77777777" w:rsidR="00054B65" w:rsidRPr="00054B65" w:rsidRDefault="00054B65" w:rsidP="00054B65">
      <w:r w:rsidRPr="00054B65">
        <w:t xml:space="preserve">Dalam penelitian ini, evaluasi terhadap sistem </w:t>
      </w:r>
      <w:r w:rsidRPr="00054B65">
        <w:rPr>
          <w:i/>
          <w:iCs/>
        </w:rPr>
        <w:t>gamification</w:t>
      </w:r>
      <w:r w:rsidRPr="00054B65">
        <w:t xml:space="preserve"> dilakukan menggunakan Skala Likert dengan tingkat penilaian 1 sampai 4. Skala ini dipilih untuk menghindari pilihan netral, yang sering kali dipilih responden tanpa pertimbangan yang mendalam, dan mendorong mereka untuk memberikan penilaian yang lebih tegas terhadap pengalaman mereka saat menggunakan sistem.</w:t>
      </w:r>
    </w:p>
    <w:p w14:paraId="39A26326" w14:textId="77777777" w:rsidR="00054B65" w:rsidRPr="00054B65" w:rsidRDefault="00054B65" w:rsidP="00054B65">
      <w:r w:rsidRPr="00054B65">
        <w:t>Skala yang digunakan memiliki tingkatan sebagai berikut:</w:t>
      </w:r>
    </w:p>
    <w:p w14:paraId="25C28AE3" w14:textId="77777777" w:rsidR="00054B65" w:rsidRPr="00054B65" w:rsidRDefault="00054B65">
      <w:pPr>
        <w:numPr>
          <w:ilvl w:val="0"/>
          <w:numId w:val="60"/>
        </w:numPr>
      </w:pPr>
      <w:r w:rsidRPr="00054B65">
        <w:t>1 = Tidak Setuju / Tidak Puas</w:t>
      </w:r>
    </w:p>
    <w:p w14:paraId="3356F763" w14:textId="77777777" w:rsidR="00054B65" w:rsidRPr="00054B65" w:rsidRDefault="00054B65">
      <w:pPr>
        <w:numPr>
          <w:ilvl w:val="0"/>
          <w:numId w:val="60"/>
        </w:numPr>
      </w:pPr>
      <w:r w:rsidRPr="00054B65">
        <w:t>2 = Cukup Setuju / Cukup Puas</w:t>
      </w:r>
    </w:p>
    <w:p w14:paraId="2A5D7166" w14:textId="77777777" w:rsidR="00054B65" w:rsidRPr="00054B65" w:rsidRDefault="00054B65">
      <w:pPr>
        <w:numPr>
          <w:ilvl w:val="0"/>
          <w:numId w:val="60"/>
        </w:numPr>
      </w:pPr>
      <w:r w:rsidRPr="00054B65">
        <w:t>3 = Setuju / Puas</w:t>
      </w:r>
    </w:p>
    <w:p w14:paraId="5DD42720" w14:textId="77777777" w:rsidR="00054B65" w:rsidRPr="00054B65" w:rsidRDefault="00054B65">
      <w:pPr>
        <w:numPr>
          <w:ilvl w:val="0"/>
          <w:numId w:val="60"/>
        </w:numPr>
      </w:pPr>
      <w:r w:rsidRPr="00054B65">
        <w:t>4 = Sangat Setuju / Sangat Puas</w:t>
      </w:r>
    </w:p>
    <w:p w14:paraId="2EEDE4FF" w14:textId="77777777" w:rsidR="00054B65" w:rsidRPr="00054B65" w:rsidRDefault="00054B65" w:rsidP="00054B65">
      <w:r w:rsidRPr="00054B65">
        <w:t>Setiap responden diminta untuk memberikan penilaian terhadap berbagai aspek dalam sistem gamification, antara lain:</w:t>
      </w:r>
    </w:p>
    <w:p w14:paraId="7776D377" w14:textId="77777777" w:rsidR="00054B65" w:rsidRPr="00054B65" w:rsidRDefault="00054B65">
      <w:pPr>
        <w:numPr>
          <w:ilvl w:val="0"/>
          <w:numId w:val="61"/>
        </w:numPr>
      </w:pPr>
      <w:r w:rsidRPr="00054B65">
        <w:t>Kemudahan penggunaan sistem (user interface dan navigasi)</w:t>
      </w:r>
    </w:p>
    <w:p w14:paraId="249B6B5A" w14:textId="77777777" w:rsidR="00054B65" w:rsidRPr="00054B65" w:rsidRDefault="00054B65">
      <w:pPr>
        <w:numPr>
          <w:ilvl w:val="0"/>
          <w:numId w:val="61"/>
        </w:numPr>
      </w:pPr>
      <w:r w:rsidRPr="00054B65">
        <w:t>Efektivitas elemen gamification (poin, level, progress bar, leaderboard)</w:t>
      </w:r>
    </w:p>
    <w:p w14:paraId="79721D8E" w14:textId="77777777" w:rsidR="00054B65" w:rsidRPr="00054B65" w:rsidRDefault="00054B65">
      <w:pPr>
        <w:numPr>
          <w:ilvl w:val="0"/>
          <w:numId w:val="61"/>
        </w:numPr>
      </w:pPr>
      <w:r w:rsidRPr="00054B65">
        <w:t>Daya tarik tampilan visual dan interaktivitas</w:t>
      </w:r>
    </w:p>
    <w:p w14:paraId="29E4C3D4" w14:textId="77777777" w:rsidR="00054B65" w:rsidRPr="00054B65" w:rsidRDefault="00054B65">
      <w:pPr>
        <w:numPr>
          <w:ilvl w:val="0"/>
          <w:numId w:val="61"/>
        </w:numPr>
      </w:pPr>
      <w:r w:rsidRPr="00054B65">
        <w:t>Motivasi dan keterlibatan selama proses belajar</w:t>
      </w:r>
    </w:p>
    <w:p w14:paraId="5BC7CE21" w14:textId="350D8F51" w:rsidR="00054B65" w:rsidRPr="00054B65" w:rsidRDefault="00054B65" w:rsidP="00054B65">
      <w:r w:rsidRPr="00054B65">
        <w:t>Skala 1</w:t>
      </w:r>
      <w:r w:rsidR="002E47C3">
        <w:t xml:space="preserve"> - </w:t>
      </w:r>
      <w:r w:rsidRPr="00054B65">
        <w:t>4 ini memungkinkan peneliti untuk mengeliminasi bias netral yang dapat menurunkan validitas data. Dengan tidak adanya pilihan tengah, responden dihadapkan pada keputusan untuk menyatakan sikap positif atau negatif terhadap sistem, sehingga hasil evaluasi menjadi lebih tegas dan representatif.</w:t>
      </w:r>
      <w:r w:rsidR="002E47C3">
        <w:t xml:space="preserve"> </w:t>
      </w:r>
      <w:r w:rsidRPr="00054B65">
        <w:t>Data yang diperoleh dianalisis secara kuantitatif, baik dalam bentuk rata-rata skor per indikator maupun distribusi frekuensi dari masing-masing pilihan. Nilai rata-rata mendekati angka 4 menunjukkan tingkat kepuasan atau efektivitas yang tinggi, sementara nilai mendekati 1 menunjukkan aspek yang memerlukan perbaikan.</w:t>
      </w:r>
    </w:p>
    <w:p w14:paraId="2F86E676" w14:textId="7E07E098" w:rsidR="00054B65" w:rsidRPr="00054B65" w:rsidRDefault="00054B65" w:rsidP="00054B65">
      <w:r w:rsidRPr="00054B65">
        <w:t>Selain itu, evaluasi ini juga dilengkapi dengan pertanyaan terbuka untuk mengumpulkan data kualitatif, seperti kritik, saran, atau kesan pengguna terhadap sistem. Kombinasi antara data kuantitatif dan kualitatif ini memberikan gambaran yang lebih menyeluruh tentang performa sistem gamification yang dikembangkan.</w:t>
      </w:r>
      <w:r w:rsidR="002E47C3">
        <w:t xml:space="preserve"> </w:t>
      </w:r>
      <w:r w:rsidRPr="00054B65">
        <w:t>Secara keseluruhan, penggunaan Skala Likert 1</w:t>
      </w:r>
      <w:r w:rsidR="002E47C3">
        <w:t xml:space="preserve"> - </w:t>
      </w:r>
      <w:r w:rsidRPr="00054B65">
        <w:t>4 dalam evaluasi ini tidak hanya membantu mengukur kepuasan dan efektivitas sistem secara objektif, tetapi juga memungkinkan tim pengembang untuk mengambil keputusan berbasis data yang akurat dalam menyempurnakan sistem di masa mendatang.</w:t>
      </w:r>
    </w:p>
    <w:p w14:paraId="3C9D27E3" w14:textId="4617D27F" w:rsidR="00866499" w:rsidRPr="00FD23C2" w:rsidRDefault="00977DF1" w:rsidP="0096658C">
      <w:pPr>
        <w:pStyle w:val="Heading2"/>
      </w:pPr>
      <w:bookmarkStart w:id="57" w:name="_Toc195504873"/>
      <w:r>
        <w:t xml:space="preserve">Analisis </w:t>
      </w:r>
      <w:r w:rsidR="006409FB" w:rsidRPr="00FD23C2">
        <w:t>Learning Management System (LMS)</w:t>
      </w:r>
      <w:bookmarkEnd w:id="57"/>
    </w:p>
    <w:p w14:paraId="381233ED" w14:textId="7B997F16" w:rsidR="006409FB" w:rsidRPr="00FD23C2" w:rsidRDefault="006409FB" w:rsidP="00A96804">
      <w:pPr>
        <w:shd w:val="clear" w:color="auto" w:fill="FFFFFF" w:themeFill="background1"/>
      </w:pPr>
      <w:r w:rsidRPr="00FD23C2">
        <w:t>Learning Management System (LMS)</w:t>
      </w:r>
      <w:r w:rsidRPr="00FD23C2">
        <w:rPr>
          <w:i/>
          <w:iCs/>
        </w:rPr>
        <w:t xml:space="preserve"> platform </w:t>
      </w:r>
      <w:r w:rsidRPr="00FD23C2">
        <w:t xml:space="preserve">yang dirancang untuk mendukung proses pembelajaran dengan menyediakan ruang terstruktur untuk mengelola materi, aktivitas, dan evaluasi belajar. LMS modern, seperti </w:t>
      </w:r>
      <w:r w:rsidR="007659F7">
        <w:t>AI</w:t>
      </w:r>
      <w:r w:rsidRPr="00FD23C2">
        <w:t xml:space="preserve">, Canvas, atau Blackboard, sering kali digunakan dalam pendidikan formal dan non-formal karena fleksibilitasnya dalam mengelola dan menyampaikan konten kepada </w:t>
      </w:r>
      <w:r w:rsidR="0027413B" w:rsidRPr="00FD23C2">
        <w:t>pengguna</w:t>
      </w:r>
      <w:r w:rsidRPr="00FD23C2">
        <w:t xml:space="preserve">. Dalam konteks </w:t>
      </w:r>
      <w:r w:rsidR="003E3E06" w:rsidRPr="00FD23C2">
        <w:rPr>
          <w:i/>
          <w:iCs/>
        </w:rPr>
        <w:t>gamification</w:t>
      </w:r>
      <w:r w:rsidRPr="00FD23C2">
        <w:t xml:space="preserve">, LMS berfungsi sebagai infrastruktur inti yang mendukung penerapan elemen </w:t>
      </w:r>
      <w:r w:rsidR="003E3E06" w:rsidRPr="00FD23C2">
        <w:rPr>
          <w:i/>
          <w:iCs/>
        </w:rPr>
        <w:t>gamification</w:t>
      </w:r>
      <w:r w:rsidRPr="00FD23C2">
        <w:t xml:space="preserve">, seperti poin, </w:t>
      </w:r>
      <w:r w:rsidR="00967504" w:rsidRPr="00FD23C2">
        <w:rPr>
          <w:i/>
          <w:iCs/>
        </w:rPr>
        <w:t>level</w:t>
      </w:r>
      <w:r w:rsidRPr="00FD23C2">
        <w:t xml:space="preserve">, </w:t>
      </w:r>
      <w:r w:rsidR="00967504" w:rsidRPr="00FD23C2">
        <w:rPr>
          <w:i/>
          <w:iCs/>
        </w:rPr>
        <w:t>leaderboard</w:t>
      </w:r>
      <w:r w:rsidRPr="00FD23C2">
        <w:t>, atau progress tracking.</w:t>
      </w:r>
    </w:p>
    <w:p w14:paraId="14D4F400" w14:textId="35F196FE" w:rsidR="000F05ED" w:rsidRPr="00FD23C2" w:rsidRDefault="000F05ED" w:rsidP="00A96804">
      <w:pPr>
        <w:shd w:val="clear" w:color="auto" w:fill="FFFFFF" w:themeFill="background1"/>
      </w:pPr>
      <w:r w:rsidRPr="00FD23C2">
        <w:t xml:space="preserve">LMS memiliki kemampuan bawaan untuk mendukung </w:t>
      </w:r>
      <w:r w:rsidR="003E3E06" w:rsidRPr="00FD23C2">
        <w:rPr>
          <w:i/>
          <w:iCs/>
        </w:rPr>
        <w:t>gamification</w:t>
      </w:r>
      <w:r w:rsidRPr="00FD23C2">
        <w:t xml:space="preserve">, baik melalui fitur default maupun melalui plugin tambahan. Berikut adalah analisis mendalam tentang peran dan potensi LMS dalam </w:t>
      </w:r>
      <w:r w:rsidR="003E3E06" w:rsidRPr="00FD23C2">
        <w:rPr>
          <w:i/>
          <w:iCs/>
        </w:rPr>
        <w:t>gamification</w:t>
      </w:r>
      <w:r w:rsidRPr="00FD23C2">
        <w:t>:</w:t>
      </w:r>
    </w:p>
    <w:p w14:paraId="77A458AD" w14:textId="77777777" w:rsidR="00A96804" w:rsidRPr="00A96804" w:rsidRDefault="00BC554D" w:rsidP="00A96804">
      <w:pPr>
        <w:pStyle w:val="ListParagraph"/>
        <w:numPr>
          <w:ilvl w:val="7"/>
          <w:numId w:val="3"/>
        </w:numPr>
        <w:shd w:val="clear" w:color="auto" w:fill="FFFFFF" w:themeFill="background1"/>
        <w:tabs>
          <w:tab w:val="clear" w:pos="5760"/>
          <w:tab w:val="left" w:pos="3240"/>
          <w:tab w:val="num" w:pos="5400"/>
        </w:tabs>
        <w:ind w:left="810"/>
      </w:pPr>
      <w:r w:rsidRPr="00FD23C2">
        <w:t xml:space="preserve">Kesesuaian Struktural LMS dengan </w:t>
      </w:r>
      <w:r w:rsidR="003E3E06" w:rsidRPr="00A96804">
        <w:rPr>
          <w:i/>
          <w:iCs/>
        </w:rPr>
        <w:t>Gamification</w:t>
      </w:r>
    </w:p>
    <w:p w14:paraId="03342656" w14:textId="04B7E879" w:rsidR="006A01E7" w:rsidRPr="00FD23C2" w:rsidRDefault="006A01E7" w:rsidP="00A96804">
      <w:pPr>
        <w:pStyle w:val="ListParagraph"/>
        <w:shd w:val="clear" w:color="auto" w:fill="FFFFFF" w:themeFill="background1"/>
        <w:tabs>
          <w:tab w:val="left" w:pos="3240"/>
        </w:tabs>
        <w:ind w:left="810"/>
      </w:pPr>
      <w:r w:rsidRPr="00FD23C2">
        <w:t xml:space="preserve">LMS secara alami memiliki elemen struktural yang dapat mendukung </w:t>
      </w:r>
      <w:r w:rsidR="003E3E06" w:rsidRPr="00A96804">
        <w:rPr>
          <w:i/>
          <w:iCs/>
        </w:rPr>
        <w:t>gamification</w:t>
      </w:r>
      <w:r w:rsidRPr="00FD23C2">
        <w:t xml:space="preserve">, seperti pembagian materi pembelajaran ke dalam modul atau unit. Hal ini sejalan dengan konsep </w:t>
      </w:r>
      <w:r w:rsidR="00967504" w:rsidRPr="00A96804">
        <w:rPr>
          <w:i/>
          <w:iCs/>
        </w:rPr>
        <w:t>level</w:t>
      </w:r>
      <w:r w:rsidRPr="00FD23C2">
        <w:t xml:space="preserve"> dalam </w:t>
      </w:r>
      <w:r w:rsidR="003E3E06" w:rsidRPr="00A96804">
        <w:rPr>
          <w:i/>
          <w:iCs/>
        </w:rPr>
        <w:t>gamification</w:t>
      </w:r>
      <w:r w:rsidRPr="00FD23C2">
        <w:t xml:space="preserve">, di mana </w:t>
      </w:r>
      <w:r w:rsidR="0027413B" w:rsidRPr="00FD23C2">
        <w:t>pengguna</w:t>
      </w:r>
      <w:r w:rsidRPr="00FD23C2">
        <w:t xml:space="preserve"> secara bertahap menyelesaikan materi yang semakin kompleks. LMS memungkinkan pemberian </w:t>
      </w:r>
      <w:r w:rsidR="00967504" w:rsidRPr="00A96804">
        <w:rPr>
          <w:i/>
          <w:iCs/>
        </w:rPr>
        <w:t>badge</w:t>
      </w:r>
      <w:r w:rsidRPr="00FD23C2">
        <w:t xml:space="preserve"> atau sertifikat otomatis setelah menyelesaikan tugas tertentu, yang mendorong motivasi ekstrinsik.</w:t>
      </w:r>
      <w:r w:rsidR="00A96804">
        <w:t xml:space="preserve"> </w:t>
      </w:r>
      <w:r w:rsidRPr="00FD23C2">
        <w:t xml:space="preserve">Namun, LMS standar sering kali kurang interaktif dan tidak menawarkan pengalaman belajar yang adaptif. </w:t>
      </w:r>
      <w:r w:rsidR="003E3E06" w:rsidRPr="00A96804">
        <w:rPr>
          <w:i/>
          <w:iCs/>
        </w:rPr>
        <w:t>Gamification</w:t>
      </w:r>
      <w:r w:rsidRPr="00FD23C2">
        <w:t xml:space="preserve"> membantu melengkapi kekurangan ini dengan menambahkan elemen dinamis, seperti tantangan progresif, timer untuk </w:t>
      </w:r>
      <w:r w:rsidR="005848C3" w:rsidRPr="00A96804">
        <w:rPr>
          <w:i/>
          <w:iCs/>
        </w:rPr>
        <w:t>quiz</w:t>
      </w:r>
      <w:r w:rsidRPr="00FD23C2">
        <w:t>, dan umpan balik instan.</w:t>
      </w:r>
    </w:p>
    <w:p w14:paraId="42E9E233" w14:textId="77777777" w:rsidR="00A96804" w:rsidRDefault="00BC554D" w:rsidP="00A96804">
      <w:pPr>
        <w:pStyle w:val="ListParagraph"/>
        <w:numPr>
          <w:ilvl w:val="5"/>
          <w:numId w:val="3"/>
        </w:numPr>
        <w:shd w:val="clear" w:color="auto" w:fill="FFFFFF" w:themeFill="background1"/>
        <w:tabs>
          <w:tab w:val="clear" w:pos="4320"/>
          <w:tab w:val="left" w:pos="3240"/>
          <w:tab w:val="num" w:pos="4860"/>
        </w:tabs>
        <w:ind w:left="810"/>
      </w:pPr>
      <w:r w:rsidRPr="00FD23C2">
        <w:t>Peran LMS dalam Progressive Learning</w:t>
      </w:r>
    </w:p>
    <w:p w14:paraId="73D3E8F3" w14:textId="64EBBE21" w:rsidR="006A01E7" w:rsidRPr="00FD23C2" w:rsidRDefault="006A01E7" w:rsidP="00A96804">
      <w:pPr>
        <w:pStyle w:val="ListParagraph"/>
        <w:shd w:val="clear" w:color="auto" w:fill="FFFFFF" w:themeFill="background1"/>
        <w:tabs>
          <w:tab w:val="left" w:pos="3240"/>
        </w:tabs>
        <w:ind w:left="810"/>
      </w:pPr>
      <w:r w:rsidRPr="00FD23C2">
        <w:t xml:space="preserve">LMS sangat cocok untuk mengimplementasikan progressive learning, di mana materi disusun dari yang paling dasar hingga yang paling kompleks. Dengan </w:t>
      </w:r>
      <w:r w:rsidR="003E3E06" w:rsidRPr="00A96804">
        <w:rPr>
          <w:i/>
          <w:iCs/>
        </w:rPr>
        <w:t>gamification</w:t>
      </w:r>
      <w:r w:rsidRPr="00FD23C2">
        <w:t xml:space="preserve">, LMS dapat memanfaatkan sistem </w:t>
      </w:r>
      <w:r w:rsidR="00967504" w:rsidRPr="00A96804">
        <w:rPr>
          <w:i/>
          <w:iCs/>
        </w:rPr>
        <w:t>level</w:t>
      </w:r>
      <w:r w:rsidRPr="00FD23C2">
        <w:t xml:space="preserve"> untuk memastikan </w:t>
      </w:r>
      <w:r w:rsidR="0027413B" w:rsidRPr="00FD23C2">
        <w:t>pengguna</w:t>
      </w:r>
      <w:r w:rsidRPr="00FD23C2">
        <w:t xml:space="preserve"> memahami materi di satu tahap sebelum melanjutkan ke tahap berikutnya. Fitur seperti conditional access, misalnya, dapat digunakan untuk membatasi akses ke materi lanjutan hingga </w:t>
      </w:r>
      <w:r w:rsidR="0027413B" w:rsidRPr="00FD23C2">
        <w:t>pengguna</w:t>
      </w:r>
      <w:r w:rsidRPr="00FD23C2">
        <w:t xml:space="preserve"> menyelesaikan tugas tertentu.</w:t>
      </w:r>
    </w:p>
    <w:p w14:paraId="2F1DA439" w14:textId="77777777" w:rsidR="00A96804" w:rsidRDefault="00BC554D" w:rsidP="00A96804">
      <w:pPr>
        <w:pStyle w:val="ListParagraph"/>
        <w:numPr>
          <w:ilvl w:val="5"/>
          <w:numId w:val="3"/>
        </w:numPr>
        <w:shd w:val="clear" w:color="auto" w:fill="FFFFFF" w:themeFill="background1"/>
        <w:tabs>
          <w:tab w:val="clear" w:pos="4320"/>
          <w:tab w:val="left" w:pos="3240"/>
          <w:tab w:val="num" w:pos="4680"/>
        </w:tabs>
        <w:ind w:left="810"/>
      </w:pPr>
      <w:r w:rsidRPr="00FD23C2">
        <w:t>Umpan Balik dan Keterlibatan</w:t>
      </w:r>
    </w:p>
    <w:p w14:paraId="7B907935" w14:textId="2FF5B009" w:rsidR="006A01E7" w:rsidRPr="00FD23C2" w:rsidRDefault="006A01E7" w:rsidP="00A96804">
      <w:pPr>
        <w:pStyle w:val="ListParagraph"/>
        <w:shd w:val="clear" w:color="auto" w:fill="FFFFFF" w:themeFill="background1"/>
        <w:tabs>
          <w:tab w:val="left" w:pos="3240"/>
        </w:tabs>
        <w:ind w:left="810"/>
      </w:pPr>
      <w:r w:rsidRPr="00FD23C2">
        <w:t xml:space="preserve">LMS menawarkan fitur pelaporan dan umpan balik yang dapat ditingkatkan dengan </w:t>
      </w:r>
      <w:r w:rsidR="003E3E06" w:rsidRPr="00A96804">
        <w:rPr>
          <w:i/>
          <w:iCs/>
        </w:rPr>
        <w:t>gamification</w:t>
      </w:r>
      <w:r w:rsidRPr="00FD23C2">
        <w:t xml:space="preserve">. Misalnya, </w:t>
      </w:r>
      <w:r w:rsidR="00967504" w:rsidRPr="00A96804">
        <w:rPr>
          <w:i/>
          <w:iCs/>
        </w:rPr>
        <w:t>leaderboard</w:t>
      </w:r>
      <w:r w:rsidRPr="00FD23C2">
        <w:t xml:space="preserve"> dapat ditampilkan untuk menunjukkan peringkat </w:t>
      </w:r>
      <w:r w:rsidR="0027413B" w:rsidRPr="00FD23C2">
        <w:t>pengguna</w:t>
      </w:r>
      <w:r w:rsidRPr="00FD23C2">
        <w:t xml:space="preserve"> berdasarkan skor </w:t>
      </w:r>
      <w:r w:rsidR="005848C3" w:rsidRPr="00A96804">
        <w:rPr>
          <w:i/>
          <w:iCs/>
        </w:rPr>
        <w:t>quiz</w:t>
      </w:r>
      <w:r w:rsidRPr="00FD23C2">
        <w:t xml:space="preserve">, sementara </w:t>
      </w:r>
      <w:r w:rsidR="00967504" w:rsidRPr="00A96804">
        <w:rPr>
          <w:i/>
          <w:iCs/>
        </w:rPr>
        <w:t>progress bar</w:t>
      </w:r>
      <w:r w:rsidRPr="00FD23C2">
        <w:t xml:space="preserve"> memberikan visualisasi kemajuan belajar secara real-time. Umpan balik yang cepat dan visual membantu meningkatkan keterlibatan </w:t>
      </w:r>
      <w:r w:rsidR="0027413B" w:rsidRPr="00FD23C2">
        <w:t>pengguna</w:t>
      </w:r>
      <w:r w:rsidRPr="00FD23C2">
        <w:t xml:space="preserve"> dan mendorong mereka untuk tetap berpartisipasi.</w:t>
      </w:r>
      <w:r w:rsidR="00A96804">
        <w:t xml:space="preserve"> </w:t>
      </w:r>
      <w:r w:rsidRPr="00FD23C2">
        <w:t xml:space="preserve">Namun, elemen seperti </w:t>
      </w:r>
      <w:r w:rsidR="00967504" w:rsidRPr="00A96804">
        <w:rPr>
          <w:i/>
          <w:iCs/>
        </w:rPr>
        <w:t>leaderboard</w:t>
      </w:r>
      <w:r w:rsidRPr="00FD23C2">
        <w:t xml:space="preserve"> bisa menjadi pedang bermata dua. Dalam beberapa kasus, </w:t>
      </w:r>
      <w:r w:rsidR="0027413B" w:rsidRPr="00FD23C2">
        <w:t>pengguna</w:t>
      </w:r>
      <w:r w:rsidRPr="00FD23C2">
        <w:t xml:space="preserve"> dengan performa rendah mungkin merasa tertekan atau kurang termotivasi, yang dapat diatasi dengan menggunakan </w:t>
      </w:r>
      <w:r w:rsidRPr="00A96804">
        <w:rPr>
          <w:rStyle w:val="Strong"/>
          <w:b w:val="0"/>
          <w:bCs w:val="0"/>
        </w:rPr>
        <w:t>adaptive gamification</w:t>
      </w:r>
      <w:r w:rsidRPr="00FD23C2">
        <w:t xml:space="preserve">. LMS dapat menyesuaikan elemen seperti </w:t>
      </w:r>
      <w:r w:rsidR="00967504" w:rsidRPr="00A96804">
        <w:rPr>
          <w:i/>
          <w:iCs/>
        </w:rPr>
        <w:t>leaderboard</w:t>
      </w:r>
      <w:r w:rsidRPr="00FD23C2">
        <w:t xml:space="preserve"> untuk menampilkan progres individu tanpa perbandingan langsung dengan </w:t>
      </w:r>
      <w:r w:rsidR="0027413B" w:rsidRPr="00FD23C2">
        <w:t>pengguna</w:t>
      </w:r>
      <w:r w:rsidRPr="00FD23C2">
        <w:t xml:space="preserve"> lain.</w:t>
      </w:r>
    </w:p>
    <w:p w14:paraId="58705432" w14:textId="77777777" w:rsidR="00A96804" w:rsidRDefault="00BC554D" w:rsidP="00A96804">
      <w:pPr>
        <w:pStyle w:val="ListParagraph"/>
        <w:numPr>
          <w:ilvl w:val="5"/>
          <w:numId w:val="3"/>
        </w:numPr>
        <w:shd w:val="clear" w:color="auto" w:fill="FFFFFF" w:themeFill="background1"/>
        <w:tabs>
          <w:tab w:val="clear" w:pos="4320"/>
          <w:tab w:val="left" w:pos="3240"/>
        </w:tabs>
        <w:ind w:left="810"/>
      </w:pPr>
      <w:r w:rsidRPr="00FD23C2">
        <w:t xml:space="preserve">Integrasi Elemen </w:t>
      </w:r>
      <w:r w:rsidR="003E3E06" w:rsidRPr="00A96804">
        <w:rPr>
          <w:i/>
          <w:iCs/>
        </w:rPr>
        <w:t>Gamification</w:t>
      </w:r>
      <w:r w:rsidRPr="00FD23C2">
        <w:t xml:space="preserve"> Adaptif</w:t>
      </w:r>
    </w:p>
    <w:p w14:paraId="6EF381A8" w14:textId="0B73116E" w:rsidR="006A01E7" w:rsidRPr="00FD23C2" w:rsidRDefault="006A01E7" w:rsidP="00A96804">
      <w:pPr>
        <w:pStyle w:val="ListParagraph"/>
        <w:shd w:val="clear" w:color="auto" w:fill="FFFFFF" w:themeFill="background1"/>
        <w:tabs>
          <w:tab w:val="left" w:pos="3240"/>
        </w:tabs>
        <w:ind w:left="810"/>
      </w:pPr>
      <w:r w:rsidRPr="00FD23C2">
        <w:t xml:space="preserve">LMS seperti </w:t>
      </w:r>
      <w:r w:rsidR="00BA0745" w:rsidRPr="00A96804">
        <w:rPr>
          <w:i/>
          <w:iCs/>
        </w:rPr>
        <w:t>Gemini AI</w:t>
      </w:r>
      <w:r w:rsidRPr="00A96804">
        <w:rPr>
          <w:i/>
          <w:iCs/>
        </w:rPr>
        <w:t xml:space="preserve"> </w:t>
      </w:r>
      <w:r w:rsidRPr="00FD23C2">
        <w:t xml:space="preserve">mendukung integrasi elemen </w:t>
      </w:r>
      <w:r w:rsidR="003E3E06" w:rsidRPr="00A96804">
        <w:rPr>
          <w:i/>
          <w:iCs/>
        </w:rPr>
        <w:t>gamification</w:t>
      </w:r>
      <w:r w:rsidRPr="00FD23C2">
        <w:t xml:space="preserve"> adaptif melalui plugin atau kustomisasi tambahan. Adaptive gamification memungkinkan LMS untuk menyesuaikan pengalaman belajar berdasarkan kebutuhan </w:t>
      </w:r>
      <w:r w:rsidR="0027413B" w:rsidRPr="00FD23C2">
        <w:t>pengguna</w:t>
      </w:r>
      <w:r w:rsidRPr="00FD23C2">
        <w:t xml:space="preserve">. Contohnya, soal </w:t>
      </w:r>
      <w:r w:rsidR="005848C3" w:rsidRPr="00A96804">
        <w:rPr>
          <w:i/>
          <w:iCs/>
        </w:rPr>
        <w:t>quiz</w:t>
      </w:r>
      <w:r w:rsidRPr="00FD23C2">
        <w:t xml:space="preserve"> dapat disesuaikan dengan tingkat kesulitan berdasarkan performa </w:t>
      </w:r>
      <w:r w:rsidR="0027413B" w:rsidRPr="00FD23C2">
        <w:t>pengguna</w:t>
      </w:r>
      <w:r w:rsidRPr="00FD23C2">
        <w:t xml:space="preserve"> sebelumnya. </w:t>
      </w:r>
      <w:r w:rsidR="0027413B" w:rsidRPr="00FD23C2">
        <w:t>pengguna</w:t>
      </w:r>
      <w:r w:rsidRPr="00FD23C2">
        <w:t>an fitur seperti analytics di LMS juga memungkinkan pelacakan pola belajar untuk memberikan pengalaman yang lebih personal.</w:t>
      </w:r>
    </w:p>
    <w:p w14:paraId="70621F52" w14:textId="77777777" w:rsidR="00A96804" w:rsidRDefault="00BC554D" w:rsidP="00A96804">
      <w:pPr>
        <w:pStyle w:val="ListParagraph"/>
        <w:numPr>
          <w:ilvl w:val="0"/>
          <w:numId w:val="3"/>
        </w:numPr>
        <w:shd w:val="clear" w:color="auto" w:fill="FFFFFF" w:themeFill="background1"/>
        <w:tabs>
          <w:tab w:val="left" w:pos="3240"/>
        </w:tabs>
      </w:pPr>
      <w:r w:rsidRPr="00FD23C2">
        <w:t xml:space="preserve">Tantangan dalam Implementasi </w:t>
      </w:r>
      <w:r w:rsidR="003E3E06" w:rsidRPr="00A96804">
        <w:rPr>
          <w:i/>
          <w:iCs/>
        </w:rPr>
        <w:t>Gamification</w:t>
      </w:r>
      <w:r w:rsidRPr="00FD23C2">
        <w:t xml:space="preserve"> pada LMS</w:t>
      </w:r>
    </w:p>
    <w:p w14:paraId="3BDEE5F2" w14:textId="37F941E7" w:rsidR="00423889" w:rsidRPr="00FD23C2" w:rsidRDefault="00423889" w:rsidP="00A96804">
      <w:pPr>
        <w:pStyle w:val="ListParagraph"/>
        <w:shd w:val="clear" w:color="auto" w:fill="FFFFFF" w:themeFill="background1"/>
        <w:tabs>
          <w:tab w:val="left" w:pos="3240"/>
        </w:tabs>
      </w:pPr>
      <w:r w:rsidRPr="00FD23C2">
        <w:t xml:space="preserve">Meskipun LMS menawarkan banyak potensi, implementasi </w:t>
      </w:r>
      <w:r w:rsidR="003E3E06" w:rsidRPr="00A96804">
        <w:rPr>
          <w:i/>
          <w:iCs/>
        </w:rPr>
        <w:t>gamification</w:t>
      </w:r>
      <w:r w:rsidRPr="00FD23C2">
        <w:t xml:space="preserve"> sering kali menemui tantangan, seperti:</w:t>
      </w:r>
    </w:p>
    <w:p w14:paraId="457CEA95" w14:textId="7BDDF341" w:rsidR="00423889" w:rsidRPr="00FD23C2" w:rsidRDefault="00423889">
      <w:pPr>
        <w:pStyle w:val="ListParagraph"/>
        <w:numPr>
          <w:ilvl w:val="1"/>
          <w:numId w:val="17"/>
        </w:numPr>
        <w:shd w:val="clear" w:color="auto" w:fill="FFFFFF" w:themeFill="background1"/>
        <w:tabs>
          <w:tab w:val="left" w:pos="3240"/>
        </w:tabs>
      </w:pPr>
      <w:r w:rsidRPr="00FD23C2">
        <w:t xml:space="preserve">Fokus pada Reward Ekstrinsik: Banyak </w:t>
      </w:r>
      <w:r w:rsidR="0027413B" w:rsidRPr="00FD23C2">
        <w:t>pengguna</w:t>
      </w:r>
      <w:r w:rsidRPr="00FD23C2">
        <w:t xml:space="preserve"> lebih fokus pada penghargaan (poin atau </w:t>
      </w:r>
      <w:r w:rsidR="00967504" w:rsidRPr="00FD23C2">
        <w:rPr>
          <w:i/>
          <w:iCs/>
        </w:rPr>
        <w:t>badge</w:t>
      </w:r>
      <w:r w:rsidRPr="00FD23C2">
        <w:t xml:space="preserve">) daripada memahami materi. Masalah ini dapat diatasi dengan mengintegrasikan progressive learning dan </w:t>
      </w:r>
      <w:r w:rsidR="003E3E06" w:rsidRPr="00FD23C2">
        <w:rPr>
          <w:i/>
          <w:iCs/>
        </w:rPr>
        <w:t>serious game</w:t>
      </w:r>
      <w:r w:rsidRPr="00FD23C2">
        <w:t>s, di mana elemen reward diperoleh dari keberhasilan memahami konsep, bukan sekadar menyelesaikan tugas.</w:t>
      </w:r>
    </w:p>
    <w:p w14:paraId="28F7A337" w14:textId="099D32ED" w:rsidR="00423889" w:rsidRPr="00FD23C2" w:rsidRDefault="00423889">
      <w:pPr>
        <w:pStyle w:val="ListParagraph"/>
        <w:numPr>
          <w:ilvl w:val="1"/>
          <w:numId w:val="17"/>
        </w:numPr>
        <w:shd w:val="clear" w:color="auto" w:fill="FFFFFF" w:themeFill="background1"/>
        <w:tabs>
          <w:tab w:val="left" w:pos="3240"/>
        </w:tabs>
      </w:pPr>
      <w:r w:rsidRPr="00FD23C2">
        <w:t xml:space="preserve">Kustomisasi Teknis: Tidak semua LMS mendukung </w:t>
      </w:r>
      <w:r w:rsidR="003E3E06" w:rsidRPr="00FD23C2">
        <w:rPr>
          <w:i/>
          <w:iCs/>
        </w:rPr>
        <w:t>gamification</w:t>
      </w:r>
      <w:r w:rsidRPr="00FD23C2">
        <w:t xml:space="preserve"> secara langsung tanpa kustomisasi. Misalnya, menambahkan fitur seperti </w:t>
      </w:r>
      <w:r w:rsidR="00967504" w:rsidRPr="00FD23C2">
        <w:rPr>
          <w:i/>
          <w:iCs/>
        </w:rPr>
        <w:t>leaderboard</w:t>
      </w:r>
      <w:r w:rsidRPr="00FD23C2">
        <w:t xml:space="preserve"> yang adaptif atau tantangan berbasis waktu mungkin memerlukan pengembangan tambahan.</w:t>
      </w:r>
    </w:p>
    <w:p w14:paraId="6530E4C9" w14:textId="3BE2C65D" w:rsidR="00BC554D" w:rsidRPr="00FD23C2" w:rsidRDefault="00423889">
      <w:pPr>
        <w:pStyle w:val="ListParagraph"/>
        <w:numPr>
          <w:ilvl w:val="1"/>
          <w:numId w:val="17"/>
        </w:numPr>
        <w:shd w:val="clear" w:color="auto" w:fill="FFFFFF" w:themeFill="background1"/>
        <w:tabs>
          <w:tab w:val="left" w:pos="3240"/>
        </w:tabs>
      </w:pPr>
      <w:r w:rsidRPr="00FD23C2">
        <w:t xml:space="preserve">Keseimbangan Motivasi: LMS harus menyeimbangkan motivasi intrinsik dan ekstrinsik agar </w:t>
      </w:r>
      <w:r w:rsidR="0027413B" w:rsidRPr="00FD23C2">
        <w:t>pengguna</w:t>
      </w:r>
      <w:r w:rsidRPr="00FD23C2">
        <w:t xml:space="preserve"> tidak hanya fokus pada </w:t>
      </w:r>
      <w:r w:rsidR="003E3E06" w:rsidRPr="00FD23C2">
        <w:rPr>
          <w:i/>
          <w:iCs/>
        </w:rPr>
        <w:t>gamification</w:t>
      </w:r>
      <w:r w:rsidRPr="00FD23C2">
        <w:t>, tetapi juga tetap terlibat dengan konten pembelajaran.</w:t>
      </w:r>
    </w:p>
    <w:p w14:paraId="43C70807" w14:textId="77777777" w:rsidR="00910E29" w:rsidRPr="00FD23C2" w:rsidRDefault="00910E29" w:rsidP="00F01056">
      <w:pPr>
        <w:pStyle w:val="ListParagraph"/>
        <w:shd w:val="clear" w:color="auto" w:fill="FFFFFF" w:themeFill="background1"/>
        <w:tabs>
          <w:tab w:val="left" w:pos="3240"/>
        </w:tabs>
        <w:ind w:left="1710"/>
      </w:pPr>
    </w:p>
    <w:p w14:paraId="509E42D8" w14:textId="415B7B8A" w:rsidR="00EE2B30" w:rsidRPr="00FD23C2" w:rsidRDefault="00EE2B30" w:rsidP="002E47C3">
      <w:pPr>
        <w:shd w:val="clear" w:color="auto" w:fill="FFFFFF" w:themeFill="background1"/>
        <w:spacing w:line="259" w:lineRule="auto"/>
      </w:pPr>
      <w:r w:rsidRPr="00FD23C2">
        <w:t xml:space="preserve">Integrasi </w:t>
      </w:r>
      <w:r w:rsidR="003E3E06" w:rsidRPr="00FD23C2">
        <w:rPr>
          <w:i/>
          <w:iCs/>
        </w:rPr>
        <w:t>Gamification</w:t>
      </w:r>
      <w:r w:rsidRPr="00FD23C2">
        <w:t xml:space="preserve"> ke dalam LMS </w:t>
      </w:r>
    </w:p>
    <w:p w14:paraId="62772964" w14:textId="49514D52" w:rsidR="00EE2B30" w:rsidRDefault="00AF7358" w:rsidP="004D09D7">
      <w:pPr>
        <w:shd w:val="clear" w:color="auto" w:fill="FFFFFF" w:themeFill="background1"/>
      </w:pPr>
      <w:r w:rsidRPr="00AF7358">
        <w:rPr>
          <w:i/>
          <w:iCs/>
        </w:rPr>
        <w:t>Learning Management System</w:t>
      </w:r>
      <w:r w:rsidRPr="00AF7358">
        <w:t xml:space="preserve"> (LMS) seperti Gemini AI memiliki potensi yang sangat besar dalam mendukung pengembangan </w:t>
      </w:r>
      <w:r w:rsidRPr="00AF7358">
        <w:rPr>
          <w:i/>
          <w:iCs/>
        </w:rPr>
        <w:t>application website educational</w:t>
      </w:r>
      <w:r w:rsidRPr="00AF7358">
        <w:t xml:space="preserve">, khususnya melalui penerapan pendekatan </w:t>
      </w:r>
      <w:r w:rsidRPr="00AF7358">
        <w:rPr>
          <w:i/>
          <w:iCs/>
        </w:rPr>
        <w:t>gamification</w:t>
      </w:r>
      <w:r w:rsidRPr="00AF7358">
        <w:t xml:space="preserve"> dalam pendidikan. Integrasi </w:t>
      </w:r>
      <w:r w:rsidRPr="00AF7358">
        <w:rPr>
          <w:i/>
          <w:iCs/>
        </w:rPr>
        <w:t>gamification</w:t>
      </w:r>
      <w:r w:rsidRPr="00AF7358">
        <w:t xml:space="preserve"> ke dalam LMS tidak hanya meningkatkan pengalaman belajar yang interaktif, tetapi juga mendorong keterlibatan dan motivasi belajar pengguna secara berkelanjutan</w:t>
      </w:r>
      <w:r w:rsidR="00EE2B30" w:rsidRPr="00AF7358">
        <w:t>:</w:t>
      </w:r>
    </w:p>
    <w:p w14:paraId="5F7F2ECE" w14:textId="1A2EC16D" w:rsidR="00C904E0" w:rsidRDefault="00C904E0" w:rsidP="004D09D7">
      <w:pPr>
        <w:pStyle w:val="ListParagraph"/>
        <w:numPr>
          <w:ilvl w:val="0"/>
          <w:numId w:val="18"/>
        </w:numPr>
        <w:shd w:val="clear" w:color="auto" w:fill="FFFFFF" w:themeFill="background1"/>
      </w:pPr>
      <w:r>
        <w:t>Pemanfaatan Fitur Bawaan Gemini AI</w:t>
      </w:r>
    </w:p>
    <w:p w14:paraId="31D203D7" w14:textId="3A4AB7EF" w:rsidR="00CF3A55" w:rsidRPr="00CF3A55" w:rsidRDefault="00CF3A55" w:rsidP="004D09D7">
      <w:pPr>
        <w:pStyle w:val="ListParagraph"/>
        <w:shd w:val="clear" w:color="auto" w:fill="FFFFFF" w:themeFill="background1"/>
      </w:pPr>
      <w:r w:rsidRPr="00CF3A55">
        <w:t xml:space="preserve">Fitur seperti </w:t>
      </w:r>
      <w:r w:rsidRPr="00CF3A55">
        <w:rPr>
          <w:i/>
          <w:iCs/>
        </w:rPr>
        <w:t>conditional access</w:t>
      </w:r>
      <w:r w:rsidRPr="00CF3A55">
        <w:t xml:space="preserve"> dan </w:t>
      </w:r>
      <w:r w:rsidRPr="00CF3A55">
        <w:rPr>
          <w:i/>
          <w:iCs/>
        </w:rPr>
        <w:t>progress tracking</w:t>
      </w:r>
      <w:r w:rsidRPr="00CF3A55">
        <w:t xml:space="preserve"> dapat dimanfaatkan untuk membangun sistem </w:t>
      </w:r>
      <w:r w:rsidRPr="00CF3A55">
        <w:rPr>
          <w:i/>
          <w:iCs/>
        </w:rPr>
        <w:t>progressive learning</w:t>
      </w:r>
      <w:r w:rsidRPr="00CF3A55">
        <w:t>, di mana akses ke materi atau tugas selanjutnya bergantung pada capaian sebelumnya. Hal ini mendukung penerapan elemen level dan pembelajaran bertahap sesuai kemampuan masing-masing pengguna.</w:t>
      </w:r>
    </w:p>
    <w:p w14:paraId="58F3183E" w14:textId="20C97E10" w:rsidR="00C904E0" w:rsidRDefault="00C904E0" w:rsidP="004D09D7">
      <w:pPr>
        <w:pStyle w:val="ListParagraph"/>
        <w:numPr>
          <w:ilvl w:val="0"/>
          <w:numId w:val="18"/>
        </w:numPr>
        <w:shd w:val="clear" w:color="auto" w:fill="FFFFFF" w:themeFill="background1"/>
      </w:pPr>
      <w:r>
        <w:t xml:space="preserve">Integrasi Plugin </w:t>
      </w:r>
      <w:r>
        <w:rPr>
          <w:i/>
          <w:iCs/>
        </w:rPr>
        <w:t xml:space="preserve">Gamification </w:t>
      </w:r>
      <w:r>
        <w:t>Tambahan</w:t>
      </w:r>
    </w:p>
    <w:p w14:paraId="7A4C065B" w14:textId="0EBF38CF" w:rsidR="00CF3A55" w:rsidRDefault="00CF3A55" w:rsidP="004D09D7">
      <w:pPr>
        <w:pStyle w:val="ListParagraph"/>
        <w:shd w:val="clear" w:color="auto" w:fill="FFFFFF" w:themeFill="background1"/>
      </w:pPr>
      <w:r w:rsidRPr="00CF3A55">
        <w:t xml:space="preserve">Plugin seperti </w:t>
      </w:r>
      <w:r w:rsidRPr="00C904E0">
        <w:rPr>
          <w:i/>
          <w:iCs/>
        </w:rPr>
        <w:t>Level Up</w:t>
      </w:r>
      <w:r w:rsidRPr="00CF3A55">
        <w:t xml:space="preserve"> dapat diintegrasikan untuk menambahkan elemen gamifikasi seperti poin, badge, dan leaderboard. Leaderboard sebaiknya dirancang secara adaptif dan personal, agar tetap memotivasi tanpa menciptakan tekanan kompetitif yang berlebihan. Fokus diarahkan pada kemajuan individu, bukan semata-mata perbandingan antar pengguna.</w:t>
      </w:r>
    </w:p>
    <w:p w14:paraId="3232ECA6" w14:textId="77D07790" w:rsidR="00C904E0" w:rsidRDefault="00C904E0" w:rsidP="004D09D7">
      <w:pPr>
        <w:pStyle w:val="ListParagraph"/>
        <w:numPr>
          <w:ilvl w:val="0"/>
          <w:numId w:val="18"/>
        </w:numPr>
        <w:shd w:val="clear" w:color="auto" w:fill="FFFFFF" w:themeFill="background1"/>
      </w:pPr>
      <w:r>
        <w:t>Kusto</w:t>
      </w:r>
      <w:r w:rsidR="00B80F37">
        <w:t>misasi Soal dan Tugas Berdasarkan Performa</w:t>
      </w:r>
    </w:p>
    <w:p w14:paraId="7B62B939" w14:textId="6CF5F132" w:rsidR="00CF3A55" w:rsidRDefault="00CF3A55" w:rsidP="004D09D7">
      <w:pPr>
        <w:pStyle w:val="ListParagraph"/>
        <w:shd w:val="clear" w:color="auto" w:fill="FFFFFF" w:themeFill="background1"/>
      </w:pPr>
      <w:r w:rsidRPr="00CF3A55">
        <w:t xml:space="preserve">Soal dan tugas dapat disusun dengan tingkat kesulitan bertahap yang disesuaikan berdasarkan data performa pengguna. Ini memungkinkan pembelajaran yang lebih adaptif dan mendukung penguasaan materi secara bertahap, sesuai dengan prinsip </w:t>
      </w:r>
      <w:r w:rsidRPr="00CF3A55">
        <w:rPr>
          <w:i/>
          <w:iCs/>
        </w:rPr>
        <w:t>mastery learning</w:t>
      </w:r>
      <w:r w:rsidRPr="00CF3A55">
        <w:t>.</w:t>
      </w:r>
    </w:p>
    <w:p w14:paraId="5C814914" w14:textId="0A9A45F4" w:rsidR="00B80F37" w:rsidRPr="00B80F37" w:rsidRDefault="00B80F37" w:rsidP="004D09D7">
      <w:pPr>
        <w:pStyle w:val="ListParagraph"/>
        <w:numPr>
          <w:ilvl w:val="0"/>
          <w:numId w:val="18"/>
        </w:numPr>
        <w:shd w:val="clear" w:color="auto" w:fill="FFFFFF" w:themeFill="background1"/>
        <w:rPr>
          <w:i/>
          <w:iCs/>
        </w:rPr>
      </w:pPr>
      <w:r>
        <w:t xml:space="preserve">Implementasi Elemen </w:t>
      </w:r>
      <w:r w:rsidRPr="00B80F37">
        <w:rPr>
          <w:i/>
          <w:iCs/>
        </w:rPr>
        <w:t>Serious Games</w:t>
      </w:r>
    </w:p>
    <w:p w14:paraId="25A5CABC" w14:textId="1387D19E" w:rsidR="00CF3A55" w:rsidRPr="00AF7358" w:rsidRDefault="00CF3A55" w:rsidP="004D09D7">
      <w:pPr>
        <w:pStyle w:val="ListParagraph"/>
        <w:shd w:val="clear" w:color="auto" w:fill="FFFFFF" w:themeFill="background1"/>
      </w:pPr>
      <w:r w:rsidRPr="00CF3A55">
        <w:t xml:space="preserve">Soal dan tugas dapat disusun dengan tingkat kesulitan bertahap yang disesuaikan berdasarkan data performa pengguna. Ini memungkinkan pembelajaran yang lebih adaptif dan mendukung penguasaan materi secara bertahap, sesuai dengan prinsip </w:t>
      </w:r>
      <w:r w:rsidRPr="00CF3A55">
        <w:rPr>
          <w:i/>
          <w:iCs/>
        </w:rPr>
        <w:t>mastery learning</w:t>
      </w:r>
      <w:r w:rsidRPr="00CF3A55">
        <w:t>.</w:t>
      </w:r>
    </w:p>
    <w:p w14:paraId="2CB93A99" w14:textId="3BD5136C" w:rsidR="002E47C3" w:rsidRDefault="002E47C3" w:rsidP="00CF3A55">
      <w:pPr>
        <w:shd w:val="clear" w:color="auto" w:fill="FFFFFF" w:themeFill="background1"/>
        <w:spacing w:line="259" w:lineRule="auto"/>
        <w:ind w:left="720"/>
      </w:pPr>
    </w:p>
    <w:p w14:paraId="1A8D7C27" w14:textId="77777777" w:rsidR="00851A0A" w:rsidRPr="00851A0A" w:rsidRDefault="00851A0A" w:rsidP="004D09D7">
      <w:pPr>
        <w:shd w:val="clear" w:color="auto" w:fill="FFFFFF" w:themeFill="background1"/>
        <w:spacing w:after="0"/>
        <w:jc w:val="left"/>
      </w:pPr>
      <w:r w:rsidRPr="00851A0A">
        <w:t xml:space="preserve">Kelebihan Integrasi </w:t>
      </w:r>
      <w:r w:rsidRPr="00851A0A">
        <w:rPr>
          <w:i/>
          <w:iCs/>
        </w:rPr>
        <w:t>Gamification</w:t>
      </w:r>
      <w:r w:rsidRPr="00851A0A">
        <w:t xml:space="preserve"> ke dalam LMS</w:t>
      </w:r>
    </w:p>
    <w:p w14:paraId="658ED1DD" w14:textId="0845F672" w:rsidR="00FF0A34" w:rsidRPr="00851A0A" w:rsidRDefault="00851A0A" w:rsidP="00FF0A34">
      <w:pPr>
        <w:pStyle w:val="ListParagraph"/>
        <w:numPr>
          <w:ilvl w:val="4"/>
          <w:numId w:val="3"/>
        </w:numPr>
        <w:shd w:val="clear" w:color="auto" w:fill="FFFFFF" w:themeFill="background1"/>
        <w:tabs>
          <w:tab w:val="clear" w:pos="3600"/>
          <w:tab w:val="num" w:pos="4410"/>
        </w:tabs>
        <w:spacing w:after="0"/>
        <w:ind w:left="720"/>
        <w:jc w:val="left"/>
      </w:pPr>
      <w:r w:rsidRPr="00851A0A">
        <w:t>Meningkatkan Motivasi dan Keterlibatan Pengguna</w:t>
      </w:r>
      <w:r w:rsidRPr="00851A0A">
        <w:br/>
        <w:t>Elemen gamifikasi seperti poin, badge, dan leaderboard dapat mendorong motivasi intrinsik pengguna. Pengguna menjadi lebih bersemangat untuk menyelesaikan tugas karena adanya umpan balik instan dan rasa pencapaian yang ditawarkan melalui elemen-elemen tersebut.</w:t>
      </w:r>
    </w:p>
    <w:p w14:paraId="318CC8DC" w14:textId="01026589" w:rsidR="005A58A6" w:rsidRDefault="00851A0A" w:rsidP="005A58A6">
      <w:pPr>
        <w:pStyle w:val="ListParagraph"/>
        <w:numPr>
          <w:ilvl w:val="4"/>
          <w:numId w:val="3"/>
        </w:numPr>
        <w:shd w:val="clear" w:color="auto" w:fill="FFFFFF" w:themeFill="background1"/>
        <w:tabs>
          <w:tab w:val="clear" w:pos="3600"/>
          <w:tab w:val="num" w:pos="4410"/>
        </w:tabs>
        <w:spacing w:after="0"/>
        <w:ind w:left="720"/>
        <w:jc w:val="left"/>
      </w:pPr>
      <w:r w:rsidRPr="00851A0A">
        <w:t>Mendukung Pembelajaran Bertahap (Progressive Learning)</w:t>
      </w:r>
    </w:p>
    <w:p w14:paraId="592698ED" w14:textId="33E2D1BF" w:rsidR="005A58A6" w:rsidRDefault="00851A0A" w:rsidP="005A58A6">
      <w:pPr>
        <w:shd w:val="clear" w:color="auto" w:fill="FFFFFF" w:themeFill="background1"/>
        <w:spacing w:after="0"/>
        <w:ind w:left="720"/>
      </w:pPr>
      <w:r w:rsidRPr="00851A0A">
        <w:t>Dengan fitur seperti level dan progress bar, materi dapat disusun secara bertahap sesuai tingkat kesulitan. Hal ini memungkinkan pengguna belajar secara terstruktur dan sesuai kemampuan, mendorong retensi informasi yang lebih baik.</w:t>
      </w:r>
    </w:p>
    <w:p w14:paraId="3EDC0F22" w14:textId="44813261" w:rsidR="005A58A6" w:rsidRPr="00590C23" w:rsidRDefault="00851A0A" w:rsidP="00FF0A34">
      <w:pPr>
        <w:pStyle w:val="ListParagraph"/>
        <w:numPr>
          <w:ilvl w:val="4"/>
          <w:numId w:val="3"/>
        </w:numPr>
        <w:shd w:val="clear" w:color="auto" w:fill="FFFFFF" w:themeFill="background1"/>
        <w:tabs>
          <w:tab w:val="clear" w:pos="3600"/>
          <w:tab w:val="num" w:pos="4410"/>
        </w:tabs>
        <w:spacing w:after="0"/>
        <w:ind w:left="720"/>
        <w:jc w:val="left"/>
        <w:rPr>
          <w:i/>
          <w:iCs/>
        </w:rPr>
      </w:pPr>
      <w:r w:rsidRPr="00851A0A">
        <w:t xml:space="preserve">Memberikan Umpan Balik Langsung dan </w:t>
      </w:r>
      <w:r w:rsidRPr="00590C23">
        <w:rPr>
          <w:i/>
          <w:iCs/>
        </w:rPr>
        <w:t>Real-Time</w:t>
      </w:r>
    </w:p>
    <w:p w14:paraId="3B86FC13" w14:textId="795351F3" w:rsidR="00590C23" w:rsidRPr="00851A0A" w:rsidRDefault="00851A0A" w:rsidP="00590C23">
      <w:pPr>
        <w:pStyle w:val="ListParagraph"/>
        <w:shd w:val="clear" w:color="auto" w:fill="FFFFFF" w:themeFill="background1"/>
        <w:spacing w:after="0"/>
      </w:pPr>
      <w:r w:rsidRPr="00851A0A">
        <w:t xml:space="preserve">Pengguna mendapatkan informasi langsung tentang kinerja mereka, baik melalui skor, animasi, maupun </w:t>
      </w:r>
      <w:r w:rsidRPr="00A548E6">
        <w:rPr>
          <w:i/>
          <w:iCs/>
        </w:rPr>
        <w:t>badge</w:t>
      </w:r>
      <w:r w:rsidRPr="00851A0A">
        <w:t>. Hal ini membantu mempercepat siklus pembelajaran karena pengguna langsung mengetahui kesalahan dan dapat segera memperbaikinya.</w:t>
      </w:r>
    </w:p>
    <w:p w14:paraId="16ED8D2F" w14:textId="0C7BC20E" w:rsidR="00590C23" w:rsidRDefault="00851A0A" w:rsidP="00590C23">
      <w:pPr>
        <w:pStyle w:val="ListParagraph"/>
        <w:numPr>
          <w:ilvl w:val="4"/>
          <w:numId w:val="3"/>
        </w:numPr>
        <w:shd w:val="clear" w:color="auto" w:fill="FFFFFF" w:themeFill="background1"/>
        <w:tabs>
          <w:tab w:val="clear" w:pos="3600"/>
        </w:tabs>
        <w:spacing w:after="0"/>
        <w:ind w:left="720"/>
        <w:jc w:val="left"/>
      </w:pPr>
      <w:r w:rsidRPr="00851A0A">
        <w:t>Memfasilitasi Personal Learning Path</w:t>
      </w:r>
    </w:p>
    <w:p w14:paraId="76469510" w14:textId="3FC18577" w:rsidR="00590C23" w:rsidRPr="00851A0A" w:rsidRDefault="00851A0A" w:rsidP="00A548E6">
      <w:pPr>
        <w:pStyle w:val="ListParagraph"/>
        <w:shd w:val="clear" w:color="auto" w:fill="FFFFFF" w:themeFill="background1"/>
        <w:spacing w:after="0"/>
      </w:pPr>
      <w:r w:rsidRPr="00851A0A">
        <w:t>Data yang dikumpulkan dari aktivitas pengguna dalam sistem gamifikasi dapat digunakan untuk membentuk jalur pembelajaran yang dipersonalisasi, sesuai dengan kekuatan dan kelemahan masing-masing pengguna.</w:t>
      </w:r>
    </w:p>
    <w:p w14:paraId="09B3150C" w14:textId="2C7BD0C0" w:rsidR="00A548E6" w:rsidRDefault="00851A0A" w:rsidP="00A548E6">
      <w:pPr>
        <w:pStyle w:val="ListParagraph"/>
        <w:numPr>
          <w:ilvl w:val="4"/>
          <w:numId w:val="3"/>
        </w:numPr>
        <w:shd w:val="clear" w:color="auto" w:fill="FFFFFF" w:themeFill="background1"/>
        <w:tabs>
          <w:tab w:val="clear" w:pos="3600"/>
          <w:tab w:val="num" w:pos="4140"/>
        </w:tabs>
        <w:spacing w:after="0"/>
        <w:ind w:left="720"/>
        <w:jc w:val="left"/>
      </w:pPr>
      <w:r w:rsidRPr="00851A0A">
        <w:t>Menciptakan Lingkungan Belajar yang Lebih Menyenangkan</w:t>
      </w:r>
    </w:p>
    <w:p w14:paraId="3386A906" w14:textId="792E8BB8" w:rsidR="00851A0A" w:rsidRPr="00851A0A" w:rsidRDefault="00851A0A" w:rsidP="00A548E6">
      <w:pPr>
        <w:pStyle w:val="ListParagraph"/>
        <w:shd w:val="clear" w:color="auto" w:fill="FFFFFF" w:themeFill="background1"/>
        <w:spacing w:after="0"/>
      </w:pPr>
      <w:r w:rsidRPr="00851A0A">
        <w:t>Integrasi gamifikasi menjadikan LMS tidak hanya sekadar platform materi, tetapi juga ruang belajar yang interaktif, menyenangkan, dan tidak monoton.</w:t>
      </w:r>
    </w:p>
    <w:p w14:paraId="754F10D7" w14:textId="77777777" w:rsidR="004D09D7" w:rsidRDefault="004D09D7" w:rsidP="004D09D7">
      <w:pPr>
        <w:shd w:val="clear" w:color="auto" w:fill="FFFFFF" w:themeFill="background1"/>
        <w:spacing w:after="0"/>
        <w:jc w:val="left"/>
      </w:pPr>
    </w:p>
    <w:p w14:paraId="70ECEBA7" w14:textId="684334D7" w:rsidR="004D09D7" w:rsidRPr="004D09D7" w:rsidRDefault="004D09D7" w:rsidP="004D09D7">
      <w:pPr>
        <w:shd w:val="clear" w:color="auto" w:fill="FFFFFF" w:themeFill="background1"/>
        <w:spacing w:after="0"/>
        <w:jc w:val="left"/>
      </w:pPr>
      <w:r w:rsidRPr="004D09D7">
        <w:t xml:space="preserve">Kekurangan Integrasi </w:t>
      </w:r>
      <w:r w:rsidRPr="004D09D7">
        <w:rPr>
          <w:i/>
          <w:iCs/>
        </w:rPr>
        <w:t>Gamification</w:t>
      </w:r>
      <w:r w:rsidRPr="004D09D7">
        <w:t xml:space="preserve"> ke dalam LMS</w:t>
      </w:r>
    </w:p>
    <w:p w14:paraId="14E40896" w14:textId="151B15AB" w:rsidR="00A548E6" w:rsidRPr="004D09D7" w:rsidRDefault="004D09D7">
      <w:pPr>
        <w:numPr>
          <w:ilvl w:val="0"/>
          <w:numId w:val="62"/>
        </w:numPr>
        <w:shd w:val="clear" w:color="auto" w:fill="FFFFFF" w:themeFill="background1"/>
        <w:spacing w:after="0"/>
        <w:jc w:val="left"/>
      </w:pPr>
      <w:r w:rsidRPr="004D09D7">
        <w:t>Risiko Fokus Berlebihan pada Reward daripada Pemahaman</w:t>
      </w:r>
      <w:r w:rsidRPr="004D09D7">
        <w:br/>
        <w:t xml:space="preserve">Pengguna dapat menjadi terlalu fokus pada mengumpulkan poin atau naik </w:t>
      </w:r>
      <w:r w:rsidRPr="004D09D7">
        <w:rPr>
          <w:i/>
          <w:iCs/>
        </w:rPr>
        <w:t>level</w:t>
      </w:r>
      <w:r w:rsidRPr="004D09D7">
        <w:t>, dan kurang memperhatikan substansi materi. Hal ini berpotensi menurunkan kualitas pemahaman jika tidak diseimbangkan dengan evaluasi yang tepat.</w:t>
      </w:r>
    </w:p>
    <w:p w14:paraId="0D7422A7" w14:textId="77777777" w:rsidR="00A548E6" w:rsidRDefault="004D09D7">
      <w:pPr>
        <w:numPr>
          <w:ilvl w:val="0"/>
          <w:numId w:val="62"/>
        </w:numPr>
        <w:shd w:val="clear" w:color="auto" w:fill="FFFFFF" w:themeFill="background1"/>
        <w:spacing w:after="0"/>
        <w:jc w:val="left"/>
      </w:pPr>
      <w:r w:rsidRPr="004D09D7">
        <w:t>Kompetisi yang Tidak Sehat</w:t>
      </w:r>
    </w:p>
    <w:p w14:paraId="3F5C772C" w14:textId="32E78CD8" w:rsidR="00A548E6" w:rsidRPr="004D09D7" w:rsidRDefault="004D09D7" w:rsidP="00955EAD">
      <w:pPr>
        <w:shd w:val="clear" w:color="auto" w:fill="FFFFFF" w:themeFill="background1"/>
        <w:spacing w:after="0"/>
        <w:ind w:left="720"/>
      </w:pPr>
      <w:r w:rsidRPr="004D09D7">
        <w:t xml:space="preserve">Fitur seperti </w:t>
      </w:r>
      <w:r w:rsidRPr="004D09D7">
        <w:rPr>
          <w:i/>
          <w:iCs/>
        </w:rPr>
        <w:t>leaderboard</w:t>
      </w:r>
      <w:r w:rsidRPr="004D09D7">
        <w:t xml:space="preserve"> dapat menimbulkan tekanan atau rasa minder bagi pengguna yang selalu berada di peringkat bawah. Jika tidak dirancang secara inklusif, kompetisi ini dapat mengurangi kepercayaan diri sebagian pengguna.</w:t>
      </w:r>
    </w:p>
    <w:p w14:paraId="529D2197" w14:textId="0BD450D8" w:rsidR="004D09D7" w:rsidRDefault="004D09D7">
      <w:pPr>
        <w:numPr>
          <w:ilvl w:val="0"/>
          <w:numId w:val="62"/>
        </w:numPr>
        <w:shd w:val="clear" w:color="auto" w:fill="FFFFFF" w:themeFill="background1"/>
        <w:spacing w:after="0"/>
        <w:jc w:val="left"/>
      </w:pPr>
      <w:r w:rsidRPr="004D09D7">
        <w:t>Keterbatasan Teknologi atau Infrastruktur</w:t>
      </w:r>
      <w:r w:rsidRPr="004D09D7">
        <w:br/>
        <w:t>Tidak semua LMS mendukung integrasi plugin gamifikasi dengan mulus. Dibutuhkan</w:t>
      </w:r>
      <w:r w:rsidR="00955EAD">
        <w:t xml:space="preserve"> </w:t>
      </w:r>
      <w:r w:rsidRPr="004D09D7">
        <w:t xml:space="preserve">dukungan teknis, pemeliharaan sistem, dan desain UI/UX yang baik agar </w:t>
      </w:r>
      <w:r w:rsidRPr="004D09D7">
        <w:rPr>
          <w:i/>
          <w:iCs/>
        </w:rPr>
        <w:t>gamifi</w:t>
      </w:r>
      <w:r w:rsidR="00955EAD" w:rsidRPr="00955EAD">
        <w:rPr>
          <w:i/>
          <w:iCs/>
        </w:rPr>
        <w:t>cation</w:t>
      </w:r>
      <w:r w:rsidR="00955EAD">
        <w:t xml:space="preserve"> </w:t>
      </w:r>
      <w:r w:rsidRPr="004D09D7">
        <w:t>berjalan efektif tanpa mengganggu fungsi utama LMS.</w:t>
      </w:r>
    </w:p>
    <w:p w14:paraId="3319C9EE" w14:textId="77777777" w:rsidR="00955EAD" w:rsidRPr="004D09D7" w:rsidRDefault="00955EAD" w:rsidP="00955EAD">
      <w:pPr>
        <w:shd w:val="clear" w:color="auto" w:fill="FFFFFF" w:themeFill="background1"/>
        <w:spacing w:after="0"/>
        <w:ind w:left="720"/>
        <w:jc w:val="left"/>
      </w:pPr>
    </w:p>
    <w:p w14:paraId="2EEC5C30" w14:textId="77425F47" w:rsidR="00955EAD" w:rsidRPr="004D09D7" w:rsidRDefault="004D09D7">
      <w:pPr>
        <w:numPr>
          <w:ilvl w:val="0"/>
          <w:numId w:val="62"/>
        </w:numPr>
        <w:shd w:val="clear" w:color="auto" w:fill="FFFFFF" w:themeFill="background1"/>
        <w:spacing w:after="0"/>
        <w:jc w:val="left"/>
      </w:pPr>
      <w:r w:rsidRPr="004D09D7">
        <w:t>Peningkatan Kompleksitas Desain Pembelajaran</w:t>
      </w:r>
      <w:r w:rsidRPr="004D09D7">
        <w:br/>
        <w:t xml:space="preserve">Pengembangan sistem </w:t>
      </w:r>
      <w:r w:rsidRPr="004D09D7">
        <w:rPr>
          <w:i/>
          <w:iCs/>
        </w:rPr>
        <w:t>gamifi</w:t>
      </w:r>
      <w:r w:rsidR="003915F5" w:rsidRPr="003915F5">
        <w:rPr>
          <w:i/>
          <w:iCs/>
        </w:rPr>
        <w:t>cation</w:t>
      </w:r>
      <w:r w:rsidRPr="004D09D7">
        <w:t xml:space="preserve"> memerlukan waktu dan perencanaan yang matang. Elemen seperti sistem poin, </w:t>
      </w:r>
      <w:r w:rsidRPr="004D09D7">
        <w:rPr>
          <w:i/>
          <w:iCs/>
        </w:rPr>
        <w:t>leveling</w:t>
      </w:r>
      <w:r w:rsidRPr="004D09D7">
        <w:t xml:space="preserve">, atau </w:t>
      </w:r>
      <w:r w:rsidRPr="004D09D7">
        <w:rPr>
          <w:i/>
          <w:iCs/>
        </w:rPr>
        <w:t>feedback</w:t>
      </w:r>
      <w:r w:rsidRPr="004D09D7">
        <w:t xml:space="preserve"> perlu dirancang agar selaras dengan tujuan pembelajaran, bukan sekadar hiasan.</w:t>
      </w:r>
    </w:p>
    <w:p w14:paraId="60E0D653" w14:textId="0AAEE691" w:rsidR="003915F5" w:rsidRDefault="004D09D7" w:rsidP="001F6A88">
      <w:pPr>
        <w:numPr>
          <w:ilvl w:val="0"/>
          <w:numId w:val="62"/>
        </w:numPr>
        <w:shd w:val="clear" w:color="auto" w:fill="FFFFFF" w:themeFill="background1"/>
        <w:spacing w:after="0"/>
        <w:jc w:val="left"/>
      </w:pPr>
      <w:r w:rsidRPr="004D09D7">
        <w:t>Tantangan dalam Evaluasi Objektif</w:t>
      </w:r>
      <w:r w:rsidRPr="004D09D7">
        <w:br/>
        <w:t xml:space="preserve">Skor atau pencapaian dalam sistem </w:t>
      </w:r>
      <w:r w:rsidRPr="004D09D7">
        <w:rPr>
          <w:i/>
          <w:iCs/>
        </w:rPr>
        <w:t>gamifi</w:t>
      </w:r>
      <w:r w:rsidR="003915F5" w:rsidRPr="003915F5">
        <w:rPr>
          <w:i/>
          <w:iCs/>
        </w:rPr>
        <w:t>cation</w:t>
      </w:r>
      <w:r w:rsidRPr="004D09D7">
        <w:t xml:space="preserve"> belum tentu mencerminkan tingkat penguasaan materi secara menyeluruh. Dibutuhkan kombinasi dengan evaluasi lain untuk menilai hasil belajar secara lebih komprehensif.</w:t>
      </w:r>
    </w:p>
    <w:p w14:paraId="5017D18E" w14:textId="3CCF091B" w:rsidR="00416D20" w:rsidRDefault="00416D20" w:rsidP="00416D20">
      <w:pPr>
        <w:spacing w:line="259" w:lineRule="auto"/>
        <w:jc w:val="left"/>
      </w:pPr>
      <w:r>
        <w:br w:type="page"/>
      </w:r>
    </w:p>
    <w:p w14:paraId="7DA48CB5" w14:textId="665400B0" w:rsidR="00961881" w:rsidRDefault="003A5503" w:rsidP="003915F5">
      <w:pPr>
        <w:pStyle w:val="Heading1"/>
        <w:spacing w:line="480" w:lineRule="auto"/>
        <w:ind w:left="180" w:firstLine="0"/>
      </w:pPr>
      <w:r>
        <w:br/>
      </w:r>
      <w:bookmarkStart w:id="58" w:name="_Toc195504874"/>
      <w:r>
        <w:t>DESAIN DAN PERANCANGAN</w:t>
      </w:r>
      <w:bookmarkEnd w:id="58"/>
    </w:p>
    <w:p w14:paraId="0D613634" w14:textId="5778614B" w:rsidR="0043065F" w:rsidRDefault="0043065F" w:rsidP="00132729">
      <w:r>
        <w:t xml:space="preserve">Pada bab ini menjelaskan bagaimana solusi yang dirancang dibuat, mulai dari gambaran sistem, alur kerja, hingga rancangan antarmuka </w:t>
      </w:r>
      <w:r w:rsidR="0027413B">
        <w:t>pengguna</w:t>
      </w:r>
      <w:r>
        <w:t>. Semua ini dibuat berdasarkan hasil analisis sebelumnya untuk memastikan solusi yang dibuat praktis</w:t>
      </w:r>
      <w:r w:rsidR="002A336F">
        <w:t xml:space="preserve"> dan </w:t>
      </w:r>
      <w:r>
        <w:t>mudah digunakan</w:t>
      </w:r>
      <w:r w:rsidR="002A336F">
        <w:t xml:space="preserve"> serta dipahami</w:t>
      </w:r>
      <w:r>
        <w:t>.</w:t>
      </w:r>
    </w:p>
    <w:p w14:paraId="56FA16F9" w14:textId="050783A5" w:rsidR="003D7EDC" w:rsidRDefault="008D126E" w:rsidP="0096658C">
      <w:pPr>
        <w:pStyle w:val="Heading2"/>
        <w:spacing w:line="480" w:lineRule="auto"/>
      </w:pPr>
      <w:bookmarkStart w:id="59" w:name="_Toc195504875"/>
      <w:r>
        <w:t>Rancangan Penelitian</w:t>
      </w:r>
      <w:bookmarkEnd w:id="59"/>
    </w:p>
    <w:p w14:paraId="097224D0" w14:textId="496A4CBB" w:rsidR="008D126E" w:rsidRDefault="008D126E" w:rsidP="0096658C">
      <w:r>
        <w:t xml:space="preserve">Pada proses pengembangan </w:t>
      </w:r>
      <w:r w:rsidR="00745183" w:rsidRPr="00745183">
        <w:rPr>
          <w:i/>
          <w:iCs/>
        </w:rPr>
        <w:t>application website educational</w:t>
      </w:r>
      <w:r>
        <w:t xml:space="preserve">untuk penelitian analisis dan pembangunan </w:t>
      </w:r>
      <w:r w:rsidR="00745183" w:rsidRPr="00745183">
        <w:rPr>
          <w:i/>
          <w:iCs/>
        </w:rPr>
        <w:t>application website educational</w:t>
      </w:r>
      <w:r w:rsidR="003E33FF">
        <w:t>d</w:t>
      </w:r>
      <w:r>
        <w:t>i</w:t>
      </w:r>
      <w:r w:rsidR="00437972">
        <w:t>lanjutkan</w:t>
      </w:r>
      <w:r w:rsidR="005953C0">
        <w:t xml:space="preserve"> dengan perancangan </w:t>
      </w:r>
      <w:r w:rsidR="00745183" w:rsidRPr="00745183">
        <w:rPr>
          <w:i/>
          <w:iCs/>
        </w:rPr>
        <w:t>application website educational</w:t>
      </w:r>
      <w:r w:rsidR="005953C0">
        <w:t xml:space="preserve">yang diintegrasikan dengan </w:t>
      </w:r>
      <w:r w:rsidR="005953C0">
        <w:rPr>
          <w:i/>
          <w:iCs/>
        </w:rPr>
        <w:t xml:space="preserve">Gemini AI </w:t>
      </w:r>
      <w:r w:rsidR="00910217">
        <w:t>m</w:t>
      </w:r>
      <w:r>
        <w:t xml:space="preserve">enggunakan </w:t>
      </w:r>
      <w:r>
        <w:rPr>
          <w:i/>
          <w:iCs/>
        </w:rPr>
        <w:t xml:space="preserve">progressive learning </w:t>
      </w:r>
      <w:r>
        <w:t>dan</w:t>
      </w:r>
      <w:r>
        <w:rPr>
          <w:i/>
          <w:iCs/>
        </w:rPr>
        <w:t xml:space="preserve"> </w:t>
      </w:r>
      <w:r w:rsidR="003E3E06" w:rsidRPr="003E3E06">
        <w:rPr>
          <w:i/>
          <w:iCs/>
        </w:rPr>
        <w:t>serious game</w:t>
      </w:r>
      <w:r>
        <w:rPr>
          <w:i/>
          <w:iCs/>
        </w:rPr>
        <w:t xml:space="preserve"> </w:t>
      </w:r>
      <w:r>
        <w:t xml:space="preserve">dalam </w:t>
      </w:r>
      <w:r w:rsidRPr="008D126E">
        <w:t>proses penelitian yang dilakukan dalam beberapa proses.</w:t>
      </w:r>
    </w:p>
    <w:p w14:paraId="2D98B2DA" w14:textId="77777777" w:rsidR="00EC17DD" w:rsidRDefault="00AB541F" w:rsidP="00EC17DD">
      <w:pPr>
        <w:pStyle w:val="ListParagraph"/>
        <w:numPr>
          <w:ilvl w:val="5"/>
          <w:numId w:val="3"/>
        </w:numPr>
        <w:tabs>
          <w:tab w:val="left" w:pos="2520"/>
          <w:tab w:val="left" w:pos="3780"/>
          <w:tab w:val="left" w:pos="4860"/>
        </w:tabs>
        <w:ind w:left="1080" w:hanging="540"/>
        <w:rPr>
          <w:i/>
          <w:iCs/>
          <w:szCs w:val="24"/>
        </w:rPr>
      </w:pPr>
      <w:r w:rsidRPr="00F02CB6">
        <w:rPr>
          <w:szCs w:val="24"/>
        </w:rPr>
        <w:t>Pendahuluan Proses Pengembangan</w:t>
      </w:r>
      <w:r w:rsidR="00D1707F">
        <w:rPr>
          <w:szCs w:val="24"/>
        </w:rPr>
        <w:t xml:space="preserve"> </w:t>
      </w:r>
      <w:r w:rsidR="00D1707F">
        <w:rPr>
          <w:i/>
          <w:iCs/>
          <w:szCs w:val="24"/>
        </w:rPr>
        <w:t>(Start)</w:t>
      </w:r>
    </w:p>
    <w:p w14:paraId="39CA6ED6" w14:textId="38DA6670" w:rsidR="00EC17DD" w:rsidRPr="00EC17DD" w:rsidRDefault="00D1707F" w:rsidP="00EC17DD">
      <w:pPr>
        <w:pStyle w:val="ListParagraph"/>
        <w:tabs>
          <w:tab w:val="left" w:pos="2520"/>
          <w:tab w:val="left" w:pos="3780"/>
          <w:tab w:val="left" w:pos="4860"/>
        </w:tabs>
        <w:ind w:left="1080"/>
        <w:rPr>
          <w:i/>
          <w:iCs/>
          <w:szCs w:val="24"/>
        </w:rPr>
      </w:pPr>
      <w:r w:rsidRPr="00D1707F">
        <w:t xml:space="preserve">Penelitian dimulai dengan inisiasi proyek yang menandai awal pengembangan sistem </w:t>
      </w:r>
      <w:r w:rsidR="00745183" w:rsidRPr="00EC17DD">
        <w:rPr>
          <w:i/>
          <w:iCs/>
        </w:rPr>
        <w:t>application website educational</w:t>
      </w:r>
      <w:r w:rsidRPr="00D1707F">
        <w:t xml:space="preserve">. Tahapan ini merupakan </w:t>
      </w:r>
      <w:r w:rsidR="007A4A44">
        <w:t>langkah</w:t>
      </w:r>
      <w:r w:rsidRPr="00D1707F">
        <w:t xml:space="preserve"> pertama dalam merancang </w:t>
      </w:r>
      <w:r w:rsidR="007A4A44" w:rsidRPr="00EC17DD">
        <w:rPr>
          <w:i/>
          <w:iCs/>
        </w:rPr>
        <w:t>application website educational</w:t>
      </w:r>
      <w:r w:rsidR="007A4A44" w:rsidRPr="00D1707F">
        <w:t xml:space="preserve"> </w:t>
      </w:r>
      <w:r w:rsidRPr="00D1707F">
        <w:t xml:space="preserve">yang tidak hanya bersifat edukatif, tetapi juga mengintegrasikan pendekatan </w:t>
      </w:r>
      <w:r w:rsidR="007A4A44" w:rsidRPr="00EC17DD">
        <w:rPr>
          <w:i/>
          <w:iCs/>
        </w:rPr>
        <w:t>gamification</w:t>
      </w:r>
      <w:r w:rsidRPr="00D1707F">
        <w:t xml:space="preserve">, </w:t>
      </w:r>
      <w:r w:rsidRPr="00EC17DD">
        <w:rPr>
          <w:i/>
          <w:iCs/>
        </w:rPr>
        <w:t>progressive learning</w:t>
      </w:r>
      <w:r w:rsidRPr="00D1707F">
        <w:t xml:space="preserve">, dan </w:t>
      </w:r>
      <w:r w:rsidRPr="00EC17DD">
        <w:rPr>
          <w:i/>
          <w:iCs/>
        </w:rPr>
        <w:t>serious games</w:t>
      </w:r>
      <w:r w:rsidRPr="00D1707F">
        <w:t xml:space="preserve"> untuk meningkatkan efektivitas pembelajaran.</w:t>
      </w:r>
    </w:p>
    <w:p w14:paraId="2896D751" w14:textId="77777777" w:rsidR="00CF2F55" w:rsidRDefault="00C855ED" w:rsidP="00CF2F55">
      <w:pPr>
        <w:pStyle w:val="ListParagraph"/>
        <w:numPr>
          <w:ilvl w:val="5"/>
          <w:numId w:val="3"/>
        </w:numPr>
        <w:tabs>
          <w:tab w:val="clear" w:pos="4320"/>
          <w:tab w:val="left" w:pos="2520"/>
          <w:tab w:val="left" w:pos="3690"/>
          <w:tab w:val="num" w:pos="4860"/>
        </w:tabs>
        <w:ind w:left="1080" w:hanging="630"/>
      </w:pPr>
      <w:r>
        <w:t xml:space="preserve">Analisis Masalah dan Kebutuhan </w:t>
      </w:r>
    </w:p>
    <w:p w14:paraId="30FF8454" w14:textId="77777777" w:rsidR="00CF2F55" w:rsidRDefault="00C855ED" w:rsidP="00CF2F55">
      <w:pPr>
        <w:pStyle w:val="ListParagraph"/>
        <w:tabs>
          <w:tab w:val="left" w:pos="2520"/>
          <w:tab w:val="left" w:pos="3690"/>
        </w:tabs>
        <w:ind w:left="1080"/>
      </w:pPr>
      <w:r w:rsidRPr="00C855ED">
        <w:t xml:space="preserve">Tahapan berikutnya adalah analisis, di mana dilakukan kajian terhadap permasalahan yang ada pada proses pembelajaran konvensional maupun digital saat ini. </w:t>
      </w:r>
      <w:r w:rsidR="00A917DC">
        <w:t xml:space="preserve">Kami </w:t>
      </w:r>
      <w:r w:rsidRPr="00C855ED">
        <w:t xml:space="preserve">menggali kekurangan sistem pembelajaran yang sudah ada, seperti kurangnya motivasi belajar siswa, fokus berlebihan pada nilai akhir tanpa memahami materi, serta tidak adanya sistem adaptif yang menyesuaikan kesulitan dengan kemampuan pengguna. Hasil dari analisis ini menjadi dasar untuk merancang sistem yang lebih baik dan tepat sasaran. </w:t>
      </w:r>
      <w:r w:rsidR="00307832" w:rsidRPr="00307832">
        <w:t xml:space="preserve"> </w:t>
      </w:r>
    </w:p>
    <w:p w14:paraId="40ABC3B4" w14:textId="77777777" w:rsidR="00CF2F55" w:rsidRDefault="00A917DC" w:rsidP="00CF2F55">
      <w:pPr>
        <w:pStyle w:val="ListParagraph"/>
        <w:numPr>
          <w:ilvl w:val="5"/>
          <w:numId w:val="3"/>
        </w:numPr>
        <w:tabs>
          <w:tab w:val="clear" w:pos="4320"/>
          <w:tab w:val="left" w:pos="2520"/>
          <w:tab w:val="num" w:pos="3600"/>
        </w:tabs>
        <w:ind w:left="1080" w:hanging="540"/>
      </w:pPr>
      <w:r>
        <w:t>Identifikasi Pengguna</w:t>
      </w:r>
    </w:p>
    <w:p w14:paraId="4478BC93" w14:textId="0D3EE389" w:rsidR="00353F6D" w:rsidRDefault="00353F6D" w:rsidP="00CF2F55">
      <w:pPr>
        <w:pStyle w:val="ListParagraph"/>
        <w:tabs>
          <w:tab w:val="left" w:pos="2520"/>
        </w:tabs>
        <w:ind w:left="1080"/>
      </w:pPr>
      <w:r w:rsidRPr="00353F6D">
        <w:t xml:space="preserve">Setelah memahami masalah, dilakukan proses identifikasi pengguna sistem. Dalam konteks aplikasi kuis ini, terdapat dua kategori pengguna utama: </w:t>
      </w:r>
      <w:r w:rsidRPr="00CF2F55">
        <w:rPr>
          <w:i/>
          <w:iCs/>
        </w:rPr>
        <w:t>admin</w:t>
      </w:r>
      <w:r w:rsidRPr="00353F6D">
        <w:t xml:space="preserve"> dan </w:t>
      </w:r>
      <w:r w:rsidRPr="00CF2F55">
        <w:rPr>
          <w:i/>
          <w:iCs/>
        </w:rPr>
        <w:t>user</w:t>
      </w:r>
      <w:r w:rsidRPr="00353F6D">
        <w:t xml:space="preserve">. </w:t>
      </w:r>
    </w:p>
    <w:p w14:paraId="1926F052" w14:textId="3EC6EB43" w:rsidR="00353F6D" w:rsidRDefault="00353F6D">
      <w:pPr>
        <w:pStyle w:val="ListParagraph"/>
        <w:numPr>
          <w:ilvl w:val="0"/>
          <w:numId w:val="43"/>
        </w:numPr>
        <w:tabs>
          <w:tab w:val="left" w:pos="2520"/>
        </w:tabs>
      </w:pPr>
      <w:r w:rsidRPr="00353F6D">
        <w:rPr>
          <w:i/>
          <w:iCs/>
        </w:rPr>
        <w:t>Admin</w:t>
      </w:r>
      <w:r w:rsidRPr="00353F6D">
        <w:t xml:space="preserve"> berperan sebagai pengelola konten dan sistem. Mereka bertugas membuat soal </w:t>
      </w:r>
      <w:r w:rsidR="0050217B" w:rsidRPr="00D2537D">
        <w:rPr>
          <w:i/>
          <w:iCs/>
        </w:rPr>
        <w:t>quiz</w:t>
      </w:r>
      <w:r w:rsidRPr="00353F6D">
        <w:t xml:space="preserve">, </w:t>
      </w:r>
      <w:r w:rsidR="001B7DBB">
        <w:t xml:space="preserve">menentukan tipe soal </w:t>
      </w:r>
      <w:r w:rsidR="001B7DBB">
        <w:rPr>
          <w:i/>
          <w:iCs/>
        </w:rPr>
        <w:t>quiz</w:t>
      </w:r>
      <w:r w:rsidRPr="00353F6D">
        <w:t xml:space="preserve">, </w:t>
      </w:r>
      <w:r w:rsidR="00861FF2">
        <w:t xml:space="preserve">mengatur jumlah </w:t>
      </w:r>
      <w:r w:rsidR="00861FF2">
        <w:rPr>
          <w:i/>
          <w:iCs/>
        </w:rPr>
        <w:t>quiz</w:t>
      </w:r>
      <w:r w:rsidRPr="00353F6D">
        <w:t>, serta</w:t>
      </w:r>
      <w:r w:rsidR="00D2537D">
        <w:t xml:space="preserve"> menampilkan soal </w:t>
      </w:r>
      <w:r w:rsidR="00D2537D">
        <w:rPr>
          <w:i/>
          <w:iCs/>
        </w:rPr>
        <w:t xml:space="preserve">quiz </w:t>
      </w:r>
      <w:r w:rsidR="00D2537D">
        <w:t xml:space="preserve">untuk </w:t>
      </w:r>
      <w:r w:rsidR="00A95F18">
        <w:t xml:space="preserve">ditampilkan kepada </w:t>
      </w:r>
      <w:r w:rsidR="00A95F18" w:rsidRPr="00A95F18">
        <w:rPr>
          <w:i/>
          <w:iCs/>
        </w:rPr>
        <w:t>user</w:t>
      </w:r>
      <w:r w:rsidR="00A95F18">
        <w:t xml:space="preserve"> (pengguna)</w:t>
      </w:r>
      <w:r w:rsidRPr="00353F6D">
        <w:t>.</w:t>
      </w:r>
    </w:p>
    <w:p w14:paraId="6DC844D8" w14:textId="77777777" w:rsidR="00CF2F55" w:rsidRDefault="00375261">
      <w:pPr>
        <w:pStyle w:val="ListParagraph"/>
        <w:numPr>
          <w:ilvl w:val="0"/>
          <w:numId w:val="43"/>
        </w:numPr>
        <w:tabs>
          <w:tab w:val="left" w:pos="2520"/>
        </w:tabs>
      </w:pPr>
      <w:r w:rsidRPr="00375261">
        <w:rPr>
          <w:i/>
          <w:iCs/>
        </w:rPr>
        <w:t>User</w:t>
      </w:r>
      <w:r>
        <w:t xml:space="preserve"> (pengguna)</w:t>
      </w:r>
      <w:r w:rsidRPr="00375261">
        <w:t xml:space="preserve"> adalah peserta yang menggunakan </w:t>
      </w:r>
      <w:r w:rsidR="00CE4CD2">
        <w:t>s</w:t>
      </w:r>
      <w:r w:rsidRPr="00375261">
        <w:t>i</w:t>
      </w:r>
      <w:r w:rsidR="00CE4CD2">
        <w:t>stem</w:t>
      </w:r>
      <w:r w:rsidRPr="00375261">
        <w:t xml:space="preserve"> untuk, </w:t>
      </w:r>
      <w:r w:rsidR="00AE3315">
        <w:t xml:space="preserve">melaksanakan </w:t>
      </w:r>
      <w:r w:rsidR="00AE3315">
        <w:rPr>
          <w:i/>
          <w:iCs/>
        </w:rPr>
        <w:t xml:space="preserve">quiz, </w:t>
      </w:r>
      <w:r w:rsidRPr="00375261">
        <w:t xml:space="preserve">menerima </w:t>
      </w:r>
      <w:r w:rsidR="00AE3315">
        <w:t>poin</w:t>
      </w:r>
      <w:r w:rsidRPr="00375261">
        <w:t xml:space="preserve">, </w:t>
      </w:r>
      <w:r w:rsidR="009431CD">
        <w:t>meneri</w:t>
      </w:r>
      <w:r w:rsidR="00444023">
        <w:t>ma</w:t>
      </w:r>
      <w:r w:rsidR="009431CD">
        <w:t xml:space="preserve"> </w:t>
      </w:r>
      <w:r w:rsidR="009431CD">
        <w:rPr>
          <w:i/>
          <w:iCs/>
        </w:rPr>
        <w:t xml:space="preserve">feedback </w:t>
      </w:r>
      <w:r w:rsidRPr="00375261">
        <w:t>dan meningkatkan</w:t>
      </w:r>
      <w:r w:rsidR="009431CD">
        <w:t xml:space="preserve"> pemahaman pengguna</w:t>
      </w:r>
      <w:r w:rsidRPr="00375261">
        <w:t xml:space="preserve"> dalam </w:t>
      </w:r>
      <w:r w:rsidR="009431CD">
        <w:t>materi</w:t>
      </w:r>
      <w:r w:rsidR="00444023">
        <w:t xml:space="preserve"> pembelajaran</w:t>
      </w:r>
      <w:r w:rsidRPr="00375261">
        <w:t>.</w:t>
      </w:r>
      <w:r w:rsidR="00920B9E" w:rsidRPr="00920B9E">
        <w:t xml:space="preserve"> </w:t>
      </w:r>
    </w:p>
    <w:p w14:paraId="294EE423" w14:textId="77777777" w:rsidR="00CF2F55" w:rsidRDefault="00444023" w:rsidP="00CF2F55">
      <w:pPr>
        <w:pStyle w:val="ListParagraph"/>
        <w:numPr>
          <w:ilvl w:val="5"/>
          <w:numId w:val="3"/>
        </w:numPr>
        <w:tabs>
          <w:tab w:val="clear" w:pos="4320"/>
          <w:tab w:val="left" w:pos="2520"/>
          <w:tab w:val="left" w:pos="3600"/>
          <w:tab w:val="left" w:pos="4950"/>
          <w:tab w:val="num" w:pos="5130"/>
        </w:tabs>
        <w:ind w:left="1080" w:hanging="540"/>
      </w:pPr>
      <w:r w:rsidRPr="00444023">
        <w:t>Penentuan Kebutuhan Fitur</w:t>
      </w:r>
    </w:p>
    <w:p w14:paraId="6FBA4275" w14:textId="77777777" w:rsidR="00CF2F55" w:rsidRDefault="00A8128D" w:rsidP="00CF2F55">
      <w:pPr>
        <w:pStyle w:val="ListParagraph"/>
        <w:tabs>
          <w:tab w:val="left" w:pos="2520"/>
          <w:tab w:val="left" w:pos="3600"/>
          <w:tab w:val="left" w:pos="4950"/>
        </w:tabs>
        <w:ind w:left="1080"/>
        <w:rPr>
          <w:rFonts w:eastAsia="Times New Roman" w:cs="Times New Roman"/>
          <w:kern w:val="0"/>
          <w:szCs w:val="24"/>
          <w14:ligatures w14:val="none"/>
        </w:rPr>
      </w:pPr>
      <w:r w:rsidRPr="00CF2F55">
        <w:rPr>
          <w:rFonts w:eastAsia="Times New Roman" w:cs="Times New Roman"/>
          <w:kern w:val="0"/>
          <w:szCs w:val="24"/>
          <w14:ligatures w14:val="none"/>
        </w:rPr>
        <w:t>Dari hasil identifikasi pengguna, kemudian dirancang kebutuhan fitur untuk masing</w:t>
      </w:r>
      <w:r w:rsidR="004210A2" w:rsidRPr="00CF2F55">
        <w:rPr>
          <w:rFonts w:eastAsia="Times New Roman" w:cs="Times New Roman"/>
          <w:kern w:val="0"/>
          <w:szCs w:val="24"/>
          <w14:ligatures w14:val="none"/>
        </w:rPr>
        <w:t xml:space="preserve"> - </w:t>
      </w:r>
      <w:r w:rsidRPr="00CF2F55">
        <w:rPr>
          <w:rFonts w:eastAsia="Times New Roman" w:cs="Times New Roman"/>
          <w:kern w:val="0"/>
          <w:szCs w:val="24"/>
          <w14:ligatures w14:val="none"/>
        </w:rPr>
        <w:t xml:space="preserve">masing peran. Kebutuhan ini mencakup fitur dasar seperti pendaftaran akun, pengelolaan soal, penilaian otomatis, pelaporan hasil, hingga fitur lanjutan seperti pemberian </w:t>
      </w:r>
      <w:r w:rsidRPr="00CF2F55">
        <w:rPr>
          <w:rFonts w:eastAsia="Times New Roman" w:cs="Times New Roman"/>
          <w:i/>
          <w:iCs/>
          <w:kern w:val="0"/>
          <w:szCs w:val="24"/>
          <w14:ligatures w14:val="none"/>
        </w:rPr>
        <w:t>reward</w:t>
      </w:r>
      <w:r w:rsidRPr="00CF2F55">
        <w:rPr>
          <w:rFonts w:eastAsia="Times New Roman" w:cs="Times New Roman"/>
          <w:kern w:val="0"/>
          <w:szCs w:val="24"/>
          <w14:ligatures w14:val="none"/>
        </w:rPr>
        <w:t xml:space="preserve"> poin, </w:t>
      </w:r>
      <w:r w:rsidRPr="00CF2F55">
        <w:rPr>
          <w:rFonts w:eastAsia="Times New Roman" w:cs="Times New Roman"/>
          <w:i/>
          <w:iCs/>
          <w:kern w:val="0"/>
          <w:szCs w:val="24"/>
          <w14:ligatures w14:val="none"/>
        </w:rPr>
        <w:t>leaderboard</w:t>
      </w:r>
      <w:r w:rsidRPr="00CF2F55">
        <w:rPr>
          <w:rFonts w:eastAsia="Times New Roman" w:cs="Times New Roman"/>
          <w:kern w:val="0"/>
          <w:szCs w:val="24"/>
          <w14:ligatures w14:val="none"/>
        </w:rPr>
        <w:t>,</w:t>
      </w:r>
      <w:r w:rsidR="00FC4485" w:rsidRPr="00CF2F55">
        <w:rPr>
          <w:rFonts w:eastAsia="Times New Roman" w:cs="Times New Roman"/>
          <w:kern w:val="0"/>
          <w:szCs w:val="24"/>
          <w14:ligatures w14:val="none"/>
        </w:rPr>
        <w:t xml:space="preserve"> dan</w:t>
      </w:r>
      <w:r w:rsidRPr="00CF2F55">
        <w:rPr>
          <w:rFonts w:eastAsia="Times New Roman" w:cs="Times New Roman"/>
          <w:kern w:val="0"/>
          <w:szCs w:val="24"/>
          <w14:ligatures w14:val="none"/>
        </w:rPr>
        <w:t xml:space="preserve"> </w:t>
      </w:r>
      <w:r w:rsidRPr="00CF2F55">
        <w:rPr>
          <w:rFonts w:eastAsia="Times New Roman" w:cs="Times New Roman"/>
          <w:i/>
          <w:iCs/>
          <w:kern w:val="0"/>
          <w:szCs w:val="24"/>
          <w14:ligatures w14:val="none"/>
        </w:rPr>
        <w:t>feedback</w:t>
      </w:r>
      <w:r w:rsidRPr="00CF2F55">
        <w:rPr>
          <w:rFonts w:eastAsia="Times New Roman" w:cs="Times New Roman"/>
          <w:kern w:val="0"/>
          <w:szCs w:val="24"/>
          <w14:ligatures w14:val="none"/>
        </w:rPr>
        <w:t xml:space="preserve"> adaptif. Fitur</w:t>
      </w:r>
      <w:r w:rsidR="00FC4485" w:rsidRPr="00CF2F55">
        <w:rPr>
          <w:rFonts w:eastAsia="Times New Roman" w:cs="Times New Roman"/>
          <w:kern w:val="0"/>
          <w:szCs w:val="24"/>
          <w14:ligatures w14:val="none"/>
        </w:rPr>
        <w:t xml:space="preserve"> - </w:t>
      </w:r>
      <w:r w:rsidRPr="00CF2F55">
        <w:rPr>
          <w:rFonts w:eastAsia="Times New Roman" w:cs="Times New Roman"/>
          <w:kern w:val="0"/>
          <w:szCs w:val="24"/>
          <w14:ligatures w14:val="none"/>
        </w:rPr>
        <w:t>fitur tersebut bertujuan untuk menciptakan pengalaman belajar yang menyenangkan, menantang, dan personal.</w:t>
      </w:r>
    </w:p>
    <w:p w14:paraId="3719B929" w14:textId="77777777" w:rsidR="00026E00" w:rsidRDefault="00FC4485" w:rsidP="00026E00">
      <w:pPr>
        <w:pStyle w:val="ListParagraph"/>
        <w:numPr>
          <w:ilvl w:val="5"/>
          <w:numId w:val="3"/>
        </w:numPr>
        <w:tabs>
          <w:tab w:val="left" w:pos="1080"/>
          <w:tab w:val="left" w:pos="2520"/>
          <w:tab w:val="left" w:pos="4590"/>
        </w:tabs>
        <w:ind w:left="2070" w:hanging="1530"/>
      </w:pPr>
      <w:r>
        <w:t xml:space="preserve">Desain </w:t>
      </w:r>
      <w:r w:rsidR="00A14671">
        <w:t>Sistem</w:t>
      </w:r>
    </w:p>
    <w:p w14:paraId="76598083" w14:textId="3D1DB0F0" w:rsidR="00840650" w:rsidRPr="00026E00" w:rsidRDefault="00FC4485" w:rsidP="00026E00">
      <w:pPr>
        <w:pStyle w:val="ListParagraph"/>
        <w:tabs>
          <w:tab w:val="left" w:pos="1080"/>
          <w:tab w:val="left" w:pos="2520"/>
          <w:tab w:val="left" w:pos="4590"/>
        </w:tabs>
        <w:ind w:left="1080"/>
      </w:pPr>
      <w:r w:rsidRPr="00026E00">
        <w:rPr>
          <w:rFonts w:eastAsia="Times New Roman" w:cs="Times New Roman"/>
          <w:kern w:val="0"/>
          <w:szCs w:val="24"/>
          <w14:ligatures w14:val="none"/>
        </w:rPr>
        <w:t xml:space="preserve">Setelah fitur ditentukan, tahapan selanjutnya adalah perancangan sistem secara menyeluruh. Di tahap ini, </w:t>
      </w:r>
      <w:r w:rsidR="00375EBF" w:rsidRPr="00026E00">
        <w:rPr>
          <w:rFonts w:eastAsia="Times New Roman" w:cs="Times New Roman"/>
          <w:kern w:val="0"/>
          <w:szCs w:val="24"/>
          <w14:ligatures w14:val="none"/>
        </w:rPr>
        <w:t>kami</w:t>
      </w:r>
      <w:r w:rsidRPr="00026E00">
        <w:rPr>
          <w:rFonts w:eastAsia="Times New Roman" w:cs="Times New Roman"/>
          <w:kern w:val="0"/>
          <w:szCs w:val="24"/>
          <w14:ligatures w14:val="none"/>
        </w:rPr>
        <w:t xml:space="preserve"> mendesain struktur sistem, alur kerja tiap modul, hingga relasi antar komponen. Sistem dirancang agar dapat menangani interaksi pengguna secara efisien, dengan penekanan pada s</w:t>
      </w:r>
      <w:r w:rsidR="00581CF4" w:rsidRPr="00026E00">
        <w:rPr>
          <w:rFonts w:eastAsia="Times New Roman" w:cs="Times New Roman"/>
          <w:kern w:val="0"/>
          <w:szCs w:val="24"/>
          <w14:ligatures w14:val="none"/>
        </w:rPr>
        <w:t>istem agar tetap berjalan lancar tanpa sering error atau berhenti tiba - tiba</w:t>
      </w:r>
      <w:r w:rsidRPr="00026E00">
        <w:rPr>
          <w:rFonts w:eastAsia="Times New Roman" w:cs="Times New Roman"/>
          <w:kern w:val="0"/>
          <w:szCs w:val="24"/>
          <w14:ligatures w14:val="none"/>
        </w:rPr>
        <w:t xml:space="preserve"> dan</w:t>
      </w:r>
      <w:r w:rsidR="00581CF4" w:rsidRPr="00026E00">
        <w:rPr>
          <w:rFonts w:eastAsia="Times New Roman" w:cs="Times New Roman"/>
          <w:kern w:val="0"/>
          <w:szCs w:val="24"/>
          <w14:ligatures w14:val="none"/>
        </w:rPr>
        <w:t xml:space="preserve"> menjaga sistem agar bisa </w:t>
      </w:r>
      <w:r w:rsidR="00B97D7F" w:rsidRPr="00026E00">
        <w:rPr>
          <w:rFonts w:eastAsia="Times New Roman" w:cs="Times New Roman"/>
          <w:kern w:val="0"/>
          <w:szCs w:val="24"/>
          <w14:ligatures w14:val="none"/>
        </w:rPr>
        <w:t xml:space="preserve">menampung </w:t>
      </w:r>
      <w:r w:rsidR="00581CF4" w:rsidRPr="00026E00">
        <w:rPr>
          <w:rFonts w:eastAsia="Times New Roman" w:cs="Times New Roman"/>
          <w:kern w:val="0"/>
          <w:szCs w:val="24"/>
          <w14:ligatures w14:val="none"/>
        </w:rPr>
        <w:t>banyak</w:t>
      </w:r>
      <w:r w:rsidR="00B97D7F" w:rsidRPr="00026E00">
        <w:rPr>
          <w:rFonts w:eastAsia="Times New Roman" w:cs="Times New Roman"/>
          <w:kern w:val="0"/>
          <w:szCs w:val="24"/>
          <w14:ligatures w14:val="none"/>
        </w:rPr>
        <w:t xml:space="preserve"> pengguna atau data tanpa menjadi lambat</w:t>
      </w:r>
      <w:r w:rsidRPr="00026E00">
        <w:rPr>
          <w:rFonts w:eastAsia="Times New Roman" w:cs="Times New Roman"/>
          <w:kern w:val="0"/>
          <w:szCs w:val="24"/>
          <w14:ligatures w14:val="none"/>
        </w:rPr>
        <w:t>.</w:t>
      </w:r>
    </w:p>
    <w:p w14:paraId="32DA153B" w14:textId="77777777" w:rsidR="00BA2FE7" w:rsidRDefault="00BA2FE7" w:rsidP="00BA2FE7">
      <w:pPr>
        <w:pStyle w:val="ListParagraph"/>
        <w:numPr>
          <w:ilvl w:val="0"/>
          <w:numId w:val="3"/>
        </w:numPr>
        <w:tabs>
          <w:tab w:val="clear" w:pos="720"/>
          <w:tab w:val="num" w:pos="990"/>
          <w:tab w:val="left" w:pos="2520"/>
        </w:tabs>
        <w:ind w:left="1080" w:hanging="540"/>
        <w:rPr>
          <w:i/>
          <w:iCs/>
        </w:rPr>
      </w:pPr>
      <w:r>
        <w:t xml:space="preserve"> D</w:t>
      </w:r>
      <w:r w:rsidR="003B4C20" w:rsidRPr="003B4C20">
        <w:t xml:space="preserve">esain </w:t>
      </w:r>
      <w:r w:rsidR="003B4C20" w:rsidRPr="00026E00">
        <w:rPr>
          <w:i/>
          <w:iCs/>
        </w:rPr>
        <w:t>Gamifi</w:t>
      </w:r>
      <w:r w:rsidR="00B86A5C" w:rsidRPr="00026E00">
        <w:rPr>
          <w:i/>
          <w:iCs/>
        </w:rPr>
        <w:t>cation</w:t>
      </w:r>
      <w:r w:rsidR="003B4C20" w:rsidRPr="003B4C20">
        <w:t xml:space="preserve">, </w:t>
      </w:r>
      <w:r w:rsidR="003B4C20" w:rsidRPr="00026E00">
        <w:rPr>
          <w:i/>
          <w:iCs/>
        </w:rPr>
        <w:t>Progressive Learning</w:t>
      </w:r>
      <w:r w:rsidR="003B4C20" w:rsidRPr="003B4C20">
        <w:t xml:space="preserve">, dan </w:t>
      </w:r>
      <w:r w:rsidR="003B4C20" w:rsidRPr="00026E00">
        <w:rPr>
          <w:i/>
          <w:iCs/>
        </w:rPr>
        <w:t>Serious Games</w:t>
      </w:r>
    </w:p>
    <w:p w14:paraId="5A05AEFB" w14:textId="18168431" w:rsidR="00B86A5C" w:rsidRPr="00BA2FE7" w:rsidRDefault="00B86A5C" w:rsidP="00BA2FE7">
      <w:pPr>
        <w:pStyle w:val="ListParagraph"/>
        <w:tabs>
          <w:tab w:val="left" w:pos="2520"/>
        </w:tabs>
        <w:ind w:left="1080"/>
        <w:rPr>
          <w:i/>
          <w:iCs/>
        </w:rPr>
      </w:pPr>
      <w:r w:rsidRPr="00BA2FE7">
        <w:rPr>
          <w:rFonts w:eastAsia="Times New Roman" w:cs="Times New Roman"/>
          <w:kern w:val="0"/>
          <w:szCs w:val="24"/>
          <w14:ligatures w14:val="none"/>
        </w:rPr>
        <w:t xml:space="preserve">Bersamaan dengan perancangan teknis, dilakukan juga desain khusus untuk logika </w:t>
      </w:r>
      <w:r w:rsidRPr="00BA2FE7">
        <w:rPr>
          <w:rFonts w:eastAsia="Times New Roman" w:cs="Times New Roman"/>
          <w:i/>
          <w:iCs/>
          <w:kern w:val="0"/>
          <w:szCs w:val="24"/>
          <w14:ligatures w14:val="none"/>
        </w:rPr>
        <w:t>gamification</w:t>
      </w:r>
      <w:r w:rsidRPr="00BA2FE7">
        <w:rPr>
          <w:rFonts w:eastAsia="Times New Roman" w:cs="Times New Roman"/>
          <w:kern w:val="0"/>
          <w:szCs w:val="24"/>
          <w14:ligatures w14:val="none"/>
        </w:rPr>
        <w:t xml:space="preserve"> dan integrasi pendekatan </w:t>
      </w:r>
      <w:r w:rsidRPr="00BA2FE7">
        <w:rPr>
          <w:rFonts w:eastAsia="Times New Roman" w:cs="Times New Roman"/>
          <w:i/>
          <w:iCs/>
          <w:kern w:val="0"/>
          <w:szCs w:val="24"/>
          <w14:ligatures w14:val="none"/>
        </w:rPr>
        <w:t>progressive learning</w:t>
      </w:r>
      <w:r w:rsidRPr="00BA2FE7">
        <w:rPr>
          <w:rFonts w:eastAsia="Times New Roman" w:cs="Times New Roman"/>
          <w:kern w:val="0"/>
          <w:szCs w:val="24"/>
          <w14:ligatures w14:val="none"/>
        </w:rPr>
        <w:t xml:space="preserve"> serta </w:t>
      </w:r>
      <w:r w:rsidRPr="00BA2FE7">
        <w:rPr>
          <w:rFonts w:eastAsia="Times New Roman" w:cs="Times New Roman"/>
          <w:i/>
          <w:iCs/>
          <w:kern w:val="0"/>
          <w:szCs w:val="24"/>
          <w14:ligatures w14:val="none"/>
        </w:rPr>
        <w:t>serious games</w:t>
      </w:r>
      <w:r w:rsidRPr="00BA2FE7">
        <w:rPr>
          <w:rFonts w:eastAsia="Times New Roman" w:cs="Times New Roman"/>
          <w:kern w:val="0"/>
          <w:szCs w:val="24"/>
          <w14:ligatures w14:val="none"/>
        </w:rPr>
        <w:t xml:space="preserve">. </w:t>
      </w:r>
    </w:p>
    <w:p w14:paraId="7D54920F" w14:textId="39D339CB" w:rsidR="001163C1" w:rsidRPr="001163C1" w:rsidRDefault="001163C1">
      <w:pPr>
        <w:pStyle w:val="ListParagraph"/>
        <w:numPr>
          <w:ilvl w:val="1"/>
          <w:numId w:val="44"/>
        </w:numPr>
        <w:tabs>
          <w:tab w:val="left" w:pos="2520"/>
        </w:tabs>
        <w:rPr>
          <w:rFonts w:eastAsia="Times New Roman" w:cs="Times New Roman"/>
          <w:kern w:val="0"/>
          <w:szCs w:val="24"/>
          <w14:ligatures w14:val="none"/>
        </w:rPr>
      </w:pPr>
      <w:r w:rsidRPr="001163C1">
        <w:rPr>
          <w:rFonts w:eastAsia="Times New Roman" w:cs="Times New Roman"/>
          <w:i/>
          <w:iCs/>
          <w:kern w:val="0"/>
          <w:szCs w:val="24"/>
          <w14:ligatures w14:val="none"/>
        </w:rPr>
        <w:t>Gamification</w:t>
      </w:r>
      <w:r w:rsidRPr="001163C1">
        <w:rPr>
          <w:rFonts w:eastAsia="Times New Roman" w:cs="Times New Roman"/>
          <w:kern w:val="0"/>
          <w:szCs w:val="24"/>
          <w14:ligatures w14:val="none"/>
        </w:rPr>
        <w:t xml:space="preserve"> melibatkan elemen seperti poin, </w:t>
      </w:r>
      <w:r w:rsidRPr="001163C1">
        <w:rPr>
          <w:rFonts w:eastAsia="Times New Roman" w:cs="Times New Roman"/>
          <w:i/>
          <w:iCs/>
          <w:kern w:val="0"/>
          <w:szCs w:val="24"/>
          <w14:ligatures w14:val="none"/>
        </w:rPr>
        <w:t>level</w:t>
      </w:r>
      <w:r w:rsidRPr="001163C1">
        <w:rPr>
          <w:rFonts w:eastAsia="Times New Roman" w:cs="Times New Roman"/>
          <w:kern w:val="0"/>
          <w:szCs w:val="24"/>
          <w14:ligatures w14:val="none"/>
        </w:rPr>
        <w:t xml:space="preserve">, </w:t>
      </w:r>
      <w:r>
        <w:rPr>
          <w:rFonts w:eastAsia="Times New Roman" w:cs="Times New Roman"/>
          <w:i/>
          <w:iCs/>
          <w:kern w:val="0"/>
          <w:szCs w:val="24"/>
          <w14:ligatures w14:val="none"/>
        </w:rPr>
        <w:t>progress bar</w:t>
      </w:r>
      <w:r w:rsidRPr="001163C1">
        <w:rPr>
          <w:rFonts w:eastAsia="Times New Roman" w:cs="Times New Roman"/>
          <w:kern w:val="0"/>
          <w:szCs w:val="24"/>
          <w14:ligatures w14:val="none"/>
        </w:rPr>
        <w:t xml:space="preserve">, </w:t>
      </w:r>
      <w:r w:rsidRPr="001163C1">
        <w:rPr>
          <w:rFonts w:eastAsia="Times New Roman" w:cs="Times New Roman"/>
          <w:i/>
          <w:iCs/>
          <w:kern w:val="0"/>
          <w:szCs w:val="24"/>
          <w14:ligatures w14:val="none"/>
        </w:rPr>
        <w:t>timer</w:t>
      </w:r>
      <w:r w:rsidRPr="001163C1">
        <w:rPr>
          <w:rFonts w:eastAsia="Times New Roman" w:cs="Times New Roman"/>
          <w:kern w:val="0"/>
          <w:szCs w:val="24"/>
          <w14:ligatures w14:val="none"/>
        </w:rPr>
        <w:t>, dan leaderboard.</w:t>
      </w:r>
    </w:p>
    <w:p w14:paraId="30743A25" w14:textId="3B74393D" w:rsidR="001163C1" w:rsidRPr="001163C1" w:rsidRDefault="001163C1">
      <w:pPr>
        <w:pStyle w:val="ListParagraph"/>
        <w:numPr>
          <w:ilvl w:val="1"/>
          <w:numId w:val="44"/>
        </w:numPr>
        <w:tabs>
          <w:tab w:val="left" w:pos="2520"/>
        </w:tabs>
        <w:rPr>
          <w:rFonts w:eastAsia="Times New Roman" w:cs="Times New Roman"/>
          <w:kern w:val="0"/>
          <w:szCs w:val="24"/>
          <w14:ligatures w14:val="none"/>
        </w:rPr>
      </w:pPr>
      <w:r w:rsidRPr="001163C1">
        <w:rPr>
          <w:rFonts w:eastAsia="Times New Roman" w:cs="Times New Roman"/>
          <w:i/>
          <w:iCs/>
          <w:kern w:val="0"/>
          <w:szCs w:val="24"/>
          <w14:ligatures w14:val="none"/>
        </w:rPr>
        <w:t>Progressive learning</w:t>
      </w:r>
      <w:r w:rsidRPr="001163C1">
        <w:rPr>
          <w:rFonts w:eastAsia="Times New Roman" w:cs="Times New Roman"/>
          <w:kern w:val="0"/>
          <w:szCs w:val="24"/>
          <w14:ligatures w14:val="none"/>
        </w:rPr>
        <w:t xml:space="preserve"> memastikan soal disusun berdasarkan </w:t>
      </w:r>
      <w:r w:rsidRPr="001163C1">
        <w:rPr>
          <w:rFonts w:eastAsia="Times New Roman" w:cs="Times New Roman"/>
          <w:i/>
          <w:iCs/>
          <w:kern w:val="0"/>
          <w:szCs w:val="24"/>
          <w14:ligatures w14:val="none"/>
        </w:rPr>
        <w:t>level</w:t>
      </w:r>
      <w:r w:rsidRPr="001163C1">
        <w:rPr>
          <w:rFonts w:eastAsia="Times New Roman" w:cs="Times New Roman"/>
          <w:kern w:val="0"/>
          <w:szCs w:val="24"/>
          <w14:ligatures w14:val="none"/>
        </w:rPr>
        <w:t xml:space="preserve"> kesulitan yang meningkat.</w:t>
      </w:r>
    </w:p>
    <w:p w14:paraId="0C88A896" w14:textId="77777777" w:rsidR="00952486" w:rsidRDefault="001163C1">
      <w:pPr>
        <w:pStyle w:val="ListParagraph"/>
        <w:numPr>
          <w:ilvl w:val="1"/>
          <w:numId w:val="44"/>
        </w:numPr>
        <w:tabs>
          <w:tab w:val="left" w:pos="2520"/>
        </w:tabs>
        <w:rPr>
          <w:rFonts w:eastAsia="Times New Roman" w:cs="Times New Roman"/>
          <w:kern w:val="0"/>
          <w:szCs w:val="24"/>
          <w14:ligatures w14:val="none"/>
        </w:rPr>
      </w:pPr>
      <w:r w:rsidRPr="001163C1">
        <w:rPr>
          <w:rFonts w:eastAsia="Times New Roman" w:cs="Times New Roman"/>
          <w:i/>
          <w:iCs/>
          <w:kern w:val="0"/>
          <w:szCs w:val="24"/>
          <w14:ligatures w14:val="none"/>
        </w:rPr>
        <w:t>Serious games</w:t>
      </w:r>
      <w:r w:rsidRPr="001163C1">
        <w:rPr>
          <w:rFonts w:eastAsia="Times New Roman" w:cs="Times New Roman"/>
          <w:kern w:val="0"/>
          <w:szCs w:val="24"/>
          <w14:ligatures w14:val="none"/>
        </w:rPr>
        <w:t xml:space="preserve"> memastikan bahwa setiap aktivitas dalam sistem tetap memiliki muatan edukatif, bukan sekadar permainan</w:t>
      </w:r>
      <w:r w:rsidR="004F5520">
        <w:rPr>
          <w:rFonts w:eastAsia="Times New Roman" w:cs="Times New Roman"/>
          <w:kern w:val="0"/>
          <w:szCs w:val="24"/>
          <w14:ligatures w14:val="none"/>
        </w:rPr>
        <w:t xml:space="preserve"> seperti pemberian </w:t>
      </w:r>
      <w:r w:rsidR="004F5520">
        <w:rPr>
          <w:rFonts w:eastAsia="Times New Roman" w:cs="Times New Roman"/>
          <w:i/>
          <w:iCs/>
          <w:kern w:val="0"/>
          <w:szCs w:val="24"/>
          <w14:ligatures w14:val="none"/>
        </w:rPr>
        <w:t xml:space="preserve">feedback </w:t>
      </w:r>
      <w:r w:rsidR="004F5520">
        <w:rPr>
          <w:rFonts w:eastAsia="Times New Roman" w:cs="Times New Roman"/>
          <w:kern w:val="0"/>
          <w:szCs w:val="24"/>
          <w14:ligatures w14:val="none"/>
        </w:rPr>
        <w:t>untuk meningkatkan pengalaman pengguna dalam pemahaman materi pembelajaran</w:t>
      </w:r>
      <w:r w:rsidRPr="001163C1">
        <w:rPr>
          <w:rFonts w:eastAsia="Times New Roman" w:cs="Times New Roman"/>
          <w:kern w:val="0"/>
          <w:szCs w:val="24"/>
          <w14:ligatures w14:val="none"/>
        </w:rPr>
        <w:t>.</w:t>
      </w:r>
    </w:p>
    <w:p w14:paraId="0EB12F5F" w14:textId="77777777" w:rsidR="00BA2FE7" w:rsidRPr="00BA2FE7" w:rsidRDefault="007906BF" w:rsidP="00BA2FE7">
      <w:pPr>
        <w:pStyle w:val="ListParagraph"/>
        <w:numPr>
          <w:ilvl w:val="0"/>
          <w:numId w:val="3"/>
        </w:numPr>
        <w:tabs>
          <w:tab w:val="clear" w:pos="720"/>
          <w:tab w:val="left" w:pos="2520"/>
          <w:tab w:val="num" w:pos="3420"/>
        </w:tabs>
        <w:ind w:left="1080" w:hanging="540"/>
        <w:rPr>
          <w:rFonts w:eastAsia="Times New Roman" w:cs="Times New Roman"/>
          <w:kern w:val="0"/>
          <w:szCs w:val="24"/>
          <w14:ligatures w14:val="none"/>
        </w:rPr>
      </w:pPr>
      <w:r w:rsidRPr="007906BF">
        <w:t>Desain UI/UX</w:t>
      </w:r>
    </w:p>
    <w:p w14:paraId="3E23506C" w14:textId="77777777" w:rsidR="00BA2FE7" w:rsidRDefault="007906BF" w:rsidP="00BA2FE7">
      <w:pPr>
        <w:pStyle w:val="ListParagraph"/>
        <w:tabs>
          <w:tab w:val="left" w:pos="2520"/>
        </w:tabs>
        <w:ind w:left="1080"/>
        <w:rPr>
          <w:rFonts w:eastAsia="Times New Roman" w:cs="Times New Roman"/>
          <w:kern w:val="0"/>
          <w:szCs w:val="24"/>
          <w14:ligatures w14:val="none"/>
        </w:rPr>
      </w:pPr>
      <w:r w:rsidRPr="00BA2FE7">
        <w:rPr>
          <w:rFonts w:eastAsia="Times New Roman" w:cs="Times New Roman"/>
          <w:kern w:val="0"/>
          <w:szCs w:val="24"/>
          <w14:ligatures w14:val="none"/>
        </w:rPr>
        <w:t xml:space="preserve">Agar sistem mudah digunakan, maka dilakukan juga perancangan antarmuka pengguna (UI) dan pengalaman pengguna (UX). Desain ini memastikan pengguna, baik </w:t>
      </w:r>
      <w:r w:rsidRPr="00BA2FE7">
        <w:rPr>
          <w:rFonts w:eastAsia="Times New Roman" w:cs="Times New Roman"/>
          <w:i/>
          <w:iCs/>
          <w:kern w:val="0"/>
          <w:szCs w:val="24"/>
          <w14:ligatures w14:val="none"/>
        </w:rPr>
        <w:t>admin</w:t>
      </w:r>
      <w:r w:rsidRPr="00BA2FE7">
        <w:rPr>
          <w:rFonts w:eastAsia="Times New Roman" w:cs="Times New Roman"/>
          <w:kern w:val="0"/>
          <w:szCs w:val="24"/>
          <w14:ligatures w14:val="none"/>
        </w:rPr>
        <w:t xml:space="preserve"> maupun </w:t>
      </w:r>
      <w:r w:rsidRPr="00BA2FE7">
        <w:rPr>
          <w:rFonts w:eastAsia="Times New Roman" w:cs="Times New Roman"/>
          <w:i/>
          <w:iCs/>
          <w:kern w:val="0"/>
          <w:szCs w:val="24"/>
          <w14:ligatures w14:val="none"/>
        </w:rPr>
        <w:t>user</w:t>
      </w:r>
      <w:r w:rsidRPr="00BA2FE7">
        <w:rPr>
          <w:rFonts w:eastAsia="Times New Roman" w:cs="Times New Roman"/>
          <w:kern w:val="0"/>
          <w:szCs w:val="24"/>
          <w14:ligatures w14:val="none"/>
        </w:rPr>
        <w:t xml:space="preserve">, dapat mengakses fitur - fitur dengan intuitif, serta merasa nyaman dan termotivasi selama menggunakan </w:t>
      </w:r>
      <w:r w:rsidRPr="00BA2FE7">
        <w:rPr>
          <w:rFonts w:eastAsia="Times New Roman" w:cs="Times New Roman"/>
          <w:i/>
          <w:iCs/>
          <w:kern w:val="0"/>
          <w:szCs w:val="24"/>
          <w14:ligatures w14:val="none"/>
        </w:rPr>
        <w:t>website application</w:t>
      </w:r>
      <w:r w:rsidRPr="00BA2FE7">
        <w:rPr>
          <w:rFonts w:eastAsia="Times New Roman" w:cs="Times New Roman"/>
          <w:kern w:val="0"/>
          <w:szCs w:val="24"/>
          <w14:ligatures w14:val="none"/>
        </w:rPr>
        <w:t>.</w:t>
      </w:r>
    </w:p>
    <w:p w14:paraId="517E0C9A" w14:textId="77777777" w:rsidR="00BA2FE7" w:rsidRPr="00BA2FE7" w:rsidRDefault="009724DC" w:rsidP="00BA2FE7">
      <w:pPr>
        <w:pStyle w:val="ListParagraph"/>
        <w:numPr>
          <w:ilvl w:val="0"/>
          <w:numId w:val="3"/>
        </w:numPr>
        <w:tabs>
          <w:tab w:val="clear" w:pos="720"/>
          <w:tab w:val="left" w:pos="2520"/>
          <w:tab w:val="num" w:pos="3960"/>
        </w:tabs>
        <w:ind w:left="1080" w:hanging="540"/>
        <w:rPr>
          <w:rFonts w:eastAsia="Times New Roman" w:cs="Times New Roman"/>
          <w:kern w:val="0"/>
          <w:szCs w:val="24"/>
          <w14:ligatures w14:val="none"/>
        </w:rPr>
      </w:pPr>
      <w:r w:rsidRPr="009724DC">
        <w:t xml:space="preserve">Implementasi: Setup </w:t>
      </w:r>
      <w:r w:rsidRPr="00BA2FE7">
        <w:rPr>
          <w:i/>
          <w:iCs/>
        </w:rPr>
        <w:t>Backend</w:t>
      </w:r>
      <w:r w:rsidRPr="009724DC">
        <w:t xml:space="preserve"> dan </w:t>
      </w:r>
      <w:r w:rsidRPr="00BA2FE7">
        <w:rPr>
          <w:i/>
          <w:iCs/>
        </w:rPr>
        <w:t>Frontend</w:t>
      </w:r>
    </w:p>
    <w:p w14:paraId="39682DE2" w14:textId="77777777" w:rsidR="00BA2FE7" w:rsidRDefault="009724DC" w:rsidP="00BA2FE7">
      <w:pPr>
        <w:pStyle w:val="ListParagraph"/>
        <w:tabs>
          <w:tab w:val="left" w:pos="2520"/>
        </w:tabs>
        <w:ind w:left="1080"/>
        <w:rPr>
          <w:rFonts w:eastAsia="Times New Roman" w:cs="Times New Roman"/>
          <w:kern w:val="0"/>
          <w:szCs w:val="24"/>
          <w14:ligatures w14:val="none"/>
        </w:rPr>
      </w:pPr>
      <w:r w:rsidRPr="00BA2FE7">
        <w:rPr>
          <w:rFonts w:eastAsia="Times New Roman" w:cs="Times New Roman"/>
          <w:kern w:val="0"/>
          <w:szCs w:val="24"/>
          <w14:ligatures w14:val="none"/>
        </w:rPr>
        <w:t xml:space="preserve">Desain sistem kemudian diimplementasikan secara teknis. </w:t>
      </w:r>
      <w:r w:rsidRPr="00BA2FE7">
        <w:rPr>
          <w:rFonts w:eastAsia="Times New Roman" w:cs="Times New Roman"/>
          <w:i/>
          <w:iCs/>
          <w:kern w:val="0"/>
          <w:szCs w:val="24"/>
          <w14:ligatures w14:val="none"/>
        </w:rPr>
        <w:t>Backend</w:t>
      </w:r>
      <w:r w:rsidRPr="00BA2FE7">
        <w:rPr>
          <w:rFonts w:eastAsia="Times New Roman" w:cs="Times New Roman"/>
          <w:kern w:val="0"/>
          <w:szCs w:val="24"/>
          <w14:ligatures w14:val="none"/>
        </w:rPr>
        <w:t xml:space="preserve"> dibangun untuk menangani logika sistem, database, autentikasi pengguna, manajemen soal dan hasil </w:t>
      </w:r>
      <w:r w:rsidRPr="00BA2FE7">
        <w:rPr>
          <w:rFonts w:eastAsia="Times New Roman" w:cs="Times New Roman"/>
          <w:i/>
          <w:iCs/>
          <w:kern w:val="0"/>
          <w:szCs w:val="24"/>
          <w14:ligatures w14:val="none"/>
        </w:rPr>
        <w:t>quiz</w:t>
      </w:r>
      <w:r w:rsidRPr="00BA2FE7">
        <w:rPr>
          <w:rFonts w:eastAsia="Times New Roman" w:cs="Times New Roman"/>
          <w:kern w:val="0"/>
          <w:szCs w:val="24"/>
          <w14:ligatures w14:val="none"/>
        </w:rPr>
        <w:t xml:space="preserve">. Sementara </w:t>
      </w:r>
      <w:r w:rsidRPr="00BA2FE7">
        <w:rPr>
          <w:rFonts w:eastAsia="Times New Roman" w:cs="Times New Roman"/>
          <w:i/>
          <w:iCs/>
          <w:kern w:val="0"/>
          <w:szCs w:val="24"/>
          <w14:ligatures w14:val="none"/>
        </w:rPr>
        <w:t>frontend</w:t>
      </w:r>
      <w:r w:rsidRPr="00BA2FE7">
        <w:rPr>
          <w:rFonts w:eastAsia="Times New Roman" w:cs="Times New Roman"/>
          <w:kern w:val="0"/>
          <w:szCs w:val="24"/>
          <w14:ligatures w14:val="none"/>
        </w:rPr>
        <w:t xml:space="preserve"> dibuat untuk menampilkan antarmuka pengguna sesuai desain UI/UX yang telah dibuat sebelumnya. Semua komponen ini diintegrasikan agar berfungsi sebagai satu kesatuan sistem </w:t>
      </w:r>
      <w:r w:rsidR="00934728" w:rsidRPr="00BA2FE7">
        <w:rPr>
          <w:rFonts w:eastAsia="Times New Roman" w:cs="Times New Roman"/>
          <w:i/>
          <w:iCs/>
          <w:kern w:val="0"/>
          <w:szCs w:val="24"/>
          <w14:ligatures w14:val="none"/>
        </w:rPr>
        <w:t>quiz</w:t>
      </w:r>
      <w:r w:rsidRPr="00BA2FE7">
        <w:rPr>
          <w:rFonts w:eastAsia="Times New Roman" w:cs="Times New Roman"/>
          <w:kern w:val="0"/>
          <w:szCs w:val="24"/>
          <w14:ligatures w14:val="none"/>
        </w:rPr>
        <w:t xml:space="preserve"> berbasis </w:t>
      </w:r>
      <w:r w:rsidRPr="00BA2FE7">
        <w:rPr>
          <w:rFonts w:eastAsia="Times New Roman" w:cs="Times New Roman"/>
          <w:i/>
          <w:iCs/>
          <w:kern w:val="0"/>
          <w:szCs w:val="24"/>
          <w14:ligatures w14:val="none"/>
        </w:rPr>
        <w:t>web</w:t>
      </w:r>
      <w:r w:rsidR="00934728" w:rsidRPr="00BA2FE7">
        <w:rPr>
          <w:rFonts w:eastAsia="Times New Roman" w:cs="Times New Roman"/>
          <w:i/>
          <w:iCs/>
          <w:kern w:val="0"/>
          <w:szCs w:val="24"/>
          <w14:ligatures w14:val="none"/>
        </w:rPr>
        <w:t>site application</w:t>
      </w:r>
      <w:r w:rsidRPr="00BA2FE7">
        <w:rPr>
          <w:rFonts w:eastAsia="Times New Roman" w:cs="Times New Roman"/>
          <w:kern w:val="0"/>
          <w:szCs w:val="24"/>
          <w14:ligatures w14:val="none"/>
        </w:rPr>
        <w:t xml:space="preserve">. </w:t>
      </w:r>
    </w:p>
    <w:p w14:paraId="0EFC107F" w14:textId="77777777" w:rsidR="00BA2FE7" w:rsidRDefault="00934728" w:rsidP="00BA2FE7">
      <w:pPr>
        <w:pStyle w:val="ListParagraph"/>
        <w:numPr>
          <w:ilvl w:val="0"/>
          <w:numId w:val="3"/>
        </w:numPr>
        <w:tabs>
          <w:tab w:val="clear" w:pos="720"/>
          <w:tab w:val="left" w:pos="2520"/>
        </w:tabs>
        <w:ind w:left="1080" w:hanging="540"/>
        <w:rPr>
          <w:rFonts w:eastAsia="Times New Roman" w:cs="Times New Roman"/>
          <w:kern w:val="0"/>
          <w:szCs w:val="24"/>
          <w14:ligatures w14:val="none"/>
        </w:rPr>
      </w:pPr>
      <w:r w:rsidRPr="00BA2FE7">
        <w:rPr>
          <w:rFonts w:eastAsia="Times New Roman" w:cs="Times New Roman"/>
          <w:kern w:val="0"/>
          <w:szCs w:val="24"/>
          <w14:ligatures w14:val="none"/>
        </w:rPr>
        <w:t>Uji Coba Sistem Awal</w:t>
      </w:r>
    </w:p>
    <w:p w14:paraId="38FB72EE" w14:textId="77777777" w:rsidR="00BA2FE7" w:rsidRDefault="00934728" w:rsidP="00BA2FE7">
      <w:pPr>
        <w:pStyle w:val="ListParagraph"/>
        <w:tabs>
          <w:tab w:val="left" w:pos="2520"/>
        </w:tabs>
        <w:ind w:left="1080"/>
        <w:rPr>
          <w:rFonts w:eastAsia="Times New Roman" w:cs="Times New Roman"/>
          <w:kern w:val="0"/>
          <w:szCs w:val="24"/>
          <w14:ligatures w14:val="none"/>
        </w:rPr>
      </w:pPr>
      <w:r w:rsidRPr="00BA2FE7">
        <w:rPr>
          <w:rFonts w:eastAsia="Times New Roman" w:cs="Times New Roman"/>
          <w:kern w:val="0"/>
          <w:szCs w:val="24"/>
          <w14:ligatures w14:val="none"/>
        </w:rPr>
        <w:t>Setelah sistem dibangun, dilakukan uji coba awal bersama sekelompok pengguna terbatas. Tujuan uji coba ini adalah untuk melihat apakah sistem bekerja sesuai harapan, mengevaluasi fitur</w:t>
      </w:r>
      <w:r w:rsidR="00EA05B7" w:rsidRPr="00BA2FE7">
        <w:rPr>
          <w:rFonts w:eastAsia="Times New Roman" w:cs="Times New Roman"/>
          <w:kern w:val="0"/>
          <w:szCs w:val="24"/>
          <w14:ligatures w14:val="none"/>
        </w:rPr>
        <w:t xml:space="preserve"> - </w:t>
      </w:r>
      <w:r w:rsidRPr="00BA2FE7">
        <w:rPr>
          <w:rFonts w:eastAsia="Times New Roman" w:cs="Times New Roman"/>
          <w:kern w:val="0"/>
          <w:szCs w:val="24"/>
          <w14:ligatures w14:val="none"/>
        </w:rPr>
        <w:t xml:space="preserve">fitur, serta mengidentifikasi adanya </w:t>
      </w:r>
      <w:r w:rsidRPr="00BA2FE7">
        <w:rPr>
          <w:rFonts w:eastAsia="Times New Roman" w:cs="Times New Roman"/>
          <w:i/>
          <w:iCs/>
          <w:kern w:val="0"/>
          <w:szCs w:val="24"/>
          <w14:ligatures w14:val="none"/>
        </w:rPr>
        <w:t>bug</w:t>
      </w:r>
      <w:r w:rsidRPr="00BA2FE7">
        <w:rPr>
          <w:rFonts w:eastAsia="Times New Roman" w:cs="Times New Roman"/>
          <w:kern w:val="0"/>
          <w:szCs w:val="24"/>
          <w14:ligatures w14:val="none"/>
        </w:rPr>
        <w:t xml:space="preserve"> atau kekurangan dalam pengalaman penggunaan.</w:t>
      </w:r>
    </w:p>
    <w:p w14:paraId="0CF116CB" w14:textId="77777777" w:rsidR="00BA2FE7" w:rsidRPr="00BA2FE7" w:rsidRDefault="00EA05B7" w:rsidP="00BA2FE7">
      <w:pPr>
        <w:pStyle w:val="ListParagraph"/>
        <w:numPr>
          <w:ilvl w:val="0"/>
          <w:numId w:val="3"/>
        </w:numPr>
        <w:tabs>
          <w:tab w:val="clear" w:pos="720"/>
          <w:tab w:val="left" w:pos="2520"/>
        </w:tabs>
        <w:ind w:left="1080" w:hanging="540"/>
        <w:rPr>
          <w:rFonts w:eastAsia="Times New Roman" w:cs="Times New Roman"/>
          <w:kern w:val="0"/>
          <w:szCs w:val="24"/>
          <w14:ligatures w14:val="none"/>
        </w:rPr>
      </w:pPr>
      <w:r w:rsidRPr="00EA05B7">
        <w:t>Survei melalui Kuisioner</w:t>
      </w:r>
    </w:p>
    <w:p w14:paraId="51B252EA" w14:textId="77777777" w:rsidR="00BA2FE7" w:rsidRDefault="00EA05B7" w:rsidP="00BA2FE7">
      <w:pPr>
        <w:pStyle w:val="ListParagraph"/>
        <w:tabs>
          <w:tab w:val="left" w:pos="2520"/>
        </w:tabs>
        <w:ind w:left="1080"/>
      </w:pPr>
      <w:r w:rsidRPr="00EA05B7">
        <w:t>Untuk mengukur tingkat kepuasan dan efektivitas sistem, dilakukan pengumpulan data melalui kuisioner kepada para pengguna yang terlibat dalam uji coba. Kuisioner ini mengukur aspek</w:t>
      </w:r>
      <w:r>
        <w:t xml:space="preserve"> - </w:t>
      </w:r>
      <w:r w:rsidRPr="00EA05B7">
        <w:t>aspek seperti kemudahan penggunaan, kesenangan dalam menggunakan sistem, pemahaman materi, dan keterlibatan pengguna selama menggunakan fitur</w:t>
      </w:r>
      <w:r>
        <w:t xml:space="preserve"> - </w:t>
      </w:r>
      <w:r w:rsidRPr="00EA05B7">
        <w:t xml:space="preserve">fitur </w:t>
      </w:r>
      <w:r w:rsidRPr="00BA2FE7">
        <w:rPr>
          <w:i/>
          <w:iCs/>
        </w:rPr>
        <w:t>gamification</w:t>
      </w:r>
      <w:r w:rsidRPr="00EA05B7">
        <w:t xml:space="preserve">. </w:t>
      </w:r>
    </w:p>
    <w:p w14:paraId="012C3A52" w14:textId="77777777" w:rsidR="00BA2FE7" w:rsidRPr="00BA2FE7" w:rsidRDefault="00FC7E7F" w:rsidP="00BA2FE7">
      <w:pPr>
        <w:pStyle w:val="ListParagraph"/>
        <w:numPr>
          <w:ilvl w:val="0"/>
          <w:numId w:val="3"/>
        </w:numPr>
        <w:tabs>
          <w:tab w:val="clear" w:pos="720"/>
          <w:tab w:val="left" w:pos="2520"/>
        </w:tabs>
        <w:ind w:left="1080" w:hanging="540"/>
        <w:rPr>
          <w:rFonts w:eastAsia="Times New Roman" w:cs="Times New Roman"/>
          <w:kern w:val="0"/>
          <w:szCs w:val="24"/>
          <w14:ligatures w14:val="none"/>
        </w:rPr>
      </w:pPr>
      <w:r w:rsidRPr="00FC7E7F">
        <w:t>Analisis UX dan Performa</w:t>
      </w:r>
    </w:p>
    <w:p w14:paraId="51565910" w14:textId="614338E1" w:rsidR="002A336F" w:rsidRPr="00BA2FE7" w:rsidRDefault="00F56FED" w:rsidP="00BA2FE7">
      <w:pPr>
        <w:pStyle w:val="ListParagraph"/>
        <w:tabs>
          <w:tab w:val="left" w:pos="2520"/>
        </w:tabs>
        <w:ind w:left="1080"/>
        <w:rPr>
          <w:rFonts w:eastAsia="Times New Roman" w:cs="Times New Roman"/>
          <w:kern w:val="0"/>
          <w:szCs w:val="24"/>
          <w14:ligatures w14:val="none"/>
        </w:rPr>
      </w:pPr>
      <w:r w:rsidRPr="00BA2FE7">
        <w:rPr>
          <w:rFonts w:eastAsia="Times New Roman" w:cs="Times New Roman"/>
          <w:kern w:val="0"/>
          <w:szCs w:val="24"/>
          <w14:ligatures w14:val="none"/>
        </w:rPr>
        <w:t xml:space="preserve">Hasil dari kuisioner kemudian dianalisis untuk mengevaluasi </w:t>
      </w:r>
      <w:r w:rsidRPr="00BA2FE7">
        <w:rPr>
          <w:rFonts w:eastAsia="Times New Roman" w:cs="Times New Roman"/>
          <w:i/>
          <w:iCs/>
          <w:kern w:val="0"/>
          <w:szCs w:val="24"/>
          <w14:ligatures w14:val="none"/>
        </w:rPr>
        <w:t>User Experience</w:t>
      </w:r>
      <w:r w:rsidRPr="00BA2FE7">
        <w:rPr>
          <w:rFonts w:eastAsia="Times New Roman" w:cs="Times New Roman"/>
          <w:kern w:val="0"/>
          <w:szCs w:val="24"/>
          <w14:ligatures w14:val="none"/>
        </w:rPr>
        <w:t xml:space="preserve"> (UX) dan performa keseluruhan sistem. Kami mengkaji sejauh mana sistem berhasil meningkatkan motivasi belajar, sejauh mana fitur </w:t>
      </w:r>
      <w:r w:rsidRPr="00BA2FE7">
        <w:rPr>
          <w:rFonts w:eastAsia="Times New Roman" w:cs="Times New Roman"/>
          <w:i/>
          <w:iCs/>
          <w:kern w:val="0"/>
          <w:szCs w:val="24"/>
          <w14:ligatures w14:val="none"/>
        </w:rPr>
        <w:t>gamification</w:t>
      </w:r>
      <w:r w:rsidRPr="00BA2FE7">
        <w:rPr>
          <w:rFonts w:eastAsia="Times New Roman" w:cs="Times New Roman"/>
          <w:kern w:val="0"/>
          <w:szCs w:val="24"/>
          <w14:ligatures w14:val="none"/>
        </w:rPr>
        <w:t xml:space="preserve"> memberi dampak positif, serta apakah ada kendala teknis atau konten yang perlu diperbaiki.</w:t>
      </w:r>
    </w:p>
    <w:p w14:paraId="6590F076" w14:textId="77777777" w:rsidR="004847A4" w:rsidRDefault="00F56FED" w:rsidP="004847A4">
      <w:pPr>
        <w:pStyle w:val="ListParagraph"/>
        <w:numPr>
          <w:ilvl w:val="0"/>
          <w:numId w:val="3"/>
        </w:numPr>
        <w:tabs>
          <w:tab w:val="left" w:pos="2520"/>
        </w:tabs>
        <w:ind w:left="1080" w:hanging="630"/>
      </w:pPr>
      <w:r w:rsidRPr="00F56FED">
        <w:t>Perbaikan dan Penyempurnaan</w:t>
      </w:r>
    </w:p>
    <w:p w14:paraId="53CE4DFB" w14:textId="09DEF053" w:rsidR="002A336F" w:rsidRPr="004847A4" w:rsidRDefault="00F56FED" w:rsidP="002D4A5D">
      <w:pPr>
        <w:pStyle w:val="ListParagraph"/>
        <w:tabs>
          <w:tab w:val="left" w:pos="1080"/>
          <w:tab w:val="left" w:pos="2520"/>
        </w:tabs>
        <w:ind w:left="1080"/>
      </w:pPr>
      <w:r w:rsidRPr="004847A4">
        <w:rPr>
          <w:rFonts w:eastAsia="Times New Roman" w:cs="Times New Roman"/>
          <w:kern w:val="0"/>
          <w:szCs w:val="24"/>
          <w14:ligatures w14:val="none"/>
        </w:rPr>
        <w:t>Berdasarkan hasil analisis, dilakukan penyempurnaan sistem. Hal ini bisa mencakup</w:t>
      </w:r>
      <w:r w:rsidR="002D4A5D">
        <w:rPr>
          <w:rFonts w:eastAsia="Times New Roman" w:cs="Times New Roman"/>
          <w:kern w:val="0"/>
          <w:szCs w:val="24"/>
          <w14:ligatures w14:val="none"/>
        </w:rPr>
        <w:t xml:space="preserve"> </w:t>
      </w:r>
      <w:r w:rsidRPr="004847A4">
        <w:rPr>
          <w:rFonts w:eastAsia="Times New Roman" w:cs="Times New Roman"/>
          <w:kern w:val="0"/>
          <w:szCs w:val="24"/>
          <w14:ligatures w14:val="none"/>
        </w:rPr>
        <w:t xml:space="preserve">peningkatan antarmuka, perbaikan </w:t>
      </w:r>
      <w:r w:rsidRPr="004847A4">
        <w:rPr>
          <w:rFonts w:eastAsia="Times New Roman" w:cs="Times New Roman"/>
          <w:i/>
          <w:iCs/>
          <w:kern w:val="0"/>
          <w:szCs w:val="24"/>
          <w14:ligatures w14:val="none"/>
        </w:rPr>
        <w:t>bug</w:t>
      </w:r>
      <w:r w:rsidRPr="004847A4">
        <w:rPr>
          <w:rFonts w:eastAsia="Times New Roman" w:cs="Times New Roman"/>
          <w:kern w:val="0"/>
          <w:szCs w:val="24"/>
          <w14:ligatures w14:val="none"/>
        </w:rPr>
        <w:t xml:space="preserve">, penyesuaian tingkat kesulitan soal, atau penyempurnaan elemen </w:t>
      </w:r>
      <w:r w:rsidRPr="004847A4">
        <w:rPr>
          <w:rFonts w:eastAsia="Times New Roman" w:cs="Times New Roman"/>
          <w:i/>
          <w:iCs/>
          <w:kern w:val="0"/>
          <w:szCs w:val="24"/>
          <w14:ligatures w14:val="none"/>
        </w:rPr>
        <w:t>gamifi</w:t>
      </w:r>
      <w:r w:rsidR="00146024" w:rsidRPr="004847A4">
        <w:rPr>
          <w:rFonts w:eastAsia="Times New Roman" w:cs="Times New Roman"/>
          <w:i/>
          <w:iCs/>
          <w:kern w:val="0"/>
          <w:szCs w:val="24"/>
          <w14:ligatures w14:val="none"/>
        </w:rPr>
        <w:t>cation</w:t>
      </w:r>
      <w:r w:rsidRPr="004847A4">
        <w:rPr>
          <w:rFonts w:eastAsia="Times New Roman" w:cs="Times New Roman"/>
          <w:kern w:val="0"/>
          <w:szCs w:val="24"/>
          <w14:ligatures w14:val="none"/>
        </w:rPr>
        <w:t>. Tahapan ini memastikan bahwa sistem sudah siap digunakan secara lebih luas untuk mendukung proses pembelajaran.</w:t>
      </w:r>
    </w:p>
    <w:p w14:paraId="5BB79227" w14:textId="77777777" w:rsidR="002D4A5D" w:rsidRPr="002D4A5D" w:rsidRDefault="00146024" w:rsidP="002D4A5D">
      <w:pPr>
        <w:pStyle w:val="ListParagraph"/>
        <w:numPr>
          <w:ilvl w:val="0"/>
          <w:numId w:val="3"/>
        </w:numPr>
        <w:tabs>
          <w:tab w:val="left" w:pos="2520"/>
          <w:tab w:val="left" w:pos="2700"/>
        </w:tabs>
        <w:ind w:left="1080" w:hanging="630"/>
      </w:pPr>
      <w:r>
        <w:rPr>
          <w:rFonts w:eastAsia="Times New Roman" w:cs="Times New Roman"/>
          <w:kern w:val="0"/>
          <w:szCs w:val="24"/>
          <w14:ligatures w14:val="none"/>
        </w:rPr>
        <w:t xml:space="preserve">Penyelesaian Proyek </w:t>
      </w:r>
      <w:r>
        <w:rPr>
          <w:rFonts w:eastAsia="Times New Roman" w:cs="Times New Roman"/>
          <w:i/>
          <w:iCs/>
          <w:kern w:val="0"/>
          <w:szCs w:val="24"/>
          <w14:ligatures w14:val="none"/>
        </w:rPr>
        <w:t>(Finish)</w:t>
      </w:r>
    </w:p>
    <w:p w14:paraId="0E5AC836" w14:textId="22E58F4F" w:rsidR="00146024" w:rsidRPr="00146024" w:rsidRDefault="00097E4B" w:rsidP="002D4A5D">
      <w:pPr>
        <w:pStyle w:val="ListParagraph"/>
        <w:tabs>
          <w:tab w:val="left" w:pos="2520"/>
          <w:tab w:val="left" w:pos="2700"/>
        </w:tabs>
        <w:ind w:left="1080"/>
      </w:pPr>
      <w:r w:rsidRPr="00097E4B">
        <w:t xml:space="preserve">Setelah semua tahapan dilalui, maka proyek penelitian sistem </w:t>
      </w:r>
      <w:r w:rsidRPr="002D4A5D">
        <w:rPr>
          <w:i/>
          <w:iCs/>
        </w:rPr>
        <w:t>website application educational</w:t>
      </w:r>
      <w:r w:rsidRPr="00097E4B">
        <w:t xml:space="preserve"> ini dinyatakan selesai. Sistem telah melalui tahap desain, implementasi, pengujian, dan penyempurnaan, serta telah menghasilkan solusi pembelajaran digital yang interaktif, menyenangkan, dan efektif melalui penerapan konsep </w:t>
      </w:r>
      <w:r w:rsidRPr="002D4A5D">
        <w:rPr>
          <w:i/>
          <w:iCs/>
        </w:rPr>
        <w:t>gamification</w:t>
      </w:r>
      <w:r w:rsidRPr="00097E4B">
        <w:t xml:space="preserve"> dan pembelajaran adaptif.</w:t>
      </w:r>
    </w:p>
    <w:p w14:paraId="03552E51" w14:textId="77777777" w:rsidR="00F56FED" w:rsidRPr="00F56FED" w:rsidRDefault="00F56FED" w:rsidP="00F56FED">
      <w:pPr>
        <w:pStyle w:val="ListParagraph"/>
        <w:tabs>
          <w:tab w:val="left" w:pos="1170"/>
          <w:tab w:val="left" w:pos="2520"/>
        </w:tabs>
        <w:ind w:left="990"/>
      </w:pPr>
    </w:p>
    <w:p w14:paraId="5513C59E" w14:textId="77777777" w:rsidR="00F56FED" w:rsidRPr="00821228" w:rsidRDefault="00F56FED" w:rsidP="00F56FED">
      <w:pPr>
        <w:pStyle w:val="ListParagraph"/>
        <w:tabs>
          <w:tab w:val="left" w:pos="1170"/>
          <w:tab w:val="left" w:pos="2520"/>
        </w:tabs>
        <w:ind w:left="990"/>
      </w:pPr>
    </w:p>
    <w:p w14:paraId="5119526C" w14:textId="77777777" w:rsidR="00821228" w:rsidRPr="00821228" w:rsidRDefault="00821228" w:rsidP="00821228">
      <w:pPr>
        <w:pStyle w:val="ListParagraph"/>
        <w:tabs>
          <w:tab w:val="left" w:pos="2520"/>
        </w:tabs>
      </w:pPr>
    </w:p>
    <w:p w14:paraId="3340A405" w14:textId="77777777" w:rsidR="00821228" w:rsidRPr="00B24AFF" w:rsidRDefault="00821228" w:rsidP="00821228">
      <w:pPr>
        <w:pStyle w:val="ListParagraph"/>
        <w:tabs>
          <w:tab w:val="left" w:pos="2520"/>
        </w:tabs>
        <w:ind w:left="1440"/>
      </w:pPr>
    </w:p>
    <w:p w14:paraId="733FF309" w14:textId="77777777" w:rsidR="0081170B" w:rsidRPr="00B24AFF" w:rsidRDefault="0081170B" w:rsidP="0081170B">
      <w:pPr>
        <w:tabs>
          <w:tab w:val="left" w:pos="2520"/>
        </w:tabs>
      </w:pPr>
    </w:p>
    <w:p w14:paraId="59450108" w14:textId="77777777" w:rsidR="004B7900" w:rsidRDefault="004B7900" w:rsidP="007F2D48">
      <w:pPr>
        <w:pStyle w:val="ListParagraph"/>
        <w:tabs>
          <w:tab w:val="left" w:pos="2520"/>
        </w:tabs>
        <w:ind w:left="990"/>
        <w:rPr>
          <w:i/>
          <w:iCs/>
        </w:rPr>
      </w:pPr>
    </w:p>
    <w:p w14:paraId="2EBE1718" w14:textId="11263B8B" w:rsidR="00AF29F9" w:rsidRPr="00AF29F9" w:rsidRDefault="001C7A36" w:rsidP="002D4A5D">
      <w:pPr>
        <w:pStyle w:val="ListParagraph"/>
        <w:tabs>
          <w:tab w:val="left" w:pos="1080"/>
          <w:tab w:val="left" w:pos="2520"/>
        </w:tabs>
        <w:ind w:left="1080" w:hanging="630"/>
        <w:jc w:val="center"/>
      </w:pPr>
      <w:r w:rsidRPr="001C7A36">
        <w:rPr>
          <w:noProof/>
        </w:rPr>
        <w:drawing>
          <wp:inline distT="0" distB="0" distL="0" distR="0" wp14:anchorId="22E6E010" wp14:editId="3316E9B0">
            <wp:extent cx="3763108" cy="7397221"/>
            <wp:effectExtent l="0" t="0" r="8890" b="0"/>
            <wp:docPr id="174191391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806999" cy="7483499"/>
                    </a:xfrm>
                    <a:prstGeom prst="rect">
                      <a:avLst/>
                    </a:prstGeom>
                    <a:noFill/>
                    <a:ln>
                      <a:noFill/>
                    </a:ln>
                  </pic:spPr>
                </pic:pic>
              </a:graphicData>
            </a:graphic>
          </wp:inline>
        </w:drawing>
      </w:r>
    </w:p>
    <w:p w14:paraId="5AD1404D" w14:textId="23128F51" w:rsidR="004B7900" w:rsidRDefault="004B7900" w:rsidP="001C7A36">
      <w:pPr>
        <w:pStyle w:val="Caption"/>
        <w:jc w:val="center"/>
        <w:rPr>
          <w:i w:val="0"/>
          <w:iCs w:val="0"/>
          <w:color w:val="auto"/>
          <w:sz w:val="24"/>
          <w:szCs w:val="24"/>
        </w:rPr>
      </w:pPr>
      <w:bookmarkStart w:id="60" w:name="_Toc195504063"/>
      <w:r w:rsidRPr="007E0922">
        <w:rPr>
          <w:i w:val="0"/>
          <w:iCs w:val="0"/>
          <w:color w:val="auto"/>
          <w:sz w:val="24"/>
          <w:szCs w:val="24"/>
        </w:rPr>
        <w:t xml:space="preserve">Gambar 4. </w:t>
      </w:r>
      <w:r w:rsidRPr="007E0922">
        <w:rPr>
          <w:i w:val="0"/>
          <w:iCs w:val="0"/>
          <w:color w:val="auto"/>
          <w:sz w:val="24"/>
          <w:szCs w:val="24"/>
        </w:rPr>
        <w:fldChar w:fldCharType="begin"/>
      </w:r>
      <w:r w:rsidRPr="007E0922">
        <w:rPr>
          <w:i w:val="0"/>
          <w:iCs w:val="0"/>
          <w:color w:val="auto"/>
          <w:sz w:val="24"/>
          <w:szCs w:val="24"/>
        </w:rPr>
        <w:instrText xml:space="preserve"> SEQ Gambar_4. \* ARABIC </w:instrText>
      </w:r>
      <w:r w:rsidRPr="007E0922">
        <w:rPr>
          <w:i w:val="0"/>
          <w:iCs w:val="0"/>
          <w:color w:val="auto"/>
          <w:sz w:val="24"/>
          <w:szCs w:val="24"/>
        </w:rPr>
        <w:fldChar w:fldCharType="separate"/>
      </w:r>
      <w:r w:rsidR="006C1C49">
        <w:rPr>
          <w:i w:val="0"/>
          <w:iCs w:val="0"/>
          <w:noProof/>
          <w:color w:val="auto"/>
          <w:sz w:val="24"/>
          <w:szCs w:val="24"/>
        </w:rPr>
        <w:t>1</w:t>
      </w:r>
      <w:r w:rsidRPr="007E0922">
        <w:rPr>
          <w:i w:val="0"/>
          <w:iCs w:val="0"/>
          <w:color w:val="auto"/>
          <w:sz w:val="24"/>
          <w:szCs w:val="24"/>
        </w:rPr>
        <w:fldChar w:fldCharType="end"/>
      </w:r>
      <w:r w:rsidRPr="007E0922">
        <w:rPr>
          <w:i w:val="0"/>
          <w:iCs w:val="0"/>
          <w:color w:val="auto"/>
          <w:sz w:val="24"/>
          <w:szCs w:val="24"/>
        </w:rPr>
        <w:t xml:space="preserve"> Rancangan Pe</w:t>
      </w:r>
      <w:r w:rsidR="006F2A50">
        <w:rPr>
          <w:i w:val="0"/>
          <w:iCs w:val="0"/>
          <w:color w:val="auto"/>
          <w:sz w:val="24"/>
          <w:szCs w:val="24"/>
        </w:rPr>
        <w:t>ne</w:t>
      </w:r>
      <w:r w:rsidRPr="007E0922">
        <w:rPr>
          <w:i w:val="0"/>
          <w:iCs w:val="0"/>
          <w:color w:val="auto"/>
          <w:sz w:val="24"/>
          <w:szCs w:val="24"/>
        </w:rPr>
        <w:t>litian</w:t>
      </w:r>
      <w:bookmarkEnd w:id="60"/>
    </w:p>
    <w:p w14:paraId="5B8987CB" w14:textId="77777777" w:rsidR="00C42A60" w:rsidRDefault="00887492" w:rsidP="00C42A60">
      <w:pPr>
        <w:pStyle w:val="Heading2"/>
        <w:rPr>
          <w:i/>
          <w:iCs/>
        </w:rPr>
      </w:pPr>
      <w:bookmarkStart w:id="61" w:name="_Toc195504876"/>
      <w:r w:rsidRPr="00440CF9">
        <w:rPr>
          <w:i/>
          <w:iCs/>
        </w:rPr>
        <w:t xml:space="preserve">Generate Question </w:t>
      </w:r>
      <w:r w:rsidR="0058075E">
        <w:rPr>
          <w:i/>
          <w:iCs/>
        </w:rPr>
        <w:t>Gemini AI</w:t>
      </w:r>
      <w:bookmarkEnd w:id="61"/>
    </w:p>
    <w:p w14:paraId="22D343A4" w14:textId="1F4E42B7" w:rsidR="00C77890" w:rsidRPr="00C42A60" w:rsidRDefault="00C42A60" w:rsidP="00A32255">
      <w:pPr>
        <w:rPr>
          <w:b/>
        </w:rPr>
      </w:pPr>
      <w:r w:rsidRPr="00C42A60">
        <w:t xml:space="preserve">Proses </w:t>
      </w:r>
      <w:r w:rsidRPr="00C42A60">
        <w:rPr>
          <w:i/>
          <w:iCs/>
        </w:rPr>
        <w:t>Generate Question</w:t>
      </w:r>
      <w:r w:rsidRPr="00C42A60">
        <w:t xml:space="preserve"> menggunakan </w:t>
      </w:r>
      <w:r w:rsidRPr="00C42A60">
        <w:rPr>
          <w:i/>
          <w:iCs/>
        </w:rPr>
        <w:t>Gemini AI</w:t>
      </w:r>
      <w:r w:rsidRPr="00C42A60">
        <w:t xml:space="preserve"> bertujuan untuk menghasilkan soal secara otomatis berdasarkan materi pembelajaran yang diunggah oleh </w:t>
      </w:r>
      <w:r>
        <w:rPr>
          <w:i/>
          <w:iCs/>
        </w:rPr>
        <w:t>admin</w:t>
      </w:r>
      <w:r w:rsidRPr="00C42A60">
        <w:t xml:space="preserve"> dalam bentuk </w:t>
      </w:r>
      <w:r w:rsidRPr="00BB4178">
        <w:rPr>
          <w:i/>
          <w:iCs/>
        </w:rPr>
        <w:t>file</w:t>
      </w:r>
      <w:r w:rsidRPr="00C42A60">
        <w:t xml:space="preserve"> PDF.</w:t>
      </w:r>
    </w:p>
    <w:p w14:paraId="6E19C28E" w14:textId="09CA43FF" w:rsidR="004463A9" w:rsidRPr="004463A9" w:rsidRDefault="004463A9" w:rsidP="00440CF9">
      <w:pPr>
        <w:pStyle w:val="ListParagraph"/>
        <w:keepNext/>
        <w:ind w:left="810"/>
        <w:jc w:val="center"/>
      </w:pPr>
      <w:r w:rsidRPr="004463A9">
        <w:rPr>
          <w:noProof/>
        </w:rPr>
        <w:drawing>
          <wp:inline distT="0" distB="0" distL="0" distR="0" wp14:anchorId="250C90BF" wp14:editId="1F0EED77">
            <wp:extent cx="2780371" cy="3782162"/>
            <wp:effectExtent l="0" t="0" r="1270" b="8890"/>
            <wp:docPr id="33175439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783722" cy="3786721"/>
                    </a:xfrm>
                    <a:prstGeom prst="rect">
                      <a:avLst/>
                    </a:prstGeom>
                    <a:noFill/>
                    <a:ln>
                      <a:noFill/>
                    </a:ln>
                  </pic:spPr>
                </pic:pic>
              </a:graphicData>
            </a:graphic>
          </wp:inline>
        </w:drawing>
      </w:r>
    </w:p>
    <w:p w14:paraId="702514AB" w14:textId="22D39884" w:rsidR="00E168EF" w:rsidRDefault="00E168EF" w:rsidP="00440CF9">
      <w:pPr>
        <w:pStyle w:val="ListParagraph"/>
        <w:keepNext/>
        <w:ind w:left="810"/>
        <w:jc w:val="center"/>
      </w:pPr>
    </w:p>
    <w:p w14:paraId="3DA83A0E" w14:textId="17686911" w:rsidR="000D5C37" w:rsidRPr="00B5447F" w:rsidRDefault="00E168EF" w:rsidP="00440CF9">
      <w:pPr>
        <w:pStyle w:val="Caption"/>
        <w:jc w:val="center"/>
        <w:rPr>
          <w:color w:val="auto"/>
          <w:sz w:val="24"/>
          <w:szCs w:val="24"/>
        </w:rPr>
      </w:pPr>
      <w:bookmarkStart w:id="62" w:name="_Toc195504064"/>
      <w:r w:rsidRPr="00E168EF">
        <w:rPr>
          <w:i w:val="0"/>
          <w:iCs w:val="0"/>
          <w:color w:val="auto"/>
          <w:sz w:val="24"/>
          <w:szCs w:val="24"/>
        </w:rPr>
        <w:t xml:space="preserve">Gambar 4. </w:t>
      </w:r>
      <w:r w:rsidRPr="00E168EF">
        <w:rPr>
          <w:i w:val="0"/>
          <w:iCs w:val="0"/>
          <w:color w:val="auto"/>
          <w:sz w:val="24"/>
          <w:szCs w:val="24"/>
        </w:rPr>
        <w:fldChar w:fldCharType="begin"/>
      </w:r>
      <w:r w:rsidRPr="00E168EF">
        <w:rPr>
          <w:i w:val="0"/>
          <w:iCs w:val="0"/>
          <w:color w:val="auto"/>
          <w:sz w:val="24"/>
          <w:szCs w:val="24"/>
        </w:rPr>
        <w:instrText xml:space="preserve"> SEQ Gambar_4. \* ARABIC </w:instrText>
      </w:r>
      <w:r w:rsidRPr="00E168EF">
        <w:rPr>
          <w:i w:val="0"/>
          <w:iCs w:val="0"/>
          <w:color w:val="auto"/>
          <w:sz w:val="24"/>
          <w:szCs w:val="24"/>
        </w:rPr>
        <w:fldChar w:fldCharType="separate"/>
      </w:r>
      <w:r w:rsidR="006C1C49">
        <w:rPr>
          <w:i w:val="0"/>
          <w:iCs w:val="0"/>
          <w:noProof/>
          <w:color w:val="auto"/>
          <w:sz w:val="24"/>
          <w:szCs w:val="24"/>
        </w:rPr>
        <w:t>2</w:t>
      </w:r>
      <w:r w:rsidRPr="00E168EF">
        <w:rPr>
          <w:i w:val="0"/>
          <w:iCs w:val="0"/>
          <w:color w:val="auto"/>
          <w:sz w:val="24"/>
          <w:szCs w:val="24"/>
        </w:rPr>
        <w:fldChar w:fldCharType="end"/>
      </w:r>
      <w:r w:rsidRPr="00E168EF">
        <w:rPr>
          <w:i w:val="0"/>
          <w:iCs w:val="0"/>
          <w:color w:val="auto"/>
          <w:sz w:val="24"/>
          <w:szCs w:val="24"/>
        </w:rPr>
        <w:t xml:space="preserve"> </w:t>
      </w:r>
      <w:r w:rsidR="003A02EB">
        <w:rPr>
          <w:color w:val="auto"/>
          <w:sz w:val="24"/>
          <w:szCs w:val="24"/>
        </w:rPr>
        <w:t>Generate</w:t>
      </w:r>
      <w:r w:rsidRPr="00B5447F">
        <w:rPr>
          <w:color w:val="auto"/>
          <w:sz w:val="24"/>
          <w:szCs w:val="24"/>
        </w:rPr>
        <w:t xml:space="preserve"> </w:t>
      </w:r>
      <w:r w:rsidR="003A02EB">
        <w:rPr>
          <w:color w:val="auto"/>
          <w:sz w:val="24"/>
          <w:szCs w:val="24"/>
        </w:rPr>
        <w:t>Question</w:t>
      </w:r>
      <w:r w:rsidRPr="00B5447F">
        <w:rPr>
          <w:color w:val="auto"/>
          <w:sz w:val="24"/>
          <w:szCs w:val="24"/>
        </w:rPr>
        <w:t xml:space="preserve"> Flow</w:t>
      </w:r>
      <w:bookmarkEnd w:id="62"/>
    </w:p>
    <w:p w14:paraId="32D5DABB" w14:textId="77777777" w:rsidR="00D01B0D" w:rsidRPr="00D01B0D" w:rsidRDefault="00D01B0D" w:rsidP="00A96804">
      <w:pPr>
        <w:pStyle w:val="ListParagraph"/>
        <w:numPr>
          <w:ilvl w:val="5"/>
          <w:numId w:val="3"/>
        </w:numPr>
        <w:tabs>
          <w:tab w:val="left" w:pos="2520"/>
        </w:tabs>
        <w:ind w:left="990"/>
      </w:pPr>
      <w:r>
        <w:rPr>
          <w:i/>
          <w:iCs/>
        </w:rPr>
        <w:t>Start</w:t>
      </w:r>
    </w:p>
    <w:p w14:paraId="2A7C4090" w14:textId="6120D25F" w:rsidR="00D01B0D" w:rsidRDefault="008E7ACC" w:rsidP="00D01B0D">
      <w:pPr>
        <w:pStyle w:val="ListParagraph"/>
        <w:tabs>
          <w:tab w:val="left" w:pos="2520"/>
        </w:tabs>
        <w:ind w:left="990"/>
        <w:rPr>
          <w:rFonts w:eastAsia="Times New Roman" w:cs="Times New Roman"/>
          <w:kern w:val="0"/>
          <w:szCs w:val="24"/>
          <w14:ligatures w14:val="none"/>
        </w:rPr>
      </w:pPr>
      <w:r w:rsidRPr="008E7ACC">
        <w:rPr>
          <w:rFonts w:eastAsia="Times New Roman" w:cs="Times New Roman"/>
          <w:kern w:val="0"/>
          <w:szCs w:val="24"/>
          <w14:ligatures w14:val="none"/>
        </w:rPr>
        <w:t xml:space="preserve">Proses dimulai ketika </w:t>
      </w:r>
      <w:r>
        <w:rPr>
          <w:rFonts w:eastAsia="Times New Roman" w:cs="Times New Roman"/>
          <w:i/>
          <w:iCs/>
          <w:kern w:val="0"/>
          <w:szCs w:val="24"/>
          <w14:ligatures w14:val="none"/>
        </w:rPr>
        <w:t>admin</w:t>
      </w:r>
      <w:r w:rsidRPr="008E7ACC">
        <w:rPr>
          <w:rFonts w:eastAsia="Times New Roman" w:cs="Times New Roman"/>
          <w:kern w:val="0"/>
          <w:szCs w:val="24"/>
          <w14:ligatures w14:val="none"/>
        </w:rPr>
        <w:t xml:space="preserve"> memulai aktivitas </w:t>
      </w:r>
      <w:r w:rsidRPr="002E3C80">
        <w:rPr>
          <w:rFonts w:eastAsia="Times New Roman" w:cs="Times New Roman"/>
          <w:i/>
          <w:iCs/>
          <w:kern w:val="0"/>
          <w:szCs w:val="24"/>
          <w14:ligatures w14:val="none"/>
        </w:rPr>
        <w:t>generate</w:t>
      </w:r>
      <w:r w:rsidRPr="008E7ACC">
        <w:rPr>
          <w:rFonts w:eastAsia="Times New Roman" w:cs="Times New Roman"/>
          <w:kern w:val="0"/>
          <w:szCs w:val="24"/>
          <w14:ligatures w14:val="none"/>
        </w:rPr>
        <w:t xml:space="preserve"> soal dari materi PDF.</w:t>
      </w:r>
    </w:p>
    <w:p w14:paraId="362CF901" w14:textId="77777777" w:rsidR="002864CE" w:rsidRDefault="002864CE" w:rsidP="00D01B0D">
      <w:pPr>
        <w:pStyle w:val="ListParagraph"/>
        <w:tabs>
          <w:tab w:val="left" w:pos="2520"/>
        </w:tabs>
        <w:ind w:left="990"/>
        <w:rPr>
          <w:rFonts w:eastAsia="Times New Roman" w:cs="Times New Roman"/>
          <w:kern w:val="0"/>
          <w:szCs w:val="24"/>
          <w14:ligatures w14:val="none"/>
        </w:rPr>
      </w:pPr>
    </w:p>
    <w:p w14:paraId="26532178" w14:textId="184A0C63" w:rsidR="00D01B0D" w:rsidRPr="00EF47BC" w:rsidRDefault="00D01B0D" w:rsidP="00595B62">
      <w:pPr>
        <w:pStyle w:val="ListParagraph"/>
        <w:numPr>
          <w:ilvl w:val="1"/>
          <w:numId w:val="3"/>
        </w:numPr>
        <w:tabs>
          <w:tab w:val="left" w:pos="630"/>
          <w:tab w:val="left" w:pos="2520"/>
        </w:tabs>
        <w:spacing w:after="0"/>
        <w:ind w:left="990"/>
      </w:pPr>
      <w:r>
        <w:rPr>
          <w:rFonts w:eastAsia="Times New Roman" w:cs="Times New Roman"/>
          <w:i/>
          <w:iCs/>
          <w:kern w:val="0"/>
          <w:szCs w:val="24"/>
          <w14:ligatures w14:val="none"/>
        </w:rPr>
        <w:t xml:space="preserve">Upload </w:t>
      </w:r>
      <w:r>
        <w:rPr>
          <w:rFonts w:eastAsia="Times New Roman" w:cs="Times New Roman"/>
          <w:kern w:val="0"/>
          <w:szCs w:val="24"/>
          <w14:ligatures w14:val="none"/>
        </w:rPr>
        <w:t>Materi PDF</w:t>
      </w:r>
    </w:p>
    <w:p w14:paraId="62596D65" w14:textId="15A00166" w:rsidR="002864CE" w:rsidRPr="00595B62" w:rsidRDefault="00EF47BC" w:rsidP="00595B62">
      <w:pPr>
        <w:pStyle w:val="ListParagraph"/>
        <w:tabs>
          <w:tab w:val="left" w:pos="630"/>
          <w:tab w:val="left" w:pos="2520"/>
        </w:tabs>
        <w:spacing w:after="0"/>
        <w:ind w:left="990"/>
        <w:rPr>
          <w:rFonts w:eastAsia="Times New Roman" w:cs="Times New Roman"/>
          <w:kern w:val="0"/>
          <w:szCs w:val="24"/>
          <w14:ligatures w14:val="none"/>
        </w:rPr>
      </w:pPr>
      <w:r>
        <w:rPr>
          <w:rFonts w:eastAsia="Times New Roman" w:cs="Times New Roman"/>
          <w:i/>
          <w:iCs/>
          <w:kern w:val="0"/>
          <w:szCs w:val="24"/>
          <w14:ligatures w14:val="none"/>
        </w:rPr>
        <w:t xml:space="preserve">Admin </w:t>
      </w:r>
      <w:r>
        <w:rPr>
          <w:rFonts w:eastAsia="Times New Roman" w:cs="Times New Roman"/>
          <w:kern w:val="0"/>
          <w:szCs w:val="24"/>
          <w14:ligatures w14:val="none"/>
        </w:rPr>
        <w:t xml:space="preserve">mengunggah </w:t>
      </w:r>
      <w:r>
        <w:rPr>
          <w:rFonts w:eastAsia="Times New Roman" w:cs="Times New Roman"/>
          <w:i/>
          <w:iCs/>
          <w:kern w:val="0"/>
          <w:szCs w:val="24"/>
          <w14:ligatures w14:val="none"/>
        </w:rPr>
        <w:t xml:space="preserve">file </w:t>
      </w:r>
      <w:r w:rsidR="002E3C80">
        <w:rPr>
          <w:rFonts w:eastAsia="Times New Roman" w:cs="Times New Roman"/>
          <w:kern w:val="0"/>
          <w:szCs w:val="24"/>
          <w14:ligatures w14:val="none"/>
        </w:rPr>
        <w:t xml:space="preserve">PDF yang berisi </w:t>
      </w:r>
      <w:r>
        <w:rPr>
          <w:rFonts w:eastAsia="Times New Roman" w:cs="Times New Roman"/>
          <w:kern w:val="0"/>
          <w:szCs w:val="24"/>
          <w14:ligatures w14:val="none"/>
        </w:rPr>
        <w:t>materi pembelajaran ke dalam sistem</w:t>
      </w:r>
    </w:p>
    <w:p w14:paraId="5AEA7E22" w14:textId="015D4C72" w:rsidR="00D01B0D" w:rsidRPr="00EF47BC" w:rsidRDefault="00D01B0D" w:rsidP="00595B62">
      <w:pPr>
        <w:pStyle w:val="ListParagraph"/>
        <w:numPr>
          <w:ilvl w:val="1"/>
          <w:numId w:val="3"/>
        </w:numPr>
        <w:tabs>
          <w:tab w:val="left" w:pos="630"/>
          <w:tab w:val="left" w:pos="2520"/>
        </w:tabs>
        <w:spacing w:after="0"/>
        <w:ind w:left="990"/>
      </w:pPr>
      <w:r>
        <w:rPr>
          <w:rFonts w:eastAsia="Times New Roman" w:cs="Times New Roman"/>
          <w:kern w:val="0"/>
          <w:szCs w:val="24"/>
          <w14:ligatures w14:val="none"/>
        </w:rPr>
        <w:t>Menerima dan Menganalisis PDF</w:t>
      </w:r>
    </w:p>
    <w:p w14:paraId="6E445954" w14:textId="5CB640EB" w:rsidR="00EF47BC" w:rsidRDefault="002E3C80" w:rsidP="002864CE">
      <w:pPr>
        <w:pStyle w:val="ListParagraph"/>
        <w:tabs>
          <w:tab w:val="left" w:pos="630"/>
          <w:tab w:val="left" w:pos="2520"/>
        </w:tabs>
        <w:ind w:left="990"/>
      </w:pPr>
      <w:r w:rsidRPr="002E3C80">
        <w:t xml:space="preserve">Sistem menerima file PDF tersebut dan mulai melakukan analisis terhadap isi materi menggunakan teknologi NLP </w:t>
      </w:r>
      <w:r w:rsidRPr="002864CE">
        <w:rPr>
          <w:i/>
          <w:iCs/>
        </w:rPr>
        <w:t>(Natural Language Processing)</w:t>
      </w:r>
      <w:r w:rsidRPr="002E3C80">
        <w:t xml:space="preserve"> yang didukung oleh Gemini AI</w:t>
      </w:r>
      <w:r>
        <w:t>.</w:t>
      </w:r>
    </w:p>
    <w:p w14:paraId="2F9F2ED5" w14:textId="77777777" w:rsidR="002864CE" w:rsidRPr="00D01B0D" w:rsidRDefault="002864CE" w:rsidP="002864CE">
      <w:pPr>
        <w:pStyle w:val="ListParagraph"/>
        <w:tabs>
          <w:tab w:val="left" w:pos="630"/>
          <w:tab w:val="left" w:pos="2520"/>
        </w:tabs>
        <w:ind w:left="990"/>
      </w:pPr>
    </w:p>
    <w:p w14:paraId="092CC392" w14:textId="10B4D0E2" w:rsidR="00D01B0D" w:rsidRPr="008A69F4" w:rsidRDefault="002864CE" w:rsidP="00A96804">
      <w:pPr>
        <w:pStyle w:val="ListParagraph"/>
        <w:numPr>
          <w:ilvl w:val="1"/>
          <w:numId w:val="3"/>
        </w:numPr>
        <w:tabs>
          <w:tab w:val="left" w:pos="630"/>
          <w:tab w:val="left" w:pos="2520"/>
        </w:tabs>
        <w:ind w:left="990"/>
      </w:pPr>
      <w:r w:rsidRPr="002864CE">
        <w:rPr>
          <w:rFonts w:eastAsia="Times New Roman" w:cs="Times New Roman"/>
          <w:kern w:val="0"/>
          <w:szCs w:val="24"/>
          <w14:ligatures w14:val="none"/>
        </w:rPr>
        <w:t>Meng</w:t>
      </w:r>
      <w:r w:rsidRPr="002864CE">
        <w:rPr>
          <w:rFonts w:eastAsia="Times New Roman" w:cs="Times New Roman"/>
          <w:i/>
          <w:iCs/>
          <w:kern w:val="0"/>
          <w:szCs w:val="24"/>
          <w14:ligatures w14:val="none"/>
        </w:rPr>
        <w:t>generate</w:t>
      </w:r>
      <w:r w:rsidRPr="002864CE">
        <w:rPr>
          <w:rFonts w:eastAsia="Times New Roman" w:cs="Times New Roman"/>
          <w:kern w:val="0"/>
          <w:szCs w:val="24"/>
          <w14:ligatures w14:val="none"/>
        </w:rPr>
        <w:t xml:space="preserve"> Soal Berdasarkan Materi PDF</w:t>
      </w:r>
    </w:p>
    <w:p w14:paraId="212BCF29" w14:textId="106E1237" w:rsidR="00410EFF" w:rsidRPr="00D01B0D" w:rsidRDefault="00410EFF" w:rsidP="00595B62">
      <w:pPr>
        <w:pStyle w:val="ListParagraph"/>
        <w:tabs>
          <w:tab w:val="left" w:pos="630"/>
          <w:tab w:val="left" w:pos="2520"/>
        </w:tabs>
        <w:ind w:left="990"/>
      </w:pPr>
      <w:r w:rsidRPr="00410EFF">
        <w:t xml:space="preserve">Berdasarkan hasil analisis, </w:t>
      </w:r>
      <w:r w:rsidRPr="00410EFF">
        <w:rPr>
          <w:i/>
          <w:iCs/>
        </w:rPr>
        <w:t>Gemini AI</w:t>
      </w:r>
      <w:r w:rsidRPr="00410EFF">
        <w:t xml:space="preserve"> secara otomatis membuat soal-soal yang sesuai dengan konten dari PDF. Soal bisa berupa pilihan ganda, isian, atau bentuk lainn</w:t>
      </w:r>
      <w:r>
        <w:t>ya.</w:t>
      </w:r>
    </w:p>
    <w:p w14:paraId="0CE64EAD" w14:textId="7AD5323B" w:rsidR="00D01B0D" w:rsidRPr="008A69F4" w:rsidRDefault="00D01B0D" w:rsidP="00A96804">
      <w:pPr>
        <w:pStyle w:val="ListParagraph"/>
        <w:numPr>
          <w:ilvl w:val="1"/>
          <w:numId w:val="3"/>
        </w:numPr>
        <w:tabs>
          <w:tab w:val="left" w:pos="630"/>
          <w:tab w:val="left" w:pos="2520"/>
        </w:tabs>
        <w:ind w:left="990"/>
      </w:pPr>
      <w:r>
        <w:rPr>
          <w:rFonts w:eastAsia="Times New Roman" w:cs="Times New Roman"/>
          <w:kern w:val="0"/>
          <w:szCs w:val="24"/>
          <w14:ligatures w14:val="none"/>
        </w:rPr>
        <w:t>Menampilkan Soal</w:t>
      </w:r>
    </w:p>
    <w:p w14:paraId="2D548F7B" w14:textId="598612B1" w:rsidR="00410EFF" w:rsidRPr="00D01B0D" w:rsidRDefault="00410EFF" w:rsidP="00595B62">
      <w:pPr>
        <w:pStyle w:val="ListParagraph"/>
        <w:tabs>
          <w:tab w:val="left" w:pos="630"/>
          <w:tab w:val="left" w:pos="2520"/>
        </w:tabs>
        <w:ind w:left="990"/>
      </w:pPr>
      <w:r w:rsidRPr="00410EFF">
        <w:t>Setelah soal berhasil di</w:t>
      </w:r>
      <w:r w:rsidRPr="00770DCC">
        <w:rPr>
          <w:i/>
          <w:iCs/>
        </w:rPr>
        <w:t>generate</w:t>
      </w:r>
      <w:r w:rsidRPr="00410EFF">
        <w:t>, sistem menampilkannya ke pengguna untuk ditinjau, digunakan dalam kuis, atau disimpan.</w:t>
      </w:r>
    </w:p>
    <w:p w14:paraId="52589DE6" w14:textId="59B64C0D" w:rsidR="00D01B0D" w:rsidRPr="008A69F4" w:rsidRDefault="00EF47BC" w:rsidP="00A96804">
      <w:pPr>
        <w:pStyle w:val="ListParagraph"/>
        <w:numPr>
          <w:ilvl w:val="1"/>
          <w:numId w:val="3"/>
        </w:numPr>
        <w:tabs>
          <w:tab w:val="left" w:pos="630"/>
          <w:tab w:val="left" w:pos="2520"/>
        </w:tabs>
        <w:ind w:left="990"/>
      </w:pPr>
      <w:r>
        <w:rPr>
          <w:rFonts w:eastAsia="Times New Roman" w:cs="Times New Roman"/>
          <w:i/>
          <w:iCs/>
          <w:kern w:val="0"/>
          <w:szCs w:val="24"/>
          <w14:ligatures w14:val="none"/>
        </w:rPr>
        <w:t>Finish</w:t>
      </w:r>
    </w:p>
    <w:p w14:paraId="64A45714" w14:textId="7E7BD34A" w:rsidR="00770DCC" w:rsidRPr="008A69F4" w:rsidRDefault="00770DCC" w:rsidP="009B3EF7">
      <w:pPr>
        <w:pStyle w:val="ListParagraph"/>
        <w:tabs>
          <w:tab w:val="left" w:pos="630"/>
          <w:tab w:val="left" w:pos="2520"/>
        </w:tabs>
        <w:ind w:left="990"/>
      </w:pPr>
      <w:r w:rsidRPr="00770DCC">
        <w:t xml:space="preserve">Proses pembuatan dan penampilan soal selesai. </w:t>
      </w:r>
      <w:r>
        <w:rPr>
          <w:i/>
          <w:iCs/>
        </w:rPr>
        <w:t>Admin</w:t>
      </w:r>
      <w:r w:rsidRPr="00770DCC">
        <w:t xml:space="preserve"> dapat melanjutkan ke proses selanjutnya seperti penyimpanan atau penyuntingan soal.</w:t>
      </w:r>
    </w:p>
    <w:p w14:paraId="2536B5AC" w14:textId="014EF858" w:rsidR="003F2BD4" w:rsidRDefault="003F2BD4" w:rsidP="00292BB5">
      <w:pPr>
        <w:pStyle w:val="Heading2"/>
        <w:spacing w:line="480" w:lineRule="auto"/>
      </w:pPr>
      <w:bookmarkStart w:id="63" w:name="_Toc195504877"/>
      <w:r>
        <w:t xml:space="preserve">Rancangan </w:t>
      </w:r>
      <w:r w:rsidR="00745183" w:rsidRPr="00745183">
        <w:rPr>
          <w:i/>
          <w:iCs/>
        </w:rPr>
        <w:t>application website educational</w:t>
      </w:r>
      <w:r w:rsidR="00D01B0D">
        <w:rPr>
          <w:i/>
          <w:iCs/>
        </w:rPr>
        <w:t xml:space="preserve"> </w:t>
      </w:r>
      <w:r w:rsidR="00CE2D2A">
        <w:rPr>
          <w:i/>
          <w:iCs/>
        </w:rPr>
        <w:t>admin</w:t>
      </w:r>
      <w:bookmarkEnd w:id="63"/>
    </w:p>
    <w:p w14:paraId="65ADAFD9" w14:textId="115E08D5" w:rsidR="003F2BD4" w:rsidRDefault="003F2BD4" w:rsidP="00292BB5">
      <w:r>
        <w:t xml:space="preserve">Pada sub-bab ini dijelaskan tentang perancangan </w:t>
      </w:r>
      <w:r w:rsidR="00745183" w:rsidRPr="00745183">
        <w:rPr>
          <w:i/>
          <w:iCs/>
        </w:rPr>
        <w:t>application website educational</w:t>
      </w:r>
      <w:r w:rsidR="004E32A1">
        <w:rPr>
          <w:i/>
          <w:iCs/>
        </w:rPr>
        <w:t xml:space="preserve"> </w:t>
      </w:r>
      <w:r>
        <w:t xml:space="preserve">yang akan dibuat dan digunakan untuk menjaga keseimbangan antara </w:t>
      </w:r>
      <w:r w:rsidR="0027413B">
        <w:t>pengguna</w:t>
      </w:r>
      <w:r>
        <w:t xml:space="preserve"> terhadap </w:t>
      </w:r>
      <w:r w:rsidR="0027413B">
        <w:t>pengguna</w:t>
      </w:r>
      <w:r w:rsidR="00CA4415">
        <w:t>an</w:t>
      </w:r>
      <w:r w:rsidR="00316914">
        <w:t xml:space="preserve"> </w:t>
      </w:r>
      <w:r w:rsidR="00745183" w:rsidRPr="00745183">
        <w:rPr>
          <w:i/>
          <w:iCs/>
        </w:rPr>
        <w:t>application website educational</w:t>
      </w:r>
      <w:r>
        <w:t xml:space="preserve">yang dihasilkan nantinya dalam bentuk </w:t>
      </w:r>
      <w:r w:rsidR="00745183">
        <w:rPr>
          <w:i/>
          <w:iCs/>
        </w:rPr>
        <w:t>application website educational</w:t>
      </w:r>
      <w:r>
        <w:t>.</w:t>
      </w:r>
    </w:p>
    <w:p w14:paraId="2C76AC89" w14:textId="0F818C93" w:rsidR="009B3EF7" w:rsidRDefault="00C31F6A" w:rsidP="00A96804">
      <w:pPr>
        <w:pStyle w:val="ListParagraph"/>
        <w:numPr>
          <w:ilvl w:val="2"/>
          <w:numId w:val="3"/>
        </w:numPr>
        <w:ind w:left="990"/>
      </w:pPr>
      <w:r>
        <w:rPr>
          <w:i/>
          <w:iCs/>
        </w:rPr>
        <w:t xml:space="preserve">Login </w:t>
      </w:r>
      <w:r>
        <w:t>Awal</w:t>
      </w:r>
    </w:p>
    <w:p w14:paraId="71A6340B" w14:textId="4B085E51" w:rsidR="0056242F" w:rsidRPr="000A4E9F" w:rsidRDefault="00C31F6A" w:rsidP="000A4E9F">
      <w:pPr>
        <w:pStyle w:val="ListParagraph"/>
        <w:ind w:left="990"/>
        <w:rPr>
          <w:i/>
          <w:iCs/>
        </w:rPr>
      </w:pPr>
      <w:r>
        <w:rPr>
          <w:i/>
          <w:iCs/>
        </w:rPr>
        <w:t xml:space="preserve">Admin </w:t>
      </w:r>
      <w:r w:rsidRPr="00C31F6A">
        <w:t xml:space="preserve">memulai proses dengan melakukan login ke dalam sistem untuk mendapatkan akses terhadap fitur pembuatan </w:t>
      </w:r>
      <w:r w:rsidRPr="0075006D">
        <w:rPr>
          <w:i/>
          <w:iCs/>
        </w:rPr>
        <w:t>quiz</w:t>
      </w:r>
      <w:r w:rsidRPr="00C31F6A">
        <w:rPr>
          <w:i/>
          <w:iCs/>
        </w:rPr>
        <w:t>.</w:t>
      </w:r>
    </w:p>
    <w:p w14:paraId="52587F96" w14:textId="24D31CBA" w:rsidR="006570A7" w:rsidRDefault="00CF1271" w:rsidP="00A96804">
      <w:pPr>
        <w:pStyle w:val="ListParagraph"/>
        <w:numPr>
          <w:ilvl w:val="2"/>
          <w:numId w:val="3"/>
        </w:numPr>
        <w:ind w:left="990"/>
      </w:pPr>
      <w:r>
        <w:rPr>
          <w:i/>
          <w:iCs/>
        </w:rPr>
        <w:t xml:space="preserve">Upload </w:t>
      </w:r>
      <w:r>
        <w:t>Materi PDF</w:t>
      </w:r>
    </w:p>
    <w:p w14:paraId="56722958" w14:textId="0D08D29A" w:rsidR="0056242F" w:rsidRDefault="00CF1271" w:rsidP="000A4E9F">
      <w:pPr>
        <w:pStyle w:val="ListParagraph"/>
        <w:ind w:left="990"/>
      </w:pPr>
      <w:r w:rsidRPr="00CF1271">
        <w:t xml:space="preserve">Setelah </w:t>
      </w:r>
      <w:r w:rsidRPr="00CF1271">
        <w:rPr>
          <w:i/>
          <w:iCs/>
        </w:rPr>
        <w:t>login</w:t>
      </w:r>
      <w:r w:rsidRPr="00CF1271">
        <w:t xml:space="preserve">, </w:t>
      </w:r>
      <w:r w:rsidRPr="00CF1271">
        <w:rPr>
          <w:i/>
          <w:iCs/>
        </w:rPr>
        <w:t>admin</w:t>
      </w:r>
      <w:r w:rsidRPr="00CF1271">
        <w:t xml:space="preserve"> dapat mengunggah </w:t>
      </w:r>
      <w:r w:rsidRPr="00CF1271">
        <w:rPr>
          <w:i/>
          <w:iCs/>
        </w:rPr>
        <w:t>file</w:t>
      </w:r>
      <w:r w:rsidRPr="00CF1271">
        <w:t xml:space="preserve"> materi pembelajaran dalam format PDF yang akan dijadikan dasar untuk pembuatan soal.</w:t>
      </w:r>
    </w:p>
    <w:p w14:paraId="5730FA2B" w14:textId="13B90A66" w:rsidR="00CF1271" w:rsidRDefault="005C7BF6" w:rsidP="00A96804">
      <w:pPr>
        <w:pStyle w:val="ListParagraph"/>
        <w:numPr>
          <w:ilvl w:val="2"/>
          <w:numId w:val="3"/>
        </w:numPr>
        <w:ind w:left="990"/>
        <w:rPr>
          <w:i/>
          <w:iCs/>
        </w:rPr>
      </w:pPr>
      <w:r w:rsidRPr="005C7BF6">
        <w:t xml:space="preserve">Pemrosesan Materi oleh </w:t>
      </w:r>
      <w:r w:rsidRPr="005C7BF6">
        <w:rPr>
          <w:i/>
          <w:iCs/>
        </w:rPr>
        <w:t>Gemini AI</w:t>
      </w:r>
    </w:p>
    <w:p w14:paraId="59B02824" w14:textId="1D5132E2" w:rsidR="005C7BF6" w:rsidRDefault="005C7BF6" w:rsidP="005C7BF6">
      <w:pPr>
        <w:pStyle w:val="ListParagraph"/>
        <w:ind w:left="990"/>
      </w:pPr>
      <w:r w:rsidRPr="005C7BF6">
        <w:rPr>
          <w:i/>
          <w:iCs/>
        </w:rPr>
        <w:t>Gemini AI</w:t>
      </w:r>
      <w:r w:rsidRPr="005C7BF6">
        <w:t xml:space="preserve"> menerima materi PDF yang diunggah dan mulai melakukan analisis konten secara otomatis untuk memahami topik dan informasi penting dari materi.</w:t>
      </w:r>
    </w:p>
    <w:p w14:paraId="6CE6DA16" w14:textId="77777777" w:rsidR="0056242F" w:rsidRDefault="0056242F" w:rsidP="005C7BF6">
      <w:pPr>
        <w:pStyle w:val="ListParagraph"/>
        <w:ind w:left="990"/>
      </w:pPr>
    </w:p>
    <w:p w14:paraId="1EE8D475" w14:textId="5D58212F" w:rsidR="0056242F" w:rsidRDefault="0056242F" w:rsidP="00A96804">
      <w:pPr>
        <w:pStyle w:val="ListParagraph"/>
        <w:numPr>
          <w:ilvl w:val="2"/>
          <w:numId w:val="3"/>
        </w:numPr>
        <w:ind w:left="990"/>
      </w:pPr>
      <w:r>
        <w:t>Menentukan Jumlah Soal</w:t>
      </w:r>
    </w:p>
    <w:p w14:paraId="7D4CF473" w14:textId="2332DE4C" w:rsidR="0056242F" w:rsidRDefault="0056242F" w:rsidP="0056242F">
      <w:pPr>
        <w:pStyle w:val="ListParagraph"/>
        <w:ind w:left="990"/>
      </w:pPr>
      <w:r w:rsidRPr="0056242F">
        <w:rPr>
          <w:i/>
          <w:iCs/>
        </w:rPr>
        <w:t>Admin</w:t>
      </w:r>
      <w:r w:rsidRPr="0056242F">
        <w:t xml:space="preserve"> kemudian menentukan berapa jumlah soal yang ingin dihasilkan dari materi yang telah diunggah.</w:t>
      </w:r>
    </w:p>
    <w:p w14:paraId="360FD1B7" w14:textId="1B7BA11E" w:rsidR="000A4E9F" w:rsidRDefault="000A4E9F" w:rsidP="00A96804">
      <w:pPr>
        <w:pStyle w:val="ListParagraph"/>
        <w:numPr>
          <w:ilvl w:val="2"/>
          <w:numId w:val="3"/>
        </w:numPr>
        <w:ind w:left="990"/>
      </w:pPr>
      <w:r w:rsidRPr="000A4E9F">
        <w:t>Memilih Tipe Soal</w:t>
      </w:r>
    </w:p>
    <w:p w14:paraId="794CC9AB" w14:textId="48A594B9" w:rsidR="000A4E9F" w:rsidRDefault="000A4E9F" w:rsidP="00CA0A62">
      <w:pPr>
        <w:pStyle w:val="ListParagraph"/>
        <w:ind w:left="990"/>
      </w:pPr>
      <w:r w:rsidRPr="000A4E9F">
        <w:t xml:space="preserve">Setelah itu, </w:t>
      </w:r>
      <w:r w:rsidRPr="000A4E9F">
        <w:rPr>
          <w:i/>
          <w:iCs/>
        </w:rPr>
        <w:t>admin</w:t>
      </w:r>
      <w:r w:rsidRPr="000A4E9F">
        <w:t xml:space="preserve"> memilih tipe soal yang ingin digunakan. Terdapat tiga jenis pilihan soal yaitu:</w:t>
      </w:r>
      <w:r>
        <w:t xml:space="preserve"> </w:t>
      </w:r>
      <w:r w:rsidRPr="00CA0A62">
        <w:rPr>
          <w:i/>
          <w:iCs/>
        </w:rPr>
        <w:t>Multiple Choice</w:t>
      </w:r>
      <w:r w:rsidRPr="00CA0A62">
        <w:t xml:space="preserve"> (Pilihan Ganda), </w:t>
      </w:r>
      <w:r w:rsidRPr="00CA0A62">
        <w:rPr>
          <w:i/>
          <w:iCs/>
        </w:rPr>
        <w:t>Short Answer</w:t>
      </w:r>
      <w:r w:rsidRPr="00CA0A62">
        <w:t xml:space="preserve"> (Jawaban Singkat), </w:t>
      </w:r>
      <w:r w:rsidRPr="00CA0A62">
        <w:rPr>
          <w:i/>
          <w:iCs/>
        </w:rPr>
        <w:t>True/False</w:t>
      </w:r>
      <w:r w:rsidRPr="00CA0A62">
        <w:t xml:space="preserve"> (Benar/Salah)</w:t>
      </w:r>
    </w:p>
    <w:p w14:paraId="48ADA1AB" w14:textId="639E5F72" w:rsidR="000F185F" w:rsidRDefault="00CA0A62" w:rsidP="00A96804">
      <w:pPr>
        <w:pStyle w:val="ListParagraph"/>
        <w:numPr>
          <w:ilvl w:val="2"/>
          <w:numId w:val="3"/>
        </w:numPr>
        <w:ind w:left="990"/>
        <w:rPr>
          <w:i/>
          <w:iCs/>
        </w:rPr>
      </w:pPr>
      <w:r>
        <w:rPr>
          <w:i/>
          <w:iCs/>
        </w:rPr>
        <w:t>Generate Question</w:t>
      </w:r>
    </w:p>
    <w:p w14:paraId="26499CD8" w14:textId="31453FCE" w:rsidR="000F185F" w:rsidRDefault="000F185F" w:rsidP="000F185F">
      <w:pPr>
        <w:pStyle w:val="ListParagraph"/>
        <w:ind w:left="990"/>
      </w:pPr>
      <w:r w:rsidRPr="000F185F">
        <w:t xml:space="preserve">Setelah semua parameter dipilih, </w:t>
      </w:r>
      <w:r w:rsidRPr="000F185F">
        <w:rPr>
          <w:i/>
          <w:iCs/>
        </w:rPr>
        <w:t>admin</w:t>
      </w:r>
      <w:r w:rsidRPr="000F185F">
        <w:t xml:space="preserve"> menekan tombol </w:t>
      </w:r>
      <w:r w:rsidRPr="000F185F">
        <w:rPr>
          <w:i/>
          <w:iCs/>
        </w:rPr>
        <w:t>Generate Question</w:t>
      </w:r>
      <w:r w:rsidRPr="000F185F">
        <w:t xml:space="preserve"> untuk memulai proses pembuatan soal.</w:t>
      </w:r>
    </w:p>
    <w:p w14:paraId="6C9C6DF5" w14:textId="6F3DBDC2" w:rsidR="00980244" w:rsidRPr="00980244" w:rsidRDefault="00980244" w:rsidP="00A96804">
      <w:pPr>
        <w:pStyle w:val="ListParagraph"/>
        <w:numPr>
          <w:ilvl w:val="1"/>
          <w:numId w:val="3"/>
        </w:numPr>
        <w:ind w:left="990"/>
      </w:pPr>
      <w:r w:rsidRPr="00980244">
        <w:t xml:space="preserve">Proses </w:t>
      </w:r>
      <w:r w:rsidRPr="00980244">
        <w:rPr>
          <w:i/>
          <w:iCs/>
        </w:rPr>
        <w:t>Generate</w:t>
      </w:r>
      <w:r w:rsidRPr="00980244">
        <w:t xml:space="preserve"> oleh </w:t>
      </w:r>
      <w:r w:rsidRPr="00980244">
        <w:rPr>
          <w:i/>
          <w:iCs/>
        </w:rPr>
        <w:t>Gemini AI</w:t>
      </w:r>
    </w:p>
    <w:p w14:paraId="24383553" w14:textId="5A6D3EBC" w:rsidR="00980244" w:rsidRPr="00980244" w:rsidRDefault="00980244" w:rsidP="00980244">
      <w:pPr>
        <w:pStyle w:val="ListParagraph"/>
        <w:ind w:left="990"/>
      </w:pPr>
      <w:r w:rsidRPr="00980244">
        <w:rPr>
          <w:i/>
          <w:iCs/>
        </w:rPr>
        <w:t>Gemini AI</w:t>
      </w:r>
      <w:r w:rsidRPr="00980244">
        <w:t xml:space="preserve"> memproses materi dan menghasilkan soal sesuai jumlah, tipe, dan </w:t>
      </w:r>
      <w:r w:rsidRPr="00F9471C">
        <w:rPr>
          <w:i/>
          <w:iCs/>
        </w:rPr>
        <w:t>level</w:t>
      </w:r>
      <w:r w:rsidRPr="00980244">
        <w:t xml:space="preserve"> soal yang telah ditentukan. Soal kemudian ditampilkan kembali untuk dipilih oleh admin.</w:t>
      </w:r>
    </w:p>
    <w:p w14:paraId="64BD5622" w14:textId="70D744D3" w:rsidR="000F185F" w:rsidRDefault="001E0AA1" w:rsidP="00A96804">
      <w:pPr>
        <w:pStyle w:val="ListParagraph"/>
        <w:numPr>
          <w:ilvl w:val="1"/>
          <w:numId w:val="3"/>
        </w:numPr>
        <w:ind w:left="990"/>
        <w:rPr>
          <w:i/>
          <w:iCs/>
        </w:rPr>
      </w:pPr>
      <w:r w:rsidRPr="001E0AA1">
        <w:t>Pemilihan Soal untuk</w:t>
      </w:r>
      <w:r>
        <w:rPr>
          <w:i/>
          <w:iCs/>
        </w:rPr>
        <w:t xml:space="preserve"> quiz</w:t>
      </w:r>
    </w:p>
    <w:p w14:paraId="5BFE2E14" w14:textId="59E511BC" w:rsidR="001E0AA1" w:rsidRDefault="001E0AA1" w:rsidP="001E0AA1">
      <w:pPr>
        <w:pStyle w:val="ListParagraph"/>
        <w:ind w:left="990"/>
      </w:pPr>
      <w:r>
        <w:rPr>
          <w:i/>
          <w:iCs/>
        </w:rPr>
        <w:t xml:space="preserve">Admin </w:t>
      </w:r>
      <w:r w:rsidRPr="001E0AA1">
        <w:t>dapat memilih soal – soal</w:t>
      </w:r>
      <w:r>
        <w:rPr>
          <w:i/>
          <w:iCs/>
        </w:rPr>
        <w:t xml:space="preserve"> generate </w:t>
      </w:r>
      <w:r w:rsidRPr="001E0AA1">
        <w:t>yang dihasilkan yang ingin dimasukkan ke dalam</w:t>
      </w:r>
      <w:r>
        <w:rPr>
          <w:i/>
          <w:iCs/>
        </w:rPr>
        <w:t xml:space="preserve"> quiz</w:t>
      </w:r>
      <w:r>
        <w:t>.</w:t>
      </w:r>
    </w:p>
    <w:p w14:paraId="1EE01F2E" w14:textId="7A5CB051" w:rsidR="00CB173E" w:rsidRDefault="00CB173E" w:rsidP="00A96804">
      <w:pPr>
        <w:pStyle w:val="ListParagraph"/>
        <w:numPr>
          <w:ilvl w:val="1"/>
          <w:numId w:val="3"/>
        </w:numPr>
        <w:tabs>
          <w:tab w:val="left" w:pos="990"/>
        </w:tabs>
        <w:ind w:left="1080" w:hanging="450"/>
      </w:pPr>
      <w:r w:rsidRPr="00CB173E">
        <w:t>Pengaturan Poin dan Timer</w:t>
      </w:r>
    </w:p>
    <w:p w14:paraId="74DC6E00" w14:textId="36DC970D" w:rsidR="001E0AA1" w:rsidRDefault="002306E9" w:rsidP="002306E9">
      <w:pPr>
        <w:pStyle w:val="ListParagraph"/>
        <w:tabs>
          <w:tab w:val="left" w:pos="990"/>
        </w:tabs>
        <w:ind w:left="990" w:hanging="450"/>
      </w:pPr>
      <w:r>
        <w:tab/>
      </w:r>
      <w:r w:rsidR="00CB173E" w:rsidRPr="00CB173E">
        <w:t xml:space="preserve">Setiap soal yang ditampilkan dapat diatur poin dan </w:t>
      </w:r>
      <w:r w:rsidR="00CB173E" w:rsidRPr="00D17999">
        <w:rPr>
          <w:i/>
          <w:iCs/>
        </w:rPr>
        <w:t>timer</w:t>
      </w:r>
      <w:r>
        <w:t xml:space="preserve"> - </w:t>
      </w:r>
      <w:r w:rsidR="00CB173E" w:rsidRPr="00CB173E">
        <w:t>nya sesuai tingkat kesulitan</w:t>
      </w:r>
      <w:r>
        <w:t xml:space="preserve"> </w:t>
      </w:r>
      <w:r w:rsidR="00CB173E" w:rsidRPr="00CB173E">
        <w:t xml:space="preserve">atau </w:t>
      </w:r>
      <w:r w:rsidR="00CB173E" w:rsidRPr="002306E9">
        <w:rPr>
          <w:i/>
          <w:iCs/>
        </w:rPr>
        <w:t>level</w:t>
      </w:r>
      <w:r w:rsidR="00CB173E" w:rsidRPr="00CB173E">
        <w:t xml:space="preserve"> soal, agar sesuai dengan sistem penilaian yang diinginkan.</w:t>
      </w:r>
    </w:p>
    <w:p w14:paraId="2FC28CDD" w14:textId="4EA69FFA" w:rsidR="00CB173E" w:rsidRPr="002306E9" w:rsidRDefault="00CB173E" w:rsidP="00A96804">
      <w:pPr>
        <w:pStyle w:val="ListParagraph"/>
        <w:numPr>
          <w:ilvl w:val="1"/>
          <w:numId w:val="3"/>
        </w:numPr>
        <w:tabs>
          <w:tab w:val="left" w:pos="990"/>
        </w:tabs>
        <w:ind w:left="1080" w:hanging="540"/>
        <w:rPr>
          <w:i/>
          <w:iCs/>
        </w:rPr>
      </w:pPr>
      <w:r w:rsidRPr="00CB173E">
        <w:t xml:space="preserve">Pengaturan Detail </w:t>
      </w:r>
      <w:r w:rsidRPr="002306E9">
        <w:rPr>
          <w:i/>
          <w:iCs/>
        </w:rPr>
        <w:t>Quiz</w:t>
      </w:r>
    </w:p>
    <w:p w14:paraId="563811AC" w14:textId="709F8E9F" w:rsidR="00CB173E" w:rsidRDefault="002306E9" w:rsidP="002306E9">
      <w:pPr>
        <w:pStyle w:val="ListParagraph"/>
        <w:tabs>
          <w:tab w:val="left" w:pos="990"/>
        </w:tabs>
        <w:ind w:left="990" w:hanging="450"/>
      </w:pPr>
      <w:r>
        <w:tab/>
      </w:r>
      <w:r w:rsidR="00CB173E" w:rsidRPr="002306E9">
        <w:rPr>
          <w:i/>
          <w:iCs/>
        </w:rPr>
        <w:t>Admin</w:t>
      </w:r>
      <w:r w:rsidR="00CB173E" w:rsidRPr="00CB173E">
        <w:t xml:space="preserve"> kemudian mengisi informasi tentang quiz seperti:</w:t>
      </w:r>
      <w:r w:rsidR="00CB173E">
        <w:t xml:space="preserve"> </w:t>
      </w:r>
      <w:r w:rsidR="00CB173E" w:rsidRPr="00CB173E">
        <w:t xml:space="preserve">Nama </w:t>
      </w:r>
      <w:r w:rsidR="00CB173E" w:rsidRPr="002306E9">
        <w:rPr>
          <w:i/>
          <w:iCs/>
        </w:rPr>
        <w:t>quiz</w:t>
      </w:r>
      <w:r w:rsidR="00CB173E">
        <w:t xml:space="preserve">, </w:t>
      </w:r>
      <w:r w:rsidR="00CB173E" w:rsidRPr="00CB173E">
        <w:t xml:space="preserve">Kode </w:t>
      </w:r>
      <w:r w:rsidR="00CB173E" w:rsidRPr="002306E9">
        <w:rPr>
          <w:i/>
          <w:iCs/>
        </w:rPr>
        <w:t>quiz</w:t>
      </w:r>
      <w:r w:rsidR="00CB173E">
        <w:t xml:space="preserve">, </w:t>
      </w:r>
      <w:r w:rsidR="00CB173E" w:rsidRPr="00CB173E">
        <w:t xml:space="preserve">Waktu mulai dan selesai pelaksanaan </w:t>
      </w:r>
      <w:r w:rsidR="00CB173E" w:rsidRPr="002306E9">
        <w:rPr>
          <w:i/>
          <w:iCs/>
        </w:rPr>
        <w:t>quiz</w:t>
      </w:r>
      <w:r w:rsidR="00813D76">
        <w:t>.</w:t>
      </w:r>
    </w:p>
    <w:p w14:paraId="77FA9D5B" w14:textId="72A5FF23" w:rsidR="00813D76" w:rsidRPr="002306E9" w:rsidRDefault="00813D76" w:rsidP="00A96804">
      <w:pPr>
        <w:pStyle w:val="ListParagraph"/>
        <w:numPr>
          <w:ilvl w:val="1"/>
          <w:numId w:val="3"/>
        </w:numPr>
        <w:tabs>
          <w:tab w:val="left" w:pos="990"/>
        </w:tabs>
        <w:ind w:left="1080" w:hanging="540"/>
        <w:rPr>
          <w:i/>
          <w:iCs/>
        </w:rPr>
      </w:pPr>
      <w:r w:rsidRPr="00813D76">
        <w:t xml:space="preserve">Penyimpanan dan </w:t>
      </w:r>
      <w:r w:rsidRPr="002306E9">
        <w:rPr>
          <w:i/>
          <w:iCs/>
        </w:rPr>
        <w:t>Generate Quiz</w:t>
      </w:r>
    </w:p>
    <w:p w14:paraId="6BEF8F27" w14:textId="342F6D56" w:rsidR="00813D76" w:rsidRDefault="002306E9" w:rsidP="002306E9">
      <w:pPr>
        <w:pStyle w:val="ListParagraph"/>
        <w:tabs>
          <w:tab w:val="left" w:pos="990"/>
        </w:tabs>
        <w:ind w:left="990" w:hanging="360"/>
      </w:pPr>
      <w:r>
        <w:tab/>
      </w:r>
      <w:r w:rsidR="00813D76" w:rsidRPr="00813D76">
        <w:t xml:space="preserve">Setelah semua data lengkap, </w:t>
      </w:r>
      <w:r w:rsidR="00813D76" w:rsidRPr="002306E9">
        <w:rPr>
          <w:i/>
          <w:iCs/>
        </w:rPr>
        <w:t>admin</w:t>
      </w:r>
      <w:r w:rsidR="00813D76" w:rsidRPr="00813D76">
        <w:t xml:space="preserve"> menyimpan </w:t>
      </w:r>
      <w:r w:rsidR="00813D76" w:rsidRPr="002306E9">
        <w:rPr>
          <w:i/>
          <w:iCs/>
        </w:rPr>
        <w:t>quiz</w:t>
      </w:r>
      <w:r w:rsidR="00813D76" w:rsidRPr="00813D76">
        <w:t xml:space="preserve"> dan sistem mulai membuat quiz berdasarkan data tersebut.</w:t>
      </w:r>
    </w:p>
    <w:p w14:paraId="2776CC3D" w14:textId="18B09A71" w:rsidR="00813D76" w:rsidRDefault="00813D76" w:rsidP="00A96804">
      <w:pPr>
        <w:pStyle w:val="ListParagraph"/>
        <w:numPr>
          <w:ilvl w:val="1"/>
          <w:numId w:val="3"/>
        </w:numPr>
        <w:tabs>
          <w:tab w:val="left" w:pos="990"/>
        </w:tabs>
        <w:ind w:left="1080" w:hanging="540"/>
      </w:pPr>
      <w:r w:rsidRPr="00813D76">
        <w:t xml:space="preserve">Menampilkan </w:t>
      </w:r>
      <w:r w:rsidRPr="00C236FA">
        <w:rPr>
          <w:i/>
          <w:iCs/>
        </w:rPr>
        <w:t>Quiz</w:t>
      </w:r>
      <w:r w:rsidRPr="00813D76">
        <w:t xml:space="preserve"> yang Sudah Dibuat</w:t>
      </w:r>
    </w:p>
    <w:p w14:paraId="25F7A3FA" w14:textId="063CFFB0" w:rsidR="00D17999" w:rsidRDefault="00D17999" w:rsidP="00D17999">
      <w:pPr>
        <w:pStyle w:val="ListParagraph"/>
        <w:tabs>
          <w:tab w:val="left" w:pos="990"/>
        </w:tabs>
        <w:ind w:left="1080" w:hanging="450"/>
      </w:pPr>
      <w:r w:rsidRPr="00D17999">
        <w:rPr>
          <w:i/>
          <w:iCs/>
        </w:rPr>
        <w:tab/>
      </w:r>
      <w:r w:rsidR="00813D76" w:rsidRPr="00D17999">
        <w:rPr>
          <w:i/>
          <w:iCs/>
        </w:rPr>
        <w:t>Quiz</w:t>
      </w:r>
      <w:r w:rsidR="00813D76" w:rsidRPr="00813D76">
        <w:t xml:space="preserve"> yang telah dibuat akan ditampilkan, siap untuk diakses oleh user atau peserta.</w:t>
      </w:r>
    </w:p>
    <w:p w14:paraId="7E81974E" w14:textId="77777777" w:rsidR="00FA0BAE" w:rsidRDefault="00D17999" w:rsidP="00FA0BAE">
      <w:pPr>
        <w:pStyle w:val="ListParagraph"/>
        <w:tabs>
          <w:tab w:val="left" w:pos="990"/>
        </w:tabs>
        <w:ind w:hanging="180"/>
      </w:pPr>
      <w:r w:rsidRPr="00C236FA">
        <w:t xml:space="preserve">13. </w:t>
      </w:r>
      <w:r w:rsidR="00FA0BAE">
        <w:t xml:space="preserve">  </w:t>
      </w:r>
      <w:r w:rsidRPr="00C236FA">
        <w:t>Selesai</w:t>
      </w:r>
    </w:p>
    <w:p w14:paraId="56B462FA" w14:textId="442F5901" w:rsidR="00D17999" w:rsidRPr="00C236FA" w:rsidRDefault="00FA0BAE" w:rsidP="00FA0BAE">
      <w:pPr>
        <w:pStyle w:val="ListParagraph"/>
        <w:tabs>
          <w:tab w:val="left" w:pos="990"/>
        </w:tabs>
        <w:ind w:hanging="180"/>
      </w:pPr>
      <w:r>
        <w:tab/>
      </w:r>
      <w:r>
        <w:tab/>
      </w:r>
      <w:r w:rsidR="00D17999" w:rsidRPr="00C236FA">
        <w:t xml:space="preserve">Seluruh proses pembuatan </w:t>
      </w:r>
      <w:r w:rsidR="00D17999" w:rsidRPr="00FA0BAE">
        <w:rPr>
          <w:i/>
          <w:iCs/>
        </w:rPr>
        <w:t>quiz</w:t>
      </w:r>
      <w:r w:rsidR="00D17999" w:rsidRPr="00C236FA">
        <w:t xml:space="preserve"> selesai dan sistem siap digunakan oleh pengguna akhir</w:t>
      </w:r>
      <w:r w:rsidR="00C236FA">
        <w:t>.</w:t>
      </w:r>
    </w:p>
    <w:p w14:paraId="6D725561" w14:textId="77777777" w:rsidR="00682779" w:rsidRDefault="00E277A2" w:rsidP="00682779">
      <w:pPr>
        <w:keepNext/>
        <w:jc w:val="center"/>
        <w:rPr>
          <w:szCs w:val="24"/>
        </w:rPr>
      </w:pPr>
      <w:r w:rsidRPr="00E277A2">
        <w:rPr>
          <w:noProof/>
        </w:rPr>
        <w:drawing>
          <wp:inline distT="0" distB="0" distL="0" distR="0" wp14:anchorId="0CC3C493" wp14:editId="2396CBDD">
            <wp:extent cx="2895135" cy="7463883"/>
            <wp:effectExtent l="0" t="0" r="635" b="3810"/>
            <wp:docPr id="15419913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974982" cy="7669734"/>
                    </a:xfrm>
                    <a:prstGeom prst="rect">
                      <a:avLst/>
                    </a:prstGeom>
                    <a:noFill/>
                    <a:ln>
                      <a:noFill/>
                    </a:ln>
                  </pic:spPr>
                </pic:pic>
              </a:graphicData>
            </a:graphic>
          </wp:inline>
        </w:drawing>
      </w:r>
    </w:p>
    <w:p w14:paraId="6B947CEB" w14:textId="1271AC81" w:rsidR="003F2BD4" w:rsidRPr="00682779" w:rsidRDefault="00C14DC6" w:rsidP="00682779">
      <w:pPr>
        <w:keepNext/>
        <w:jc w:val="center"/>
      </w:pPr>
      <w:bookmarkStart w:id="64" w:name="_Toc195504065"/>
      <w:r w:rsidRPr="00C14DC6">
        <w:rPr>
          <w:szCs w:val="24"/>
        </w:rPr>
        <w:t xml:space="preserve">Gambar 4. </w:t>
      </w:r>
      <w:r w:rsidRPr="00C14DC6">
        <w:rPr>
          <w:szCs w:val="24"/>
        </w:rPr>
        <w:fldChar w:fldCharType="begin"/>
      </w:r>
      <w:r w:rsidRPr="00C14DC6">
        <w:rPr>
          <w:szCs w:val="24"/>
        </w:rPr>
        <w:instrText xml:space="preserve"> SEQ Gambar_4. \* ARABIC </w:instrText>
      </w:r>
      <w:r w:rsidRPr="00C14DC6">
        <w:rPr>
          <w:szCs w:val="24"/>
        </w:rPr>
        <w:fldChar w:fldCharType="separate"/>
      </w:r>
      <w:r w:rsidR="006C1C49">
        <w:rPr>
          <w:noProof/>
          <w:szCs w:val="24"/>
        </w:rPr>
        <w:t>3</w:t>
      </w:r>
      <w:r w:rsidRPr="00C14DC6">
        <w:rPr>
          <w:szCs w:val="24"/>
        </w:rPr>
        <w:fldChar w:fldCharType="end"/>
      </w:r>
      <w:r w:rsidRPr="00C14DC6">
        <w:rPr>
          <w:szCs w:val="24"/>
        </w:rPr>
        <w:t xml:space="preserve"> Flowchart rancangan </w:t>
      </w:r>
      <w:r w:rsidR="00745183" w:rsidRPr="00745183">
        <w:rPr>
          <w:i/>
          <w:iCs/>
          <w:szCs w:val="24"/>
        </w:rPr>
        <w:t>application website educational</w:t>
      </w:r>
      <w:r w:rsidR="00AE7403">
        <w:rPr>
          <w:i/>
          <w:iCs/>
          <w:szCs w:val="24"/>
        </w:rPr>
        <w:t xml:space="preserve"> </w:t>
      </w:r>
      <w:r w:rsidRPr="00C14DC6">
        <w:rPr>
          <w:szCs w:val="24"/>
        </w:rPr>
        <w:t>untuk admin (Dosen)</w:t>
      </w:r>
      <w:bookmarkEnd w:id="64"/>
    </w:p>
    <w:p w14:paraId="42E0C939" w14:textId="730EA30D" w:rsidR="00D83BD2" w:rsidRDefault="00D83BD2" w:rsidP="00D83BD2">
      <w:pPr>
        <w:pStyle w:val="Heading2"/>
        <w:rPr>
          <w:i/>
          <w:iCs/>
        </w:rPr>
      </w:pPr>
      <w:bookmarkStart w:id="65" w:name="_Toc195504878"/>
      <w:r>
        <w:t xml:space="preserve">Rancangan Penelitian </w:t>
      </w:r>
      <w:r w:rsidR="00745183" w:rsidRPr="00745183">
        <w:rPr>
          <w:i/>
          <w:iCs/>
        </w:rPr>
        <w:t>application website educational</w:t>
      </w:r>
      <w:r w:rsidR="00AE7403">
        <w:rPr>
          <w:i/>
          <w:iCs/>
        </w:rPr>
        <w:t xml:space="preserve"> </w:t>
      </w:r>
      <w:r w:rsidR="006C02AE">
        <w:rPr>
          <w:i/>
          <w:iCs/>
        </w:rPr>
        <w:t>user</w:t>
      </w:r>
      <w:bookmarkEnd w:id="65"/>
    </w:p>
    <w:p w14:paraId="2E292727" w14:textId="430B8536" w:rsidR="00F63C43" w:rsidRDefault="0043081D" w:rsidP="00F63C43">
      <w:r>
        <w:t>T</w:t>
      </w:r>
      <w:r w:rsidRPr="0043081D">
        <w:t xml:space="preserve">ahapan interaksi pengguna </w:t>
      </w:r>
      <w:r w:rsidRPr="0043081D">
        <w:rPr>
          <w:i/>
          <w:iCs/>
        </w:rPr>
        <w:t>(user)</w:t>
      </w:r>
      <w:r w:rsidRPr="0043081D">
        <w:t xml:space="preserve"> dalam menggunakan </w:t>
      </w:r>
      <w:r w:rsidRPr="0043081D">
        <w:rPr>
          <w:i/>
          <w:iCs/>
        </w:rPr>
        <w:t>application website educational</w:t>
      </w:r>
      <w:r w:rsidRPr="0043081D">
        <w:t xml:space="preserve">. </w:t>
      </w:r>
    </w:p>
    <w:p w14:paraId="6338663A" w14:textId="7DA52E00" w:rsidR="00724014" w:rsidRDefault="00724014" w:rsidP="00A96804">
      <w:pPr>
        <w:pStyle w:val="ListParagraph"/>
        <w:numPr>
          <w:ilvl w:val="2"/>
          <w:numId w:val="3"/>
        </w:numPr>
        <w:ind w:left="1080"/>
      </w:pPr>
      <w:r>
        <w:t>Login</w:t>
      </w:r>
    </w:p>
    <w:p w14:paraId="05B6B250" w14:textId="77777777" w:rsidR="00724014" w:rsidRDefault="00724014" w:rsidP="00724014">
      <w:pPr>
        <w:pStyle w:val="ListParagraph"/>
        <w:tabs>
          <w:tab w:val="left" w:pos="630"/>
        </w:tabs>
        <w:spacing w:before="100" w:beforeAutospacing="1"/>
        <w:ind w:left="1080"/>
      </w:pPr>
      <w:r w:rsidRPr="007E48A3">
        <w:rPr>
          <w:i/>
          <w:iCs/>
        </w:rPr>
        <w:t>User</w:t>
      </w:r>
      <w:r>
        <w:t xml:space="preserve"> melakukan login terlebih dahulu ke dalam sistem untuk mengakses fitur </w:t>
      </w:r>
      <w:r w:rsidRPr="00552842">
        <w:rPr>
          <w:i/>
          <w:iCs/>
        </w:rPr>
        <w:t>quiz</w:t>
      </w:r>
      <w:r>
        <w:t>.</w:t>
      </w:r>
    </w:p>
    <w:p w14:paraId="4CE36879" w14:textId="77777777" w:rsidR="00724014" w:rsidRPr="007E48A3" w:rsidRDefault="00724014" w:rsidP="00A96804">
      <w:pPr>
        <w:pStyle w:val="ListParagraph"/>
        <w:numPr>
          <w:ilvl w:val="2"/>
          <w:numId w:val="3"/>
        </w:numPr>
        <w:tabs>
          <w:tab w:val="left" w:pos="630"/>
        </w:tabs>
        <w:spacing w:before="100" w:beforeAutospacing="1"/>
        <w:ind w:left="1080"/>
        <w:rPr>
          <w:i/>
          <w:iCs/>
        </w:rPr>
      </w:pPr>
      <w:r>
        <w:t xml:space="preserve">Memasukkan </w:t>
      </w:r>
      <w:r w:rsidRPr="007E48A3">
        <w:rPr>
          <w:i/>
          <w:iCs/>
        </w:rPr>
        <w:t>Code Quiz</w:t>
      </w:r>
    </w:p>
    <w:p w14:paraId="4B2BD9C0" w14:textId="77777777" w:rsidR="00724014" w:rsidRDefault="00724014" w:rsidP="00724014">
      <w:pPr>
        <w:pStyle w:val="ListParagraph"/>
        <w:tabs>
          <w:tab w:val="left" w:pos="630"/>
        </w:tabs>
        <w:spacing w:before="100" w:beforeAutospacing="1"/>
        <w:ind w:left="1080"/>
      </w:pPr>
      <w:r>
        <w:t xml:space="preserve">Setelah berhasil </w:t>
      </w:r>
      <w:r w:rsidRPr="00552842">
        <w:rPr>
          <w:i/>
          <w:iCs/>
        </w:rPr>
        <w:t>login</w:t>
      </w:r>
      <w:r>
        <w:t xml:space="preserve">, user memasukkan kode </w:t>
      </w:r>
      <w:r w:rsidRPr="00552842">
        <w:rPr>
          <w:i/>
          <w:iCs/>
        </w:rPr>
        <w:t>quiz</w:t>
      </w:r>
      <w:r>
        <w:t xml:space="preserve"> yang telah diberikan oleh </w:t>
      </w:r>
      <w:r w:rsidRPr="00552842">
        <w:rPr>
          <w:i/>
          <w:iCs/>
        </w:rPr>
        <w:t>admin</w:t>
      </w:r>
      <w:r>
        <w:t xml:space="preserve"> untuk mengikuti </w:t>
      </w:r>
      <w:r w:rsidRPr="00552842">
        <w:rPr>
          <w:i/>
          <w:iCs/>
        </w:rPr>
        <w:t>quiz</w:t>
      </w:r>
      <w:r>
        <w:t xml:space="preserve"> tertentu.</w:t>
      </w:r>
    </w:p>
    <w:p w14:paraId="6C4D74E3" w14:textId="77777777" w:rsidR="00724014" w:rsidRDefault="00724014" w:rsidP="00A96804">
      <w:pPr>
        <w:pStyle w:val="ListParagraph"/>
        <w:numPr>
          <w:ilvl w:val="2"/>
          <w:numId w:val="3"/>
        </w:numPr>
        <w:tabs>
          <w:tab w:val="left" w:pos="630"/>
        </w:tabs>
        <w:spacing w:before="100" w:beforeAutospacing="1"/>
        <w:ind w:left="1080"/>
      </w:pPr>
      <w:r>
        <w:t xml:space="preserve">Menampilkan Soal </w:t>
      </w:r>
      <w:r w:rsidRPr="00552842">
        <w:rPr>
          <w:i/>
          <w:iCs/>
        </w:rPr>
        <w:t>Quiz</w:t>
      </w:r>
    </w:p>
    <w:p w14:paraId="728A1602" w14:textId="0DBC1D4D" w:rsidR="00724014" w:rsidRDefault="00724014" w:rsidP="00724014">
      <w:pPr>
        <w:pStyle w:val="ListParagraph"/>
        <w:tabs>
          <w:tab w:val="left" w:pos="630"/>
        </w:tabs>
        <w:spacing w:before="100" w:beforeAutospacing="1"/>
        <w:ind w:left="1080"/>
      </w:pPr>
      <w:r>
        <w:t>Setelah memasukkan kode yang valid, sistem akan menampilkan soal - soal</w:t>
      </w:r>
      <w:r w:rsidRPr="00552842">
        <w:rPr>
          <w:i/>
          <w:iCs/>
        </w:rPr>
        <w:t xml:space="preserve"> quiz</w:t>
      </w:r>
      <w:r>
        <w:t>.</w:t>
      </w:r>
    </w:p>
    <w:p w14:paraId="367B3A25" w14:textId="77777777" w:rsidR="00724014" w:rsidRPr="00552842" w:rsidRDefault="00724014" w:rsidP="00A96804">
      <w:pPr>
        <w:pStyle w:val="ListParagraph"/>
        <w:numPr>
          <w:ilvl w:val="2"/>
          <w:numId w:val="3"/>
        </w:numPr>
        <w:tabs>
          <w:tab w:val="left" w:pos="630"/>
        </w:tabs>
        <w:spacing w:before="100" w:beforeAutospacing="1"/>
        <w:ind w:left="1080"/>
      </w:pPr>
      <w:r>
        <w:t xml:space="preserve">Menjawab Soal </w:t>
      </w:r>
      <w:r w:rsidRPr="00552842">
        <w:rPr>
          <w:i/>
          <w:iCs/>
        </w:rPr>
        <w:t>Quiz</w:t>
      </w:r>
    </w:p>
    <w:p w14:paraId="30727B2E" w14:textId="77777777" w:rsidR="00724014" w:rsidRDefault="00724014" w:rsidP="00724014">
      <w:pPr>
        <w:pStyle w:val="ListParagraph"/>
        <w:tabs>
          <w:tab w:val="left" w:pos="630"/>
        </w:tabs>
        <w:spacing w:before="100" w:beforeAutospacing="1"/>
        <w:ind w:left="1080"/>
      </w:pPr>
      <w:r>
        <w:t>User mulai menjawab setiap soal kuis yang diberikan.</w:t>
      </w:r>
    </w:p>
    <w:p w14:paraId="32EC501B" w14:textId="77777777" w:rsidR="00724014" w:rsidRDefault="00724014" w:rsidP="00A96804">
      <w:pPr>
        <w:pStyle w:val="ListParagraph"/>
        <w:numPr>
          <w:ilvl w:val="2"/>
          <w:numId w:val="3"/>
        </w:numPr>
        <w:tabs>
          <w:tab w:val="left" w:pos="630"/>
        </w:tabs>
        <w:spacing w:before="100" w:beforeAutospacing="1"/>
        <w:ind w:left="1080"/>
      </w:pPr>
      <w:r>
        <w:t>Cek Jawaban (Benar/Salah)</w:t>
      </w:r>
    </w:p>
    <w:p w14:paraId="2EC9DEB9" w14:textId="77777777" w:rsidR="00724014" w:rsidRDefault="00724014" w:rsidP="00724014">
      <w:pPr>
        <w:pStyle w:val="ListParagraph"/>
        <w:tabs>
          <w:tab w:val="left" w:pos="630"/>
        </w:tabs>
        <w:spacing w:before="100" w:beforeAutospacing="1"/>
        <w:ind w:left="1080"/>
      </w:pPr>
      <w:r>
        <w:t>Setiap jawaban dari user akan dicek oleh sistem, apakah benar atau salah.</w:t>
      </w:r>
    </w:p>
    <w:p w14:paraId="11721A8E" w14:textId="77777777" w:rsidR="00724014" w:rsidRDefault="00724014">
      <w:pPr>
        <w:pStyle w:val="ListParagraph"/>
        <w:numPr>
          <w:ilvl w:val="0"/>
          <w:numId w:val="45"/>
        </w:numPr>
        <w:tabs>
          <w:tab w:val="left" w:pos="630"/>
        </w:tabs>
        <w:spacing w:before="100" w:beforeAutospacing="1"/>
      </w:pPr>
      <w:r>
        <w:t>Jika jawaban benar, sistem langsung melanjutkan ke soal berikutnya</w:t>
      </w:r>
    </w:p>
    <w:p w14:paraId="617167AA" w14:textId="77777777" w:rsidR="00724014" w:rsidRDefault="00724014">
      <w:pPr>
        <w:pStyle w:val="ListParagraph"/>
        <w:numPr>
          <w:ilvl w:val="0"/>
          <w:numId w:val="45"/>
        </w:numPr>
        <w:tabs>
          <w:tab w:val="left" w:pos="630"/>
        </w:tabs>
        <w:spacing w:before="100" w:beforeAutospacing="1"/>
      </w:pPr>
      <w:r w:rsidRPr="00E330A5">
        <w:t xml:space="preserve">Jika </w:t>
      </w:r>
      <w:r>
        <w:t xml:space="preserve">jawaban </w:t>
      </w:r>
      <w:r w:rsidRPr="00E330A5">
        <w:t>salah, sistem bisa memberikan koreksi atau materi tambahan (bagian dari</w:t>
      </w:r>
      <w:r w:rsidRPr="00E330A5">
        <w:rPr>
          <w:i/>
          <w:iCs/>
        </w:rPr>
        <w:t xml:space="preserve"> feedback</w:t>
      </w:r>
      <w:r w:rsidRPr="00E330A5">
        <w:t>).</w:t>
      </w:r>
    </w:p>
    <w:p w14:paraId="56A2D9CB" w14:textId="77777777" w:rsidR="00724014" w:rsidRDefault="00724014" w:rsidP="00A96804">
      <w:pPr>
        <w:pStyle w:val="ListParagraph"/>
        <w:numPr>
          <w:ilvl w:val="2"/>
          <w:numId w:val="3"/>
        </w:numPr>
        <w:tabs>
          <w:tab w:val="left" w:pos="630"/>
        </w:tabs>
        <w:spacing w:before="100" w:beforeAutospacing="1"/>
        <w:ind w:left="1080"/>
      </w:pPr>
      <w:r w:rsidRPr="00A7104D">
        <w:rPr>
          <w:i/>
          <w:iCs/>
        </w:rPr>
        <w:t>Quiz</w:t>
      </w:r>
      <w:r>
        <w:t xml:space="preserve"> Selesai</w:t>
      </w:r>
    </w:p>
    <w:p w14:paraId="408A364F" w14:textId="77777777" w:rsidR="00724014" w:rsidRDefault="00724014" w:rsidP="00724014">
      <w:pPr>
        <w:pStyle w:val="ListParagraph"/>
        <w:tabs>
          <w:tab w:val="left" w:pos="630"/>
        </w:tabs>
        <w:spacing w:before="100" w:beforeAutospacing="1"/>
        <w:ind w:left="1080"/>
      </w:pPr>
      <w:r>
        <w:t xml:space="preserve">Setelah semua soal dijawab, sistem menandai </w:t>
      </w:r>
      <w:r>
        <w:rPr>
          <w:i/>
          <w:iCs/>
        </w:rPr>
        <w:t>quiz</w:t>
      </w:r>
      <w:r>
        <w:t xml:space="preserve"> sebagai selesai.</w:t>
      </w:r>
    </w:p>
    <w:p w14:paraId="11524E51" w14:textId="77777777" w:rsidR="00724014" w:rsidRPr="00A7104D" w:rsidRDefault="00724014" w:rsidP="00A96804">
      <w:pPr>
        <w:pStyle w:val="ListParagraph"/>
        <w:numPr>
          <w:ilvl w:val="2"/>
          <w:numId w:val="3"/>
        </w:numPr>
        <w:tabs>
          <w:tab w:val="left" w:pos="630"/>
        </w:tabs>
        <w:spacing w:before="100" w:beforeAutospacing="1"/>
        <w:ind w:left="1080"/>
        <w:rPr>
          <w:i/>
          <w:iCs/>
        </w:rPr>
      </w:pPr>
      <w:r>
        <w:t xml:space="preserve">Menerima </w:t>
      </w:r>
      <w:r w:rsidRPr="00A7104D">
        <w:rPr>
          <w:i/>
          <w:iCs/>
        </w:rPr>
        <w:t>Score Quiz</w:t>
      </w:r>
    </w:p>
    <w:p w14:paraId="1D933632" w14:textId="77777777" w:rsidR="00724014" w:rsidRDefault="00724014" w:rsidP="00724014">
      <w:pPr>
        <w:pStyle w:val="ListParagraph"/>
        <w:tabs>
          <w:tab w:val="left" w:pos="630"/>
        </w:tabs>
        <w:spacing w:before="100" w:beforeAutospacing="1"/>
        <w:ind w:left="1080"/>
      </w:pPr>
      <w:r w:rsidRPr="00A7104D">
        <w:rPr>
          <w:i/>
          <w:iCs/>
        </w:rPr>
        <w:t>User</w:t>
      </w:r>
      <w:r>
        <w:t xml:space="preserve"> akan langsung mendapatkan hasil berupa skor </w:t>
      </w:r>
      <w:r>
        <w:rPr>
          <w:i/>
          <w:iCs/>
        </w:rPr>
        <w:t>quiz</w:t>
      </w:r>
      <w:r>
        <w:t xml:space="preserve"> berdasarkan kinerja mereka.</w:t>
      </w:r>
    </w:p>
    <w:p w14:paraId="3392DB8E" w14:textId="77777777" w:rsidR="00724014" w:rsidRDefault="00724014" w:rsidP="00A96804">
      <w:pPr>
        <w:pStyle w:val="ListParagraph"/>
        <w:numPr>
          <w:ilvl w:val="2"/>
          <w:numId w:val="3"/>
        </w:numPr>
        <w:tabs>
          <w:tab w:val="left" w:pos="630"/>
        </w:tabs>
        <w:spacing w:before="100" w:beforeAutospacing="1"/>
        <w:ind w:left="1080"/>
      </w:pPr>
      <w:r>
        <w:t xml:space="preserve">Kembali ke </w:t>
      </w:r>
      <w:r w:rsidRPr="00474477">
        <w:rPr>
          <w:i/>
          <w:iCs/>
        </w:rPr>
        <w:t>Dashboard</w:t>
      </w:r>
    </w:p>
    <w:p w14:paraId="23FDA3B0" w14:textId="77777777" w:rsidR="00724014" w:rsidRDefault="00724014" w:rsidP="00724014">
      <w:pPr>
        <w:pStyle w:val="ListParagraph"/>
        <w:tabs>
          <w:tab w:val="left" w:pos="630"/>
        </w:tabs>
        <w:spacing w:before="100" w:beforeAutospacing="1"/>
        <w:ind w:left="1080"/>
      </w:pPr>
      <w:r>
        <w:t xml:space="preserve">Setelah melihat skor, </w:t>
      </w:r>
      <w:r w:rsidRPr="00474477">
        <w:rPr>
          <w:i/>
          <w:iCs/>
        </w:rPr>
        <w:t xml:space="preserve">user </w:t>
      </w:r>
      <w:r>
        <w:t xml:space="preserve">akan diarahkan kembali ke halaman </w:t>
      </w:r>
      <w:r w:rsidRPr="00474477">
        <w:rPr>
          <w:i/>
          <w:iCs/>
        </w:rPr>
        <w:t>dashboard</w:t>
      </w:r>
      <w:r>
        <w:t xml:space="preserve"> utama.</w:t>
      </w:r>
    </w:p>
    <w:p w14:paraId="547D6D41" w14:textId="77777777" w:rsidR="00724014" w:rsidRPr="00474477" w:rsidRDefault="00724014" w:rsidP="00A96804">
      <w:pPr>
        <w:pStyle w:val="ListParagraph"/>
        <w:numPr>
          <w:ilvl w:val="2"/>
          <w:numId w:val="3"/>
        </w:numPr>
        <w:tabs>
          <w:tab w:val="left" w:pos="630"/>
        </w:tabs>
        <w:spacing w:before="100" w:beforeAutospacing="1"/>
        <w:ind w:left="1080"/>
        <w:rPr>
          <w:i/>
          <w:iCs/>
        </w:rPr>
      </w:pPr>
      <w:r>
        <w:t xml:space="preserve">Menampilkan Poin dan Peringkat pada </w:t>
      </w:r>
      <w:r w:rsidRPr="00474477">
        <w:rPr>
          <w:i/>
          <w:iCs/>
        </w:rPr>
        <w:t>Leaderboard</w:t>
      </w:r>
    </w:p>
    <w:p w14:paraId="33EED4B6" w14:textId="77777777" w:rsidR="00100266" w:rsidRDefault="00724014" w:rsidP="00100266">
      <w:pPr>
        <w:pStyle w:val="ListParagraph"/>
        <w:tabs>
          <w:tab w:val="left" w:pos="630"/>
        </w:tabs>
        <w:spacing w:before="100" w:beforeAutospacing="1"/>
        <w:ind w:left="1080"/>
        <w:rPr>
          <w:i/>
          <w:iCs/>
        </w:rPr>
      </w:pPr>
      <w:r>
        <w:t xml:space="preserve">Sistem akan menghitung total poin dan menampilkan peringkat </w:t>
      </w:r>
      <w:r w:rsidRPr="00474477">
        <w:rPr>
          <w:i/>
          <w:iCs/>
        </w:rPr>
        <w:t>user</w:t>
      </w:r>
      <w:r>
        <w:t xml:space="preserve"> pada </w:t>
      </w:r>
      <w:r w:rsidRPr="00474477">
        <w:rPr>
          <w:i/>
          <w:iCs/>
        </w:rPr>
        <w:t>leaderboard</w:t>
      </w:r>
    </w:p>
    <w:p w14:paraId="11209343" w14:textId="75807048" w:rsidR="00724014" w:rsidRPr="009B7001" w:rsidRDefault="00724014" w:rsidP="00A96804">
      <w:pPr>
        <w:pStyle w:val="ListParagraph"/>
        <w:numPr>
          <w:ilvl w:val="2"/>
          <w:numId w:val="3"/>
        </w:numPr>
        <w:tabs>
          <w:tab w:val="left" w:pos="630"/>
        </w:tabs>
        <w:spacing w:before="100" w:beforeAutospacing="1"/>
        <w:ind w:left="1080"/>
        <w:rPr>
          <w:i/>
          <w:iCs/>
        </w:rPr>
      </w:pPr>
      <w:r w:rsidRPr="009B7001">
        <w:rPr>
          <w:i/>
          <w:iCs/>
        </w:rPr>
        <w:t>Review Quiz</w:t>
      </w:r>
    </w:p>
    <w:p w14:paraId="29BE2E1C" w14:textId="77777777" w:rsidR="00724014" w:rsidRDefault="00724014" w:rsidP="00724014">
      <w:pPr>
        <w:pStyle w:val="ListParagraph"/>
        <w:tabs>
          <w:tab w:val="left" w:pos="630"/>
        </w:tabs>
        <w:spacing w:before="100" w:beforeAutospacing="1"/>
        <w:ind w:left="1080"/>
      </w:pPr>
      <w:r w:rsidRPr="00F63C43">
        <w:rPr>
          <w:i/>
          <w:iCs/>
        </w:rPr>
        <w:t xml:space="preserve">User </w:t>
      </w:r>
      <w:r>
        <w:t>diberikan kesempatan untuk melihat kembali soal - soal dan jawabannya, termasuk bagian mana yang benar dan salah.</w:t>
      </w:r>
    </w:p>
    <w:p w14:paraId="5B7FFFA5" w14:textId="77777777" w:rsidR="001D5106" w:rsidRDefault="00724014" w:rsidP="00A96804">
      <w:pPr>
        <w:pStyle w:val="ListParagraph"/>
        <w:numPr>
          <w:ilvl w:val="2"/>
          <w:numId w:val="3"/>
        </w:numPr>
        <w:tabs>
          <w:tab w:val="left" w:pos="630"/>
        </w:tabs>
        <w:spacing w:before="100" w:beforeAutospacing="1"/>
        <w:ind w:left="1080"/>
      </w:pPr>
      <w:r>
        <w:t>Selesai</w:t>
      </w:r>
      <w:r w:rsidR="001D5106">
        <w:t xml:space="preserve"> </w:t>
      </w:r>
    </w:p>
    <w:p w14:paraId="74580C69" w14:textId="04BCD690" w:rsidR="00724014" w:rsidRDefault="00724014" w:rsidP="001D5106">
      <w:pPr>
        <w:pStyle w:val="ListParagraph"/>
        <w:tabs>
          <w:tab w:val="left" w:pos="630"/>
        </w:tabs>
        <w:spacing w:before="100" w:beforeAutospacing="1"/>
        <w:ind w:left="1080"/>
      </w:pPr>
      <w:r>
        <w:t xml:space="preserve">Proses pengerjaan </w:t>
      </w:r>
      <w:r w:rsidRPr="001D5106">
        <w:rPr>
          <w:i/>
          <w:iCs/>
        </w:rPr>
        <w:t>quiz</w:t>
      </w:r>
      <w:r>
        <w:t xml:space="preserve"> berakhir.</w:t>
      </w:r>
    </w:p>
    <w:p w14:paraId="5DC552F3" w14:textId="3CBFA195" w:rsidR="00F21B08" w:rsidRDefault="001D5106" w:rsidP="001D5106">
      <w:pPr>
        <w:jc w:val="center"/>
        <w:rPr>
          <w:noProof/>
        </w:rPr>
      </w:pPr>
      <w:r>
        <w:rPr>
          <w:noProof/>
        </w:rPr>
        <w:drawing>
          <wp:inline distT="0" distB="0" distL="0" distR="0" wp14:anchorId="2D542C4F" wp14:editId="3D322459">
            <wp:extent cx="2437130" cy="7456449"/>
            <wp:effectExtent l="0" t="0" r="1270" b="0"/>
            <wp:docPr id="13970553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449740" cy="7495030"/>
                    </a:xfrm>
                    <a:prstGeom prst="rect">
                      <a:avLst/>
                    </a:prstGeom>
                    <a:noFill/>
                    <a:ln>
                      <a:noFill/>
                    </a:ln>
                  </pic:spPr>
                </pic:pic>
              </a:graphicData>
            </a:graphic>
          </wp:inline>
        </w:drawing>
      </w:r>
    </w:p>
    <w:p w14:paraId="2E62ADD7" w14:textId="0CC4C23A" w:rsidR="00151B79" w:rsidRDefault="00F21B08" w:rsidP="001D5106">
      <w:pPr>
        <w:pStyle w:val="Caption"/>
        <w:jc w:val="center"/>
      </w:pPr>
      <w:bookmarkStart w:id="66" w:name="_Toc195504066"/>
      <w:r w:rsidRPr="00FC2B25">
        <w:rPr>
          <w:i w:val="0"/>
          <w:iCs w:val="0"/>
          <w:color w:val="auto"/>
          <w:sz w:val="24"/>
          <w:szCs w:val="24"/>
        </w:rPr>
        <w:t xml:space="preserve">Gambar 4. </w:t>
      </w:r>
      <w:r w:rsidRPr="00FC2B25">
        <w:rPr>
          <w:i w:val="0"/>
          <w:iCs w:val="0"/>
          <w:color w:val="auto"/>
          <w:sz w:val="24"/>
          <w:szCs w:val="24"/>
        </w:rPr>
        <w:fldChar w:fldCharType="begin"/>
      </w:r>
      <w:r w:rsidRPr="00FC2B25">
        <w:rPr>
          <w:i w:val="0"/>
          <w:iCs w:val="0"/>
          <w:color w:val="auto"/>
          <w:sz w:val="24"/>
          <w:szCs w:val="24"/>
        </w:rPr>
        <w:instrText xml:space="preserve"> SEQ Gambar_4. \* ARABIC </w:instrText>
      </w:r>
      <w:r w:rsidRPr="00FC2B25">
        <w:rPr>
          <w:i w:val="0"/>
          <w:iCs w:val="0"/>
          <w:color w:val="auto"/>
          <w:sz w:val="24"/>
          <w:szCs w:val="24"/>
        </w:rPr>
        <w:fldChar w:fldCharType="separate"/>
      </w:r>
      <w:r w:rsidR="006C1C49">
        <w:rPr>
          <w:i w:val="0"/>
          <w:iCs w:val="0"/>
          <w:noProof/>
          <w:color w:val="auto"/>
          <w:sz w:val="24"/>
          <w:szCs w:val="24"/>
        </w:rPr>
        <w:t>4</w:t>
      </w:r>
      <w:r w:rsidRPr="00FC2B25">
        <w:rPr>
          <w:i w:val="0"/>
          <w:iCs w:val="0"/>
          <w:color w:val="auto"/>
          <w:sz w:val="24"/>
          <w:szCs w:val="24"/>
        </w:rPr>
        <w:fldChar w:fldCharType="end"/>
      </w:r>
      <w:r w:rsidRPr="00F21B08">
        <w:rPr>
          <w:color w:val="auto"/>
        </w:rPr>
        <w:t xml:space="preserve"> </w:t>
      </w:r>
      <w:r w:rsidRPr="002A1FD6">
        <w:rPr>
          <w:color w:val="auto"/>
          <w:sz w:val="24"/>
          <w:szCs w:val="24"/>
        </w:rPr>
        <w:t>Flowchart</w:t>
      </w:r>
      <w:r w:rsidRPr="002A1FD6">
        <w:rPr>
          <w:i w:val="0"/>
          <w:iCs w:val="0"/>
          <w:color w:val="auto"/>
          <w:sz w:val="24"/>
          <w:szCs w:val="24"/>
        </w:rPr>
        <w:t xml:space="preserve"> rancangan </w:t>
      </w:r>
      <w:r w:rsidR="00745183" w:rsidRPr="00745183">
        <w:rPr>
          <w:color w:val="auto"/>
          <w:sz w:val="24"/>
          <w:szCs w:val="24"/>
        </w:rPr>
        <w:t>application website educational</w:t>
      </w:r>
      <w:r w:rsidR="00AE7403">
        <w:rPr>
          <w:color w:val="auto"/>
          <w:sz w:val="24"/>
          <w:szCs w:val="24"/>
        </w:rPr>
        <w:t xml:space="preserve"> </w:t>
      </w:r>
      <w:r w:rsidRPr="002A1FD6">
        <w:rPr>
          <w:i w:val="0"/>
          <w:iCs w:val="0"/>
          <w:color w:val="auto"/>
          <w:sz w:val="24"/>
          <w:szCs w:val="24"/>
        </w:rPr>
        <w:t xml:space="preserve">untuk </w:t>
      </w:r>
      <w:r w:rsidR="0027413B">
        <w:rPr>
          <w:i w:val="0"/>
          <w:iCs w:val="0"/>
          <w:color w:val="auto"/>
          <w:sz w:val="24"/>
          <w:szCs w:val="24"/>
        </w:rPr>
        <w:t>p</w:t>
      </w:r>
      <w:r w:rsidR="00D83BD2">
        <w:rPr>
          <w:i w:val="0"/>
          <w:iCs w:val="0"/>
          <w:color w:val="auto"/>
          <w:sz w:val="24"/>
          <w:szCs w:val="24"/>
        </w:rPr>
        <w:t>engguna</w:t>
      </w:r>
      <w:r w:rsidR="003713E9">
        <w:rPr>
          <w:i w:val="0"/>
          <w:iCs w:val="0"/>
          <w:color w:val="auto"/>
          <w:sz w:val="24"/>
          <w:szCs w:val="24"/>
        </w:rPr>
        <w:t xml:space="preserve"> </w:t>
      </w:r>
      <w:r w:rsidR="00D83BD2">
        <w:rPr>
          <w:color w:val="auto"/>
          <w:sz w:val="24"/>
          <w:szCs w:val="24"/>
        </w:rPr>
        <w:t>(user)</w:t>
      </w:r>
      <w:bookmarkEnd w:id="66"/>
    </w:p>
    <w:p w14:paraId="33FFE6F1" w14:textId="2ACDF98C" w:rsidR="005F4C9E" w:rsidRDefault="005F4C9E" w:rsidP="00292BB5">
      <w:pPr>
        <w:pStyle w:val="Heading2"/>
        <w:rPr>
          <w:i/>
          <w:iCs/>
        </w:rPr>
      </w:pPr>
      <w:bookmarkStart w:id="67" w:name="_Toc195504879"/>
      <w:r>
        <w:t xml:space="preserve">Rancangan </w:t>
      </w:r>
      <w:r w:rsidR="00745183" w:rsidRPr="00745183">
        <w:rPr>
          <w:i/>
          <w:iCs/>
        </w:rPr>
        <w:t>application website educational</w:t>
      </w:r>
      <w:r w:rsidR="00816B09">
        <w:rPr>
          <w:i/>
          <w:iCs/>
        </w:rPr>
        <w:t xml:space="preserve"> </w:t>
      </w:r>
      <w:r w:rsidRPr="00816B09">
        <w:rPr>
          <w:i/>
          <w:iCs/>
        </w:rPr>
        <w:t>(usecase</w:t>
      </w:r>
      <w:r w:rsidR="00816B09">
        <w:rPr>
          <w:i/>
          <w:iCs/>
        </w:rPr>
        <w:t xml:space="preserve"> - </w:t>
      </w:r>
      <w:r w:rsidRPr="00816B09">
        <w:rPr>
          <w:i/>
          <w:iCs/>
        </w:rPr>
        <w:t>diagram)</w:t>
      </w:r>
      <w:bookmarkEnd w:id="67"/>
    </w:p>
    <w:p w14:paraId="53F08192" w14:textId="3492AD33" w:rsidR="00EF7D6A" w:rsidRPr="00EF7D6A" w:rsidRDefault="00FA79F5" w:rsidP="00EF7D6A">
      <w:r w:rsidRPr="00FA79F5">
        <w:t xml:space="preserve">Pada subbab ini dijelaskan mengenai perancangan sistem berbasis </w:t>
      </w:r>
      <w:r w:rsidRPr="007B746B">
        <w:rPr>
          <w:i/>
          <w:iCs/>
        </w:rPr>
        <w:t>use case</w:t>
      </w:r>
      <w:r w:rsidRPr="00FA79F5">
        <w:t xml:space="preserve">, yaitu bagaimana aktor </w:t>
      </w:r>
      <w:r w:rsidRPr="007B746B">
        <w:rPr>
          <w:i/>
          <w:iCs/>
        </w:rPr>
        <w:t>(user dan admin)</w:t>
      </w:r>
      <w:r w:rsidRPr="00FA79F5">
        <w:t xml:space="preserve"> berinteraksi dengan sistem dalam konteks penggunaan aplikasi website educational. </w:t>
      </w:r>
      <w:r w:rsidRPr="007B746B">
        <w:rPr>
          <w:i/>
          <w:iCs/>
        </w:rPr>
        <w:t>Use case</w:t>
      </w:r>
      <w:r w:rsidRPr="00FA79F5">
        <w:t xml:space="preserve"> diagram berfungsi untuk menggambarkan fungsionalitas utama yang tersedia di dalam sistem serta peran masing-masing aktor.</w:t>
      </w:r>
    </w:p>
    <w:p w14:paraId="648786F0" w14:textId="77777777" w:rsidR="00945D00" w:rsidRDefault="005F4C9E" w:rsidP="00945D00">
      <w:pPr>
        <w:keepNext/>
        <w:jc w:val="center"/>
      </w:pPr>
      <w:r>
        <w:rPr>
          <w:noProof/>
        </w:rPr>
        <w:drawing>
          <wp:inline distT="0" distB="0" distL="0" distR="0" wp14:anchorId="270E4D03" wp14:editId="39BDE222">
            <wp:extent cx="5112385" cy="6058829"/>
            <wp:effectExtent l="0" t="0" r="0" b="0"/>
            <wp:docPr id="53626164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261642"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a:xfrm>
                      <a:off x="0" y="0"/>
                      <a:ext cx="5143698" cy="6095939"/>
                    </a:xfrm>
                    <a:prstGeom prst="rect">
                      <a:avLst/>
                    </a:prstGeom>
                    <a:noFill/>
                    <a:ln>
                      <a:noFill/>
                    </a:ln>
                  </pic:spPr>
                </pic:pic>
              </a:graphicData>
            </a:graphic>
          </wp:inline>
        </w:drawing>
      </w:r>
    </w:p>
    <w:p w14:paraId="2C9AC3D3" w14:textId="54DBE15A" w:rsidR="006E667B" w:rsidRPr="00945D00" w:rsidRDefault="00945D00" w:rsidP="00945D00">
      <w:pPr>
        <w:pStyle w:val="Caption"/>
        <w:jc w:val="center"/>
        <w:rPr>
          <w:color w:val="auto"/>
          <w:sz w:val="24"/>
          <w:szCs w:val="24"/>
        </w:rPr>
      </w:pPr>
      <w:bookmarkStart w:id="68" w:name="_Toc195504067"/>
      <w:r w:rsidRPr="00FC2B25">
        <w:rPr>
          <w:i w:val="0"/>
          <w:iCs w:val="0"/>
          <w:color w:val="auto"/>
          <w:sz w:val="24"/>
          <w:szCs w:val="24"/>
        </w:rPr>
        <w:t xml:space="preserve">Gambar 4. </w:t>
      </w:r>
      <w:r w:rsidRPr="00FC2B25">
        <w:rPr>
          <w:i w:val="0"/>
          <w:iCs w:val="0"/>
          <w:color w:val="auto"/>
          <w:sz w:val="24"/>
          <w:szCs w:val="24"/>
        </w:rPr>
        <w:fldChar w:fldCharType="begin"/>
      </w:r>
      <w:r w:rsidRPr="00FC2B25">
        <w:rPr>
          <w:i w:val="0"/>
          <w:iCs w:val="0"/>
          <w:color w:val="auto"/>
          <w:sz w:val="24"/>
          <w:szCs w:val="24"/>
        </w:rPr>
        <w:instrText xml:space="preserve"> SEQ Gambar_4. \* ARABIC </w:instrText>
      </w:r>
      <w:r w:rsidRPr="00FC2B25">
        <w:rPr>
          <w:i w:val="0"/>
          <w:iCs w:val="0"/>
          <w:color w:val="auto"/>
          <w:sz w:val="24"/>
          <w:szCs w:val="24"/>
        </w:rPr>
        <w:fldChar w:fldCharType="separate"/>
      </w:r>
      <w:r w:rsidR="006C1C49">
        <w:rPr>
          <w:i w:val="0"/>
          <w:iCs w:val="0"/>
          <w:noProof/>
          <w:color w:val="auto"/>
          <w:sz w:val="24"/>
          <w:szCs w:val="24"/>
        </w:rPr>
        <w:t>5</w:t>
      </w:r>
      <w:r w:rsidRPr="00FC2B25">
        <w:rPr>
          <w:i w:val="0"/>
          <w:iCs w:val="0"/>
          <w:color w:val="auto"/>
          <w:sz w:val="24"/>
          <w:szCs w:val="24"/>
        </w:rPr>
        <w:fldChar w:fldCharType="end"/>
      </w:r>
      <w:r w:rsidRPr="00945D00">
        <w:rPr>
          <w:color w:val="auto"/>
          <w:sz w:val="24"/>
          <w:szCs w:val="24"/>
        </w:rPr>
        <w:t xml:space="preserve"> Use case scenario</w:t>
      </w:r>
      <w:r w:rsidRPr="00945D00">
        <w:rPr>
          <w:i w:val="0"/>
          <w:iCs w:val="0"/>
          <w:color w:val="auto"/>
          <w:sz w:val="24"/>
          <w:szCs w:val="24"/>
        </w:rPr>
        <w:t xml:space="preserve"> aktivitas </w:t>
      </w:r>
      <w:r w:rsidR="003713E9" w:rsidRPr="003713E9">
        <w:rPr>
          <w:color w:val="auto"/>
          <w:sz w:val="24"/>
          <w:szCs w:val="24"/>
        </w:rPr>
        <w:t>admin</w:t>
      </w:r>
      <w:r w:rsidR="009105F1">
        <w:rPr>
          <w:color w:val="auto"/>
          <w:sz w:val="24"/>
          <w:szCs w:val="24"/>
        </w:rPr>
        <w:t xml:space="preserve"> </w:t>
      </w:r>
      <w:r w:rsidR="003713E9">
        <w:rPr>
          <w:i w:val="0"/>
          <w:iCs w:val="0"/>
          <w:color w:val="auto"/>
          <w:sz w:val="24"/>
          <w:szCs w:val="24"/>
        </w:rPr>
        <w:t>(Dosen)</w:t>
      </w:r>
      <w:r w:rsidRPr="00945D00">
        <w:rPr>
          <w:i w:val="0"/>
          <w:iCs w:val="0"/>
          <w:color w:val="auto"/>
          <w:sz w:val="24"/>
          <w:szCs w:val="24"/>
        </w:rPr>
        <w:t xml:space="preserve"> dan </w:t>
      </w:r>
      <w:r w:rsidR="003713E9">
        <w:rPr>
          <w:color w:val="auto"/>
          <w:sz w:val="24"/>
          <w:szCs w:val="24"/>
        </w:rPr>
        <w:t>user</w:t>
      </w:r>
      <w:r w:rsidR="009105F1">
        <w:rPr>
          <w:color w:val="auto"/>
          <w:sz w:val="24"/>
          <w:szCs w:val="24"/>
        </w:rPr>
        <w:t xml:space="preserve"> </w:t>
      </w:r>
      <w:r w:rsidR="009105F1" w:rsidRPr="009105F1">
        <w:rPr>
          <w:i w:val="0"/>
          <w:iCs w:val="0"/>
          <w:color w:val="auto"/>
          <w:sz w:val="24"/>
          <w:szCs w:val="24"/>
        </w:rPr>
        <w:t>(</w:t>
      </w:r>
      <w:r w:rsidR="0027413B">
        <w:rPr>
          <w:i w:val="0"/>
          <w:iCs w:val="0"/>
          <w:color w:val="auto"/>
          <w:sz w:val="24"/>
          <w:szCs w:val="24"/>
        </w:rPr>
        <w:t>pengguna</w:t>
      </w:r>
      <w:r w:rsidR="003713E9" w:rsidRPr="009105F1">
        <w:rPr>
          <w:i w:val="0"/>
          <w:iCs w:val="0"/>
          <w:color w:val="auto"/>
          <w:sz w:val="24"/>
          <w:szCs w:val="24"/>
        </w:rPr>
        <w:t>)</w:t>
      </w:r>
      <w:bookmarkEnd w:id="68"/>
    </w:p>
    <w:p w14:paraId="20C81EA6" w14:textId="34CF7CE0" w:rsidR="006E667B" w:rsidRDefault="006E667B" w:rsidP="006E667B">
      <w:r w:rsidRPr="006E667B">
        <w:t xml:space="preserve">Berdasarkan use case diagram di atas menggambarkan sistem pembelajaran yang melibatkan dosen dan </w:t>
      </w:r>
      <w:r w:rsidR="0027413B">
        <w:t>pengguna</w:t>
      </w:r>
      <w:r w:rsidRPr="006E667B">
        <w:t xml:space="preserve">. Dosen dapat </w:t>
      </w:r>
      <w:r w:rsidRPr="009105F1">
        <w:rPr>
          <w:i/>
          <w:iCs/>
        </w:rPr>
        <w:t>login</w:t>
      </w:r>
      <w:r w:rsidRPr="006E667B">
        <w:t xml:space="preserve">, membuat soal sesuai </w:t>
      </w:r>
      <w:r w:rsidR="00967504" w:rsidRPr="00967504">
        <w:rPr>
          <w:i/>
          <w:iCs/>
        </w:rPr>
        <w:t>level</w:t>
      </w:r>
      <w:r w:rsidRPr="006E667B">
        <w:t xml:space="preserve">, mengatur waktu dan poin, membuat kode soal, serta mengunggah soal ke sistem dan memulai </w:t>
      </w:r>
      <w:r w:rsidRPr="006E667B">
        <w:rPr>
          <w:i/>
          <w:iCs/>
        </w:rPr>
        <w:t>quiz</w:t>
      </w:r>
      <w:r w:rsidRPr="006E667B">
        <w:t xml:space="preserve">. </w:t>
      </w:r>
      <w:r w:rsidR="0027413B">
        <w:t>pengguna</w:t>
      </w:r>
      <w:r w:rsidRPr="006E667B">
        <w:t xml:space="preserve"> dapat </w:t>
      </w:r>
      <w:r w:rsidRPr="006E667B">
        <w:rPr>
          <w:i/>
          <w:iCs/>
        </w:rPr>
        <w:t>login</w:t>
      </w:r>
      <w:r w:rsidRPr="006E667B">
        <w:t>,</w:t>
      </w:r>
      <w:r>
        <w:t xml:space="preserve"> </w:t>
      </w:r>
      <w:r w:rsidRPr="006E667B">
        <w:t xml:space="preserve">memilih </w:t>
      </w:r>
      <w:r w:rsidR="00B241E2" w:rsidRPr="00B241E2">
        <w:rPr>
          <w:i/>
          <w:iCs/>
        </w:rPr>
        <w:t>quiz</w:t>
      </w:r>
      <w:r w:rsidRPr="006E667B">
        <w:t xml:space="preserve"> berdasarkan </w:t>
      </w:r>
      <w:r w:rsidR="00967504" w:rsidRPr="00967504">
        <w:rPr>
          <w:i/>
          <w:iCs/>
        </w:rPr>
        <w:t>level</w:t>
      </w:r>
      <w:r w:rsidRPr="006E667B">
        <w:t xml:space="preserve">, mengerjakan soal, dan mendapatkan poin serta peringkat berdasarkan hasilnya. Sistem ini dirancang untuk mendukung pembelajaran bertahap sesuai tingkat kesulitan </w:t>
      </w:r>
      <w:r w:rsidRPr="006E667B">
        <w:rPr>
          <w:i/>
          <w:iCs/>
        </w:rPr>
        <w:t>progressive learning</w:t>
      </w:r>
      <w:r w:rsidRPr="006E667B">
        <w:t>.</w:t>
      </w:r>
    </w:p>
    <w:p w14:paraId="31274989" w14:textId="5DBD3491" w:rsidR="00744C9A" w:rsidRDefault="00C359F4" w:rsidP="00744C9A">
      <w:pPr>
        <w:pStyle w:val="Heading2"/>
      </w:pPr>
      <w:bookmarkStart w:id="69" w:name="_Toc195504880"/>
      <w:r>
        <w:t>Desain Fungsional</w:t>
      </w:r>
      <w:bookmarkEnd w:id="69"/>
    </w:p>
    <w:p w14:paraId="063FBB44" w14:textId="181CDB72" w:rsidR="004E68D3" w:rsidRDefault="005E64C0" w:rsidP="004E68D3">
      <w:r w:rsidRPr="004E68D3">
        <w:t xml:space="preserve">Desain fungsional </w:t>
      </w:r>
      <w:r w:rsidR="004E68D3" w:rsidRPr="004E68D3">
        <w:t xml:space="preserve">dalam proses perancangan sistem yang menjelaskan bagaimana sistem akan berfungsi dan berjalan dari sudut pandang pengguna. Desain ini menggambarkan fungsi-fungsi utama dari aplikasi dan bagaimana interaksi antara pengguna dengan sistem berjalan secara sistematis. Dalam konteks </w:t>
      </w:r>
      <w:r w:rsidR="004E68D3" w:rsidRPr="004E68D3">
        <w:rPr>
          <w:i/>
          <w:iCs/>
        </w:rPr>
        <w:t>application website educational</w:t>
      </w:r>
      <w:r w:rsidR="004E68D3" w:rsidRPr="004E68D3">
        <w:t>, desain fungsional menjelaskan fitur</w:t>
      </w:r>
      <w:r w:rsidR="004E68D3">
        <w:t xml:space="preserve"> - </w:t>
      </w:r>
      <w:r w:rsidR="004E68D3" w:rsidRPr="004E68D3">
        <w:t>fitur yang dapat digunakan oleh dua peran utama</w:t>
      </w:r>
      <w:r w:rsidR="004E68D3">
        <w:t xml:space="preserve">, </w:t>
      </w:r>
      <w:r w:rsidR="004E68D3" w:rsidRPr="004E68D3">
        <w:rPr>
          <w:i/>
          <w:iCs/>
        </w:rPr>
        <w:t>admin</w:t>
      </w:r>
      <w:r w:rsidR="004E68D3" w:rsidRPr="004E68D3">
        <w:t xml:space="preserve"> (pengelola </w:t>
      </w:r>
      <w:r w:rsidR="002461FB">
        <w:rPr>
          <w:i/>
          <w:iCs/>
        </w:rPr>
        <w:t>quiz</w:t>
      </w:r>
      <w:r w:rsidR="004E68D3" w:rsidRPr="004E68D3">
        <w:t xml:space="preserve">) dan </w:t>
      </w:r>
      <w:r w:rsidR="004E68D3" w:rsidRPr="004E68D3">
        <w:rPr>
          <w:i/>
          <w:iCs/>
        </w:rPr>
        <w:t>user</w:t>
      </w:r>
      <w:r w:rsidR="004E68D3" w:rsidRPr="004E68D3">
        <w:t xml:space="preserve"> (peserta </w:t>
      </w:r>
      <w:r w:rsidR="002461FB" w:rsidRPr="002461FB">
        <w:rPr>
          <w:i/>
          <w:iCs/>
        </w:rPr>
        <w:t>quiz</w:t>
      </w:r>
      <w:r w:rsidR="004E68D3" w:rsidRPr="004E68D3">
        <w:t>).</w:t>
      </w:r>
    </w:p>
    <w:p w14:paraId="7889C957" w14:textId="52BA9CAB" w:rsidR="002461FB" w:rsidRDefault="002461FB" w:rsidP="002461FB">
      <w:pPr>
        <w:pStyle w:val="Heading3"/>
        <w:rPr>
          <w:color w:val="auto"/>
        </w:rPr>
      </w:pPr>
      <w:bookmarkStart w:id="70" w:name="_Toc195504881"/>
      <w:r w:rsidRPr="006E2CE9">
        <w:rPr>
          <w:color w:val="auto"/>
        </w:rPr>
        <w:t>Fungsi Registrasi</w:t>
      </w:r>
      <w:bookmarkEnd w:id="70"/>
    </w:p>
    <w:p w14:paraId="24322589" w14:textId="4972BC6C" w:rsidR="00577274" w:rsidRDefault="00577274" w:rsidP="00577274">
      <w:r>
        <w:t xml:space="preserve">Pada </w:t>
      </w:r>
      <w:r w:rsidR="00AE4AE5">
        <w:rPr>
          <w:i/>
          <w:iCs/>
        </w:rPr>
        <w:t>a</w:t>
      </w:r>
      <w:r w:rsidRPr="00577274">
        <w:rPr>
          <w:i/>
          <w:iCs/>
        </w:rPr>
        <w:t xml:space="preserve">ctivity </w:t>
      </w:r>
      <w:r w:rsidR="00AE4AE5">
        <w:t>d</w:t>
      </w:r>
      <w:r w:rsidRPr="00577274">
        <w:t xml:space="preserve">iagram </w:t>
      </w:r>
      <w:r w:rsidR="00AE4AE5">
        <w:t>p</w:t>
      </w:r>
      <w:r w:rsidRPr="00577274">
        <w:t xml:space="preserve">roses </w:t>
      </w:r>
      <w:r w:rsidR="00AE4AE5">
        <w:t>r</w:t>
      </w:r>
      <w:r w:rsidRPr="00577274">
        <w:t>egistrasi</w:t>
      </w:r>
      <w:r w:rsidR="00AE4AE5">
        <w:t xml:space="preserve"> </w:t>
      </w:r>
      <w:r w:rsidR="00AE4AE5" w:rsidRPr="00AE4AE5">
        <w:t xml:space="preserve">ini menggambarkan alur registrasi </w:t>
      </w:r>
      <w:r w:rsidR="00CF7362">
        <w:rPr>
          <w:i/>
          <w:iCs/>
        </w:rPr>
        <w:t xml:space="preserve">admin </w:t>
      </w:r>
      <w:r w:rsidR="00CF7362">
        <w:t xml:space="preserve">dan </w:t>
      </w:r>
      <w:r w:rsidR="00AE4AE5" w:rsidRPr="00AE4AE5">
        <w:rPr>
          <w:i/>
          <w:iCs/>
        </w:rPr>
        <w:t>user</w:t>
      </w:r>
      <w:r w:rsidR="00AE4AE5" w:rsidRPr="00AE4AE5">
        <w:t xml:space="preserve"> (</w:t>
      </w:r>
      <w:r w:rsidR="00AE4AE5">
        <w:t xml:space="preserve">pengguna </w:t>
      </w:r>
      <w:r w:rsidR="00AE4AE5">
        <w:rPr>
          <w:i/>
          <w:iCs/>
        </w:rPr>
        <w:t>quiz</w:t>
      </w:r>
      <w:r w:rsidR="00AE4AE5" w:rsidRPr="00AE4AE5">
        <w:t xml:space="preserve">) pada </w:t>
      </w:r>
      <w:r w:rsidR="00A33166" w:rsidRPr="004E68D3">
        <w:rPr>
          <w:i/>
          <w:iCs/>
        </w:rPr>
        <w:t>application website educational</w:t>
      </w:r>
      <w:r w:rsidR="00AE4AE5" w:rsidRPr="00AE4AE5">
        <w:t xml:space="preserve">. Proses dimulai dari </w:t>
      </w:r>
      <w:r w:rsidR="00AE4AE5" w:rsidRPr="00A33166">
        <w:rPr>
          <w:i/>
          <w:iCs/>
        </w:rPr>
        <w:t>user</w:t>
      </w:r>
      <w:r w:rsidR="00AE4AE5" w:rsidRPr="00AE4AE5">
        <w:t xml:space="preserve"> yang mengakses website dan diarahkan ke halaman registrasi. Setelah mengisi form pendaftaran, sistem melakukan validasi data. Jika validasi berhasil, user dapat login ke dalam akun dan mulai menggunakan fitur sistem. Diagram ini menunjukkan interaksi antara user dan sistem dalam memastikan proses pendaftaran berjalan dengan baik dan data pengguna tervalidasi.</w:t>
      </w:r>
    </w:p>
    <w:p w14:paraId="21EEB6D5" w14:textId="5A1B9CC0" w:rsidR="00EA5672" w:rsidRPr="00EA5672" w:rsidRDefault="00EA5672" w:rsidP="00EA5672">
      <w:r w:rsidRPr="00EA5672">
        <w:t xml:space="preserve">Berikut adalah </w:t>
      </w:r>
      <w:r w:rsidR="00B0144A">
        <w:t>prosedur yang terjadi pada</w:t>
      </w:r>
      <w:r w:rsidRPr="00EA5672">
        <w:t xml:space="preserve"> </w:t>
      </w:r>
      <w:r w:rsidRPr="00EA5672">
        <w:rPr>
          <w:i/>
          <w:iCs/>
        </w:rPr>
        <w:t>Activity</w:t>
      </w:r>
      <w:r w:rsidRPr="00EA5672">
        <w:t xml:space="preserve"> Diagram Proses Registrasi:</w:t>
      </w:r>
    </w:p>
    <w:p w14:paraId="5DE8BC07" w14:textId="122F10C9" w:rsidR="00EA5672" w:rsidRPr="00EA5672" w:rsidRDefault="005032C2">
      <w:pPr>
        <w:numPr>
          <w:ilvl w:val="0"/>
          <w:numId w:val="46"/>
        </w:numPr>
      </w:pPr>
      <w:r>
        <w:rPr>
          <w:i/>
          <w:iCs/>
        </w:rPr>
        <w:t xml:space="preserve">Admin </w:t>
      </w:r>
      <w:r>
        <w:t xml:space="preserve">dan </w:t>
      </w:r>
      <w:r w:rsidR="00EA5672" w:rsidRPr="00EA5672">
        <w:rPr>
          <w:i/>
          <w:iCs/>
        </w:rPr>
        <w:t>User</w:t>
      </w:r>
      <w:r w:rsidR="00EA5672" w:rsidRPr="00EA5672">
        <w:t xml:space="preserve"> mengakses </w:t>
      </w:r>
      <w:r w:rsidR="00EA5672" w:rsidRPr="00EA5672">
        <w:rPr>
          <w:i/>
          <w:iCs/>
        </w:rPr>
        <w:t>website</w:t>
      </w:r>
      <w:r w:rsidR="003E0A90">
        <w:rPr>
          <w:i/>
          <w:iCs/>
        </w:rPr>
        <w:t xml:space="preserve"> application</w:t>
      </w:r>
      <w:r w:rsidR="00EA5672" w:rsidRPr="00EA5672">
        <w:rPr>
          <w:i/>
          <w:iCs/>
        </w:rPr>
        <w:t xml:space="preserve"> quiz</w:t>
      </w:r>
      <w:r w:rsidR="003E0A90">
        <w:rPr>
          <w:i/>
          <w:iCs/>
        </w:rPr>
        <w:t xml:space="preserve"> educational</w:t>
      </w:r>
      <w:r w:rsidR="00EA5672" w:rsidRPr="00EA5672">
        <w:t>.</w:t>
      </w:r>
    </w:p>
    <w:p w14:paraId="448250A7" w14:textId="77777777" w:rsidR="00EA5672" w:rsidRPr="00EA5672" w:rsidRDefault="00EA5672">
      <w:pPr>
        <w:numPr>
          <w:ilvl w:val="0"/>
          <w:numId w:val="46"/>
        </w:numPr>
      </w:pPr>
      <w:r w:rsidRPr="00EA5672">
        <w:t>Sistem menampilkan halaman registrasi secara otomatis.</w:t>
      </w:r>
    </w:p>
    <w:p w14:paraId="565CF706" w14:textId="60C95AA4" w:rsidR="00EA5672" w:rsidRPr="00EA5672" w:rsidRDefault="005032C2">
      <w:pPr>
        <w:numPr>
          <w:ilvl w:val="0"/>
          <w:numId w:val="46"/>
        </w:numPr>
      </w:pPr>
      <w:r>
        <w:rPr>
          <w:i/>
          <w:iCs/>
        </w:rPr>
        <w:t xml:space="preserve">Admin </w:t>
      </w:r>
      <w:r>
        <w:t xml:space="preserve">dan </w:t>
      </w:r>
      <w:r w:rsidRPr="00EA5672">
        <w:rPr>
          <w:i/>
          <w:iCs/>
        </w:rPr>
        <w:t>User</w:t>
      </w:r>
      <w:r w:rsidR="00EA5672" w:rsidRPr="00EA5672">
        <w:t xml:space="preserve"> mengisi </w:t>
      </w:r>
      <w:r w:rsidR="00EA5672" w:rsidRPr="00EA5672">
        <w:rPr>
          <w:i/>
          <w:iCs/>
        </w:rPr>
        <w:t>form</w:t>
      </w:r>
      <w:r w:rsidR="00EA5672" w:rsidRPr="00EA5672">
        <w:t xml:space="preserve"> pendaftaran yang berisi data</w:t>
      </w:r>
      <w:r w:rsidR="003E0A90">
        <w:t xml:space="preserve"> </w:t>
      </w:r>
      <w:r w:rsidR="00EA5672" w:rsidRPr="00EA5672">
        <w:rPr>
          <w:i/>
          <w:iCs/>
        </w:rPr>
        <w:t>email</w:t>
      </w:r>
      <w:r w:rsidR="003E0A90" w:rsidRPr="00BE4DF2">
        <w:rPr>
          <w:i/>
          <w:iCs/>
        </w:rPr>
        <w:t xml:space="preserve"> </w:t>
      </w:r>
      <w:r w:rsidR="00EA5672" w:rsidRPr="00EA5672">
        <w:t xml:space="preserve">dan </w:t>
      </w:r>
      <w:r w:rsidR="00EA5672" w:rsidRPr="00EA5672">
        <w:rPr>
          <w:i/>
          <w:iCs/>
        </w:rPr>
        <w:t>password</w:t>
      </w:r>
      <w:r w:rsidR="00EA5672" w:rsidRPr="00EA5672">
        <w:t>.</w:t>
      </w:r>
    </w:p>
    <w:p w14:paraId="477D91A6" w14:textId="77777777" w:rsidR="00EA5672" w:rsidRPr="00EA5672" w:rsidRDefault="00EA5672">
      <w:pPr>
        <w:numPr>
          <w:ilvl w:val="0"/>
          <w:numId w:val="46"/>
        </w:numPr>
      </w:pPr>
      <w:r w:rsidRPr="00EA5672">
        <w:t xml:space="preserve">Sistem memvalidasi data yang diinput oleh </w:t>
      </w:r>
      <w:r w:rsidRPr="00EA5672">
        <w:rPr>
          <w:i/>
          <w:iCs/>
        </w:rPr>
        <w:t>user</w:t>
      </w:r>
      <w:r w:rsidRPr="00EA5672">
        <w:t xml:space="preserve"> (format, kelengkapan, dan duplikasi).</w:t>
      </w:r>
    </w:p>
    <w:p w14:paraId="3749596F" w14:textId="77777777" w:rsidR="00EA5672" w:rsidRPr="00EA5672" w:rsidRDefault="00EA5672">
      <w:pPr>
        <w:numPr>
          <w:ilvl w:val="0"/>
          <w:numId w:val="46"/>
        </w:numPr>
      </w:pPr>
      <w:r w:rsidRPr="00EA5672">
        <w:t>Jika data</w:t>
      </w:r>
      <w:r w:rsidRPr="00EA5672">
        <w:rPr>
          <w:i/>
          <w:iCs/>
        </w:rPr>
        <w:t xml:space="preserve"> valid</w:t>
      </w:r>
      <w:r w:rsidRPr="00EA5672">
        <w:t xml:space="preserve">, </w:t>
      </w:r>
      <w:r w:rsidRPr="00EA5672">
        <w:rPr>
          <w:i/>
          <w:iCs/>
        </w:rPr>
        <w:t>user</w:t>
      </w:r>
      <w:r w:rsidRPr="00EA5672">
        <w:t xml:space="preserve"> berhasil membuat akun dan dapat</w:t>
      </w:r>
      <w:r w:rsidRPr="00EA5672">
        <w:rPr>
          <w:i/>
          <w:iCs/>
        </w:rPr>
        <w:t xml:space="preserve"> login</w:t>
      </w:r>
      <w:r w:rsidRPr="00EA5672">
        <w:t xml:space="preserve"> ke sistem.</w:t>
      </w:r>
    </w:p>
    <w:p w14:paraId="50142053" w14:textId="0E3B8C1A" w:rsidR="00EA5672" w:rsidRPr="00EA5672" w:rsidRDefault="00EA5672">
      <w:pPr>
        <w:numPr>
          <w:ilvl w:val="0"/>
          <w:numId w:val="46"/>
        </w:numPr>
      </w:pPr>
      <w:r w:rsidRPr="00EA5672">
        <w:t xml:space="preserve">Proses registrasi selesai, dan user bisa mengakses fitur seperti mengikuti </w:t>
      </w:r>
      <w:r w:rsidRPr="00EA5672">
        <w:rPr>
          <w:i/>
          <w:iCs/>
        </w:rPr>
        <w:t>quiz</w:t>
      </w:r>
      <w:r w:rsidRPr="00EA5672">
        <w:t xml:space="preserve">, melihat skor, dan </w:t>
      </w:r>
      <w:r w:rsidRPr="00EA5672">
        <w:rPr>
          <w:i/>
          <w:iCs/>
        </w:rPr>
        <w:t>leaderboard</w:t>
      </w:r>
      <w:r w:rsidRPr="00EA5672">
        <w:t>.</w:t>
      </w:r>
    </w:p>
    <w:p w14:paraId="13C555A4" w14:textId="77777777" w:rsidR="00FC2B25" w:rsidRDefault="00577274" w:rsidP="005B1838">
      <w:pPr>
        <w:pStyle w:val="NormalWeb"/>
        <w:keepNext/>
        <w:jc w:val="center"/>
      </w:pPr>
      <w:r>
        <w:rPr>
          <w:noProof/>
        </w:rPr>
        <w:drawing>
          <wp:inline distT="0" distB="0" distL="0" distR="0" wp14:anchorId="38BE652C" wp14:editId="6E3AA980">
            <wp:extent cx="5943600" cy="2110105"/>
            <wp:effectExtent l="0" t="0" r="0" b="4445"/>
            <wp:docPr id="78608397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2110105"/>
                    </a:xfrm>
                    <a:prstGeom prst="rect">
                      <a:avLst/>
                    </a:prstGeom>
                    <a:noFill/>
                    <a:ln>
                      <a:noFill/>
                    </a:ln>
                  </pic:spPr>
                </pic:pic>
              </a:graphicData>
            </a:graphic>
          </wp:inline>
        </w:drawing>
      </w:r>
    </w:p>
    <w:p w14:paraId="7B3C09CB" w14:textId="57894219" w:rsidR="00577274" w:rsidRPr="00FC2B25" w:rsidRDefault="00FC2B25" w:rsidP="00FC2B25">
      <w:pPr>
        <w:pStyle w:val="Caption"/>
        <w:jc w:val="center"/>
        <w:rPr>
          <w:color w:val="auto"/>
          <w:sz w:val="24"/>
          <w:szCs w:val="24"/>
        </w:rPr>
      </w:pPr>
      <w:bookmarkStart w:id="71" w:name="_Toc195504068"/>
      <w:r w:rsidRPr="00FC2B25">
        <w:rPr>
          <w:i w:val="0"/>
          <w:iCs w:val="0"/>
          <w:color w:val="auto"/>
          <w:sz w:val="24"/>
          <w:szCs w:val="24"/>
        </w:rPr>
        <w:t xml:space="preserve">Gambar 4. </w:t>
      </w:r>
      <w:r w:rsidRPr="00FC2B25">
        <w:rPr>
          <w:i w:val="0"/>
          <w:iCs w:val="0"/>
          <w:color w:val="auto"/>
          <w:sz w:val="24"/>
          <w:szCs w:val="24"/>
        </w:rPr>
        <w:fldChar w:fldCharType="begin"/>
      </w:r>
      <w:r w:rsidRPr="00FC2B25">
        <w:rPr>
          <w:i w:val="0"/>
          <w:iCs w:val="0"/>
          <w:color w:val="auto"/>
          <w:sz w:val="24"/>
          <w:szCs w:val="24"/>
        </w:rPr>
        <w:instrText xml:space="preserve"> SEQ Gambar_4. \* ARABIC </w:instrText>
      </w:r>
      <w:r w:rsidRPr="00FC2B25">
        <w:rPr>
          <w:i w:val="0"/>
          <w:iCs w:val="0"/>
          <w:color w:val="auto"/>
          <w:sz w:val="24"/>
          <w:szCs w:val="24"/>
        </w:rPr>
        <w:fldChar w:fldCharType="separate"/>
      </w:r>
      <w:r w:rsidR="006C1C49">
        <w:rPr>
          <w:i w:val="0"/>
          <w:iCs w:val="0"/>
          <w:noProof/>
          <w:color w:val="auto"/>
          <w:sz w:val="24"/>
          <w:szCs w:val="24"/>
        </w:rPr>
        <w:t>6</w:t>
      </w:r>
      <w:r w:rsidRPr="00FC2B25">
        <w:rPr>
          <w:i w:val="0"/>
          <w:iCs w:val="0"/>
          <w:color w:val="auto"/>
          <w:sz w:val="24"/>
          <w:szCs w:val="24"/>
        </w:rPr>
        <w:fldChar w:fldCharType="end"/>
      </w:r>
      <w:r w:rsidRPr="00FC2B25">
        <w:rPr>
          <w:color w:val="auto"/>
          <w:sz w:val="24"/>
          <w:szCs w:val="24"/>
        </w:rPr>
        <w:t xml:space="preserve"> </w:t>
      </w:r>
      <w:r w:rsidRPr="00FC2B25">
        <w:rPr>
          <w:i w:val="0"/>
          <w:iCs w:val="0"/>
          <w:color w:val="auto"/>
          <w:sz w:val="24"/>
          <w:szCs w:val="24"/>
        </w:rPr>
        <w:t>Bisnis Proses pada Fungsi Registrasi</w:t>
      </w:r>
      <w:bookmarkEnd w:id="71"/>
    </w:p>
    <w:p w14:paraId="3A7786D1" w14:textId="77777777" w:rsidR="00FE6FE0" w:rsidRDefault="00BE4DF2" w:rsidP="00FE6FE0">
      <w:pPr>
        <w:pStyle w:val="Heading3"/>
        <w:rPr>
          <w:color w:val="auto"/>
        </w:rPr>
      </w:pPr>
      <w:bookmarkStart w:id="72" w:name="_Toc195504882"/>
      <w:r w:rsidRPr="00BE4DF2">
        <w:rPr>
          <w:color w:val="auto"/>
        </w:rPr>
        <w:t>Fungsi Login</w:t>
      </w:r>
      <w:bookmarkEnd w:id="72"/>
    </w:p>
    <w:p w14:paraId="31B3B1C0" w14:textId="24BE7ABE" w:rsidR="00FE6FE0" w:rsidRDefault="00FE6FE0" w:rsidP="00FE6FE0">
      <w:r w:rsidRPr="00FE6FE0">
        <w:rPr>
          <w:i/>
          <w:iCs/>
        </w:rPr>
        <w:t xml:space="preserve">Activity </w:t>
      </w:r>
      <w:r w:rsidRPr="00FE6FE0">
        <w:t xml:space="preserve">diagram ini menggambarkan proses </w:t>
      </w:r>
      <w:r w:rsidRPr="00FE6FE0">
        <w:rPr>
          <w:i/>
          <w:iCs/>
        </w:rPr>
        <w:t>login</w:t>
      </w:r>
      <w:r w:rsidRPr="00FE6FE0">
        <w:t xml:space="preserve"> user ke dalam sistem </w:t>
      </w:r>
      <w:r w:rsidRPr="00FE6FE0">
        <w:rPr>
          <w:i/>
          <w:iCs/>
        </w:rPr>
        <w:t>website quiz</w:t>
      </w:r>
      <w:r w:rsidRPr="00FE6FE0">
        <w:t xml:space="preserve">. Proses diawali dengan user mengakses </w:t>
      </w:r>
      <w:r w:rsidRPr="00FE6FE0">
        <w:rPr>
          <w:i/>
          <w:iCs/>
        </w:rPr>
        <w:t>website</w:t>
      </w:r>
      <w:r w:rsidRPr="00FE6FE0">
        <w:t xml:space="preserve">, lalu sistem menampilkan halaman </w:t>
      </w:r>
      <w:r w:rsidRPr="00FE6FE0">
        <w:rPr>
          <w:i/>
          <w:iCs/>
        </w:rPr>
        <w:t>login</w:t>
      </w:r>
      <w:r w:rsidRPr="00FE6FE0">
        <w:t xml:space="preserve">. </w:t>
      </w:r>
      <w:r w:rsidRPr="00FE6FE0">
        <w:rPr>
          <w:i/>
          <w:iCs/>
        </w:rPr>
        <w:t xml:space="preserve">User </w:t>
      </w:r>
      <w:r w:rsidRPr="00FE6FE0">
        <w:t xml:space="preserve">memasukkan </w:t>
      </w:r>
      <w:r w:rsidRPr="00FE6FE0">
        <w:rPr>
          <w:i/>
          <w:iCs/>
        </w:rPr>
        <w:t>email</w:t>
      </w:r>
      <w:r w:rsidRPr="00FE6FE0">
        <w:t xml:space="preserve"> dan </w:t>
      </w:r>
      <w:r w:rsidRPr="00FE6FE0">
        <w:rPr>
          <w:i/>
          <w:iCs/>
        </w:rPr>
        <w:t>password</w:t>
      </w:r>
      <w:r w:rsidRPr="00FE6FE0">
        <w:t>, kemudian sistem melakukan validasi akun. Jika validasi berhasil,</w:t>
      </w:r>
      <w:r w:rsidRPr="00FE6FE0">
        <w:rPr>
          <w:i/>
          <w:iCs/>
        </w:rPr>
        <w:t xml:space="preserve"> user</w:t>
      </w:r>
      <w:r w:rsidRPr="00FE6FE0">
        <w:t xml:space="preserve"> diarahkan ke halaman utama. Jika gagal, proses </w:t>
      </w:r>
      <w:r w:rsidRPr="00FE6FE0">
        <w:rPr>
          <w:i/>
          <w:iCs/>
        </w:rPr>
        <w:t>login</w:t>
      </w:r>
      <w:r w:rsidRPr="00FE6FE0">
        <w:t xml:space="preserve"> dihentikan dan</w:t>
      </w:r>
      <w:r w:rsidRPr="00FE6FE0">
        <w:rPr>
          <w:i/>
          <w:iCs/>
        </w:rPr>
        <w:t xml:space="preserve"> user</w:t>
      </w:r>
      <w:r w:rsidRPr="00FE6FE0">
        <w:t xml:space="preserve"> tidak dapat masuk ke sistem.</w:t>
      </w:r>
    </w:p>
    <w:p w14:paraId="584AD701" w14:textId="3AA09FBB" w:rsidR="0058107D" w:rsidRDefault="0058107D" w:rsidP="00FE6FE0">
      <w:r w:rsidRPr="00EA5672">
        <w:t xml:space="preserve">Berikut adalah </w:t>
      </w:r>
      <w:r w:rsidR="00216DFF">
        <w:t>prosedur</w:t>
      </w:r>
      <w:r>
        <w:t xml:space="preserve"> yang terjadi pada</w:t>
      </w:r>
      <w:r w:rsidRPr="00EA5672">
        <w:t xml:space="preserve"> </w:t>
      </w:r>
      <w:r w:rsidRPr="00EA5672">
        <w:rPr>
          <w:i/>
          <w:iCs/>
        </w:rPr>
        <w:t>Activity</w:t>
      </w:r>
      <w:r w:rsidRPr="00EA5672">
        <w:t xml:space="preserve"> Diagram Proses </w:t>
      </w:r>
      <w:r>
        <w:rPr>
          <w:i/>
          <w:iCs/>
        </w:rPr>
        <w:t>Login</w:t>
      </w:r>
      <w:r>
        <w:t>:</w:t>
      </w:r>
    </w:p>
    <w:p w14:paraId="7C612B10" w14:textId="1BB300D4" w:rsidR="0058107D" w:rsidRDefault="0058107D">
      <w:pPr>
        <w:pStyle w:val="ListParagraph"/>
        <w:numPr>
          <w:ilvl w:val="0"/>
          <w:numId w:val="47"/>
        </w:numPr>
      </w:pPr>
      <w:r w:rsidRPr="00B44212">
        <w:rPr>
          <w:i/>
          <w:iCs/>
        </w:rPr>
        <w:t xml:space="preserve">User </w:t>
      </w:r>
      <w:r>
        <w:t xml:space="preserve">mengakses </w:t>
      </w:r>
      <w:r w:rsidRPr="00B44212">
        <w:rPr>
          <w:i/>
          <w:iCs/>
        </w:rPr>
        <w:t xml:space="preserve">website </w:t>
      </w:r>
      <w:r w:rsidR="00AE69CA">
        <w:rPr>
          <w:i/>
          <w:iCs/>
        </w:rPr>
        <w:t xml:space="preserve">applicaton </w:t>
      </w:r>
      <w:r w:rsidRPr="00B44212">
        <w:rPr>
          <w:i/>
          <w:iCs/>
        </w:rPr>
        <w:t>quiz</w:t>
      </w:r>
      <w:r w:rsidR="00AE69CA">
        <w:t xml:space="preserve"> </w:t>
      </w:r>
      <w:r w:rsidR="00AE69CA">
        <w:rPr>
          <w:i/>
          <w:iCs/>
        </w:rPr>
        <w:t>educational</w:t>
      </w:r>
      <w:r>
        <w:t>.</w:t>
      </w:r>
    </w:p>
    <w:p w14:paraId="5D5C9E6C" w14:textId="77777777" w:rsidR="00B44212" w:rsidRDefault="0058107D">
      <w:pPr>
        <w:pStyle w:val="ListParagraph"/>
        <w:numPr>
          <w:ilvl w:val="0"/>
          <w:numId w:val="47"/>
        </w:numPr>
      </w:pPr>
      <w:r>
        <w:t>Sistem menampilkan halaman login secara otomatis.</w:t>
      </w:r>
    </w:p>
    <w:p w14:paraId="728D4FDA" w14:textId="77777777" w:rsidR="00B44212" w:rsidRDefault="0058107D">
      <w:pPr>
        <w:pStyle w:val="ListParagraph"/>
        <w:numPr>
          <w:ilvl w:val="0"/>
          <w:numId w:val="47"/>
        </w:numPr>
      </w:pPr>
      <w:r w:rsidRPr="00B44212">
        <w:rPr>
          <w:i/>
          <w:iCs/>
        </w:rPr>
        <w:t>User</w:t>
      </w:r>
      <w:r>
        <w:t xml:space="preserve"> mengisi </w:t>
      </w:r>
      <w:r w:rsidRPr="00B44212">
        <w:rPr>
          <w:i/>
          <w:iCs/>
        </w:rPr>
        <w:t>form login</w:t>
      </w:r>
      <w:r>
        <w:t xml:space="preserve"> dengan </w:t>
      </w:r>
      <w:r w:rsidRPr="00B44212">
        <w:rPr>
          <w:i/>
          <w:iCs/>
        </w:rPr>
        <w:t>email</w:t>
      </w:r>
      <w:r>
        <w:t xml:space="preserve"> dan </w:t>
      </w:r>
      <w:r w:rsidRPr="00B44212">
        <w:rPr>
          <w:i/>
          <w:iCs/>
        </w:rPr>
        <w:t>password</w:t>
      </w:r>
      <w:r>
        <w:t>.</w:t>
      </w:r>
    </w:p>
    <w:p w14:paraId="417506FE" w14:textId="77777777" w:rsidR="00B44212" w:rsidRDefault="0058107D">
      <w:pPr>
        <w:pStyle w:val="ListParagraph"/>
        <w:numPr>
          <w:ilvl w:val="0"/>
          <w:numId w:val="47"/>
        </w:numPr>
      </w:pPr>
      <w:r>
        <w:t>Sistem memvalidasi data akun yang dimasukkan.</w:t>
      </w:r>
    </w:p>
    <w:p w14:paraId="25C06CB0" w14:textId="77777777" w:rsidR="00B44212" w:rsidRDefault="0058107D">
      <w:pPr>
        <w:pStyle w:val="ListParagraph"/>
        <w:numPr>
          <w:ilvl w:val="0"/>
          <w:numId w:val="47"/>
        </w:numPr>
      </w:pPr>
      <w:r>
        <w:t xml:space="preserve">Jika valid, </w:t>
      </w:r>
      <w:r w:rsidRPr="00AE69CA">
        <w:rPr>
          <w:i/>
          <w:iCs/>
        </w:rPr>
        <w:t>user</w:t>
      </w:r>
      <w:r>
        <w:t xml:space="preserve"> diarahkan ke halaman utama sistem.</w:t>
      </w:r>
    </w:p>
    <w:p w14:paraId="56EBE83A" w14:textId="0DE8598F" w:rsidR="0058107D" w:rsidRDefault="0058107D">
      <w:pPr>
        <w:pStyle w:val="ListParagraph"/>
        <w:numPr>
          <w:ilvl w:val="0"/>
          <w:numId w:val="47"/>
        </w:numPr>
      </w:pPr>
      <w:r>
        <w:t xml:space="preserve">Jika tidak </w:t>
      </w:r>
      <w:r w:rsidRPr="00AE69CA">
        <w:rPr>
          <w:i/>
          <w:iCs/>
        </w:rPr>
        <w:t>valid</w:t>
      </w:r>
      <w:r>
        <w:t xml:space="preserve">, proses </w:t>
      </w:r>
      <w:r w:rsidRPr="00AE69CA">
        <w:rPr>
          <w:i/>
          <w:iCs/>
        </w:rPr>
        <w:t>login</w:t>
      </w:r>
      <w:r>
        <w:t xml:space="preserve"> tidak berhasil, dan ditampilkan pesan gagal.</w:t>
      </w:r>
    </w:p>
    <w:p w14:paraId="0410FACC" w14:textId="77777777" w:rsidR="00FC2B25" w:rsidRDefault="0079389C" w:rsidP="005B1838">
      <w:pPr>
        <w:pStyle w:val="NormalWeb"/>
        <w:keepNext/>
        <w:jc w:val="center"/>
      </w:pPr>
      <w:r>
        <w:rPr>
          <w:noProof/>
        </w:rPr>
        <w:drawing>
          <wp:inline distT="0" distB="0" distL="0" distR="0" wp14:anchorId="278EF837" wp14:editId="082E3833">
            <wp:extent cx="5943600" cy="2051437"/>
            <wp:effectExtent l="0" t="0" r="0" b="6350"/>
            <wp:docPr id="47883304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55583" cy="2055573"/>
                    </a:xfrm>
                    <a:prstGeom prst="rect">
                      <a:avLst/>
                    </a:prstGeom>
                    <a:noFill/>
                    <a:ln>
                      <a:noFill/>
                    </a:ln>
                  </pic:spPr>
                </pic:pic>
              </a:graphicData>
            </a:graphic>
          </wp:inline>
        </w:drawing>
      </w:r>
    </w:p>
    <w:p w14:paraId="32D5196B" w14:textId="10C59D0E" w:rsidR="0079389C" w:rsidRPr="00FC2B25" w:rsidRDefault="00FC2B25" w:rsidP="00FC2B25">
      <w:pPr>
        <w:pStyle w:val="Caption"/>
        <w:jc w:val="center"/>
        <w:rPr>
          <w:color w:val="auto"/>
          <w:sz w:val="24"/>
          <w:szCs w:val="24"/>
        </w:rPr>
      </w:pPr>
      <w:bookmarkStart w:id="73" w:name="_Toc195504069"/>
      <w:r w:rsidRPr="00FC2B25">
        <w:rPr>
          <w:i w:val="0"/>
          <w:iCs w:val="0"/>
          <w:color w:val="auto"/>
          <w:sz w:val="24"/>
          <w:szCs w:val="24"/>
        </w:rPr>
        <w:t xml:space="preserve">Gambar 4. </w:t>
      </w:r>
      <w:r w:rsidRPr="00FC2B25">
        <w:rPr>
          <w:i w:val="0"/>
          <w:iCs w:val="0"/>
          <w:color w:val="auto"/>
          <w:sz w:val="24"/>
          <w:szCs w:val="24"/>
        </w:rPr>
        <w:fldChar w:fldCharType="begin"/>
      </w:r>
      <w:r w:rsidRPr="00FC2B25">
        <w:rPr>
          <w:i w:val="0"/>
          <w:iCs w:val="0"/>
          <w:color w:val="auto"/>
          <w:sz w:val="24"/>
          <w:szCs w:val="24"/>
        </w:rPr>
        <w:instrText xml:space="preserve"> SEQ Gambar_4. \* ARABIC </w:instrText>
      </w:r>
      <w:r w:rsidRPr="00FC2B25">
        <w:rPr>
          <w:i w:val="0"/>
          <w:iCs w:val="0"/>
          <w:color w:val="auto"/>
          <w:sz w:val="24"/>
          <w:szCs w:val="24"/>
        </w:rPr>
        <w:fldChar w:fldCharType="separate"/>
      </w:r>
      <w:r w:rsidR="006C1C49">
        <w:rPr>
          <w:i w:val="0"/>
          <w:iCs w:val="0"/>
          <w:noProof/>
          <w:color w:val="auto"/>
          <w:sz w:val="24"/>
          <w:szCs w:val="24"/>
        </w:rPr>
        <w:t>7</w:t>
      </w:r>
      <w:r w:rsidRPr="00FC2B25">
        <w:rPr>
          <w:i w:val="0"/>
          <w:iCs w:val="0"/>
          <w:color w:val="auto"/>
          <w:sz w:val="24"/>
          <w:szCs w:val="24"/>
        </w:rPr>
        <w:fldChar w:fldCharType="end"/>
      </w:r>
      <w:r w:rsidRPr="00FC2B25">
        <w:rPr>
          <w:color w:val="auto"/>
          <w:sz w:val="24"/>
          <w:szCs w:val="24"/>
        </w:rPr>
        <w:t xml:space="preserve">  </w:t>
      </w:r>
      <w:r w:rsidRPr="00FC2B25">
        <w:rPr>
          <w:i w:val="0"/>
          <w:iCs w:val="0"/>
          <w:color w:val="auto"/>
          <w:sz w:val="24"/>
          <w:szCs w:val="24"/>
        </w:rPr>
        <w:t>Bisnis Proses pada Fungsi</w:t>
      </w:r>
      <w:r w:rsidRPr="00FC2B25">
        <w:rPr>
          <w:i w:val="0"/>
          <w:iCs w:val="0"/>
          <w:noProof/>
          <w:color w:val="auto"/>
          <w:sz w:val="24"/>
          <w:szCs w:val="24"/>
        </w:rPr>
        <w:t xml:space="preserve"> </w:t>
      </w:r>
      <w:r w:rsidRPr="00FC2B25">
        <w:rPr>
          <w:noProof/>
          <w:color w:val="auto"/>
          <w:sz w:val="24"/>
          <w:szCs w:val="24"/>
        </w:rPr>
        <w:t>Login</w:t>
      </w:r>
      <w:bookmarkEnd w:id="73"/>
    </w:p>
    <w:p w14:paraId="0B5A686B" w14:textId="63878793" w:rsidR="0058107D" w:rsidRPr="0003364E" w:rsidRDefault="0079389C" w:rsidP="0079389C">
      <w:pPr>
        <w:pStyle w:val="Heading3"/>
        <w:rPr>
          <w:b w:val="0"/>
          <w:bCs/>
          <w:color w:val="auto"/>
        </w:rPr>
      </w:pPr>
      <w:bookmarkStart w:id="74" w:name="_Toc195504883"/>
      <w:r w:rsidRPr="00654397">
        <w:rPr>
          <w:color w:val="auto"/>
        </w:rPr>
        <w:t xml:space="preserve">Fungi </w:t>
      </w:r>
      <w:r w:rsidRPr="00654397">
        <w:rPr>
          <w:i/>
          <w:iCs/>
          <w:color w:val="auto"/>
        </w:rPr>
        <w:t>Generate Quiz</w:t>
      </w:r>
      <w:bookmarkEnd w:id="74"/>
    </w:p>
    <w:p w14:paraId="36400122" w14:textId="77777777" w:rsidR="00FC2B25" w:rsidRDefault="0003364E" w:rsidP="00A82597">
      <w:pPr>
        <w:spacing w:after="0"/>
        <w:rPr>
          <w:rFonts w:eastAsiaTheme="majorEastAsia" w:cstheme="majorBidi"/>
          <w:bCs/>
        </w:rPr>
      </w:pPr>
      <w:r w:rsidRPr="0003364E">
        <w:rPr>
          <w:rFonts w:eastAsiaTheme="majorEastAsia" w:cstheme="majorBidi"/>
          <w:bCs/>
          <w:i/>
          <w:iCs/>
        </w:rPr>
        <w:t xml:space="preserve">Activity </w:t>
      </w:r>
      <w:r w:rsidRPr="0003364E">
        <w:rPr>
          <w:rFonts w:eastAsiaTheme="majorEastAsia" w:cstheme="majorBidi"/>
          <w:bCs/>
        </w:rPr>
        <w:t xml:space="preserve">diagram ini menggambarkan alur interaksi antara </w:t>
      </w:r>
      <w:r w:rsidRPr="0003364E">
        <w:rPr>
          <w:rFonts w:eastAsiaTheme="majorEastAsia" w:cstheme="majorBidi"/>
          <w:bCs/>
          <w:i/>
          <w:iCs/>
        </w:rPr>
        <w:t>User</w:t>
      </w:r>
      <w:r w:rsidRPr="0003364E">
        <w:rPr>
          <w:rFonts w:eastAsiaTheme="majorEastAsia" w:cstheme="majorBidi"/>
          <w:bCs/>
        </w:rPr>
        <w:t xml:space="preserve"> dan </w:t>
      </w:r>
      <w:r w:rsidRPr="0003364E">
        <w:rPr>
          <w:rFonts w:eastAsiaTheme="majorEastAsia" w:cstheme="majorBidi"/>
          <w:bCs/>
          <w:i/>
          <w:iCs/>
        </w:rPr>
        <w:t xml:space="preserve">System </w:t>
      </w:r>
      <w:r w:rsidRPr="0003364E">
        <w:rPr>
          <w:rFonts w:eastAsiaTheme="majorEastAsia" w:cstheme="majorBidi"/>
          <w:bCs/>
        </w:rPr>
        <w:t xml:space="preserve">dalam proses menghasilkan soal kuis dari dokumen pembelajaran berbentuk PDF menggunakan teknologi AI </w:t>
      </w:r>
      <w:r w:rsidRPr="00B62FFC">
        <w:rPr>
          <w:rFonts w:eastAsiaTheme="majorEastAsia" w:cstheme="majorBidi"/>
          <w:bCs/>
          <w:i/>
          <w:iCs/>
        </w:rPr>
        <w:t>(Gemini AI)</w:t>
      </w:r>
      <w:r w:rsidRPr="0003364E">
        <w:rPr>
          <w:rFonts w:eastAsiaTheme="majorEastAsia" w:cstheme="majorBidi"/>
          <w:bCs/>
        </w:rPr>
        <w:t>.</w:t>
      </w:r>
    </w:p>
    <w:p w14:paraId="16691D78" w14:textId="2AF93A58" w:rsidR="00216DFF" w:rsidRPr="00FC2B25" w:rsidRDefault="00216DFF" w:rsidP="00A82597">
      <w:pPr>
        <w:spacing w:after="0"/>
        <w:rPr>
          <w:rFonts w:eastAsiaTheme="majorEastAsia" w:cstheme="majorBidi"/>
          <w:bCs/>
        </w:rPr>
      </w:pPr>
      <w:r w:rsidRPr="00EA5672">
        <w:t xml:space="preserve">Berikut adalah </w:t>
      </w:r>
      <w:r>
        <w:t>prosedur yang terjadi pada</w:t>
      </w:r>
      <w:r w:rsidRPr="00EA5672">
        <w:t xml:space="preserve"> </w:t>
      </w:r>
      <w:r w:rsidRPr="00EA5672">
        <w:rPr>
          <w:i/>
          <w:iCs/>
        </w:rPr>
        <w:t>Activity</w:t>
      </w:r>
      <w:r w:rsidRPr="00EA5672">
        <w:t xml:space="preserve"> Diagram Proses </w:t>
      </w:r>
      <w:r>
        <w:rPr>
          <w:i/>
          <w:iCs/>
        </w:rPr>
        <w:t>Generate Quiz</w:t>
      </w:r>
      <w:r>
        <w:t>:</w:t>
      </w:r>
    </w:p>
    <w:p w14:paraId="169D217D" w14:textId="04F88AE1" w:rsidR="00B62FFC" w:rsidRPr="00216DFF" w:rsidRDefault="00216DFF">
      <w:pPr>
        <w:pStyle w:val="ListParagraph"/>
        <w:numPr>
          <w:ilvl w:val="0"/>
          <w:numId w:val="49"/>
        </w:numPr>
        <w:rPr>
          <w:rFonts w:eastAsiaTheme="majorEastAsia" w:cstheme="majorBidi"/>
          <w:bCs/>
        </w:rPr>
      </w:pPr>
      <w:r>
        <w:rPr>
          <w:rFonts w:eastAsiaTheme="majorEastAsia" w:cstheme="majorBidi"/>
          <w:bCs/>
          <w:i/>
          <w:iCs/>
        </w:rPr>
        <w:t xml:space="preserve">Upload </w:t>
      </w:r>
      <w:r>
        <w:rPr>
          <w:rFonts w:eastAsiaTheme="majorEastAsia" w:cstheme="majorBidi"/>
          <w:bCs/>
          <w:szCs w:val="24"/>
        </w:rPr>
        <w:t xml:space="preserve">Materi: </w:t>
      </w:r>
      <w:r w:rsidR="00B62FFC" w:rsidRPr="00216DFF">
        <w:rPr>
          <w:rFonts w:eastAsiaTheme="majorEastAsia" w:cstheme="majorBidi"/>
          <w:bCs/>
        </w:rPr>
        <w:t xml:space="preserve">Sistem menerima </w:t>
      </w:r>
      <w:r w:rsidR="00B62FFC" w:rsidRPr="00216DFF">
        <w:rPr>
          <w:rFonts w:eastAsiaTheme="majorEastAsia" w:cstheme="majorBidi"/>
          <w:bCs/>
          <w:i/>
          <w:iCs/>
        </w:rPr>
        <w:t>file</w:t>
      </w:r>
      <w:r w:rsidR="00B62FFC" w:rsidRPr="00216DFF">
        <w:rPr>
          <w:rFonts w:eastAsiaTheme="majorEastAsia" w:cstheme="majorBidi"/>
          <w:bCs/>
        </w:rPr>
        <w:t xml:space="preserve"> PDF sebagai sumber soal.</w:t>
      </w:r>
    </w:p>
    <w:p w14:paraId="251A7B2C" w14:textId="5DED75D0" w:rsidR="00B62FFC" w:rsidRPr="00B62FFC" w:rsidRDefault="00B62FFC">
      <w:pPr>
        <w:pStyle w:val="ListParagraph"/>
        <w:numPr>
          <w:ilvl w:val="0"/>
          <w:numId w:val="48"/>
        </w:numPr>
        <w:rPr>
          <w:rFonts w:eastAsiaTheme="majorEastAsia" w:cstheme="majorBidi"/>
        </w:rPr>
      </w:pPr>
      <w:r w:rsidRPr="00B62FFC">
        <w:rPr>
          <w:rFonts w:eastAsiaTheme="majorEastAsia" w:cstheme="majorBidi"/>
        </w:rPr>
        <w:t>Otomatisasi AI: Dokumen diproses secara otomatis untuk ekstraksi soal berdasarkan input jumlah dan tipe.</w:t>
      </w:r>
    </w:p>
    <w:p w14:paraId="03F41AC2" w14:textId="194E2A69" w:rsidR="00B62FFC" w:rsidRPr="00B62FFC" w:rsidRDefault="00B62FFC">
      <w:pPr>
        <w:pStyle w:val="ListParagraph"/>
        <w:numPr>
          <w:ilvl w:val="0"/>
          <w:numId w:val="48"/>
        </w:numPr>
        <w:rPr>
          <w:rFonts w:eastAsiaTheme="majorEastAsia" w:cstheme="majorBidi"/>
        </w:rPr>
      </w:pPr>
      <w:r w:rsidRPr="00B62FFC">
        <w:rPr>
          <w:rFonts w:eastAsiaTheme="majorEastAsia" w:cstheme="majorBidi"/>
        </w:rPr>
        <w:t xml:space="preserve">Validasi Dokumen: Ukuran </w:t>
      </w:r>
      <w:r w:rsidRPr="00603F98">
        <w:rPr>
          <w:rFonts w:eastAsiaTheme="majorEastAsia" w:cstheme="majorBidi"/>
          <w:i/>
          <w:iCs/>
        </w:rPr>
        <w:t>file</w:t>
      </w:r>
      <w:r w:rsidRPr="00B62FFC">
        <w:rPr>
          <w:rFonts w:eastAsiaTheme="majorEastAsia" w:cstheme="majorBidi"/>
        </w:rPr>
        <w:t xml:space="preserve"> diperiksa sebelum diproses lebih lanjut.</w:t>
      </w:r>
    </w:p>
    <w:p w14:paraId="46B33ACD" w14:textId="352A01F7" w:rsidR="00B62FFC" w:rsidRPr="00B62FFC" w:rsidRDefault="00B62FFC">
      <w:pPr>
        <w:pStyle w:val="ListParagraph"/>
        <w:numPr>
          <w:ilvl w:val="0"/>
          <w:numId w:val="48"/>
        </w:numPr>
        <w:rPr>
          <w:rFonts w:eastAsiaTheme="majorEastAsia" w:cstheme="majorBidi"/>
        </w:rPr>
      </w:pPr>
      <w:r w:rsidRPr="00B62FFC">
        <w:rPr>
          <w:rFonts w:eastAsiaTheme="majorEastAsia" w:cstheme="majorBidi"/>
        </w:rPr>
        <w:t xml:space="preserve">Seleksi Soal: </w:t>
      </w:r>
      <w:r w:rsidRPr="00603F98">
        <w:rPr>
          <w:rFonts w:eastAsiaTheme="majorEastAsia" w:cstheme="majorBidi"/>
          <w:i/>
          <w:iCs/>
        </w:rPr>
        <w:t>User</w:t>
      </w:r>
      <w:r w:rsidRPr="00B62FFC">
        <w:rPr>
          <w:rFonts w:eastAsiaTheme="majorEastAsia" w:cstheme="majorBidi"/>
        </w:rPr>
        <w:t xml:space="preserve"> dapat memilih hasil </w:t>
      </w:r>
      <w:r w:rsidRPr="00603F98">
        <w:rPr>
          <w:rFonts w:eastAsiaTheme="majorEastAsia" w:cstheme="majorBidi"/>
          <w:i/>
          <w:iCs/>
        </w:rPr>
        <w:t>generate</w:t>
      </w:r>
      <w:r w:rsidRPr="00B62FFC">
        <w:rPr>
          <w:rFonts w:eastAsiaTheme="majorEastAsia" w:cstheme="majorBidi"/>
        </w:rPr>
        <w:t xml:space="preserve"> mana yang akan digunakan.</w:t>
      </w:r>
    </w:p>
    <w:p w14:paraId="64E39865" w14:textId="28A6AC0D" w:rsidR="00B62FFC" w:rsidRPr="00B62FFC" w:rsidRDefault="00B62FFC">
      <w:pPr>
        <w:pStyle w:val="ListParagraph"/>
        <w:numPr>
          <w:ilvl w:val="0"/>
          <w:numId w:val="48"/>
        </w:numPr>
        <w:rPr>
          <w:rFonts w:eastAsiaTheme="majorEastAsia" w:cstheme="majorBidi"/>
        </w:rPr>
      </w:pPr>
      <w:r w:rsidRPr="00B62FFC">
        <w:rPr>
          <w:rFonts w:eastAsiaTheme="majorEastAsia" w:cstheme="majorBidi"/>
        </w:rPr>
        <w:t xml:space="preserve">Pengaturan </w:t>
      </w:r>
      <w:r w:rsidRPr="00603F98">
        <w:rPr>
          <w:rFonts w:eastAsiaTheme="majorEastAsia" w:cstheme="majorBidi"/>
          <w:i/>
          <w:iCs/>
        </w:rPr>
        <w:t>Quiz</w:t>
      </w:r>
      <w:r w:rsidRPr="00B62FFC">
        <w:rPr>
          <w:rFonts w:eastAsiaTheme="majorEastAsia" w:cstheme="majorBidi"/>
        </w:rPr>
        <w:t xml:space="preserve">: Nama, kode, dan jadwal </w:t>
      </w:r>
      <w:r w:rsidRPr="00603F98">
        <w:rPr>
          <w:rFonts w:eastAsiaTheme="majorEastAsia" w:cstheme="majorBidi"/>
          <w:i/>
          <w:iCs/>
        </w:rPr>
        <w:t>quiz</w:t>
      </w:r>
      <w:r w:rsidRPr="00B62FFC">
        <w:rPr>
          <w:rFonts w:eastAsiaTheme="majorEastAsia" w:cstheme="majorBidi"/>
        </w:rPr>
        <w:t xml:space="preserve"> diatur sebelum disimpan.</w:t>
      </w:r>
    </w:p>
    <w:p w14:paraId="6D086A1D" w14:textId="0851BD0F" w:rsidR="007379D5" w:rsidRDefault="00B62FFC">
      <w:pPr>
        <w:pStyle w:val="ListParagraph"/>
        <w:numPr>
          <w:ilvl w:val="0"/>
          <w:numId w:val="48"/>
        </w:numPr>
        <w:rPr>
          <w:rFonts w:eastAsiaTheme="majorEastAsia" w:cstheme="majorBidi"/>
        </w:rPr>
      </w:pPr>
      <w:r w:rsidRPr="00603F98">
        <w:rPr>
          <w:rFonts w:eastAsiaTheme="majorEastAsia" w:cstheme="majorBidi"/>
          <w:i/>
          <w:iCs/>
        </w:rPr>
        <w:t>Output</w:t>
      </w:r>
      <w:r w:rsidRPr="00B62FFC">
        <w:rPr>
          <w:rFonts w:eastAsiaTheme="majorEastAsia" w:cstheme="majorBidi"/>
        </w:rPr>
        <w:t xml:space="preserve">: </w:t>
      </w:r>
      <w:r w:rsidRPr="00603F98">
        <w:rPr>
          <w:rFonts w:eastAsiaTheme="majorEastAsia" w:cstheme="majorBidi"/>
          <w:i/>
          <w:iCs/>
        </w:rPr>
        <w:t>Quiz</w:t>
      </w:r>
      <w:r w:rsidRPr="00B62FFC">
        <w:rPr>
          <w:rFonts w:eastAsiaTheme="majorEastAsia" w:cstheme="majorBidi"/>
        </w:rPr>
        <w:t xml:space="preserve"> berhasil dibuat dan siap dibagikan kepada peserta.</w:t>
      </w:r>
    </w:p>
    <w:p w14:paraId="6863816F" w14:textId="77777777" w:rsidR="00FC2B25" w:rsidRDefault="00FC2B25" w:rsidP="00FC2B25">
      <w:pPr>
        <w:pStyle w:val="ListParagraph"/>
        <w:keepNext/>
        <w:ind w:left="0"/>
        <w:jc w:val="center"/>
      </w:pPr>
      <w:r>
        <w:rPr>
          <w:noProof/>
        </w:rPr>
        <w:drawing>
          <wp:inline distT="0" distB="0" distL="0" distR="0" wp14:anchorId="57FE120C" wp14:editId="684799D3">
            <wp:extent cx="5943600" cy="1767205"/>
            <wp:effectExtent l="0" t="0" r="0" b="4445"/>
            <wp:docPr id="43179130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1767205"/>
                    </a:xfrm>
                    <a:prstGeom prst="rect">
                      <a:avLst/>
                    </a:prstGeom>
                    <a:noFill/>
                    <a:ln>
                      <a:noFill/>
                    </a:ln>
                  </pic:spPr>
                </pic:pic>
              </a:graphicData>
            </a:graphic>
          </wp:inline>
        </w:drawing>
      </w:r>
    </w:p>
    <w:p w14:paraId="13E6F7AE" w14:textId="129E9B97" w:rsidR="00FE6FE0" w:rsidRPr="00A82597" w:rsidRDefault="00FC2B25" w:rsidP="00A82597">
      <w:pPr>
        <w:pStyle w:val="Caption"/>
        <w:jc w:val="center"/>
        <w:rPr>
          <w:rFonts w:eastAsiaTheme="majorEastAsia" w:cstheme="majorBidi"/>
          <w:color w:val="auto"/>
          <w:sz w:val="24"/>
          <w:szCs w:val="24"/>
        </w:rPr>
      </w:pPr>
      <w:bookmarkStart w:id="75" w:name="_Toc195504070"/>
      <w:r w:rsidRPr="00A82597">
        <w:rPr>
          <w:i w:val="0"/>
          <w:iCs w:val="0"/>
          <w:color w:val="auto"/>
          <w:sz w:val="24"/>
          <w:szCs w:val="24"/>
        </w:rPr>
        <w:t xml:space="preserve">Gambar 4. </w:t>
      </w:r>
      <w:r w:rsidRPr="00A82597">
        <w:rPr>
          <w:i w:val="0"/>
          <w:iCs w:val="0"/>
          <w:color w:val="auto"/>
          <w:sz w:val="24"/>
          <w:szCs w:val="24"/>
        </w:rPr>
        <w:fldChar w:fldCharType="begin"/>
      </w:r>
      <w:r w:rsidRPr="00A82597">
        <w:rPr>
          <w:i w:val="0"/>
          <w:iCs w:val="0"/>
          <w:color w:val="auto"/>
          <w:sz w:val="24"/>
          <w:szCs w:val="24"/>
        </w:rPr>
        <w:instrText xml:space="preserve"> SEQ Gambar_4. \* ARABIC </w:instrText>
      </w:r>
      <w:r w:rsidRPr="00A82597">
        <w:rPr>
          <w:i w:val="0"/>
          <w:iCs w:val="0"/>
          <w:color w:val="auto"/>
          <w:sz w:val="24"/>
          <w:szCs w:val="24"/>
        </w:rPr>
        <w:fldChar w:fldCharType="separate"/>
      </w:r>
      <w:r w:rsidR="006C1C49">
        <w:rPr>
          <w:i w:val="0"/>
          <w:iCs w:val="0"/>
          <w:noProof/>
          <w:color w:val="auto"/>
          <w:sz w:val="24"/>
          <w:szCs w:val="24"/>
        </w:rPr>
        <w:t>8</w:t>
      </w:r>
      <w:r w:rsidRPr="00A82597">
        <w:rPr>
          <w:i w:val="0"/>
          <w:iCs w:val="0"/>
          <w:color w:val="auto"/>
          <w:sz w:val="24"/>
          <w:szCs w:val="24"/>
        </w:rPr>
        <w:fldChar w:fldCharType="end"/>
      </w:r>
      <w:r w:rsidRPr="00A82597">
        <w:rPr>
          <w:i w:val="0"/>
          <w:iCs w:val="0"/>
          <w:color w:val="auto"/>
          <w:sz w:val="24"/>
          <w:szCs w:val="24"/>
        </w:rPr>
        <w:t xml:space="preserve"> Bisnis Proses pada Fungsi</w:t>
      </w:r>
      <w:r w:rsidRPr="00FC2B25">
        <w:rPr>
          <w:i w:val="0"/>
          <w:iCs w:val="0"/>
          <w:color w:val="auto"/>
          <w:sz w:val="24"/>
          <w:szCs w:val="24"/>
        </w:rPr>
        <w:t xml:space="preserve"> </w:t>
      </w:r>
      <w:r w:rsidRPr="00FC2B25">
        <w:rPr>
          <w:noProof/>
          <w:color w:val="auto"/>
          <w:sz w:val="24"/>
          <w:szCs w:val="24"/>
        </w:rPr>
        <w:t>Generate Qui</w:t>
      </w:r>
      <w:r w:rsidR="00A82597">
        <w:rPr>
          <w:noProof/>
          <w:color w:val="auto"/>
          <w:sz w:val="24"/>
          <w:szCs w:val="24"/>
        </w:rPr>
        <w:t>z</w:t>
      </w:r>
      <w:bookmarkEnd w:id="75"/>
    </w:p>
    <w:p w14:paraId="33F90DED" w14:textId="058635B1" w:rsidR="00603F98" w:rsidRDefault="00603F98" w:rsidP="00603F98">
      <w:pPr>
        <w:pStyle w:val="Heading3"/>
        <w:rPr>
          <w:i/>
          <w:iCs/>
          <w:color w:val="auto"/>
        </w:rPr>
      </w:pPr>
      <w:bookmarkStart w:id="76" w:name="_Toc195504884"/>
      <w:r w:rsidRPr="00FB52E1">
        <w:rPr>
          <w:color w:val="auto"/>
        </w:rPr>
        <w:t xml:space="preserve">Fungsi </w:t>
      </w:r>
      <w:r w:rsidR="00FB52E1" w:rsidRPr="00FB52E1">
        <w:rPr>
          <w:i/>
          <w:iCs/>
          <w:color w:val="auto"/>
        </w:rPr>
        <w:t>Open Quiz</w:t>
      </w:r>
      <w:bookmarkEnd w:id="76"/>
    </w:p>
    <w:p w14:paraId="43DF1941" w14:textId="5D6C6F6D" w:rsidR="00FB52E1" w:rsidRDefault="00F377E2" w:rsidP="00FB52E1">
      <w:pPr>
        <w:rPr>
          <w:rFonts w:eastAsiaTheme="majorEastAsia" w:cstheme="majorBidi"/>
          <w:bCs/>
        </w:rPr>
      </w:pPr>
      <w:r w:rsidRPr="00F377E2">
        <w:rPr>
          <w:rFonts w:eastAsiaTheme="majorEastAsia" w:cstheme="majorBidi"/>
          <w:bCs/>
          <w:i/>
          <w:iCs/>
        </w:rPr>
        <w:t xml:space="preserve">Activity </w:t>
      </w:r>
      <w:r w:rsidRPr="00F377E2">
        <w:rPr>
          <w:rFonts w:eastAsiaTheme="majorEastAsia" w:cstheme="majorBidi"/>
          <w:bCs/>
        </w:rPr>
        <w:t xml:space="preserve">diagram ini menggambarkan alur interaksi antara </w:t>
      </w:r>
      <w:r w:rsidRPr="00F377E2">
        <w:rPr>
          <w:rFonts w:eastAsiaTheme="majorEastAsia" w:cstheme="majorBidi"/>
          <w:bCs/>
          <w:i/>
          <w:iCs/>
        </w:rPr>
        <w:t>User</w:t>
      </w:r>
      <w:r w:rsidRPr="00F377E2">
        <w:rPr>
          <w:rFonts w:eastAsiaTheme="majorEastAsia" w:cstheme="majorBidi"/>
          <w:bCs/>
        </w:rPr>
        <w:t xml:space="preserve"> (peserta) dan </w:t>
      </w:r>
      <w:r w:rsidRPr="00CF7362">
        <w:rPr>
          <w:rFonts w:eastAsiaTheme="majorEastAsia" w:cstheme="majorBidi"/>
          <w:bCs/>
          <w:i/>
          <w:iCs/>
        </w:rPr>
        <w:t>System</w:t>
      </w:r>
      <w:r w:rsidRPr="00F377E2">
        <w:rPr>
          <w:rFonts w:eastAsiaTheme="majorEastAsia" w:cstheme="majorBidi"/>
          <w:bCs/>
        </w:rPr>
        <w:t xml:space="preserve"> dalam proses membuka </w:t>
      </w:r>
      <w:r w:rsidR="00CF7362" w:rsidRPr="00603F98">
        <w:rPr>
          <w:rFonts w:eastAsiaTheme="majorEastAsia" w:cstheme="majorBidi"/>
          <w:i/>
          <w:iCs/>
        </w:rPr>
        <w:t>quiz</w:t>
      </w:r>
      <w:r w:rsidRPr="00F377E2">
        <w:rPr>
          <w:rFonts w:eastAsiaTheme="majorEastAsia" w:cstheme="majorBidi"/>
          <w:bCs/>
        </w:rPr>
        <w:t xml:space="preserve"> yang telah dibuat oleh </w:t>
      </w:r>
      <w:r w:rsidRPr="00CF7362">
        <w:rPr>
          <w:rFonts w:eastAsiaTheme="majorEastAsia" w:cstheme="majorBidi"/>
          <w:bCs/>
          <w:i/>
          <w:iCs/>
        </w:rPr>
        <w:t>admin</w:t>
      </w:r>
      <w:r w:rsidRPr="00F377E2">
        <w:rPr>
          <w:rFonts w:eastAsiaTheme="majorEastAsia" w:cstheme="majorBidi"/>
          <w:bCs/>
        </w:rPr>
        <w:t xml:space="preserve"> agar bisa mulai dikerjakan.</w:t>
      </w:r>
    </w:p>
    <w:p w14:paraId="56D60904" w14:textId="44D317E9" w:rsidR="007C74B8" w:rsidRDefault="007C74B8" w:rsidP="007C74B8">
      <w:r w:rsidRPr="00EA5672">
        <w:t xml:space="preserve">Berikut adalah </w:t>
      </w:r>
      <w:r>
        <w:t>prosedur yang terjadi pada</w:t>
      </w:r>
      <w:r w:rsidRPr="00EA5672">
        <w:t xml:space="preserve"> </w:t>
      </w:r>
      <w:r w:rsidRPr="00EA5672">
        <w:rPr>
          <w:i/>
          <w:iCs/>
        </w:rPr>
        <w:t>Activity</w:t>
      </w:r>
      <w:r w:rsidRPr="00EA5672">
        <w:t xml:space="preserve"> Diagram Proses </w:t>
      </w:r>
      <w:r>
        <w:rPr>
          <w:i/>
          <w:iCs/>
        </w:rPr>
        <w:t>Open Quiz</w:t>
      </w:r>
      <w:r>
        <w:t>:</w:t>
      </w:r>
    </w:p>
    <w:p w14:paraId="01BA01B5" w14:textId="2ABE4C1D" w:rsidR="007C74B8" w:rsidRPr="007C74B8" w:rsidRDefault="007C74B8">
      <w:pPr>
        <w:pStyle w:val="ListParagraph"/>
        <w:numPr>
          <w:ilvl w:val="0"/>
          <w:numId w:val="50"/>
        </w:numPr>
      </w:pPr>
      <w:r w:rsidRPr="007C74B8">
        <w:t xml:space="preserve">Navigasi: </w:t>
      </w:r>
      <w:r w:rsidRPr="005B40B7">
        <w:rPr>
          <w:i/>
          <w:iCs/>
        </w:rPr>
        <w:t>Use</w:t>
      </w:r>
      <w:r w:rsidRPr="007C74B8">
        <w:t xml:space="preserve">r memilih fitur untuk mengakses </w:t>
      </w:r>
      <w:r w:rsidR="005B40B7" w:rsidRPr="005B40B7">
        <w:rPr>
          <w:i/>
          <w:iCs/>
        </w:rPr>
        <w:t>quiz</w:t>
      </w:r>
      <w:r w:rsidRPr="007C74B8">
        <w:t xml:space="preserve"> yang tersedia.</w:t>
      </w:r>
    </w:p>
    <w:p w14:paraId="57E02823" w14:textId="4CE045BD" w:rsidR="007C74B8" w:rsidRPr="007C74B8" w:rsidRDefault="007C74B8">
      <w:pPr>
        <w:pStyle w:val="ListParagraph"/>
        <w:numPr>
          <w:ilvl w:val="0"/>
          <w:numId w:val="50"/>
        </w:numPr>
      </w:pPr>
      <w:r w:rsidRPr="007C74B8">
        <w:t xml:space="preserve">Tampilan: Sistem menampilkan daftar </w:t>
      </w:r>
      <w:r w:rsidR="005B40B7" w:rsidRPr="005B40B7">
        <w:rPr>
          <w:i/>
          <w:iCs/>
        </w:rPr>
        <w:t>quiz</w:t>
      </w:r>
      <w:r w:rsidRPr="007C74B8">
        <w:t xml:space="preserve"> yang bisa dibuka.</w:t>
      </w:r>
    </w:p>
    <w:p w14:paraId="4D70A713" w14:textId="7C9640BC" w:rsidR="007C74B8" w:rsidRPr="007C74B8" w:rsidRDefault="007C74B8">
      <w:pPr>
        <w:pStyle w:val="ListParagraph"/>
        <w:numPr>
          <w:ilvl w:val="0"/>
          <w:numId w:val="50"/>
        </w:numPr>
      </w:pPr>
      <w:r w:rsidRPr="005B40B7">
        <w:rPr>
          <w:i/>
          <w:iCs/>
        </w:rPr>
        <w:t>Start Quiz</w:t>
      </w:r>
      <w:r w:rsidRPr="007C74B8">
        <w:t xml:space="preserve">: </w:t>
      </w:r>
      <w:r w:rsidRPr="005B40B7">
        <w:rPr>
          <w:i/>
          <w:iCs/>
        </w:rPr>
        <w:t xml:space="preserve">User </w:t>
      </w:r>
      <w:r w:rsidRPr="007C74B8">
        <w:t xml:space="preserve">mulai </w:t>
      </w:r>
      <w:r w:rsidR="005B40B7">
        <w:rPr>
          <w:i/>
          <w:iCs/>
        </w:rPr>
        <w:t>quiz</w:t>
      </w:r>
      <w:r w:rsidRPr="007C74B8">
        <w:t xml:space="preserve"> dengan menekan tombol tertentu.</w:t>
      </w:r>
    </w:p>
    <w:p w14:paraId="75C66502" w14:textId="60674DF2" w:rsidR="007C74B8" w:rsidRPr="007C74B8" w:rsidRDefault="007C74B8">
      <w:pPr>
        <w:pStyle w:val="ListParagraph"/>
        <w:numPr>
          <w:ilvl w:val="0"/>
          <w:numId w:val="50"/>
        </w:numPr>
      </w:pPr>
      <w:r w:rsidRPr="007C74B8">
        <w:t xml:space="preserve">Eksekusi: Sistem menerima perintah dan membuka akses ke soal </w:t>
      </w:r>
      <w:r w:rsidR="005B40B7" w:rsidRPr="005B40B7">
        <w:rPr>
          <w:i/>
          <w:iCs/>
        </w:rPr>
        <w:t>quiz</w:t>
      </w:r>
      <w:r w:rsidRPr="007C74B8">
        <w:t>.</w:t>
      </w:r>
    </w:p>
    <w:p w14:paraId="5245B24D" w14:textId="14DD4B56" w:rsidR="007C74B8" w:rsidRPr="005B40B7" w:rsidRDefault="005B40B7">
      <w:pPr>
        <w:pStyle w:val="ListParagraph"/>
        <w:numPr>
          <w:ilvl w:val="0"/>
          <w:numId w:val="50"/>
        </w:numPr>
      </w:pPr>
      <w:r>
        <w:rPr>
          <w:i/>
          <w:iCs/>
        </w:rPr>
        <w:t>Q</w:t>
      </w:r>
      <w:r w:rsidRPr="005B40B7">
        <w:rPr>
          <w:i/>
          <w:iCs/>
        </w:rPr>
        <w:t>uiz</w:t>
      </w:r>
      <w:r w:rsidR="007C74B8" w:rsidRPr="007C74B8">
        <w:t xml:space="preserve"> Dimulai: Soal-soal muncul sesuai pengaturan </w:t>
      </w:r>
      <w:r w:rsidR="007C74B8" w:rsidRPr="005B40B7">
        <w:rPr>
          <w:i/>
          <w:iCs/>
        </w:rPr>
        <w:t>quiz</w:t>
      </w:r>
      <w:r w:rsidR="007C74B8" w:rsidRPr="007C74B8">
        <w:t xml:space="preserve"> yang telah dibuat sebelumnya.</w:t>
      </w:r>
    </w:p>
    <w:p w14:paraId="36D2498D" w14:textId="77777777" w:rsidR="00A82597" w:rsidRDefault="00FB52E1" w:rsidP="005B1838">
      <w:pPr>
        <w:pStyle w:val="NormalWeb"/>
        <w:keepNext/>
        <w:jc w:val="center"/>
      </w:pPr>
      <w:r>
        <w:rPr>
          <w:noProof/>
        </w:rPr>
        <w:drawing>
          <wp:inline distT="0" distB="0" distL="0" distR="0" wp14:anchorId="609AD8CF" wp14:editId="357F6E6C">
            <wp:extent cx="5943600" cy="2210435"/>
            <wp:effectExtent l="0" t="0" r="0" b="6350"/>
            <wp:docPr id="138048135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2210435"/>
                    </a:xfrm>
                    <a:prstGeom prst="rect">
                      <a:avLst/>
                    </a:prstGeom>
                    <a:noFill/>
                    <a:ln>
                      <a:noFill/>
                    </a:ln>
                  </pic:spPr>
                </pic:pic>
              </a:graphicData>
            </a:graphic>
          </wp:inline>
        </w:drawing>
      </w:r>
    </w:p>
    <w:p w14:paraId="2F7C5D69" w14:textId="3F2B015F" w:rsidR="00FB52E1" w:rsidRPr="00A82597" w:rsidRDefault="00A82597" w:rsidP="00A82597">
      <w:pPr>
        <w:pStyle w:val="Caption"/>
        <w:jc w:val="center"/>
        <w:rPr>
          <w:color w:val="auto"/>
          <w:sz w:val="24"/>
          <w:szCs w:val="24"/>
        </w:rPr>
      </w:pPr>
      <w:bookmarkStart w:id="77" w:name="_Toc195504071"/>
      <w:r w:rsidRPr="00A82597">
        <w:rPr>
          <w:i w:val="0"/>
          <w:iCs w:val="0"/>
          <w:color w:val="auto"/>
          <w:sz w:val="24"/>
          <w:szCs w:val="24"/>
        </w:rPr>
        <w:t xml:space="preserve">Gambar 4. </w:t>
      </w:r>
      <w:r w:rsidRPr="00A82597">
        <w:rPr>
          <w:i w:val="0"/>
          <w:iCs w:val="0"/>
          <w:color w:val="auto"/>
          <w:sz w:val="24"/>
          <w:szCs w:val="24"/>
        </w:rPr>
        <w:fldChar w:fldCharType="begin"/>
      </w:r>
      <w:r w:rsidRPr="00A82597">
        <w:rPr>
          <w:i w:val="0"/>
          <w:iCs w:val="0"/>
          <w:color w:val="auto"/>
          <w:sz w:val="24"/>
          <w:szCs w:val="24"/>
        </w:rPr>
        <w:instrText xml:space="preserve"> SEQ Gambar_4. \* ARABIC </w:instrText>
      </w:r>
      <w:r w:rsidRPr="00A82597">
        <w:rPr>
          <w:i w:val="0"/>
          <w:iCs w:val="0"/>
          <w:color w:val="auto"/>
          <w:sz w:val="24"/>
          <w:szCs w:val="24"/>
        </w:rPr>
        <w:fldChar w:fldCharType="separate"/>
      </w:r>
      <w:r w:rsidR="006C1C49">
        <w:rPr>
          <w:i w:val="0"/>
          <w:iCs w:val="0"/>
          <w:noProof/>
          <w:color w:val="auto"/>
          <w:sz w:val="24"/>
          <w:szCs w:val="24"/>
        </w:rPr>
        <w:t>9</w:t>
      </w:r>
      <w:r w:rsidRPr="00A82597">
        <w:rPr>
          <w:i w:val="0"/>
          <w:iCs w:val="0"/>
          <w:color w:val="auto"/>
          <w:sz w:val="24"/>
          <w:szCs w:val="24"/>
        </w:rPr>
        <w:fldChar w:fldCharType="end"/>
      </w:r>
      <w:r w:rsidRPr="00A82597">
        <w:rPr>
          <w:color w:val="auto"/>
          <w:sz w:val="24"/>
          <w:szCs w:val="24"/>
        </w:rPr>
        <w:t xml:space="preserve"> </w:t>
      </w:r>
      <w:r w:rsidRPr="00A82597">
        <w:rPr>
          <w:i w:val="0"/>
          <w:iCs w:val="0"/>
          <w:color w:val="auto"/>
          <w:sz w:val="24"/>
          <w:szCs w:val="24"/>
        </w:rPr>
        <w:t xml:space="preserve">Bisnis Proses pada Fungsi </w:t>
      </w:r>
      <w:r w:rsidRPr="00A82597">
        <w:rPr>
          <w:color w:val="auto"/>
          <w:sz w:val="24"/>
          <w:szCs w:val="24"/>
        </w:rPr>
        <w:t>Open Quiz</w:t>
      </w:r>
      <w:bookmarkEnd w:id="77"/>
    </w:p>
    <w:p w14:paraId="35156210" w14:textId="4AB33A7A" w:rsidR="00FB52E1" w:rsidRPr="00233FAF" w:rsidRDefault="007E5263" w:rsidP="004E1022">
      <w:pPr>
        <w:pStyle w:val="Heading3"/>
        <w:rPr>
          <w:i/>
          <w:iCs/>
          <w:color w:val="auto"/>
        </w:rPr>
      </w:pPr>
      <w:bookmarkStart w:id="78" w:name="_Toc195504885"/>
      <w:r w:rsidRPr="00233FAF">
        <w:rPr>
          <w:color w:val="auto"/>
        </w:rPr>
        <w:t xml:space="preserve">Fungsi </w:t>
      </w:r>
      <w:r w:rsidR="00324802" w:rsidRPr="00233FAF">
        <w:rPr>
          <w:i/>
          <w:iCs/>
          <w:color w:val="auto"/>
        </w:rPr>
        <w:t xml:space="preserve">User </w:t>
      </w:r>
      <w:r w:rsidR="00324802" w:rsidRPr="00233FAF">
        <w:rPr>
          <w:color w:val="auto"/>
        </w:rPr>
        <w:t>M</w:t>
      </w:r>
      <w:r w:rsidR="00233FAF">
        <w:rPr>
          <w:color w:val="auto"/>
        </w:rPr>
        <w:t>engakses</w:t>
      </w:r>
      <w:r w:rsidR="00233FAF" w:rsidRPr="00233FAF">
        <w:rPr>
          <w:color w:val="auto"/>
        </w:rPr>
        <w:t xml:space="preserve"> </w:t>
      </w:r>
      <w:r w:rsidR="00233FAF" w:rsidRPr="00233FAF">
        <w:rPr>
          <w:i/>
          <w:iCs/>
          <w:color w:val="auto"/>
        </w:rPr>
        <w:t>Quiz</w:t>
      </w:r>
      <w:bookmarkEnd w:id="78"/>
    </w:p>
    <w:p w14:paraId="45BAF715" w14:textId="0ACF9087" w:rsidR="005E64C0" w:rsidRDefault="00233FAF" w:rsidP="005E64C0">
      <w:r w:rsidRPr="004D5853">
        <w:t>Diagram ini menjelaskan alur aktivitas dari se</w:t>
      </w:r>
      <w:r w:rsidR="009550FF">
        <w:t>responden</w:t>
      </w:r>
      <w:r w:rsidRPr="004D5853">
        <w:t xml:space="preserve"> mahasiswa dalam proses mengakses halaman </w:t>
      </w:r>
      <w:r w:rsidR="004D5853">
        <w:rPr>
          <w:i/>
          <w:iCs/>
        </w:rPr>
        <w:t>quiz</w:t>
      </w:r>
      <w:r w:rsidRPr="004D5853">
        <w:t xml:space="preserve">, mengerjakan soal, dan melihat hasil akhir dalam sistem </w:t>
      </w:r>
      <w:r w:rsidRPr="004D5853">
        <w:rPr>
          <w:i/>
          <w:iCs/>
        </w:rPr>
        <w:t>quiz</w:t>
      </w:r>
      <w:r w:rsidRPr="004D5853">
        <w:t xml:space="preserve"> </w:t>
      </w:r>
      <w:r w:rsidR="004D5853">
        <w:t xml:space="preserve">secara </w:t>
      </w:r>
      <w:r w:rsidRPr="004D5853">
        <w:rPr>
          <w:i/>
          <w:iCs/>
        </w:rPr>
        <w:t>online</w:t>
      </w:r>
      <w:r w:rsidRPr="004D5853">
        <w:t>.</w:t>
      </w:r>
    </w:p>
    <w:p w14:paraId="0EEE0366" w14:textId="6853A2FE" w:rsidR="004D5853" w:rsidRDefault="004D5853" w:rsidP="005E64C0">
      <w:r w:rsidRPr="00EA5672">
        <w:t xml:space="preserve">Berikut adalah </w:t>
      </w:r>
      <w:r>
        <w:t>prosedur yang terjadi pada</w:t>
      </w:r>
      <w:r w:rsidRPr="00EA5672">
        <w:t xml:space="preserve"> </w:t>
      </w:r>
      <w:r w:rsidRPr="00EA5672">
        <w:rPr>
          <w:i/>
          <w:iCs/>
        </w:rPr>
        <w:t>Activity</w:t>
      </w:r>
      <w:r w:rsidRPr="00EA5672">
        <w:t xml:space="preserve"> Diagram Proses </w:t>
      </w:r>
      <w:r>
        <w:rPr>
          <w:i/>
          <w:iCs/>
        </w:rPr>
        <w:t>Open Quiz</w:t>
      </w:r>
      <w:r>
        <w:t>:</w:t>
      </w:r>
    </w:p>
    <w:p w14:paraId="36BA96BA" w14:textId="2D69B32D" w:rsidR="004D5853" w:rsidRPr="004D5853" w:rsidRDefault="004D5853">
      <w:pPr>
        <w:numPr>
          <w:ilvl w:val="0"/>
          <w:numId w:val="51"/>
        </w:numPr>
      </w:pPr>
      <w:r w:rsidRPr="004D5853">
        <w:t>User: Mahasiswa</w:t>
      </w:r>
    </w:p>
    <w:p w14:paraId="45A933AC" w14:textId="77777777" w:rsidR="004D5853" w:rsidRPr="00A61167" w:rsidRDefault="004D5853">
      <w:pPr>
        <w:numPr>
          <w:ilvl w:val="0"/>
          <w:numId w:val="51"/>
        </w:numPr>
      </w:pPr>
      <w:r w:rsidRPr="004D5853">
        <w:t>Aksi Mahasiswa:</w:t>
      </w:r>
    </w:p>
    <w:p w14:paraId="7BB90937" w14:textId="77777777" w:rsidR="004D5853" w:rsidRPr="00A61167" w:rsidRDefault="004D5853" w:rsidP="004D5853">
      <w:pPr>
        <w:pStyle w:val="ListParagraph"/>
        <w:numPr>
          <w:ilvl w:val="1"/>
          <w:numId w:val="3"/>
        </w:numPr>
        <w:rPr>
          <w:i/>
          <w:iCs/>
        </w:rPr>
      </w:pPr>
      <w:r w:rsidRPr="00A61167">
        <w:rPr>
          <w:i/>
          <w:iCs/>
        </w:rPr>
        <w:t>Login</w:t>
      </w:r>
      <w:r w:rsidRPr="00A61167">
        <w:t xml:space="preserve"> dan mengakses halaman </w:t>
      </w:r>
      <w:r w:rsidRPr="00A61167">
        <w:rPr>
          <w:i/>
          <w:iCs/>
        </w:rPr>
        <w:t>home</w:t>
      </w:r>
    </w:p>
    <w:p w14:paraId="56AEC807" w14:textId="59E2E0D5" w:rsidR="004D5853" w:rsidRPr="00A61167" w:rsidRDefault="004D5853" w:rsidP="004D5853">
      <w:pPr>
        <w:pStyle w:val="ListParagraph"/>
        <w:numPr>
          <w:ilvl w:val="1"/>
          <w:numId w:val="3"/>
        </w:numPr>
      </w:pPr>
      <w:r w:rsidRPr="00A61167">
        <w:t xml:space="preserve">Input kode </w:t>
      </w:r>
      <w:r w:rsidRPr="00A61167">
        <w:rPr>
          <w:i/>
          <w:iCs/>
        </w:rPr>
        <w:t>quiz</w:t>
      </w:r>
    </w:p>
    <w:p w14:paraId="2C56846A" w14:textId="7E2E70EA" w:rsidR="004D5853" w:rsidRPr="00A61167" w:rsidRDefault="004D5853" w:rsidP="004D5853">
      <w:pPr>
        <w:pStyle w:val="ListParagraph"/>
        <w:numPr>
          <w:ilvl w:val="1"/>
          <w:numId w:val="3"/>
        </w:numPr>
      </w:pPr>
      <w:r w:rsidRPr="00A61167">
        <w:t>Join dan mengerjakan soal</w:t>
      </w:r>
    </w:p>
    <w:p w14:paraId="5A17CFE8" w14:textId="77777777" w:rsidR="00A61167" w:rsidRPr="00A61167" w:rsidRDefault="004D5853">
      <w:pPr>
        <w:numPr>
          <w:ilvl w:val="0"/>
          <w:numId w:val="51"/>
        </w:numPr>
      </w:pPr>
      <w:r w:rsidRPr="004D5853">
        <w:t>Aksi Sistem:</w:t>
      </w:r>
    </w:p>
    <w:p w14:paraId="04F13169" w14:textId="58FFB1E0" w:rsidR="00A61167" w:rsidRPr="00A61167" w:rsidRDefault="004D5853" w:rsidP="00A61167">
      <w:pPr>
        <w:pStyle w:val="ListParagraph"/>
        <w:numPr>
          <w:ilvl w:val="1"/>
          <w:numId w:val="3"/>
        </w:numPr>
      </w:pPr>
      <w:r w:rsidRPr="00A61167">
        <w:t xml:space="preserve">Menampilkan halaman dan soal </w:t>
      </w:r>
      <w:r w:rsidR="00A61167" w:rsidRPr="00A61167">
        <w:rPr>
          <w:i/>
          <w:iCs/>
        </w:rPr>
        <w:t>quiz</w:t>
      </w:r>
    </w:p>
    <w:p w14:paraId="03C3A568" w14:textId="77777777" w:rsidR="00A61167" w:rsidRPr="00A61167" w:rsidRDefault="004D5853" w:rsidP="00A61167">
      <w:pPr>
        <w:pStyle w:val="ListParagraph"/>
        <w:numPr>
          <w:ilvl w:val="1"/>
          <w:numId w:val="3"/>
        </w:numPr>
      </w:pPr>
      <w:r w:rsidRPr="00A61167">
        <w:t>Validasi kode</w:t>
      </w:r>
    </w:p>
    <w:p w14:paraId="2C744D90" w14:textId="251A79E9" w:rsidR="004D5853" w:rsidRPr="00A61167" w:rsidRDefault="004D5853" w:rsidP="00A61167">
      <w:pPr>
        <w:pStyle w:val="ListParagraph"/>
        <w:numPr>
          <w:ilvl w:val="1"/>
          <w:numId w:val="3"/>
        </w:numPr>
        <w:rPr>
          <w:i/>
          <w:iCs/>
        </w:rPr>
      </w:pPr>
      <w:r w:rsidRPr="00A61167">
        <w:t xml:space="preserve">Memberi </w:t>
      </w:r>
      <w:r w:rsidRPr="00A61167">
        <w:rPr>
          <w:i/>
          <w:iCs/>
        </w:rPr>
        <w:t>feedback</w:t>
      </w:r>
      <w:r w:rsidRPr="00A61167">
        <w:t xml:space="preserve">, skor, dan </w:t>
      </w:r>
      <w:r w:rsidRPr="00A61167">
        <w:rPr>
          <w:i/>
          <w:iCs/>
        </w:rPr>
        <w:t>leaderboard</w:t>
      </w:r>
    </w:p>
    <w:p w14:paraId="2D9E1969" w14:textId="77777777" w:rsidR="00A61167" w:rsidRDefault="004D5853">
      <w:pPr>
        <w:numPr>
          <w:ilvl w:val="0"/>
          <w:numId w:val="51"/>
        </w:numPr>
      </w:pPr>
      <w:r w:rsidRPr="004D5853">
        <w:t>Sistem mendeteksi apakah soal sudah habis atau belum:</w:t>
      </w:r>
    </w:p>
    <w:p w14:paraId="4283E061" w14:textId="77777777" w:rsidR="00A61167" w:rsidRDefault="004D5853" w:rsidP="00A61167">
      <w:pPr>
        <w:pStyle w:val="ListParagraph"/>
        <w:numPr>
          <w:ilvl w:val="1"/>
          <w:numId w:val="3"/>
        </w:numPr>
      </w:pPr>
      <w:r w:rsidRPr="004D5853">
        <w:t>Jika belum → Lanjut soal berikutnya</w:t>
      </w:r>
    </w:p>
    <w:p w14:paraId="1409DA43" w14:textId="2A2AAEE2" w:rsidR="004D5853" w:rsidRPr="00A61167" w:rsidRDefault="004D5853" w:rsidP="00A61167">
      <w:pPr>
        <w:pStyle w:val="ListParagraph"/>
        <w:numPr>
          <w:ilvl w:val="1"/>
          <w:numId w:val="3"/>
        </w:numPr>
      </w:pPr>
      <w:r w:rsidRPr="004D5853">
        <w:t xml:space="preserve">Jika selesai → Tampilkan hasil dan </w:t>
      </w:r>
      <w:r w:rsidRPr="00A61167">
        <w:rPr>
          <w:i/>
          <w:iCs/>
        </w:rPr>
        <w:t>feedback</w:t>
      </w:r>
    </w:p>
    <w:p w14:paraId="02C95B59" w14:textId="77777777" w:rsidR="005B1838" w:rsidRDefault="009A41E0" w:rsidP="005B1838">
      <w:pPr>
        <w:pStyle w:val="NormalWeb"/>
        <w:keepNext/>
        <w:jc w:val="center"/>
      </w:pPr>
      <w:r>
        <w:rPr>
          <w:noProof/>
        </w:rPr>
        <w:drawing>
          <wp:inline distT="0" distB="0" distL="0" distR="0" wp14:anchorId="7EA7E96C" wp14:editId="5A1CCFAE">
            <wp:extent cx="5943600" cy="1767205"/>
            <wp:effectExtent l="0" t="0" r="0" b="4445"/>
            <wp:docPr id="8774300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1767205"/>
                    </a:xfrm>
                    <a:prstGeom prst="rect">
                      <a:avLst/>
                    </a:prstGeom>
                    <a:noFill/>
                    <a:ln>
                      <a:noFill/>
                    </a:ln>
                  </pic:spPr>
                </pic:pic>
              </a:graphicData>
            </a:graphic>
          </wp:inline>
        </w:drawing>
      </w:r>
    </w:p>
    <w:p w14:paraId="6C5E0BE0" w14:textId="34FD6152" w:rsidR="009A41E0" w:rsidRPr="005B1838" w:rsidRDefault="005B1838" w:rsidP="005B1838">
      <w:pPr>
        <w:pStyle w:val="Caption"/>
        <w:jc w:val="center"/>
        <w:rPr>
          <w:sz w:val="24"/>
          <w:szCs w:val="24"/>
        </w:rPr>
      </w:pPr>
      <w:bookmarkStart w:id="79" w:name="_Toc195504072"/>
      <w:r w:rsidRPr="005B1838">
        <w:rPr>
          <w:i w:val="0"/>
          <w:iCs w:val="0"/>
          <w:color w:val="auto"/>
          <w:sz w:val="24"/>
          <w:szCs w:val="24"/>
        </w:rPr>
        <w:t xml:space="preserve">Gambar 4. </w:t>
      </w:r>
      <w:r w:rsidRPr="005B1838">
        <w:rPr>
          <w:i w:val="0"/>
          <w:iCs w:val="0"/>
          <w:color w:val="auto"/>
          <w:sz w:val="24"/>
          <w:szCs w:val="24"/>
        </w:rPr>
        <w:fldChar w:fldCharType="begin"/>
      </w:r>
      <w:r w:rsidRPr="005B1838">
        <w:rPr>
          <w:i w:val="0"/>
          <w:iCs w:val="0"/>
          <w:color w:val="auto"/>
          <w:sz w:val="24"/>
          <w:szCs w:val="24"/>
        </w:rPr>
        <w:instrText xml:space="preserve"> SEQ Gambar_4. \* ARABIC </w:instrText>
      </w:r>
      <w:r w:rsidRPr="005B1838">
        <w:rPr>
          <w:i w:val="0"/>
          <w:iCs w:val="0"/>
          <w:color w:val="auto"/>
          <w:sz w:val="24"/>
          <w:szCs w:val="24"/>
        </w:rPr>
        <w:fldChar w:fldCharType="separate"/>
      </w:r>
      <w:r w:rsidR="006C1C49">
        <w:rPr>
          <w:i w:val="0"/>
          <w:iCs w:val="0"/>
          <w:noProof/>
          <w:color w:val="auto"/>
          <w:sz w:val="24"/>
          <w:szCs w:val="24"/>
        </w:rPr>
        <w:t>10</w:t>
      </w:r>
      <w:r w:rsidRPr="005B1838">
        <w:rPr>
          <w:i w:val="0"/>
          <w:iCs w:val="0"/>
          <w:color w:val="auto"/>
          <w:sz w:val="24"/>
          <w:szCs w:val="24"/>
        </w:rPr>
        <w:fldChar w:fldCharType="end"/>
      </w:r>
      <w:r w:rsidRPr="005B1838">
        <w:rPr>
          <w:color w:val="auto"/>
          <w:sz w:val="24"/>
          <w:szCs w:val="24"/>
        </w:rPr>
        <w:t xml:space="preserve"> </w:t>
      </w:r>
      <w:r w:rsidRPr="005B1838">
        <w:rPr>
          <w:i w:val="0"/>
          <w:iCs w:val="0"/>
          <w:color w:val="auto"/>
          <w:sz w:val="24"/>
          <w:szCs w:val="24"/>
        </w:rPr>
        <w:t xml:space="preserve">Bisnis Proses pada Fungsi </w:t>
      </w:r>
      <w:r w:rsidRPr="005B1838">
        <w:rPr>
          <w:color w:val="auto"/>
          <w:sz w:val="24"/>
          <w:szCs w:val="24"/>
        </w:rPr>
        <w:t>User</w:t>
      </w:r>
      <w:r w:rsidRPr="005B1838">
        <w:rPr>
          <w:i w:val="0"/>
          <w:iCs w:val="0"/>
          <w:color w:val="auto"/>
          <w:sz w:val="24"/>
          <w:szCs w:val="24"/>
        </w:rPr>
        <w:t xml:space="preserve"> Mengakses </w:t>
      </w:r>
      <w:r w:rsidRPr="005B1838">
        <w:rPr>
          <w:color w:val="auto"/>
          <w:sz w:val="24"/>
          <w:szCs w:val="24"/>
        </w:rPr>
        <w:t>Quiz</w:t>
      </w:r>
      <w:bookmarkEnd w:id="79"/>
    </w:p>
    <w:p w14:paraId="7F7620F1" w14:textId="6A9C319C" w:rsidR="009A41E0" w:rsidRDefault="009E08A2" w:rsidP="009E08A2">
      <w:pPr>
        <w:pStyle w:val="Heading2"/>
      </w:pPr>
      <w:bookmarkStart w:id="80" w:name="_Toc195504886"/>
      <w:r>
        <w:t>Desain Database</w:t>
      </w:r>
      <w:bookmarkEnd w:id="80"/>
    </w:p>
    <w:p w14:paraId="44481755" w14:textId="420D5EF9" w:rsidR="00053084" w:rsidRDefault="00053084" w:rsidP="00053084">
      <w:r w:rsidRPr="00053084">
        <w:t xml:space="preserve">Desain database berfungsi sebagai tempat penyimpanan seluruh data yang dibutuhkan aplikasi, baik oleh </w:t>
      </w:r>
      <w:r w:rsidRPr="00856303">
        <w:rPr>
          <w:i/>
          <w:iCs/>
        </w:rPr>
        <w:t>admin</w:t>
      </w:r>
      <w:r w:rsidRPr="00053084">
        <w:t xml:space="preserve"> maupun </w:t>
      </w:r>
      <w:r w:rsidRPr="00856303">
        <w:rPr>
          <w:i/>
          <w:iCs/>
        </w:rPr>
        <w:t>user</w:t>
      </w:r>
      <w:r w:rsidRPr="00053084">
        <w:t xml:space="preserve">. Database dirancang untuk mendukung seluruh fungsionalitas sistem, seperti pembuatan </w:t>
      </w:r>
      <w:r w:rsidRPr="00856303">
        <w:rPr>
          <w:i/>
          <w:iCs/>
        </w:rPr>
        <w:t>quiz</w:t>
      </w:r>
      <w:r w:rsidRPr="00053084">
        <w:t xml:space="preserve">, pengelolaan soal, pelacakan skor pengguna, hingga pemberian </w:t>
      </w:r>
      <w:r w:rsidRPr="00856303">
        <w:rPr>
          <w:i/>
          <w:iCs/>
        </w:rPr>
        <w:t>feedback</w:t>
      </w:r>
      <w:r w:rsidRPr="00053084">
        <w:t>. Tujuan utama dari desain ini adalah agar data dapat diakses, disimpan, dan diolah dengan efisien dan aman.</w:t>
      </w:r>
    </w:p>
    <w:p w14:paraId="60002409" w14:textId="77777777" w:rsidR="00046858" w:rsidRDefault="001375FD" w:rsidP="00046858">
      <w:pPr>
        <w:pStyle w:val="Heading3"/>
        <w:rPr>
          <w:i/>
          <w:iCs/>
          <w:color w:val="auto"/>
        </w:rPr>
      </w:pPr>
      <w:bookmarkStart w:id="81" w:name="_Toc195504887"/>
      <w:r w:rsidRPr="001375FD">
        <w:rPr>
          <w:i/>
          <w:iCs/>
          <w:color w:val="auto"/>
        </w:rPr>
        <w:t>E – R Diagram</w:t>
      </w:r>
      <w:bookmarkEnd w:id="81"/>
    </w:p>
    <w:p w14:paraId="565716F4" w14:textId="049EED3E" w:rsidR="00046858" w:rsidRDefault="00046858" w:rsidP="00046858">
      <w:r w:rsidRPr="00046858">
        <w:t xml:space="preserve">ERD ini menunjukkan hubungan antar entitas utama dalam sistem, yaitu </w:t>
      </w:r>
      <w:r w:rsidRPr="00046858">
        <w:rPr>
          <w:i/>
          <w:iCs/>
        </w:rPr>
        <w:t>User</w:t>
      </w:r>
      <w:r w:rsidRPr="00046858">
        <w:t xml:space="preserve">, </w:t>
      </w:r>
      <w:r w:rsidRPr="00046858">
        <w:rPr>
          <w:i/>
          <w:iCs/>
        </w:rPr>
        <w:t>Quiz</w:t>
      </w:r>
      <w:r w:rsidRPr="00046858">
        <w:t xml:space="preserve">, </w:t>
      </w:r>
      <w:r w:rsidRPr="00046858">
        <w:rPr>
          <w:i/>
          <w:iCs/>
        </w:rPr>
        <w:t>Question</w:t>
      </w:r>
      <w:r w:rsidRPr="00046858">
        <w:t xml:space="preserve">, </w:t>
      </w:r>
      <w:r w:rsidRPr="00046858">
        <w:rPr>
          <w:i/>
          <w:iCs/>
        </w:rPr>
        <w:t>Answers</w:t>
      </w:r>
      <w:r w:rsidRPr="00046858">
        <w:t xml:space="preserve">, dan </w:t>
      </w:r>
      <w:r w:rsidRPr="00046858">
        <w:rPr>
          <w:i/>
          <w:iCs/>
        </w:rPr>
        <w:t>Attempt</w:t>
      </w:r>
      <w:r w:rsidRPr="00046858">
        <w:t>_</w:t>
      </w:r>
      <w:r w:rsidRPr="00046858">
        <w:rPr>
          <w:i/>
          <w:iCs/>
        </w:rPr>
        <w:t>quiz</w:t>
      </w:r>
      <w:r w:rsidRPr="00046858">
        <w:t>. Tujuannya adalah untuk memodelkan bagaimana pengguna berinteraksi dengan quiz, menjawab soal, dan bagaimana sistem menyimpan informasi terkait aktivitas tersebut.</w:t>
      </w:r>
    </w:p>
    <w:p w14:paraId="79B2BD4E" w14:textId="77777777" w:rsidR="005B5CCB" w:rsidRDefault="007A5B91" w:rsidP="005B5CCB">
      <w:pPr>
        <w:keepNext/>
        <w:jc w:val="center"/>
      </w:pPr>
      <w:r w:rsidRPr="007A5B91">
        <w:rPr>
          <w:rFonts w:eastAsiaTheme="majorEastAsia" w:cstheme="majorBidi"/>
          <w:i/>
          <w:iCs/>
          <w:noProof/>
        </w:rPr>
        <w:drawing>
          <wp:inline distT="0" distB="0" distL="0" distR="0" wp14:anchorId="3C8DD528" wp14:editId="325A348B">
            <wp:extent cx="5943600" cy="3801110"/>
            <wp:effectExtent l="0" t="0" r="0" b="8890"/>
            <wp:docPr id="98278394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43600" cy="3801110"/>
                    </a:xfrm>
                    <a:prstGeom prst="rect">
                      <a:avLst/>
                    </a:prstGeom>
                    <a:noFill/>
                    <a:ln>
                      <a:noFill/>
                    </a:ln>
                  </pic:spPr>
                </pic:pic>
              </a:graphicData>
            </a:graphic>
          </wp:inline>
        </w:drawing>
      </w:r>
    </w:p>
    <w:p w14:paraId="5AE4A2A7" w14:textId="7443D194" w:rsidR="00DD7929" w:rsidRPr="005B5CCB" w:rsidRDefault="005B5CCB" w:rsidP="005B5CCB">
      <w:pPr>
        <w:pStyle w:val="Caption"/>
        <w:jc w:val="center"/>
        <w:rPr>
          <w:rFonts w:eastAsiaTheme="majorEastAsia" w:cstheme="majorBidi"/>
          <w:i w:val="0"/>
          <w:iCs w:val="0"/>
          <w:color w:val="auto"/>
          <w:sz w:val="24"/>
          <w:szCs w:val="24"/>
        </w:rPr>
      </w:pPr>
      <w:bookmarkStart w:id="82" w:name="_Toc195504073"/>
      <w:r w:rsidRPr="005B5CCB">
        <w:rPr>
          <w:i w:val="0"/>
          <w:iCs w:val="0"/>
          <w:color w:val="auto"/>
          <w:sz w:val="24"/>
          <w:szCs w:val="24"/>
        </w:rPr>
        <w:t xml:space="preserve">Gambar 4. </w:t>
      </w:r>
      <w:r w:rsidRPr="005B5CCB">
        <w:rPr>
          <w:i w:val="0"/>
          <w:iCs w:val="0"/>
          <w:color w:val="auto"/>
          <w:sz w:val="24"/>
          <w:szCs w:val="24"/>
        </w:rPr>
        <w:fldChar w:fldCharType="begin"/>
      </w:r>
      <w:r w:rsidRPr="005B5CCB">
        <w:rPr>
          <w:i w:val="0"/>
          <w:iCs w:val="0"/>
          <w:color w:val="auto"/>
          <w:sz w:val="24"/>
          <w:szCs w:val="24"/>
        </w:rPr>
        <w:instrText xml:space="preserve"> SEQ Gambar_4. \* ARABIC </w:instrText>
      </w:r>
      <w:r w:rsidRPr="005B5CCB">
        <w:rPr>
          <w:i w:val="0"/>
          <w:iCs w:val="0"/>
          <w:color w:val="auto"/>
          <w:sz w:val="24"/>
          <w:szCs w:val="24"/>
        </w:rPr>
        <w:fldChar w:fldCharType="separate"/>
      </w:r>
      <w:r w:rsidR="006C1C49">
        <w:rPr>
          <w:i w:val="0"/>
          <w:iCs w:val="0"/>
          <w:noProof/>
          <w:color w:val="auto"/>
          <w:sz w:val="24"/>
          <w:szCs w:val="24"/>
        </w:rPr>
        <w:t>11</w:t>
      </w:r>
      <w:r w:rsidRPr="005B5CCB">
        <w:rPr>
          <w:i w:val="0"/>
          <w:iCs w:val="0"/>
          <w:color w:val="auto"/>
          <w:sz w:val="24"/>
          <w:szCs w:val="24"/>
        </w:rPr>
        <w:fldChar w:fldCharType="end"/>
      </w:r>
      <w:r w:rsidRPr="005B5CCB">
        <w:rPr>
          <w:color w:val="auto"/>
          <w:sz w:val="24"/>
          <w:szCs w:val="24"/>
        </w:rPr>
        <w:t xml:space="preserve"> E - R Diagram Website Application Quiz</w:t>
      </w:r>
      <w:bookmarkEnd w:id="82"/>
    </w:p>
    <w:p w14:paraId="267DC61C" w14:textId="53441C90" w:rsidR="00DD7929" w:rsidRDefault="00927AEA" w:rsidP="002C4223">
      <w:pPr>
        <w:pStyle w:val="Heading4"/>
        <w:ind w:left="900" w:hanging="810"/>
        <w:rPr>
          <w:rFonts w:ascii="Times New Roman" w:hAnsi="Times New Roman" w:cs="Times New Roman"/>
          <w:b/>
          <w:bCs/>
          <w:color w:val="auto"/>
        </w:rPr>
      </w:pPr>
      <w:r w:rsidRPr="00927AEA">
        <w:rPr>
          <w:rFonts w:ascii="Times New Roman" w:hAnsi="Times New Roman" w:cs="Times New Roman"/>
          <w:b/>
          <w:bCs/>
          <w:i w:val="0"/>
          <w:iCs w:val="0"/>
          <w:color w:val="auto"/>
        </w:rPr>
        <w:t>Tabel</w:t>
      </w:r>
      <w:r w:rsidR="00E77802">
        <w:rPr>
          <w:rFonts w:ascii="Times New Roman" w:hAnsi="Times New Roman" w:cs="Times New Roman"/>
          <w:b/>
          <w:bCs/>
          <w:i w:val="0"/>
          <w:iCs w:val="0"/>
          <w:color w:val="auto"/>
        </w:rPr>
        <w:t>:</w:t>
      </w:r>
      <w:r w:rsidRPr="00927AEA">
        <w:rPr>
          <w:rFonts w:ascii="Times New Roman" w:hAnsi="Times New Roman" w:cs="Times New Roman"/>
          <w:b/>
          <w:bCs/>
          <w:color w:val="auto"/>
        </w:rPr>
        <w:t xml:space="preserve"> User</w:t>
      </w:r>
    </w:p>
    <w:p w14:paraId="573133AA" w14:textId="3597B9F4" w:rsidR="00DD7929" w:rsidRPr="00DD7929" w:rsidRDefault="00DD7929" w:rsidP="00AB78AB">
      <w:pPr>
        <w:rPr>
          <w:rFonts w:eastAsiaTheme="majorEastAsia"/>
        </w:rPr>
      </w:pPr>
      <w:r w:rsidRPr="00AB78AB">
        <w:t xml:space="preserve">Tabel </w:t>
      </w:r>
      <w:r w:rsidRPr="00AB78AB">
        <w:rPr>
          <w:i/>
          <w:iCs/>
        </w:rPr>
        <w:t>User</w:t>
      </w:r>
      <w:r w:rsidRPr="00AB78AB">
        <w:t xml:space="preserve"> berisi data semua pengguna yang terdaftar dalam sistem, baik sebagai </w:t>
      </w:r>
      <w:r w:rsidRPr="00AB78AB">
        <w:rPr>
          <w:i/>
          <w:iCs/>
        </w:rPr>
        <w:t>admin</w:t>
      </w:r>
      <w:r w:rsidRPr="00AB78AB">
        <w:t xml:space="preserve"> (dosen) maupun pengguna biasa (mahasiswa). Tabel ini menyimpan informasi penting seperti </w:t>
      </w:r>
      <w:r w:rsidRPr="00AB78AB">
        <w:rPr>
          <w:i/>
          <w:iCs/>
        </w:rPr>
        <w:t>email</w:t>
      </w:r>
      <w:r w:rsidRPr="00AB78AB">
        <w:t xml:space="preserve">, </w:t>
      </w:r>
      <w:r w:rsidRPr="00AB78AB">
        <w:rPr>
          <w:i/>
          <w:iCs/>
        </w:rPr>
        <w:t>password</w:t>
      </w:r>
      <w:r w:rsidRPr="00AB78AB">
        <w:t xml:space="preserve">, nama, dan peran </w:t>
      </w:r>
      <w:r w:rsidRPr="00AB78AB">
        <w:rPr>
          <w:i/>
          <w:iCs/>
        </w:rPr>
        <w:t>(role)</w:t>
      </w:r>
      <w:r w:rsidRPr="00AB78AB">
        <w:t xml:space="preserve"> pengguna. Data ini digunakan untuk proses </w:t>
      </w:r>
      <w:r w:rsidRPr="00AB78AB">
        <w:rPr>
          <w:i/>
          <w:iCs/>
        </w:rPr>
        <w:t>login</w:t>
      </w:r>
      <w:r w:rsidRPr="00AB78AB">
        <w:t>, autentikasi, dan pengelolaan akses dalam aplikasi edukasi tersebut.</w:t>
      </w:r>
      <w:r w:rsidR="00AB78AB" w:rsidRPr="00AB78AB">
        <w:t xml:space="preserve"> </w:t>
      </w:r>
      <w:r w:rsidRPr="00DD7929">
        <w:t xml:space="preserve">Setiap pengguna memiliki ID unik sebagai </w:t>
      </w:r>
      <w:r w:rsidRPr="00AB78AB">
        <w:rPr>
          <w:i/>
          <w:iCs/>
        </w:rPr>
        <w:t>primary</w:t>
      </w:r>
      <w:r w:rsidRPr="00DD7929">
        <w:t xml:space="preserve"> </w:t>
      </w:r>
      <w:r w:rsidRPr="00AB78AB">
        <w:rPr>
          <w:i/>
          <w:iCs/>
        </w:rPr>
        <w:t>key</w:t>
      </w:r>
      <w:r w:rsidRPr="00DD7929">
        <w:t xml:space="preserve">, serta </w:t>
      </w:r>
      <w:r w:rsidRPr="004C0E0C">
        <w:rPr>
          <w:i/>
          <w:iCs/>
        </w:rPr>
        <w:t>timestamp</w:t>
      </w:r>
      <w:r w:rsidRPr="00DD7929">
        <w:t xml:space="preserve"> pendaftaran yang dicatat di kolom </w:t>
      </w:r>
      <w:r w:rsidRPr="004C0E0C">
        <w:rPr>
          <w:rFonts w:ascii="Courier New" w:hAnsi="Courier New" w:cs="Courier New"/>
        </w:rPr>
        <w:t>created_at</w:t>
      </w:r>
      <w:r w:rsidRPr="00DD7929">
        <w:t xml:space="preserve">. Kolom </w:t>
      </w:r>
      <w:r w:rsidRPr="004C0E0C">
        <w:rPr>
          <w:i/>
          <w:iCs/>
        </w:rPr>
        <w:t>role</w:t>
      </w:r>
      <w:r w:rsidRPr="00DD7929">
        <w:t xml:space="preserve"> digunakan untuk membedakan hak akses, misalnya apakah pengguna tersebut bisa membuat dan mengelola </w:t>
      </w:r>
      <w:r w:rsidRPr="004C0E0C">
        <w:rPr>
          <w:i/>
          <w:iCs/>
        </w:rPr>
        <w:t>quiz</w:t>
      </w:r>
      <w:r w:rsidRPr="00DD7929">
        <w:t xml:space="preserve"> (admin) atau hanya mengerjakan </w:t>
      </w:r>
      <w:r w:rsidRPr="004C0E0C">
        <w:rPr>
          <w:i/>
          <w:iCs/>
        </w:rPr>
        <w:t>quiz</w:t>
      </w:r>
      <w:r w:rsidRPr="00DD7929">
        <w:t xml:space="preserve"> (mahasiswa).</w:t>
      </w:r>
    </w:p>
    <w:tbl>
      <w:tblPr>
        <w:tblStyle w:val="PlainTable1"/>
        <w:tblW w:w="0" w:type="auto"/>
        <w:tblLook w:val="04A0" w:firstRow="1" w:lastRow="0" w:firstColumn="1" w:lastColumn="0" w:noHBand="0" w:noVBand="1"/>
      </w:tblPr>
      <w:tblGrid>
        <w:gridCol w:w="3116"/>
        <w:gridCol w:w="3117"/>
        <w:gridCol w:w="3117"/>
      </w:tblGrid>
      <w:tr w:rsidR="00CA3DC0" w14:paraId="288594B7" w14:textId="77777777" w:rsidTr="0089342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vAlign w:val="center"/>
          </w:tcPr>
          <w:p w14:paraId="5F1AAC85" w14:textId="6583CAAB" w:rsidR="00CA3DC0" w:rsidRPr="00893426" w:rsidRDefault="00CA3DC0" w:rsidP="00893426">
            <w:pPr>
              <w:jc w:val="center"/>
            </w:pPr>
            <w:r w:rsidRPr="00893426">
              <w:t>Atribut</w:t>
            </w:r>
          </w:p>
        </w:tc>
        <w:tc>
          <w:tcPr>
            <w:tcW w:w="3117" w:type="dxa"/>
            <w:vAlign w:val="center"/>
          </w:tcPr>
          <w:p w14:paraId="1D595B29" w14:textId="6388E2C5" w:rsidR="00CA3DC0" w:rsidRPr="00893426" w:rsidRDefault="00CA3DC0" w:rsidP="00893426">
            <w:pPr>
              <w:jc w:val="center"/>
              <w:cnfStyle w:val="100000000000" w:firstRow="1" w:lastRow="0" w:firstColumn="0" w:lastColumn="0" w:oddVBand="0" w:evenVBand="0" w:oddHBand="0" w:evenHBand="0" w:firstRowFirstColumn="0" w:firstRowLastColumn="0" w:lastRowFirstColumn="0" w:lastRowLastColumn="0"/>
            </w:pPr>
            <w:r w:rsidRPr="00893426">
              <w:t>Tipe Data</w:t>
            </w:r>
          </w:p>
        </w:tc>
        <w:tc>
          <w:tcPr>
            <w:tcW w:w="3117" w:type="dxa"/>
            <w:vAlign w:val="center"/>
          </w:tcPr>
          <w:p w14:paraId="080AFC81" w14:textId="0B4CB9B1" w:rsidR="00CA3DC0" w:rsidRPr="00893426" w:rsidRDefault="00CA3DC0" w:rsidP="00893426">
            <w:pPr>
              <w:jc w:val="center"/>
              <w:cnfStyle w:val="100000000000" w:firstRow="1" w:lastRow="0" w:firstColumn="0" w:lastColumn="0" w:oddVBand="0" w:evenVBand="0" w:oddHBand="0" w:evenHBand="0" w:firstRowFirstColumn="0" w:firstRowLastColumn="0" w:lastRowFirstColumn="0" w:lastRowLastColumn="0"/>
            </w:pPr>
            <w:r w:rsidRPr="00893426">
              <w:t>Keterangan</w:t>
            </w:r>
          </w:p>
        </w:tc>
      </w:tr>
      <w:tr w:rsidR="00CA3DC0" w14:paraId="73959F91" w14:textId="77777777" w:rsidTr="008934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vAlign w:val="center"/>
          </w:tcPr>
          <w:p w14:paraId="27A6FEA2" w14:textId="0A405DF5" w:rsidR="00CA3DC0" w:rsidRPr="002C4223" w:rsidRDefault="00E60C42" w:rsidP="00893426">
            <w:pPr>
              <w:jc w:val="left"/>
              <w:rPr>
                <w:b w:val="0"/>
                <w:bCs w:val="0"/>
              </w:rPr>
            </w:pPr>
            <w:r w:rsidRPr="002C4223">
              <w:rPr>
                <w:b w:val="0"/>
                <w:bCs w:val="0"/>
              </w:rPr>
              <w:t>User_id</w:t>
            </w:r>
          </w:p>
        </w:tc>
        <w:tc>
          <w:tcPr>
            <w:tcW w:w="3117" w:type="dxa"/>
            <w:vAlign w:val="center"/>
          </w:tcPr>
          <w:p w14:paraId="4C8351A3" w14:textId="6579A9E5" w:rsidR="00CA3DC0" w:rsidRPr="002C4223" w:rsidRDefault="00E60C42" w:rsidP="00893426">
            <w:pPr>
              <w:jc w:val="left"/>
              <w:cnfStyle w:val="000000100000" w:firstRow="0" w:lastRow="0" w:firstColumn="0" w:lastColumn="0" w:oddVBand="0" w:evenVBand="0" w:oddHBand="1" w:evenHBand="0" w:firstRowFirstColumn="0" w:firstRowLastColumn="0" w:lastRowFirstColumn="0" w:lastRowLastColumn="0"/>
            </w:pPr>
            <w:r w:rsidRPr="002C4223">
              <w:t>INT (PK)</w:t>
            </w:r>
          </w:p>
        </w:tc>
        <w:tc>
          <w:tcPr>
            <w:tcW w:w="3117" w:type="dxa"/>
            <w:vAlign w:val="center"/>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DA3821" w:rsidRPr="00DA3821" w14:paraId="7157357B" w14:textId="77777777" w:rsidTr="00DA3821">
              <w:trPr>
                <w:tblCellSpacing w:w="15" w:type="dxa"/>
              </w:trPr>
              <w:tc>
                <w:tcPr>
                  <w:tcW w:w="0" w:type="auto"/>
                  <w:vAlign w:val="center"/>
                  <w:hideMark/>
                </w:tcPr>
                <w:p w14:paraId="775ACC29" w14:textId="77777777" w:rsidR="00DA3821" w:rsidRPr="00DA3821" w:rsidRDefault="00DA3821" w:rsidP="00893426">
                  <w:pPr>
                    <w:spacing w:after="0"/>
                    <w:jc w:val="left"/>
                  </w:pPr>
                </w:p>
              </w:tc>
            </w:tr>
          </w:tbl>
          <w:p w14:paraId="39ABA1CD" w14:textId="77777777" w:rsidR="00DA3821" w:rsidRPr="00DA3821" w:rsidRDefault="00DA3821" w:rsidP="00893426">
            <w:pPr>
              <w:jc w:val="left"/>
              <w:cnfStyle w:val="000000100000" w:firstRow="0" w:lastRow="0" w:firstColumn="0" w:lastColumn="0" w:oddVBand="0" w:evenVBand="0" w:oddHBand="1" w:evenHBand="0" w:firstRowFirstColumn="0" w:firstRowLastColumn="0" w:lastRowFirstColumn="0" w:lastRowLastColumn="0"/>
              <w:rPr>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743"/>
            </w:tblGrid>
            <w:tr w:rsidR="00DA3821" w:rsidRPr="00DA3821" w14:paraId="0C265989" w14:textId="77777777" w:rsidTr="00DA3821">
              <w:trPr>
                <w:tblCellSpacing w:w="15" w:type="dxa"/>
              </w:trPr>
              <w:tc>
                <w:tcPr>
                  <w:tcW w:w="0" w:type="auto"/>
                  <w:vAlign w:val="center"/>
                  <w:hideMark/>
                </w:tcPr>
                <w:p w14:paraId="086B0187" w14:textId="77777777" w:rsidR="00DA3821" w:rsidRPr="00DA3821" w:rsidRDefault="00DA3821" w:rsidP="00893426">
                  <w:pPr>
                    <w:spacing w:after="0"/>
                    <w:jc w:val="left"/>
                  </w:pPr>
                  <w:r w:rsidRPr="00DA3821">
                    <w:t>ID unik user (Primary Key)</w:t>
                  </w:r>
                </w:p>
              </w:tc>
            </w:tr>
          </w:tbl>
          <w:p w14:paraId="64DFAA50" w14:textId="77777777" w:rsidR="00CA3DC0" w:rsidRPr="002C4223" w:rsidRDefault="00CA3DC0" w:rsidP="00893426">
            <w:pPr>
              <w:jc w:val="left"/>
              <w:cnfStyle w:val="000000100000" w:firstRow="0" w:lastRow="0" w:firstColumn="0" w:lastColumn="0" w:oddVBand="0" w:evenVBand="0" w:oddHBand="1" w:evenHBand="0" w:firstRowFirstColumn="0" w:firstRowLastColumn="0" w:lastRowFirstColumn="0" w:lastRowLastColumn="0"/>
            </w:pPr>
          </w:p>
        </w:tc>
      </w:tr>
      <w:tr w:rsidR="00CA3DC0" w14:paraId="228C5E2C" w14:textId="77777777" w:rsidTr="00893426">
        <w:tc>
          <w:tcPr>
            <w:cnfStyle w:val="001000000000" w:firstRow="0" w:lastRow="0" w:firstColumn="1" w:lastColumn="0" w:oddVBand="0" w:evenVBand="0" w:oddHBand="0" w:evenHBand="0" w:firstRowFirstColumn="0" w:firstRowLastColumn="0" w:lastRowFirstColumn="0" w:lastRowLastColumn="0"/>
            <w:tcW w:w="3116" w:type="dxa"/>
            <w:vAlign w:val="center"/>
          </w:tcPr>
          <w:p w14:paraId="4E177C14" w14:textId="5BAAA841" w:rsidR="00CA3DC0" w:rsidRPr="002C4223" w:rsidRDefault="00784F89" w:rsidP="00893426">
            <w:pPr>
              <w:jc w:val="left"/>
              <w:rPr>
                <w:b w:val="0"/>
                <w:bCs w:val="0"/>
              </w:rPr>
            </w:pPr>
            <w:r w:rsidRPr="002C4223">
              <w:rPr>
                <w:b w:val="0"/>
                <w:bCs w:val="0"/>
              </w:rPr>
              <w:t>email</w:t>
            </w:r>
          </w:p>
        </w:tc>
        <w:tc>
          <w:tcPr>
            <w:tcW w:w="3117" w:type="dxa"/>
            <w:vAlign w:val="center"/>
          </w:tcPr>
          <w:p w14:paraId="75FFF596" w14:textId="3C19032B" w:rsidR="00CA3DC0" w:rsidRPr="002C4223" w:rsidRDefault="00A94568" w:rsidP="00893426">
            <w:pPr>
              <w:jc w:val="left"/>
              <w:cnfStyle w:val="000000000000" w:firstRow="0" w:lastRow="0" w:firstColumn="0" w:lastColumn="0" w:oddVBand="0" w:evenVBand="0" w:oddHBand="0" w:evenHBand="0" w:firstRowFirstColumn="0" w:firstRowLastColumn="0" w:lastRowFirstColumn="0" w:lastRowLastColumn="0"/>
            </w:pPr>
            <w:r w:rsidRPr="002C4223">
              <w:t>VARCHAR(100)</w:t>
            </w:r>
          </w:p>
        </w:tc>
        <w:tc>
          <w:tcPr>
            <w:tcW w:w="3117" w:type="dxa"/>
            <w:vAlign w:val="center"/>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893426" w:rsidRPr="00893426" w14:paraId="328C8C94" w14:textId="77777777" w:rsidTr="00893426">
              <w:trPr>
                <w:tblCellSpacing w:w="15" w:type="dxa"/>
              </w:trPr>
              <w:tc>
                <w:tcPr>
                  <w:tcW w:w="0" w:type="auto"/>
                  <w:vAlign w:val="center"/>
                  <w:hideMark/>
                </w:tcPr>
                <w:p w14:paraId="65A62955" w14:textId="77777777" w:rsidR="00893426" w:rsidRPr="00893426" w:rsidRDefault="00893426" w:rsidP="00893426">
                  <w:pPr>
                    <w:spacing w:after="0"/>
                    <w:jc w:val="left"/>
                  </w:pPr>
                </w:p>
              </w:tc>
            </w:tr>
          </w:tbl>
          <w:p w14:paraId="54F9D66B" w14:textId="77777777" w:rsidR="00893426" w:rsidRPr="00893426" w:rsidRDefault="00893426" w:rsidP="00893426">
            <w:pPr>
              <w:jc w:val="left"/>
              <w:cnfStyle w:val="000000000000" w:firstRow="0" w:lastRow="0" w:firstColumn="0" w:lastColumn="0" w:oddVBand="0" w:evenVBand="0" w:oddHBand="0" w:evenHBand="0" w:firstRowFirstColumn="0" w:firstRowLastColumn="0" w:lastRowFirstColumn="0" w:lastRowLastColumn="0"/>
              <w:rPr>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124"/>
            </w:tblGrid>
            <w:tr w:rsidR="00893426" w:rsidRPr="00893426" w14:paraId="124DE3D2" w14:textId="77777777" w:rsidTr="00893426">
              <w:trPr>
                <w:tblCellSpacing w:w="15" w:type="dxa"/>
              </w:trPr>
              <w:tc>
                <w:tcPr>
                  <w:tcW w:w="0" w:type="auto"/>
                  <w:vAlign w:val="center"/>
                  <w:hideMark/>
                </w:tcPr>
                <w:p w14:paraId="0FA399BF" w14:textId="77777777" w:rsidR="00893426" w:rsidRPr="00893426" w:rsidRDefault="00893426" w:rsidP="00893426">
                  <w:pPr>
                    <w:spacing w:after="0"/>
                    <w:jc w:val="left"/>
                  </w:pPr>
                  <w:r w:rsidRPr="00893426">
                    <w:t>Email user</w:t>
                  </w:r>
                </w:p>
              </w:tc>
            </w:tr>
          </w:tbl>
          <w:p w14:paraId="777D7207" w14:textId="77777777" w:rsidR="00CA3DC0" w:rsidRPr="002C4223" w:rsidRDefault="00CA3DC0" w:rsidP="00893426">
            <w:pPr>
              <w:jc w:val="left"/>
              <w:cnfStyle w:val="000000000000" w:firstRow="0" w:lastRow="0" w:firstColumn="0" w:lastColumn="0" w:oddVBand="0" w:evenVBand="0" w:oddHBand="0" w:evenHBand="0" w:firstRowFirstColumn="0" w:firstRowLastColumn="0" w:lastRowFirstColumn="0" w:lastRowLastColumn="0"/>
            </w:pPr>
          </w:p>
        </w:tc>
      </w:tr>
      <w:tr w:rsidR="00CA3DC0" w14:paraId="7D66388B" w14:textId="77777777" w:rsidTr="008934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vAlign w:val="center"/>
          </w:tcPr>
          <w:p w14:paraId="7E05798D" w14:textId="79F30819" w:rsidR="00CA3DC0" w:rsidRPr="002C4223" w:rsidRDefault="00784F89" w:rsidP="00893426">
            <w:pPr>
              <w:jc w:val="left"/>
              <w:rPr>
                <w:b w:val="0"/>
                <w:bCs w:val="0"/>
              </w:rPr>
            </w:pPr>
            <w:r w:rsidRPr="002C4223">
              <w:rPr>
                <w:b w:val="0"/>
                <w:bCs w:val="0"/>
              </w:rPr>
              <w:t>password</w:t>
            </w:r>
          </w:p>
        </w:tc>
        <w:tc>
          <w:tcPr>
            <w:tcW w:w="3117" w:type="dxa"/>
            <w:vAlign w:val="center"/>
          </w:tcPr>
          <w:p w14:paraId="3314FF93" w14:textId="6C98E89C" w:rsidR="00CA3DC0" w:rsidRPr="002C4223" w:rsidRDefault="00A94568" w:rsidP="00893426">
            <w:pPr>
              <w:jc w:val="left"/>
              <w:cnfStyle w:val="000000100000" w:firstRow="0" w:lastRow="0" w:firstColumn="0" w:lastColumn="0" w:oddVBand="0" w:evenVBand="0" w:oddHBand="1" w:evenHBand="0" w:firstRowFirstColumn="0" w:firstRowLastColumn="0" w:lastRowFirstColumn="0" w:lastRowLastColumn="0"/>
            </w:pPr>
            <w:r w:rsidRPr="002C4223">
              <w:t>VARCHAR(100)</w:t>
            </w:r>
          </w:p>
        </w:tc>
        <w:tc>
          <w:tcPr>
            <w:tcW w:w="3117" w:type="dxa"/>
            <w:vAlign w:val="center"/>
          </w:tcPr>
          <w:p w14:paraId="479D6CDD" w14:textId="7DE14D14" w:rsidR="00CA3DC0" w:rsidRPr="002C4223" w:rsidRDefault="00893426" w:rsidP="00893426">
            <w:pPr>
              <w:jc w:val="left"/>
              <w:cnfStyle w:val="000000100000" w:firstRow="0" w:lastRow="0" w:firstColumn="0" w:lastColumn="0" w:oddVBand="0" w:evenVBand="0" w:oddHBand="1" w:evenHBand="0" w:firstRowFirstColumn="0" w:firstRowLastColumn="0" w:lastRowFirstColumn="0" w:lastRowLastColumn="0"/>
            </w:pPr>
            <w:r w:rsidRPr="002C4223">
              <w:t>Password terenkripsi</w:t>
            </w:r>
          </w:p>
        </w:tc>
      </w:tr>
      <w:tr w:rsidR="00CA3DC0" w14:paraId="2915C97C" w14:textId="77777777" w:rsidTr="00893426">
        <w:tc>
          <w:tcPr>
            <w:cnfStyle w:val="001000000000" w:firstRow="0" w:lastRow="0" w:firstColumn="1" w:lastColumn="0" w:oddVBand="0" w:evenVBand="0" w:oddHBand="0" w:evenHBand="0" w:firstRowFirstColumn="0" w:firstRowLastColumn="0" w:lastRowFirstColumn="0" w:lastRowLastColumn="0"/>
            <w:tcW w:w="3116" w:type="dxa"/>
            <w:vAlign w:val="center"/>
          </w:tcPr>
          <w:p w14:paraId="559419AA" w14:textId="0A287416" w:rsidR="00CA3DC0" w:rsidRPr="002C4223" w:rsidRDefault="00784F89" w:rsidP="00893426">
            <w:pPr>
              <w:jc w:val="left"/>
              <w:rPr>
                <w:b w:val="0"/>
                <w:bCs w:val="0"/>
              </w:rPr>
            </w:pPr>
            <w:r w:rsidRPr="002C4223">
              <w:rPr>
                <w:b w:val="0"/>
                <w:bCs w:val="0"/>
              </w:rPr>
              <w:t>name</w:t>
            </w:r>
          </w:p>
        </w:tc>
        <w:tc>
          <w:tcPr>
            <w:tcW w:w="3117" w:type="dxa"/>
            <w:vAlign w:val="center"/>
          </w:tcPr>
          <w:p w14:paraId="2DA981A0" w14:textId="7BC26F80" w:rsidR="00CA3DC0" w:rsidRPr="002C4223" w:rsidRDefault="00A94568" w:rsidP="00893426">
            <w:pPr>
              <w:jc w:val="left"/>
              <w:cnfStyle w:val="000000000000" w:firstRow="0" w:lastRow="0" w:firstColumn="0" w:lastColumn="0" w:oddVBand="0" w:evenVBand="0" w:oddHBand="0" w:evenHBand="0" w:firstRowFirstColumn="0" w:firstRowLastColumn="0" w:lastRowFirstColumn="0" w:lastRowLastColumn="0"/>
            </w:pPr>
            <w:r w:rsidRPr="002C4223">
              <w:t>VARCHAR(100)</w:t>
            </w:r>
          </w:p>
        </w:tc>
        <w:tc>
          <w:tcPr>
            <w:tcW w:w="3117" w:type="dxa"/>
            <w:vAlign w:val="center"/>
          </w:tcPr>
          <w:p w14:paraId="5ADE9C0F" w14:textId="0AFD4D3D" w:rsidR="00CA3DC0" w:rsidRPr="002C4223" w:rsidRDefault="00893426" w:rsidP="00893426">
            <w:pPr>
              <w:jc w:val="left"/>
              <w:cnfStyle w:val="000000000000" w:firstRow="0" w:lastRow="0" w:firstColumn="0" w:lastColumn="0" w:oddVBand="0" w:evenVBand="0" w:oddHBand="0" w:evenHBand="0" w:firstRowFirstColumn="0" w:firstRowLastColumn="0" w:lastRowFirstColumn="0" w:lastRowLastColumn="0"/>
            </w:pPr>
            <w:r w:rsidRPr="002C4223">
              <w:t>Nama user</w:t>
            </w:r>
          </w:p>
        </w:tc>
      </w:tr>
      <w:tr w:rsidR="00CA3DC0" w14:paraId="1EEA42C7" w14:textId="77777777" w:rsidTr="008934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vAlign w:val="center"/>
          </w:tcPr>
          <w:p w14:paraId="43DF7250" w14:textId="2C5BAF73" w:rsidR="00CA3DC0" w:rsidRPr="002C4223" w:rsidRDefault="00784F89" w:rsidP="00893426">
            <w:pPr>
              <w:jc w:val="left"/>
              <w:rPr>
                <w:b w:val="0"/>
                <w:bCs w:val="0"/>
              </w:rPr>
            </w:pPr>
            <w:r w:rsidRPr="002C4223">
              <w:rPr>
                <w:b w:val="0"/>
                <w:bCs w:val="0"/>
              </w:rPr>
              <w:t>profile</w:t>
            </w:r>
            <w:r w:rsidR="00616F0F" w:rsidRPr="002C4223">
              <w:rPr>
                <w:b w:val="0"/>
                <w:bCs w:val="0"/>
              </w:rPr>
              <w:t>_</w:t>
            </w:r>
            <w:r w:rsidRPr="002C4223">
              <w:rPr>
                <w:b w:val="0"/>
                <w:bCs w:val="0"/>
              </w:rPr>
              <w:t>pic</w:t>
            </w:r>
          </w:p>
        </w:tc>
        <w:tc>
          <w:tcPr>
            <w:tcW w:w="3117" w:type="dxa"/>
            <w:vAlign w:val="center"/>
          </w:tcPr>
          <w:p w14:paraId="6E313FDA" w14:textId="467B6474" w:rsidR="00CA3DC0" w:rsidRPr="002C4223" w:rsidRDefault="00A94568" w:rsidP="00893426">
            <w:pPr>
              <w:jc w:val="left"/>
              <w:cnfStyle w:val="000000100000" w:firstRow="0" w:lastRow="0" w:firstColumn="0" w:lastColumn="0" w:oddVBand="0" w:evenVBand="0" w:oddHBand="1" w:evenHBand="0" w:firstRowFirstColumn="0" w:firstRowLastColumn="0" w:lastRowFirstColumn="0" w:lastRowLastColumn="0"/>
            </w:pPr>
            <w:r w:rsidRPr="002C4223">
              <w:t>VARCHAR(255)</w:t>
            </w:r>
          </w:p>
        </w:tc>
        <w:tc>
          <w:tcPr>
            <w:tcW w:w="3117" w:type="dxa"/>
            <w:vAlign w:val="center"/>
          </w:tcPr>
          <w:p w14:paraId="726B7166" w14:textId="1E5BDDA6" w:rsidR="00CA3DC0" w:rsidRPr="002C4223" w:rsidRDefault="00893426" w:rsidP="00893426">
            <w:pPr>
              <w:jc w:val="left"/>
              <w:cnfStyle w:val="000000100000" w:firstRow="0" w:lastRow="0" w:firstColumn="0" w:lastColumn="0" w:oddVBand="0" w:evenVBand="0" w:oddHBand="1" w:evenHBand="0" w:firstRowFirstColumn="0" w:firstRowLastColumn="0" w:lastRowFirstColumn="0" w:lastRowLastColumn="0"/>
            </w:pPr>
            <w:r w:rsidRPr="002C4223">
              <w:t>Path atau URL ke foto profil</w:t>
            </w:r>
          </w:p>
        </w:tc>
      </w:tr>
      <w:tr w:rsidR="00CA3DC0" w14:paraId="078ADCD9" w14:textId="77777777" w:rsidTr="00893426">
        <w:tc>
          <w:tcPr>
            <w:cnfStyle w:val="001000000000" w:firstRow="0" w:lastRow="0" w:firstColumn="1" w:lastColumn="0" w:oddVBand="0" w:evenVBand="0" w:oddHBand="0" w:evenHBand="0" w:firstRowFirstColumn="0" w:firstRowLastColumn="0" w:lastRowFirstColumn="0" w:lastRowLastColumn="0"/>
            <w:tcW w:w="3116" w:type="dxa"/>
            <w:vAlign w:val="center"/>
          </w:tcPr>
          <w:p w14:paraId="1C10955A" w14:textId="39B7B91F" w:rsidR="00CA3DC0" w:rsidRPr="002C4223" w:rsidRDefault="00616F0F" w:rsidP="00893426">
            <w:pPr>
              <w:jc w:val="left"/>
              <w:rPr>
                <w:b w:val="0"/>
                <w:bCs w:val="0"/>
              </w:rPr>
            </w:pPr>
            <w:r w:rsidRPr="002C4223">
              <w:rPr>
                <w:b w:val="0"/>
                <w:bCs w:val="0"/>
              </w:rPr>
              <w:t>role</w:t>
            </w:r>
          </w:p>
        </w:tc>
        <w:tc>
          <w:tcPr>
            <w:tcW w:w="3117" w:type="dxa"/>
            <w:vAlign w:val="center"/>
          </w:tcPr>
          <w:p w14:paraId="433E54FE" w14:textId="39AED484" w:rsidR="00CA3DC0" w:rsidRPr="002C4223" w:rsidRDefault="00A94568" w:rsidP="00893426">
            <w:pPr>
              <w:jc w:val="left"/>
              <w:cnfStyle w:val="000000000000" w:firstRow="0" w:lastRow="0" w:firstColumn="0" w:lastColumn="0" w:oddVBand="0" w:evenVBand="0" w:oddHBand="0" w:evenHBand="0" w:firstRowFirstColumn="0" w:firstRowLastColumn="0" w:lastRowFirstColumn="0" w:lastRowLastColumn="0"/>
            </w:pPr>
            <w:r w:rsidRPr="002C4223">
              <w:t>ENUM('admin','user')</w:t>
            </w:r>
          </w:p>
        </w:tc>
        <w:tc>
          <w:tcPr>
            <w:tcW w:w="3117" w:type="dxa"/>
            <w:vAlign w:val="center"/>
          </w:tcPr>
          <w:p w14:paraId="494F700F" w14:textId="6FF339AC" w:rsidR="00CA3DC0" w:rsidRPr="002C4223" w:rsidRDefault="00893426" w:rsidP="00893426">
            <w:pPr>
              <w:jc w:val="left"/>
              <w:cnfStyle w:val="000000000000" w:firstRow="0" w:lastRow="0" w:firstColumn="0" w:lastColumn="0" w:oddVBand="0" w:evenVBand="0" w:oddHBand="0" w:evenHBand="0" w:firstRowFirstColumn="0" w:firstRowLastColumn="0" w:lastRowFirstColumn="0" w:lastRowLastColumn="0"/>
            </w:pPr>
            <w:r w:rsidRPr="002C4223">
              <w:t>Peran user dalam sistem</w:t>
            </w:r>
          </w:p>
        </w:tc>
      </w:tr>
      <w:tr w:rsidR="00CA3DC0" w14:paraId="1FE0BD2A" w14:textId="77777777" w:rsidTr="008934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vAlign w:val="center"/>
          </w:tcPr>
          <w:p w14:paraId="75472BCC" w14:textId="3900E5EB" w:rsidR="00CA3DC0" w:rsidRPr="002C4223" w:rsidRDefault="00616F0F" w:rsidP="00893426">
            <w:pPr>
              <w:jc w:val="left"/>
              <w:rPr>
                <w:b w:val="0"/>
                <w:bCs w:val="0"/>
              </w:rPr>
            </w:pPr>
            <w:r w:rsidRPr="002C4223">
              <w:rPr>
                <w:b w:val="0"/>
                <w:bCs w:val="0"/>
              </w:rPr>
              <w:t>created_at</w:t>
            </w:r>
          </w:p>
        </w:tc>
        <w:tc>
          <w:tcPr>
            <w:tcW w:w="3117" w:type="dxa"/>
            <w:vAlign w:val="center"/>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A94568" w:rsidRPr="00A94568" w14:paraId="202491A9" w14:textId="77777777" w:rsidTr="00A94568">
              <w:trPr>
                <w:tblCellSpacing w:w="15" w:type="dxa"/>
              </w:trPr>
              <w:tc>
                <w:tcPr>
                  <w:tcW w:w="0" w:type="auto"/>
                  <w:vAlign w:val="center"/>
                  <w:hideMark/>
                </w:tcPr>
                <w:p w14:paraId="1C9BCD6D" w14:textId="77777777" w:rsidR="00A94568" w:rsidRPr="00A94568" w:rsidRDefault="00A94568" w:rsidP="00893426">
                  <w:pPr>
                    <w:spacing w:after="0"/>
                    <w:jc w:val="left"/>
                  </w:pPr>
                </w:p>
              </w:tc>
            </w:tr>
          </w:tbl>
          <w:p w14:paraId="35F4C9AD" w14:textId="77777777" w:rsidR="00A94568" w:rsidRPr="00A94568" w:rsidRDefault="00A94568" w:rsidP="00893426">
            <w:pPr>
              <w:jc w:val="left"/>
              <w:cnfStyle w:val="000000100000" w:firstRow="0" w:lastRow="0" w:firstColumn="0" w:lastColumn="0" w:oddVBand="0" w:evenVBand="0" w:oddHBand="1" w:evenHBand="0" w:firstRowFirstColumn="0" w:firstRowLastColumn="0" w:lastRowFirstColumn="0" w:lastRowLastColumn="0"/>
              <w:rPr>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8"/>
            </w:tblGrid>
            <w:tr w:rsidR="00A94568" w:rsidRPr="00A94568" w14:paraId="442CC826" w14:textId="77777777" w:rsidTr="00A94568">
              <w:trPr>
                <w:tblCellSpacing w:w="15" w:type="dxa"/>
              </w:trPr>
              <w:tc>
                <w:tcPr>
                  <w:tcW w:w="0" w:type="auto"/>
                  <w:vAlign w:val="center"/>
                  <w:hideMark/>
                </w:tcPr>
                <w:p w14:paraId="0AE9BE0E" w14:textId="77777777" w:rsidR="00A94568" w:rsidRPr="00A94568" w:rsidRDefault="00A94568" w:rsidP="00893426">
                  <w:pPr>
                    <w:spacing w:after="0"/>
                    <w:jc w:val="left"/>
                  </w:pPr>
                  <w:r w:rsidRPr="00A94568">
                    <w:t>TIMESTAMP</w:t>
                  </w:r>
                </w:p>
              </w:tc>
            </w:tr>
          </w:tbl>
          <w:p w14:paraId="46682F70" w14:textId="77777777" w:rsidR="00CA3DC0" w:rsidRPr="002C4223" w:rsidRDefault="00CA3DC0" w:rsidP="00893426">
            <w:pPr>
              <w:jc w:val="left"/>
              <w:cnfStyle w:val="000000100000" w:firstRow="0" w:lastRow="0" w:firstColumn="0" w:lastColumn="0" w:oddVBand="0" w:evenVBand="0" w:oddHBand="1" w:evenHBand="0" w:firstRowFirstColumn="0" w:firstRowLastColumn="0" w:lastRowFirstColumn="0" w:lastRowLastColumn="0"/>
            </w:pPr>
          </w:p>
        </w:tc>
        <w:tc>
          <w:tcPr>
            <w:tcW w:w="3117" w:type="dxa"/>
            <w:vAlign w:val="center"/>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893426" w:rsidRPr="00893426" w14:paraId="2251F68B" w14:textId="77777777" w:rsidTr="00893426">
              <w:trPr>
                <w:tblCellSpacing w:w="15" w:type="dxa"/>
              </w:trPr>
              <w:tc>
                <w:tcPr>
                  <w:tcW w:w="0" w:type="auto"/>
                  <w:vAlign w:val="center"/>
                  <w:hideMark/>
                </w:tcPr>
                <w:p w14:paraId="02C6DE7C" w14:textId="77777777" w:rsidR="00893426" w:rsidRPr="00893426" w:rsidRDefault="00893426" w:rsidP="00893426">
                  <w:pPr>
                    <w:spacing w:after="0"/>
                    <w:jc w:val="left"/>
                  </w:pPr>
                </w:p>
              </w:tc>
            </w:tr>
          </w:tbl>
          <w:p w14:paraId="3D6BEE84" w14:textId="77777777" w:rsidR="00893426" w:rsidRPr="00893426" w:rsidRDefault="00893426" w:rsidP="00893426">
            <w:pPr>
              <w:jc w:val="left"/>
              <w:cnfStyle w:val="000000100000" w:firstRow="0" w:lastRow="0" w:firstColumn="0" w:lastColumn="0" w:oddVBand="0" w:evenVBand="0" w:oddHBand="1" w:evenHBand="0" w:firstRowFirstColumn="0" w:firstRowLastColumn="0" w:lastRowFirstColumn="0" w:lastRowLastColumn="0"/>
              <w:rPr>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111"/>
            </w:tblGrid>
            <w:tr w:rsidR="00893426" w:rsidRPr="00893426" w14:paraId="48E99236" w14:textId="77777777" w:rsidTr="00893426">
              <w:trPr>
                <w:tblCellSpacing w:w="15" w:type="dxa"/>
              </w:trPr>
              <w:tc>
                <w:tcPr>
                  <w:tcW w:w="0" w:type="auto"/>
                  <w:vAlign w:val="center"/>
                  <w:hideMark/>
                </w:tcPr>
                <w:p w14:paraId="70AA1B63" w14:textId="77777777" w:rsidR="00893426" w:rsidRPr="00893426" w:rsidRDefault="00893426" w:rsidP="00893426">
                  <w:pPr>
                    <w:spacing w:after="0"/>
                    <w:jc w:val="left"/>
                  </w:pPr>
                  <w:r w:rsidRPr="00893426">
                    <w:t>Waktu registrasi user</w:t>
                  </w:r>
                </w:p>
              </w:tc>
            </w:tr>
          </w:tbl>
          <w:p w14:paraId="25F0BF1F" w14:textId="77777777" w:rsidR="00CA3DC0" w:rsidRPr="002C4223" w:rsidRDefault="00CA3DC0" w:rsidP="00893426">
            <w:pPr>
              <w:jc w:val="left"/>
              <w:cnfStyle w:val="000000100000" w:firstRow="0" w:lastRow="0" w:firstColumn="0" w:lastColumn="0" w:oddVBand="0" w:evenVBand="0" w:oddHBand="1" w:evenHBand="0" w:firstRowFirstColumn="0" w:firstRowLastColumn="0" w:lastRowFirstColumn="0" w:lastRowLastColumn="0"/>
            </w:pPr>
          </w:p>
        </w:tc>
      </w:tr>
    </w:tbl>
    <w:p w14:paraId="5BF6D5A6" w14:textId="77777777" w:rsidR="00DD7929" w:rsidRPr="00DD7929" w:rsidRDefault="00DD7929" w:rsidP="00DD7929"/>
    <w:p w14:paraId="3046AD69" w14:textId="63BFE1BE" w:rsidR="001375FD" w:rsidRDefault="002C4223" w:rsidP="0099071D">
      <w:pPr>
        <w:pStyle w:val="Heading4"/>
        <w:tabs>
          <w:tab w:val="left" w:pos="450"/>
          <w:tab w:val="left" w:pos="900"/>
        </w:tabs>
        <w:ind w:left="900" w:hanging="900"/>
        <w:jc w:val="left"/>
        <w:rPr>
          <w:rFonts w:ascii="Times New Roman" w:hAnsi="Times New Roman" w:cs="Times New Roman"/>
          <w:b/>
          <w:bCs/>
          <w:color w:val="auto"/>
        </w:rPr>
      </w:pPr>
      <w:r w:rsidRPr="0099071D">
        <w:rPr>
          <w:rFonts w:ascii="Times New Roman" w:hAnsi="Times New Roman" w:cs="Times New Roman"/>
          <w:b/>
          <w:bCs/>
          <w:i w:val="0"/>
          <w:iCs w:val="0"/>
          <w:color w:val="auto"/>
        </w:rPr>
        <w:t>Tabel</w:t>
      </w:r>
      <w:r w:rsidR="00E77802">
        <w:rPr>
          <w:rFonts w:ascii="Times New Roman" w:hAnsi="Times New Roman" w:cs="Times New Roman"/>
          <w:b/>
          <w:bCs/>
          <w:i w:val="0"/>
          <w:iCs w:val="0"/>
          <w:color w:val="auto"/>
        </w:rPr>
        <w:t>:</w:t>
      </w:r>
      <w:r w:rsidRPr="0099071D">
        <w:rPr>
          <w:rFonts w:ascii="Times New Roman" w:hAnsi="Times New Roman" w:cs="Times New Roman"/>
          <w:b/>
          <w:bCs/>
          <w:i w:val="0"/>
          <w:iCs w:val="0"/>
          <w:color w:val="auto"/>
        </w:rPr>
        <w:t xml:space="preserve"> </w:t>
      </w:r>
      <w:r w:rsidRPr="0099071D">
        <w:rPr>
          <w:rFonts w:ascii="Times New Roman" w:hAnsi="Times New Roman" w:cs="Times New Roman"/>
          <w:b/>
          <w:bCs/>
          <w:color w:val="auto"/>
        </w:rPr>
        <w:t>Quiz</w:t>
      </w:r>
    </w:p>
    <w:p w14:paraId="0F485880" w14:textId="107C8854" w:rsidR="0099071D" w:rsidRDefault="00BB7E23" w:rsidP="0099071D">
      <w:r w:rsidRPr="00BB7E23">
        <w:t xml:space="preserve">Tabel </w:t>
      </w:r>
      <w:r w:rsidRPr="00BB7E23">
        <w:rPr>
          <w:i/>
          <w:iCs/>
        </w:rPr>
        <w:t>Quiz</w:t>
      </w:r>
      <w:r w:rsidRPr="00BB7E23">
        <w:t xml:space="preserve"> menyimpan informasi detail mengenai setiap </w:t>
      </w:r>
      <w:r>
        <w:rPr>
          <w:i/>
          <w:iCs/>
        </w:rPr>
        <w:t>quiz</w:t>
      </w:r>
      <w:r w:rsidRPr="00BB7E23">
        <w:t xml:space="preserve"> yang dibuat di dalam sistem. Setiap kuis memiliki ID unik sebagai identifikasi utama dan berisi metadata. Tabel ini berfungsi sebagai pusat pengelolaan</w:t>
      </w:r>
      <w:r w:rsidR="00BF693B">
        <w:t xml:space="preserve"> </w:t>
      </w:r>
      <w:r w:rsidR="00BF693B">
        <w:rPr>
          <w:i/>
          <w:iCs/>
        </w:rPr>
        <w:t>quiz</w:t>
      </w:r>
      <w:r w:rsidR="00BF693B" w:rsidRPr="00BB7E23">
        <w:t xml:space="preserve"> </w:t>
      </w:r>
      <w:r w:rsidRPr="00BB7E23">
        <w:t xml:space="preserve">oleh </w:t>
      </w:r>
      <w:r w:rsidRPr="00BF693B">
        <w:rPr>
          <w:i/>
          <w:iCs/>
        </w:rPr>
        <w:t>admin</w:t>
      </w:r>
      <w:r w:rsidRPr="00BB7E23">
        <w:t xml:space="preserve">/dosen, dan akan dihubungkan ke tabel lain seperti </w:t>
      </w:r>
      <w:r w:rsidRPr="00BF693B">
        <w:rPr>
          <w:i/>
          <w:iCs/>
        </w:rPr>
        <w:t>Question</w:t>
      </w:r>
      <w:r w:rsidRPr="00BB7E23">
        <w:t xml:space="preserve">, </w:t>
      </w:r>
      <w:r w:rsidRPr="00BF693B">
        <w:rPr>
          <w:i/>
          <w:iCs/>
        </w:rPr>
        <w:t>Attempt_quiz</w:t>
      </w:r>
      <w:r w:rsidRPr="00BB7E23">
        <w:t xml:space="preserve">, dan </w:t>
      </w:r>
      <w:r w:rsidRPr="00BF693B">
        <w:rPr>
          <w:i/>
          <w:iCs/>
        </w:rPr>
        <w:t>Answers</w:t>
      </w:r>
      <w:r w:rsidRPr="00BB7E23">
        <w:t xml:space="preserve"> untuk melacak aktivitas pengguna terhadap kuis tersebut.</w:t>
      </w:r>
    </w:p>
    <w:tbl>
      <w:tblPr>
        <w:tblStyle w:val="PlainTable1"/>
        <w:tblW w:w="0" w:type="auto"/>
        <w:tblLook w:val="04A0" w:firstRow="1" w:lastRow="0" w:firstColumn="1" w:lastColumn="0" w:noHBand="0" w:noVBand="1"/>
      </w:tblPr>
      <w:tblGrid>
        <w:gridCol w:w="3116"/>
        <w:gridCol w:w="3117"/>
        <w:gridCol w:w="3117"/>
      </w:tblGrid>
      <w:tr w:rsidR="00BF693B" w14:paraId="2595BD0D" w14:textId="77777777" w:rsidTr="002A6B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vAlign w:val="center"/>
          </w:tcPr>
          <w:p w14:paraId="59D3BC8F" w14:textId="77777777" w:rsidR="00BF693B" w:rsidRPr="00893426" w:rsidRDefault="00BF693B" w:rsidP="002A6BDE">
            <w:pPr>
              <w:jc w:val="center"/>
            </w:pPr>
            <w:r w:rsidRPr="00893426">
              <w:t>Atribut</w:t>
            </w:r>
          </w:p>
        </w:tc>
        <w:tc>
          <w:tcPr>
            <w:tcW w:w="3117" w:type="dxa"/>
            <w:vAlign w:val="center"/>
          </w:tcPr>
          <w:p w14:paraId="2AF5AC11" w14:textId="77777777" w:rsidR="00BF693B" w:rsidRPr="00893426" w:rsidRDefault="00BF693B" w:rsidP="002A6BDE">
            <w:pPr>
              <w:jc w:val="center"/>
              <w:cnfStyle w:val="100000000000" w:firstRow="1" w:lastRow="0" w:firstColumn="0" w:lastColumn="0" w:oddVBand="0" w:evenVBand="0" w:oddHBand="0" w:evenHBand="0" w:firstRowFirstColumn="0" w:firstRowLastColumn="0" w:lastRowFirstColumn="0" w:lastRowLastColumn="0"/>
            </w:pPr>
            <w:r w:rsidRPr="00893426">
              <w:t>Tipe Data</w:t>
            </w:r>
          </w:p>
        </w:tc>
        <w:tc>
          <w:tcPr>
            <w:tcW w:w="3117" w:type="dxa"/>
            <w:vAlign w:val="center"/>
          </w:tcPr>
          <w:p w14:paraId="2DD6D428" w14:textId="77777777" w:rsidR="00BF693B" w:rsidRPr="00893426" w:rsidRDefault="00BF693B" w:rsidP="002A6BDE">
            <w:pPr>
              <w:jc w:val="center"/>
              <w:cnfStyle w:val="100000000000" w:firstRow="1" w:lastRow="0" w:firstColumn="0" w:lastColumn="0" w:oddVBand="0" w:evenVBand="0" w:oddHBand="0" w:evenHBand="0" w:firstRowFirstColumn="0" w:firstRowLastColumn="0" w:lastRowFirstColumn="0" w:lastRowLastColumn="0"/>
            </w:pPr>
            <w:r w:rsidRPr="00893426">
              <w:t>Keterangan</w:t>
            </w:r>
          </w:p>
        </w:tc>
      </w:tr>
      <w:tr w:rsidR="00BF693B" w14:paraId="5AF588B2" w14:textId="77777777" w:rsidTr="002A6B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vAlign w:val="center"/>
          </w:tcPr>
          <w:p w14:paraId="7C82703D" w14:textId="356D8120" w:rsidR="00BF693B" w:rsidRPr="002C4223" w:rsidRDefault="001552FD" w:rsidP="002A6BDE">
            <w:pPr>
              <w:jc w:val="left"/>
              <w:rPr>
                <w:b w:val="0"/>
                <w:bCs w:val="0"/>
              </w:rPr>
            </w:pPr>
            <w:r>
              <w:rPr>
                <w:b w:val="0"/>
                <w:bCs w:val="0"/>
              </w:rPr>
              <w:t>quiz</w:t>
            </w:r>
            <w:r w:rsidR="00BF693B" w:rsidRPr="002C4223">
              <w:rPr>
                <w:b w:val="0"/>
                <w:bCs w:val="0"/>
              </w:rPr>
              <w:t>_id</w:t>
            </w:r>
          </w:p>
        </w:tc>
        <w:tc>
          <w:tcPr>
            <w:tcW w:w="3117" w:type="dxa"/>
            <w:vAlign w:val="center"/>
          </w:tcPr>
          <w:p w14:paraId="3318D02B" w14:textId="77777777" w:rsidR="00BF693B" w:rsidRPr="002C4223" w:rsidRDefault="00BF693B" w:rsidP="002A6BDE">
            <w:pPr>
              <w:jc w:val="left"/>
              <w:cnfStyle w:val="000000100000" w:firstRow="0" w:lastRow="0" w:firstColumn="0" w:lastColumn="0" w:oddVBand="0" w:evenVBand="0" w:oddHBand="1" w:evenHBand="0" w:firstRowFirstColumn="0" w:firstRowLastColumn="0" w:lastRowFirstColumn="0" w:lastRowLastColumn="0"/>
            </w:pPr>
            <w:r w:rsidRPr="002C4223">
              <w:t>INT (PK)</w:t>
            </w:r>
          </w:p>
        </w:tc>
        <w:tc>
          <w:tcPr>
            <w:tcW w:w="3117" w:type="dxa"/>
            <w:vAlign w:val="center"/>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BF693B" w:rsidRPr="00DA3821" w14:paraId="6C1AA8E2" w14:textId="77777777" w:rsidTr="002A6BDE">
              <w:trPr>
                <w:tblCellSpacing w:w="15" w:type="dxa"/>
              </w:trPr>
              <w:tc>
                <w:tcPr>
                  <w:tcW w:w="0" w:type="auto"/>
                  <w:vAlign w:val="center"/>
                  <w:hideMark/>
                </w:tcPr>
                <w:p w14:paraId="59F6CCC6" w14:textId="77777777" w:rsidR="00BF693B" w:rsidRPr="00DA3821" w:rsidRDefault="00BF693B" w:rsidP="002A6BDE">
                  <w:pPr>
                    <w:spacing w:after="0"/>
                    <w:jc w:val="left"/>
                  </w:pPr>
                </w:p>
              </w:tc>
            </w:tr>
          </w:tbl>
          <w:p w14:paraId="55CDE7F4" w14:textId="77777777" w:rsidR="00BF693B" w:rsidRPr="00DA3821" w:rsidRDefault="00BF693B" w:rsidP="002A6BDE">
            <w:pPr>
              <w:jc w:val="left"/>
              <w:cnfStyle w:val="000000100000" w:firstRow="0" w:lastRow="0" w:firstColumn="0" w:lastColumn="0" w:oddVBand="0" w:evenVBand="0" w:oddHBand="1" w:evenHBand="0" w:firstRowFirstColumn="0" w:firstRowLastColumn="0" w:lastRowFirstColumn="0" w:lastRowLastColumn="0"/>
              <w:rPr>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757"/>
            </w:tblGrid>
            <w:tr w:rsidR="00BF693B" w:rsidRPr="00DA3821" w14:paraId="0BC7EF96" w14:textId="77777777" w:rsidTr="002A6BDE">
              <w:trPr>
                <w:tblCellSpacing w:w="15" w:type="dxa"/>
              </w:trPr>
              <w:tc>
                <w:tcPr>
                  <w:tcW w:w="0" w:type="auto"/>
                  <w:vAlign w:val="center"/>
                  <w:hideMark/>
                </w:tcPr>
                <w:p w14:paraId="57484D3D" w14:textId="4400F851" w:rsidR="00BF693B" w:rsidRPr="00DA3821" w:rsidRDefault="00BF693B" w:rsidP="002A6BDE">
                  <w:pPr>
                    <w:spacing w:after="0"/>
                    <w:jc w:val="left"/>
                  </w:pPr>
                  <w:r w:rsidRPr="00DA3821">
                    <w:t xml:space="preserve">ID unik </w:t>
                  </w:r>
                  <w:r w:rsidR="001552FD">
                    <w:t>quiz</w:t>
                  </w:r>
                  <w:r w:rsidRPr="00DA3821">
                    <w:t xml:space="preserve"> (Primary Key)</w:t>
                  </w:r>
                </w:p>
              </w:tc>
            </w:tr>
          </w:tbl>
          <w:p w14:paraId="103EF97A" w14:textId="77777777" w:rsidR="00BF693B" w:rsidRPr="002C4223" w:rsidRDefault="00BF693B" w:rsidP="002A6BDE">
            <w:pPr>
              <w:jc w:val="left"/>
              <w:cnfStyle w:val="000000100000" w:firstRow="0" w:lastRow="0" w:firstColumn="0" w:lastColumn="0" w:oddVBand="0" w:evenVBand="0" w:oddHBand="1" w:evenHBand="0" w:firstRowFirstColumn="0" w:firstRowLastColumn="0" w:lastRowFirstColumn="0" w:lastRowLastColumn="0"/>
            </w:pPr>
          </w:p>
        </w:tc>
      </w:tr>
      <w:tr w:rsidR="00BF693B" w14:paraId="59DA3F03" w14:textId="77777777" w:rsidTr="002A6BDE">
        <w:tc>
          <w:tcPr>
            <w:cnfStyle w:val="001000000000" w:firstRow="0" w:lastRow="0" w:firstColumn="1" w:lastColumn="0" w:oddVBand="0" w:evenVBand="0" w:oddHBand="0" w:evenHBand="0" w:firstRowFirstColumn="0" w:firstRowLastColumn="0" w:lastRowFirstColumn="0" w:lastRowLastColumn="0"/>
            <w:tcW w:w="3116" w:type="dxa"/>
            <w:vAlign w:val="center"/>
          </w:tcPr>
          <w:p w14:paraId="188A0A87" w14:textId="743DF625" w:rsidR="00BF693B" w:rsidRPr="002C4223" w:rsidRDefault="001552FD" w:rsidP="002A6BDE">
            <w:pPr>
              <w:jc w:val="left"/>
              <w:rPr>
                <w:b w:val="0"/>
                <w:bCs w:val="0"/>
              </w:rPr>
            </w:pPr>
            <w:r w:rsidRPr="001552FD">
              <w:rPr>
                <w:b w:val="0"/>
                <w:bCs w:val="0"/>
              </w:rPr>
              <w:t>nama_quiz</w:t>
            </w:r>
          </w:p>
        </w:tc>
        <w:tc>
          <w:tcPr>
            <w:tcW w:w="3117" w:type="dxa"/>
            <w:vAlign w:val="center"/>
          </w:tcPr>
          <w:p w14:paraId="02C2AC2C" w14:textId="77777777" w:rsidR="00BF693B" w:rsidRPr="002C4223" w:rsidRDefault="00BF693B" w:rsidP="002A6BDE">
            <w:pPr>
              <w:jc w:val="left"/>
              <w:cnfStyle w:val="000000000000" w:firstRow="0" w:lastRow="0" w:firstColumn="0" w:lastColumn="0" w:oddVBand="0" w:evenVBand="0" w:oddHBand="0" w:evenHBand="0" w:firstRowFirstColumn="0" w:firstRowLastColumn="0" w:lastRowFirstColumn="0" w:lastRowLastColumn="0"/>
            </w:pPr>
            <w:r w:rsidRPr="002C4223">
              <w:t>VARCHAR(100)</w:t>
            </w:r>
          </w:p>
        </w:tc>
        <w:tc>
          <w:tcPr>
            <w:tcW w:w="3117" w:type="dxa"/>
            <w:vAlign w:val="center"/>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BF693B" w:rsidRPr="00893426" w14:paraId="0503D7F6" w14:textId="77777777" w:rsidTr="002A6BDE">
              <w:trPr>
                <w:tblCellSpacing w:w="15" w:type="dxa"/>
              </w:trPr>
              <w:tc>
                <w:tcPr>
                  <w:tcW w:w="0" w:type="auto"/>
                  <w:vAlign w:val="center"/>
                  <w:hideMark/>
                </w:tcPr>
                <w:p w14:paraId="0153C045" w14:textId="77777777" w:rsidR="00BF693B" w:rsidRPr="00893426" w:rsidRDefault="00BF693B" w:rsidP="002A6BDE">
                  <w:pPr>
                    <w:spacing w:after="0"/>
                    <w:jc w:val="left"/>
                  </w:pPr>
                </w:p>
              </w:tc>
            </w:tr>
          </w:tbl>
          <w:p w14:paraId="7F80A803" w14:textId="77777777" w:rsidR="00BF693B" w:rsidRPr="00893426" w:rsidRDefault="00BF693B" w:rsidP="002A6BDE">
            <w:pPr>
              <w:jc w:val="left"/>
              <w:cnfStyle w:val="000000000000" w:firstRow="0" w:lastRow="0" w:firstColumn="0" w:lastColumn="0" w:oddVBand="0" w:evenVBand="0" w:oddHBand="0" w:evenHBand="0" w:firstRowFirstColumn="0" w:firstRowLastColumn="0" w:lastRowFirstColumn="0" w:lastRowLastColumn="0"/>
              <w:rPr>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150"/>
            </w:tblGrid>
            <w:tr w:rsidR="00BF693B" w:rsidRPr="00893426" w14:paraId="5E3D645C" w14:textId="77777777" w:rsidTr="002A6BDE">
              <w:trPr>
                <w:tblCellSpacing w:w="15" w:type="dxa"/>
              </w:trPr>
              <w:tc>
                <w:tcPr>
                  <w:tcW w:w="0" w:type="auto"/>
                  <w:vAlign w:val="center"/>
                  <w:hideMark/>
                </w:tcPr>
                <w:p w14:paraId="05BA7C40" w14:textId="0200A3F4" w:rsidR="00BF693B" w:rsidRPr="00893426" w:rsidRDefault="001552FD" w:rsidP="002A6BDE">
                  <w:pPr>
                    <w:spacing w:after="0"/>
                    <w:jc w:val="left"/>
                  </w:pPr>
                  <w:r w:rsidRPr="001552FD">
                    <w:t>Nama atau judul quiz</w:t>
                  </w:r>
                </w:p>
              </w:tc>
            </w:tr>
          </w:tbl>
          <w:p w14:paraId="744017B4" w14:textId="77777777" w:rsidR="00BF693B" w:rsidRPr="002C4223" w:rsidRDefault="00BF693B" w:rsidP="002A6BDE">
            <w:pPr>
              <w:jc w:val="left"/>
              <w:cnfStyle w:val="000000000000" w:firstRow="0" w:lastRow="0" w:firstColumn="0" w:lastColumn="0" w:oddVBand="0" w:evenVBand="0" w:oddHBand="0" w:evenHBand="0" w:firstRowFirstColumn="0" w:firstRowLastColumn="0" w:lastRowFirstColumn="0" w:lastRowLastColumn="0"/>
            </w:pPr>
          </w:p>
        </w:tc>
      </w:tr>
      <w:tr w:rsidR="00BF693B" w14:paraId="00F68CBA" w14:textId="77777777" w:rsidTr="002A6B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vAlign w:val="center"/>
          </w:tcPr>
          <w:p w14:paraId="24B04237" w14:textId="3A1273C3" w:rsidR="00BF693B" w:rsidRPr="002C4223" w:rsidRDefault="006B3087" w:rsidP="002A6BDE">
            <w:pPr>
              <w:jc w:val="left"/>
              <w:rPr>
                <w:b w:val="0"/>
                <w:bCs w:val="0"/>
              </w:rPr>
            </w:pPr>
            <w:r w:rsidRPr="006B3087">
              <w:rPr>
                <w:b w:val="0"/>
                <w:bCs w:val="0"/>
              </w:rPr>
              <w:t>code_quiz</w:t>
            </w:r>
          </w:p>
        </w:tc>
        <w:tc>
          <w:tcPr>
            <w:tcW w:w="3117" w:type="dxa"/>
            <w:vAlign w:val="center"/>
          </w:tcPr>
          <w:p w14:paraId="18E8EF94" w14:textId="35EDF9F7" w:rsidR="00BF693B" w:rsidRPr="002C4223" w:rsidRDefault="006B3087" w:rsidP="002A6BDE">
            <w:pPr>
              <w:jc w:val="left"/>
              <w:cnfStyle w:val="000000100000" w:firstRow="0" w:lastRow="0" w:firstColumn="0" w:lastColumn="0" w:oddVBand="0" w:evenVBand="0" w:oddHBand="1" w:evenHBand="0" w:firstRowFirstColumn="0" w:firstRowLastColumn="0" w:lastRowFirstColumn="0" w:lastRowLastColumn="0"/>
            </w:pPr>
            <w:r w:rsidRPr="006B3087">
              <w:t>VARCHAR(50)</w:t>
            </w:r>
          </w:p>
        </w:tc>
        <w:tc>
          <w:tcPr>
            <w:tcW w:w="3117" w:type="dxa"/>
            <w:vAlign w:val="center"/>
          </w:tcPr>
          <w:p w14:paraId="3B3BD210" w14:textId="38C7F9D5" w:rsidR="00BF693B" w:rsidRPr="002C4223" w:rsidRDefault="006B3087" w:rsidP="002A6BDE">
            <w:pPr>
              <w:jc w:val="left"/>
              <w:cnfStyle w:val="000000100000" w:firstRow="0" w:lastRow="0" w:firstColumn="0" w:lastColumn="0" w:oddVBand="0" w:evenVBand="0" w:oddHBand="1" w:evenHBand="0" w:firstRowFirstColumn="0" w:firstRowLastColumn="0" w:lastRowFirstColumn="0" w:lastRowLastColumn="0"/>
            </w:pPr>
            <w:r w:rsidRPr="006B3087">
              <w:t>Kode unik untuk join</w:t>
            </w:r>
          </w:p>
        </w:tc>
      </w:tr>
      <w:tr w:rsidR="00BF693B" w14:paraId="5CD89B5A" w14:textId="77777777" w:rsidTr="002A6BDE">
        <w:tc>
          <w:tcPr>
            <w:cnfStyle w:val="001000000000" w:firstRow="0" w:lastRow="0" w:firstColumn="1" w:lastColumn="0" w:oddVBand="0" w:evenVBand="0" w:oddHBand="0" w:evenHBand="0" w:firstRowFirstColumn="0" w:firstRowLastColumn="0" w:lastRowFirstColumn="0" w:lastRowLastColumn="0"/>
            <w:tcW w:w="3116" w:type="dxa"/>
            <w:vAlign w:val="center"/>
          </w:tcPr>
          <w:p w14:paraId="0D81780A" w14:textId="743F3BDF" w:rsidR="00BF693B" w:rsidRPr="002C4223" w:rsidRDefault="00B977C0" w:rsidP="002A6BDE">
            <w:pPr>
              <w:jc w:val="left"/>
              <w:rPr>
                <w:b w:val="0"/>
                <w:bCs w:val="0"/>
              </w:rPr>
            </w:pPr>
            <w:r w:rsidRPr="00B977C0">
              <w:rPr>
                <w:b w:val="0"/>
                <w:bCs w:val="0"/>
              </w:rPr>
              <w:t>type_quiz</w:t>
            </w:r>
          </w:p>
        </w:tc>
        <w:tc>
          <w:tcPr>
            <w:tcW w:w="3117" w:type="dxa"/>
            <w:vAlign w:val="center"/>
          </w:tcPr>
          <w:p w14:paraId="3AE6E184" w14:textId="1B0866B4" w:rsidR="00BF693B" w:rsidRPr="002C4223" w:rsidRDefault="00D240B1" w:rsidP="002A6BDE">
            <w:pPr>
              <w:jc w:val="left"/>
              <w:cnfStyle w:val="000000000000" w:firstRow="0" w:lastRow="0" w:firstColumn="0" w:lastColumn="0" w:oddVBand="0" w:evenVBand="0" w:oddHBand="0" w:evenHBand="0" w:firstRowFirstColumn="0" w:firstRowLastColumn="0" w:lastRowFirstColumn="0" w:lastRowLastColumn="0"/>
            </w:pPr>
            <w:r w:rsidRPr="00D240B1">
              <w:t>VARCHAR(50)</w:t>
            </w:r>
          </w:p>
        </w:tc>
        <w:tc>
          <w:tcPr>
            <w:tcW w:w="3117" w:type="dxa"/>
            <w:vAlign w:val="center"/>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6B3087" w:rsidRPr="006B3087" w14:paraId="5F95067A" w14:textId="77777777" w:rsidTr="006B3087">
              <w:trPr>
                <w:tblCellSpacing w:w="15" w:type="dxa"/>
              </w:trPr>
              <w:tc>
                <w:tcPr>
                  <w:tcW w:w="0" w:type="auto"/>
                  <w:vAlign w:val="center"/>
                  <w:hideMark/>
                </w:tcPr>
                <w:p w14:paraId="077CF378" w14:textId="77777777" w:rsidR="006B3087" w:rsidRPr="006B3087" w:rsidRDefault="006B3087" w:rsidP="006B3087">
                  <w:pPr>
                    <w:spacing w:after="0"/>
                    <w:jc w:val="left"/>
                  </w:pPr>
                </w:p>
              </w:tc>
            </w:tr>
          </w:tbl>
          <w:p w14:paraId="73267163" w14:textId="77777777" w:rsidR="006B3087" w:rsidRPr="006B3087" w:rsidRDefault="006B3087" w:rsidP="006B3087">
            <w:pPr>
              <w:jc w:val="left"/>
              <w:cnfStyle w:val="000000000000" w:firstRow="0" w:lastRow="0" w:firstColumn="0" w:lastColumn="0" w:oddVBand="0" w:evenVBand="0" w:oddHBand="0" w:evenHBand="0" w:firstRowFirstColumn="0" w:firstRowLastColumn="0" w:lastRowFirstColumn="0" w:lastRowLastColumn="0"/>
              <w:rPr>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901"/>
            </w:tblGrid>
            <w:tr w:rsidR="006B3087" w:rsidRPr="006B3087" w14:paraId="2EACA483" w14:textId="77777777" w:rsidTr="006B3087">
              <w:trPr>
                <w:tblCellSpacing w:w="15" w:type="dxa"/>
              </w:trPr>
              <w:tc>
                <w:tcPr>
                  <w:tcW w:w="0" w:type="auto"/>
                  <w:vAlign w:val="center"/>
                  <w:hideMark/>
                </w:tcPr>
                <w:p w14:paraId="24D8DD40" w14:textId="646516D3" w:rsidR="006B3087" w:rsidRPr="006B3087" w:rsidRDefault="006B3087" w:rsidP="006B3087">
                  <w:pPr>
                    <w:spacing w:after="0"/>
                    <w:jc w:val="left"/>
                  </w:pPr>
                  <w:r w:rsidRPr="006B3087">
                    <w:t>Tipe quiz (</w:t>
                  </w:r>
                  <w:r w:rsidR="00B977C0">
                    <w:t>multiple choice</w:t>
                  </w:r>
                  <w:r w:rsidR="0006712A">
                    <w:t>, short answer, true - false</w:t>
                  </w:r>
                  <w:r w:rsidRPr="006B3087">
                    <w:t>)</w:t>
                  </w:r>
                </w:p>
              </w:tc>
            </w:tr>
          </w:tbl>
          <w:p w14:paraId="466647AD" w14:textId="00C45852" w:rsidR="00BF693B" w:rsidRPr="002C4223" w:rsidRDefault="00BF693B" w:rsidP="002A6BDE">
            <w:pPr>
              <w:jc w:val="left"/>
              <w:cnfStyle w:val="000000000000" w:firstRow="0" w:lastRow="0" w:firstColumn="0" w:lastColumn="0" w:oddVBand="0" w:evenVBand="0" w:oddHBand="0" w:evenHBand="0" w:firstRowFirstColumn="0" w:firstRowLastColumn="0" w:lastRowFirstColumn="0" w:lastRowLastColumn="0"/>
            </w:pPr>
          </w:p>
        </w:tc>
      </w:tr>
      <w:tr w:rsidR="00BF693B" w14:paraId="74D355B9" w14:textId="77777777" w:rsidTr="002A6B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vAlign w:val="center"/>
          </w:tcPr>
          <w:p w14:paraId="7CCCADEC" w14:textId="30EB5F80" w:rsidR="00BF693B" w:rsidRPr="002C4223" w:rsidRDefault="00B977C0" w:rsidP="002A6BDE">
            <w:pPr>
              <w:jc w:val="left"/>
              <w:rPr>
                <w:b w:val="0"/>
                <w:bCs w:val="0"/>
              </w:rPr>
            </w:pPr>
            <w:r>
              <w:rPr>
                <w:b w:val="0"/>
                <w:bCs w:val="0"/>
              </w:rPr>
              <w:t>s</w:t>
            </w:r>
            <w:r w:rsidRPr="00B977C0">
              <w:rPr>
                <w:b w:val="0"/>
                <w:bCs w:val="0"/>
              </w:rPr>
              <w:t>tart_time</w:t>
            </w:r>
          </w:p>
        </w:tc>
        <w:tc>
          <w:tcPr>
            <w:tcW w:w="3117" w:type="dxa"/>
            <w:vAlign w:val="center"/>
          </w:tcPr>
          <w:p w14:paraId="53393BF5" w14:textId="6778B607" w:rsidR="00BF693B" w:rsidRPr="002C4223" w:rsidRDefault="00D240B1" w:rsidP="002A6BDE">
            <w:pPr>
              <w:jc w:val="left"/>
              <w:cnfStyle w:val="000000100000" w:firstRow="0" w:lastRow="0" w:firstColumn="0" w:lastColumn="0" w:oddVBand="0" w:evenVBand="0" w:oddHBand="1" w:evenHBand="0" w:firstRowFirstColumn="0" w:firstRowLastColumn="0" w:lastRowFirstColumn="0" w:lastRowLastColumn="0"/>
            </w:pPr>
            <w:r w:rsidRPr="00D240B1">
              <w:t>DATETIME</w:t>
            </w:r>
          </w:p>
        </w:tc>
        <w:tc>
          <w:tcPr>
            <w:tcW w:w="3117" w:type="dxa"/>
            <w:vAlign w:val="center"/>
          </w:tcPr>
          <w:p w14:paraId="55BDFE58" w14:textId="1E346F21" w:rsidR="00BF693B" w:rsidRPr="002C4223" w:rsidRDefault="006B3087" w:rsidP="002A6BDE">
            <w:pPr>
              <w:jc w:val="left"/>
              <w:cnfStyle w:val="000000100000" w:firstRow="0" w:lastRow="0" w:firstColumn="0" w:lastColumn="0" w:oddVBand="0" w:evenVBand="0" w:oddHBand="1" w:evenHBand="0" w:firstRowFirstColumn="0" w:firstRowLastColumn="0" w:lastRowFirstColumn="0" w:lastRowLastColumn="0"/>
            </w:pPr>
            <w:r w:rsidRPr="006B3087">
              <w:t>Waktu mulai quiz</w:t>
            </w:r>
          </w:p>
        </w:tc>
      </w:tr>
      <w:tr w:rsidR="00BF693B" w14:paraId="493D9FBC" w14:textId="77777777" w:rsidTr="002A6BDE">
        <w:tc>
          <w:tcPr>
            <w:cnfStyle w:val="001000000000" w:firstRow="0" w:lastRow="0" w:firstColumn="1" w:lastColumn="0" w:oddVBand="0" w:evenVBand="0" w:oddHBand="0" w:evenHBand="0" w:firstRowFirstColumn="0" w:firstRowLastColumn="0" w:lastRowFirstColumn="0" w:lastRowLastColumn="0"/>
            <w:tcW w:w="3116" w:type="dxa"/>
            <w:vAlign w:val="center"/>
          </w:tcPr>
          <w:p w14:paraId="6A8C9FA7" w14:textId="20FE6940" w:rsidR="00BF693B" w:rsidRPr="002C4223" w:rsidRDefault="0006712A" w:rsidP="002A6BDE">
            <w:pPr>
              <w:jc w:val="left"/>
              <w:rPr>
                <w:b w:val="0"/>
                <w:bCs w:val="0"/>
              </w:rPr>
            </w:pPr>
            <w:r w:rsidRPr="0006712A">
              <w:rPr>
                <w:b w:val="0"/>
                <w:bCs w:val="0"/>
              </w:rPr>
              <w:t>end_time</w:t>
            </w:r>
          </w:p>
        </w:tc>
        <w:tc>
          <w:tcPr>
            <w:tcW w:w="3117" w:type="dxa"/>
            <w:vAlign w:val="center"/>
          </w:tcPr>
          <w:p w14:paraId="2FD5B6D7" w14:textId="47EBD22C" w:rsidR="00BF693B" w:rsidRPr="002C4223" w:rsidRDefault="00D240B1" w:rsidP="002A6BDE">
            <w:pPr>
              <w:jc w:val="left"/>
              <w:cnfStyle w:val="000000000000" w:firstRow="0" w:lastRow="0" w:firstColumn="0" w:lastColumn="0" w:oddVBand="0" w:evenVBand="0" w:oddHBand="0" w:evenHBand="0" w:firstRowFirstColumn="0" w:firstRowLastColumn="0" w:lastRowFirstColumn="0" w:lastRowLastColumn="0"/>
            </w:pPr>
            <w:r w:rsidRPr="00D240B1">
              <w:t>DATETIME</w:t>
            </w:r>
          </w:p>
        </w:tc>
        <w:tc>
          <w:tcPr>
            <w:tcW w:w="3117" w:type="dxa"/>
            <w:vAlign w:val="center"/>
          </w:tcPr>
          <w:p w14:paraId="34D42289" w14:textId="4B28FDA8" w:rsidR="00BF693B" w:rsidRPr="002C4223" w:rsidRDefault="006B3087" w:rsidP="002A6BDE">
            <w:pPr>
              <w:jc w:val="left"/>
              <w:cnfStyle w:val="000000000000" w:firstRow="0" w:lastRow="0" w:firstColumn="0" w:lastColumn="0" w:oddVBand="0" w:evenVBand="0" w:oddHBand="0" w:evenHBand="0" w:firstRowFirstColumn="0" w:firstRowLastColumn="0" w:lastRowFirstColumn="0" w:lastRowLastColumn="0"/>
            </w:pPr>
            <w:r w:rsidRPr="006B3087">
              <w:t>Waktu berakhir quiz</w:t>
            </w:r>
          </w:p>
        </w:tc>
      </w:tr>
      <w:tr w:rsidR="00BF693B" w14:paraId="32E339D2" w14:textId="77777777" w:rsidTr="002A6B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vAlign w:val="center"/>
          </w:tcPr>
          <w:p w14:paraId="5C25D174" w14:textId="234125B0" w:rsidR="00BF693B" w:rsidRPr="002C4223" w:rsidRDefault="0006712A" w:rsidP="002A6BDE">
            <w:pPr>
              <w:jc w:val="left"/>
              <w:rPr>
                <w:b w:val="0"/>
                <w:bCs w:val="0"/>
              </w:rPr>
            </w:pPr>
            <w:r w:rsidRPr="0006712A">
              <w:rPr>
                <w:b w:val="0"/>
                <w:bCs w:val="0"/>
              </w:rPr>
              <w:t>status</w:t>
            </w:r>
          </w:p>
        </w:tc>
        <w:tc>
          <w:tcPr>
            <w:tcW w:w="3117" w:type="dxa"/>
            <w:vAlign w:val="center"/>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BF693B" w:rsidRPr="00A94568" w14:paraId="25A33A38" w14:textId="77777777" w:rsidTr="002A6BDE">
              <w:trPr>
                <w:tblCellSpacing w:w="15" w:type="dxa"/>
              </w:trPr>
              <w:tc>
                <w:tcPr>
                  <w:tcW w:w="0" w:type="auto"/>
                  <w:vAlign w:val="center"/>
                  <w:hideMark/>
                </w:tcPr>
                <w:p w14:paraId="31E12708" w14:textId="77777777" w:rsidR="00BF693B" w:rsidRPr="00A94568" w:rsidRDefault="00BF693B" w:rsidP="002A6BDE">
                  <w:pPr>
                    <w:spacing w:after="0"/>
                    <w:jc w:val="left"/>
                  </w:pPr>
                </w:p>
              </w:tc>
            </w:tr>
          </w:tbl>
          <w:p w14:paraId="01FD47CB" w14:textId="77777777" w:rsidR="00BF693B" w:rsidRPr="00A94568" w:rsidRDefault="00BF693B" w:rsidP="002A6BDE">
            <w:pPr>
              <w:jc w:val="left"/>
              <w:cnfStyle w:val="000000100000" w:firstRow="0" w:lastRow="0" w:firstColumn="0" w:lastColumn="0" w:oddVBand="0" w:evenVBand="0" w:oddHBand="1" w:evenHBand="0" w:firstRowFirstColumn="0" w:firstRowLastColumn="0" w:lastRowFirstColumn="0" w:lastRowLastColumn="0"/>
              <w:rPr>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901"/>
            </w:tblGrid>
            <w:tr w:rsidR="00BF693B" w:rsidRPr="00A94568" w14:paraId="692DE106" w14:textId="77777777" w:rsidTr="002A6BDE">
              <w:trPr>
                <w:tblCellSpacing w:w="15" w:type="dxa"/>
              </w:trPr>
              <w:tc>
                <w:tcPr>
                  <w:tcW w:w="0" w:type="auto"/>
                  <w:vAlign w:val="center"/>
                  <w:hideMark/>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D240B1" w:rsidRPr="00D240B1" w14:paraId="758A519B" w14:textId="77777777" w:rsidTr="00D240B1">
                    <w:trPr>
                      <w:tblCellSpacing w:w="15" w:type="dxa"/>
                    </w:trPr>
                    <w:tc>
                      <w:tcPr>
                        <w:tcW w:w="0" w:type="auto"/>
                        <w:vAlign w:val="center"/>
                        <w:hideMark/>
                      </w:tcPr>
                      <w:p w14:paraId="120C1B91" w14:textId="77777777" w:rsidR="00D240B1" w:rsidRPr="00D240B1" w:rsidRDefault="00D240B1" w:rsidP="00D240B1">
                        <w:pPr>
                          <w:spacing w:after="0"/>
                          <w:jc w:val="left"/>
                        </w:pPr>
                      </w:p>
                    </w:tc>
                  </w:tr>
                </w:tbl>
                <w:p w14:paraId="56698F88" w14:textId="77777777" w:rsidR="00D240B1" w:rsidRPr="00D240B1" w:rsidRDefault="00D240B1" w:rsidP="00D240B1">
                  <w:pPr>
                    <w:spacing w:after="0"/>
                    <w:jc w:val="left"/>
                    <w:rPr>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811"/>
                  </w:tblGrid>
                  <w:tr w:rsidR="00D240B1" w:rsidRPr="00D240B1" w14:paraId="61304C96" w14:textId="77777777" w:rsidTr="00D240B1">
                    <w:trPr>
                      <w:tblCellSpacing w:w="15" w:type="dxa"/>
                    </w:trPr>
                    <w:tc>
                      <w:tcPr>
                        <w:tcW w:w="0" w:type="auto"/>
                        <w:vAlign w:val="center"/>
                        <w:hideMark/>
                      </w:tcPr>
                      <w:p w14:paraId="2AB447B9" w14:textId="77777777" w:rsidR="00D240B1" w:rsidRPr="00D240B1" w:rsidRDefault="00D240B1" w:rsidP="00D240B1">
                        <w:pPr>
                          <w:spacing w:after="0"/>
                          <w:jc w:val="left"/>
                        </w:pPr>
                        <w:r w:rsidRPr="00D240B1">
                          <w:t>ENUM('aktif', 'selesai', 'draft')</w:t>
                        </w:r>
                      </w:p>
                    </w:tc>
                  </w:tr>
                </w:tbl>
                <w:p w14:paraId="6CB7FB3A" w14:textId="49E93110" w:rsidR="00BF693B" w:rsidRPr="00A94568" w:rsidRDefault="00BF693B" w:rsidP="002A6BDE">
                  <w:pPr>
                    <w:spacing w:after="0"/>
                    <w:jc w:val="left"/>
                  </w:pPr>
                </w:p>
              </w:tc>
            </w:tr>
          </w:tbl>
          <w:p w14:paraId="201E84D0" w14:textId="77777777" w:rsidR="00BF693B" w:rsidRPr="002C4223" w:rsidRDefault="00BF693B" w:rsidP="002A6BDE">
            <w:pPr>
              <w:jc w:val="left"/>
              <w:cnfStyle w:val="000000100000" w:firstRow="0" w:lastRow="0" w:firstColumn="0" w:lastColumn="0" w:oddVBand="0" w:evenVBand="0" w:oddHBand="1" w:evenHBand="0" w:firstRowFirstColumn="0" w:firstRowLastColumn="0" w:lastRowFirstColumn="0" w:lastRowLastColumn="0"/>
            </w:pPr>
          </w:p>
        </w:tc>
        <w:tc>
          <w:tcPr>
            <w:tcW w:w="3117" w:type="dxa"/>
            <w:vAlign w:val="center"/>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BF693B" w:rsidRPr="00893426" w14:paraId="3C676B6E" w14:textId="77777777" w:rsidTr="002A6BDE">
              <w:trPr>
                <w:tblCellSpacing w:w="15" w:type="dxa"/>
              </w:trPr>
              <w:tc>
                <w:tcPr>
                  <w:tcW w:w="0" w:type="auto"/>
                  <w:vAlign w:val="center"/>
                  <w:hideMark/>
                </w:tcPr>
                <w:p w14:paraId="4DD9ED0A" w14:textId="77777777" w:rsidR="00BF693B" w:rsidRPr="00893426" w:rsidRDefault="00BF693B" w:rsidP="002A6BDE">
                  <w:pPr>
                    <w:spacing w:after="0"/>
                    <w:jc w:val="left"/>
                  </w:pPr>
                </w:p>
              </w:tc>
            </w:tr>
          </w:tbl>
          <w:p w14:paraId="669129C9" w14:textId="77777777" w:rsidR="00BF693B" w:rsidRPr="00893426" w:rsidRDefault="00BF693B" w:rsidP="002A6BDE">
            <w:pPr>
              <w:jc w:val="left"/>
              <w:cnfStyle w:val="000000100000" w:firstRow="0" w:lastRow="0" w:firstColumn="0" w:lastColumn="0" w:oddVBand="0" w:evenVBand="0" w:oddHBand="1" w:evenHBand="0" w:firstRowFirstColumn="0" w:firstRowLastColumn="0" w:lastRowFirstColumn="0" w:lastRowLastColumn="0"/>
              <w:rPr>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150"/>
            </w:tblGrid>
            <w:tr w:rsidR="006B3087" w:rsidRPr="00893426" w14:paraId="25568CE8" w14:textId="77777777" w:rsidTr="00DE52CA">
              <w:trPr>
                <w:tblCellSpacing w:w="15" w:type="dxa"/>
              </w:trPr>
              <w:tc>
                <w:tcPr>
                  <w:tcW w:w="0" w:type="auto"/>
                  <w:hideMark/>
                </w:tcPr>
                <w:p w14:paraId="69FCE127" w14:textId="73E9C27A" w:rsidR="006B3087" w:rsidRPr="00893426" w:rsidRDefault="006B3087" w:rsidP="006B3087">
                  <w:pPr>
                    <w:spacing w:after="0"/>
                    <w:jc w:val="left"/>
                  </w:pPr>
                  <w:r w:rsidRPr="004E76F4">
                    <w:t>Status quiz</w:t>
                  </w:r>
                </w:p>
              </w:tc>
            </w:tr>
          </w:tbl>
          <w:p w14:paraId="04685DCD" w14:textId="5479508B" w:rsidR="00BF693B" w:rsidRPr="002C4223" w:rsidRDefault="00BF693B" w:rsidP="002A6BDE">
            <w:pPr>
              <w:jc w:val="left"/>
              <w:cnfStyle w:val="000000100000" w:firstRow="0" w:lastRow="0" w:firstColumn="0" w:lastColumn="0" w:oddVBand="0" w:evenVBand="0" w:oddHBand="1" w:evenHBand="0" w:firstRowFirstColumn="0" w:firstRowLastColumn="0" w:lastRowFirstColumn="0" w:lastRowLastColumn="0"/>
            </w:pPr>
          </w:p>
        </w:tc>
      </w:tr>
      <w:tr w:rsidR="001552FD" w14:paraId="7E27914F" w14:textId="77777777" w:rsidTr="002A6BDE">
        <w:tc>
          <w:tcPr>
            <w:cnfStyle w:val="001000000000" w:firstRow="0" w:lastRow="0" w:firstColumn="1" w:lastColumn="0" w:oddVBand="0" w:evenVBand="0" w:oddHBand="0" w:evenHBand="0" w:firstRowFirstColumn="0" w:firstRowLastColumn="0" w:lastRowFirstColumn="0" w:lastRowLastColumn="0"/>
            <w:tcW w:w="3116" w:type="dxa"/>
            <w:vAlign w:val="center"/>
          </w:tcPr>
          <w:p w14:paraId="0DBECF03" w14:textId="47189A18" w:rsidR="001552FD" w:rsidRPr="0006712A" w:rsidRDefault="0006712A" w:rsidP="002A6BDE">
            <w:pPr>
              <w:jc w:val="left"/>
              <w:rPr>
                <w:b w:val="0"/>
                <w:bCs w:val="0"/>
              </w:rPr>
            </w:pPr>
            <w:r w:rsidRPr="0006712A">
              <w:rPr>
                <w:b w:val="0"/>
                <w:bCs w:val="0"/>
              </w:rPr>
              <w:t>total_question</w:t>
            </w:r>
          </w:p>
        </w:tc>
        <w:tc>
          <w:tcPr>
            <w:tcW w:w="3117" w:type="dxa"/>
            <w:vAlign w:val="center"/>
          </w:tcPr>
          <w:p w14:paraId="6C18596A" w14:textId="61D94830" w:rsidR="001552FD" w:rsidRPr="00A94568" w:rsidRDefault="00D240B1" w:rsidP="002A6BDE">
            <w:pPr>
              <w:jc w:val="left"/>
              <w:cnfStyle w:val="000000000000" w:firstRow="0" w:lastRow="0" w:firstColumn="0" w:lastColumn="0" w:oddVBand="0" w:evenVBand="0" w:oddHBand="0" w:evenHBand="0" w:firstRowFirstColumn="0" w:firstRowLastColumn="0" w:lastRowFirstColumn="0" w:lastRowLastColumn="0"/>
            </w:pPr>
            <w:r w:rsidRPr="00D240B1">
              <w:t>INT</w:t>
            </w:r>
          </w:p>
        </w:tc>
        <w:tc>
          <w:tcPr>
            <w:tcW w:w="3117" w:type="dxa"/>
            <w:vAlign w:val="center"/>
          </w:tcPr>
          <w:p w14:paraId="7D2B389B" w14:textId="59BCFBC3" w:rsidR="001552FD" w:rsidRPr="00893426" w:rsidRDefault="006B3087" w:rsidP="002A6BDE">
            <w:pPr>
              <w:jc w:val="left"/>
              <w:cnfStyle w:val="000000000000" w:firstRow="0" w:lastRow="0" w:firstColumn="0" w:lastColumn="0" w:oddVBand="0" w:evenVBand="0" w:oddHBand="0" w:evenHBand="0" w:firstRowFirstColumn="0" w:firstRowLastColumn="0" w:lastRowFirstColumn="0" w:lastRowLastColumn="0"/>
            </w:pPr>
            <w:r w:rsidRPr="006B3087">
              <w:t>Jumlah total soal dalam quiz</w:t>
            </w:r>
          </w:p>
        </w:tc>
      </w:tr>
      <w:tr w:rsidR="006B3087" w14:paraId="1FD16893" w14:textId="77777777" w:rsidTr="002A6B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vAlign w:val="center"/>
          </w:tcPr>
          <w:p w14:paraId="185544BE" w14:textId="40DF2EB8" w:rsidR="006B3087" w:rsidRPr="0006712A" w:rsidRDefault="0006712A" w:rsidP="002A6BDE">
            <w:pPr>
              <w:jc w:val="left"/>
              <w:rPr>
                <w:b w:val="0"/>
                <w:bCs w:val="0"/>
              </w:rPr>
            </w:pPr>
            <w:r w:rsidRPr="0006712A">
              <w:rPr>
                <w:b w:val="0"/>
                <w:bCs w:val="0"/>
              </w:rPr>
              <w:t>created_at</w:t>
            </w:r>
          </w:p>
        </w:tc>
        <w:tc>
          <w:tcPr>
            <w:tcW w:w="3117" w:type="dxa"/>
            <w:vAlign w:val="center"/>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D240B1" w:rsidRPr="00D240B1" w14:paraId="237542F4" w14:textId="77777777" w:rsidTr="00D240B1">
              <w:trPr>
                <w:tblCellSpacing w:w="15" w:type="dxa"/>
              </w:trPr>
              <w:tc>
                <w:tcPr>
                  <w:tcW w:w="0" w:type="auto"/>
                  <w:vAlign w:val="center"/>
                  <w:hideMark/>
                </w:tcPr>
                <w:p w14:paraId="32312C17" w14:textId="77777777" w:rsidR="00D240B1" w:rsidRPr="00D240B1" w:rsidRDefault="00D240B1" w:rsidP="00D240B1">
                  <w:pPr>
                    <w:spacing w:after="0"/>
                    <w:jc w:val="left"/>
                  </w:pPr>
                </w:p>
              </w:tc>
            </w:tr>
          </w:tbl>
          <w:p w14:paraId="649640E3" w14:textId="77777777" w:rsidR="00D240B1" w:rsidRPr="00D240B1" w:rsidRDefault="00D240B1" w:rsidP="00D240B1">
            <w:pPr>
              <w:jc w:val="left"/>
              <w:cnfStyle w:val="000000100000" w:firstRow="0" w:lastRow="0" w:firstColumn="0" w:lastColumn="0" w:oddVBand="0" w:evenVBand="0" w:oddHBand="1" w:evenHBand="0" w:firstRowFirstColumn="0" w:firstRowLastColumn="0" w:lastRowFirstColumn="0" w:lastRowLastColumn="0"/>
              <w:rPr>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8"/>
            </w:tblGrid>
            <w:tr w:rsidR="00D240B1" w:rsidRPr="00D240B1" w14:paraId="1A36C663" w14:textId="77777777" w:rsidTr="00D240B1">
              <w:trPr>
                <w:tblCellSpacing w:w="15" w:type="dxa"/>
              </w:trPr>
              <w:tc>
                <w:tcPr>
                  <w:tcW w:w="0" w:type="auto"/>
                  <w:vAlign w:val="center"/>
                  <w:hideMark/>
                </w:tcPr>
                <w:p w14:paraId="734431C8" w14:textId="77777777" w:rsidR="00D240B1" w:rsidRPr="00D240B1" w:rsidRDefault="00D240B1" w:rsidP="00D240B1">
                  <w:pPr>
                    <w:spacing w:after="0"/>
                    <w:jc w:val="left"/>
                  </w:pPr>
                  <w:r w:rsidRPr="00D240B1">
                    <w:t>TIMESTAMP</w:t>
                  </w:r>
                </w:p>
              </w:tc>
            </w:tr>
          </w:tbl>
          <w:p w14:paraId="1A3AF6FB" w14:textId="77777777" w:rsidR="006B3087" w:rsidRPr="00A94568" w:rsidRDefault="006B3087" w:rsidP="002A6BDE">
            <w:pPr>
              <w:jc w:val="left"/>
              <w:cnfStyle w:val="000000100000" w:firstRow="0" w:lastRow="0" w:firstColumn="0" w:lastColumn="0" w:oddVBand="0" w:evenVBand="0" w:oddHBand="1" w:evenHBand="0" w:firstRowFirstColumn="0" w:firstRowLastColumn="0" w:lastRowFirstColumn="0" w:lastRowLastColumn="0"/>
            </w:pPr>
          </w:p>
        </w:tc>
        <w:tc>
          <w:tcPr>
            <w:tcW w:w="3117" w:type="dxa"/>
            <w:vAlign w:val="center"/>
          </w:tcPr>
          <w:p w14:paraId="6321B95F" w14:textId="0C04A939" w:rsidR="006B3087" w:rsidRPr="006B3087" w:rsidRDefault="006B3087" w:rsidP="002A6BDE">
            <w:pPr>
              <w:jc w:val="left"/>
              <w:cnfStyle w:val="000000100000" w:firstRow="0" w:lastRow="0" w:firstColumn="0" w:lastColumn="0" w:oddVBand="0" w:evenVBand="0" w:oddHBand="1" w:evenHBand="0" w:firstRowFirstColumn="0" w:firstRowLastColumn="0" w:lastRowFirstColumn="0" w:lastRowLastColumn="0"/>
            </w:pPr>
            <w:r w:rsidRPr="006B3087">
              <w:t>Tanggal pembuatan quiz</w:t>
            </w:r>
          </w:p>
        </w:tc>
      </w:tr>
      <w:tr w:rsidR="006B3087" w14:paraId="05BDBAC2" w14:textId="77777777" w:rsidTr="002A6BDE">
        <w:tc>
          <w:tcPr>
            <w:cnfStyle w:val="001000000000" w:firstRow="0" w:lastRow="0" w:firstColumn="1" w:lastColumn="0" w:oddVBand="0" w:evenVBand="0" w:oddHBand="0" w:evenHBand="0" w:firstRowFirstColumn="0" w:firstRowLastColumn="0" w:lastRowFirstColumn="0" w:lastRowLastColumn="0"/>
            <w:tcW w:w="3116" w:type="dxa"/>
            <w:vAlign w:val="center"/>
          </w:tcPr>
          <w:p w14:paraId="539DCC9F" w14:textId="2D83805E" w:rsidR="006B3087" w:rsidRPr="0097576F" w:rsidRDefault="0097576F" w:rsidP="002A6BDE">
            <w:pPr>
              <w:jc w:val="left"/>
              <w:rPr>
                <w:b w:val="0"/>
                <w:bCs w:val="0"/>
              </w:rPr>
            </w:pPr>
            <w:r w:rsidRPr="0097576F">
              <w:rPr>
                <w:b w:val="0"/>
                <w:bCs w:val="0"/>
              </w:rPr>
              <w:t>user_id</w:t>
            </w:r>
          </w:p>
        </w:tc>
        <w:tc>
          <w:tcPr>
            <w:tcW w:w="3117" w:type="dxa"/>
            <w:vAlign w:val="center"/>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D240B1" w:rsidRPr="00D240B1" w14:paraId="6CCCE9F8" w14:textId="77777777" w:rsidTr="00D240B1">
              <w:trPr>
                <w:tblCellSpacing w:w="15" w:type="dxa"/>
              </w:trPr>
              <w:tc>
                <w:tcPr>
                  <w:tcW w:w="0" w:type="auto"/>
                  <w:vAlign w:val="center"/>
                  <w:hideMark/>
                </w:tcPr>
                <w:p w14:paraId="30E21859" w14:textId="77777777" w:rsidR="00D240B1" w:rsidRPr="00D240B1" w:rsidRDefault="00D240B1" w:rsidP="00D240B1">
                  <w:pPr>
                    <w:spacing w:after="0"/>
                    <w:jc w:val="left"/>
                  </w:pPr>
                </w:p>
              </w:tc>
            </w:tr>
          </w:tbl>
          <w:p w14:paraId="0C38AE8E" w14:textId="77777777" w:rsidR="00D240B1" w:rsidRPr="00D240B1" w:rsidRDefault="00D240B1" w:rsidP="00D240B1">
            <w:pPr>
              <w:jc w:val="left"/>
              <w:cnfStyle w:val="000000000000" w:firstRow="0" w:lastRow="0" w:firstColumn="0" w:lastColumn="0" w:oddVBand="0" w:evenVBand="0" w:oddHBand="0" w:evenHBand="0" w:firstRowFirstColumn="0" w:firstRowLastColumn="0" w:lastRowFirstColumn="0" w:lastRowLastColumn="0"/>
              <w:rPr>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013"/>
            </w:tblGrid>
            <w:tr w:rsidR="00D240B1" w:rsidRPr="00D240B1" w14:paraId="47016911" w14:textId="77777777" w:rsidTr="00D240B1">
              <w:trPr>
                <w:tblCellSpacing w:w="15" w:type="dxa"/>
              </w:trPr>
              <w:tc>
                <w:tcPr>
                  <w:tcW w:w="0" w:type="auto"/>
                  <w:vAlign w:val="center"/>
                  <w:hideMark/>
                </w:tcPr>
                <w:p w14:paraId="758D40F2" w14:textId="77777777" w:rsidR="00D240B1" w:rsidRPr="00D240B1" w:rsidRDefault="00D240B1" w:rsidP="00D240B1">
                  <w:pPr>
                    <w:spacing w:after="0"/>
                    <w:jc w:val="left"/>
                  </w:pPr>
                  <w:r w:rsidRPr="00D240B1">
                    <w:t>INT (FK)</w:t>
                  </w:r>
                </w:p>
              </w:tc>
            </w:tr>
          </w:tbl>
          <w:p w14:paraId="67BFDF8D" w14:textId="77777777" w:rsidR="006B3087" w:rsidRPr="00A94568" w:rsidRDefault="006B3087" w:rsidP="002A6BDE">
            <w:pPr>
              <w:jc w:val="left"/>
              <w:cnfStyle w:val="000000000000" w:firstRow="0" w:lastRow="0" w:firstColumn="0" w:lastColumn="0" w:oddVBand="0" w:evenVBand="0" w:oddHBand="0" w:evenHBand="0" w:firstRowFirstColumn="0" w:firstRowLastColumn="0" w:lastRowFirstColumn="0" w:lastRowLastColumn="0"/>
            </w:pPr>
          </w:p>
        </w:tc>
        <w:tc>
          <w:tcPr>
            <w:tcW w:w="3117" w:type="dxa"/>
            <w:vAlign w:val="center"/>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6B3087" w:rsidRPr="006B3087" w14:paraId="751C6CCC" w14:textId="77777777" w:rsidTr="006B3087">
              <w:trPr>
                <w:tblCellSpacing w:w="15" w:type="dxa"/>
              </w:trPr>
              <w:tc>
                <w:tcPr>
                  <w:tcW w:w="0" w:type="auto"/>
                  <w:vAlign w:val="center"/>
                  <w:hideMark/>
                </w:tcPr>
                <w:p w14:paraId="447FC7AF" w14:textId="77777777" w:rsidR="006B3087" w:rsidRPr="006B3087" w:rsidRDefault="006B3087" w:rsidP="006B3087">
                  <w:pPr>
                    <w:spacing w:after="0"/>
                    <w:jc w:val="left"/>
                  </w:pPr>
                </w:p>
              </w:tc>
            </w:tr>
          </w:tbl>
          <w:p w14:paraId="5E86C159" w14:textId="77777777" w:rsidR="006B3087" w:rsidRPr="006B3087" w:rsidRDefault="006B3087" w:rsidP="006B3087">
            <w:pPr>
              <w:jc w:val="left"/>
              <w:cnfStyle w:val="000000000000" w:firstRow="0" w:lastRow="0" w:firstColumn="0" w:lastColumn="0" w:oddVBand="0" w:evenVBand="0" w:oddHBand="0" w:evenHBand="0" w:firstRowFirstColumn="0" w:firstRowLastColumn="0" w:lastRowFirstColumn="0" w:lastRowLastColumn="0"/>
              <w:rPr>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901"/>
            </w:tblGrid>
            <w:tr w:rsidR="006B3087" w:rsidRPr="006B3087" w14:paraId="0C1DCA59" w14:textId="77777777" w:rsidTr="006B3087">
              <w:trPr>
                <w:tblCellSpacing w:w="15" w:type="dxa"/>
              </w:trPr>
              <w:tc>
                <w:tcPr>
                  <w:tcW w:w="0" w:type="auto"/>
                  <w:vAlign w:val="center"/>
                  <w:hideMark/>
                </w:tcPr>
                <w:p w14:paraId="72B45B41" w14:textId="77777777" w:rsidR="006B3087" w:rsidRPr="006B3087" w:rsidRDefault="006B3087" w:rsidP="006B3087">
                  <w:pPr>
                    <w:spacing w:after="0"/>
                    <w:jc w:val="left"/>
                  </w:pPr>
                  <w:r w:rsidRPr="006B3087">
                    <w:t>Relasi ke pembuat quiz (User)</w:t>
                  </w:r>
                </w:p>
              </w:tc>
            </w:tr>
          </w:tbl>
          <w:p w14:paraId="46F024B9" w14:textId="77777777" w:rsidR="006B3087" w:rsidRPr="006B3087" w:rsidRDefault="006B3087" w:rsidP="002A6BDE">
            <w:pPr>
              <w:jc w:val="left"/>
              <w:cnfStyle w:val="000000000000" w:firstRow="0" w:lastRow="0" w:firstColumn="0" w:lastColumn="0" w:oddVBand="0" w:evenVBand="0" w:oddHBand="0" w:evenHBand="0" w:firstRowFirstColumn="0" w:firstRowLastColumn="0" w:lastRowFirstColumn="0" w:lastRowLastColumn="0"/>
            </w:pPr>
          </w:p>
        </w:tc>
      </w:tr>
    </w:tbl>
    <w:p w14:paraId="222CD736" w14:textId="77089D12" w:rsidR="00BF693B" w:rsidRDefault="0097576F" w:rsidP="00E77802">
      <w:pPr>
        <w:pStyle w:val="Heading4"/>
        <w:ind w:left="900" w:hanging="900"/>
        <w:rPr>
          <w:rFonts w:ascii="Times New Roman" w:hAnsi="Times New Roman" w:cs="Times New Roman"/>
          <w:b/>
          <w:bCs/>
          <w:color w:val="auto"/>
        </w:rPr>
      </w:pPr>
      <w:r w:rsidRPr="00E77802">
        <w:rPr>
          <w:rFonts w:ascii="Times New Roman" w:hAnsi="Times New Roman" w:cs="Times New Roman"/>
          <w:b/>
          <w:bCs/>
          <w:i w:val="0"/>
          <w:iCs w:val="0"/>
          <w:color w:val="auto"/>
        </w:rPr>
        <w:t>Table</w:t>
      </w:r>
      <w:r w:rsidR="00E77802">
        <w:rPr>
          <w:rFonts w:ascii="Times New Roman" w:hAnsi="Times New Roman" w:cs="Times New Roman"/>
          <w:b/>
          <w:bCs/>
          <w:i w:val="0"/>
          <w:iCs w:val="0"/>
          <w:color w:val="auto"/>
        </w:rPr>
        <w:t>:</w:t>
      </w:r>
      <w:r w:rsidRPr="00E77802">
        <w:rPr>
          <w:rFonts w:ascii="Times New Roman" w:hAnsi="Times New Roman" w:cs="Times New Roman"/>
          <w:b/>
          <w:bCs/>
          <w:i w:val="0"/>
          <w:iCs w:val="0"/>
          <w:color w:val="auto"/>
        </w:rPr>
        <w:t xml:space="preserve"> </w:t>
      </w:r>
      <w:r w:rsidR="00E77802" w:rsidRPr="00E77802">
        <w:rPr>
          <w:rFonts w:ascii="Times New Roman" w:hAnsi="Times New Roman" w:cs="Times New Roman"/>
          <w:b/>
          <w:bCs/>
          <w:color w:val="auto"/>
        </w:rPr>
        <w:t>Question</w:t>
      </w:r>
    </w:p>
    <w:p w14:paraId="0FA69542" w14:textId="1A32FB22" w:rsidR="00F64F7F" w:rsidRPr="00D12618" w:rsidRDefault="00F64F7F" w:rsidP="00F64F7F">
      <w:r w:rsidRPr="00D12618">
        <w:t>Table</w:t>
      </w:r>
      <w:r w:rsidRPr="00F64F7F">
        <w:rPr>
          <w:i/>
          <w:iCs/>
        </w:rPr>
        <w:t xml:space="preserve"> Question</w:t>
      </w:r>
      <w:r w:rsidR="00D12618">
        <w:rPr>
          <w:i/>
          <w:iCs/>
        </w:rPr>
        <w:t xml:space="preserve"> </w:t>
      </w:r>
      <w:r w:rsidR="00D12618" w:rsidRPr="00632A4D">
        <w:t>menyimpan data semua soal yang ada dalam sistem kuis. Setiap baris dalam tabel ini merepresentasikan satu soal yang terdiri dari informasi penting</w:t>
      </w:r>
      <w:r w:rsidR="00E132DB">
        <w:t>. Tabel ini j</w:t>
      </w:r>
      <w:r w:rsidR="007F49ED">
        <w:t xml:space="preserve">uga menjadi dasar evaluasi </w:t>
      </w:r>
      <w:r w:rsidR="00E132DB">
        <w:t>m</w:t>
      </w:r>
      <w:r w:rsidR="00E132DB" w:rsidRPr="00E132DB">
        <w:t xml:space="preserve">enjawab </w:t>
      </w:r>
      <w:r w:rsidR="00E132DB" w:rsidRPr="00E132DB">
        <w:rPr>
          <w:i/>
          <w:iCs/>
        </w:rPr>
        <w:t>quiz</w:t>
      </w:r>
      <w:r w:rsidR="00E132DB" w:rsidRPr="00E132DB">
        <w:t xml:space="preserve">, serta berperan dalam pembuatan dan pengelolaan konten </w:t>
      </w:r>
      <w:r w:rsidR="00E132DB">
        <w:rPr>
          <w:i/>
          <w:iCs/>
        </w:rPr>
        <w:t>quiz</w:t>
      </w:r>
      <w:r w:rsidR="00E132DB" w:rsidRPr="00E132DB">
        <w:t xml:space="preserve"> oleh </w:t>
      </w:r>
      <w:r w:rsidR="00E132DB" w:rsidRPr="00E132DB">
        <w:rPr>
          <w:i/>
          <w:iCs/>
        </w:rPr>
        <w:t>admin</w:t>
      </w:r>
      <w:r w:rsidR="00E132DB" w:rsidRPr="00E132DB">
        <w:t>.</w:t>
      </w:r>
    </w:p>
    <w:tbl>
      <w:tblPr>
        <w:tblStyle w:val="PlainTable1"/>
        <w:tblW w:w="0" w:type="auto"/>
        <w:tblLook w:val="04A0" w:firstRow="1" w:lastRow="0" w:firstColumn="1" w:lastColumn="0" w:noHBand="0" w:noVBand="1"/>
      </w:tblPr>
      <w:tblGrid>
        <w:gridCol w:w="3116"/>
        <w:gridCol w:w="3117"/>
        <w:gridCol w:w="3117"/>
      </w:tblGrid>
      <w:tr w:rsidR="007F49ED" w14:paraId="0E4E376A" w14:textId="77777777" w:rsidTr="002A6B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vAlign w:val="center"/>
          </w:tcPr>
          <w:p w14:paraId="5C0D8DC6" w14:textId="77777777" w:rsidR="007F49ED" w:rsidRPr="00893426" w:rsidRDefault="007F49ED" w:rsidP="002A6BDE">
            <w:pPr>
              <w:jc w:val="center"/>
            </w:pPr>
            <w:r w:rsidRPr="00893426">
              <w:t>Atribut</w:t>
            </w:r>
          </w:p>
        </w:tc>
        <w:tc>
          <w:tcPr>
            <w:tcW w:w="3117" w:type="dxa"/>
            <w:vAlign w:val="center"/>
          </w:tcPr>
          <w:p w14:paraId="0F04C24B" w14:textId="77777777" w:rsidR="007F49ED" w:rsidRPr="00893426" w:rsidRDefault="007F49ED" w:rsidP="002A6BDE">
            <w:pPr>
              <w:jc w:val="center"/>
              <w:cnfStyle w:val="100000000000" w:firstRow="1" w:lastRow="0" w:firstColumn="0" w:lastColumn="0" w:oddVBand="0" w:evenVBand="0" w:oddHBand="0" w:evenHBand="0" w:firstRowFirstColumn="0" w:firstRowLastColumn="0" w:lastRowFirstColumn="0" w:lastRowLastColumn="0"/>
            </w:pPr>
            <w:r w:rsidRPr="00893426">
              <w:t>Tipe Data</w:t>
            </w:r>
          </w:p>
        </w:tc>
        <w:tc>
          <w:tcPr>
            <w:tcW w:w="3117" w:type="dxa"/>
            <w:vAlign w:val="center"/>
          </w:tcPr>
          <w:p w14:paraId="449E7729" w14:textId="77777777" w:rsidR="007F49ED" w:rsidRPr="00893426" w:rsidRDefault="007F49ED" w:rsidP="002A6BDE">
            <w:pPr>
              <w:jc w:val="center"/>
              <w:cnfStyle w:val="100000000000" w:firstRow="1" w:lastRow="0" w:firstColumn="0" w:lastColumn="0" w:oddVBand="0" w:evenVBand="0" w:oddHBand="0" w:evenHBand="0" w:firstRowFirstColumn="0" w:firstRowLastColumn="0" w:lastRowFirstColumn="0" w:lastRowLastColumn="0"/>
            </w:pPr>
            <w:r w:rsidRPr="00893426">
              <w:t>Keterangan</w:t>
            </w:r>
          </w:p>
        </w:tc>
      </w:tr>
      <w:tr w:rsidR="007F49ED" w14:paraId="690E62BC" w14:textId="77777777" w:rsidTr="002A6B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vAlign w:val="center"/>
          </w:tcPr>
          <w:p w14:paraId="69B096FA" w14:textId="0C7B9A7B" w:rsidR="007F49ED" w:rsidRPr="002C4223" w:rsidRDefault="007F49ED" w:rsidP="002A6BDE">
            <w:pPr>
              <w:jc w:val="left"/>
              <w:rPr>
                <w:b w:val="0"/>
                <w:bCs w:val="0"/>
              </w:rPr>
            </w:pPr>
            <w:r w:rsidRPr="002C4223">
              <w:rPr>
                <w:b w:val="0"/>
                <w:bCs w:val="0"/>
              </w:rPr>
              <w:t>id</w:t>
            </w:r>
          </w:p>
        </w:tc>
        <w:tc>
          <w:tcPr>
            <w:tcW w:w="3117" w:type="dxa"/>
            <w:vAlign w:val="center"/>
          </w:tcPr>
          <w:p w14:paraId="369CDAE0" w14:textId="77777777" w:rsidR="007F49ED" w:rsidRPr="002C4223" w:rsidRDefault="007F49ED" w:rsidP="002A6BDE">
            <w:pPr>
              <w:jc w:val="left"/>
              <w:cnfStyle w:val="000000100000" w:firstRow="0" w:lastRow="0" w:firstColumn="0" w:lastColumn="0" w:oddVBand="0" w:evenVBand="0" w:oddHBand="1" w:evenHBand="0" w:firstRowFirstColumn="0" w:firstRowLastColumn="0" w:lastRowFirstColumn="0" w:lastRowLastColumn="0"/>
            </w:pPr>
            <w:r w:rsidRPr="002C4223">
              <w:t>INT (PK)</w:t>
            </w:r>
          </w:p>
        </w:tc>
        <w:tc>
          <w:tcPr>
            <w:tcW w:w="3117" w:type="dxa"/>
            <w:vAlign w:val="center"/>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7F49ED" w:rsidRPr="00DA3821" w14:paraId="2F7200BF" w14:textId="77777777" w:rsidTr="002A6BDE">
              <w:trPr>
                <w:tblCellSpacing w:w="15" w:type="dxa"/>
              </w:trPr>
              <w:tc>
                <w:tcPr>
                  <w:tcW w:w="0" w:type="auto"/>
                  <w:vAlign w:val="center"/>
                  <w:hideMark/>
                </w:tcPr>
                <w:p w14:paraId="3A8585FD" w14:textId="77777777" w:rsidR="007F49ED" w:rsidRPr="00DA3821" w:rsidRDefault="007F49ED" w:rsidP="002A6BDE">
                  <w:pPr>
                    <w:spacing w:after="0"/>
                    <w:jc w:val="left"/>
                  </w:pPr>
                </w:p>
              </w:tc>
            </w:tr>
          </w:tbl>
          <w:p w14:paraId="43935DF4" w14:textId="77777777" w:rsidR="007F49ED" w:rsidRPr="00DA3821" w:rsidRDefault="007F49ED" w:rsidP="002A6BDE">
            <w:pPr>
              <w:jc w:val="left"/>
              <w:cnfStyle w:val="000000100000" w:firstRow="0" w:lastRow="0" w:firstColumn="0" w:lastColumn="0" w:oddVBand="0" w:evenVBand="0" w:oddHBand="1" w:evenHBand="0" w:firstRowFirstColumn="0" w:firstRowLastColumn="0" w:lastRowFirstColumn="0" w:lastRowLastColumn="0"/>
              <w:rPr>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277"/>
            </w:tblGrid>
            <w:tr w:rsidR="007F49ED" w:rsidRPr="00DA3821" w14:paraId="0D45FD37" w14:textId="77777777" w:rsidTr="002A6BDE">
              <w:trPr>
                <w:tblCellSpacing w:w="15" w:type="dxa"/>
              </w:trPr>
              <w:tc>
                <w:tcPr>
                  <w:tcW w:w="0" w:type="auto"/>
                  <w:vAlign w:val="center"/>
                  <w:hideMark/>
                </w:tcPr>
                <w:p w14:paraId="078826D2" w14:textId="43659B9E" w:rsidR="007F49ED" w:rsidRPr="00DA3821" w:rsidRDefault="00322F7F" w:rsidP="002A6BDE">
                  <w:pPr>
                    <w:spacing w:after="0"/>
                    <w:jc w:val="left"/>
                  </w:pPr>
                  <w:r w:rsidRPr="00322F7F">
                    <w:t>ID unik soal</w:t>
                  </w:r>
                </w:p>
              </w:tc>
            </w:tr>
          </w:tbl>
          <w:p w14:paraId="510FDFED" w14:textId="77777777" w:rsidR="007F49ED" w:rsidRPr="002C4223" w:rsidRDefault="007F49ED" w:rsidP="002A6BDE">
            <w:pPr>
              <w:jc w:val="left"/>
              <w:cnfStyle w:val="000000100000" w:firstRow="0" w:lastRow="0" w:firstColumn="0" w:lastColumn="0" w:oddVBand="0" w:evenVBand="0" w:oddHBand="1" w:evenHBand="0" w:firstRowFirstColumn="0" w:firstRowLastColumn="0" w:lastRowFirstColumn="0" w:lastRowLastColumn="0"/>
            </w:pPr>
          </w:p>
        </w:tc>
      </w:tr>
      <w:tr w:rsidR="007F49ED" w14:paraId="2E9D5546" w14:textId="77777777" w:rsidTr="00A232FA">
        <w:tc>
          <w:tcPr>
            <w:cnfStyle w:val="001000000000" w:firstRow="0" w:lastRow="0" w:firstColumn="1" w:lastColumn="0" w:oddVBand="0" w:evenVBand="0" w:oddHBand="0" w:evenHBand="0" w:firstRowFirstColumn="0" w:firstRowLastColumn="0" w:lastRowFirstColumn="0" w:lastRowLastColumn="0"/>
            <w:tcW w:w="3116" w:type="dxa"/>
            <w:vAlign w:val="center"/>
          </w:tcPr>
          <w:p w14:paraId="67EEA5C1" w14:textId="0A50B0FB" w:rsidR="007F49ED" w:rsidRPr="002C4223" w:rsidRDefault="004C4436" w:rsidP="002A6BDE">
            <w:pPr>
              <w:jc w:val="left"/>
              <w:rPr>
                <w:b w:val="0"/>
                <w:bCs w:val="0"/>
              </w:rPr>
            </w:pPr>
            <w:r w:rsidRPr="004C4436">
              <w:rPr>
                <w:b w:val="0"/>
                <w:bCs w:val="0"/>
              </w:rPr>
              <w:t>id_quiz</w:t>
            </w:r>
          </w:p>
        </w:tc>
        <w:tc>
          <w:tcPr>
            <w:tcW w:w="3117" w:type="dxa"/>
            <w:vAlign w:val="center"/>
          </w:tcPr>
          <w:p w14:paraId="4959C6B0" w14:textId="20EA7657" w:rsidR="007F49ED" w:rsidRPr="002C4223" w:rsidRDefault="00283FB5" w:rsidP="002A6BDE">
            <w:pPr>
              <w:jc w:val="left"/>
              <w:cnfStyle w:val="000000000000" w:firstRow="0" w:lastRow="0" w:firstColumn="0" w:lastColumn="0" w:oddVBand="0" w:evenVBand="0" w:oddHBand="0" w:evenHBand="0" w:firstRowFirstColumn="0" w:firstRowLastColumn="0" w:lastRowFirstColumn="0" w:lastRowLastColumn="0"/>
            </w:pPr>
            <w:r w:rsidRPr="00283FB5">
              <w:t>INT (FK)</w:t>
            </w:r>
          </w:p>
        </w:tc>
        <w:tc>
          <w:tcPr>
            <w:tcW w:w="3117" w:type="dxa"/>
            <w:vAlign w:val="center"/>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7F49ED" w:rsidRPr="00893426" w14:paraId="6326337D" w14:textId="77777777" w:rsidTr="002A6BDE">
              <w:trPr>
                <w:tblCellSpacing w:w="15" w:type="dxa"/>
              </w:trPr>
              <w:tc>
                <w:tcPr>
                  <w:tcW w:w="0" w:type="auto"/>
                  <w:vAlign w:val="center"/>
                  <w:hideMark/>
                </w:tcPr>
                <w:p w14:paraId="14282528" w14:textId="77777777" w:rsidR="007F49ED" w:rsidRPr="00893426" w:rsidRDefault="007F49ED" w:rsidP="00A232FA">
                  <w:pPr>
                    <w:spacing w:after="0"/>
                    <w:jc w:val="left"/>
                  </w:pPr>
                </w:p>
              </w:tc>
            </w:tr>
          </w:tbl>
          <w:p w14:paraId="4B9238F2" w14:textId="77777777" w:rsidR="007F49ED" w:rsidRPr="00893426" w:rsidRDefault="007F49ED" w:rsidP="00A232FA">
            <w:pPr>
              <w:jc w:val="left"/>
              <w:cnfStyle w:val="000000000000" w:firstRow="0" w:lastRow="0" w:firstColumn="0" w:lastColumn="0" w:oddVBand="0" w:evenVBand="0" w:oddHBand="0" w:evenHBand="0" w:firstRowFirstColumn="0" w:firstRowLastColumn="0" w:lastRowFirstColumn="0" w:lastRowLastColumn="0"/>
              <w:rPr>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673"/>
            </w:tblGrid>
            <w:tr w:rsidR="007F49ED" w:rsidRPr="00893426" w14:paraId="5980673F" w14:textId="77777777" w:rsidTr="002A6BDE">
              <w:trPr>
                <w:tblCellSpacing w:w="15" w:type="dxa"/>
              </w:trPr>
              <w:tc>
                <w:tcPr>
                  <w:tcW w:w="0" w:type="auto"/>
                  <w:vAlign w:val="center"/>
                  <w:hideMark/>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322F7F" w:rsidRPr="00322F7F" w14:paraId="6AE537EE" w14:textId="77777777" w:rsidTr="00322F7F">
                    <w:trPr>
                      <w:tblCellSpacing w:w="15" w:type="dxa"/>
                    </w:trPr>
                    <w:tc>
                      <w:tcPr>
                        <w:tcW w:w="0" w:type="auto"/>
                        <w:vAlign w:val="center"/>
                        <w:hideMark/>
                      </w:tcPr>
                      <w:p w14:paraId="13BA3DE5" w14:textId="77777777" w:rsidR="00322F7F" w:rsidRPr="00322F7F" w:rsidRDefault="00322F7F" w:rsidP="00A232FA">
                        <w:pPr>
                          <w:spacing w:after="0"/>
                          <w:jc w:val="left"/>
                        </w:pPr>
                      </w:p>
                    </w:tc>
                  </w:tr>
                </w:tbl>
                <w:p w14:paraId="769F9913" w14:textId="77777777" w:rsidR="00322F7F" w:rsidRPr="00322F7F" w:rsidRDefault="00322F7F" w:rsidP="00A232FA">
                  <w:pPr>
                    <w:spacing w:after="0"/>
                    <w:jc w:val="left"/>
                    <w:rPr>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583"/>
                  </w:tblGrid>
                  <w:tr w:rsidR="00322F7F" w:rsidRPr="00322F7F" w14:paraId="641F83AA" w14:textId="77777777" w:rsidTr="00322F7F">
                    <w:trPr>
                      <w:tblCellSpacing w:w="15" w:type="dxa"/>
                    </w:trPr>
                    <w:tc>
                      <w:tcPr>
                        <w:tcW w:w="0" w:type="auto"/>
                        <w:vAlign w:val="center"/>
                        <w:hideMark/>
                      </w:tcPr>
                      <w:p w14:paraId="63C0523B" w14:textId="77777777" w:rsidR="00322F7F" w:rsidRPr="00322F7F" w:rsidRDefault="00322F7F" w:rsidP="00A232FA">
                        <w:pPr>
                          <w:spacing w:after="0"/>
                          <w:jc w:val="left"/>
                        </w:pPr>
                        <w:r w:rsidRPr="00322F7F">
                          <w:t>Foreign key ke tabel Quiz</w:t>
                        </w:r>
                      </w:p>
                    </w:tc>
                  </w:tr>
                </w:tbl>
                <w:p w14:paraId="439F8364" w14:textId="1E0A7F16" w:rsidR="007F49ED" w:rsidRPr="00893426" w:rsidRDefault="007F49ED" w:rsidP="00A232FA">
                  <w:pPr>
                    <w:spacing w:after="0"/>
                    <w:jc w:val="left"/>
                  </w:pPr>
                </w:p>
              </w:tc>
            </w:tr>
          </w:tbl>
          <w:p w14:paraId="2E05C683" w14:textId="77777777" w:rsidR="007F49ED" w:rsidRPr="002C4223" w:rsidRDefault="007F49ED" w:rsidP="00A232FA">
            <w:pPr>
              <w:jc w:val="left"/>
              <w:cnfStyle w:val="000000000000" w:firstRow="0" w:lastRow="0" w:firstColumn="0" w:lastColumn="0" w:oddVBand="0" w:evenVBand="0" w:oddHBand="0" w:evenHBand="0" w:firstRowFirstColumn="0" w:firstRowLastColumn="0" w:lastRowFirstColumn="0" w:lastRowLastColumn="0"/>
            </w:pPr>
          </w:p>
        </w:tc>
      </w:tr>
      <w:tr w:rsidR="007F49ED" w14:paraId="4200553E" w14:textId="77777777" w:rsidTr="00A232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vAlign w:val="center"/>
          </w:tcPr>
          <w:p w14:paraId="64DD356B" w14:textId="05799DE4" w:rsidR="007F49ED" w:rsidRPr="002C4223" w:rsidRDefault="004C4436" w:rsidP="002A6BDE">
            <w:pPr>
              <w:jc w:val="left"/>
              <w:rPr>
                <w:b w:val="0"/>
                <w:bCs w:val="0"/>
              </w:rPr>
            </w:pPr>
            <w:r w:rsidRPr="004C4436">
              <w:rPr>
                <w:b w:val="0"/>
                <w:bCs w:val="0"/>
              </w:rPr>
              <w:t>question</w:t>
            </w:r>
          </w:p>
        </w:tc>
        <w:tc>
          <w:tcPr>
            <w:tcW w:w="3117" w:type="dxa"/>
            <w:vAlign w:val="center"/>
          </w:tcPr>
          <w:p w14:paraId="155745A8" w14:textId="3396851A" w:rsidR="007F49ED" w:rsidRPr="002C4223" w:rsidRDefault="00283FB5" w:rsidP="002A6BDE">
            <w:pPr>
              <w:jc w:val="left"/>
              <w:cnfStyle w:val="000000100000" w:firstRow="0" w:lastRow="0" w:firstColumn="0" w:lastColumn="0" w:oddVBand="0" w:evenVBand="0" w:oddHBand="1" w:evenHBand="0" w:firstRowFirstColumn="0" w:firstRowLastColumn="0" w:lastRowFirstColumn="0" w:lastRowLastColumn="0"/>
            </w:pPr>
            <w:r w:rsidRPr="00283FB5">
              <w:t>TEXT</w:t>
            </w:r>
          </w:p>
        </w:tc>
        <w:tc>
          <w:tcPr>
            <w:tcW w:w="3117" w:type="dxa"/>
            <w:vAlign w:val="center"/>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322F7F" w:rsidRPr="00322F7F" w14:paraId="66C5B5BD" w14:textId="77777777" w:rsidTr="00322F7F">
              <w:trPr>
                <w:tblCellSpacing w:w="15" w:type="dxa"/>
              </w:trPr>
              <w:tc>
                <w:tcPr>
                  <w:tcW w:w="0" w:type="auto"/>
                  <w:vAlign w:val="center"/>
                  <w:hideMark/>
                </w:tcPr>
                <w:p w14:paraId="55422D03" w14:textId="77777777" w:rsidR="00322F7F" w:rsidRPr="00322F7F" w:rsidRDefault="00322F7F" w:rsidP="00A232FA">
                  <w:pPr>
                    <w:spacing w:after="0"/>
                    <w:jc w:val="left"/>
                  </w:pPr>
                </w:p>
              </w:tc>
            </w:tr>
          </w:tbl>
          <w:p w14:paraId="49D9F1D8" w14:textId="77777777" w:rsidR="00322F7F" w:rsidRPr="00322F7F" w:rsidRDefault="00322F7F" w:rsidP="00A232FA">
            <w:pPr>
              <w:jc w:val="left"/>
              <w:cnfStyle w:val="000000100000" w:firstRow="0" w:lastRow="0" w:firstColumn="0" w:lastColumn="0" w:oddVBand="0" w:evenVBand="0" w:oddHBand="1" w:evenHBand="0" w:firstRowFirstColumn="0" w:firstRowLastColumn="0" w:lastRowFirstColumn="0" w:lastRowLastColumn="0"/>
              <w:rPr>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3"/>
            </w:tblGrid>
            <w:tr w:rsidR="00322F7F" w:rsidRPr="00322F7F" w14:paraId="64BB8408" w14:textId="77777777" w:rsidTr="00322F7F">
              <w:trPr>
                <w:tblCellSpacing w:w="15" w:type="dxa"/>
              </w:trPr>
              <w:tc>
                <w:tcPr>
                  <w:tcW w:w="0" w:type="auto"/>
                  <w:vAlign w:val="center"/>
                  <w:hideMark/>
                </w:tcPr>
                <w:p w14:paraId="491FD1AC" w14:textId="77777777" w:rsidR="00322F7F" w:rsidRPr="00322F7F" w:rsidRDefault="00322F7F" w:rsidP="00A232FA">
                  <w:pPr>
                    <w:spacing w:after="0"/>
                    <w:jc w:val="left"/>
                  </w:pPr>
                  <w:r w:rsidRPr="00322F7F">
                    <w:t>Isi pertanyaan</w:t>
                  </w:r>
                </w:p>
              </w:tc>
            </w:tr>
          </w:tbl>
          <w:p w14:paraId="5017F434" w14:textId="0FEEBFD6" w:rsidR="007F49ED" w:rsidRPr="002C4223" w:rsidRDefault="007F49ED" w:rsidP="00A232FA">
            <w:pPr>
              <w:jc w:val="left"/>
              <w:cnfStyle w:val="000000100000" w:firstRow="0" w:lastRow="0" w:firstColumn="0" w:lastColumn="0" w:oddVBand="0" w:evenVBand="0" w:oddHBand="1" w:evenHBand="0" w:firstRowFirstColumn="0" w:firstRowLastColumn="0" w:lastRowFirstColumn="0" w:lastRowLastColumn="0"/>
            </w:pPr>
          </w:p>
        </w:tc>
      </w:tr>
      <w:tr w:rsidR="007F49ED" w14:paraId="586E01A4" w14:textId="77777777" w:rsidTr="00A232FA">
        <w:tc>
          <w:tcPr>
            <w:cnfStyle w:val="001000000000" w:firstRow="0" w:lastRow="0" w:firstColumn="1" w:lastColumn="0" w:oddVBand="0" w:evenVBand="0" w:oddHBand="0" w:evenHBand="0" w:firstRowFirstColumn="0" w:firstRowLastColumn="0" w:lastRowFirstColumn="0" w:lastRowLastColumn="0"/>
            <w:tcW w:w="3116" w:type="dxa"/>
            <w:vAlign w:val="center"/>
          </w:tcPr>
          <w:p w14:paraId="28F28815" w14:textId="3EFE8930" w:rsidR="007F49ED" w:rsidRPr="002C4223" w:rsidRDefault="0007185C" w:rsidP="002A6BDE">
            <w:pPr>
              <w:jc w:val="left"/>
              <w:rPr>
                <w:b w:val="0"/>
                <w:bCs w:val="0"/>
              </w:rPr>
            </w:pPr>
            <w:r w:rsidRPr="0007185C">
              <w:rPr>
                <w:b w:val="0"/>
                <w:bCs w:val="0"/>
              </w:rPr>
              <w:t>correct_answer</w:t>
            </w:r>
          </w:p>
        </w:tc>
        <w:tc>
          <w:tcPr>
            <w:tcW w:w="3117" w:type="dxa"/>
            <w:vAlign w:val="center"/>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283FB5" w:rsidRPr="00283FB5" w14:paraId="5C7F8C9B" w14:textId="77777777" w:rsidTr="00283FB5">
              <w:trPr>
                <w:tblCellSpacing w:w="15" w:type="dxa"/>
              </w:trPr>
              <w:tc>
                <w:tcPr>
                  <w:tcW w:w="0" w:type="auto"/>
                  <w:vAlign w:val="center"/>
                  <w:hideMark/>
                </w:tcPr>
                <w:p w14:paraId="556D4867" w14:textId="77777777" w:rsidR="00283FB5" w:rsidRPr="00283FB5" w:rsidRDefault="00283FB5" w:rsidP="00283FB5">
                  <w:pPr>
                    <w:spacing w:after="0"/>
                    <w:jc w:val="left"/>
                  </w:pPr>
                </w:p>
              </w:tc>
            </w:tr>
          </w:tbl>
          <w:p w14:paraId="2441F372" w14:textId="77777777" w:rsidR="00283FB5" w:rsidRPr="00283FB5" w:rsidRDefault="00283FB5" w:rsidP="00283FB5">
            <w:pPr>
              <w:jc w:val="left"/>
              <w:cnfStyle w:val="000000000000" w:firstRow="0" w:lastRow="0" w:firstColumn="0" w:lastColumn="0" w:oddVBand="0" w:evenVBand="0" w:oddHBand="0" w:evenHBand="0" w:firstRowFirstColumn="0" w:firstRowLastColumn="0" w:lastRowFirstColumn="0" w:lastRowLastColumn="0"/>
              <w:rPr>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43"/>
            </w:tblGrid>
            <w:tr w:rsidR="00283FB5" w:rsidRPr="00283FB5" w14:paraId="5A5A5BE6" w14:textId="77777777" w:rsidTr="00283FB5">
              <w:trPr>
                <w:tblCellSpacing w:w="15" w:type="dxa"/>
              </w:trPr>
              <w:tc>
                <w:tcPr>
                  <w:tcW w:w="0" w:type="auto"/>
                  <w:vAlign w:val="center"/>
                  <w:hideMark/>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7B500C" w:rsidRPr="007B500C" w14:paraId="79868D85" w14:textId="77777777" w:rsidTr="007B500C">
                    <w:trPr>
                      <w:tblCellSpacing w:w="15" w:type="dxa"/>
                    </w:trPr>
                    <w:tc>
                      <w:tcPr>
                        <w:tcW w:w="0" w:type="auto"/>
                        <w:vAlign w:val="center"/>
                        <w:hideMark/>
                      </w:tcPr>
                      <w:p w14:paraId="56EDBD5D" w14:textId="77777777" w:rsidR="007B500C" w:rsidRPr="007B500C" w:rsidRDefault="007B500C" w:rsidP="007B500C">
                        <w:pPr>
                          <w:spacing w:after="0"/>
                          <w:jc w:val="left"/>
                        </w:pPr>
                      </w:p>
                    </w:tc>
                  </w:tr>
                </w:tbl>
                <w:p w14:paraId="39F0275F" w14:textId="77777777" w:rsidR="007B500C" w:rsidRPr="007B500C" w:rsidRDefault="007B500C" w:rsidP="007B500C">
                  <w:pPr>
                    <w:spacing w:after="0"/>
                    <w:jc w:val="left"/>
                    <w:rPr>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53"/>
                  </w:tblGrid>
                  <w:tr w:rsidR="007B500C" w:rsidRPr="007B500C" w14:paraId="5941D163" w14:textId="77777777" w:rsidTr="007B500C">
                    <w:trPr>
                      <w:tblCellSpacing w:w="15" w:type="dxa"/>
                    </w:trPr>
                    <w:tc>
                      <w:tcPr>
                        <w:tcW w:w="0" w:type="auto"/>
                        <w:vAlign w:val="center"/>
                        <w:hideMark/>
                      </w:tcPr>
                      <w:p w14:paraId="4D232B52" w14:textId="77777777" w:rsidR="007B500C" w:rsidRPr="007B500C" w:rsidRDefault="007B500C" w:rsidP="007B500C">
                        <w:pPr>
                          <w:spacing w:after="0"/>
                          <w:jc w:val="left"/>
                        </w:pPr>
                        <w:r w:rsidRPr="007B500C">
                          <w:t>VARCHAR(255)</w:t>
                        </w:r>
                      </w:p>
                    </w:tc>
                  </w:tr>
                </w:tbl>
                <w:p w14:paraId="11252DCA" w14:textId="2616E220" w:rsidR="00283FB5" w:rsidRPr="00283FB5" w:rsidRDefault="00283FB5" w:rsidP="00283FB5">
                  <w:pPr>
                    <w:spacing w:after="0"/>
                    <w:jc w:val="left"/>
                  </w:pPr>
                </w:p>
              </w:tc>
            </w:tr>
          </w:tbl>
          <w:p w14:paraId="7B5B5602" w14:textId="15F43A4D" w:rsidR="007F49ED" w:rsidRPr="002C4223" w:rsidRDefault="007F49ED" w:rsidP="002A6BDE">
            <w:pPr>
              <w:jc w:val="left"/>
              <w:cnfStyle w:val="000000000000" w:firstRow="0" w:lastRow="0" w:firstColumn="0" w:lastColumn="0" w:oddVBand="0" w:evenVBand="0" w:oddHBand="0" w:evenHBand="0" w:firstRowFirstColumn="0" w:firstRowLastColumn="0" w:lastRowFirstColumn="0" w:lastRowLastColumn="0"/>
            </w:pPr>
          </w:p>
        </w:tc>
        <w:tc>
          <w:tcPr>
            <w:tcW w:w="3117" w:type="dxa"/>
            <w:vAlign w:val="center"/>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192123" w:rsidRPr="00192123" w14:paraId="48AE7D1C" w14:textId="77777777" w:rsidTr="00192123">
              <w:trPr>
                <w:tblCellSpacing w:w="15" w:type="dxa"/>
              </w:trPr>
              <w:tc>
                <w:tcPr>
                  <w:tcW w:w="0" w:type="auto"/>
                  <w:vAlign w:val="center"/>
                  <w:hideMark/>
                </w:tcPr>
                <w:p w14:paraId="4DDD951E" w14:textId="77777777" w:rsidR="00192123" w:rsidRPr="00192123" w:rsidRDefault="00192123" w:rsidP="00A232FA">
                  <w:pPr>
                    <w:spacing w:after="0"/>
                    <w:jc w:val="left"/>
                  </w:pPr>
                </w:p>
              </w:tc>
            </w:tr>
          </w:tbl>
          <w:p w14:paraId="69027383" w14:textId="77777777" w:rsidR="00192123" w:rsidRPr="00192123" w:rsidRDefault="00192123" w:rsidP="00A232FA">
            <w:pPr>
              <w:jc w:val="left"/>
              <w:cnfStyle w:val="000000000000" w:firstRow="0" w:lastRow="0" w:firstColumn="0" w:lastColumn="0" w:oddVBand="0" w:evenVBand="0" w:oddHBand="0" w:evenHBand="0" w:firstRowFirstColumn="0" w:firstRowLastColumn="0" w:lastRowFirstColumn="0" w:lastRowLastColumn="0"/>
              <w:rPr>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10"/>
            </w:tblGrid>
            <w:tr w:rsidR="00192123" w:rsidRPr="00192123" w14:paraId="57E25D6A" w14:textId="77777777" w:rsidTr="00192123">
              <w:trPr>
                <w:tblCellSpacing w:w="15" w:type="dxa"/>
              </w:trPr>
              <w:tc>
                <w:tcPr>
                  <w:tcW w:w="0" w:type="auto"/>
                  <w:vAlign w:val="center"/>
                  <w:hideMark/>
                </w:tcPr>
                <w:p w14:paraId="1E16485A" w14:textId="77777777" w:rsidR="00192123" w:rsidRPr="00192123" w:rsidRDefault="00192123" w:rsidP="00A232FA">
                  <w:pPr>
                    <w:spacing w:after="0"/>
                    <w:jc w:val="left"/>
                  </w:pPr>
                  <w:r w:rsidRPr="00192123">
                    <w:t>Jawaban benar</w:t>
                  </w:r>
                </w:p>
              </w:tc>
            </w:tr>
          </w:tbl>
          <w:p w14:paraId="79FF7665" w14:textId="191175B6" w:rsidR="007F49ED" w:rsidRPr="002C4223" w:rsidRDefault="007F49ED" w:rsidP="00A232FA">
            <w:pPr>
              <w:jc w:val="left"/>
              <w:cnfStyle w:val="000000000000" w:firstRow="0" w:lastRow="0" w:firstColumn="0" w:lastColumn="0" w:oddVBand="0" w:evenVBand="0" w:oddHBand="0" w:evenHBand="0" w:firstRowFirstColumn="0" w:firstRowLastColumn="0" w:lastRowFirstColumn="0" w:lastRowLastColumn="0"/>
            </w:pPr>
          </w:p>
        </w:tc>
      </w:tr>
      <w:tr w:rsidR="007F49ED" w14:paraId="6133E69F" w14:textId="77777777" w:rsidTr="00A232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vAlign w:val="center"/>
          </w:tcPr>
          <w:p w14:paraId="0F41E1A6" w14:textId="40B7CB35" w:rsidR="007F49ED" w:rsidRPr="002C4223" w:rsidRDefault="0007185C" w:rsidP="002A6BDE">
            <w:pPr>
              <w:jc w:val="left"/>
              <w:rPr>
                <w:b w:val="0"/>
                <w:bCs w:val="0"/>
              </w:rPr>
            </w:pPr>
            <w:r w:rsidRPr="0007185C">
              <w:rPr>
                <w:b w:val="0"/>
                <w:bCs w:val="0"/>
              </w:rPr>
              <w:t>feedback</w:t>
            </w:r>
          </w:p>
        </w:tc>
        <w:tc>
          <w:tcPr>
            <w:tcW w:w="3117" w:type="dxa"/>
            <w:vAlign w:val="center"/>
          </w:tcPr>
          <w:p w14:paraId="6D7A5473" w14:textId="16727BFA" w:rsidR="007F49ED" w:rsidRPr="002C4223" w:rsidRDefault="007B500C" w:rsidP="002A6BDE">
            <w:pPr>
              <w:jc w:val="left"/>
              <w:cnfStyle w:val="000000100000" w:firstRow="0" w:lastRow="0" w:firstColumn="0" w:lastColumn="0" w:oddVBand="0" w:evenVBand="0" w:oddHBand="1" w:evenHBand="0" w:firstRowFirstColumn="0" w:firstRowLastColumn="0" w:lastRowFirstColumn="0" w:lastRowLastColumn="0"/>
            </w:pPr>
            <w:r w:rsidRPr="007B500C">
              <w:t>TEXT</w:t>
            </w:r>
          </w:p>
        </w:tc>
        <w:tc>
          <w:tcPr>
            <w:tcW w:w="3117" w:type="dxa"/>
            <w:vAlign w:val="center"/>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192123" w:rsidRPr="00192123" w14:paraId="2DBD5565" w14:textId="77777777" w:rsidTr="00192123">
              <w:trPr>
                <w:tblCellSpacing w:w="15" w:type="dxa"/>
              </w:trPr>
              <w:tc>
                <w:tcPr>
                  <w:tcW w:w="0" w:type="auto"/>
                  <w:vAlign w:val="center"/>
                  <w:hideMark/>
                </w:tcPr>
                <w:p w14:paraId="7A1FB706" w14:textId="77777777" w:rsidR="00192123" w:rsidRPr="00192123" w:rsidRDefault="00192123" w:rsidP="00A232FA">
                  <w:pPr>
                    <w:spacing w:after="0"/>
                    <w:jc w:val="left"/>
                  </w:pPr>
                </w:p>
              </w:tc>
            </w:tr>
          </w:tbl>
          <w:p w14:paraId="5381D30A" w14:textId="77777777" w:rsidR="00192123" w:rsidRPr="00192123" w:rsidRDefault="00192123" w:rsidP="00A232FA">
            <w:pPr>
              <w:jc w:val="left"/>
              <w:cnfStyle w:val="000000100000" w:firstRow="0" w:lastRow="0" w:firstColumn="0" w:lastColumn="0" w:oddVBand="0" w:evenVBand="0" w:oddHBand="1" w:evenHBand="0" w:firstRowFirstColumn="0" w:firstRowLastColumn="0" w:lastRowFirstColumn="0" w:lastRowLastColumn="0"/>
              <w:rPr>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410"/>
            </w:tblGrid>
            <w:tr w:rsidR="00192123" w:rsidRPr="00192123" w14:paraId="694EFBF6" w14:textId="77777777" w:rsidTr="00192123">
              <w:trPr>
                <w:tblCellSpacing w:w="15" w:type="dxa"/>
              </w:trPr>
              <w:tc>
                <w:tcPr>
                  <w:tcW w:w="0" w:type="auto"/>
                  <w:vAlign w:val="center"/>
                  <w:hideMark/>
                </w:tcPr>
                <w:p w14:paraId="368A0E2F" w14:textId="77777777" w:rsidR="00192123" w:rsidRPr="00192123" w:rsidRDefault="00192123" w:rsidP="00A232FA">
                  <w:pPr>
                    <w:spacing w:after="0"/>
                    <w:jc w:val="left"/>
                  </w:pPr>
                  <w:r w:rsidRPr="00192123">
                    <w:t>Penjelasan atas jawaban</w:t>
                  </w:r>
                </w:p>
              </w:tc>
            </w:tr>
          </w:tbl>
          <w:p w14:paraId="0906B3FF" w14:textId="75813D75" w:rsidR="007F49ED" w:rsidRPr="002C4223" w:rsidRDefault="007F49ED" w:rsidP="00A232FA">
            <w:pPr>
              <w:jc w:val="left"/>
              <w:cnfStyle w:val="000000100000" w:firstRow="0" w:lastRow="0" w:firstColumn="0" w:lastColumn="0" w:oddVBand="0" w:evenVBand="0" w:oddHBand="1" w:evenHBand="0" w:firstRowFirstColumn="0" w:firstRowLastColumn="0" w:lastRowFirstColumn="0" w:lastRowLastColumn="0"/>
            </w:pPr>
          </w:p>
        </w:tc>
      </w:tr>
      <w:tr w:rsidR="007F49ED" w14:paraId="7274ED60" w14:textId="77777777" w:rsidTr="00A232FA">
        <w:tc>
          <w:tcPr>
            <w:cnfStyle w:val="001000000000" w:firstRow="0" w:lastRow="0" w:firstColumn="1" w:lastColumn="0" w:oddVBand="0" w:evenVBand="0" w:oddHBand="0" w:evenHBand="0" w:firstRowFirstColumn="0" w:firstRowLastColumn="0" w:lastRowFirstColumn="0" w:lastRowLastColumn="0"/>
            <w:tcW w:w="3116" w:type="dxa"/>
            <w:vAlign w:val="center"/>
          </w:tcPr>
          <w:p w14:paraId="1F234951" w14:textId="5F989B19" w:rsidR="007F49ED" w:rsidRPr="002C4223" w:rsidRDefault="0007185C" w:rsidP="002A6BDE">
            <w:pPr>
              <w:jc w:val="left"/>
              <w:rPr>
                <w:b w:val="0"/>
                <w:bCs w:val="0"/>
              </w:rPr>
            </w:pPr>
            <w:r w:rsidRPr="0007185C">
              <w:rPr>
                <w:b w:val="0"/>
                <w:bCs w:val="0"/>
              </w:rPr>
              <w:t>score_question</w:t>
            </w:r>
          </w:p>
        </w:tc>
        <w:tc>
          <w:tcPr>
            <w:tcW w:w="3117" w:type="dxa"/>
            <w:vAlign w:val="center"/>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7F49ED" w:rsidRPr="00A94568" w14:paraId="19BABCC8" w14:textId="77777777" w:rsidTr="002A6BDE">
              <w:trPr>
                <w:tblCellSpacing w:w="15" w:type="dxa"/>
              </w:trPr>
              <w:tc>
                <w:tcPr>
                  <w:tcW w:w="0" w:type="auto"/>
                  <w:vAlign w:val="center"/>
                  <w:hideMark/>
                </w:tcPr>
                <w:p w14:paraId="27C05CF4" w14:textId="77777777" w:rsidR="007F49ED" w:rsidRPr="00A94568" w:rsidRDefault="007F49ED" w:rsidP="002A6BDE">
                  <w:pPr>
                    <w:spacing w:after="0"/>
                    <w:jc w:val="left"/>
                  </w:pPr>
                </w:p>
              </w:tc>
            </w:tr>
          </w:tbl>
          <w:p w14:paraId="2BE90AB7" w14:textId="77777777" w:rsidR="007F49ED" w:rsidRPr="00A94568" w:rsidRDefault="007F49ED" w:rsidP="002A6BDE">
            <w:pPr>
              <w:jc w:val="left"/>
              <w:cnfStyle w:val="000000000000" w:firstRow="0" w:lastRow="0" w:firstColumn="0" w:lastColumn="0" w:oddVBand="0" w:evenVBand="0" w:oddHBand="0" w:evenHBand="0" w:firstRowFirstColumn="0" w:firstRowLastColumn="0" w:lastRowFirstColumn="0" w:lastRowLastColumn="0"/>
              <w:rPr>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670"/>
            </w:tblGrid>
            <w:tr w:rsidR="007F49ED" w:rsidRPr="00A94568" w14:paraId="14865757" w14:textId="77777777" w:rsidTr="002A6BDE">
              <w:trPr>
                <w:tblCellSpacing w:w="15" w:type="dxa"/>
              </w:trPr>
              <w:tc>
                <w:tcPr>
                  <w:tcW w:w="0" w:type="auto"/>
                  <w:vAlign w:val="center"/>
                  <w:hideMark/>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7F49ED" w:rsidRPr="00D240B1" w14:paraId="6E850E73" w14:textId="77777777" w:rsidTr="002A6BDE">
                    <w:trPr>
                      <w:tblCellSpacing w:w="15" w:type="dxa"/>
                    </w:trPr>
                    <w:tc>
                      <w:tcPr>
                        <w:tcW w:w="0" w:type="auto"/>
                        <w:vAlign w:val="center"/>
                        <w:hideMark/>
                      </w:tcPr>
                      <w:p w14:paraId="264CE1F4" w14:textId="77777777" w:rsidR="007F49ED" w:rsidRPr="00D240B1" w:rsidRDefault="007F49ED" w:rsidP="002A6BDE">
                        <w:pPr>
                          <w:spacing w:after="0"/>
                          <w:jc w:val="left"/>
                        </w:pPr>
                      </w:p>
                    </w:tc>
                  </w:tr>
                </w:tbl>
                <w:p w14:paraId="0188568E" w14:textId="77777777" w:rsidR="007F49ED" w:rsidRPr="00D240B1" w:rsidRDefault="007F49ED" w:rsidP="002A6BDE">
                  <w:pPr>
                    <w:spacing w:after="0"/>
                    <w:jc w:val="left"/>
                    <w:rPr>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580"/>
                  </w:tblGrid>
                  <w:tr w:rsidR="007F49ED" w:rsidRPr="00D240B1" w14:paraId="066F7549" w14:textId="77777777" w:rsidTr="002A6BDE">
                    <w:trPr>
                      <w:tblCellSpacing w:w="15" w:type="dxa"/>
                    </w:trPr>
                    <w:tc>
                      <w:tcPr>
                        <w:tcW w:w="0" w:type="auto"/>
                        <w:vAlign w:val="center"/>
                        <w:hideMark/>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283FB5" w:rsidRPr="00283FB5" w14:paraId="294CDEF9" w14:textId="77777777" w:rsidTr="00283FB5">
                          <w:trPr>
                            <w:tblCellSpacing w:w="15" w:type="dxa"/>
                          </w:trPr>
                          <w:tc>
                            <w:tcPr>
                              <w:tcW w:w="0" w:type="auto"/>
                              <w:vAlign w:val="center"/>
                              <w:hideMark/>
                            </w:tcPr>
                            <w:p w14:paraId="075D81E5" w14:textId="77777777" w:rsidR="00283FB5" w:rsidRPr="00283FB5" w:rsidRDefault="00283FB5" w:rsidP="00283FB5">
                              <w:pPr>
                                <w:spacing w:after="0"/>
                                <w:jc w:val="left"/>
                              </w:pPr>
                            </w:p>
                          </w:tc>
                        </w:tr>
                      </w:tbl>
                      <w:p w14:paraId="0512B374" w14:textId="77777777" w:rsidR="00283FB5" w:rsidRPr="00283FB5" w:rsidRDefault="00283FB5" w:rsidP="00283FB5">
                        <w:pPr>
                          <w:spacing w:after="0"/>
                          <w:jc w:val="left"/>
                          <w:rPr>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90"/>
                        </w:tblGrid>
                        <w:tr w:rsidR="00283FB5" w:rsidRPr="00283FB5" w14:paraId="4230F4A4" w14:textId="77777777" w:rsidTr="00283FB5">
                          <w:trPr>
                            <w:tblCellSpacing w:w="15" w:type="dxa"/>
                          </w:trPr>
                          <w:tc>
                            <w:tcPr>
                              <w:tcW w:w="0" w:type="auto"/>
                              <w:vAlign w:val="center"/>
                              <w:hideMark/>
                            </w:tcPr>
                            <w:p w14:paraId="397B1713" w14:textId="77777777" w:rsidR="00283FB5" w:rsidRPr="00283FB5" w:rsidRDefault="00283FB5" w:rsidP="00283FB5">
                              <w:pPr>
                                <w:spacing w:after="0"/>
                                <w:jc w:val="left"/>
                              </w:pPr>
                              <w:r w:rsidRPr="00283FB5">
                                <w:t>INT</w:t>
                              </w:r>
                            </w:p>
                          </w:tc>
                        </w:tr>
                      </w:tbl>
                      <w:p w14:paraId="666D33F7" w14:textId="7552DFB8" w:rsidR="007F49ED" w:rsidRPr="00D240B1" w:rsidRDefault="007F49ED" w:rsidP="002A6BDE">
                        <w:pPr>
                          <w:spacing w:after="0"/>
                          <w:jc w:val="left"/>
                        </w:pPr>
                      </w:p>
                    </w:tc>
                  </w:tr>
                </w:tbl>
                <w:p w14:paraId="7CF31555" w14:textId="77777777" w:rsidR="007F49ED" w:rsidRPr="00A94568" w:rsidRDefault="007F49ED" w:rsidP="002A6BDE">
                  <w:pPr>
                    <w:spacing w:after="0"/>
                    <w:jc w:val="left"/>
                  </w:pPr>
                </w:p>
              </w:tc>
            </w:tr>
          </w:tbl>
          <w:p w14:paraId="00D16905" w14:textId="77777777" w:rsidR="007F49ED" w:rsidRPr="002C4223" w:rsidRDefault="007F49ED" w:rsidP="002A6BDE">
            <w:pPr>
              <w:jc w:val="left"/>
              <w:cnfStyle w:val="000000000000" w:firstRow="0" w:lastRow="0" w:firstColumn="0" w:lastColumn="0" w:oddVBand="0" w:evenVBand="0" w:oddHBand="0" w:evenHBand="0" w:firstRowFirstColumn="0" w:firstRowLastColumn="0" w:lastRowFirstColumn="0" w:lastRowLastColumn="0"/>
            </w:pPr>
          </w:p>
        </w:tc>
        <w:tc>
          <w:tcPr>
            <w:tcW w:w="3117" w:type="dxa"/>
            <w:vAlign w:val="center"/>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7F49ED" w:rsidRPr="00893426" w14:paraId="030EB1A8" w14:textId="77777777" w:rsidTr="002A6BDE">
              <w:trPr>
                <w:tblCellSpacing w:w="15" w:type="dxa"/>
              </w:trPr>
              <w:tc>
                <w:tcPr>
                  <w:tcW w:w="0" w:type="auto"/>
                  <w:vAlign w:val="center"/>
                  <w:hideMark/>
                </w:tcPr>
                <w:p w14:paraId="7CB69212" w14:textId="77777777" w:rsidR="007F49ED" w:rsidRPr="00893426" w:rsidRDefault="007F49ED" w:rsidP="00A232FA">
                  <w:pPr>
                    <w:spacing w:after="0"/>
                    <w:jc w:val="left"/>
                  </w:pPr>
                </w:p>
              </w:tc>
            </w:tr>
          </w:tbl>
          <w:p w14:paraId="65C23573" w14:textId="77777777" w:rsidR="007F49ED" w:rsidRPr="00893426" w:rsidRDefault="007F49ED" w:rsidP="00A232FA">
            <w:pPr>
              <w:jc w:val="left"/>
              <w:cnfStyle w:val="000000000000" w:firstRow="0" w:lastRow="0" w:firstColumn="0" w:lastColumn="0" w:oddVBand="0" w:evenVBand="0" w:oddHBand="0" w:evenHBand="0" w:firstRowFirstColumn="0" w:firstRowLastColumn="0" w:lastRowFirstColumn="0" w:lastRowLastColumn="0"/>
              <w:rPr>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270"/>
            </w:tblGrid>
            <w:tr w:rsidR="007F49ED" w:rsidRPr="00893426" w14:paraId="3E09315C" w14:textId="77777777" w:rsidTr="002A6BDE">
              <w:trPr>
                <w:tblCellSpacing w:w="15" w:type="dxa"/>
              </w:trPr>
              <w:tc>
                <w:tcPr>
                  <w:tcW w:w="0" w:type="auto"/>
                  <w:hideMark/>
                </w:tcPr>
                <w:p w14:paraId="66895831" w14:textId="2F161778" w:rsidR="007F49ED" w:rsidRPr="00893426" w:rsidRDefault="00192123" w:rsidP="00A232FA">
                  <w:pPr>
                    <w:spacing w:after="0"/>
                    <w:jc w:val="left"/>
                  </w:pPr>
                  <w:r w:rsidRPr="00192123">
                    <w:t>Nilai dari soal tersebut</w:t>
                  </w:r>
                </w:p>
              </w:tc>
            </w:tr>
          </w:tbl>
          <w:p w14:paraId="01B75CEF" w14:textId="77777777" w:rsidR="007F49ED" w:rsidRPr="002C4223" w:rsidRDefault="007F49ED" w:rsidP="00A232FA">
            <w:pPr>
              <w:jc w:val="left"/>
              <w:cnfStyle w:val="000000000000" w:firstRow="0" w:lastRow="0" w:firstColumn="0" w:lastColumn="0" w:oddVBand="0" w:evenVBand="0" w:oddHBand="0" w:evenHBand="0" w:firstRowFirstColumn="0" w:firstRowLastColumn="0" w:lastRowFirstColumn="0" w:lastRowLastColumn="0"/>
            </w:pPr>
          </w:p>
        </w:tc>
      </w:tr>
      <w:tr w:rsidR="007F49ED" w14:paraId="428BA59B" w14:textId="77777777" w:rsidTr="002A6B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vAlign w:val="center"/>
          </w:tcPr>
          <w:p w14:paraId="0AC370B2" w14:textId="2570B5B3" w:rsidR="007F49ED" w:rsidRPr="0006712A" w:rsidRDefault="0007185C" w:rsidP="002A6BDE">
            <w:pPr>
              <w:jc w:val="left"/>
              <w:rPr>
                <w:b w:val="0"/>
                <w:bCs w:val="0"/>
              </w:rPr>
            </w:pPr>
            <w:r w:rsidRPr="0007185C">
              <w:rPr>
                <w:b w:val="0"/>
                <w:bCs w:val="0"/>
              </w:rPr>
              <w:t>level_questions</w:t>
            </w:r>
          </w:p>
        </w:tc>
        <w:tc>
          <w:tcPr>
            <w:tcW w:w="3117" w:type="dxa"/>
            <w:vAlign w:val="center"/>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322F7F" w:rsidRPr="00322F7F" w14:paraId="6FA1ABF6" w14:textId="77777777" w:rsidTr="00322F7F">
              <w:trPr>
                <w:tblCellSpacing w:w="15" w:type="dxa"/>
              </w:trPr>
              <w:tc>
                <w:tcPr>
                  <w:tcW w:w="0" w:type="auto"/>
                  <w:vAlign w:val="center"/>
                  <w:hideMark/>
                </w:tcPr>
                <w:p w14:paraId="5B1FD7AB" w14:textId="77777777" w:rsidR="00322F7F" w:rsidRPr="00322F7F" w:rsidRDefault="00322F7F" w:rsidP="00322F7F">
                  <w:pPr>
                    <w:spacing w:after="0"/>
                    <w:jc w:val="left"/>
                  </w:pPr>
                </w:p>
              </w:tc>
            </w:tr>
          </w:tbl>
          <w:p w14:paraId="284EEB56" w14:textId="77777777" w:rsidR="00322F7F" w:rsidRPr="00322F7F" w:rsidRDefault="00322F7F" w:rsidP="00322F7F">
            <w:pPr>
              <w:jc w:val="left"/>
              <w:cnfStyle w:val="000000100000" w:firstRow="0" w:lastRow="0" w:firstColumn="0" w:lastColumn="0" w:oddVBand="0" w:evenVBand="0" w:oddHBand="1" w:evenHBand="0" w:firstRowFirstColumn="0" w:firstRowLastColumn="0" w:lastRowFirstColumn="0" w:lastRowLastColumn="0"/>
              <w:rPr>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901"/>
            </w:tblGrid>
            <w:tr w:rsidR="00322F7F" w:rsidRPr="00322F7F" w14:paraId="03FE6287" w14:textId="77777777" w:rsidTr="00322F7F">
              <w:trPr>
                <w:tblCellSpacing w:w="15" w:type="dxa"/>
              </w:trPr>
              <w:tc>
                <w:tcPr>
                  <w:tcW w:w="0" w:type="auto"/>
                  <w:vAlign w:val="center"/>
                  <w:hideMark/>
                </w:tcPr>
                <w:p w14:paraId="76A71C87" w14:textId="77777777" w:rsidR="00322F7F" w:rsidRPr="00322F7F" w:rsidRDefault="00322F7F" w:rsidP="00322F7F">
                  <w:pPr>
                    <w:spacing w:after="0"/>
                    <w:jc w:val="left"/>
                  </w:pPr>
                  <w:r w:rsidRPr="00322F7F">
                    <w:t>ENUM('Mudah', 'Medium', 'Sulit')</w:t>
                  </w:r>
                </w:p>
              </w:tc>
            </w:tr>
          </w:tbl>
          <w:p w14:paraId="06C7079A" w14:textId="2EC8743B" w:rsidR="007F49ED" w:rsidRPr="00A94568" w:rsidRDefault="007F49ED" w:rsidP="002A6BDE">
            <w:pPr>
              <w:jc w:val="left"/>
              <w:cnfStyle w:val="000000100000" w:firstRow="0" w:lastRow="0" w:firstColumn="0" w:lastColumn="0" w:oddVBand="0" w:evenVBand="0" w:oddHBand="1" w:evenHBand="0" w:firstRowFirstColumn="0" w:firstRowLastColumn="0" w:lastRowFirstColumn="0" w:lastRowLastColumn="0"/>
            </w:pPr>
          </w:p>
        </w:tc>
        <w:tc>
          <w:tcPr>
            <w:tcW w:w="3117" w:type="dxa"/>
            <w:vAlign w:val="center"/>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192123" w:rsidRPr="00192123" w14:paraId="49C11E4C" w14:textId="77777777" w:rsidTr="00192123">
              <w:trPr>
                <w:tblCellSpacing w:w="15" w:type="dxa"/>
              </w:trPr>
              <w:tc>
                <w:tcPr>
                  <w:tcW w:w="0" w:type="auto"/>
                  <w:vAlign w:val="center"/>
                  <w:hideMark/>
                </w:tcPr>
                <w:p w14:paraId="2EFA0C93" w14:textId="77777777" w:rsidR="00192123" w:rsidRPr="00192123" w:rsidRDefault="00192123" w:rsidP="00192123">
                  <w:pPr>
                    <w:spacing w:after="0"/>
                    <w:jc w:val="left"/>
                  </w:pPr>
                </w:p>
              </w:tc>
            </w:tr>
          </w:tbl>
          <w:p w14:paraId="10B41A9C" w14:textId="77777777" w:rsidR="00192123" w:rsidRPr="00192123" w:rsidRDefault="00192123" w:rsidP="00192123">
            <w:pPr>
              <w:jc w:val="left"/>
              <w:cnfStyle w:val="000000100000" w:firstRow="0" w:lastRow="0" w:firstColumn="0" w:lastColumn="0" w:oddVBand="0" w:evenVBand="0" w:oddHBand="1" w:evenHBand="0" w:firstRowFirstColumn="0" w:firstRowLastColumn="0" w:lastRowFirstColumn="0" w:lastRowLastColumn="0"/>
              <w:rPr>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55"/>
            </w:tblGrid>
            <w:tr w:rsidR="00192123" w:rsidRPr="00192123" w14:paraId="4EC87A11" w14:textId="77777777" w:rsidTr="00192123">
              <w:trPr>
                <w:tblCellSpacing w:w="15" w:type="dxa"/>
              </w:trPr>
              <w:tc>
                <w:tcPr>
                  <w:tcW w:w="0" w:type="auto"/>
                  <w:vAlign w:val="center"/>
                  <w:hideMark/>
                </w:tcPr>
                <w:p w14:paraId="686D93B5" w14:textId="77777777" w:rsidR="00192123" w:rsidRPr="00192123" w:rsidRDefault="00192123" w:rsidP="00192123">
                  <w:pPr>
                    <w:spacing w:after="0"/>
                    <w:jc w:val="left"/>
                  </w:pPr>
                  <w:r w:rsidRPr="00192123">
                    <w:t>Tingkat kesulitan</w:t>
                  </w:r>
                </w:p>
              </w:tc>
            </w:tr>
          </w:tbl>
          <w:p w14:paraId="1C7B557F" w14:textId="203BBE23" w:rsidR="007F49ED" w:rsidRPr="00893426" w:rsidRDefault="007F49ED" w:rsidP="002A6BDE">
            <w:pPr>
              <w:jc w:val="left"/>
              <w:cnfStyle w:val="000000100000" w:firstRow="0" w:lastRow="0" w:firstColumn="0" w:lastColumn="0" w:oddVBand="0" w:evenVBand="0" w:oddHBand="1" w:evenHBand="0" w:firstRowFirstColumn="0" w:firstRowLastColumn="0" w:lastRowFirstColumn="0" w:lastRowLastColumn="0"/>
            </w:pPr>
          </w:p>
        </w:tc>
      </w:tr>
      <w:tr w:rsidR="007F49ED" w14:paraId="58701AD0" w14:textId="77777777" w:rsidTr="002A6BDE">
        <w:tc>
          <w:tcPr>
            <w:cnfStyle w:val="001000000000" w:firstRow="0" w:lastRow="0" w:firstColumn="1" w:lastColumn="0" w:oddVBand="0" w:evenVBand="0" w:oddHBand="0" w:evenHBand="0" w:firstRowFirstColumn="0" w:firstRowLastColumn="0" w:lastRowFirstColumn="0" w:lastRowLastColumn="0"/>
            <w:tcW w:w="3116" w:type="dxa"/>
            <w:vAlign w:val="center"/>
          </w:tcPr>
          <w:p w14:paraId="025CF531" w14:textId="1E06E622" w:rsidR="007F49ED" w:rsidRPr="0006712A" w:rsidRDefault="00283FB5" w:rsidP="002A6BDE">
            <w:pPr>
              <w:jc w:val="left"/>
              <w:rPr>
                <w:b w:val="0"/>
                <w:bCs w:val="0"/>
              </w:rPr>
            </w:pPr>
            <w:r>
              <w:rPr>
                <w:b w:val="0"/>
                <w:bCs w:val="0"/>
              </w:rPr>
              <w:t>t</w:t>
            </w:r>
            <w:r w:rsidRPr="00283FB5">
              <w:rPr>
                <w:b w:val="0"/>
                <w:bCs w:val="0"/>
              </w:rPr>
              <w:t>imer</w:t>
            </w:r>
          </w:p>
        </w:tc>
        <w:tc>
          <w:tcPr>
            <w:tcW w:w="3117" w:type="dxa"/>
            <w:vAlign w:val="center"/>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7F49ED" w:rsidRPr="00D240B1" w14:paraId="326E8B01" w14:textId="77777777" w:rsidTr="002A6BDE">
              <w:trPr>
                <w:tblCellSpacing w:w="15" w:type="dxa"/>
              </w:trPr>
              <w:tc>
                <w:tcPr>
                  <w:tcW w:w="0" w:type="auto"/>
                  <w:vAlign w:val="center"/>
                  <w:hideMark/>
                </w:tcPr>
                <w:p w14:paraId="43371006" w14:textId="77777777" w:rsidR="007F49ED" w:rsidRPr="00D240B1" w:rsidRDefault="007F49ED" w:rsidP="002A6BDE">
                  <w:pPr>
                    <w:spacing w:after="0"/>
                    <w:jc w:val="left"/>
                  </w:pPr>
                </w:p>
              </w:tc>
            </w:tr>
          </w:tbl>
          <w:p w14:paraId="55D76128" w14:textId="77777777" w:rsidR="007F49ED" w:rsidRPr="00D240B1" w:rsidRDefault="007F49ED" w:rsidP="002A6BDE">
            <w:pPr>
              <w:jc w:val="left"/>
              <w:cnfStyle w:val="000000000000" w:firstRow="0" w:lastRow="0" w:firstColumn="0" w:lastColumn="0" w:oddVBand="0" w:evenVBand="0" w:oddHBand="0" w:evenHBand="0" w:firstRowFirstColumn="0" w:firstRowLastColumn="0" w:lastRowFirstColumn="0" w:lastRowLastColumn="0"/>
              <w:rPr>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33"/>
            </w:tblGrid>
            <w:tr w:rsidR="007F49ED" w:rsidRPr="00D240B1" w14:paraId="0470F28D" w14:textId="77777777" w:rsidTr="002A6BDE">
              <w:trPr>
                <w:tblCellSpacing w:w="15" w:type="dxa"/>
              </w:trPr>
              <w:tc>
                <w:tcPr>
                  <w:tcW w:w="0" w:type="auto"/>
                  <w:vAlign w:val="center"/>
                  <w:hideMark/>
                </w:tcPr>
                <w:p w14:paraId="42B7136C" w14:textId="524B3260" w:rsidR="007F49ED" w:rsidRPr="00D240B1" w:rsidRDefault="00322F7F" w:rsidP="002A6BDE">
                  <w:pPr>
                    <w:spacing w:after="0"/>
                    <w:jc w:val="left"/>
                  </w:pPr>
                  <w:r w:rsidRPr="00322F7F">
                    <w:t>VARCHAR(50)</w:t>
                  </w:r>
                </w:p>
              </w:tc>
            </w:tr>
          </w:tbl>
          <w:p w14:paraId="7C15B64E" w14:textId="77777777" w:rsidR="007F49ED" w:rsidRPr="00A94568" w:rsidRDefault="007F49ED" w:rsidP="002A6BDE">
            <w:pPr>
              <w:jc w:val="left"/>
              <w:cnfStyle w:val="000000000000" w:firstRow="0" w:lastRow="0" w:firstColumn="0" w:lastColumn="0" w:oddVBand="0" w:evenVBand="0" w:oddHBand="0" w:evenHBand="0" w:firstRowFirstColumn="0" w:firstRowLastColumn="0" w:lastRowFirstColumn="0" w:lastRowLastColumn="0"/>
            </w:pPr>
          </w:p>
        </w:tc>
        <w:tc>
          <w:tcPr>
            <w:tcW w:w="3117" w:type="dxa"/>
            <w:vAlign w:val="center"/>
          </w:tcPr>
          <w:p w14:paraId="67FFB92E" w14:textId="394FD68A" w:rsidR="007F49ED" w:rsidRPr="006B3087" w:rsidRDefault="00192123" w:rsidP="002A6BDE">
            <w:pPr>
              <w:jc w:val="left"/>
              <w:cnfStyle w:val="000000000000" w:firstRow="0" w:lastRow="0" w:firstColumn="0" w:lastColumn="0" w:oddVBand="0" w:evenVBand="0" w:oddHBand="0" w:evenHBand="0" w:firstRowFirstColumn="0" w:firstRowLastColumn="0" w:lastRowFirstColumn="0" w:lastRowLastColumn="0"/>
            </w:pPr>
            <w:r w:rsidRPr="00192123">
              <w:t>Redundant code quiz (opsional)</w:t>
            </w:r>
          </w:p>
        </w:tc>
      </w:tr>
      <w:tr w:rsidR="007F49ED" w14:paraId="240A46E0" w14:textId="77777777" w:rsidTr="002A6B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vAlign w:val="center"/>
          </w:tcPr>
          <w:p w14:paraId="5FC17620" w14:textId="33FC5EF2" w:rsidR="007F49ED" w:rsidRPr="0097576F" w:rsidRDefault="00283FB5" w:rsidP="002A6BDE">
            <w:pPr>
              <w:jc w:val="left"/>
              <w:rPr>
                <w:b w:val="0"/>
                <w:bCs w:val="0"/>
              </w:rPr>
            </w:pPr>
            <w:r w:rsidRPr="00283FB5">
              <w:rPr>
                <w:b w:val="0"/>
                <w:bCs w:val="0"/>
              </w:rPr>
              <w:t>created_at</w:t>
            </w:r>
          </w:p>
        </w:tc>
        <w:tc>
          <w:tcPr>
            <w:tcW w:w="3117" w:type="dxa"/>
            <w:vAlign w:val="center"/>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7F49ED" w:rsidRPr="00D240B1" w14:paraId="200E4F9B" w14:textId="77777777" w:rsidTr="002A6BDE">
              <w:trPr>
                <w:tblCellSpacing w:w="15" w:type="dxa"/>
              </w:trPr>
              <w:tc>
                <w:tcPr>
                  <w:tcW w:w="0" w:type="auto"/>
                  <w:vAlign w:val="center"/>
                  <w:hideMark/>
                </w:tcPr>
                <w:p w14:paraId="1BDD9E4A" w14:textId="77777777" w:rsidR="007F49ED" w:rsidRPr="00D240B1" w:rsidRDefault="007F49ED" w:rsidP="002A6BDE">
                  <w:pPr>
                    <w:spacing w:after="0"/>
                    <w:jc w:val="left"/>
                  </w:pPr>
                </w:p>
              </w:tc>
            </w:tr>
          </w:tbl>
          <w:p w14:paraId="6010B52A" w14:textId="77777777" w:rsidR="007F49ED" w:rsidRPr="00D240B1" w:rsidRDefault="007F49ED" w:rsidP="002A6BDE">
            <w:pPr>
              <w:jc w:val="left"/>
              <w:cnfStyle w:val="000000100000" w:firstRow="0" w:lastRow="0" w:firstColumn="0" w:lastColumn="0" w:oddVBand="0" w:evenVBand="0" w:oddHBand="1" w:evenHBand="0" w:firstRowFirstColumn="0" w:firstRowLastColumn="0" w:lastRowFirstColumn="0" w:lastRowLastColumn="0"/>
              <w:rPr>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580"/>
            </w:tblGrid>
            <w:tr w:rsidR="007F49ED" w:rsidRPr="00D240B1" w14:paraId="175EB1F4" w14:textId="77777777" w:rsidTr="002A6BDE">
              <w:trPr>
                <w:tblCellSpacing w:w="15" w:type="dxa"/>
              </w:trPr>
              <w:tc>
                <w:tcPr>
                  <w:tcW w:w="0" w:type="auto"/>
                  <w:vAlign w:val="center"/>
                  <w:hideMark/>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322F7F" w:rsidRPr="00322F7F" w14:paraId="317682CD" w14:textId="77777777" w:rsidTr="00322F7F">
                    <w:trPr>
                      <w:tblCellSpacing w:w="15" w:type="dxa"/>
                    </w:trPr>
                    <w:tc>
                      <w:tcPr>
                        <w:tcW w:w="0" w:type="auto"/>
                        <w:vAlign w:val="center"/>
                        <w:hideMark/>
                      </w:tcPr>
                      <w:p w14:paraId="58AAF499" w14:textId="77777777" w:rsidR="00322F7F" w:rsidRPr="00322F7F" w:rsidRDefault="00322F7F" w:rsidP="00322F7F">
                        <w:pPr>
                          <w:spacing w:after="0"/>
                          <w:jc w:val="left"/>
                        </w:pPr>
                      </w:p>
                    </w:tc>
                  </w:tr>
                </w:tbl>
                <w:p w14:paraId="2A84B78F" w14:textId="77777777" w:rsidR="00322F7F" w:rsidRPr="00322F7F" w:rsidRDefault="00322F7F" w:rsidP="00322F7F">
                  <w:pPr>
                    <w:spacing w:after="0"/>
                    <w:jc w:val="left"/>
                    <w:rPr>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90"/>
                  </w:tblGrid>
                  <w:tr w:rsidR="00322F7F" w:rsidRPr="00322F7F" w14:paraId="706F73F8" w14:textId="77777777" w:rsidTr="00322F7F">
                    <w:trPr>
                      <w:tblCellSpacing w:w="15" w:type="dxa"/>
                    </w:trPr>
                    <w:tc>
                      <w:tcPr>
                        <w:tcW w:w="0" w:type="auto"/>
                        <w:vAlign w:val="center"/>
                        <w:hideMark/>
                      </w:tcPr>
                      <w:p w14:paraId="4082AE8F" w14:textId="77777777" w:rsidR="00322F7F" w:rsidRPr="00322F7F" w:rsidRDefault="00322F7F" w:rsidP="00322F7F">
                        <w:pPr>
                          <w:spacing w:after="0"/>
                          <w:jc w:val="left"/>
                        </w:pPr>
                        <w:r w:rsidRPr="00322F7F">
                          <w:t>INT</w:t>
                        </w:r>
                      </w:p>
                    </w:tc>
                  </w:tr>
                </w:tbl>
                <w:p w14:paraId="7C02ED83" w14:textId="33E44EAC" w:rsidR="007F49ED" w:rsidRPr="00D240B1" w:rsidRDefault="007F49ED" w:rsidP="002A6BDE">
                  <w:pPr>
                    <w:spacing w:after="0"/>
                    <w:jc w:val="left"/>
                  </w:pPr>
                </w:p>
              </w:tc>
            </w:tr>
          </w:tbl>
          <w:p w14:paraId="26DD9EC1" w14:textId="77777777" w:rsidR="007F49ED" w:rsidRPr="00A94568" w:rsidRDefault="007F49ED" w:rsidP="002A6BDE">
            <w:pPr>
              <w:jc w:val="left"/>
              <w:cnfStyle w:val="000000100000" w:firstRow="0" w:lastRow="0" w:firstColumn="0" w:lastColumn="0" w:oddVBand="0" w:evenVBand="0" w:oddHBand="1" w:evenHBand="0" w:firstRowFirstColumn="0" w:firstRowLastColumn="0" w:lastRowFirstColumn="0" w:lastRowLastColumn="0"/>
            </w:pPr>
          </w:p>
        </w:tc>
        <w:tc>
          <w:tcPr>
            <w:tcW w:w="3117" w:type="dxa"/>
            <w:vAlign w:val="center"/>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7F49ED" w:rsidRPr="006B3087" w14:paraId="2F5FEB88" w14:textId="77777777" w:rsidTr="002A6BDE">
              <w:trPr>
                <w:tblCellSpacing w:w="15" w:type="dxa"/>
              </w:trPr>
              <w:tc>
                <w:tcPr>
                  <w:tcW w:w="0" w:type="auto"/>
                  <w:vAlign w:val="center"/>
                  <w:hideMark/>
                </w:tcPr>
                <w:p w14:paraId="1F202609" w14:textId="77777777" w:rsidR="007F49ED" w:rsidRPr="006B3087" w:rsidRDefault="007F49ED" w:rsidP="002A6BDE">
                  <w:pPr>
                    <w:spacing w:after="0"/>
                    <w:jc w:val="left"/>
                  </w:pPr>
                </w:p>
              </w:tc>
            </w:tr>
          </w:tbl>
          <w:p w14:paraId="0DDB8618" w14:textId="77777777" w:rsidR="007F49ED" w:rsidRPr="006B3087" w:rsidRDefault="007F49ED" w:rsidP="002A6BDE">
            <w:pPr>
              <w:jc w:val="left"/>
              <w:cnfStyle w:val="000000100000" w:firstRow="0" w:lastRow="0" w:firstColumn="0" w:lastColumn="0" w:oddVBand="0" w:evenVBand="0" w:oddHBand="1" w:evenHBand="0" w:firstRowFirstColumn="0" w:firstRowLastColumn="0" w:lastRowFirstColumn="0" w:lastRowLastColumn="0"/>
              <w:rPr>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901"/>
            </w:tblGrid>
            <w:tr w:rsidR="00192123" w:rsidRPr="006B3087" w14:paraId="4824E6C0" w14:textId="77777777" w:rsidTr="00D1406C">
              <w:trPr>
                <w:tblCellSpacing w:w="15" w:type="dxa"/>
              </w:trPr>
              <w:tc>
                <w:tcPr>
                  <w:tcW w:w="0" w:type="auto"/>
                  <w:hideMark/>
                </w:tcPr>
                <w:p w14:paraId="39B3F759" w14:textId="762E0D69" w:rsidR="00192123" w:rsidRPr="006B3087" w:rsidRDefault="00192123" w:rsidP="00192123">
                  <w:pPr>
                    <w:spacing w:after="0"/>
                    <w:jc w:val="left"/>
                  </w:pPr>
                  <w:r w:rsidRPr="00BF3654">
                    <w:t>Timer dalam detik untuk soal</w:t>
                  </w:r>
                </w:p>
              </w:tc>
            </w:tr>
          </w:tbl>
          <w:p w14:paraId="4AB53049" w14:textId="77777777" w:rsidR="007F49ED" w:rsidRPr="006B3087" w:rsidRDefault="007F49ED" w:rsidP="002A6BDE">
            <w:pPr>
              <w:jc w:val="left"/>
              <w:cnfStyle w:val="000000100000" w:firstRow="0" w:lastRow="0" w:firstColumn="0" w:lastColumn="0" w:oddVBand="0" w:evenVBand="0" w:oddHBand="1" w:evenHBand="0" w:firstRowFirstColumn="0" w:firstRowLastColumn="0" w:lastRowFirstColumn="0" w:lastRowLastColumn="0"/>
            </w:pPr>
          </w:p>
        </w:tc>
      </w:tr>
      <w:tr w:rsidR="00322F7F" w14:paraId="545DBC58" w14:textId="77777777" w:rsidTr="002A6BDE">
        <w:tc>
          <w:tcPr>
            <w:cnfStyle w:val="001000000000" w:firstRow="0" w:lastRow="0" w:firstColumn="1" w:lastColumn="0" w:oddVBand="0" w:evenVBand="0" w:oddHBand="0" w:evenHBand="0" w:firstRowFirstColumn="0" w:firstRowLastColumn="0" w:lastRowFirstColumn="0" w:lastRowLastColumn="0"/>
            <w:tcW w:w="3116" w:type="dxa"/>
            <w:vAlign w:val="center"/>
          </w:tcPr>
          <w:p w14:paraId="182D5AD6" w14:textId="77777777" w:rsidR="00322F7F" w:rsidRPr="00283FB5" w:rsidRDefault="00322F7F" w:rsidP="002A6BDE">
            <w:pPr>
              <w:jc w:val="left"/>
            </w:pPr>
          </w:p>
        </w:tc>
        <w:tc>
          <w:tcPr>
            <w:tcW w:w="3117" w:type="dxa"/>
            <w:vAlign w:val="center"/>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322F7F" w:rsidRPr="00322F7F" w14:paraId="4EDFF6B3" w14:textId="77777777" w:rsidTr="00322F7F">
              <w:trPr>
                <w:tblCellSpacing w:w="15" w:type="dxa"/>
              </w:trPr>
              <w:tc>
                <w:tcPr>
                  <w:tcW w:w="0" w:type="auto"/>
                  <w:vAlign w:val="center"/>
                  <w:hideMark/>
                </w:tcPr>
                <w:p w14:paraId="276AFFB1" w14:textId="77777777" w:rsidR="00322F7F" w:rsidRPr="00322F7F" w:rsidRDefault="00322F7F" w:rsidP="00322F7F">
                  <w:pPr>
                    <w:spacing w:after="0"/>
                    <w:jc w:val="left"/>
                  </w:pPr>
                </w:p>
              </w:tc>
            </w:tr>
          </w:tbl>
          <w:p w14:paraId="01082339" w14:textId="77777777" w:rsidR="00322F7F" w:rsidRPr="00322F7F" w:rsidRDefault="00322F7F" w:rsidP="00322F7F">
            <w:pPr>
              <w:jc w:val="left"/>
              <w:cnfStyle w:val="000000000000" w:firstRow="0" w:lastRow="0" w:firstColumn="0" w:lastColumn="0" w:oddVBand="0" w:evenVBand="0" w:oddHBand="0" w:evenHBand="0" w:firstRowFirstColumn="0" w:firstRowLastColumn="0" w:lastRowFirstColumn="0" w:lastRowLastColumn="0"/>
              <w:rPr>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8"/>
            </w:tblGrid>
            <w:tr w:rsidR="00322F7F" w:rsidRPr="00322F7F" w14:paraId="063169A6" w14:textId="77777777" w:rsidTr="00322F7F">
              <w:trPr>
                <w:tblCellSpacing w:w="15" w:type="dxa"/>
              </w:trPr>
              <w:tc>
                <w:tcPr>
                  <w:tcW w:w="0" w:type="auto"/>
                  <w:vAlign w:val="center"/>
                  <w:hideMark/>
                </w:tcPr>
                <w:p w14:paraId="303BEE4A" w14:textId="77777777" w:rsidR="00322F7F" w:rsidRPr="00322F7F" w:rsidRDefault="00322F7F" w:rsidP="00322F7F">
                  <w:pPr>
                    <w:spacing w:after="0"/>
                    <w:jc w:val="left"/>
                  </w:pPr>
                  <w:r w:rsidRPr="00322F7F">
                    <w:t>TIMESTAMP</w:t>
                  </w:r>
                </w:p>
              </w:tc>
            </w:tr>
          </w:tbl>
          <w:p w14:paraId="1F02799E" w14:textId="77777777" w:rsidR="00322F7F" w:rsidRPr="00D240B1" w:rsidRDefault="00322F7F" w:rsidP="002A6BDE">
            <w:pPr>
              <w:jc w:val="left"/>
              <w:cnfStyle w:val="000000000000" w:firstRow="0" w:lastRow="0" w:firstColumn="0" w:lastColumn="0" w:oddVBand="0" w:evenVBand="0" w:oddHBand="0" w:evenHBand="0" w:firstRowFirstColumn="0" w:firstRowLastColumn="0" w:lastRowFirstColumn="0" w:lastRowLastColumn="0"/>
            </w:pPr>
          </w:p>
        </w:tc>
        <w:tc>
          <w:tcPr>
            <w:tcW w:w="3117" w:type="dxa"/>
            <w:vAlign w:val="center"/>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192123" w:rsidRPr="00192123" w14:paraId="67521AC1" w14:textId="77777777" w:rsidTr="00192123">
              <w:trPr>
                <w:tblCellSpacing w:w="15" w:type="dxa"/>
              </w:trPr>
              <w:tc>
                <w:tcPr>
                  <w:tcW w:w="0" w:type="auto"/>
                  <w:vAlign w:val="center"/>
                  <w:hideMark/>
                </w:tcPr>
                <w:p w14:paraId="3553B4F6" w14:textId="77777777" w:rsidR="00192123" w:rsidRPr="00192123" w:rsidRDefault="00192123" w:rsidP="00192123">
                  <w:pPr>
                    <w:spacing w:after="0"/>
                    <w:jc w:val="left"/>
                  </w:pPr>
                </w:p>
              </w:tc>
            </w:tr>
          </w:tbl>
          <w:p w14:paraId="53D952B3" w14:textId="77777777" w:rsidR="00192123" w:rsidRPr="00192123" w:rsidRDefault="00192123" w:rsidP="00192123">
            <w:pPr>
              <w:jc w:val="left"/>
              <w:cnfStyle w:val="000000000000" w:firstRow="0" w:lastRow="0" w:firstColumn="0" w:lastColumn="0" w:oddVBand="0" w:evenVBand="0" w:oddHBand="0" w:evenHBand="0" w:firstRowFirstColumn="0" w:firstRowLastColumn="0" w:lastRowFirstColumn="0" w:lastRowLastColumn="0"/>
              <w:rPr>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271"/>
            </w:tblGrid>
            <w:tr w:rsidR="00192123" w:rsidRPr="00192123" w14:paraId="54EE4A6B" w14:textId="77777777" w:rsidTr="00192123">
              <w:trPr>
                <w:tblCellSpacing w:w="15" w:type="dxa"/>
              </w:trPr>
              <w:tc>
                <w:tcPr>
                  <w:tcW w:w="0" w:type="auto"/>
                  <w:vAlign w:val="center"/>
                  <w:hideMark/>
                </w:tcPr>
                <w:p w14:paraId="53468F24" w14:textId="77777777" w:rsidR="00192123" w:rsidRPr="00192123" w:rsidRDefault="00192123" w:rsidP="00192123">
                  <w:pPr>
                    <w:spacing w:after="0"/>
                    <w:jc w:val="left"/>
                  </w:pPr>
                  <w:r w:rsidRPr="00192123">
                    <w:t>Waktu pembuatan soal</w:t>
                  </w:r>
                </w:p>
              </w:tc>
            </w:tr>
          </w:tbl>
          <w:p w14:paraId="3D006CE1" w14:textId="77777777" w:rsidR="00322F7F" w:rsidRPr="006B3087" w:rsidRDefault="00322F7F" w:rsidP="002A6BDE">
            <w:pPr>
              <w:jc w:val="left"/>
              <w:cnfStyle w:val="000000000000" w:firstRow="0" w:lastRow="0" w:firstColumn="0" w:lastColumn="0" w:oddVBand="0" w:evenVBand="0" w:oddHBand="0" w:evenHBand="0" w:firstRowFirstColumn="0" w:firstRowLastColumn="0" w:lastRowFirstColumn="0" w:lastRowLastColumn="0"/>
            </w:pPr>
          </w:p>
        </w:tc>
      </w:tr>
    </w:tbl>
    <w:p w14:paraId="5E4B73CE" w14:textId="77777777" w:rsidR="00F64F7F" w:rsidRDefault="00F64F7F" w:rsidP="00F64F7F"/>
    <w:p w14:paraId="4762F6B8" w14:textId="79050FFB" w:rsidR="00192123" w:rsidRDefault="00644140" w:rsidP="00644140">
      <w:pPr>
        <w:pStyle w:val="Heading4"/>
        <w:ind w:left="900" w:hanging="900"/>
        <w:rPr>
          <w:rFonts w:ascii="Times New Roman" w:hAnsi="Times New Roman" w:cs="Times New Roman"/>
          <w:b/>
          <w:bCs/>
          <w:color w:val="auto"/>
        </w:rPr>
      </w:pPr>
      <w:r w:rsidRPr="00644140">
        <w:rPr>
          <w:rFonts w:ascii="Times New Roman" w:hAnsi="Times New Roman" w:cs="Times New Roman"/>
          <w:b/>
          <w:bCs/>
          <w:i w:val="0"/>
          <w:iCs w:val="0"/>
          <w:color w:val="auto"/>
        </w:rPr>
        <w:t>Tabel</w:t>
      </w:r>
      <w:r w:rsidRPr="00644140">
        <w:rPr>
          <w:rFonts w:ascii="Times New Roman" w:hAnsi="Times New Roman" w:cs="Times New Roman"/>
          <w:b/>
          <w:bCs/>
          <w:color w:val="auto"/>
        </w:rPr>
        <w:t>: Answer</w:t>
      </w:r>
    </w:p>
    <w:p w14:paraId="69A2AD2D" w14:textId="7A59D31B" w:rsidR="00C74B81" w:rsidRPr="00C74B81" w:rsidRDefault="00C74B81" w:rsidP="00C74B81">
      <w:r w:rsidRPr="00C74B81">
        <w:rPr>
          <w:rFonts w:eastAsiaTheme="majorEastAsia" w:cs="Times New Roman"/>
        </w:rPr>
        <w:t xml:space="preserve">Tabel </w:t>
      </w:r>
      <w:r w:rsidRPr="00C74B81">
        <w:rPr>
          <w:rFonts w:eastAsiaTheme="majorEastAsia" w:cs="Times New Roman"/>
          <w:i/>
          <w:iCs/>
        </w:rPr>
        <w:t>Answer</w:t>
      </w:r>
      <w:r w:rsidRPr="00C74B81">
        <w:t xml:space="preserve"> </w:t>
      </w:r>
      <w:r w:rsidRPr="00C74B81">
        <w:rPr>
          <w:rFonts w:eastAsiaTheme="majorEastAsia" w:cs="Times New Roman"/>
        </w:rPr>
        <w:t xml:space="preserve">berfungsi untuk menyimpan semua jawaban yang diberikan oleh pengguna saat mengerjakan </w:t>
      </w:r>
      <w:r w:rsidRPr="00C74B81">
        <w:rPr>
          <w:rFonts w:eastAsiaTheme="majorEastAsia" w:cs="Times New Roman"/>
          <w:i/>
          <w:iCs/>
        </w:rPr>
        <w:t>quiz</w:t>
      </w:r>
      <w:r w:rsidRPr="00C74B81">
        <w:rPr>
          <w:rFonts w:eastAsiaTheme="majorEastAsia" w:cs="Times New Roman"/>
        </w:rPr>
        <w:t xml:space="preserve">. Tabel ini mencatat interaksi langsung antara pengguna dan soal </w:t>
      </w:r>
      <w:r w:rsidR="00E757FE" w:rsidRPr="00E757FE">
        <w:rPr>
          <w:rFonts w:eastAsiaTheme="majorEastAsia" w:cs="Times New Roman"/>
          <w:i/>
          <w:iCs/>
        </w:rPr>
        <w:t>quiz</w:t>
      </w:r>
      <w:r w:rsidRPr="00C74B81">
        <w:rPr>
          <w:rFonts w:eastAsiaTheme="majorEastAsia" w:cs="Times New Roman"/>
        </w:rPr>
        <w:t>, sehingga sangat penting untuk proses evaluasi hasil.</w:t>
      </w:r>
      <w:r>
        <w:rPr>
          <w:rFonts w:eastAsiaTheme="majorEastAsia" w:cs="Times New Roman"/>
        </w:rPr>
        <w:t xml:space="preserve"> </w:t>
      </w:r>
      <w:r w:rsidR="00E757FE" w:rsidRPr="00E757FE">
        <w:rPr>
          <w:rFonts w:eastAsiaTheme="majorEastAsia" w:cs="Times New Roman"/>
        </w:rPr>
        <w:t xml:space="preserve">Tabel ini sangat penting dalam proses perhitungan nilai akhir, pemberian </w:t>
      </w:r>
      <w:r w:rsidR="00E757FE" w:rsidRPr="00E757FE">
        <w:rPr>
          <w:rFonts w:eastAsiaTheme="majorEastAsia" w:cs="Times New Roman"/>
          <w:i/>
          <w:iCs/>
        </w:rPr>
        <w:t>feedback</w:t>
      </w:r>
      <w:r w:rsidR="00E757FE" w:rsidRPr="00E757FE">
        <w:rPr>
          <w:rFonts w:eastAsiaTheme="majorEastAsia" w:cs="Times New Roman"/>
        </w:rPr>
        <w:t xml:space="preserve">, dan penyusunan data pada </w:t>
      </w:r>
      <w:r w:rsidR="00E757FE" w:rsidRPr="00E757FE">
        <w:rPr>
          <w:rFonts w:eastAsiaTheme="majorEastAsia" w:cs="Times New Roman"/>
          <w:i/>
          <w:iCs/>
        </w:rPr>
        <w:t>leaderboard</w:t>
      </w:r>
      <w:r w:rsidR="00E757FE" w:rsidRPr="00E757FE">
        <w:rPr>
          <w:rFonts w:eastAsiaTheme="majorEastAsia" w:cs="Times New Roman"/>
        </w:rPr>
        <w:t xml:space="preserve"> serta </w:t>
      </w:r>
      <w:r w:rsidR="00E757FE" w:rsidRPr="00E757FE">
        <w:rPr>
          <w:rFonts w:eastAsiaTheme="majorEastAsia" w:cs="Times New Roman"/>
          <w:i/>
          <w:iCs/>
        </w:rPr>
        <w:t>review</w:t>
      </w:r>
      <w:r w:rsidR="00E757FE" w:rsidRPr="00E757FE">
        <w:rPr>
          <w:rFonts w:eastAsiaTheme="majorEastAsia" w:cs="Times New Roman"/>
        </w:rPr>
        <w:t xml:space="preserve"> </w:t>
      </w:r>
      <w:r w:rsidR="00E757FE" w:rsidRPr="00E757FE">
        <w:rPr>
          <w:rFonts w:eastAsiaTheme="majorEastAsia" w:cs="Times New Roman"/>
          <w:i/>
          <w:iCs/>
        </w:rPr>
        <w:t>quiz</w:t>
      </w:r>
      <w:r w:rsidR="00E757FE" w:rsidRPr="00E757FE">
        <w:rPr>
          <w:rFonts w:eastAsiaTheme="majorEastAsia" w:cs="Times New Roman"/>
        </w:rPr>
        <w:t>.</w:t>
      </w:r>
    </w:p>
    <w:tbl>
      <w:tblPr>
        <w:tblStyle w:val="PlainTable1"/>
        <w:tblW w:w="0" w:type="auto"/>
        <w:tblLook w:val="04A0" w:firstRow="1" w:lastRow="0" w:firstColumn="1" w:lastColumn="0" w:noHBand="0" w:noVBand="1"/>
      </w:tblPr>
      <w:tblGrid>
        <w:gridCol w:w="3116"/>
        <w:gridCol w:w="3117"/>
        <w:gridCol w:w="3117"/>
      </w:tblGrid>
      <w:tr w:rsidR="00E757FE" w14:paraId="133B142A" w14:textId="77777777" w:rsidTr="002A6B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vAlign w:val="center"/>
          </w:tcPr>
          <w:p w14:paraId="2D9BBF59" w14:textId="77777777" w:rsidR="00E757FE" w:rsidRPr="00893426" w:rsidRDefault="00E757FE" w:rsidP="002A6BDE">
            <w:pPr>
              <w:jc w:val="center"/>
            </w:pPr>
            <w:r w:rsidRPr="00893426">
              <w:t>Atribut</w:t>
            </w:r>
          </w:p>
        </w:tc>
        <w:tc>
          <w:tcPr>
            <w:tcW w:w="3117" w:type="dxa"/>
            <w:vAlign w:val="center"/>
          </w:tcPr>
          <w:p w14:paraId="4B087ECA" w14:textId="77777777" w:rsidR="00E757FE" w:rsidRPr="00893426" w:rsidRDefault="00E757FE" w:rsidP="002A6BDE">
            <w:pPr>
              <w:jc w:val="center"/>
              <w:cnfStyle w:val="100000000000" w:firstRow="1" w:lastRow="0" w:firstColumn="0" w:lastColumn="0" w:oddVBand="0" w:evenVBand="0" w:oddHBand="0" w:evenHBand="0" w:firstRowFirstColumn="0" w:firstRowLastColumn="0" w:lastRowFirstColumn="0" w:lastRowLastColumn="0"/>
            </w:pPr>
            <w:r w:rsidRPr="00893426">
              <w:t>Tipe Data</w:t>
            </w:r>
          </w:p>
        </w:tc>
        <w:tc>
          <w:tcPr>
            <w:tcW w:w="3117" w:type="dxa"/>
            <w:vAlign w:val="center"/>
          </w:tcPr>
          <w:p w14:paraId="1FF4F3D6" w14:textId="77777777" w:rsidR="00E757FE" w:rsidRPr="00893426" w:rsidRDefault="00E757FE" w:rsidP="002A6BDE">
            <w:pPr>
              <w:jc w:val="center"/>
              <w:cnfStyle w:val="100000000000" w:firstRow="1" w:lastRow="0" w:firstColumn="0" w:lastColumn="0" w:oddVBand="0" w:evenVBand="0" w:oddHBand="0" w:evenHBand="0" w:firstRowFirstColumn="0" w:firstRowLastColumn="0" w:lastRowFirstColumn="0" w:lastRowLastColumn="0"/>
            </w:pPr>
            <w:r w:rsidRPr="00893426">
              <w:t>Keterangan</w:t>
            </w:r>
          </w:p>
        </w:tc>
      </w:tr>
      <w:tr w:rsidR="00E757FE" w14:paraId="22A4F628" w14:textId="77777777" w:rsidTr="002A6B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vAlign w:val="center"/>
          </w:tcPr>
          <w:p w14:paraId="5C81444E" w14:textId="7C6271B6" w:rsidR="00E757FE" w:rsidRPr="002C4223" w:rsidRDefault="00E757FE" w:rsidP="002A6BDE">
            <w:pPr>
              <w:jc w:val="left"/>
              <w:rPr>
                <w:b w:val="0"/>
                <w:bCs w:val="0"/>
              </w:rPr>
            </w:pPr>
            <w:r w:rsidRPr="002C4223">
              <w:rPr>
                <w:b w:val="0"/>
                <w:bCs w:val="0"/>
              </w:rPr>
              <w:t>id</w:t>
            </w:r>
          </w:p>
        </w:tc>
        <w:tc>
          <w:tcPr>
            <w:tcW w:w="3117" w:type="dxa"/>
            <w:vAlign w:val="center"/>
          </w:tcPr>
          <w:p w14:paraId="66265540" w14:textId="77777777" w:rsidR="00E757FE" w:rsidRPr="002C4223" w:rsidRDefault="00E757FE" w:rsidP="002A6BDE">
            <w:pPr>
              <w:jc w:val="left"/>
              <w:cnfStyle w:val="000000100000" w:firstRow="0" w:lastRow="0" w:firstColumn="0" w:lastColumn="0" w:oddVBand="0" w:evenVBand="0" w:oddHBand="1" w:evenHBand="0" w:firstRowFirstColumn="0" w:firstRowLastColumn="0" w:lastRowFirstColumn="0" w:lastRowLastColumn="0"/>
            </w:pPr>
            <w:r w:rsidRPr="002C4223">
              <w:t>INT (PK)</w:t>
            </w:r>
          </w:p>
        </w:tc>
        <w:tc>
          <w:tcPr>
            <w:tcW w:w="3117" w:type="dxa"/>
            <w:vAlign w:val="center"/>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E757FE" w:rsidRPr="00DA3821" w14:paraId="370CFD88" w14:textId="77777777" w:rsidTr="002A6BDE">
              <w:trPr>
                <w:tblCellSpacing w:w="15" w:type="dxa"/>
              </w:trPr>
              <w:tc>
                <w:tcPr>
                  <w:tcW w:w="0" w:type="auto"/>
                  <w:vAlign w:val="center"/>
                  <w:hideMark/>
                </w:tcPr>
                <w:p w14:paraId="67A16E2F" w14:textId="77777777" w:rsidR="00E757FE" w:rsidRPr="00DA3821" w:rsidRDefault="00E757FE" w:rsidP="002A6BDE">
                  <w:pPr>
                    <w:spacing w:after="0"/>
                    <w:jc w:val="left"/>
                  </w:pPr>
                </w:p>
              </w:tc>
            </w:tr>
          </w:tbl>
          <w:p w14:paraId="086718EF" w14:textId="77777777" w:rsidR="00E757FE" w:rsidRPr="00DA3821" w:rsidRDefault="00E757FE" w:rsidP="002A6BDE">
            <w:pPr>
              <w:jc w:val="left"/>
              <w:cnfStyle w:val="000000100000" w:firstRow="0" w:lastRow="0" w:firstColumn="0" w:lastColumn="0" w:oddVBand="0" w:evenVBand="0" w:oddHBand="1" w:evenHBand="0" w:firstRowFirstColumn="0" w:firstRowLastColumn="0" w:lastRowFirstColumn="0" w:lastRowLastColumn="0"/>
              <w:rPr>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901"/>
            </w:tblGrid>
            <w:tr w:rsidR="00E757FE" w:rsidRPr="00DA3821" w14:paraId="4F0B0FD9" w14:textId="77777777" w:rsidTr="002A6BDE">
              <w:trPr>
                <w:tblCellSpacing w:w="15" w:type="dxa"/>
              </w:trPr>
              <w:tc>
                <w:tcPr>
                  <w:tcW w:w="0" w:type="auto"/>
                  <w:vAlign w:val="center"/>
                  <w:hideMark/>
                </w:tcPr>
                <w:p w14:paraId="76344A15" w14:textId="6289CDE7" w:rsidR="00E757FE" w:rsidRPr="00DA3821" w:rsidRDefault="00E757FE" w:rsidP="002A6BDE">
                  <w:pPr>
                    <w:spacing w:after="0"/>
                    <w:jc w:val="left"/>
                  </w:pPr>
                  <w:r w:rsidRPr="00DA3821">
                    <w:t xml:space="preserve">ID unik </w:t>
                  </w:r>
                  <w:r w:rsidR="00B535BE">
                    <w:t>jawaban</w:t>
                  </w:r>
                  <w:r w:rsidRPr="00DA3821">
                    <w:t xml:space="preserve"> (Primary Key)</w:t>
                  </w:r>
                </w:p>
              </w:tc>
            </w:tr>
          </w:tbl>
          <w:p w14:paraId="766BDA5C" w14:textId="77777777" w:rsidR="00E757FE" w:rsidRPr="002C4223" w:rsidRDefault="00E757FE" w:rsidP="002A6BDE">
            <w:pPr>
              <w:jc w:val="left"/>
              <w:cnfStyle w:val="000000100000" w:firstRow="0" w:lastRow="0" w:firstColumn="0" w:lastColumn="0" w:oddVBand="0" w:evenVBand="0" w:oddHBand="1" w:evenHBand="0" w:firstRowFirstColumn="0" w:firstRowLastColumn="0" w:lastRowFirstColumn="0" w:lastRowLastColumn="0"/>
            </w:pPr>
          </w:p>
        </w:tc>
      </w:tr>
      <w:tr w:rsidR="00E757FE" w14:paraId="2D00AEB1" w14:textId="77777777" w:rsidTr="002A6BDE">
        <w:tc>
          <w:tcPr>
            <w:cnfStyle w:val="001000000000" w:firstRow="0" w:lastRow="0" w:firstColumn="1" w:lastColumn="0" w:oddVBand="0" w:evenVBand="0" w:oddHBand="0" w:evenHBand="0" w:firstRowFirstColumn="0" w:firstRowLastColumn="0" w:lastRowFirstColumn="0" w:lastRowLastColumn="0"/>
            <w:tcW w:w="3116" w:type="dxa"/>
            <w:vAlign w:val="center"/>
          </w:tcPr>
          <w:p w14:paraId="2D842464" w14:textId="3FA864E4" w:rsidR="00E757FE" w:rsidRPr="002C4223" w:rsidRDefault="00231EB7" w:rsidP="002A6BDE">
            <w:pPr>
              <w:jc w:val="left"/>
              <w:rPr>
                <w:b w:val="0"/>
                <w:bCs w:val="0"/>
              </w:rPr>
            </w:pPr>
            <w:r w:rsidRPr="00231EB7">
              <w:rPr>
                <w:b w:val="0"/>
                <w:bCs w:val="0"/>
              </w:rPr>
              <w:t>id_quiz</w:t>
            </w:r>
          </w:p>
        </w:tc>
        <w:tc>
          <w:tcPr>
            <w:tcW w:w="3117" w:type="dxa"/>
            <w:vAlign w:val="center"/>
          </w:tcPr>
          <w:p w14:paraId="4174CB39" w14:textId="50E76D3A" w:rsidR="00E757FE" w:rsidRPr="002C4223" w:rsidRDefault="00B535BE" w:rsidP="002A6BDE">
            <w:pPr>
              <w:jc w:val="left"/>
              <w:cnfStyle w:val="000000000000" w:firstRow="0" w:lastRow="0" w:firstColumn="0" w:lastColumn="0" w:oddVBand="0" w:evenVBand="0" w:oddHBand="0" w:evenHBand="0" w:firstRowFirstColumn="0" w:firstRowLastColumn="0" w:lastRowFirstColumn="0" w:lastRowLastColumn="0"/>
            </w:pPr>
            <w:r w:rsidRPr="002C4223">
              <w:t>INT (PK)</w:t>
            </w:r>
          </w:p>
        </w:tc>
        <w:tc>
          <w:tcPr>
            <w:tcW w:w="3117" w:type="dxa"/>
            <w:vAlign w:val="center"/>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E757FE" w:rsidRPr="00893426" w14:paraId="30FE52CB" w14:textId="77777777" w:rsidTr="002A6BDE">
              <w:trPr>
                <w:tblCellSpacing w:w="15" w:type="dxa"/>
              </w:trPr>
              <w:tc>
                <w:tcPr>
                  <w:tcW w:w="0" w:type="auto"/>
                  <w:vAlign w:val="center"/>
                  <w:hideMark/>
                </w:tcPr>
                <w:p w14:paraId="38A51AB5" w14:textId="77777777" w:rsidR="00E757FE" w:rsidRPr="00893426" w:rsidRDefault="00E757FE" w:rsidP="002A6BDE">
                  <w:pPr>
                    <w:spacing w:after="0"/>
                    <w:jc w:val="left"/>
                  </w:pPr>
                </w:p>
              </w:tc>
            </w:tr>
          </w:tbl>
          <w:p w14:paraId="27BB02B3" w14:textId="77777777" w:rsidR="00E757FE" w:rsidRPr="00893426" w:rsidRDefault="00E757FE" w:rsidP="002A6BDE">
            <w:pPr>
              <w:jc w:val="left"/>
              <w:cnfStyle w:val="000000000000" w:firstRow="0" w:lastRow="0" w:firstColumn="0" w:lastColumn="0" w:oddVBand="0" w:evenVBand="0" w:oddHBand="0" w:evenHBand="0" w:firstRowFirstColumn="0" w:firstRowLastColumn="0" w:lastRowFirstColumn="0" w:lastRowLastColumn="0"/>
              <w:rPr>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93"/>
            </w:tblGrid>
            <w:tr w:rsidR="00E757FE" w:rsidRPr="00893426" w14:paraId="19D06275" w14:textId="77777777" w:rsidTr="002A6BDE">
              <w:trPr>
                <w:tblCellSpacing w:w="15" w:type="dxa"/>
              </w:trPr>
              <w:tc>
                <w:tcPr>
                  <w:tcW w:w="0" w:type="auto"/>
                  <w:vAlign w:val="center"/>
                  <w:hideMark/>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B535BE" w:rsidRPr="00B535BE" w14:paraId="07C9C439" w14:textId="77777777" w:rsidTr="00B535BE">
                    <w:trPr>
                      <w:tblCellSpacing w:w="15" w:type="dxa"/>
                    </w:trPr>
                    <w:tc>
                      <w:tcPr>
                        <w:tcW w:w="0" w:type="auto"/>
                        <w:vAlign w:val="center"/>
                        <w:hideMark/>
                      </w:tcPr>
                      <w:p w14:paraId="6C5EB16E" w14:textId="77777777" w:rsidR="00B535BE" w:rsidRPr="00B535BE" w:rsidRDefault="00B535BE" w:rsidP="00B535BE">
                        <w:pPr>
                          <w:spacing w:after="0"/>
                          <w:jc w:val="left"/>
                        </w:pPr>
                      </w:p>
                    </w:tc>
                  </w:tr>
                </w:tbl>
                <w:p w14:paraId="62796A8A" w14:textId="77777777" w:rsidR="00B535BE" w:rsidRPr="00B535BE" w:rsidRDefault="00B535BE" w:rsidP="00B535BE">
                  <w:pPr>
                    <w:spacing w:after="0"/>
                    <w:jc w:val="left"/>
                    <w:rPr>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03"/>
                  </w:tblGrid>
                  <w:tr w:rsidR="00B535BE" w:rsidRPr="00B535BE" w14:paraId="7C7EB5ED" w14:textId="77777777" w:rsidTr="00B535BE">
                    <w:trPr>
                      <w:tblCellSpacing w:w="15" w:type="dxa"/>
                    </w:trPr>
                    <w:tc>
                      <w:tcPr>
                        <w:tcW w:w="0" w:type="auto"/>
                        <w:vAlign w:val="center"/>
                        <w:hideMark/>
                      </w:tcPr>
                      <w:p w14:paraId="66F913EF" w14:textId="77777777" w:rsidR="00B535BE" w:rsidRPr="00B535BE" w:rsidRDefault="00B535BE" w:rsidP="00B535BE">
                        <w:pPr>
                          <w:spacing w:after="0"/>
                          <w:jc w:val="left"/>
                        </w:pPr>
                        <w:r w:rsidRPr="00B535BE">
                          <w:t>Foreign key ke quiz</w:t>
                        </w:r>
                      </w:p>
                    </w:tc>
                  </w:tr>
                </w:tbl>
                <w:p w14:paraId="4C635568" w14:textId="2715049D" w:rsidR="00E757FE" w:rsidRPr="00893426" w:rsidRDefault="00E757FE" w:rsidP="002A6BDE">
                  <w:pPr>
                    <w:spacing w:after="0"/>
                    <w:jc w:val="left"/>
                  </w:pPr>
                </w:p>
              </w:tc>
            </w:tr>
          </w:tbl>
          <w:p w14:paraId="6A5DD6A7" w14:textId="77777777" w:rsidR="00E757FE" w:rsidRPr="002C4223" w:rsidRDefault="00E757FE" w:rsidP="002A6BDE">
            <w:pPr>
              <w:jc w:val="left"/>
              <w:cnfStyle w:val="000000000000" w:firstRow="0" w:lastRow="0" w:firstColumn="0" w:lastColumn="0" w:oddVBand="0" w:evenVBand="0" w:oddHBand="0" w:evenHBand="0" w:firstRowFirstColumn="0" w:firstRowLastColumn="0" w:lastRowFirstColumn="0" w:lastRowLastColumn="0"/>
            </w:pPr>
          </w:p>
        </w:tc>
      </w:tr>
      <w:tr w:rsidR="00E757FE" w14:paraId="7691BC88" w14:textId="77777777" w:rsidTr="002A6B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vAlign w:val="center"/>
          </w:tcPr>
          <w:p w14:paraId="0E3A96F8" w14:textId="7A1EC402" w:rsidR="00E757FE" w:rsidRPr="002C4223" w:rsidRDefault="00231EB7" w:rsidP="002A6BDE">
            <w:pPr>
              <w:jc w:val="left"/>
              <w:rPr>
                <w:b w:val="0"/>
                <w:bCs w:val="0"/>
              </w:rPr>
            </w:pPr>
            <w:r w:rsidRPr="00231EB7">
              <w:rPr>
                <w:b w:val="0"/>
                <w:bCs w:val="0"/>
              </w:rPr>
              <w:t>id_question</w:t>
            </w:r>
          </w:p>
        </w:tc>
        <w:tc>
          <w:tcPr>
            <w:tcW w:w="3117" w:type="dxa"/>
            <w:vAlign w:val="center"/>
          </w:tcPr>
          <w:p w14:paraId="78BE5353" w14:textId="45BEDCF3" w:rsidR="00E757FE" w:rsidRPr="002C4223" w:rsidRDefault="00B535BE" w:rsidP="002A6BDE">
            <w:pPr>
              <w:jc w:val="left"/>
              <w:cnfStyle w:val="000000100000" w:firstRow="0" w:lastRow="0" w:firstColumn="0" w:lastColumn="0" w:oddVBand="0" w:evenVBand="0" w:oddHBand="1" w:evenHBand="0" w:firstRowFirstColumn="0" w:firstRowLastColumn="0" w:lastRowFirstColumn="0" w:lastRowLastColumn="0"/>
            </w:pPr>
            <w:r w:rsidRPr="002C4223">
              <w:t>INT (PK)</w:t>
            </w:r>
          </w:p>
        </w:tc>
        <w:tc>
          <w:tcPr>
            <w:tcW w:w="3117" w:type="dxa"/>
            <w:vAlign w:val="center"/>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B535BE" w:rsidRPr="00B535BE" w14:paraId="381A3567" w14:textId="77777777" w:rsidTr="00B535BE">
              <w:trPr>
                <w:tblCellSpacing w:w="15" w:type="dxa"/>
              </w:trPr>
              <w:tc>
                <w:tcPr>
                  <w:tcW w:w="0" w:type="auto"/>
                  <w:vAlign w:val="center"/>
                  <w:hideMark/>
                </w:tcPr>
                <w:p w14:paraId="0BDCFE73" w14:textId="77777777" w:rsidR="00B535BE" w:rsidRPr="00B535BE" w:rsidRDefault="00B535BE" w:rsidP="00B535BE">
                  <w:pPr>
                    <w:spacing w:after="0"/>
                    <w:jc w:val="left"/>
                  </w:pPr>
                </w:p>
              </w:tc>
            </w:tr>
          </w:tbl>
          <w:p w14:paraId="607F9006" w14:textId="77777777" w:rsidR="00B535BE" w:rsidRPr="00B535BE" w:rsidRDefault="00B535BE" w:rsidP="00B535BE">
            <w:pPr>
              <w:jc w:val="left"/>
              <w:cnfStyle w:val="000000100000" w:firstRow="0" w:lastRow="0" w:firstColumn="0" w:lastColumn="0" w:oddVBand="0" w:evenVBand="0" w:oddHBand="1" w:evenHBand="0" w:firstRowFirstColumn="0" w:firstRowLastColumn="0" w:lastRowFirstColumn="0" w:lastRowLastColumn="0"/>
              <w:rPr>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77"/>
            </w:tblGrid>
            <w:tr w:rsidR="00B535BE" w:rsidRPr="00B535BE" w14:paraId="5F76AE46" w14:textId="77777777" w:rsidTr="00B535BE">
              <w:trPr>
                <w:tblCellSpacing w:w="15" w:type="dxa"/>
              </w:trPr>
              <w:tc>
                <w:tcPr>
                  <w:tcW w:w="0" w:type="auto"/>
                  <w:vAlign w:val="center"/>
                  <w:hideMark/>
                </w:tcPr>
                <w:p w14:paraId="18C52DB1" w14:textId="77777777" w:rsidR="00B535BE" w:rsidRPr="00B535BE" w:rsidRDefault="00B535BE" w:rsidP="00B535BE">
                  <w:pPr>
                    <w:spacing w:after="0"/>
                    <w:jc w:val="left"/>
                  </w:pPr>
                  <w:r w:rsidRPr="00B535BE">
                    <w:t>Foreign key ke soal</w:t>
                  </w:r>
                </w:p>
              </w:tc>
            </w:tr>
          </w:tbl>
          <w:p w14:paraId="388F8FF0" w14:textId="53374EF5" w:rsidR="00E757FE" w:rsidRPr="002C4223" w:rsidRDefault="00E757FE" w:rsidP="002A6BDE">
            <w:pPr>
              <w:jc w:val="left"/>
              <w:cnfStyle w:val="000000100000" w:firstRow="0" w:lastRow="0" w:firstColumn="0" w:lastColumn="0" w:oddVBand="0" w:evenVBand="0" w:oddHBand="1" w:evenHBand="0" w:firstRowFirstColumn="0" w:firstRowLastColumn="0" w:lastRowFirstColumn="0" w:lastRowLastColumn="0"/>
            </w:pPr>
          </w:p>
        </w:tc>
      </w:tr>
      <w:tr w:rsidR="00E757FE" w14:paraId="054CDC4C" w14:textId="77777777" w:rsidTr="002A6BDE">
        <w:tc>
          <w:tcPr>
            <w:cnfStyle w:val="001000000000" w:firstRow="0" w:lastRow="0" w:firstColumn="1" w:lastColumn="0" w:oddVBand="0" w:evenVBand="0" w:oddHBand="0" w:evenHBand="0" w:firstRowFirstColumn="0" w:firstRowLastColumn="0" w:lastRowFirstColumn="0" w:lastRowLastColumn="0"/>
            <w:tcW w:w="3116" w:type="dxa"/>
            <w:vAlign w:val="center"/>
          </w:tcPr>
          <w:p w14:paraId="4FFA9F26" w14:textId="778EC022" w:rsidR="00E757FE" w:rsidRPr="002C4223" w:rsidRDefault="00231EB7" w:rsidP="002A6BDE">
            <w:pPr>
              <w:jc w:val="left"/>
              <w:rPr>
                <w:b w:val="0"/>
                <w:bCs w:val="0"/>
              </w:rPr>
            </w:pPr>
            <w:r>
              <w:rPr>
                <w:b w:val="0"/>
                <w:bCs w:val="0"/>
              </w:rPr>
              <w:t>i</w:t>
            </w:r>
            <w:r w:rsidRPr="00231EB7">
              <w:rPr>
                <w:b w:val="0"/>
                <w:bCs w:val="0"/>
              </w:rPr>
              <w:t>d_user</w:t>
            </w:r>
          </w:p>
        </w:tc>
        <w:tc>
          <w:tcPr>
            <w:tcW w:w="3117" w:type="dxa"/>
            <w:vAlign w:val="center"/>
          </w:tcPr>
          <w:p w14:paraId="5CB84474" w14:textId="154D1EAE" w:rsidR="00E757FE" w:rsidRPr="002C4223" w:rsidRDefault="00B535BE" w:rsidP="002A6BDE">
            <w:pPr>
              <w:jc w:val="left"/>
              <w:cnfStyle w:val="000000000000" w:firstRow="0" w:lastRow="0" w:firstColumn="0" w:lastColumn="0" w:oddVBand="0" w:evenVBand="0" w:oddHBand="0" w:evenHBand="0" w:firstRowFirstColumn="0" w:firstRowLastColumn="0" w:lastRowFirstColumn="0" w:lastRowLastColumn="0"/>
            </w:pPr>
            <w:r w:rsidRPr="002C4223">
              <w:t>INT (PK)</w:t>
            </w:r>
          </w:p>
        </w:tc>
        <w:tc>
          <w:tcPr>
            <w:tcW w:w="3117" w:type="dxa"/>
            <w:vAlign w:val="center"/>
          </w:tcPr>
          <w:p w14:paraId="2426F334" w14:textId="738FEFC6" w:rsidR="00E757FE" w:rsidRPr="002C4223" w:rsidRDefault="00B535BE" w:rsidP="002A6BDE">
            <w:pPr>
              <w:jc w:val="left"/>
              <w:cnfStyle w:val="000000000000" w:firstRow="0" w:lastRow="0" w:firstColumn="0" w:lastColumn="0" w:oddVBand="0" w:evenVBand="0" w:oddHBand="0" w:evenHBand="0" w:firstRowFirstColumn="0" w:firstRowLastColumn="0" w:lastRowFirstColumn="0" w:lastRowLastColumn="0"/>
            </w:pPr>
            <w:r w:rsidRPr="00B535BE">
              <w:t>Foreign key ke user</w:t>
            </w:r>
          </w:p>
        </w:tc>
      </w:tr>
      <w:tr w:rsidR="00E757FE" w14:paraId="6E6E9139" w14:textId="77777777" w:rsidTr="002A6B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vAlign w:val="center"/>
          </w:tcPr>
          <w:p w14:paraId="70AC113E" w14:textId="52DE0F5A" w:rsidR="00E757FE" w:rsidRPr="002C4223" w:rsidRDefault="00231EB7" w:rsidP="002A6BDE">
            <w:pPr>
              <w:jc w:val="left"/>
              <w:rPr>
                <w:b w:val="0"/>
                <w:bCs w:val="0"/>
              </w:rPr>
            </w:pPr>
            <w:r w:rsidRPr="00231EB7">
              <w:rPr>
                <w:b w:val="0"/>
                <w:bCs w:val="0"/>
              </w:rPr>
              <w:t>selected_option</w:t>
            </w:r>
          </w:p>
        </w:tc>
        <w:tc>
          <w:tcPr>
            <w:tcW w:w="3117" w:type="dxa"/>
            <w:vAlign w:val="center"/>
          </w:tcPr>
          <w:p w14:paraId="141E7C39" w14:textId="77777777" w:rsidR="00E757FE" w:rsidRPr="002C4223" w:rsidRDefault="00E757FE" w:rsidP="002A6BDE">
            <w:pPr>
              <w:jc w:val="left"/>
              <w:cnfStyle w:val="000000100000" w:firstRow="0" w:lastRow="0" w:firstColumn="0" w:lastColumn="0" w:oddVBand="0" w:evenVBand="0" w:oddHBand="1" w:evenHBand="0" w:firstRowFirstColumn="0" w:firstRowLastColumn="0" w:lastRowFirstColumn="0" w:lastRowLastColumn="0"/>
            </w:pPr>
            <w:r w:rsidRPr="002C4223">
              <w:t>VARCHAR(255)</w:t>
            </w:r>
          </w:p>
        </w:tc>
        <w:tc>
          <w:tcPr>
            <w:tcW w:w="3117" w:type="dxa"/>
            <w:vAlign w:val="center"/>
          </w:tcPr>
          <w:p w14:paraId="7090648E" w14:textId="61B4C6D8" w:rsidR="00E757FE" w:rsidRPr="002C4223" w:rsidRDefault="00B535BE" w:rsidP="002A6BDE">
            <w:pPr>
              <w:jc w:val="left"/>
              <w:cnfStyle w:val="000000100000" w:firstRow="0" w:lastRow="0" w:firstColumn="0" w:lastColumn="0" w:oddVBand="0" w:evenVBand="0" w:oddHBand="1" w:evenHBand="0" w:firstRowFirstColumn="0" w:firstRowLastColumn="0" w:lastRowFirstColumn="0" w:lastRowLastColumn="0"/>
            </w:pPr>
            <w:r w:rsidRPr="00B535BE">
              <w:t>Jawaban yang dipilih</w:t>
            </w:r>
          </w:p>
        </w:tc>
      </w:tr>
      <w:tr w:rsidR="00E757FE" w14:paraId="65D82FE1" w14:textId="77777777" w:rsidTr="002A6BDE">
        <w:tc>
          <w:tcPr>
            <w:cnfStyle w:val="001000000000" w:firstRow="0" w:lastRow="0" w:firstColumn="1" w:lastColumn="0" w:oddVBand="0" w:evenVBand="0" w:oddHBand="0" w:evenHBand="0" w:firstRowFirstColumn="0" w:firstRowLastColumn="0" w:lastRowFirstColumn="0" w:lastRowLastColumn="0"/>
            <w:tcW w:w="3116" w:type="dxa"/>
            <w:vAlign w:val="center"/>
          </w:tcPr>
          <w:p w14:paraId="22C61871" w14:textId="1C32645C" w:rsidR="00E757FE" w:rsidRPr="002C4223" w:rsidRDefault="00231EB7" w:rsidP="002A6BDE">
            <w:pPr>
              <w:jc w:val="left"/>
              <w:rPr>
                <w:b w:val="0"/>
                <w:bCs w:val="0"/>
              </w:rPr>
            </w:pPr>
            <w:r w:rsidRPr="00231EB7">
              <w:rPr>
                <w:b w:val="0"/>
                <w:bCs w:val="0"/>
              </w:rPr>
              <w:t>is_correct</w:t>
            </w:r>
          </w:p>
        </w:tc>
        <w:tc>
          <w:tcPr>
            <w:tcW w:w="3117" w:type="dxa"/>
            <w:vAlign w:val="center"/>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B535BE" w:rsidRPr="00B535BE" w14:paraId="5A3B693C" w14:textId="77777777" w:rsidTr="00B535BE">
              <w:trPr>
                <w:tblCellSpacing w:w="15" w:type="dxa"/>
              </w:trPr>
              <w:tc>
                <w:tcPr>
                  <w:tcW w:w="0" w:type="auto"/>
                  <w:vAlign w:val="center"/>
                  <w:hideMark/>
                </w:tcPr>
                <w:p w14:paraId="61ECF337" w14:textId="77777777" w:rsidR="00B535BE" w:rsidRPr="00B535BE" w:rsidRDefault="00B535BE" w:rsidP="00B535BE">
                  <w:pPr>
                    <w:spacing w:after="0"/>
                    <w:jc w:val="left"/>
                  </w:pPr>
                </w:p>
              </w:tc>
            </w:tr>
          </w:tbl>
          <w:p w14:paraId="3440FDFC" w14:textId="77777777" w:rsidR="00B535BE" w:rsidRPr="00B535BE" w:rsidRDefault="00B535BE" w:rsidP="00B535BE">
            <w:pPr>
              <w:jc w:val="left"/>
              <w:cnfStyle w:val="000000000000" w:firstRow="0" w:lastRow="0" w:firstColumn="0" w:lastColumn="0" w:oddVBand="0" w:evenVBand="0" w:oddHBand="0" w:evenHBand="0" w:firstRowFirstColumn="0" w:firstRowLastColumn="0" w:lastRowFirstColumn="0" w:lastRowLastColumn="0"/>
              <w:rPr>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237"/>
            </w:tblGrid>
            <w:tr w:rsidR="00B535BE" w:rsidRPr="00B535BE" w14:paraId="44EFB1E3" w14:textId="77777777" w:rsidTr="00B535BE">
              <w:trPr>
                <w:tblCellSpacing w:w="15" w:type="dxa"/>
              </w:trPr>
              <w:tc>
                <w:tcPr>
                  <w:tcW w:w="0" w:type="auto"/>
                  <w:vAlign w:val="center"/>
                  <w:hideMark/>
                </w:tcPr>
                <w:p w14:paraId="3C5C888F" w14:textId="77777777" w:rsidR="00B535BE" w:rsidRPr="00B535BE" w:rsidRDefault="00B535BE" w:rsidP="00B535BE">
                  <w:pPr>
                    <w:spacing w:after="0"/>
                    <w:jc w:val="left"/>
                  </w:pPr>
                  <w:r w:rsidRPr="00B535BE">
                    <w:t>BOOLEAN</w:t>
                  </w:r>
                </w:p>
              </w:tc>
            </w:tr>
          </w:tbl>
          <w:p w14:paraId="24A46DB6" w14:textId="48619063" w:rsidR="00E757FE" w:rsidRPr="002C4223" w:rsidRDefault="00E757FE" w:rsidP="002A6BDE">
            <w:pPr>
              <w:jc w:val="left"/>
              <w:cnfStyle w:val="000000000000" w:firstRow="0" w:lastRow="0" w:firstColumn="0" w:lastColumn="0" w:oddVBand="0" w:evenVBand="0" w:oddHBand="0" w:evenHBand="0" w:firstRowFirstColumn="0" w:firstRowLastColumn="0" w:lastRowFirstColumn="0" w:lastRowLastColumn="0"/>
            </w:pPr>
          </w:p>
        </w:tc>
        <w:tc>
          <w:tcPr>
            <w:tcW w:w="3117" w:type="dxa"/>
            <w:vAlign w:val="center"/>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A85C41" w:rsidRPr="00A85C41" w14:paraId="188D8286" w14:textId="77777777" w:rsidTr="00A85C41">
              <w:trPr>
                <w:tblCellSpacing w:w="15" w:type="dxa"/>
              </w:trPr>
              <w:tc>
                <w:tcPr>
                  <w:tcW w:w="0" w:type="auto"/>
                  <w:vAlign w:val="center"/>
                  <w:hideMark/>
                </w:tcPr>
                <w:p w14:paraId="653E0D34" w14:textId="77777777" w:rsidR="00A85C41" w:rsidRPr="00A85C41" w:rsidRDefault="00A85C41" w:rsidP="00A85C41">
                  <w:pPr>
                    <w:spacing w:after="0"/>
                    <w:jc w:val="left"/>
                  </w:pPr>
                </w:p>
              </w:tc>
            </w:tr>
          </w:tbl>
          <w:p w14:paraId="07D5011C" w14:textId="77777777" w:rsidR="00A85C41" w:rsidRPr="00A85C41" w:rsidRDefault="00A85C41" w:rsidP="00A85C41">
            <w:pPr>
              <w:jc w:val="left"/>
              <w:cnfStyle w:val="000000000000" w:firstRow="0" w:lastRow="0" w:firstColumn="0" w:lastColumn="0" w:oddVBand="0" w:evenVBand="0" w:oddHBand="0" w:evenHBand="0" w:firstRowFirstColumn="0" w:firstRowLastColumn="0" w:lastRowFirstColumn="0" w:lastRowLastColumn="0"/>
              <w:rPr>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636"/>
            </w:tblGrid>
            <w:tr w:rsidR="00A85C41" w:rsidRPr="00A85C41" w14:paraId="1AA8FBD0" w14:textId="77777777" w:rsidTr="00A85C41">
              <w:trPr>
                <w:tblCellSpacing w:w="15" w:type="dxa"/>
              </w:trPr>
              <w:tc>
                <w:tcPr>
                  <w:tcW w:w="0" w:type="auto"/>
                  <w:vAlign w:val="center"/>
                  <w:hideMark/>
                </w:tcPr>
                <w:p w14:paraId="11984C04" w14:textId="77777777" w:rsidR="00A85C41" w:rsidRPr="00A85C41" w:rsidRDefault="00A85C41" w:rsidP="00A85C41">
                  <w:pPr>
                    <w:spacing w:after="0"/>
                    <w:jc w:val="left"/>
                  </w:pPr>
                  <w:r w:rsidRPr="00A85C41">
                    <w:t>Apakah jawabannya benar</w:t>
                  </w:r>
                </w:p>
              </w:tc>
            </w:tr>
          </w:tbl>
          <w:p w14:paraId="53119D9B" w14:textId="3077211C" w:rsidR="00E757FE" w:rsidRPr="002C4223" w:rsidRDefault="00E757FE" w:rsidP="002A6BDE">
            <w:pPr>
              <w:jc w:val="left"/>
              <w:cnfStyle w:val="000000000000" w:firstRow="0" w:lastRow="0" w:firstColumn="0" w:lastColumn="0" w:oddVBand="0" w:evenVBand="0" w:oddHBand="0" w:evenHBand="0" w:firstRowFirstColumn="0" w:firstRowLastColumn="0" w:lastRowFirstColumn="0" w:lastRowLastColumn="0"/>
            </w:pPr>
          </w:p>
        </w:tc>
      </w:tr>
      <w:tr w:rsidR="00E757FE" w14:paraId="3F189254" w14:textId="77777777" w:rsidTr="002A6B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vAlign w:val="center"/>
          </w:tcPr>
          <w:p w14:paraId="31B1AC25" w14:textId="2EB5B299" w:rsidR="00E757FE" w:rsidRPr="002C4223" w:rsidRDefault="00B535BE" w:rsidP="002A6BDE">
            <w:pPr>
              <w:jc w:val="left"/>
              <w:rPr>
                <w:b w:val="0"/>
                <w:bCs w:val="0"/>
              </w:rPr>
            </w:pPr>
            <w:r w:rsidRPr="00B535BE">
              <w:rPr>
                <w:b w:val="0"/>
                <w:bCs w:val="0"/>
              </w:rPr>
              <w:t>answered_at</w:t>
            </w:r>
          </w:p>
        </w:tc>
        <w:tc>
          <w:tcPr>
            <w:tcW w:w="3117" w:type="dxa"/>
            <w:vAlign w:val="center"/>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E757FE" w:rsidRPr="00A94568" w14:paraId="3103D009" w14:textId="77777777" w:rsidTr="002A6BDE">
              <w:trPr>
                <w:tblCellSpacing w:w="15" w:type="dxa"/>
              </w:trPr>
              <w:tc>
                <w:tcPr>
                  <w:tcW w:w="0" w:type="auto"/>
                  <w:vAlign w:val="center"/>
                  <w:hideMark/>
                </w:tcPr>
                <w:p w14:paraId="0825E661" w14:textId="77777777" w:rsidR="00E757FE" w:rsidRPr="00A94568" w:rsidRDefault="00E757FE" w:rsidP="002A6BDE">
                  <w:pPr>
                    <w:spacing w:after="0"/>
                    <w:jc w:val="left"/>
                  </w:pPr>
                </w:p>
              </w:tc>
            </w:tr>
          </w:tbl>
          <w:p w14:paraId="7A50B6F8" w14:textId="77777777" w:rsidR="00E757FE" w:rsidRPr="00A94568" w:rsidRDefault="00E757FE" w:rsidP="002A6BDE">
            <w:pPr>
              <w:jc w:val="left"/>
              <w:cnfStyle w:val="000000100000" w:firstRow="0" w:lastRow="0" w:firstColumn="0" w:lastColumn="0" w:oddVBand="0" w:evenVBand="0" w:oddHBand="1" w:evenHBand="0" w:firstRowFirstColumn="0" w:firstRowLastColumn="0" w:lastRowFirstColumn="0" w:lastRowLastColumn="0"/>
              <w:rPr>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8"/>
            </w:tblGrid>
            <w:tr w:rsidR="00E757FE" w:rsidRPr="00A94568" w14:paraId="549E6792" w14:textId="77777777" w:rsidTr="002A6BDE">
              <w:trPr>
                <w:tblCellSpacing w:w="15" w:type="dxa"/>
              </w:trPr>
              <w:tc>
                <w:tcPr>
                  <w:tcW w:w="0" w:type="auto"/>
                  <w:vAlign w:val="center"/>
                  <w:hideMark/>
                </w:tcPr>
                <w:p w14:paraId="05882FCC" w14:textId="77777777" w:rsidR="00E757FE" w:rsidRPr="00A94568" w:rsidRDefault="00E757FE" w:rsidP="002A6BDE">
                  <w:pPr>
                    <w:spacing w:after="0"/>
                    <w:jc w:val="left"/>
                  </w:pPr>
                  <w:r w:rsidRPr="00A94568">
                    <w:t>TIMESTAMP</w:t>
                  </w:r>
                </w:p>
              </w:tc>
            </w:tr>
          </w:tbl>
          <w:p w14:paraId="5BF82A4C" w14:textId="77777777" w:rsidR="00E757FE" w:rsidRPr="002C4223" w:rsidRDefault="00E757FE" w:rsidP="002A6BDE">
            <w:pPr>
              <w:jc w:val="left"/>
              <w:cnfStyle w:val="000000100000" w:firstRow="0" w:lastRow="0" w:firstColumn="0" w:lastColumn="0" w:oddVBand="0" w:evenVBand="0" w:oddHBand="1" w:evenHBand="0" w:firstRowFirstColumn="0" w:firstRowLastColumn="0" w:lastRowFirstColumn="0" w:lastRowLastColumn="0"/>
            </w:pPr>
          </w:p>
        </w:tc>
        <w:tc>
          <w:tcPr>
            <w:tcW w:w="3117" w:type="dxa"/>
            <w:vAlign w:val="center"/>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E757FE" w:rsidRPr="00893426" w14:paraId="51BACF15" w14:textId="77777777" w:rsidTr="002A6BDE">
              <w:trPr>
                <w:tblCellSpacing w:w="15" w:type="dxa"/>
              </w:trPr>
              <w:tc>
                <w:tcPr>
                  <w:tcW w:w="0" w:type="auto"/>
                  <w:vAlign w:val="center"/>
                  <w:hideMark/>
                </w:tcPr>
                <w:p w14:paraId="5A7B92C7" w14:textId="77777777" w:rsidR="00E757FE" w:rsidRPr="00893426" w:rsidRDefault="00E757FE" w:rsidP="002A6BDE">
                  <w:pPr>
                    <w:spacing w:after="0"/>
                    <w:jc w:val="left"/>
                  </w:pPr>
                </w:p>
              </w:tc>
            </w:tr>
          </w:tbl>
          <w:p w14:paraId="06A73CF6" w14:textId="77777777" w:rsidR="00E757FE" w:rsidRPr="00893426" w:rsidRDefault="00E757FE" w:rsidP="002A6BDE">
            <w:pPr>
              <w:jc w:val="left"/>
              <w:cnfStyle w:val="000000100000" w:firstRow="0" w:lastRow="0" w:firstColumn="0" w:lastColumn="0" w:oddVBand="0" w:evenVBand="0" w:oddHBand="1" w:evenHBand="0" w:firstRowFirstColumn="0" w:firstRowLastColumn="0" w:lastRowFirstColumn="0" w:lastRowLastColumn="0"/>
              <w:rPr>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47"/>
            </w:tblGrid>
            <w:tr w:rsidR="00E757FE" w:rsidRPr="00893426" w14:paraId="4D67ADC9" w14:textId="77777777" w:rsidTr="002A6BDE">
              <w:trPr>
                <w:tblCellSpacing w:w="15" w:type="dxa"/>
              </w:trPr>
              <w:tc>
                <w:tcPr>
                  <w:tcW w:w="0" w:type="auto"/>
                  <w:vAlign w:val="center"/>
                  <w:hideMark/>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A85C41" w:rsidRPr="00A85C41" w14:paraId="7588A8C9" w14:textId="77777777" w:rsidTr="00A85C41">
                    <w:trPr>
                      <w:tblCellSpacing w:w="15" w:type="dxa"/>
                    </w:trPr>
                    <w:tc>
                      <w:tcPr>
                        <w:tcW w:w="0" w:type="auto"/>
                        <w:vAlign w:val="center"/>
                        <w:hideMark/>
                      </w:tcPr>
                      <w:p w14:paraId="5D7F3E5F" w14:textId="77777777" w:rsidR="00A85C41" w:rsidRPr="00A85C41" w:rsidRDefault="00A85C41" w:rsidP="00A85C41">
                        <w:pPr>
                          <w:spacing w:after="0"/>
                          <w:jc w:val="left"/>
                        </w:pPr>
                      </w:p>
                    </w:tc>
                  </w:tr>
                </w:tbl>
                <w:p w14:paraId="16C024E7" w14:textId="77777777" w:rsidR="00A85C41" w:rsidRPr="00A85C41" w:rsidRDefault="00A85C41" w:rsidP="00A85C41">
                  <w:pPr>
                    <w:spacing w:after="0"/>
                    <w:jc w:val="left"/>
                    <w:rPr>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57"/>
                  </w:tblGrid>
                  <w:tr w:rsidR="00A85C41" w:rsidRPr="00A85C41" w14:paraId="15A89B05" w14:textId="77777777" w:rsidTr="00A85C41">
                    <w:trPr>
                      <w:tblCellSpacing w:w="15" w:type="dxa"/>
                    </w:trPr>
                    <w:tc>
                      <w:tcPr>
                        <w:tcW w:w="0" w:type="auto"/>
                        <w:vAlign w:val="center"/>
                        <w:hideMark/>
                      </w:tcPr>
                      <w:p w14:paraId="64546B63" w14:textId="77777777" w:rsidR="00A85C41" w:rsidRPr="00A85C41" w:rsidRDefault="00A85C41" w:rsidP="00A85C41">
                        <w:pPr>
                          <w:spacing w:after="0"/>
                          <w:jc w:val="left"/>
                        </w:pPr>
                        <w:r w:rsidRPr="00A85C41">
                          <w:t>Waktu menjawab</w:t>
                        </w:r>
                      </w:p>
                    </w:tc>
                  </w:tr>
                </w:tbl>
                <w:p w14:paraId="58DA6529" w14:textId="6EAF7DEF" w:rsidR="00E757FE" w:rsidRPr="00893426" w:rsidRDefault="00E757FE" w:rsidP="002A6BDE">
                  <w:pPr>
                    <w:spacing w:after="0"/>
                    <w:jc w:val="left"/>
                  </w:pPr>
                </w:p>
              </w:tc>
            </w:tr>
          </w:tbl>
          <w:p w14:paraId="1D82D455" w14:textId="77777777" w:rsidR="00E757FE" w:rsidRPr="002C4223" w:rsidRDefault="00E757FE" w:rsidP="002A6BDE">
            <w:pPr>
              <w:jc w:val="left"/>
              <w:cnfStyle w:val="000000100000" w:firstRow="0" w:lastRow="0" w:firstColumn="0" w:lastColumn="0" w:oddVBand="0" w:evenVBand="0" w:oddHBand="1" w:evenHBand="0" w:firstRowFirstColumn="0" w:firstRowLastColumn="0" w:lastRowFirstColumn="0" w:lastRowLastColumn="0"/>
            </w:pPr>
          </w:p>
        </w:tc>
      </w:tr>
    </w:tbl>
    <w:p w14:paraId="5E324D41" w14:textId="77777777" w:rsidR="00644140" w:rsidRDefault="00644140" w:rsidP="00644140"/>
    <w:p w14:paraId="3F89A1C0" w14:textId="648A1E57" w:rsidR="00A85C41" w:rsidRDefault="00A232FA" w:rsidP="00CD508E">
      <w:pPr>
        <w:pStyle w:val="Heading4"/>
        <w:ind w:left="900" w:hanging="900"/>
        <w:rPr>
          <w:rFonts w:ascii="Times New Roman" w:hAnsi="Times New Roman" w:cs="Times New Roman"/>
          <w:b/>
          <w:bCs/>
          <w:i w:val="0"/>
          <w:iCs w:val="0"/>
          <w:color w:val="auto"/>
        </w:rPr>
      </w:pPr>
      <w:r w:rsidRPr="00CD508E">
        <w:rPr>
          <w:rFonts w:ascii="Times New Roman" w:hAnsi="Times New Roman" w:cs="Times New Roman"/>
          <w:b/>
          <w:bCs/>
          <w:i w:val="0"/>
          <w:iCs w:val="0"/>
          <w:color w:val="auto"/>
        </w:rPr>
        <w:t>Tabel:</w:t>
      </w:r>
      <w:r w:rsidR="00CD508E" w:rsidRPr="00CD508E">
        <w:rPr>
          <w:rFonts w:ascii="Times New Roman" w:hAnsi="Times New Roman" w:cs="Times New Roman"/>
          <w:b/>
          <w:bCs/>
          <w:i w:val="0"/>
          <w:iCs w:val="0"/>
          <w:color w:val="auto"/>
        </w:rPr>
        <w:t xml:space="preserve"> Attempt_quiz</w:t>
      </w:r>
    </w:p>
    <w:p w14:paraId="1BB597C1" w14:textId="081B0EF8" w:rsidR="00CD6152" w:rsidRPr="00CD6152" w:rsidRDefault="00CD6152" w:rsidP="00CD6152">
      <w:r w:rsidRPr="00CD508E">
        <w:t>Tabel</w:t>
      </w:r>
      <w:r>
        <w:t xml:space="preserve"> </w:t>
      </w:r>
      <w:r w:rsidRPr="00CD6152">
        <w:rPr>
          <w:i/>
          <w:iCs/>
        </w:rPr>
        <w:t>Attempt_quiz</w:t>
      </w:r>
      <w:r>
        <w:rPr>
          <w:i/>
          <w:iCs/>
        </w:rPr>
        <w:t xml:space="preserve"> </w:t>
      </w:r>
      <w:r w:rsidR="00F4708A" w:rsidRPr="00F4708A">
        <w:t xml:space="preserve">digunakan untuk mencatat setiap usaha </w:t>
      </w:r>
      <w:r w:rsidR="00F4708A" w:rsidRPr="00F4708A">
        <w:rPr>
          <w:i/>
          <w:iCs/>
        </w:rPr>
        <w:t>(attempt)</w:t>
      </w:r>
      <w:r w:rsidR="00F4708A" w:rsidRPr="00F4708A">
        <w:t xml:space="preserve"> yang dilakukan oleh pengguna ketika mengikuti sebuah </w:t>
      </w:r>
      <w:r w:rsidR="00F4708A" w:rsidRPr="00F4708A">
        <w:rPr>
          <w:i/>
          <w:iCs/>
        </w:rPr>
        <w:t>quiz</w:t>
      </w:r>
      <w:r w:rsidR="00F4708A" w:rsidRPr="00F4708A">
        <w:t xml:space="preserve">. Tabel ini menjadi penghubung antara </w:t>
      </w:r>
      <w:r w:rsidR="00F4708A" w:rsidRPr="00F4708A">
        <w:rPr>
          <w:i/>
          <w:iCs/>
        </w:rPr>
        <w:t>user</w:t>
      </w:r>
      <w:r w:rsidR="00F4708A" w:rsidRPr="00F4708A">
        <w:t xml:space="preserve"> dan </w:t>
      </w:r>
      <w:r w:rsidR="00F4708A" w:rsidRPr="00F4708A">
        <w:rPr>
          <w:i/>
          <w:iCs/>
        </w:rPr>
        <w:t>quiz</w:t>
      </w:r>
      <w:r w:rsidR="00F4708A" w:rsidRPr="00F4708A">
        <w:t xml:space="preserve">, serta merekam hasil dan status pengerjaan </w:t>
      </w:r>
      <w:r w:rsidR="00F4708A" w:rsidRPr="00F4708A">
        <w:rPr>
          <w:i/>
          <w:iCs/>
        </w:rPr>
        <w:t>quiz</w:t>
      </w:r>
      <w:r w:rsidR="00F4708A" w:rsidRPr="00F4708A">
        <w:t xml:space="preserve"> tersebut.</w:t>
      </w:r>
      <w:r w:rsidR="00F4708A">
        <w:t xml:space="preserve"> </w:t>
      </w:r>
      <w:r w:rsidR="00F4708A" w:rsidRPr="00F4708A">
        <w:t xml:space="preserve">Tabel ini sangat </w:t>
      </w:r>
      <w:r w:rsidR="00F4708A" w:rsidRPr="00F92BA9">
        <w:t xml:space="preserve">penting untuk melacak histori pengerjaan </w:t>
      </w:r>
      <w:r w:rsidR="00F92BA9" w:rsidRPr="00F4708A">
        <w:rPr>
          <w:i/>
          <w:iCs/>
        </w:rPr>
        <w:t>quiz</w:t>
      </w:r>
      <w:r w:rsidR="00F92BA9" w:rsidRPr="00F4708A">
        <w:t xml:space="preserve"> </w:t>
      </w:r>
      <w:r w:rsidR="00F4708A" w:rsidRPr="00F92BA9">
        <w:t xml:space="preserve">oleh pengguna, menghitung performa individu, dan menampilkan data dalam fitur seperti </w:t>
      </w:r>
      <w:r w:rsidR="00F4708A" w:rsidRPr="00F92BA9">
        <w:rPr>
          <w:i/>
          <w:iCs/>
        </w:rPr>
        <w:t>review</w:t>
      </w:r>
      <w:r w:rsidR="00F4708A" w:rsidRPr="00F92BA9">
        <w:t xml:space="preserve"> </w:t>
      </w:r>
      <w:r w:rsidR="00F4708A" w:rsidRPr="00F92BA9">
        <w:rPr>
          <w:i/>
          <w:iCs/>
        </w:rPr>
        <w:t>quiz</w:t>
      </w:r>
      <w:r w:rsidR="00F4708A" w:rsidRPr="00F92BA9">
        <w:t xml:space="preserve"> dan </w:t>
      </w:r>
      <w:r w:rsidR="00F4708A" w:rsidRPr="00F92BA9">
        <w:rPr>
          <w:i/>
          <w:iCs/>
        </w:rPr>
        <w:t>leaderboard</w:t>
      </w:r>
      <w:r w:rsidR="00F4708A" w:rsidRPr="00F92BA9">
        <w:t>.</w:t>
      </w:r>
    </w:p>
    <w:tbl>
      <w:tblPr>
        <w:tblStyle w:val="PlainTable1"/>
        <w:tblW w:w="0" w:type="auto"/>
        <w:tblLook w:val="04A0" w:firstRow="1" w:lastRow="0" w:firstColumn="1" w:lastColumn="0" w:noHBand="0" w:noVBand="1"/>
      </w:tblPr>
      <w:tblGrid>
        <w:gridCol w:w="3070"/>
        <w:gridCol w:w="3219"/>
        <w:gridCol w:w="3061"/>
      </w:tblGrid>
      <w:tr w:rsidR="002519D5" w14:paraId="6754A791" w14:textId="77777777" w:rsidTr="003433F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0" w:type="dxa"/>
            <w:vAlign w:val="center"/>
          </w:tcPr>
          <w:p w14:paraId="16514772" w14:textId="77777777" w:rsidR="002519D5" w:rsidRPr="00893426" w:rsidRDefault="002519D5" w:rsidP="002A6BDE">
            <w:pPr>
              <w:jc w:val="center"/>
            </w:pPr>
            <w:r w:rsidRPr="00893426">
              <w:t>Atribut</w:t>
            </w:r>
          </w:p>
        </w:tc>
        <w:tc>
          <w:tcPr>
            <w:tcW w:w="3219" w:type="dxa"/>
            <w:vAlign w:val="center"/>
          </w:tcPr>
          <w:p w14:paraId="472EA280" w14:textId="77777777" w:rsidR="002519D5" w:rsidRPr="00893426" w:rsidRDefault="002519D5" w:rsidP="002A6BDE">
            <w:pPr>
              <w:jc w:val="center"/>
              <w:cnfStyle w:val="100000000000" w:firstRow="1" w:lastRow="0" w:firstColumn="0" w:lastColumn="0" w:oddVBand="0" w:evenVBand="0" w:oddHBand="0" w:evenHBand="0" w:firstRowFirstColumn="0" w:firstRowLastColumn="0" w:lastRowFirstColumn="0" w:lastRowLastColumn="0"/>
            </w:pPr>
            <w:r w:rsidRPr="00893426">
              <w:t>Tipe Data</w:t>
            </w:r>
          </w:p>
        </w:tc>
        <w:tc>
          <w:tcPr>
            <w:tcW w:w="3061" w:type="dxa"/>
            <w:vAlign w:val="center"/>
          </w:tcPr>
          <w:p w14:paraId="631CEA48" w14:textId="77777777" w:rsidR="002519D5" w:rsidRPr="00893426" w:rsidRDefault="002519D5" w:rsidP="002A6BDE">
            <w:pPr>
              <w:jc w:val="center"/>
              <w:cnfStyle w:val="100000000000" w:firstRow="1" w:lastRow="0" w:firstColumn="0" w:lastColumn="0" w:oddVBand="0" w:evenVBand="0" w:oddHBand="0" w:evenHBand="0" w:firstRowFirstColumn="0" w:firstRowLastColumn="0" w:lastRowFirstColumn="0" w:lastRowLastColumn="0"/>
            </w:pPr>
            <w:r w:rsidRPr="00893426">
              <w:t>Keterangan</w:t>
            </w:r>
          </w:p>
        </w:tc>
      </w:tr>
      <w:tr w:rsidR="002519D5" w14:paraId="3E3F902C" w14:textId="77777777" w:rsidTr="003433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0" w:type="dxa"/>
            <w:vAlign w:val="center"/>
          </w:tcPr>
          <w:p w14:paraId="35AD5698" w14:textId="77777777" w:rsidR="002519D5" w:rsidRPr="002C4223" w:rsidRDefault="002519D5" w:rsidP="002A6BDE">
            <w:pPr>
              <w:jc w:val="left"/>
              <w:rPr>
                <w:b w:val="0"/>
                <w:bCs w:val="0"/>
              </w:rPr>
            </w:pPr>
            <w:r w:rsidRPr="002C4223">
              <w:rPr>
                <w:b w:val="0"/>
                <w:bCs w:val="0"/>
              </w:rPr>
              <w:t>id</w:t>
            </w:r>
          </w:p>
        </w:tc>
        <w:tc>
          <w:tcPr>
            <w:tcW w:w="3219" w:type="dxa"/>
            <w:vAlign w:val="center"/>
          </w:tcPr>
          <w:p w14:paraId="55DFD4CB" w14:textId="77777777" w:rsidR="002519D5" w:rsidRPr="002C4223" w:rsidRDefault="002519D5" w:rsidP="002A6BDE">
            <w:pPr>
              <w:jc w:val="left"/>
              <w:cnfStyle w:val="000000100000" w:firstRow="0" w:lastRow="0" w:firstColumn="0" w:lastColumn="0" w:oddVBand="0" w:evenVBand="0" w:oddHBand="1" w:evenHBand="0" w:firstRowFirstColumn="0" w:firstRowLastColumn="0" w:lastRowFirstColumn="0" w:lastRowLastColumn="0"/>
            </w:pPr>
            <w:r w:rsidRPr="002C4223">
              <w:t>INT (PK)</w:t>
            </w:r>
          </w:p>
        </w:tc>
        <w:tc>
          <w:tcPr>
            <w:tcW w:w="3061" w:type="dxa"/>
            <w:vAlign w:val="center"/>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2519D5" w:rsidRPr="00DA3821" w14:paraId="3DCB17A1" w14:textId="77777777" w:rsidTr="002A6BDE">
              <w:trPr>
                <w:tblCellSpacing w:w="15" w:type="dxa"/>
              </w:trPr>
              <w:tc>
                <w:tcPr>
                  <w:tcW w:w="0" w:type="auto"/>
                  <w:vAlign w:val="center"/>
                  <w:hideMark/>
                </w:tcPr>
                <w:p w14:paraId="06F345D8" w14:textId="77777777" w:rsidR="002519D5" w:rsidRPr="00DA3821" w:rsidRDefault="002519D5" w:rsidP="002A6BDE">
                  <w:pPr>
                    <w:spacing w:after="0"/>
                    <w:jc w:val="left"/>
                  </w:pPr>
                </w:p>
              </w:tc>
            </w:tr>
          </w:tbl>
          <w:p w14:paraId="3356631D" w14:textId="77777777" w:rsidR="002519D5" w:rsidRPr="00DA3821" w:rsidRDefault="002519D5" w:rsidP="002A6BDE">
            <w:pPr>
              <w:jc w:val="left"/>
              <w:cnfStyle w:val="000000100000" w:firstRow="0" w:lastRow="0" w:firstColumn="0" w:lastColumn="0" w:oddVBand="0" w:evenVBand="0" w:oddHBand="1" w:evenHBand="0" w:firstRowFirstColumn="0" w:firstRowLastColumn="0" w:lastRowFirstColumn="0" w:lastRowLastColumn="0"/>
              <w:rPr>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845"/>
            </w:tblGrid>
            <w:tr w:rsidR="002519D5" w:rsidRPr="00DA3821" w14:paraId="71E4ABB5" w14:textId="77777777" w:rsidTr="002A6BDE">
              <w:trPr>
                <w:tblCellSpacing w:w="15" w:type="dxa"/>
              </w:trPr>
              <w:tc>
                <w:tcPr>
                  <w:tcW w:w="0" w:type="auto"/>
                  <w:vAlign w:val="center"/>
                  <w:hideMark/>
                </w:tcPr>
                <w:p w14:paraId="14253165" w14:textId="654178B9" w:rsidR="002519D5" w:rsidRPr="00DA3821" w:rsidRDefault="002519D5" w:rsidP="002A6BDE">
                  <w:pPr>
                    <w:spacing w:after="0"/>
                    <w:jc w:val="left"/>
                  </w:pPr>
                  <w:r w:rsidRPr="00DA3821">
                    <w:t xml:space="preserve">ID unik </w:t>
                  </w:r>
                  <w:r w:rsidR="007A3419">
                    <w:t>attem</w:t>
                  </w:r>
                  <w:r w:rsidR="003433F5">
                    <w:t>p</w:t>
                  </w:r>
                  <w:r w:rsidR="00CD6152">
                    <w:t>t</w:t>
                  </w:r>
                  <w:r w:rsidRPr="00DA3821">
                    <w:t xml:space="preserve"> (Primary Key)</w:t>
                  </w:r>
                </w:p>
              </w:tc>
            </w:tr>
          </w:tbl>
          <w:p w14:paraId="6C9C2B8C" w14:textId="77777777" w:rsidR="002519D5" w:rsidRPr="002C4223" w:rsidRDefault="002519D5" w:rsidP="002A6BDE">
            <w:pPr>
              <w:jc w:val="left"/>
              <w:cnfStyle w:val="000000100000" w:firstRow="0" w:lastRow="0" w:firstColumn="0" w:lastColumn="0" w:oddVBand="0" w:evenVBand="0" w:oddHBand="1" w:evenHBand="0" w:firstRowFirstColumn="0" w:firstRowLastColumn="0" w:lastRowFirstColumn="0" w:lastRowLastColumn="0"/>
            </w:pPr>
          </w:p>
        </w:tc>
      </w:tr>
      <w:tr w:rsidR="002519D5" w14:paraId="76DBDE69" w14:textId="77777777" w:rsidTr="003433F5">
        <w:tc>
          <w:tcPr>
            <w:cnfStyle w:val="001000000000" w:firstRow="0" w:lastRow="0" w:firstColumn="1" w:lastColumn="0" w:oddVBand="0" w:evenVBand="0" w:oddHBand="0" w:evenHBand="0" w:firstRowFirstColumn="0" w:firstRowLastColumn="0" w:lastRowFirstColumn="0" w:lastRowLastColumn="0"/>
            <w:tcW w:w="3070" w:type="dxa"/>
            <w:vAlign w:val="center"/>
          </w:tcPr>
          <w:p w14:paraId="278ABAA2" w14:textId="6E0C382A" w:rsidR="002519D5" w:rsidRPr="002C4223" w:rsidRDefault="002519D5" w:rsidP="002A6BDE">
            <w:pPr>
              <w:jc w:val="left"/>
              <w:rPr>
                <w:b w:val="0"/>
                <w:bCs w:val="0"/>
              </w:rPr>
            </w:pPr>
            <w:r w:rsidRPr="002519D5">
              <w:rPr>
                <w:b w:val="0"/>
                <w:bCs w:val="0"/>
              </w:rPr>
              <w:t>user_id</w:t>
            </w:r>
          </w:p>
        </w:tc>
        <w:tc>
          <w:tcPr>
            <w:tcW w:w="3219" w:type="dxa"/>
            <w:vAlign w:val="center"/>
          </w:tcPr>
          <w:p w14:paraId="102699BE" w14:textId="439B116D" w:rsidR="002519D5" w:rsidRPr="002C4223" w:rsidRDefault="007A3419" w:rsidP="002A6BDE">
            <w:pPr>
              <w:jc w:val="left"/>
              <w:cnfStyle w:val="000000000000" w:firstRow="0" w:lastRow="0" w:firstColumn="0" w:lastColumn="0" w:oddVBand="0" w:evenVBand="0" w:oddHBand="0" w:evenHBand="0" w:firstRowFirstColumn="0" w:firstRowLastColumn="0" w:lastRowFirstColumn="0" w:lastRowLastColumn="0"/>
            </w:pPr>
            <w:r w:rsidRPr="007A3419">
              <w:t>INT (FK)</w:t>
            </w:r>
          </w:p>
        </w:tc>
        <w:tc>
          <w:tcPr>
            <w:tcW w:w="3061" w:type="dxa"/>
            <w:vAlign w:val="center"/>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2519D5" w:rsidRPr="00893426" w14:paraId="6B9AC941" w14:textId="77777777" w:rsidTr="002A6BDE">
              <w:trPr>
                <w:tblCellSpacing w:w="15" w:type="dxa"/>
              </w:trPr>
              <w:tc>
                <w:tcPr>
                  <w:tcW w:w="0" w:type="auto"/>
                  <w:vAlign w:val="center"/>
                  <w:hideMark/>
                </w:tcPr>
                <w:p w14:paraId="33E4CD0A" w14:textId="77777777" w:rsidR="002519D5" w:rsidRPr="00893426" w:rsidRDefault="002519D5" w:rsidP="002A6BDE">
                  <w:pPr>
                    <w:spacing w:after="0"/>
                    <w:jc w:val="left"/>
                  </w:pPr>
                </w:p>
              </w:tc>
            </w:tr>
          </w:tbl>
          <w:p w14:paraId="2C27AD8A" w14:textId="77777777" w:rsidR="002519D5" w:rsidRPr="00893426" w:rsidRDefault="002519D5" w:rsidP="002A6BDE">
            <w:pPr>
              <w:jc w:val="left"/>
              <w:cnfStyle w:val="000000000000" w:firstRow="0" w:lastRow="0" w:firstColumn="0" w:lastColumn="0" w:oddVBand="0" w:evenVBand="0" w:oddHBand="0" w:evenHBand="0" w:firstRowFirstColumn="0" w:firstRowLastColumn="0" w:lastRowFirstColumn="0" w:lastRowLastColumn="0"/>
              <w:rPr>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16"/>
            </w:tblGrid>
            <w:tr w:rsidR="002519D5" w:rsidRPr="00893426" w14:paraId="58CEE1BF" w14:textId="77777777" w:rsidTr="002A6BDE">
              <w:trPr>
                <w:tblCellSpacing w:w="15" w:type="dxa"/>
              </w:trPr>
              <w:tc>
                <w:tcPr>
                  <w:tcW w:w="0" w:type="auto"/>
                  <w:vAlign w:val="center"/>
                  <w:hideMark/>
                </w:tcPr>
                <w:p w14:paraId="383B5F96" w14:textId="1C594A69" w:rsidR="002519D5" w:rsidRPr="00893426" w:rsidRDefault="003433F5" w:rsidP="002A6BDE">
                  <w:pPr>
                    <w:spacing w:after="0"/>
                    <w:jc w:val="left"/>
                  </w:pPr>
                  <w:r w:rsidRPr="003433F5">
                    <w:t>Relasi ke tabel User</w:t>
                  </w:r>
                </w:p>
              </w:tc>
            </w:tr>
          </w:tbl>
          <w:p w14:paraId="13B73794" w14:textId="77777777" w:rsidR="002519D5" w:rsidRPr="002C4223" w:rsidRDefault="002519D5" w:rsidP="002A6BDE">
            <w:pPr>
              <w:jc w:val="left"/>
              <w:cnfStyle w:val="000000000000" w:firstRow="0" w:lastRow="0" w:firstColumn="0" w:lastColumn="0" w:oddVBand="0" w:evenVBand="0" w:oddHBand="0" w:evenHBand="0" w:firstRowFirstColumn="0" w:firstRowLastColumn="0" w:lastRowFirstColumn="0" w:lastRowLastColumn="0"/>
            </w:pPr>
          </w:p>
        </w:tc>
      </w:tr>
      <w:tr w:rsidR="002519D5" w14:paraId="0413CCAA" w14:textId="77777777" w:rsidTr="003433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0" w:type="dxa"/>
            <w:vAlign w:val="center"/>
          </w:tcPr>
          <w:p w14:paraId="6BF06471" w14:textId="11E6E59D" w:rsidR="002519D5" w:rsidRPr="002C4223" w:rsidRDefault="002519D5" w:rsidP="002A6BDE">
            <w:pPr>
              <w:jc w:val="left"/>
              <w:rPr>
                <w:b w:val="0"/>
                <w:bCs w:val="0"/>
              </w:rPr>
            </w:pPr>
            <w:r w:rsidRPr="002519D5">
              <w:rPr>
                <w:b w:val="0"/>
                <w:bCs w:val="0"/>
              </w:rPr>
              <w:t>quiz_id</w:t>
            </w:r>
          </w:p>
        </w:tc>
        <w:tc>
          <w:tcPr>
            <w:tcW w:w="3219" w:type="dxa"/>
            <w:vAlign w:val="center"/>
          </w:tcPr>
          <w:p w14:paraId="004A3E76" w14:textId="75BE28F0" w:rsidR="002519D5" w:rsidRPr="002C4223" w:rsidRDefault="007A3419" w:rsidP="002A6BDE">
            <w:pPr>
              <w:jc w:val="left"/>
              <w:cnfStyle w:val="000000100000" w:firstRow="0" w:lastRow="0" w:firstColumn="0" w:lastColumn="0" w:oddVBand="0" w:evenVBand="0" w:oddHBand="1" w:evenHBand="0" w:firstRowFirstColumn="0" w:firstRowLastColumn="0" w:lastRowFirstColumn="0" w:lastRowLastColumn="0"/>
            </w:pPr>
            <w:r w:rsidRPr="007A3419">
              <w:t>INT (FK)</w:t>
            </w:r>
          </w:p>
        </w:tc>
        <w:tc>
          <w:tcPr>
            <w:tcW w:w="3061" w:type="dxa"/>
            <w:vAlign w:val="center"/>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2519D5" w:rsidRPr="00B535BE" w14:paraId="44B1BEC7" w14:textId="77777777" w:rsidTr="002A6BDE">
              <w:trPr>
                <w:tblCellSpacing w:w="15" w:type="dxa"/>
              </w:trPr>
              <w:tc>
                <w:tcPr>
                  <w:tcW w:w="0" w:type="auto"/>
                  <w:vAlign w:val="center"/>
                  <w:hideMark/>
                </w:tcPr>
                <w:p w14:paraId="3B4AEEA3" w14:textId="77777777" w:rsidR="002519D5" w:rsidRPr="00B535BE" w:rsidRDefault="002519D5" w:rsidP="002A6BDE">
                  <w:pPr>
                    <w:spacing w:after="0"/>
                    <w:jc w:val="left"/>
                  </w:pPr>
                </w:p>
              </w:tc>
            </w:tr>
          </w:tbl>
          <w:p w14:paraId="71F0BF2B" w14:textId="77777777" w:rsidR="002519D5" w:rsidRPr="00B535BE" w:rsidRDefault="002519D5" w:rsidP="002A6BDE">
            <w:pPr>
              <w:jc w:val="left"/>
              <w:cnfStyle w:val="000000100000" w:firstRow="0" w:lastRow="0" w:firstColumn="0" w:lastColumn="0" w:oddVBand="0" w:evenVBand="0" w:oddHBand="1" w:evenHBand="0" w:firstRowFirstColumn="0" w:firstRowLastColumn="0" w:lastRowFirstColumn="0" w:lastRowLastColumn="0"/>
              <w:rPr>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120"/>
            </w:tblGrid>
            <w:tr w:rsidR="002519D5" w:rsidRPr="00B535BE" w14:paraId="048D7C8C" w14:textId="77777777" w:rsidTr="002A6BDE">
              <w:trPr>
                <w:tblCellSpacing w:w="15" w:type="dxa"/>
              </w:trPr>
              <w:tc>
                <w:tcPr>
                  <w:tcW w:w="0" w:type="auto"/>
                  <w:vAlign w:val="center"/>
                  <w:hideMark/>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3433F5" w:rsidRPr="003433F5" w14:paraId="38A07FF4" w14:textId="77777777" w:rsidTr="003433F5">
                    <w:trPr>
                      <w:tblCellSpacing w:w="15" w:type="dxa"/>
                    </w:trPr>
                    <w:tc>
                      <w:tcPr>
                        <w:tcW w:w="0" w:type="auto"/>
                        <w:vAlign w:val="center"/>
                        <w:hideMark/>
                      </w:tcPr>
                      <w:p w14:paraId="7481F4FD" w14:textId="77777777" w:rsidR="003433F5" w:rsidRPr="003433F5" w:rsidRDefault="003433F5" w:rsidP="003433F5">
                        <w:pPr>
                          <w:spacing w:after="0"/>
                          <w:jc w:val="left"/>
                        </w:pPr>
                      </w:p>
                    </w:tc>
                  </w:tr>
                </w:tbl>
                <w:p w14:paraId="005978CE" w14:textId="77777777" w:rsidR="003433F5" w:rsidRPr="003433F5" w:rsidRDefault="003433F5" w:rsidP="003433F5">
                  <w:pPr>
                    <w:spacing w:after="0"/>
                    <w:jc w:val="left"/>
                    <w:rPr>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30"/>
                  </w:tblGrid>
                  <w:tr w:rsidR="003433F5" w:rsidRPr="003433F5" w14:paraId="4B7347A0" w14:textId="77777777" w:rsidTr="003433F5">
                    <w:trPr>
                      <w:tblCellSpacing w:w="15" w:type="dxa"/>
                    </w:trPr>
                    <w:tc>
                      <w:tcPr>
                        <w:tcW w:w="0" w:type="auto"/>
                        <w:vAlign w:val="center"/>
                        <w:hideMark/>
                      </w:tcPr>
                      <w:p w14:paraId="037C1D0E" w14:textId="77777777" w:rsidR="003433F5" w:rsidRPr="003433F5" w:rsidRDefault="003433F5" w:rsidP="003433F5">
                        <w:pPr>
                          <w:spacing w:after="0"/>
                          <w:jc w:val="left"/>
                        </w:pPr>
                        <w:r w:rsidRPr="003433F5">
                          <w:t>Relasi ke tabel Quiz</w:t>
                        </w:r>
                      </w:p>
                    </w:tc>
                  </w:tr>
                </w:tbl>
                <w:p w14:paraId="3BE2BD85" w14:textId="3AAF5CA5" w:rsidR="002519D5" w:rsidRPr="00B535BE" w:rsidRDefault="002519D5" w:rsidP="002A6BDE">
                  <w:pPr>
                    <w:spacing w:after="0"/>
                    <w:jc w:val="left"/>
                  </w:pPr>
                </w:p>
              </w:tc>
            </w:tr>
          </w:tbl>
          <w:p w14:paraId="42EFC98C" w14:textId="77777777" w:rsidR="002519D5" w:rsidRPr="002C4223" w:rsidRDefault="002519D5" w:rsidP="002A6BDE">
            <w:pPr>
              <w:jc w:val="left"/>
              <w:cnfStyle w:val="000000100000" w:firstRow="0" w:lastRow="0" w:firstColumn="0" w:lastColumn="0" w:oddVBand="0" w:evenVBand="0" w:oddHBand="1" w:evenHBand="0" w:firstRowFirstColumn="0" w:firstRowLastColumn="0" w:lastRowFirstColumn="0" w:lastRowLastColumn="0"/>
            </w:pPr>
          </w:p>
        </w:tc>
      </w:tr>
      <w:tr w:rsidR="002519D5" w14:paraId="47ADACA1" w14:textId="77777777" w:rsidTr="003433F5">
        <w:tc>
          <w:tcPr>
            <w:cnfStyle w:val="001000000000" w:firstRow="0" w:lastRow="0" w:firstColumn="1" w:lastColumn="0" w:oddVBand="0" w:evenVBand="0" w:oddHBand="0" w:evenHBand="0" w:firstRowFirstColumn="0" w:firstRowLastColumn="0" w:lastRowFirstColumn="0" w:lastRowLastColumn="0"/>
            <w:tcW w:w="3070" w:type="dxa"/>
            <w:vAlign w:val="center"/>
          </w:tcPr>
          <w:p w14:paraId="069F5035" w14:textId="40484C23" w:rsidR="002519D5" w:rsidRPr="002C4223" w:rsidRDefault="002519D5" w:rsidP="002A6BDE">
            <w:pPr>
              <w:jc w:val="left"/>
              <w:rPr>
                <w:b w:val="0"/>
                <w:bCs w:val="0"/>
              </w:rPr>
            </w:pPr>
            <w:r w:rsidRPr="002519D5">
              <w:rPr>
                <w:b w:val="0"/>
                <w:bCs w:val="0"/>
              </w:rPr>
              <w:t>start_time</w:t>
            </w:r>
          </w:p>
        </w:tc>
        <w:tc>
          <w:tcPr>
            <w:tcW w:w="3219" w:type="dxa"/>
            <w:vAlign w:val="center"/>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7A3419" w:rsidRPr="007A3419" w14:paraId="22699BCE" w14:textId="77777777" w:rsidTr="007A3419">
              <w:trPr>
                <w:tblCellSpacing w:w="15" w:type="dxa"/>
              </w:trPr>
              <w:tc>
                <w:tcPr>
                  <w:tcW w:w="0" w:type="auto"/>
                  <w:vAlign w:val="center"/>
                  <w:hideMark/>
                </w:tcPr>
                <w:p w14:paraId="640156BE" w14:textId="77777777" w:rsidR="007A3419" w:rsidRPr="007A3419" w:rsidRDefault="007A3419" w:rsidP="007A3419">
                  <w:pPr>
                    <w:spacing w:after="0"/>
                    <w:jc w:val="left"/>
                  </w:pPr>
                </w:p>
              </w:tc>
            </w:tr>
          </w:tbl>
          <w:p w14:paraId="488AED13" w14:textId="77777777" w:rsidR="007A3419" w:rsidRPr="007A3419" w:rsidRDefault="007A3419" w:rsidP="007A3419">
            <w:pPr>
              <w:jc w:val="left"/>
              <w:cnfStyle w:val="000000000000" w:firstRow="0" w:lastRow="0" w:firstColumn="0" w:lastColumn="0" w:oddVBand="0" w:evenVBand="0" w:oddHBand="0" w:evenHBand="0" w:firstRowFirstColumn="0" w:firstRowLastColumn="0" w:lastRowFirstColumn="0" w:lastRowLastColumn="0"/>
              <w:rPr>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290"/>
            </w:tblGrid>
            <w:tr w:rsidR="007A3419" w:rsidRPr="007A3419" w14:paraId="1F167586" w14:textId="77777777" w:rsidTr="007A3419">
              <w:trPr>
                <w:tblCellSpacing w:w="15" w:type="dxa"/>
              </w:trPr>
              <w:tc>
                <w:tcPr>
                  <w:tcW w:w="0" w:type="auto"/>
                  <w:vAlign w:val="center"/>
                  <w:hideMark/>
                </w:tcPr>
                <w:p w14:paraId="14B5D76F" w14:textId="77777777" w:rsidR="007A3419" w:rsidRPr="007A3419" w:rsidRDefault="007A3419" w:rsidP="007A3419">
                  <w:pPr>
                    <w:spacing w:after="0"/>
                    <w:jc w:val="left"/>
                  </w:pPr>
                  <w:r w:rsidRPr="007A3419">
                    <w:t>DATETIME</w:t>
                  </w:r>
                </w:p>
              </w:tc>
            </w:tr>
          </w:tbl>
          <w:p w14:paraId="28D4A871" w14:textId="7173012F" w:rsidR="002519D5" w:rsidRPr="002C4223" w:rsidRDefault="002519D5" w:rsidP="002A6BDE">
            <w:pPr>
              <w:jc w:val="left"/>
              <w:cnfStyle w:val="000000000000" w:firstRow="0" w:lastRow="0" w:firstColumn="0" w:lastColumn="0" w:oddVBand="0" w:evenVBand="0" w:oddHBand="0" w:evenHBand="0" w:firstRowFirstColumn="0" w:firstRowLastColumn="0" w:lastRowFirstColumn="0" w:lastRowLastColumn="0"/>
            </w:pPr>
          </w:p>
        </w:tc>
        <w:tc>
          <w:tcPr>
            <w:tcW w:w="3061" w:type="dxa"/>
            <w:vAlign w:val="center"/>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3433F5" w:rsidRPr="003433F5" w14:paraId="308BAF5A" w14:textId="77777777" w:rsidTr="003433F5">
              <w:trPr>
                <w:tblCellSpacing w:w="15" w:type="dxa"/>
              </w:trPr>
              <w:tc>
                <w:tcPr>
                  <w:tcW w:w="0" w:type="auto"/>
                  <w:vAlign w:val="center"/>
                  <w:hideMark/>
                </w:tcPr>
                <w:p w14:paraId="711E400A" w14:textId="77777777" w:rsidR="003433F5" w:rsidRPr="003433F5" w:rsidRDefault="003433F5" w:rsidP="003433F5">
                  <w:pPr>
                    <w:spacing w:after="0"/>
                    <w:jc w:val="left"/>
                  </w:pPr>
                </w:p>
              </w:tc>
            </w:tr>
          </w:tbl>
          <w:p w14:paraId="79D2E2F0" w14:textId="77777777" w:rsidR="003433F5" w:rsidRPr="003433F5" w:rsidRDefault="003433F5" w:rsidP="003433F5">
            <w:pPr>
              <w:jc w:val="left"/>
              <w:cnfStyle w:val="000000000000" w:firstRow="0" w:lastRow="0" w:firstColumn="0" w:lastColumn="0" w:oddVBand="0" w:evenVBand="0" w:oddHBand="0" w:evenHBand="0" w:firstRowFirstColumn="0" w:firstRowLastColumn="0" w:lastRowFirstColumn="0" w:lastRowLastColumn="0"/>
              <w:rPr>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120"/>
            </w:tblGrid>
            <w:tr w:rsidR="003433F5" w:rsidRPr="003433F5" w14:paraId="34DAA836" w14:textId="77777777" w:rsidTr="003433F5">
              <w:trPr>
                <w:tblCellSpacing w:w="15" w:type="dxa"/>
              </w:trPr>
              <w:tc>
                <w:tcPr>
                  <w:tcW w:w="0" w:type="auto"/>
                  <w:vAlign w:val="center"/>
                  <w:hideMark/>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FA7D7A" w:rsidRPr="00FA7D7A" w14:paraId="6DCFB219" w14:textId="77777777" w:rsidTr="00FA7D7A">
                    <w:trPr>
                      <w:tblCellSpacing w:w="15" w:type="dxa"/>
                    </w:trPr>
                    <w:tc>
                      <w:tcPr>
                        <w:tcW w:w="0" w:type="auto"/>
                        <w:vAlign w:val="center"/>
                        <w:hideMark/>
                      </w:tcPr>
                      <w:p w14:paraId="17AD48D4" w14:textId="77777777" w:rsidR="00FA7D7A" w:rsidRPr="00FA7D7A" w:rsidRDefault="00FA7D7A" w:rsidP="00FA7D7A">
                        <w:pPr>
                          <w:spacing w:after="0"/>
                          <w:jc w:val="left"/>
                        </w:pPr>
                      </w:p>
                    </w:tc>
                  </w:tr>
                </w:tbl>
                <w:p w14:paraId="53F0550E" w14:textId="77777777" w:rsidR="00FA7D7A" w:rsidRPr="00FA7D7A" w:rsidRDefault="00FA7D7A" w:rsidP="00FA7D7A">
                  <w:pPr>
                    <w:spacing w:after="0"/>
                    <w:jc w:val="left"/>
                    <w:rPr>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30"/>
                  </w:tblGrid>
                  <w:tr w:rsidR="00FA7D7A" w:rsidRPr="00FA7D7A" w14:paraId="67884D94" w14:textId="77777777" w:rsidTr="00FA7D7A">
                    <w:trPr>
                      <w:tblCellSpacing w:w="15" w:type="dxa"/>
                    </w:trPr>
                    <w:tc>
                      <w:tcPr>
                        <w:tcW w:w="0" w:type="auto"/>
                        <w:vAlign w:val="center"/>
                        <w:hideMark/>
                      </w:tcPr>
                      <w:p w14:paraId="45FBCA2F" w14:textId="77777777" w:rsidR="00FA7D7A" w:rsidRPr="00FA7D7A" w:rsidRDefault="00FA7D7A" w:rsidP="00FA7D7A">
                        <w:pPr>
                          <w:spacing w:after="0"/>
                          <w:jc w:val="left"/>
                        </w:pPr>
                        <w:r w:rsidRPr="00FA7D7A">
                          <w:t>Relasi ke tabel Quiz</w:t>
                        </w:r>
                      </w:p>
                    </w:tc>
                  </w:tr>
                </w:tbl>
                <w:p w14:paraId="2A5909D3" w14:textId="4531844D" w:rsidR="003433F5" w:rsidRPr="003433F5" w:rsidRDefault="003433F5" w:rsidP="003433F5">
                  <w:pPr>
                    <w:spacing w:after="0"/>
                    <w:jc w:val="left"/>
                  </w:pPr>
                </w:p>
              </w:tc>
            </w:tr>
          </w:tbl>
          <w:p w14:paraId="014ED0D2" w14:textId="54663C25" w:rsidR="002519D5" w:rsidRPr="002C4223" w:rsidRDefault="002519D5" w:rsidP="002A6BDE">
            <w:pPr>
              <w:jc w:val="left"/>
              <w:cnfStyle w:val="000000000000" w:firstRow="0" w:lastRow="0" w:firstColumn="0" w:lastColumn="0" w:oddVBand="0" w:evenVBand="0" w:oddHBand="0" w:evenHBand="0" w:firstRowFirstColumn="0" w:firstRowLastColumn="0" w:lastRowFirstColumn="0" w:lastRowLastColumn="0"/>
            </w:pPr>
          </w:p>
        </w:tc>
      </w:tr>
      <w:tr w:rsidR="002519D5" w14:paraId="7361CE72" w14:textId="77777777" w:rsidTr="003433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0" w:type="dxa"/>
            <w:vAlign w:val="center"/>
          </w:tcPr>
          <w:p w14:paraId="6CC479FF" w14:textId="77777777" w:rsidR="002519D5" w:rsidRPr="002C4223" w:rsidRDefault="002519D5" w:rsidP="002A6BDE">
            <w:pPr>
              <w:jc w:val="left"/>
              <w:rPr>
                <w:b w:val="0"/>
                <w:bCs w:val="0"/>
              </w:rPr>
            </w:pPr>
            <w:r w:rsidRPr="00231EB7">
              <w:rPr>
                <w:b w:val="0"/>
                <w:bCs w:val="0"/>
              </w:rPr>
              <w:t>selected_option</w:t>
            </w:r>
          </w:p>
        </w:tc>
        <w:tc>
          <w:tcPr>
            <w:tcW w:w="3219" w:type="dxa"/>
            <w:vAlign w:val="center"/>
          </w:tcPr>
          <w:p w14:paraId="48892B50" w14:textId="77777777" w:rsidR="002519D5" w:rsidRPr="002C4223" w:rsidRDefault="002519D5" w:rsidP="002A6BDE">
            <w:pPr>
              <w:jc w:val="left"/>
              <w:cnfStyle w:val="000000100000" w:firstRow="0" w:lastRow="0" w:firstColumn="0" w:lastColumn="0" w:oddVBand="0" w:evenVBand="0" w:oddHBand="1" w:evenHBand="0" w:firstRowFirstColumn="0" w:firstRowLastColumn="0" w:lastRowFirstColumn="0" w:lastRowLastColumn="0"/>
            </w:pPr>
            <w:r w:rsidRPr="002C4223">
              <w:t>VARCHAR(255)</w:t>
            </w:r>
          </w:p>
        </w:tc>
        <w:tc>
          <w:tcPr>
            <w:tcW w:w="3061" w:type="dxa"/>
            <w:vAlign w:val="center"/>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3433F5" w:rsidRPr="003433F5" w14:paraId="22A1547E" w14:textId="77777777" w:rsidTr="003433F5">
              <w:trPr>
                <w:tblCellSpacing w:w="15" w:type="dxa"/>
              </w:trPr>
              <w:tc>
                <w:tcPr>
                  <w:tcW w:w="0" w:type="auto"/>
                  <w:vAlign w:val="center"/>
                  <w:hideMark/>
                </w:tcPr>
                <w:p w14:paraId="1ACC172A" w14:textId="77777777" w:rsidR="003433F5" w:rsidRPr="003433F5" w:rsidRDefault="003433F5" w:rsidP="003433F5">
                  <w:pPr>
                    <w:spacing w:after="0"/>
                    <w:jc w:val="left"/>
                  </w:pPr>
                </w:p>
              </w:tc>
            </w:tr>
          </w:tbl>
          <w:p w14:paraId="22331C06" w14:textId="77777777" w:rsidR="003433F5" w:rsidRPr="003433F5" w:rsidRDefault="003433F5" w:rsidP="003433F5">
            <w:pPr>
              <w:jc w:val="left"/>
              <w:cnfStyle w:val="000000100000" w:firstRow="0" w:lastRow="0" w:firstColumn="0" w:lastColumn="0" w:oddVBand="0" w:evenVBand="0" w:oddHBand="1" w:evenHBand="0" w:firstRowFirstColumn="0" w:firstRowLastColumn="0" w:lastRowFirstColumn="0" w:lastRowLastColumn="0"/>
              <w:rPr>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FA7D7A" w:rsidRPr="00FA7D7A" w14:paraId="3AE7A931" w14:textId="77777777" w:rsidTr="00FA7D7A">
              <w:trPr>
                <w:tblCellSpacing w:w="15" w:type="dxa"/>
              </w:trPr>
              <w:tc>
                <w:tcPr>
                  <w:tcW w:w="0" w:type="auto"/>
                  <w:vAlign w:val="center"/>
                  <w:hideMark/>
                </w:tcPr>
                <w:p w14:paraId="0E0D9A5D" w14:textId="77777777" w:rsidR="00FA7D7A" w:rsidRPr="00FA7D7A" w:rsidRDefault="00FA7D7A" w:rsidP="00FA7D7A">
                  <w:pPr>
                    <w:spacing w:after="0"/>
                    <w:jc w:val="left"/>
                  </w:pPr>
                </w:p>
              </w:tc>
            </w:tr>
          </w:tbl>
          <w:p w14:paraId="64529A9C" w14:textId="77777777" w:rsidR="00FA7D7A" w:rsidRPr="00FA7D7A" w:rsidRDefault="00FA7D7A" w:rsidP="00FA7D7A">
            <w:pPr>
              <w:jc w:val="left"/>
              <w:cnfStyle w:val="000000100000" w:firstRow="0" w:lastRow="0" w:firstColumn="0" w:lastColumn="0" w:oddVBand="0" w:evenVBand="0" w:oddHBand="1" w:evenHBand="0" w:firstRowFirstColumn="0" w:firstRowLastColumn="0" w:lastRowFirstColumn="0" w:lastRowLastColumn="0"/>
              <w:rPr>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97"/>
            </w:tblGrid>
            <w:tr w:rsidR="00FA7D7A" w:rsidRPr="00FA7D7A" w14:paraId="00D3D3D9" w14:textId="77777777" w:rsidTr="00FA7D7A">
              <w:trPr>
                <w:tblCellSpacing w:w="15" w:type="dxa"/>
              </w:trPr>
              <w:tc>
                <w:tcPr>
                  <w:tcW w:w="0" w:type="auto"/>
                  <w:vAlign w:val="center"/>
                  <w:hideMark/>
                </w:tcPr>
                <w:p w14:paraId="50023C65" w14:textId="77777777" w:rsidR="00FA7D7A" w:rsidRPr="00FA7D7A" w:rsidRDefault="00FA7D7A" w:rsidP="00FA7D7A">
                  <w:pPr>
                    <w:spacing w:after="0"/>
                    <w:jc w:val="left"/>
                  </w:pPr>
                  <w:r w:rsidRPr="00FA7D7A">
                    <w:t>Waktu mulai attempt</w:t>
                  </w:r>
                </w:p>
              </w:tc>
            </w:tr>
          </w:tbl>
          <w:p w14:paraId="514F89AF" w14:textId="306B2DE2" w:rsidR="002519D5" w:rsidRPr="002C4223" w:rsidRDefault="002519D5" w:rsidP="002A6BDE">
            <w:pPr>
              <w:jc w:val="left"/>
              <w:cnfStyle w:val="000000100000" w:firstRow="0" w:lastRow="0" w:firstColumn="0" w:lastColumn="0" w:oddVBand="0" w:evenVBand="0" w:oddHBand="1" w:evenHBand="0" w:firstRowFirstColumn="0" w:firstRowLastColumn="0" w:lastRowFirstColumn="0" w:lastRowLastColumn="0"/>
            </w:pPr>
          </w:p>
        </w:tc>
      </w:tr>
      <w:tr w:rsidR="002519D5" w14:paraId="59EB8433" w14:textId="77777777" w:rsidTr="003433F5">
        <w:tc>
          <w:tcPr>
            <w:cnfStyle w:val="001000000000" w:firstRow="0" w:lastRow="0" w:firstColumn="1" w:lastColumn="0" w:oddVBand="0" w:evenVBand="0" w:oddHBand="0" w:evenHBand="0" w:firstRowFirstColumn="0" w:firstRowLastColumn="0" w:lastRowFirstColumn="0" w:lastRowLastColumn="0"/>
            <w:tcW w:w="3070" w:type="dxa"/>
            <w:vAlign w:val="center"/>
          </w:tcPr>
          <w:p w14:paraId="0A39DD62" w14:textId="3C50036D" w:rsidR="002519D5" w:rsidRPr="002C4223" w:rsidRDefault="002519D5" w:rsidP="002A6BDE">
            <w:pPr>
              <w:jc w:val="left"/>
              <w:rPr>
                <w:b w:val="0"/>
                <w:bCs w:val="0"/>
              </w:rPr>
            </w:pPr>
            <w:r w:rsidRPr="002519D5">
              <w:rPr>
                <w:b w:val="0"/>
                <w:bCs w:val="0"/>
              </w:rPr>
              <w:t>score</w:t>
            </w:r>
          </w:p>
        </w:tc>
        <w:tc>
          <w:tcPr>
            <w:tcW w:w="3219" w:type="dxa"/>
            <w:vAlign w:val="center"/>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2519D5" w:rsidRPr="00B535BE" w14:paraId="28E47A93" w14:textId="77777777" w:rsidTr="002A6BDE">
              <w:trPr>
                <w:tblCellSpacing w:w="15" w:type="dxa"/>
              </w:trPr>
              <w:tc>
                <w:tcPr>
                  <w:tcW w:w="0" w:type="auto"/>
                  <w:vAlign w:val="center"/>
                  <w:hideMark/>
                </w:tcPr>
                <w:p w14:paraId="68EEB6B7" w14:textId="77777777" w:rsidR="002519D5" w:rsidRPr="00B535BE" w:rsidRDefault="002519D5" w:rsidP="002A6BDE">
                  <w:pPr>
                    <w:spacing w:after="0"/>
                    <w:jc w:val="left"/>
                  </w:pPr>
                </w:p>
              </w:tc>
            </w:tr>
          </w:tbl>
          <w:p w14:paraId="603F290D" w14:textId="77777777" w:rsidR="002519D5" w:rsidRPr="00B535BE" w:rsidRDefault="002519D5" w:rsidP="002A6BDE">
            <w:pPr>
              <w:jc w:val="left"/>
              <w:cnfStyle w:val="000000000000" w:firstRow="0" w:lastRow="0" w:firstColumn="0" w:lastColumn="0" w:oddVBand="0" w:evenVBand="0" w:oddHBand="0" w:evenHBand="0" w:firstRowFirstColumn="0" w:firstRowLastColumn="0" w:lastRowFirstColumn="0" w:lastRowLastColumn="0"/>
              <w:rPr>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90"/>
            </w:tblGrid>
            <w:tr w:rsidR="002519D5" w:rsidRPr="00B535BE" w14:paraId="6C224D6C" w14:textId="77777777" w:rsidTr="002A6BDE">
              <w:trPr>
                <w:tblCellSpacing w:w="15" w:type="dxa"/>
              </w:trPr>
              <w:tc>
                <w:tcPr>
                  <w:tcW w:w="0" w:type="auto"/>
                  <w:vAlign w:val="center"/>
                  <w:hideMark/>
                </w:tcPr>
                <w:p w14:paraId="7216B4C8" w14:textId="7BE04620" w:rsidR="002519D5" w:rsidRPr="00B535BE" w:rsidRDefault="007A3419" w:rsidP="002A6BDE">
                  <w:pPr>
                    <w:spacing w:after="0"/>
                    <w:jc w:val="left"/>
                  </w:pPr>
                  <w:r w:rsidRPr="007A3419">
                    <w:t>INT</w:t>
                  </w:r>
                </w:p>
              </w:tc>
            </w:tr>
          </w:tbl>
          <w:p w14:paraId="7B01104E" w14:textId="77777777" w:rsidR="002519D5" w:rsidRPr="002C4223" w:rsidRDefault="002519D5" w:rsidP="002A6BDE">
            <w:pPr>
              <w:jc w:val="left"/>
              <w:cnfStyle w:val="000000000000" w:firstRow="0" w:lastRow="0" w:firstColumn="0" w:lastColumn="0" w:oddVBand="0" w:evenVBand="0" w:oddHBand="0" w:evenHBand="0" w:firstRowFirstColumn="0" w:firstRowLastColumn="0" w:lastRowFirstColumn="0" w:lastRowLastColumn="0"/>
            </w:pPr>
          </w:p>
        </w:tc>
        <w:tc>
          <w:tcPr>
            <w:tcW w:w="3061" w:type="dxa"/>
            <w:vAlign w:val="center"/>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2519D5" w:rsidRPr="00A85C41" w14:paraId="6B99ABF6" w14:textId="77777777" w:rsidTr="002A6BDE">
              <w:trPr>
                <w:tblCellSpacing w:w="15" w:type="dxa"/>
              </w:trPr>
              <w:tc>
                <w:tcPr>
                  <w:tcW w:w="0" w:type="auto"/>
                  <w:vAlign w:val="center"/>
                  <w:hideMark/>
                </w:tcPr>
                <w:p w14:paraId="72DB8C13" w14:textId="77777777" w:rsidR="002519D5" w:rsidRPr="00A85C41" w:rsidRDefault="002519D5" w:rsidP="002A6BDE">
                  <w:pPr>
                    <w:spacing w:after="0"/>
                    <w:jc w:val="left"/>
                  </w:pPr>
                </w:p>
              </w:tc>
            </w:tr>
          </w:tbl>
          <w:p w14:paraId="0166EE56" w14:textId="77777777" w:rsidR="002519D5" w:rsidRPr="00A85C41" w:rsidRDefault="002519D5" w:rsidP="002A6BDE">
            <w:pPr>
              <w:jc w:val="left"/>
              <w:cnfStyle w:val="000000000000" w:firstRow="0" w:lastRow="0" w:firstColumn="0" w:lastColumn="0" w:oddVBand="0" w:evenVBand="0" w:oddHBand="0" w:evenHBand="0" w:firstRowFirstColumn="0" w:firstRowLastColumn="0" w:lastRowFirstColumn="0" w:lastRowLastColumn="0"/>
              <w:rPr>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187"/>
            </w:tblGrid>
            <w:tr w:rsidR="002519D5" w:rsidRPr="00A85C41" w14:paraId="6AD6EE26" w14:textId="77777777" w:rsidTr="002A6BDE">
              <w:trPr>
                <w:tblCellSpacing w:w="15" w:type="dxa"/>
              </w:trPr>
              <w:tc>
                <w:tcPr>
                  <w:tcW w:w="0" w:type="auto"/>
                  <w:vAlign w:val="center"/>
                  <w:hideMark/>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FA7D7A" w:rsidRPr="00FA7D7A" w14:paraId="6805BA37" w14:textId="77777777" w:rsidTr="00FA7D7A">
                    <w:trPr>
                      <w:tblCellSpacing w:w="15" w:type="dxa"/>
                    </w:trPr>
                    <w:tc>
                      <w:tcPr>
                        <w:tcW w:w="0" w:type="auto"/>
                        <w:vAlign w:val="center"/>
                        <w:hideMark/>
                      </w:tcPr>
                      <w:p w14:paraId="0A548883" w14:textId="77777777" w:rsidR="00FA7D7A" w:rsidRPr="00FA7D7A" w:rsidRDefault="00FA7D7A" w:rsidP="00FA7D7A">
                        <w:pPr>
                          <w:spacing w:after="0"/>
                          <w:jc w:val="left"/>
                        </w:pPr>
                      </w:p>
                    </w:tc>
                  </w:tr>
                </w:tbl>
                <w:p w14:paraId="3EC5CBC3" w14:textId="77777777" w:rsidR="00FA7D7A" w:rsidRPr="00FA7D7A" w:rsidRDefault="00FA7D7A" w:rsidP="00FA7D7A">
                  <w:pPr>
                    <w:spacing w:after="0"/>
                    <w:jc w:val="left"/>
                    <w:rPr>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097"/>
                  </w:tblGrid>
                  <w:tr w:rsidR="00FA7D7A" w:rsidRPr="00FA7D7A" w14:paraId="7DAE4D39" w14:textId="77777777" w:rsidTr="00FA7D7A">
                    <w:trPr>
                      <w:tblCellSpacing w:w="15" w:type="dxa"/>
                    </w:trPr>
                    <w:tc>
                      <w:tcPr>
                        <w:tcW w:w="0" w:type="auto"/>
                        <w:vAlign w:val="center"/>
                        <w:hideMark/>
                      </w:tcPr>
                      <w:p w14:paraId="4526D460" w14:textId="77777777" w:rsidR="00FA7D7A" w:rsidRPr="00FA7D7A" w:rsidRDefault="00FA7D7A" w:rsidP="00FA7D7A">
                        <w:pPr>
                          <w:spacing w:after="0"/>
                          <w:jc w:val="left"/>
                        </w:pPr>
                        <w:r w:rsidRPr="00FA7D7A">
                          <w:t>Skor akhir</w:t>
                        </w:r>
                      </w:p>
                    </w:tc>
                  </w:tr>
                </w:tbl>
                <w:p w14:paraId="64D2175B" w14:textId="7426A9FF" w:rsidR="002519D5" w:rsidRPr="00A85C41" w:rsidRDefault="002519D5" w:rsidP="002A6BDE">
                  <w:pPr>
                    <w:spacing w:after="0"/>
                    <w:jc w:val="left"/>
                  </w:pPr>
                </w:p>
              </w:tc>
            </w:tr>
          </w:tbl>
          <w:p w14:paraId="527B2948" w14:textId="77777777" w:rsidR="002519D5" w:rsidRPr="002C4223" w:rsidRDefault="002519D5" w:rsidP="002A6BDE">
            <w:pPr>
              <w:jc w:val="left"/>
              <w:cnfStyle w:val="000000000000" w:firstRow="0" w:lastRow="0" w:firstColumn="0" w:lastColumn="0" w:oddVBand="0" w:evenVBand="0" w:oddHBand="0" w:evenHBand="0" w:firstRowFirstColumn="0" w:firstRowLastColumn="0" w:lastRowFirstColumn="0" w:lastRowLastColumn="0"/>
            </w:pPr>
          </w:p>
        </w:tc>
      </w:tr>
      <w:tr w:rsidR="00FA7D7A" w14:paraId="012EC608" w14:textId="77777777" w:rsidTr="003433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0" w:type="dxa"/>
            <w:vAlign w:val="center"/>
          </w:tcPr>
          <w:p w14:paraId="0ACCA1CA" w14:textId="1B389932" w:rsidR="00FA7D7A" w:rsidRPr="00FA7D7A" w:rsidRDefault="00FA7D7A" w:rsidP="002A6BDE">
            <w:pPr>
              <w:jc w:val="left"/>
              <w:rPr>
                <w:b w:val="0"/>
                <w:bCs w:val="0"/>
              </w:rPr>
            </w:pPr>
            <w:r>
              <w:rPr>
                <w:b w:val="0"/>
                <w:bCs w:val="0"/>
              </w:rPr>
              <w:t>status</w:t>
            </w:r>
          </w:p>
        </w:tc>
        <w:tc>
          <w:tcPr>
            <w:tcW w:w="3219" w:type="dxa"/>
            <w:vAlign w:val="center"/>
          </w:tcPr>
          <w:p w14:paraId="67678C2F" w14:textId="78F8B35F" w:rsidR="00FA7D7A" w:rsidRPr="00B535BE" w:rsidRDefault="00FA7D7A" w:rsidP="002A6BDE">
            <w:pPr>
              <w:jc w:val="left"/>
              <w:cnfStyle w:val="000000100000" w:firstRow="0" w:lastRow="0" w:firstColumn="0" w:lastColumn="0" w:oddVBand="0" w:evenVBand="0" w:oddHBand="1" w:evenHBand="0" w:firstRowFirstColumn="0" w:firstRowLastColumn="0" w:lastRowFirstColumn="0" w:lastRowLastColumn="0"/>
            </w:pPr>
            <w:r w:rsidRPr="00FA7D7A">
              <w:t>ENUM('berlangsung','selesai')</w:t>
            </w:r>
          </w:p>
        </w:tc>
        <w:tc>
          <w:tcPr>
            <w:tcW w:w="3061" w:type="dxa"/>
            <w:vAlign w:val="center"/>
          </w:tcPr>
          <w:p w14:paraId="0A79E40F" w14:textId="55E9203E" w:rsidR="00FA7D7A" w:rsidRPr="00A85C41" w:rsidRDefault="00FA7D7A" w:rsidP="002A6BDE">
            <w:pPr>
              <w:jc w:val="left"/>
              <w:cnfStyle w:val="000000100000" w:firstRow="0" w:lastRow="0" w:firstColumn="0" w:lastColumn="0" w:oddVBand="0" w:evenVBand="0" w:oddHBand="1" w:evenHBand="0" w:firstRowFirstColumn="0" w:firstRowLastColumn="0" w:lastRowFirstColumn="0" w:lastRowLastColumn="0"/>
            </w:pPr>
            <w:r w:rsidRPr="00FA7D7A">
              <w:t>Status attempt</w:t>
            </w:r>
          </w:p>
        </w:tc>
      </w:tr>
    </w:tbl>
    <w:p w14:paraId="30993304" w14:textId="77777777" w:rsidR="00CD508E" w:rsidRPr="00CD508E" w:rsidRDefault="00CD508E" w:rsidP="00CD508E"/>
    <w:p w14:paraId="3B9B36E3" w14:textId="763EB6C0" w:rsidR="006E667B" w:rsidRDefault="0040279B" w:rsidP="00701BA2">
      <w:pPr>
        <w:pStyle w:val="Heading2"/>
        <w:spacing w:line="480" w:lineRule="auto"/>
      </w:pPr>
      <w:bookmarkStart w:id="83" w:name="_Toc195504888"/>
      <w:r>
        <w:t>Desain</w:t>
      </w:r>
      <w:r w:rsidR="006E667B">
        <w:t xml:space="preserve"> </w:t>
      </w:r>
      <w:r w:rsidR="006E667B" w:rsidRPr="004674E2">
        <w:rPr>
          <w:i/>
          <w:iCs/>
        </w:rPr>
        <w:t>Mockup</w:t>
      </w:r>
      <w:r w:rsidR="006E667B" w:rsidRPr="00212878">
        <w:t xml:space="preserve"> </w:t>
      </w:r>
      <w:r w:rsidR="00745183" w:rsidRPr="00745183">
        <w:rPr>
          <w:i/>
          <w:iCs/>
        </w:rPr>
        <w:t>application website educational</w:t>
      </w:r>
      <w:r w:rsidR="00D15023">
        <w:rPr>
          <w:i/>
          <w:iCs/>
        </w:rPr>
        <w:t xml:space="preserve"> </w:t>
      </w:r>
      <w:r w:rsidR="006E667B">
        <w:t>pembelajaran</w:t>
      </w:r>
      <w:bookmarkEnd w:id="83"/>
    </w:p>
    <w:p w14:paraId="1082639B" w14:textId="6813851E" w:rsidR="00D61F29" w:rsidRDefault="00D61F29" w:rsidP="00701BA2">
      <w:pPr>
        <w:rPr>
          <w:i/>
          <w:iCs/>
        </w:rPr>
      </w:pPr>
      <w:r>
        <w:t xml:space="preserve">Pada proses pengembangan </w:t>
      </w:r>
      <w:r w:rsidR="00745183" w:rsidRPr="00745183">
        <w:rPr>
          <w:i/>
          <w:iCs/>
        </w:rPr>
        <w:t>application website educational</w:t>
      </w:r>
      <w:r w:rsidR="004674E2">
        <w:rPr>
          <w:i/>
          <w:iCs/>
        </w:rPr>
        <w:t xml:space="preserve"> </w:t>
      </w:r>
      <w:r>
        <w:t xml:space="preserve">dan pembangunan </w:t>
      </w:r>
      <w:r w:rsidR="00745183" w:rsidRPr="00745183">
        <w:rPr>
          <w:i/>
          <w:iCs/>
        </w:rPr>
        <w:t>application website educational</w:t>
      </w:r>
      <w:r w:rsidR="004674E2">
        <w:t>.</w:t>
      </w:r>
      <w:r w:rsidR="004674E2">
        <w:rPr>
          <w:i/>
          <w:iCs/>
        </w:rPr>
        <w:t xml:space="preserve"> </w:t>
      </w:r>
      <w:r>
        <w:t>Dimana membutuhkan gambar tampilan (</w:t>
      </w:r>
      <w:r w:rsidR="00316914">
        <w:rPr>
          <w:i/>
          <w:iCs/>
        </w:rPr>
        <w:t>m</w:t>
      </w:r>
      <w:r>
        <w:rPr>
          <w:i/>
          <w:iCs/>
        </w:rPr>
        <w:t>ockup</w:t>
      </w:r>
      <w:r>
        <w:t xml:space="preserve">) untuk mengerti bagaimana rancangan dari </w:t>
      </w:r>
      <w:r w:rsidR="00745183" w:rsidRPr="00745183">
        <w:rPr>
          <w:i/>
          <w:iCs/>
        </w:rPr>
        <w:t>application website educational</w:t>
      </w:r>
      <w:r>
        <w:t>ini, maka berikut adalah t</w:t>
      </w:r>
      <w:r w:rsidR="00D70DC0">
        <w:t>a</w:t>
      </w:r>
      <w:r>
        <w:t>mpilan gambar</w:t>
      </w:r>
      <w:r>
        <w:rPr>
          <w:i/>
          <w:iCs/>
        </w:rPr>
        <w:t>.</w:t>
      </w:r>
    </w:p>
    <w:p w14:paraId="1C4D3568" w14:textId="5D8A1D0B" w:rsidR="00D61F29" w:rsidRPr="0040279B" w:rsidRDefault="0040279B" w:rsidP="0040279B">
      <w:pPr>
        <w:pStyle w:val="Heading3"/>
        <w:rPr>
          <w:color w:val="auto"/>
        </w:rPr>
      </w:pPr>
      <w:bookmarkStart w:id="84" w:name="_Toc195504889"/>
      <w:r>
        <w:rPr>
          <w:color w:val="auto"/>
        </w:rPr>
        <w:t>Desain</w:t>
      </w:r>
      <w:r w:rsidR="00D70DC0" w:rsidRPr="0040279B">
        <w:rPr>
          <w:color w:val="auto"/>
        </w:rPr>
        <w:t xml:space="preserve"> </w:t>
      </w:r>
      <w:r w:rsidRPr="0040279B">
        <w:rPr>
          <w:i/>
          <w:iCs/>
          <w:color w:val="auto"/>
        </w:rPr>
        <w:t>M</w:t>
      </w:r>
      <w:r w:rsidR="00D70DC0" w:rsidRPr="0040279B">
        <w:rPr>
          <w:i/>
          <w:iCs/>
          <w:color w:val="auto"/>
        </w:rPr>
        <w:t xml:space="preserve">ockup </w:t>
      </w:r>
      <w:r w:rsidR="00745183" w:rsidRPr="0040279B">
        <w:rPr>
          <w:i/>
          <w:iCs/>
          <w:color w:val="auto"/>
        </w:rPr>
        <w:t>application website educational</w:t>
      </w:r>
      <w:r w:rsidRPr="0040279B">
        <w:rPr>
          <w:i/>
          <w:iCs/>
          <w:color w:val="auto"/>
        </w:rPr>
        <w:t xml:space="preserve"> </w:t>
      </w:r>
      <w:r w:rsidR="00D70DC0" w:rsidRPr="0040279B">
        <w:rPr>
          <w:color w:val="auto"/>
        </w:rPr>
        <w:t xml:space="preserve">pembelajaran untuk </w:t>
      </w:r>
      <w:r w:rsidR="0027413B" w:rsidRPr="0040279B">
        <w:rPr>
          <w:color w:val="auto"/>
        </w:rPr>
        <w:t>pengguna</w:t>
      </w:r>
      <w:bookmarkEnd w:id="84"/>
    </w:p>
    <w:p w14:paraId="07201193" w14:textId="502E2BB4" w:rsidR="00582188" w:rsidRDefault="00D61F29" w:rsidP="00701BA2">
      <w:pPr>
        <w:rPr>
          <w:bCs/>
        </w:rPr>
      </w:pPr>
      <w:r>
        <w:t>Pada sub bab ini</w:t>
      </w:r>
      <w:r w:rsidR="00224499">
        <w:t xml:space="preserve"> </w:t>
      </w:r>
      <w:r w:rsidR="00224499" w:rsidRPr="00224499">
        <w:t xml:space="preserve">berisi gambaran visual awal </w:t>
      </w:r>
      <w:r w:rsidR="00224499" w:rsidRPr="003544C0">
        <w:rPr>
          <w:i/>
          <w:iCs/>
        </w:rPr>
        <w:t>(mockup)</w:t>
      </w:r>
      <w:r w:rsidR="00224499" w:rsidRPr="00224499">
        <w:t xml:space="preserve"> dari tampilan antarmuka </w:t>
      </w:r>
      <w:r w:rsidR="00224499" w:rsidRPr="003544C0">
        <w:rPr>
          <w:i/>
          <w:iCs/>
        </w:rPr>
        <w:t>website</w:t>
      </w:r>
      <w:r w:rsidR="00224499" w:rsidRPr="00224499">
        <w:t xml:space="preserve"> edukasi yang dirancang khusus untuk pengguna </w:t>
      </w:r>
      <w:r w:rsidR="00224499" w:rsidRPr="003544C0">
        <w:rPr>
          <w:i/>
          <w:iCs/>
        </w:rPr>
        <w:t>(user)</w:t>
      </w:r>
      <w:r w:rsidR="00224499" w:rsidRPr="00224499">
        <w:t>. Desain ini membantu pengembang dan stakeholder memahami alur dan tampilan sistem yang akan dibuat.</w:t>
      </w:r>
      <w:r>
        <w:t xml:space="preserve"> </w:t>
      </w:r>
    </w:p>
    <w:p w14:paraId="5C23E34B" w14:textId="77777777" w:rsidR="00582188" w:rsidRPr="00582188" w:rsidRDefault="00450021" w:rsidP="00582188">
      <w:pPr>
        <w:pStyle w:val="ListParagraph"/>
        <w:numPr>
          <w:ilvl w:val="4"/>
          <w:numId w:val="3"/>
        </w:numPr>
        <w:tabs>
          <w:tab w:val="clear" w:pos="3600"/>
        </w:tabs>
        <w:ind w:left="720"/>
        <w:rPr>
          <w:bCs/>
        </w:rPr>
      </w:pPr>
      <w:r>
        <w:t xml:space="preserve">Tampilan </w:t>
      </w:r>
      <w:r w:rsidRPr="00582188">
        <w:rPr>
          <w:i/>
          <w:iCs/>
        </w:rPr>
        <w:t xml:space="preserve">register </w:t>
      </w:r>
    </w:p>
    <w:p w14:paraId="6FFE9917" w14:textId="67D3962D" w:rsidR="00450021" w:rsidRPr="00582188" w:rsidRDefault="00582188" w:rsidP="00582188">
      <w:pPr>
        <w:pStyle w:val="ListParagraph"/>
        <w:rPr>
          <w:bCs/>
        </w:rPr>
      </w:pPr>
      <w:r>
        <w:t xml:space="preserve">Tampilan </w:t>
      </w:r>
      <w:r w:rsidRPr="00582188">
        <w:rPr>
          <w:i/>
          <w:iCs/>
        </w:rPr>
        <w:t xml:space="preserve">register </w:t>
      </w:r>
      <w:r w:rsidR="00450021">
        <w:t xml:space="preserve">akun pengguna </w:t>
      </w:r>
      <w:r w:rsidR="00450021" w:rsidRPr="00582188">
        <w:rPr>
          <w:bCs/>
        </w:rPr>
        <w:t>untuk mendaftarkan akun baru bagi pengguna yang mungkin belum memiliki akses ke sistem. pengguna akan mendaftarkan akun email dan kata sandi untuk mengakses sistem.</w:t>
      </w:r>
    </w:p>
    <w:p w14:paraId="47F43A44" w14:textId="77777777" w:rsidR="00252442" w:rsidRDefault="00252442" w:rsidP="00A73087">
      <w:pPr>
        <w:keepNext/>
        <w:jc w:val="center"/>
      </w:pPr>
      <w:r>
        <w:rPr>
          <w:noProof/>
        </w:rPr>
        <w:drawing>
          <wp:inline distT="0" distB="0" distL="0" distR="0" wp14:anchorId="4CBABC1D" wp14:editId="36B48F6B">
            <wp:extent cx="3649980" cy="1992351"/>
            <wp:effectExtent l="0" t="0" r="7620" b="8255"/>
            <wp:docPr id="4891119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9111991" name=""/>
                    <pic:cNvPicPr/>
                  </pic:nvPicPr>
                  <pic:blipFill>
                    <a:blip r:embed="rId26"/>
                    <a:stretch>
                      <a:fillRect/>
                    </a:stretch>
                  </pic:blipFill>
                  <pic:spPr>
                    <a:xfrm>
                      <a:off x="0" y="0"/>
                      <a:ext cx="3649980" cy="1992351"/>
                    </a:xfrm>
                    <a:prstGeom prst="rect">
                      <a:avLst/>
                    </a:prstGeom>
                  </pic:spPr>
                </pic:pic>
              </a:graphicData>
            </a:graphic>
          </wp:inline>
        </w:drawing>
      </w:r>
    </w:p>
    <w:p w14:paraId="5828DF8A" w14:textId="4E0F5045" w:rsidR="003F5D6E" w:rsidRDefault="00252442" w:rsidP="00240B80">
      <w:pPr>
        <w:pStyle w:val="Caption"/>
        <w:jc w:val="center"/>
        <w:rPr>
          <w:color w:val="auto"/>
          <w:sz w:val="24"/>
          <w:szCs w:val="24"/>
        </w:rPr>
      </w:pPr>
      <w:bookmarkStart w:id="85" w:name="_Toc195504074"/>
      <w:r w:rsidRPr="00240B80">
        <w:rPr>
          <w:i w:val="0"/>
          <w:iCs w:val="0"/>
          <w:color w:val="auto"/>
          <w:sz w:val="24"/>
          <w:szCs w:val="24"/>
        </w:rPr>
        <w:t xml:space="preserve">Gambar 4. </w:t>
      </w:r>
      <w:r w:rsidRPr="00240B80">
        <w:rPr>
          <w:i w:val="0"/>
          <w:iCs w:val="0"/>
          <w:color w:val="auto"/>
          <w:sz w:val="24"/>
          <w:szCs w:val="24"/>
        </w:rPr>
        <w:fldChar w:fldCharType="begin"/>
      </w:r>
      <w:r w:rsidRPr="00240B80">
        <w:rPr>
          <w:i w:val="0"/>
          <w:iCs w:val="0"/>
          <w:color w:val="auto"/>
          <w:sz w:val="24"/>
          <w:szCs w:val="24"/>
        </w:rPr>
        <w:instrText xml:space="preserve"> SEQ Gambar_4. \* ARABIC </w:instrText>
      </w:r>
      <w:r w:rsidRPr="00240B80">
        <w:rPr>
          <w:i w:val="0"/>
          <w:iCs w:val="0"/>
          <w:color w:val="auto"/>
          <w:sz w:val="24"/>
          <w:szCs w:val="24"/>
        </w:rPr>
        <w:fldChar w:fldCharType="separate"/>
      </w:r>
      <w:r w:rsidR="006C1C49">
        <w:rPr>
          <w:i w:val="0"/>
          <w:iCs w:val="0"/>
          <w:noProof/>
          <w:color w:val="auto"/>
          <w:sz w:val="24"/>
          <w:szCs w:val="24"/>
        </w:rPr>
        <w:t>12</w:t>
      </w:r>
      <w:r w:rsidRPr="00240B80">
        <w:rPr>
          <w:i w:val="0"/>
          <w:iCs w:val="0"/>
          <w:color w:val="auto"/>
          <w:sz w:val="24"/>
          <w:szCs w:val="24"/>
        </w:rPr>
        <w:fldChar w:fldCharType="end"/>
      </w:r>
      <w:r w:rsidRPr="00240B80">
        <w:rPr>
          <w:i w:val="0"/>
          <w:iCs w:val="0"/>
          <w:color w:val="auto"/>
          <w:sz w:val="24"/>
          <w:szCs w:val="24"/>
        </w:rPr>
        <w:t xml:space="preserve"> </w:t>
      </w:r>
      <w:r w:rsidR="00901BF7">
        <w:rPr>
          <w:color w:val="auto"/>
          <w:sz w:val="24"/>
          <w:szCs w:val="24"/>
        </w:rPr>
        <w:t xml:space="preserve">Mockup </w:t>
      </w:r>
      <w:r w:rsidR="002928C0">
        <w:rPr>
          <w:color w:val="auto"/>
          <w:sz w:val="24"/>
          <w:szCs w:val="24"/>
        </w:rPr>
        <w:t>R</w:t>
      </w:r>
      <w:r w:rsidRPr="006D1D87">
        <w:rPr>
          <w:color w:val="auto"/>
          <w:sz w:val="24"/>
          <w:szCs w:val="24"/>
        </w:rPr>
        <w:t>egist</w:t>
      </w:r>
      <w:r w:rsidR="00240B80" w:rsidRPr="006D1D87">
        <w:rPr>
          <w:color w:val="auto"/>
          <w:sz w:val="24"/>
          <w:szCs w:val="24"/>
        </w:rPr>
        <w:t>er</w:t>
      </w:r>
      <w:r w:rsidR="002928C0">
        <w:rPr>
          <w:i w:val="0"/>
          <w:iCs w:val="0"/>
          <w:color w:val="auto"/>
          <w:sz w:val="24"/>
          <w:szCs w:val="24"/>
        </w:rPr>
        <w:t xml:space="preserve"> </w:t>
      </w:r>
      <w:r w:rsidR="006D1D87" w:rsidRPr="002928C0">
        <w:rPr>
          <w:color w:val="auto"/>
          <w:sz w:val="24"/>
          <w:szCs w:val="24"/>
        </w:rPr>
        <w:t>use</w:t>
      </w:r>
      <w:r w:rsidR="002928C0" w:rsidRPr="002928C0">
        <w:rPr>
          <w:color w:val="auto"/>
          <w:sz w:val="24"/>
          <w:szCs w:val="24"/>
        </w:rPr>
        <w:t>r</w:t>
      </w:r>
      <w:bookmarkEnd w:id="85"/>
    </w:p>
    <w:p w14:paraId="7AD95127" w14:textId="77777777" w:rsidR="00582188" w:rsidRPr="00582188" w:rsidRDefault="00450021" w:rsidP="00582188">
      <w:pPr>
        <w:pStyle w:val="ListParagraph"/>
        <w:numPr>
          <w:ilvl w:val="4"/>
          <w:numId w:val="3"/>
        </w:numPr>
        <w:tabs>
          <w:tab w:val="clear" w:pos="3600"/>
        </w:tabs>
        <w:ind w:left="720"/>
        <w:rPr>
          <w:bCs/>
        </w:rPr>
      </w:pPr>
      <w:r w:rsidRPr="00582188">
        <w:rPr>
          <w:bCs/>
        </w:rPr>
        <w:t xml:space="preserve">Halaman </w:t>
      </w:r>
      <w:r w:rsidRPr="00582188">
        <w:rPr>
          <w:bCs/>
          <w:i/>
          <w:iCs/>
        </w:rPr>
        <w:t xml:space="preserve">login </w:t>
      </w:r>
    </w:p>
    <w:p w14:paraId="7E4E00F7" w14:textId="171E87CB" w:rsidR="00B843AE" w:rsidRPr="00582188" w:rsidRDefault="00582188" w:rsidP="00582188">
      <w:pPr>
        <w:pStyle w:val="ListParagraph"/>
        <w:rPr>
          <w:bCs/>
        </w:rPr>
      </w:pPr>
      <w:r w:rsidRPr="00582188">
        <w:rPr>
          <w:bCs/>
        </w:rPr>
        <w:t xml:space="preserve">Halaman </w:t>
      </w:r>
      <w:r w:rsidRPr="00582188">
        <w:rPr>
          <w:bCs/>
          <w:i/>
          <w:iCs/>
        </w:rPr>
        <w:t xml:space="preserve">login </w:t>
      </w:r>
      <w:r w:rsidR="00450021" w:rsidRPr="00582188">
        <w:rPr>
          <w:bCs/>
        </w:rPr>
        <w:t xml:space="preserve">adalah tampilan awal </w:t>
      </w:r>
      <w:r w:rsidR="00450021" w:rsidRPr="00582188">
        <w:rPr>
          <w:i/>
          <w:iCs/>
        </w:rPr>
        <w:t>application website educational</w:t>
      </w:r>
      <w:r w:rsidR="00450021" w:rsidRPr="00582188">
        <w:rPr>
          <w:bCs/>
        </w:rPr>
        <w:t>yang ditujukan untuk masuk ke akun pengguna. pengguna akan masuk kedalam sistem dan mulai mengelola proses pembelajaran. pengguna diminta untuk memasukkan email dan kata sandi mereka sebagai kredensial untuk mengakses sistem. Pada tampilan awal ini juga terdapat tautan untuk mendaftarkan akun baru bagi pengguna yang mungkin belum memiliki akses ke sistem.</w:t>
      </w:r>
    </w:p>
    <w:p w14:paraId="73F0BF19" w14:textId="77777777" w:rsidR="00F1449F" w:rsidRDefault="00F1449F" w:rsidP="00A73087">
      <w:pPr>
        <w:keepNext/>
        <w:jc w:val="center"/>
      </w:pPr>
      <w:r>
        <w:rPr>
          <w:noProof/>
        </w:rPr>
        <w:drawing>
          <wp:inline distT="0" distB="0" distL="0" distR="0" wp14:anchorId="029DEB7C" wp14:editId="3E39EB74">
            <wp:extent cx="3716202" cy="2080895"/>
            <wp:effectExtent l="0" t="0" r="0" b="0"/>
            <wp:docPr id="13488604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8860486" name=""/>
                    <pic:cNvPicPr/>
                  </pic:nvPicPr>
                  <pic:blipFill>
                    <a:blip r:embed="rId27"/>
                    <a:stretch>
                      <a:fillRect/>
                    </a:stretch>
                  </pic:blipFill>
                  <pic:spPr>
                    <a:xfrm>
                      <a:off x="0" y="0"/>
                      <a:ext cx="3793635" cy="2124254"/>
                    </a:xfrm>
                    <a:prstGeom prst="rect">
                      <a:avLst/>
                    </a:prstGeom>
                  </pic:spPr>
                </pic:pic>
              </a:graphicData>
            </a:graphic>
          </wp:inline>
        </w:drawing>
      </w:r>
    </w:p>
    <w:p w14:paraId="75185D5E" w14:textId="601EC9DD" w:rsidR="006350DB" w:rsidRDefault="00F1449F" w:rsidP="006350DB">
      <w:pPr>
        <w:pStyle w:val="Caption"/>
        <w:jc w:val="center"/>
        <w:rPr>
          <w:color w:val="auto"/>
          <w:sz w:val="24"/>
          <w:szCs w:val="24"/>
        </w:rPr>
      </w:pPr>
      <w:bookmarkStart w:id="86" w:name="_Toc195504075"/>
      <w:r w:rsidRPr="00F1449F">
        <w:rPr>
          <w:i w:val="0"/>
          <w:iCs w:val="0"/>
          <w:color w:val="auto"/>
          <w:sz w:val="24"/>
          <w:szCs w:val="24"/>
        </w:rPr>
        <w:t xml:space="preserve">Gambar 4. </w:t>
      </w:r>
      <w:r w:rsidRPr="00F1449F">
        <w:rPr>
          <w:i w:val="0"/>
          <w:iCs w:val="0"/>
          <w:color w:val="auto"/>
          <w:sz w:val="24"/>
          <w:szCs w:val="24"/>
        </w:rPr>
        <w:fldChar w:fldCharType="begin"/>
      </w:r>
      <w:r w:rsidRPr="00F1449F">
        <w:rPr>
          <w:i w:val="0"/>
          <w:iCs w:val="0"/>
          <w:color w:val="auto"/>
          <w:sz w:val="24"/>
          <w:szCs w:val="24"/>
        </w:rPr>
        <w:instrText xml:space="preserve"> SEQ Gambar_4. \* ARABIC </w:instrText>
      </w:r>
      <w:r w:rsidRPr="00F1449F">
        <w:rPr>
          <w:i w:val="0"/>
          <w:iCs w:val="0"/>
          <w:color w:val="auto"/>
          <w:sz w:val="24"/>
          <w:szCs w:val="24"/>
        </w:rPr>
        <w:fldChar w:fldCharType="separate"/>
      </w:r>
      <w:r w:rsidR="006C1C49">
        <w:rPr>
          <w:i w:val="0"/>
          <w:iCs w:val="0"/>
          <w:noProof/>
          <w:color w:val="auto"/>
          <w:sz w:val="24"/>
          <w:szCs w:val="24"/>
        </w:rPr>
        <w:t>13</w:t>
      </w:r>
      <w:r w:rsidRPr="00F1449F">
        <w:rPr>
          <w:i w:val="0"/>
          <w:iCs w:val="0"/>
          <w:color w:val="auto"/>
          <w:sz w:val="24"/>
          <w:szCs w:val="24"/>
        </w:rPr>
        <w:fldChar w:fldCharType="end"/>
      </w:r>
      <w:r w:rsidRPr="00F1449F">
        <w:rPr>
          <w:i w:val="0"/>
          <w:iCs w:val="0"/>
          <w:color w:val="auto"/>
          <w:sz w:val="24"/>
          <w:szCs w:val="24"/>
        </w:rPr>
        <w:t xml:space="preserve"> </w:t>
      </w:r>
      <w:r w:rsidR="00901BF7">
        <w:rPr>
          <w:color w:val="auto"/>
          <w:sz w:val="24"/>
          <w:szCs w:val="24"/>
        </w:rPr>
        <w:t xml:space="preserve">Mockup </w:t>
      </w:r>
      <w:r w:rsidR="002928C0">
        <w:rPr>
          <w:color w:val="auto"/>
          <w:sz w:val="24"/>
          <w:szCs w:val="24"/>
        </w:rPr>
        <w:t>L</w:t>
      </w:r>
      <w:r w:rsidRPr="00F571E3">
        <w:rPr>
          <w:color w:val="auto"/>
          <w:sz w:val="24"/>
          <w:szCs w:val="24"/>
        </w:rPr>
        <w:t>ogin</w:t>
      </w:r>
      <w:r w:rsidR="006D1D87">
        <w:rPr>
          <w:color w:val="auto"/>
          <w:sz w:val="24"/>
          <w:szCs w:val="24"/>
        </w:rPr>
        <w:t xml:space="preserve"> user</w:t>
      </w:r>
      <w:bookmarkEnd w:id="86"/>
    </w:p>
    <w:p w14:paraId="5EE3AD1F" w14:textId="77777777" w:rsidR="003F3F3C" w:rsidRPr="003F3F3C" w:rsidRDefault="003F3F3C" w:rsidP="003F3F3C">
      <w:pPr>
        <w:pStyle w:val="ListParagraph"/>
        <w:numPr>
          <w:ilvl w:val="4"/>
          <w:numId w:val="3"/>
        </w:numPr>
        <w:tabs>
          <w:tab w:val="clear" w:pos="3600"/>
          <w:tab w:val="num" w:pos="3240"/>
        </w:tabs>
        <w:ind w:left="810"/>
        <w:rPr>
          <w:noProof/>
        </w:rPr>
      </w:pPr>
      <w:r>
        <w:rPr>
          <w:noProof/>
        </w:rPr>
        <w:t xml:space="preserve">Tampilan </w:t>
      </w:r>
      <w:r w:rsidRPr="003F3F3C">
        <w:rPr>
          <w:i/>
          <w:iCs/>
          <w:noProof/>
        </w:rPr>
        <w:t xml:space="preserve">dahsboard </w:t>
      </w:r>
    </w:p>
    <w:p w14:paraId="01E2F05A" w14:textId="2EAD577C" w:rsidR="003F3F3C" w:rsidRPr="003F3F3C" w:rsidRDefault="003F3F3C" w:rsidP="003F3F3C">
      <w:pPr>
        <w:pStyle w:val="ListParagraph"/>
        <w:ind w:left="810"/>
        <w:rPr>
          <w:noProof/>
        </w:rPr>
      </w:pPr>
      <w:r>
        <w:rPr>
          <w:noProof/>
        </w:rPr>
        <w:t xml:space="preserve">Tampilan </w:t>
      </w:r>
      <w:r w:rsidRPr="003F3F3C">
        <w:rPr>
          <w:i/>
          <w:iCs/>
          <w:noProof/>
        </w:rPr>
        <w:t xml:space="preserve">dahsboard </w:t>
      </w:r>
      <w:r>
        <w:rPr>
          <w:noProof/>
        </w:rPr>
        <w:t xml:space="preserve">bagi pengguna yang menampilkan poin yang diperoleh oleh pengguna. Menampilkan tingkat kesulitan </w:t>
      </w:r>
      <w:r w:rsidRPr="003F3F3C">
        <w:rPr>
          <w:i/>
          <w:iCs/>
          <w:noProof/>
        </w:rPr>
        <w:t>quiz</w:t>
      </w:r>
      <w:r>
        <w:rPr>
          <w:noProof/>
        </w:rPr>
        <w:t xml:space="preserve"> (“</w:t>
      </w:r>
      <w:r w:rsidRPr="003F3F3C">
        <w:rPr>
          <w:i/>
          <w:iCs/>
          <w:noProof/>
        </w:rPr>
        <w:t>easy, medium, high</w:t>
      </w:r>
      <w:r>
        <w:rPr>
          <w:noProof/>
        </w:rPr>
        <w:t xml:space="preserve">”) dan juga menampilkan grafik skor pada setiap tingkat kesulitan soalnya. </w:t>
      </w:r>
    </w:p>
    <w:p w14:paraId="522C98A9" w14:textId="77777777" w:rsidR="003620B6" w:rsidRDefault="006D1D87" w:rsidP="00B17329">
      <w:pPr>
        <w:keepNext/>
        <w:jc w:val="center"/>
      </w:pPr>
      <w:r>
        <w:rPr>
          <w:noProof/>
        </w:rPr>
        <w:drawing>
          <wp:inline distT="0" distB="0" distL="0" distR="0" wp14:anchorId="53A51DA0" wp14:editId="4251D493">
            <wp:extent cx="3914243" cy="2348865"/>
            <wp:effectExtent l="0" t="0" r="0" b="0"/>
            <wp:docPr id="9556168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5616898" name=""/>
                    <pic:cNvPicPr/>
                  </pic:nvPicPr>
                  <pic:blipFill rotWithShape="1">
                    <a:blip r:embed="rId28"/>
                    <a:srcRect t="553" b="8202"/>
                    <a:stretch/>
                  </pic:blipFill>
                  <pic:spPr bwMode="auto">
                    <a:xfrm>
                      <a:off x="0" y="0"/>
                      <a:ext cx="3926745" cy="2356367"/>
                    </a:xfrm>
                    <a:prstGeom prst="rect">
                      <a:avLst/>
                    </a:prstGeom>
                    <a:ln>
                      <a:noFill/>
                    </a:ln>
                    <a:extLst>
                      <a:ext uri="{53640926-AAD7-44D8-BBD7-CCE9431645EC}">
                        <a14:shadowObscured xmlns:a14="http://schemas.microsoft.com/office/drawing/2010/main"/>
                      </a:ext>
                    </a:extLst>
                  </pic:spPr>
                </pic:pic>
              </a:graphicData>
            </a:graphic>
          </wp:inline>
        </w:drawing>
      </w:r>
    </w:p>
    <w:p w14:paraId="2DE23090" w14:textId="68FBB9FB" w:rsidR="006D1D87" w:rsidRDefault="003620B6" w:rsidP="002928C0">
      <w:pPr>
        <w:pStyle w:val="Caption"/>
        <w:jc w:val="center"/>
        <w:rPr>
          <w:color w:val="auto"/>
          <w:sz w:val="24"/>
          <w:szCs w:val="24"/>
        </w:rPr>
      </w:pPr>
      <w:bookmarkStart w:id="87" w:name="_Toc195504076"/>
      <w:r w:rsidRPr="002928C0">
        <w:rPr>
          <w:i w:val="0"/>
          <w:iCs w:val="0"/>
          <w:color w:val="auto"/>
          <w:sz w:val="24"/>
          <w:szCs w:val="24"/>
        </w:rPr>
        <w:t xml:space="preserve">Gambar 4. </w:t>
      </w:r>
      <w:r w:rsidRPr="002928C0">
        <w:rPr>
          <w:i w:val="0"/>
          <w:iCs w:val="0"/>
          <w:color w:val="auto"/>
          <w:sz w:val="24"/>
          <w:szCs w:val="24"/>
        </w:rPr>
        <w:fldChar w:fldCharType="begin"/>
      </w:r>
      <w:r w:rsidRPr="002928C0">
        <w:rPr>
          <w:i w:val="0"/>
          <w:iCs w:val="0"/>
          <w:color w:val="auto"/>
          <w:sz w:val="24"/>
          <w:szCs w:val="24"/>
        </w:rPr>
        <w:instrText xml:space="preserve"> SEQ Gambar_4. \* ARABIC </w:instrText>
      </w:r>
      <w:r w:rsidRPr="002928C0">
        <w:rPr>
          <w:i w:val="0"/>
          <w:iCs w:val="0"/>
          <w:color w:val="auto"/>
          <w:sz w:val="24"/>
          <w:szCs w:val="24"/>
        </w:rPr>
        <w:fldChar w:fldCharType="separate"/>
      </w:r>
      <w:r w:rsidR="006C1C49">
        <w:rPr>
          <w:i w:val="0"/>
          <w:iCs w:val="0"/>
          <w:noProof/>
          <w:color w:val="auto"/>
          <w:sz w:val="24"/>
          <w:szCs w:val="24"/>
        </w:rPr>
        <w:t>14</w:t>
      </w:r>
      <w:r w:rsidRPr="002928C0">
        <w:rPr>
          <w:i w:val="0"/>
          <w:iCs w:val="0"/>
          <w:color w:val="auto"/>
          <w:sz w:val="24"/>
          <w:szCs w:val="24"/>
        </w:rPr>
        <w:fldChar w:fldCharType="end"/>
      </w:r>
      <w:r w:rsidRPr="002928C0">
        <w:rPr>
          <w:i w:val="0"/>
          <w:iCs w:val="0"/>
          <w:color w:val="auto"/>
          <w:sz w:val="24"/>
          <w:szCs w:val="24"/>
        </w:rPr>
        <w:t xml:space="preserve"> </w:t>
      </w:r>
      <w:r w:rsidR="00901BF7">
        <w:rPr>
          <w:color w:val="auto"/>
          <w:sz w:val="24"/>
          <w:szCs w:val="24"/>
        </w:rPr>
        <w:t>Mockup</w:t>
      </w:r>
      <w:r w:rsidR="00901BF7" w:rsidRPr="002928C0">
        <w:rPr>
          <w:color w:val="auto"/>
          <w:sz w:val="24"/>
          <w:szCs w:val="24"/>
        </w:rPr>
        <w:t xml:space="preserve"> </w:t>
      </w:r>
      <w:r w:rsidRPr="002928C0">
        <w:rPr>
          <w:color w:val="auto"/>
          <w:sz w:val="24"/>
          <w:szCs w:val="24"/>
        </w:rPr>
        <w:t>Dashboard user</w:t>
      </w:r>
      <w:bookmarkEnd w:id="87"/>
    </w:p>
    <w:p w14:paraId="6A5E646E" w14:textId="77777777" w:rsidR="003256AB" w:rsidRPr="003256AB" w:rsidRDefault="003F3F3C" w:rsidP="003F3F3C">
      <w:pPr>
        <w:pStyle w:val="ListParagraph"/>
        <w:numPr>
          <w:ilvl w:val="4"/>
          <w:numId w:val="3"/>
        </w:numPr>
        <w:tabs>
          <w:tab w:val="clear" w:pos="3600"/>
          <w:tab w:val="num" w:pos="3240"/>
        </w:tabs>
        <w:ind w:left="810"/>
        <w:rPr>
          <w:noProof/>
        </w:rPr>
      </w:pPr>
      <w:r>
        <w:rPr>
          <w:noProof/>
        </w:rPr>
        <w:t xml:space="preserve">Tampilan </w:t>
      </w:r>
      <w:r w:rsidR="003256AB">
        <w:rPr>
          <w:noProof/>
        </w:rPr>
        <w:t xml:space="preserve">daftar </w:t>
      </w:r>
      <w:r w:rsidR="003256AB">
        <w:rPr>
          <w:i/>
          <w:iCs/>
          <w:noProof/>
        </w:rPr>
        <w:t>quiz</w:t>
      </w:r>
    </w:p>
    <w:p w14:paraId="6886C0F5" w14:textId="6E69D0CA" w:rsidR="003F3F3C" w:rsidRPr="003F3F3C" w:rsidRDefault="003F3F3C" w:rsidP="003256AB">
      <w:pPr>
        <w:pStyle w:val="ListParagraph"/>
        <w:ind w:left="810"/>
        <w:rPr>
          <w:noProof/>
        </w:rPr>
      </w:pPr>
      <w:r>
        <w:rPr>
          <w:noProof/>
        </w:rPr>
        <w:t xml:space="preserve">Pada halaman ini menampilkan daftar </w:t>
      </w:r>
      <w:r w:rsidRPr="003F3F3C">
        <w:rPr>
          <w:i/>
          <w:iCs/>
          <w:noProof/>
        </w:rPr>
        <w:t>quiz</w:t>
      </w:r>
      <w:r>
        <w:rPr>
          <w:noProof/>
        </w:rPr>
        <w:t xml:space="preserve"> dalam dengan informasi nama </w:t>
      </w:r>
      <w:r w:rsidRPr="003F3F3C">
        <w:rPr>
          <w:i/>
          <w:iCs/>
          <w:noProof/>
        </w:rPr>
        <w:t>quiz</w:t>
      </w:r>
      <w:r>
        <w:rPr>
          <w:noProof/>
        </w:rPr>
        <w:t xml:space="preserve">, menunjukkan jumlah soal </w:t>
      </w:r>
      <w:r w:rsidRPr="003F3F3C">
        <w:rPr>
          <w:i/>
          <w:iCs/>
          <w:noProof/>
        </w:rPr>
        <w:t>quiz</w:t>
      </w:r>
      <w:r>
        <w:rPr>
          <w:noProof/>
        </w:rPr>
        <w:t xml:space="preserve"> tersebut, </w:t>
      </w:r>
      <w:r w:rsidRPr="003F3F3C">
        <w:rPr>
          <w:i/>
          <w:iCs/>
          <w:noProof/>
        </w:rPr>
        <w:t xml:space="preserve">input field </w:t>
      </w:r>
      <w:r>
        <w:rPr>
          <w:noProof/>
        </w:rPr>
        <w:t xml:space="preserve">yang dimana pengguna harus memasukkan kode tertentu untuk memulai </w:t>
      </w:r>
      <w:r w:rsidRPr="003F3F3C">
        <w:rPr>
          <w:i/>
          <w:iCs/>
          <w:noProof/>
        </w:rPr>
        <w:t>quiz</w:t>
      </w:r>
      <w:r>
        <w:rPr>
          <w:noProof/>
        </w:rPr>
        <w:t xml:space="preserve">. Kemudian pengguna akan memulai </w:t>
      </w:r>
      <w:r w:rsidRPr="003F3F3C">
        <w:rPr>
          <w:i/>
          <w:iCs/>
          <w:noProof/>
        </w:rPr>
        <w:t>quiz</w:t>
      </w:r>
      <w:r>
        <w:rPr>
          <w:noProof/>
        </w:rPr>
        <w:t xml:space="preserve"> “</w:t>
      </w:r>
      <w:r w:rsidRPr="003F3F3C">
        <w:rPr>
          <w:i/>
          <w:iCs/>
          <w:noProof/>
        </w:rPr>
        <w:t>start</w:t>
      </w:r>
      <w:r>
        <w:rPr>
          <w:noProof/>
        </w:rPr>
        <w:t>”</w:t>
      </w:r>
      <w:r w:rsidRPr="003F3F3C">
        <w:rPr>
          <w:i/>
          <w:iCs/>
          <w:noProof/>
        </w:rPr>
        <w:t xml:space="preserve"> </w:t>
      </w:r>
      <w:r>
        <w:rPr>
          <w:noProof/>
        </w:rPr>
        <w:t xml:space="preserve">setelah memasukkan kode </w:t>
      </w:r>
      <w:r w:rsidRPr="003F3F3C">
        <w:rPr>
          <w:i/>
          <w:iCs/>
          <w:noProof/>
        </w:rPr>
        <w:t>quiz</w:t>
      </w:r>
      <w:r>
        <w:rPr>
          <w:noProof/>
        </w:rPr>
        <w:t>.</w:t>
      </w:r>
    </w:p>
    <w:p w14:paraId="2AEE85E5" w14:textId="77777777" w:rsidR="00DD35CB" w:rsidRDefault="00DD35CB" w:rsidP="008C1DE6">
      <w:pPr>
        <w:keepNext/>
        <w:jc w:val="center"/>
      </w:pPr>
      <w:r>
        <w:rPr>
          <w:noProof/>
        </w:rPr>
        <w:drawing>
          <wp:inline distT="0" distB="0" distL="0" distR="0" wp14:anchorId="75F7E9D7" wp14:editId="6AC5CA65">
            <wp:extent cx="3896109" cy="2059258"/>
            <wp:effectExtent l="0" t="0" r="0" b="0"/>
            <wp:docPr id="5322242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224262" name=""/>
                    <pic:cNvPicPr/>
                  </pic:nvPicPr>
                  <pic:blipFill rotWithShape="1">
                    <a:blip r:embed="rId29"/>
                    <a:srcRect t="806"/>
                    <a:stretch/>
                  </pic:blipFill>
                  <pic:spPr bwMode="auto">
                    <a:xfrm>
                      <a:off x="0" y="0"/>
                      <a:ext cx="3915801" cy="2069666"/>
                    </a:xfrm>
                    <a:prstGeom prst="rect">
                      <a:avLst/>
                    </a:prstGeom>
                    <a:ln>
                      <a:noFill/>
                    </a:ln>
                    <a:extLst>
                      <a:ext uri="{53640926-AAD7-44D8-BBD7-CCE9431645EC}">
                        <a14:shadowObscured xmlns:a14="http://schemas.microsoft.com/office/drawing/2010/main"/>
                      </a:ext>
                    </a:extLst>
                  </pic:spPr>
                </pic:pic>
              </a:graphicData>
            </a:graphic>
          </wp:inline>
        </w:drawing>
      </w:r>
    </w:p>
    <w:p w14:paraId="037F0524" w14:textId="6873AF46" w:rsidR="00DD35CB" w:rsidRDefault="00DD35CB" w:rsidP="00DD35CB">
      <w:pPr>
        <w:pStyle w:val="Caption"/>
        <w:jc w:val="center"/>
        <w:rPr>
          <w:color w:val="auto"/>
          <w:sz w:val="24"/>
          <w:szCs w:val="24"/>
        </w:rPr>
      </w:pPr>
      <w:bookmarkStart w:id="88" w:name="_Toc195504077"/>
      <w:r w:rsidRPr="00DD35CB">
        <w:rPr>
          <w:i w:val="0"/>
          <w:iCs w:val="0"/>
          <w:color w:val="auto"/>
          <w:sz w:val="24"/>
          <w:szCs w:val="24"/>
        </w:rPr>
        <w:t xml:space="preserve">Gambar 4. </w:t>
      </w:r>
      <w:r w:rsidRPr="00DD35CB">
        <w:rPr>
          <w:i w:val="0"/>
          <w:iCs w:val="0"/>
          <w:color w:val="auto"/>
          <w:sz w:val="24"/>
          <w:szCs w:val="24"/>
        </w:rPr>
        <w:fldChar w:fldCharType="begin"/>
      </w:r>
      <w:r w:rsidRPr="00DD35CB">
        <w:rPr>
          <w:i w:val="0"/>
          <w:iCs w:val="0"/>
          <w:color w:val="auto"/>
          <w:sz w:val="24"/>
          <w:szCs w:val="24"/>
        </w:rPr>
        <w:instrText xml:space="preserve"> SEQ Gambar_4. \* ARABIC </w:instrText>
      </w:r>
      <w:r w:rsidRPr="00DD35CB">
        <w:rPr>
          <w:i w:val="0"/>
          <w:iCs w:val="0"/>
          <w:color w:val="auto"/>
          <w:sz w:val="24"/>
          <w:szCs w:val="24"/>
        </w:rPr>
        <w:fldChar w:fldCharType="separate"/>
      </w:r>
      <w:r w:rsidR="006C1C49">
        <w:rPr>
          <w:i w:val="0"/>
          <w:iCs w:val="0"/>
          <w:noProof/>
          <w:color w:val="auto"/>
          <w:sz w:val="24"/>
          <w:szCs w:val="24"/>
        </w:rPr>
        <w:t>15</w:t>
      </w:r>
      <w:r w:rsidRPr="00DD35CB">
        <w:rPr>
          <w:i w:val="0"/>
          <w:iCs w:val="0"/>
          <w:color w:val="auto"/>
          <w:sz w:val="24"/>
          <w:szCs w:val="24"/>
        </w:rPr>
        <w:fldChar w:fldCharType="end"/>
      </w:r>
      <w:r w:rsidRPr="00DD35CB">
        <w:rPr>
          <w:i w:val="0"/>
          <w:iCs w:val="0"/>
          <w:color w:val="auto"/>
          <w:sz w:val="24"/>
          <w:szCs w:val="24"/>
        </w:rPr>
        <w:t xml:space="preserve"> </w:t>
      </w:r>
      <w:r w:rsidR="00901BF7">
        <w:rPr>
          <w:color w:val="auto"/>
          <w:sz w:val="24"/>
          <w:szCs w:val="24"/>
        </w:rPr>
        <w:t>Mockup</w:t>
      </w:r>
      <w:r w:rsidR="00901BF7" w:rsidRPr="00DD35CB">
        <w:rPr>
          <w:i w:val="0"/>
          <w:iCs w:val="0"/>
          <w:color w:val="auto"/>
          <w:sz w:val="24"/>
          <w:szCs w:val="24"/>
        </w:rPr>
        <w:t xml:space="preserve"> </w:t>
      </w:r>
      <w:r w:rsidRPr="00DD35CB">
        <w:rPr>
          <w:i w:val="0"/>
          <w:iCs w:val="0"/>
          <w:color w:val="auto"/>
          <w:sz w:val="24"/>
          <w:szCs w:val="24"/>
        </w:rPr>
        <w:t xml:space="preserve">Daftar </w:t>
      </w:r>
      <w:r w:rsidRPr="00DD35CB">
        <w:rPr>
          <w:color w:val="auto"/>
          <w:sz w:val="24"/>
          <w:szCs w:val="24"/>
        </w:rPr>
        <w:t>Quiz</w:t>
      </w:r>
      <w:bookmarkEnd w:id="88"/>
    </w:p>
    <w:p w14:paraId="7CDF33E7" w14:textId="77777777" w:rsidR="00F27ADC" w:rsidRDefault="00F27ADC" w:rsidP="00F27ADC">
      <w:pPr>
        <w:pStyle w:val="ListParagraph"/>
        <w:numPr>
          <w:ilvl w:val="4"/>
          <w:numId w:val="3"/>
        </w:numPr>
        <w:tabs>
          <w:tab w:val="clear" w:pos="3600"/>
          <w:tab w:val="num" w:pos="3240"/>
        </w:tabs>
        <w:ind w:left="810"/>
        <w:rPr>
          <w:noProof/>
        </w:rPr>
      </w:pPr>
      <w:r>
        <w:rPr>
          <w:noProof/>
        </w:rPr>
        <w:t xml:space="preserve">Tampilan </w:t>
      </w:r>
      <w:r w:rsidRPr="00F27ADC">
        <w:rPr>
          <w:i/>
          <w:iCs/>
          <w:szCs w:val="24"/>
        </w:rPr>
        <w:t>Quiz Multiple choice</w:t>
      </w:r>
      <w:r>
        <w:rPr>
          <w:noProof/>
        </w:rPr>
        <w:t xml:space="preserve"> </w:t>
      </w:r>
    </w:p>
    <w:p w14:paraId="09540A67" w14:textId="41D3FEB5" w:rsidR="00F27ADC" w:rsidRDefault="00F27ADC" w:rsidP="00F27ADC">
      <w:pPr>
        <w:pStyle w:val="ListParagraph"/>
        <w:ind w:left="810"/>
        <w:rPr>
          <w:noProof/>
        </w:rPr>
      </w:pPr>
      <w:r>
        <w:rPr>
          <w:noProof/>
        </w:rPr>
        <w:t xml:space="preserve">Tampilan ini merupakan teks soal dengan opsi pilihan jawaban dengan tipe soal pilhan berganda dengan masing – masing jawaban terletak pada tombol </w:t>
      </w:r>
      <w:r w:rsidRPr="00F27ADC">
        <w:rPr>
          <w:i/>
          <w:iCs/>
          <w:noProof/>
        </w:rPr>
        <w:t>respons</w:t>
      </w:r>
      <w:r>
        <w:rPr>
          <w:noProof/>
        </w:rPr>
        <w:t>. Terdapat tombol “Selanjutnya” untuk mengirim jawaban dan berpindah ke soal berikutnya. Kemudian terdapat waktu</w:t>
      </w:r>
      <w:r w:rsidRPr="00F27ADC">
        <w:rPr>
          <w:i/>
          <w:iCs/>
          <w:noProof/>
        </w:rPr>
        <w:t xml:space="preserve"> (timer)</w:t>
      </w:r>
      <w:r>
        <w:rPr>
          <w:noProof/>
        </w:rPr>
        <w:t xml:space="preserve"> yang tersisa untuk menjawab soal dan juga menampilkan poin pengguna sejauh mana poin yang sudah dikumpulkan.</w:t>
      </w:r>
    </w:p>
    <w:p w14:paraId="318172B6" w14:textId="2EE29419" w:rsidR="008C1DE6" w:rsidRDefault="008C1DE6" w:rsidP="008C1DE6">
      <w:pPr>
        <w:keepNext/>
        <w:jc w:val="center"/>
      </w:pPr>
      <w:r>
        <w:rPr>
          <w:noProof/>
        </w:rPr>
        <w:drawing>
          <wp:inline distT="0" distB="0" distL="0" distR="0" wp14:anchorId="6416F02E" wp14:editId="08093214">
            <wp:extent cx="3576912" cy="2036445"/>
            <wp:effectExtent l="0" t="0" r="5080" b="1905"/>
            <wp:docPr id="21287940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8794062" name=""/>
                    <pic:cNvPicPr/>
                  </pic:nvPicPr>
                  <pic:blipFill rotWithShape="1">
                    <a:blip r:embed="rId30"/>
                    <a:srcRect t="602"/>
                    <a:stretch/>
                  </pic:blipFill>
                  <pic:spPr bwMode="auto">
                    <a:xfrm>
                      <a:off x="0" y="0"/>
                      <a:ext cx="3640654" cy="2072735"/>
                    </a:xfrm>
                    <a:prstGeom prst="rect">
                      <a:avLst/>
                    </a:prstGeom>
                    <a:ln>
                      <a:noFill/>
                    </a:ln>
                    <a:extLst>
                      <a:ext uri="{53640926-AAD7-44D8-BBD7-CCE9431645EC}">
                        <a14:shadowObscured xmlns:a14="http://schemas.microsoft.com/office/drawing/2010/main"/>
                      </a:ext>
                    </a:extLst>
                  </pic:spPr>
                </pic:pic>
              </a:graphicData>
            </a:graphic>
          </wp:inline>
        </w:drawing>
      </w:r>
    </w:p>
    <w:p w14:paraId="75D24E28" w14:textId="0D9A3167" w:rsidR="00FF06C2" w:rsidRDefault="008C1DE6" w:rsidP="008C1DE6">
      <w:pPr>
        <w:pStyle w:val="Caption"/>
        <w:jc w:val="center"/>
        <w:rPr>
          <w:color w:val="auto"/>
          <w:sz w:val="24"/>
          <w:szCs w:val="24"/>
        </w:rPr>
      </w:pPr>
      <w:bookmarkStart w:id="89" w:name="_Toc195504078"/>
      <w:r w:rsidRPr="004C0311">
        <w:rPr>
          <w:i w:val="0"/>
          <w:iCs w:val="0"/>
          <w:color w:val="auto"/>
          <w:sz w:val="24"/>
          <w:szCs w:val="24"/>
        </w:rPr>
        <w:t xml:space="preserve">Gambar 4. </w:t>
      </w:r>
      <w:r w:rsidRPr="004C0311">
        <w:rPr>
          <w:i w:val="0"/>
          <w:iCs w:val="0"/>
          <w:color w:val="auto"/>
          <w:sz w:val="24"/>
          <w:szCs w:val="24"/>
        </w:rPr>
        <w:fldChar w:fldCharType="begin"/>
      </w:r>
      <w:r w:rsidRPr="004C0311">
        <w:rPr>
          <w:i w:val="0"/>
          <w:iCs w:val="0"/>
          <w:color w:val="auto"/>
          <w:sz w:val="24"/>
          <w:szCs w:val="24"/>
        </w:rPr>
        <w:instrText xml:space="preserve"> SEQ Gambar_4. \* ARABIC </w:instrText>
      </w:r>
      <w:r w:rsidRPr="004C0311">
        <w:rPr>
          <w:i w:val="0"/>
          <w:iCs w:val="0"/>
          <w:color w:val="auto"/>
          <w:sz w:val="24"/>
          <w:szCs w:val="24"/>
        </w:rPr>
        <w:fldChar w:fldCharType="separate"/>
      </w:r>
      <w:r w:rsidR="006C1C49">
        <w:rPr>
          <w:i w:val="0"/>
          <w:iCs w:val="0"/>
          <w:noProof/>
          <w:color w:val="auto"/>
          <w:sz w:val="24"/>
          <w:szCs w:val="24"/>
        </w:rPr>
        <w:t>16</w:t>
      </w:r>
      <w:r w:rsidRPr="004C0311">
        <w:rPr>
          <w:i w:val="0"/>
          <w:iCs w:val="0"/>
          <w:color w:val="auto"/>
          <w:sz w:val="24"/>
          <w:szCs w:val="24"/>
        </w:rPr>
        <w:fldChar w:fldCharType="end"/>
      </w:r>
      <w:r w:rsidRPr="004C0311">
        <w:rPr>
          <w:color w:val="auto"/>
          <w:sz w:val="24"/>
          <w:szCs w:val="24"/>
        </w:rPr>
        <w:t xml:space="preserve"> </w:t>
      </w:r>
      <w:r w:rsidR="00901BF7">
        <w:rPr>
          <w:color w:val="auto"/>
          <w:sz w:val="24"/>
          <w:szCs w:val="24"/>
        </w:rPr>
        <w:t>Mockup</w:t>
      </w:r>
      <w:r w:rsidR="00901BF7" w:rsidRPr="004C0311">
        <w:rPr>
          <w:color w:val="auto"/>
          <w:sz w:val="24"/>
          <w:szCs w:val="24"/>
        </w:rPr>
        <w:t xml:space="preserve"> </w:t>
      </w:r>
      <w:r w:rsidR="004C0311" w:rsidRPr="004C0311">
        <w:rPr>
          <w:color w:val="auto"/>
          <w:sz w:val="24"/>
          <w:szCs w:val="24"/>
        </w:rPr>
        <w:t>Quiz</w:t>
      </w:r>
      <w:r w:rsidR="004C0311">
        <w:rPr>
          <w:color w:val="auto"/>
          <w:sz w:val="24"/>
          <w:szCs w:val="24"/>
        </w:rPr>
        <w:t xml:space="preserve"> Multiple choice</w:t>
      </w:r>
      <w:bookmarkEnd w:id="89"/>
    </w:p>
    <w:p w14:paraId="569ED2B3" w14:textId="77777777" w:rsidR="00D919CA" w:rsidRDefault="00D919CA" w:rsidP="00D919CA">
      <w:pPr>
        <w:pStyle w:val="ListParagraph"/>
        <w:numPr>
          <w:ilvl w:val="4"/>
          <w:numId w:val="3"/>
        </w:numPr>
        <w:tabs>
          <w:tab w:val="clear" w:pos="3600"/>
          <w:tab w:val="num" w:pos="3240"/>
        </w:tabs>
        <w:ind w:left="810" w:hanging="270"/>
      </w:pPr>
      <w:r>
        <w:t xml:space="preserve">Tampilan </w:t>
      </w:r>
      <w:r w:rsidRPr="00D919CA">
        <w:rPr>
          <w:i/>
          <w:iCs/>
        </w:rPr>
        <w:t xml:space="preserve">pop-up </w:t>
      </w:r>
      <w:r>
        <w:t xml:space="preserve">jawaban </w:t>
      </w:r>
    </w:p>
    <w:p w14:paraId="3B3FD9EF" w14:textId="26060C73" w:rsidR="004D5337" w:rsidRDefault="00D919CA" w:rsidP="00D919CA">
      <w:pPr>
        <w:pStyle w:val="ListParagraph"/>
        <w:ind w:left="810"/>
      </w:pPr>
      <w:r>
        <w:t xml:space="preserve">Tampilan </w:t>
      </w:r>
      <w:r w:rsidRPr="00D919CA">
        <w:rPr>
          <w:i/>
          <w:iCs/>
        </w:rPr>
        <w:t xml:space="preserve">pop-up </w:t>
      </w:r>
      <w:r>
        <w:t xml:space="preserve">jawaban atau </w:t>
      </w:r>
      <w:r w:rsidRPr="00D919CA">
        <w:rPr>
          <w:i/>
          <w:iCs/>
        </w:rPr>
        <w:t xml:space="preserve">feedback-instant </w:t>
      </w:r>
      <w:r>
        <w:t>ketika pengguna memilih jawaban akan menampilkan hasil jawaban yang benar dengan teks deskriptif berupa penjelasan untuk menjelaskan pertanyaan.</w:t>
      </w:r>
    </w:p>
    <w:p w14:paraId="4A2645D4" w14:textId="77777777" w:rsidR="005E3DA4" w:rsidRDefault="00D1500A" w:rsidP="009B3D80">
      <w:pPr>
        <w:keepNext/>
        <w:jc w:val="center"/>
      </w:pPr>
      <w:r>
        <w:rPr>
          <w:noProof/>
        </w:rPr>
        <w:drawing>
          <wp:inline distT="0" distB="0" distL="0" distR="0" wp14:anchorId="77DA2EBB" wp14:editId="5C476B87">
            <wp:extent cx="3593109" cy="2058670"/>
            <wp:effectExtent l="0" t="0" r="7620" b="0"/>
            <wp:docPr id="15641544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4154402" name=""/>
                    <pic:cNvPicPr/>
                  </pic:nvPicPr>
                  <pic:blipFill rotWithShape="1">
                    <a:blip r:embed="rId31"/>
                    <a:srcRect t="404" r="446" b="1252"/>
                    <a:stretch/>
                  </pic:blipFill>
                  <pic:spPr bwMode="auto">
                    <a:xfrm>
                      <a:off x="0" y="0"/>
                      <a:ext cx="3760314" cy="2154470"/>
                    </a:xfrm>
                    <a:prstGeom prst="rect">
                      <a:avLst/>
                    </a:prstGeom>
                    <a:ln>
                      <a:noFill/>
                    </a:ln>
                    <a:extLst>
                      <a:ext uri="{53640926-AAD7-44D8-BBD7-CCE9431645EC}">
                        <a14:shadowObscured xmlns:a14="http://schemas.microsoft.com/office/drawing/2010/main"/>
                      </a:ext>
                    </a:extLst>
                  </pic:spPr>
                </pic:pic>
              </a:graphicData>
            </a:graphic>
          </wp:inline>
        </w:drawing>
      </w:r>
    </w:p>
    <w:p w14:paraId="4760EF86" w14:textId="4D7CBCBF" w:rsidR="00D1500A" w:rsidRDefault="005E3DA4" w:rsidP="00F147E9">
      <w:pPr>
        <w:pStyle w:val="Caption"/>
        <w:jc w:val="center"/>
        <w:rPr>
          <w:color w:val="auto"/>
          <w:sz w:val="24"/>
          <w:szCs w:val="24"/>
        </w:rPr>
      </w:pPr>
      <w:bookmarkStart w:id="90" w:name="_Toc195504079"/>
      <w:r w:rsidRPr="00F147E9">
        <w:rPr>
          <w:i w:val="0"/>
          <w:iCs w:val="0"/>
          <w:color w:val="auto"/>
          <w:sz w:val="24"/>
          <w:szCs w:val="24"/>
        </w:rPr>
        <w:t xml:space="preserve">Gambar 4. </w:t>
      </w:r>
      <w:r w:rsidRPr="00F147E9">
        <w:rPr>
          <w:i w:val="0"/>
          <w:iCs w:val="0"/>
          <w:color w:val="auto"/>
          <w:sz w:val="24"/>
          <w:szCs w:val="24"/>
        </w:rPr>
        <w:fldChar w:fldCharType="begin"/>
      </w:r>
      <w:r w:rsidRPr="00F147E9">
        <w:rPr>
          <w:i w:val="0"/>
          <w:iCs w:val="0"/>
          <w:color w:val="auto"/>
          <w:sz w:val="24"/>
          <w:szCs w:val="24"/>
        </w:rPr>
        <w:instrText xml:space="preserve"> SEQ Gambar_4. \* ARABIC </w:instrText>
      </w:r>
      <w:r w:rsidRPr="00F147E9">
        <w:rPr>
          <w:i w:val="0"/>
          <w:iCs w:val="0"/>
          <w:color w:val="auto"/>
          <w:sz w:val="24"/>
          <w:szCs w:val="24"/>
        </w:rPr>
        <w:fldChar w:fldCharType="separate"/>
      </w:r>
      <w:r w:rsidR="006C1C49">
        <w:rPr>
          <w:i w:val="0"/>
          <w:iCs w:val="0"/>
          <w:noProof/>
          <w:color w:val="auto"/>
          <w:sz w:val="24"/>
          <w:szCs w:val="24"/>
        </w:rPr>
        <w:t>17</w:t>
      </w:r>
      <w:r w:rsidRPr="00F147E9">
        <w:rPr>
          <w:i w:val="0"/>
          <w:iCs w:val="0"/>
          <w:color w:val="auto"/>
          <w:sz w:val="24"/>
          <w:szCs w:val="24"/>
        </w:rPr>
        <w:fldChar w:fldCharType="end"/>
      </w:r>
      <w:r w:rsidRPr="00F147E9">
        <w:rPr>
          <w:i w:val="0"/>
          <w:iCs w:val="0"/>
          <w:color w:val="auto"/>
          <w:sz w:val="24"/>
          <w:szCs w:val="24"/>
        </w:rPr>
        <w:t xml:space="preserve"> </w:t>
      </w:r>
      <w:r w:rsidR="00901BF7">
        <w:rPr>
          <w:color w:val="auto"/>
          <w:sz w:val="24"/>
          <w:szCs w:val="24"/>
        </w:rPr>
        <w:t>Mockup</w:t>
      </w:r>
      <w:r w:rsidR="00901BF7" w:rsidRPr="00EB4EAD">
        <w:rPr>
          <w:color w:val="auto"/>
          <w:sz w:val="24"/>
          <w:szCs w:val="24"/>
        </w:rPr>
        <w:t xml:space="preserve"> </w:t>
      </w:r>
      <w:r w:rsidR="00EB4EAD" w:rsidRPr="00EB4EAD">
        <w:rPr>
          <w:color w:val="auto"/>
          <w:sz w:val="24"/>
          <w:szCs w:val="24"/>
        </w:rPr>
        <w:t>Feedback</w:t>
      </w:r>
      <w:r w:rsidRPr="00F147E9">
        <w:rPr>
          <w:color w:val="auto"/>
          <w:sz w:val="24"/>
          <w:szCs w:val="24"/>
        </w:rPr>
        <w:t xml:space="preserve"> Quiz User</w:t>
      </w:r>
      <w:bookmarkEnd w:id="90"/>
    </w:p>
    <w:p w14:paraId="7F3DD724" w14:textId="1F49B82A" w:rsidR="00D919CA" w:rsidRPr="00D919CA" w:rsidRDefault="00D919CA" w:rsidP="00D919CA">
      <w:pPr>
        <w:pStyle w:val="ListParagraph"/>
        <w:numPr>
          <w:ilvl w:val="4"/>
          <w:numId w:val="3"/>
        </w:numPr>
        <w:tabs>
          <w:tab w:val="clear" w:pos="3600"/>
          <w:tab w:val="left" w:pos="3690"/>
        </w:tabs>
        <w:ind w:left="810"/>
      </w:pPr>
      <w:r>
        <w:t xml:space="preserve">Tampilan riwayat </w:t>
      </w:r>
      <w:r w:rsidRPr="00D919CA">
        <w:rPr>
          <w:i/>
          <w:iCs/>
        </w:rPr>
        <w:t>quiz</w:t>
      </w:r>
      <w:r>
        <w:t xml:space="preserve"> yang telah dimainkan oleh pengguna, termasuk pertanyaan dan pilihan jawaban yang telah dipilih. Setiap soal yang telah diselesaikan akan ditampilkan dalam bentuk daftar soal. Terdapat kolom yang menunjukkan apakah jawaban pengguna benar atau salah. Kemudian pengguna dapat melihat detail yang memungkinkan pengguna untuk melihat informasi lebih spesifik tentang riwayat tertentu, seperti skor, waktu bermain, atau penjelasan soal.</w:t>
      </w:r>
    </w:p>
    <w:p w14:paraId="04105BE1" w14:textId="77777777" w:rsidR="00A35B87" w:rsidRDefault="00A35B87" w:rsidP="009B3D80">
      <w:pPr>
        <w:keepNext/>
        <w:jc w:val="center"/>
      </w:pPr>
      <w:r>
        <w:rPr>
          <w:noProof/>
        </w:rPr>
        <w:drawing>
          <wp:inline distT="0" distB="0" distL="0" distR="0" wp14:anchorId="720C7058" wp14:editId="739CEA61">
            <wp:extent cx="3812340" cy="2145030"/>
            <wp:effectExtent l="0" t="0" r="0" b="7620"/>
            <wp:docPr id="13145038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503848" name=""/>
                    <pic:cNvPicPr/>
                  </pic:nvPicPr>
                  <pic:blipFill>
                    <a:blip r:embed="rId32"/>
                    <a:stretch>
                      <a:fillRect/>
                    </a:stretch>
                  </pic:blipFill>
                  <pic:spPr>
                    <a:xfrm>
                      <a:off x="0" y="0"/>
                      <a:ext cx="3888686" cy="2187986"/>
                    </a:xfrm>
                    <a:prstGeom prst="rect">
                      <a:avLst/>
                    </a:prstGeom>
                  </pic:spPr>
                </pic:pic>
              </a:graphicData>
            </a:graphic>
          </wp:inline>
        </w:drawing>
      </w:r>
    </w:p>
    <w:p w14:paraId="766FE096" w14:textId="4E720BA2" w:rsidR="000B1776" w:rsidRDefault="00A35B87" w:rsidP="000B1776">
      <w:pPr>
        <w:pStyle w:val="Caption"/>
        <w:jc w:val="center"/>
        <w:rPr>
          <w:color w:val="auto"/>
          <w:sz w:val="24"/>
          <w:szCs w:val="24"/>
        </w:rPr>
      </w:pPr>
      <w:bookmarkStart w:id="91" w:name="_Toc195504080"/>
      <w:r w:rsidRPr="00393B06">
        <w:rPr>
          <w:i w:val="0"/>
          <w:iCs w:val="0"/>
          <w:color w:val="auto"/>
          <w:sz w:val="24"/>
          <w:szCs w:val="24"/>
        </w:rPr>
        <w:t xml:space="preserve">Gambar 4. </w:t>
      </w:r>
      <w:r w:rsidRPr="00393B06">
        <w:rPr>
          <w:i w:val="0"/>
          <w:iCs w:val="0"/>
          <w:color w:val="auto"/>
          <w:sz w:val="24"/>
          <w:szCs w:val="24"/>
        </w:rPr>
        <w:fldChar w:fldCharType="begin"/>
      </w:r>
      <w:r w:rsidRPr="00393B06">
        <w:rPr>
          <w:i w:val="0"/>
          <w:iCs w:val="0"/>
          <w:color w:val="auto"/>
          <w:sz w:val="24"/>
          <w:szCs w:val="24"/>
        </w:rPr>
        <w:instrText xml:space="preserve"> SEQ Gambar_4. \* ARABIC </w:instrText>
      </w:r>
      <w:r w:rsidRPr="00393B06">
        <w:rPr>
          <w:i w:val="0"/>
          <w:iCs w:val="0"/>
          <w:color w:val="auto"/>
          <w:sz w:val="24"/>
          <w:szCs w:val="24"/>
        </w:rPr>
        <w:fldChar w:fldCharType="separate"/>
      </w:r>
      <w:r w:rsidR="006C1C49">
        <w:rPr>
          <w:i w:val="0"/>
          <w:iCs w:val="0"/>
          <w:noProof/>
          <w:color w:val="auto"/>
          <w:sz w:val="24"/>
          <w:szCs w:val="24"/>
        </w:rPr>
        <w:t>18</w:t>
      </w:r>
      <w:r w:rsidRPr="00393B06">
        <w:rPr>
          <w:i w:val="0"/>
          <w:iCs w:val="0"/>
          <w:color w:val="auto"/>
          <w:sz w:val="24"/>
          <w:szCs w:val="24"/>
        </w:rPr>
        <w:fldChar w:fldCharType="end"/>
      </w:r>
      <w:r w:rsidRPr="00393B06">
        <w:rPr>
          <w:i w:val="0"/>
          <w:iCs w:val="0"/>
          <w:color w:val="auto"/>
          <w:sz w:val="24"/>
          <w:szCs w:val="24"/>
        </w:rPr>
        <w:t xml:space="preserve"> </w:t>
      </w:r>
      <w:r w:rsidR="00CF37DE">
        <w:rPr>
          <w:color w:val="auto"/>
          <w:sz w:val="24"/>
          <w:szCs w:val="24"/>
        </w:rPr>
        <w:t>Mockup</w:t>
      </w:r>
      <w:r w:rsidR="00CF37DE" w:rsidRPr="00393B06">
        <w:rPr>
          <w:i w:val="0"/>
          <w:iCs w:val="0"/>
          <w:color w:val="auto"/>
          <w:sz w:val="24"/>
          <w:szCs w:val="24"/>
        </w:rPr>
        <w:t xml:space="preserve"> </w:t>
      </w:r>
      <w:r w:rsidRPr="00393B06">
        <w:rPr>
          <w:i w:val="0"/>
          <w:iCs w:val="0"/>
          <w:color w:val="auto"/>
          <w:sz w:val="24"/>
          <w:szCs w:val="24"/>
        </w:rPr>
        <w:t>Histori</w:t>
      </w:r>
      <w:r w:rsidRPr="00A35B87">
        <w:rPr>
          <w:color w:val="auto"/>
          <w:sz w:val="24"/>
          <w:szCs w:val="24"/>
        </w:rPr>
        <w:t xml:space="preserve"> Quiz User</w:t>
      </w:r>
      <w:bookmarkEnd w:id="91"/>
    </w:p>
    <w:p w14:paraId="018223D7" w14:textId="77777777" w:rsidR="000B1776" w:rsidRPr="000B1776" w:rsidRDefault="000B1776" w:rsidP="000B1776"/>
    <w:p w14:paraId="32542E21" w14:textId="74AEAACC" w:rsidR="00F147E9" w:rsidRDefault="00071B4B" w:rsidP="004674E2">
      <w:pPr>
        <w:pStyle w:val="Heading3"/>
        <w:rPr>
          <w:i/>
          <w:iCs/>
          <w:color w:val="auto"/>
        </w:rPr>
      </w:pPr>
      <w:bookmarkStart w:id="92" w:name="_Toc195504890"/>
      <w:r w:rsidRPr="00DE6C1B">
        <w:rPr>
          <w:color w:val="auto"/>
        </w:rPr>
        <w:t xml:space="preserve">Rancangan </w:t>
      </w:r>
      <w:r w:rsidRPr="00DE6C1B">
        <w:rPr>
          <w:i/>
          <w:iCs/>
          <w:color w:val="auto"/>
        </w:rPr>
        <w:t xml:space="preserve">mockup </w:t>
      </w:r>
      <w:r w:rsidR="00745183" w:rsidRPr="00DE6C1B">
        <w:rPr>
          <w:i/>
          <w:iCs/>
          <w:color w:val="auto"/>
        </w:rPr>
        <w:t>application website educational</w:t>
      </w:r>
      <w:r w:rsidR="00D15023" w:rsidRPr="00DE6C1B">
        <w:rPr>
          <w:color w:val="auto"/>
        </w:rPr>
        <w:t xml:space="preserve"> </w:t>
      </w:r>
      <w:r w:rsidRPr="00DE6C1B">
        <w:rPr>
          <w:color w:val="auto"/>
        </w:rPr>
        <w:t xml:space="preserve">pembelajaran untuk </w:t>
      </w:r>
      <w:r w:rsidRPr="00DE6C1B">
        <w:rPr>
          <w:i/>
          <w:iCs/>
          <w:color w:val="auto"/>
        </w:rPr>
        <w:t>admin</w:t>
      </w:r>
      <w:bookmarkEnd w:id="92"/>
    </w:p>
    <w:p w14:paraId="6B78F119" w14:textId="542FFF64" w:rsidR="00EE5BA9" w:rsidRPr="00EE5BA9" w:rsidRDefault="00EE5BA9" w:rsidP="00EE5BA9">
      <w:r>
        <w:t xml:space="preserve">Pada sub bab ini merupakan </w:t>
      </w:r>
      <w:r w:rsidR="00A07A86" w:rsidRPr="00A07A86">
        <w:t xml:space="preserve">rancangan visual antarmuka aplikasi yang ditujukan khusus bagi </w:t>
      </w:r>
      <w:r w:rsidR="00A07A86" w:rsidRPr="00A07A86">
        <w:rPr>
          <w:i/>
          <w:iCs/>
        </w:rPr>
        <w:t xml:space="preserve">admin </w:t>
      </w:r>
      <w:r w:rsidR="00A07A86" w:rsidRPr="00A07A86">
        <w:t xml:space="preserve">sebagai pengelola sistem. </w:t>
      </w:r>
      <w:r w:rsidR="00A07A86" w:rsidRPr="00A07A86">
        <w:rPr>
          <w:i/>
          <w:iCs/>
        </w:rPr>
        <w:t>Mockup</w:t>
      </w:r>
      <w:r w:rsidR="00A07A86" w:rsidRPr="00A07A86">
        <w:t xml:space="preserve"> ini mencakup tampilan halama</w:t>
      </w:r>
      <w:r w:rsidR="00A07A86">
        <w:t xml:space="preserve">n - </w:t>
      </w:r>
      <w:r w:rsidR="00A07A86" w:rsidRPr="00A07A86">
        <w:t xml:space="preserve">halaman yang digunakan admin untuk mengelola materi pembelajaran, membuat dan mengatur </w:t>
      </w:r>
      <w:r w:rsidR="00A07A86">
        <w:rPr>
          <w:i/>
          <w:iCs/>
        </w:rPr>
        <w:t>quiz</w:t>
      </w:r>
      <w:r w:rsidR="00A07A86" w:rsidRPr="00A07A86">
        <w:t>, serta memantau aktivitas dan hasil peserta.</w:t>
      </w:r>
    </w:p>
    <w:p w14:paraId="514E2FA7" w14:textId="7C5FEFF9" w:rsidR="00A07A86" w:rsidRPr="00A07A86" w:rsidRDefault="00A07A86" w:rsidP="00A07A86">
      <w:pPr>
        <w:pStyle w:val="ListParagraph"/>
        <w:numPr>
          <w:ilvl w:val="6"/>
          <w:numId w:val="3"/>
        </w:numPr>
        <w:tabs>
          <w:tab w:val="clear" w:pos="5040"/>
          <w:tab w:val="num" w:pos="6660"/>
        </w:tabs>
        <w:ind w:left="810"/>
      </w:pPr>
      <w:r>
        <w:t xml:space="preserve">Tampilan </w:t>
      </w:r>
      <w:r w:rsidRPr="00A07A86">
        <w:t xml:space="preserve">register </w:t>
      </w:r>
    </w:p>
    <w:p w14:paraId="31A11DF3" w14:textId="716881F3" w:rsidR="00A07A86" w:rsidRPr="00A07A86" w:rsidRDefault="00A07A86" w:rsidP="00A07A86">
      <w:pPr>
        <w:pStyle w:val="ListParagraph"/>
        <w:ind w:left="810"/>
        <w:rPr>
          <w:bCs/>
        </w:rPr>
      </w:pPr>
      <w:r>
        <w:t xml:space="preserve">Tampilan </w:t>
      </w:r>
      <w:r w:rsidRPr="00A07A86">
        <w:t>register</w:t>
      </w:r>
      <w:r w:rsidRPr="00A07A86">
        <w:rPr>
          <w:i/>
          <w:iCs/>
        </w:rPr>
        <w:t xml:space="preserve"> </w:t>
      </w:r>
      <w:r>
        <w:t xml:space="preserve">akun pengguna </w:t>
      </w:r>
      <w:r w:rsidRPr="00A07A86">
        <w:rPr>
          <w:bCs/>
        </w:rPr>
        <w:t xml:space="preserve">untuk mendaftarkan akun baru bagi </w:t>
      </w:r>
      <w:r w:rsidRPr="00A07A86">
        <w:rPr>
          <w:bCs/>
          <w:i/>
          <w:iCs/>
        </w:rPr>
        <w:t>admin</w:t>
      </w:r>
      <w:r w:rsidRPr="00A07A86">
        <w:rPr>
          <w:bCs/>
        </w:rPr>
        <w:t xml:space="preserve"> yang mungkin belum memiliki akses ke sistem. </w:t>
      </w:r>
      <w:r w:rsidRPr="00A07A86">
        <w:rPr>
          <w:bCs/>
          <w:i/>
          <w:iCs/>
        </w:rPr>
        <w:t>Admin</w:t>
      </w:r>
      <w:r w:rsidRPr="00A07A86">
        <w:rPr>
          <w:bCs/>
        </w:rPr>
        <w:t xml:space="preserve"> akan mendaftarkan akun </w:t>
      </w:r>
      <w:r w:rsidRPr="00A07A86">
        <w:rPr>
          <w:bCs/>
          <w:i/>
          <w:iCs/>
        </w:rPr>
        <w:t>email</w:t>
      </w:r>
      <w:r w:rsidRPr="00A07A86">
        <w:rPr>
          <w:bCs/>
        </w:rPr>
        <w:t xml:space="preserve"> dan kata sandi untuk mengakses sistem.</w:t>
      </w:r>
    </w:p>
    <w:p w14:paraId="047051BE" w14:textId="77777777" w:rsidR="00F57786" w:rsidRDefault="00F57786" w:rsidP="00DE6C1B">
      <w:pPr>
        <w:keepNext/>
        <w:ind w:left="270"/>
        <w:jc w:val="center"/>
      </w:pPr>
      <w:r>
        <w:rPr>
          <w:noProof/>
        </w:rPr>
        <w:drawing>
          <wp:inline distT="0" distB="0" distL="0" distR="0" wp14:anchorId="66E710E4" wp14:editId="0F04358B">
            <wp:extent cx="3989070" cy="2560320"/>
            <wp:effectExtent l="0" t="0" r="0" b="0"/>
            <wp:docPr id="8995625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9111991" name=""/>
                    <pic:cNvPicPr/>
                  </pic:nvPicPr>
                  <pic:blipFill>
                    <a:blip r:embed="rId26"/>
                    <a:stretch>
                      <a:fillRect/>
                    </a:stretch>
                  </pic:blipFill>
                  <pic:spPr>
                    <a:xfrm>
                      <a:off x="0" y="0"/>
                      <a:ext cx="4118794" cy="2643581"/>
                    </a:xfrm>
                    <a:prstGeom prst="rect">
                      <a:avLst/>
                    </a:prstGeom>
                  </pic:spPr>
                </pic:pic>
              </a:graphicData>
            </a:graphic>
          </wp:inline>
        </w:drawing>
      </w:r>
    </w:p>
    <w:p w14:paraId="423EE3BE" w14:textId="2420D845" w:rsidR="00F57786" w:rsidRDefault="00F57786" w:rsidP="00F57786">
      <w:pPr>
        <w:pStyle w:val="Caption"/>
        <w:jc w:val="center"/>
        <w:rPr>
          <w:color w:val="auto"/>
          <w:sz w:val="24"/>
          <w:szCs w:val="24"/>
        </w:rPr>
      </w:pPr>
      <w:bookmarkStart w:id="93" w:name="_Toc195504081"/>
      <w:r w:rsidRPr="00F94602">
        <w:rPr>
          <w:i w:val="0"/>
          <w:iCs w:val="0"/>
          <w:color w:val="auto"/>
          <w:sz w:val="24"/>
          <w:szCs w:val="24"/>
        </w:rPr>
        <w:t xml:space="preserve">Gambar 4. </w:t>
      </w:r>
      <w:r w:rsidRPr="00F94602">
        <w:rPr>
          <w:i w:val="0"/>
          <w:iCs w:val="0"/>
          <w:color w:val="auto"/>
          <w:sz w:val="24"/>
          <w:szCs w:val="24"/>
        </w:rPr>
        <w:fldChar w:fldCharType="begin"/>
      </w:r>
      <w:r w:rsidRPr="00F94602">
        <w:rPr>
          <w:i w:val="0"/>
          <w:iCs w:val="0"/>
          <w:color w:val="auto"/>
          <w:sz w:val="24"/>
          <w:szCs w:val="24"/>
        </w:rPr>
        <w:instrText xml:space="preserve"> SEQ Gambar_4. \* ARABIC </w:instrText>
      </w:r>
      <w:r w:rsidRPr="00F94602">
        <w:rPr>
          <w:i w:val="0"/>
          <w:iCs w:val="0"/>
          <w:color w:val="auto"/>
          <w:sz w:val="24"/>
          <w:szCs w:val="24"/>
        </w:rPr>
        <w:fldChar w:fldCharType="separate"/>
      </w:r>
      <w:r w:rsidR="006C1C49">
        <w:rPr>
          <w:i w:val="0"/>
          <w:iCs w:val="0"/>
          <w:noProof/>
          <w:color w:val="auto"/>
          <w:sz w:val="24"/>
          <w:szCs w:val="24"/>
        </w:rPr>
        <w:t>19</w:t>
      </w:r>
      <w:r w:rsidRPr="00F94602">
        <w:rPr>
          <w:i w:val="0"/>
          <w:iCs w:val="0"/>
          <w:color w:val="auto"/>
          <w:sz w:val="24"/>
          <w:szCs w:val="24"/>
        </w:rPr>
        <w:fldChar w:fldCharType="end"/>
      </w:r>
      <w:r w:rsidRPr="00F57786">
        <w:rPr>
          <w:color w:val="auto"/>
          <w:sz w:val="24"/>
          <w:szCs w:val="24"/>
        </w:rPr>
        <w:t xml:space="preserve"> </w:t>
      </w:r>
      <w:r w:rsidR="00CF37DE">
        <w:rPr>
          <w:color w:val="auto"/>
          <w:sz w:val="24"/>
          <w:szCs w:val="24"/>
        </w:rPr>
        <w:t>Mockup</w:t>
      </w:r>
      <w:r w:rsidR="00CF37DE" w:rsidRPr="00F57786">
        <w:rPr>
          <w:color w:val="auto"/>
          <w:sz w:val="24"/>
          <w:szCs w:val="24"/>
        </w:rPr>
        <w:t xml:space="preserve"> </w:t>
      </w:r>
      <w:r w:rsidRPr="00F57786">
        <w:rPr>
          <w:color w:val="auto"/>
          <w:sz w:val="24"/>
          <w:szCs w:val="24"/>
        </w:rPr>
        <w:t xml:space="preserve">Register </w:t>
      </w:r>
      <w:r w:rsidR="00F94602">
        <w:rPr>
          <w:color w:val="auto"/>
          <w:sz w:val="24"/>
          <w:szCs w:val="24"/>
        </w:rPr>
        <w:t>Admin</w:t>
      </w:r>
      <w:bookmarkEnd w:id="93"/>
    </w:p>
    <w:p w14:paraId="2ECA5E59" w14:textId="77777777" w:rsidR="000B1776" w:rsidRPr="000B1776" w:rsidRDefault="000B1776" w:rsidP="000B1776">
      <w:pPr>
        <w:pStyle w:val="ListParagraph"/>
        <w:numPr>
          <w:ilvl w:val="6"/>
          <w:numId w:val="3"/>
        </w:numPr>
        <w:tabs>
          <w:tab w:val="clear" w:pos="5040"/>
        </w:tabs>
        <w:ind w:left="810"/>
        <w:rPr>
          <w:bCs/>
        </w:rPr>
      </w:pPr>
      <w:r w:rsidRPr="00A07A86">
        <w:rPr>
          <w:bCs/>
        </w:rPr>
        <w:t xml:space="preserve">Halaman </w:t>
      </w:r>
      <w:r w:rsidRPr="00A07A86">
        <w:rPr>
          <w:bCs/>
          <w:i/>
          <w:iCs/>
        </w:rPr>
        <w:t xml:space="preserve">login </w:t>
      </w:r>
    </w:p>
    <w:p w14:paraId="053CD03B" w14:textId="0629B749" w:rsidR="00D919CA" w:rsidRPr="000B1776" w:rsidRDefault="000B1776" w:rsidP="000B1776">
      <w:pPr>
        <w:pStyle w:val="ListParagraph"/>
        <w:ind w:left="810"/>
        <w:rPr>
          <w:bCs/>
        </w:rPr>
      </w:pPr>
      <w:r w:rsidRPr="00A07A86">
        <w:rPr>
          <w:bCs/>
        </w:rPr>
        <w:t xml:space="preserve">Halaman </w:t>
      </w:r>
      <w:r w:rsidRPr="00A07A86">
        <w:rPr>
          <w:bCs/>
          <w:i/>
          <w:iCs/>
        </w:rPr>
        <w:t xml:space="preserve">login </w:t>
      </w:r>
      <w:r w:rsidRPr="00A07A86">
        <w:rPr>
          <w:bCs/>
        </w:rPr>
        <w:t>a</w:t>
      </w:r>
      <w:r w:rsidRPr="000B1776">
        <w:rPr>
          <w:bCs/>
        </w:rPr>
        <w:t xml:space="preserve">dalah tampilan awal </w:t>
      </w:r>
      <w:r w:rsidRPr="000B1776">
        <w:rPr>
          <w:i/>
          <w:iCs/>
        </w:rPr>
        <w:t>application website educational</w:t>
      </w:r>
      <w:r w:rsidRPr="000B1776">
        <w:rPr>
          <w:bCs/>
        </w:rPr>
        <w:t xml:space="preserve">yang ditujukan untuk masuk ke akun </w:t>
      </w:r>
      <w:r w:rsidRPr="000B1776">
        <w:rPr>
          <w:bCs/>
          <w:i/>
          <w:iCs/>
        </w:rPr>
        <w:t>admin</w:t>
      </w:r>
      <w:r w:rsidRPr="000B1776">
        <w:rPr>
          <w:bCs/>
        </w:rPr>
        <w:t xml:space="preserve">. </w:t>
      </w:r>
      <w:r w:rsidRPr="000B1776">
        <w:rPr>
          <w:bCs/>
          <w:i/>
          <w:iCs/>
        </w:rPr>
        <w:t>Admin</w:t>
      </w:r>
      <w:r w:rsidRPr="000B1776">
        <w:rPr>
          <w:bCs/>
        </w:rPr>
        <w:t xml:space="preserve"> akan masuk kedalam sistem dan mulai mengelola proses pembelajaran. </w:t>
      </w:r>
      <w:r w:rsidRPr="000B1776">
        <w:rPr>
          <w:bCs/>
          <w:i/>
          <w:iCs/>
        </w:rPr>
        <w:t>Admin</w:t>
      </w:r>
      <w:r w:rsidRPr="000B1776">
        <w:rPr>
          <w:bCs/>
        </w:rPr>
        <w:t xml:space="preserve"> diminta untuk memasukkan</w:t>
      </w:r>
      <w:r w:rsidRPr="000B1776">
        <w:rPr>
          <w:bCs/>
          <w:i/>
          <w:iCs/>
        </w:rPr>
        <w:t xml:space="preserve"> email</w:t>
      </w:r>
      <w:r w:rsidRPr="000B1776">
        <w:rPr>
          <w:bCs/>
        </w:rPr>
        <w:t xml:space="preserve"> dan kata sandi mereka sebagai kredensial untuk mengakses sistem. Pada tampilan awal ini juga terdapat tautan untuk mendaftarkan akun baru </w:t>
      </w:r>
      <w:r w:rsidRPr="000B1776">
        <w:rPr>
          <w:bCs/>
          <w:i/>
          <w:iCs/>
        </w:rPr>
        <w:t xml:space="preserve">admin </w:t>
      </w:r>
      <w:r w:rsidRPr="000B1776">
        <w:rPr>
          <w:bCs/>
        </w:rPr>
        <w:t>yang mungkin belum memiliki akses ke sistem.</w:t>
      </w:r>
    </w:p>
    <w:p w14:paraId="520142AA" w14:textId="77777777" w:rsidR="00F94602" w:rsidRDefault="00F94602" w:rsidP="009B3D80">
      <w:pPr>
        <w:keepNext/>
        <w:jc w:val="center"/>
      </w:pPr>
      <w:r>
        <w:rPr>
          <w:noProof/>
        </w:rPr>
        <w:drawing>
          <wp:inline distT="0" distB="0" distL="0" distR="0" wp14:anchorId="6D824295" wp14:editId="6FEF0100">
            <wp:extent cx="4140574" cy="2743200"/>
            <wp:effectExtent l="0" t="0" r="0" b="0"/>
            <wp:docPr id="15713961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8860486" name=""/>
                    <pic:cNvPicPr/>
                  </pic:nvPicPr>
                  <pic:blipFill>
                    <a:blip r:embed="rId27"/>
                    <a:stretch>
                      <a:fillRect/>
                    </a:stretch>
                  </pic:blipFill>
                  <pic:spPr>
                    <a:xfrm>
                      <a:off x="0" y="0"/>
                      <a:ext cx="4263651" cy="2824741"/>
                    </a:xfrm>
                    <a:prstGeom prst="rect">
                      <a:avLst/>
                    </a:prstGeom>
                  </pic:spPr>
                </pic:pic>
              </a:graphicData>
            </a:graphic>
          </wp:inline>
        </w:drawing>
      </w:r>
    </w:p>
    <w:p w14:paraId="01125346" w14:textId="5362A788" w:rsidR="00F94602" w:rsidRDefault="00F94602" w:rsidP="00F94602">
      <w:pPr>
        <w:pStyle w:val="Caption"/>
        <w:jc w:val="center"/>
        <w:rPr>
          <w:color w:val="auto"/>
          <w:sz w:val="24"/>
          <w:szCs w:val="24"/>
        </w:rPr>
      </w:pPr>
      <w:bookmarkStart w:id="94" w:name="_Toc195504082"/>
      <w:r w:rsidRPr="00F94602">
        <w:rPr>
          <w:color w:val="auto"/>
          <w:sz w:val="24"/>
          <w:szCs w:val="24"/>
        </w:rPr>
        <w:t xml:space="preserve">Gambar 4. </w:t>
      </w:r>
      <w:r w:rsidRPr="00F94602">
        <w:rPr>
          <w:color w:val="auto"/>
          <w:sz w:val="24"/>
          <w:szCs w:val="24"/>
        </w:rPr>
        <w:fldChar w:fldCharType="begin"/>
      </w:r>
      <w:r w:rsidRPr="00F94602">
        <w:rPr>
          <w:color w:val="auto"/>
          <w:sz w:val="24"/>
          <w:szCs w:val="24"/>
        </w:rPr>
        <w:instrText xml:space="preserve"> SEQ Gambar_4. \* ARABIC </w:instrText>
      </w:r>
      <w:r w:rsidRPr="00F94602">
        <w:rPr>
          <w:color w:val="auto"/>
          <w:sz w:val="24"/>
          <w:szCs w:val="24"/>
        </w:rPr>
        <w:fldChar w:fldCharType="separate"/>
      </w:r>
      <w:r w:rsidR="006C1C49">
        <w:rPr>
          <w:noProof/>
          <w:color w:val="auto"/>
          <w:sz w:val="24"/>
          <w:szCs w:val="24"/>
        </w:rPr>
        <w:t>20</w:t>
      </w:r>
      <w:r w:rsidRPr="00F94602">
        <w:rPr>
          <w:color w:val="auto"/>
          <w:sz w:val="24"/>
          <w:szCs w:val="24"/>
        </w:rPr>
        <w:fldChar w:fldCharType="end"/>
      </w:r>
      <w:r w:rsidRPr="00F94602">
        <w:rPr>
          <w:color w:val="auto"/>
          <w:sz w:val="24"/>
          <w:szCs w:val="24"/>
        </w:rPr>
        <w:t xml:space="preserve"> </w:t>
      </w:r>
      <w:r w:rsidR="00CF37DE">
        <w:rPr>
          <w:color w:val="auto"/>
          <w:sz w:val="24"/>
          <w:szCs w:val="24"/>
        </w:rPr>
        <w:t>Mockup</w:t>
      </w:r>
      <w:r w:rsidR="00CF37DE" w:rsidRPr="00F94602">
        <w:rPr>
          <w:color w:val="auto"/>
          <w:sz w:val="24"/>
          <w:szCs w:val="24"/>
        </w:rPr>
        <w:t xml:space="preserve"> </w:t>
      </w:r>
      <w:r w:rsidRPr="00F94602">
        <w:rPr>
          <w:color w:val="auto"/>
          <w:sz w:val="24"/>
          <w:szCs w:val="24"/>
        </w:rPr>
        <w:t>Login</w:t>
      </w:r>
      <w:r>
        <w:rPr>
          <w:color w:val="auto"/>
          <w:sz w:val="24"/>
          <w:szCs w:val="24"/>
        </w:rPr>
        <w:t xml:space="preserve"> </w:t>
      </w:r>
      <w:r w:rsidRPr="00F94602">
        <w:rPr>
          <w:color w:val="auto"/>
          <w:sz w:val="24"/>
          <w:szCs w:val="24"/>
        </w:rPr>
        <w:t>Admin</w:t>
      </w:r>
      <w:bookmarkEnd w:id="94"/>
    </w:p>
    <w:p w14:paraId="0D5E30DA" w14:textId="77777777" w:rsidR="00B94AC9" w:rsidRDefault="00B94AC9" w:rsidP="00B94AC9">
      <w:pPr>
        <w:pStyle w:val="ListParagraph"/>
        <w:numPr>
          <w:ilvl w:val="6"/>
          <w:numId w:val="3"/>
        </w:numPr>
        <w:tabs>
          <w:tab w:val="clear" w:pos="5040"/>
          <w:tab w:val="num" w:pos="4680"/>
        </w:tabs>
        <w:ind w:left="810"/>
      </w:pPr>
      <w:r w:rsidRPr="00B94AC9">
        <w:t xml:space="preserve">Tampilan </w:t>
      </w:r>
      <w:r w:rsidRPr="00B94AC9">
        <w:rPr>
          <w:i/>
          <w:iCs/>
        </w:rPr>
        <w:t>dashboard</w:t>
      </w:r>
      <w:r w:rsidRPr="00B94AC9">
        <w:t xml:space="preserve"> </w:t>
      </w:r>
    </w:p>
    <w:p w14:paraId="53665D28" w14:textId="5A17231E" w:rsidR="00B94AC9" w:rsidRPr="00B94AC9" w:rsidRDefault="00B94AC9" w:rsidP="00B94AC9">
      <w:pPr>
        <w:pStyle w:val="ListParagraph"/>
        <w:ind w:left="810"/>
      </w:pPr>
      <w:r w:rsidRPr="00B94AC9">
        <w:t xml:space="preserve">Tampilan </w:t>
      </w:r>
      <w:r w:rsidRPr="00B94AC9">
        <w:rPr>
          <w:i/>
          <w:iCs/>
        </w:rPr>
        <w:t>dashboard</w:t>
      </w:r>
      <w:r w:rsidRPr="00B94AC9">
        <w:t xml:space="preserve"> utama dirancang untuk memberikan kemudahan bagi dosen dalam mengelola seluruh aktivitas terkait quiz pada platform edukasi. Dashboard ini menyajikan navigasi menu yang memuat fitur-fitur utama seperti pembuatan quiz, pemantauan quiz yang sedang berlangsung, pengelolaan leaderboard, serta opsi untuk mengedit atau menghapus quiz berdasarkan tingkat kesulitan. Di bagian tengah dashboard, disediakan informasi ringkas berupa jumlah quiz yang telah selesai dan yang masih berlangsung, serta grafik leaderboard keseluruhan untuk memvisualisasikan performa pengguna. Seluruh tampilan ini difokuskan untuk memberikan gambaran menyeluruh dan kontrol penuh bagi dosen dalam memantau aktivitas pembelajaran secara efisien.</w:t>
      </w:r>
    </w:p>
    <w:p w14:paraId="61357132" w14:textId="77777777" w:rsidR="00AE7C4A" w:rsidRDefault="003F5D6E" w:rsidP="00AE7C4A">
      <w:pPr>
        <w:keepNext/>
        <w:jc w:val="center"/>
      </w:pPr>
      <w:r>
        <w:rPr>
          <w:noProof/>
        </w:rPr>
        <w:drawing>
          <wp:inline distT="0" distB="0" distL="0" distR="0" wp14:anchorId="7DB2160B" wp14:editId="06FB0F20">
            <wp:extent cx="3675707" cy="2627189"/>
            <wp:effectExtent l="0" t="0" r="1270" b="1905"/>
            <wp:docPr id="7051570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5157000" name="Picture 1"/>
                    <pic:cNvPicPr>
                      <a:picLocks noChangeAspect="1"/>
                    </pic:cNvPicPr>
                  </pic:nvPicPr>
                  <pic:blipFill>
                    <a:blip r:embed="rId33"/>
                    <a:stretch>
                      <a:fillRect/>
                    </a:stretch>
                  </pic:blipFill>
                  <pic:spPr>
                    <a:xfrm>
                      <a:off x="0" y="0"/>
                      <a:ext cx="3684984" cy="2633820"/>
                    </a:xfrm>
                    <a:prstGeom prst="rect">
                      <a:avLst/>
                    </a:prstGeom>
                  </pic:spPr>
                </pic:pic>
              </a:graphicData>
            </a:graphic>
          </wp:inline>
        </w:drawing>
      </w:r>
    </w:p>
    <w:p w14:paraId="1F4AFA24" w14:textId="18CF8602" w:rsidR="00EE5FC7" w:rsidRPr="00BF32A1" w:rsidRDefault="00AE7C4A" w:rsidP="00AE7C4A">
      <w:pPr>
        <w:pStyle w:val="Caption"/>
        <w:jc w:val="center"/>
        <w:rPr>
          <w:bCs/>
          <w:color w:val="auto"/>
          <w:sz w:val="24"/>
          <w:szCs w:val="24"/>
        </w:rPr>
      </w:pPr>
      <w:bookmarkStart w:id="95" w:name="_Toc195504083"/>
      <w:r w:rsidRPr="00BF32A1">
        <w:rPr>
          <w:i w:val="0"/>
          <w:iCs w:val="0"/>
          <w:color w:val="auto"/>
          <w:sz w:val="24"/>
          <w:szCs w:val="24"/>
        </w:rPr>
        <w:t xml:space="preserve">Gambar 4. </w:t>
      </w:r>
      <w:r w:rsidRPr="00BF32A1">
        <w:rPr>
          <w:i w:val="0"/>
          <w:iCs w:val="0"/>
          <w:color w:val="auto"/>
          <w:sz w:val="24"/>
          <w:szCs w:val="24"/>
        </w:rPr>
        <w:fldChar w:fldCharType="begin"/>
      </w:r>
      <w:r w:rsidRPr="00BF32A1">
        <w:rPr>
          <w:i w:val="0"/>
          <w:iCs w:val="0"/>
          <w:color w:val="auto"/>
          <w:sz w:val="24"/>
          <w:szCs w:val="24"/>
        </w:rPr>
        <w:instrText xml:space="preserve"> SEQ Gambar_4. \* ARABIC </w:instrText>
      </w:r>
      <w:r w:rsidRPr="00BF32A1">
        <w:rPr>
          <w:i w:val="0"/>
          <w:iCs w:val="0"/>
          <w:color w:val="auto"/>
          <w:sz w:val="24"/>
          <w:szCs w:val="24"/>
        </w:rPr>
        <w:fldChar w:fldCharType="separate"/>
      </w:r>
      <w:r w:rsidR="006C1C49">
        <w:rPr>
          <w:i w:val="0"/>
          <w:iCs w:val="0"/>
          <w:noProof/>
          <w:color w:val="auto"/>
          <w:sz w:val="24"/>
          <w:szCs w:val="24"/>
        </w:rPr>
        <w:t>21</w:t>
      </w:r>
      <w:r w:rsidRPr="00BF32A1">
        <w:rPr>
          <w:i w:val="0"/>
          <w:iCs w:val="0"/>
          <w:color w:val="auto"/>
          <w:sz w:val="24"/>
          <w:szCs w:val="24"/>
        </w:rPr>
        <w:fldChar w:fldCharType="end"/>
      </w:r>
      <w:r w:rsidRPr="00BF32A1">
        <w:rPr>
          <w:i w:val="0"/>
          <w:iCs w:val="0"/>
          <w:color w:val="auto"/>
          <w:sz w:val="24"/>
          <w:szCs w:val="24"/>
        </w:rPr>
        <w:t xml:space="preserve"> </w:t>
      </w:r>
      <w:r w:rsidR="00CF37DE">
        <w:rPr>
          <w:color w:val="auto"/>
          <w:sz w:val="24"/>
          <w:szCs w:val="24"/>
        </w:rPr>
        <w:t>Mockup</w:t>
      </w:r>
      <w:r w:rsidR="00CF37DE" w:rsidRPr="00BF32A1">
        <w:rPr>
          <w:i w:val="0"/>
          <w:iCs w:val="0"/>
          <w:color w:val="auto"/>
          <w:sz w:val="24"/>
          <w:szCs w:val="24"/>
        </w:rPr>
        <w:t xml:space="preserve"> </w:t>
      </w:r>
      <w:r w:rsidR="00BF32A1" w:rsidRPr="00BF32A1">
        <w:rPr>
          <w:i w:val="0"/>
          <w:iCs w:val="0"/>
          <w:color w:val="auto"/>
          <w:sz w:val="24"/>
          <w:szCs w:val="24"/>
        </w:rPr>
        <w:t xml:space="preserve">Tampilan </w:t>
      </w:r>
      <w:r w:rsidR="00BF32A1" w:rsidRPr="00BF32A1">
        <w:rPr>
          <w:color w:val="auto"/>
          <w:sz w:val="24"/>
          <w:szCs w:val="24"/>
        </w:rPr>
        <w:t>dashboard</w:t>
      </w:r>
      <w:bookmarkEnd w:id="95"/>
      <w:r w:rsidR="006D1D87">
        <w:rPr>
          <w:color w:val="auto"/>
          <w:sz w:val="24"/>
          <w:szCs w:val="24"/>
        </w:rPr>
        <w:t xml:space="preserve"> </w:t>
      </w:r>
    </w:p>
    <w:p w14:paraId="19E08CEB" w14:textId="3A6A0C14" w:rsidR="00FE7F47" w:rsidRDefault="00EE5FC7" w:rsidP="00EE5FC7">
      <w:pPr>
        <w:rPr>
          <w:bCs/>
        </w:rPr>
      </w:pPr>
      <w:r>
        <w:rPr>
          <w:bCs/>
        </w:rPr>
        <w:t xml:space="preserve">Tampilan </w:t>
      </w:r>
      <w:r>
        <w:rPr>
          <w:bCs/>
          <w:i/>
          <w:iCs/>
        </w:rPr>
        <w:t xml:space="preserve">dashboard </w:t>
      </w:r>
      <w:r>
        <w:rPr>
          <w:bCs/>
        </w:rPr>
        <w:t>utama</w:t>
      </w:r>
      <w:r w:rsidR="00BC106A">
        <w:rPr>
          <w:bCs/>
        </w:rPr>
        <w:t xml:space="preserve"> </w:t>
      </w:r>
      <w:r w:rsidR="00FE7F47">
        <w:rPr>
          <w:bCs/>
        </w:rPr>
        <w:t>yang menampilkan navigasi menu.</w:t>
      </w:r>
    </w:p>
    <w:p w14:paraId="62AA26B3" w14:textId="61E73754" w:rsidR="00FE7F47" w:rsidRDefault="0082799F" w:rsidP="00EE5FC7">
      <w:pPr>
        <w:rPr>
          <w:bCs/>
        </w:rPr>
      </w:pPr>
      <w:r>
        <w:rPr>
          <w:bCs/>
        </w:rPr>
        <w:t>Navigasi menu</w:t>
      </w:r>
      <w:r w:rsidR="003F6F20">
        <w:rPr>
          <w:bCs/>
        </w:rPr>
        <w:t>:</w:t>
      </w:r>
    </w:p>
    <w:p w14:paraId="2EE21E00" w14:textId="1792C393" w:rsidR="003F6F20" w:rsidRPr="003F6F20" w:rsidRDefault="003F6F20">
      <w:pPr>
        <w:numPr>
          <w:ilvl w:val="0"/>
          <w:numId w:val="8"/>
        </w:numPr>
      </w:pPr>
      <w:r w:rsidRPr="003F6F20">
        <w:t>Beranda: Untuk kembali ke halaman utama (</w:t>
      </w:r>
      <w:r w:rsidRPr="003F6F20">
        <w:rPr>
          <w:i/>
          <w:iCs/>
        </w:rPr>
        <w:t>dashboard</w:t>
      </w:r>
      <w:r w:rsidRPr="003F6F20">
        <w:t>).</w:t>
      </w:r>
    </w:p>
    <w:p w14:paraId="33A5BF8A" w14:textId="5AF9D851" w:rsidR="003F6F20" w:rsidRPr="003F6F20" w:rsidRDefault="003F6F20">
      <w:pPr>
        <w:numPr>
          <w:ilvl w:val="0"/>
          <w:numId w:val="8"/>
        </w:numPr>
      </w:pPr>
      <w:r w:rsidRPr="003F6F20">
        <w:t xml:space="preserve">Buat </w:t>
      </w:r>
      <w:r w:rsidRPr="003F6F20">
        <w:rPr>
          <w:i/>
          <w:iCs/>
        </w:rPr>
        <w:t>Quiz</w:t>
      </w:r>
      <w:r w:rsidRPr="003F6F20">
        <w:t xml:space="preserve">: Dosen dapat membuat </w:t>
      </w:r>
      <w:r w:rsidR="00B241E2" w:rsidRPr="00B241E2">
        <w:rPr>
          <w:i/>
          <w:iCs/>
        </w:rPr>
        <w:t>quiz</w:t>
      </w:r>
      <w:r w:rsidRPr="003F6F20">
        <w:t xml:space="preserve"> baru berdasarkan tingkat kesulitan, yaitu "Mudah," "Medium," dan "Sulit."</w:t>
      </w:r>
    </w:p>
    <w:p w14:paraId="78B1ED4B" w14:textId="6C2B8F09" w:rsidR="003F6F20" w:rsidRPr="003F6F20" w:rsidRDefault="003F6F20">
      <w:pPr>
        <w:numPr>
          <w:ilvl w:val="0"/>
          <w:numId w:val="8"/>
        </w:numPr>
      </w:pPr>
      <w:r w:rsidRPr="003F6F20">
        <w:rPr>
          <w:i/>
          <w:iCs/>
        </w:rPr>
        <w:t>Quiz</w:t>
      </w:r>
      <w:r w:rsidRPr="003F6F20">
        <w:t>: Terdiri dari dua submenu: "</w:t>
      </w:r>
      <w:r w:rsidRPr="003F6F20">
        <w:rPr>
          <w:i/>
          <w:iCs/>
        </w:rPr>
        <w:t>Quiz Open</w:t>
      </w:r>
      <w:r w:rsidRPr="003F6F20">
        <w:t>" (</w:t>
      </w:r>
      <w:r w:rsidR="00B241E2" w:rsidRPr="00B241E2">
        <w:rPr>
          <w:i/>
          <w:iCs/>
        </w:rPr>
        <w:t>quiz</w:t>
      </w:r>
      <w:r w:rsidRPr="003F6F20">
        <w:t xml:space="preserve"> yang sedang tersedia untuk </w:t>
      </w:r>
      <w:r w:rsidR="0027413B">
        <w:t>pengguna</w:t>
      </w:r>
      <w:r w:rsidRPr="003F6F20">
        <w:t>) dan "</w:t>
      </w:r>
      <w:r w:rsidRPr="003F6F20">
        <w:rPr>
          <w:i/>
          <w:iCs/>
        </w:rPr>
        <w:t>Quiz</w:t>
      </w:r>
      <w:r>
        <w:rPr>
          <w:i/>
          <w:iCs/>
        </w:rPr>
        <w:t xml:space="preserve"> </w:t>
      </w:r>
      <w:r w:rsidRPr="003F6F20">
        <w:rPr>
          <w:i/>
          <w:iCs/>
        </w:rPr>
        <w:t>On</w:t>
      </w:r>
      <w:r>
        <w:rPr>
          <w:i/>
          <w:iCs/>
        </w:rPr>
        <w:t xml:space="preserve"> </w:t>
      </w:r>
      <w:r w:rsidRPr="003F6F20">
        <w:rPr>
          <w:i/>
          <w:iCs/>
        </w:rPr>
        <w:t>Going</w:t>
      </w:r>
      <w:r w:rsidRPr="003F6F20">
        <w:t>" (</w:t>
      </w:r>
      <w:r w:rsidR="00B241E2" w:rsidRPr="00B241E2">
        <w:rPr>
          <w:i/>
          <w:iCs/>
        </w:rPr>
        <w:t>quiz</w:t>
      </w:r>
      <w:r w:rsidRPr="003F6F20">
        <w:t xml:space="preserve"> yang sedang berlangsung).</w:t>
      </w:r>
    </w:p>
    <w:p w14:paraId="5CE9401E" w14:textId="55C22D30" w:rsidR="003F6F20" w:rsidRPr="003F6F20" w:rsidRDefault="00967504">
      <w:pPr>
        <w:numPr>
          <w:ilvl w:val="0"/>
          <w:numId w:val="8"/>
        </w:numPr>
      </w:pPr>
      <w:r w:rsidRPr="00967504">
        <w:rPr>
          <w:i/>
          <w:iCs/>
        </w:rPr>
        <w:t>Leaderboard</w:t>
      </w:r>
      <w:r w:rsidR="003F6F20" w:rsidRPr="003F6F20">
        <w:t xml:space="preserve">: Menampilkan peringkat </w:t>
      </w:r>
      <w:r w:rsidR="0027413B">
        <w:t>pengguna</w:t>
      </w:r>
      <w:r w:rsidR="003F6F20" w:rsidRPr="003F6F20">
        <w:t xml:space="preserve"> berdasarkan performa mereka pada </w:t>
      </w:r>
      <w:r w:rsidR="00B241E2" w:rsidRPr="00B241E2">
        <w:rPr>
          <w:i/>
          <w:iCs/>
        </w:rPr>
        <w:t>quiz</w:t>
      </w:r>
      <w:r w:rsidR="003F6F20" w:rsidRPr="003F6F20">
        <w:t>, dengan pembagian berdasarkan tingkat kesulitan ("Mudah," "Medium," dan "Sulit").</w:t>
      </w:r>
    </w:p>
    <w:p w14:paraId="0A8D29DF" w14:textId="1C501C05" w:rsidR="00BF32A1" w:rsidRDefault="003F6F20">
      <w:pPr>
        <w:numPr>
          <w:ilvl w:val="0"/>
          <w:numId w:val="8"/>
        </w:numPr>
      </w:pPr>
      <w:r w:rsidRPr="003F6F20">
        <w:t xml:space="preserve">Kelolah </w:t>
      </w:r>
      <w:r w:rsidRPr="003F6F20">
        <w:rPr>
          <w:i/>
          <w:iCs/>
        </w:rPr>
        <w:t>Quiz</w:t>
      </w:r>
      <w:r w:rsidRPr="003F6F20">
        <w:t xml:space="preserve">: Fitur untuk mengedit atau menghapus </w:t>
      </w:r>
      <w:r w:rsidR="00B241E2" w:rsidRPr="00B241E2">
        <w:rPr>
          <w:i/>
          <w:iCs/>
        </w:rPr>
        <w:t>quiz</w:t>
      </w:r>
      <w:r w:rsidRPr="003F6F20">
        <w:t xml:space="preserve"> yang sudah dibuat, juga berdasarkan tingkat kesulitan</w:t>
      </w:r>
      <w:r w:rsidR="00BF32A1">
        <w:t>n</w:t>
      </w:r>
    </w:p>
    <w:p w14:paraId="042AF17A" w14:textId="308572AD" w:rsidR="00025B9B" w:rsidRDefault="00025B9B" w:rsidP="00BF32A1">
      <w:pPr>
        <w:ind w:left="360"/>
      </w:pPr>
      <w:r>
        <w:t>Kemudian bagian utam</w:t>
      </w:r>
      <w:r w:rsidR="003655BE">
        <w:t>a</w:t>
      </w:r>
      <w:r>
        <w:t xml:space="preserve"> </w:t>
      </w:r>
      <w:r w:rsidRPr="00BF32A1">
        <w:rPr>
          <w:i/>
          <w:iCs/>
        </w:rPr>
        <w:t>dashboar</w:t>
      </w:r>
      <w:r w:rsidR="003655BE" w:rsidRPr="00BF32A1">
        <w:rPr>
          <w:i/>
          <w:iCs/>
        </w:rPr>
        <w:t>d</w:t>
      </w:r>
      <w:r w:rsidR="003655BE">
        <w:t>:</w:t>
      </w:r>
    </w:p>
    <w:p w14:paraId="52D59A17" w14:textId="327E3DA0" w:rsidR="003655BE" w:rsidRPr="003655BE" w:rsidRDefault="003655BE">
      <w:pPr>
        <w:pStyle w:val="ListParagraph"/>
        <w:numPr>
          <w:ilvl w:val="0"/>
          <w:numId w:val="9"/>
        </w:numPr>
      </w:pPr>
      <w:r w:rsidRPr="003655BE">
        <w:t xml:space="preserve">Jumlah </w:t>
      </w:r>
      <w:r w:rsidRPr="00A26B12">
        <w:rPr>
          <w:i/>
          <w:iCs/>
        </w:rPr>
        <w:t>Quiz</w:t>
      </w:r>
      <w:r w:rsidRPr="003655BE">
        <w:t xml:space="preserve"> Selesai: Menampilkan angka</w:t>
      </w:r>
      <w:r w:rsidR="00A26B12">
        <w:t xml:space="preserve"> </w:t>
      </w:r>
      <w:r w:rsidRPr="003655BE">
        <w:t xml:space="preserve">yang menunjukkan jumlah </w:t>
      </w:r>
      <w:r w:rsidR="00B241E2" w:rsidRPr="00B241E2">
        <w:rPr>
          <w:i/>
          <w:iCs/>
        </w:rPr>
        <w:t>quiz</w:t>
      </w:r>
      <w:r w:rsidRPr="003655BE">
        <w:t xml:space="preserve"> yang sudah selesai dikerjakan oleh </w:t>
      </w:r>
      <w:r w:rsidR="0027413B">
        <w:t>pengguna</w:t>
      </w:r>
      <w:r w:rsidRPr="003655BE">
        <w:t>.</w:t>
      </w:r>
    </w:p>
    <w:p w14:paraId="3504F93E" w14:textId="38C38E21" w:rsidR="003655BE" w:rsidRPr="003655BE" w:rsidRDefault="003655BE">
      <w:pPr>
        <w:pStyle w:val="ListParagraph"/>
        <w:numPr>
          <w:ilvl w:val="0"/>
          <w:numId w:val="9"/>
        </w:numPr>
      </w:pPr>
      <w:r w:rsidRPr="003655BE">
        <w:t xml:space="preserve">Jumlah </w:t>
      </w:r>
      <w:r w:rsidRPr="00A26B12">
        <w:rPr>
          <w:i/>
          <w:iCs/>
        </w:rPr>
        <w:t>Quiz</w:t>
      </w:r>
      <w:r w:rsidRPr="003655BE">
        <w:t xml:space="preserve"> (Berlangsung): Menampilkan angka yang menunjukkan jumlah </w:t>
      </w:r>
      <w:r w:rsidR="00B241E2" w:rsidRPr="00B241E2">
        <w:rPr>
          <w:i/>
          <w:iCs/>
        </w:rPr>
        <w:t>quiz</w:t>
      </w:r>
      <w:r w:rsidRPr="003655BE">
        <w:t xml:space="preserve"> yang sedang berlangsung saat ini.</w:t>
      </w:r>
    </w:p>
    <w:p w14:paraId="5B49835D" w14:textId="58A249F4" w:rsidR="00ED16C6" w:rsidRDefault="003655BE" w:rsidP="00F215A9">
      <w:pPr>
        <w:pStyle w:val="ListParagraph"/>
        <w:numPr>
          <w:ilvl w:val="0"/>
          <w:numId w:val="9"/>
        </w:numPr>
      </w:pPr>
      <w:r w:rsidRPr="003655BE">
        <w:t xml:space="preserve">Grafik </w:t>
      </w:r>
      <w:r w:rsidR="00967504" w:rsidRPr="00967504">
        <w:rPr>
          <w:i/>
          <w:iCs/>
        </w:rPr>
        <w:t>leaderboard</w:t>
      </w:r>
      <w:r w:rsidRPr="003655BE">
        <w:t xml:space="preserve"> </w:t>
      </w:r>
      <w:r w:rsidR="001C35EE">
        <w:t>k</w:t>
      </w:r>
      <w:r w:rsidRPr="003655BE">
        <w:t xml:space="preserve">eseluruhan: </w:t>
      </w:r>
      <w:r w:rsidR="00A26B12">
        <w:t>U</w:t>
      </w:r>
      <w:r w:rsidRPr="003655BE">
        <w:t xml:space="preserve">ntuk menampilkan grafik performa </w:t>
      </w:r>
      <w:r w:rsidR="00967504" w:rsidRPr="00967504">
        <w:rPr>
          <w:i/>
          <w:iCs/>
        </w:rPr>
        <w:t>leaderboard</w:t>
      </w:r>
      <w:r w:rsidRPr="001C35EE">
        <w:rPr>
          <w:i/>
          <w:iCs/>
        </w:rPr>
        <w:t xml:space="preserve"> </w:t>
      </w:r>
      <w:r w:rsidRPr="003655BE">
        <w:t>secara keseluruhan. Grafik in</w:t>
      </w:r>
      <w:r w:rsidR="001C35EE">
        <w:t xml:space="preserve">i </w:t>
      </w:r>
      <w:r w:rsidRPr="003655BE">
        <w:t xml:space="preserve">akan menunjukkan data visual terkait skor, aktivitas </w:t>
      </w:r>
      <w:r w:rsidR="0027413B">
        <w:t>pengguna</w:t>
      </w:r>
      <w:r w:rsidRPr="003655BE">
        <w:t xml:space="preserve">, atau perbandingan pencapaian </w:t>
      </w:r>
      <w:r w:rsidR="0027413B">
        <w:t>pengguna</w:t>
      </w:r>
      <w:r w:rsidR="001C35EE">
        <w:t xml:space="preserve"> </w:t>
      </w:r>
      <w:r w:rsidRPr="003655BE">
        <w:t xml:space="preserve">dalam </w:t>
      </w:r>
      <w:r w:rsidR="00B241E2" w:rsidRPr="00B241E2">
        <w:rPr>
          <w:i/>
          <w:iCs/>
        </w:rPr>
        <w:t>quiz</w:t>
      </w:r>
      <w:r w:rsidRPr="003655BE">
        <w:t>.</w:t>
      </w:r>
    </w:p>
    <w:p w14:paraId="7EED7C81" w14:textId="77777777" w:rsidR="00F215A9" w:rsidRDefault="00F215A9" w:rsidP="00F215A9">
      <w:pPr>
        <w:pStyle w:val="ListParagraph"/>
        <w:ind w:left="1080"/>
      </w:pPr>
    </w:p>
    <w:p w14:paraId="24CE210A" w14:textId="77777777" w:rsidR="00F215A9" w:rsidRDefault="00ED16C6" w:rsidP="00ED16C6">
      <w:pPr>
        <w:pStyle w:val="ListParagraph"/>
        <w:numPr>
          <w:ilvl w:val="6"/>
          <w:numId w:val="3"/>
        </w:numPr>
        <w:tabs>
          <w:tab w:val="clear" w:pos="5040"/>
          <w:tab w:val="num" w:pos="4680"/>
        </w:tabs>
        <w:ind w:left="810"/>
        <w:rPr>
          <w:bCs/>
        </w:rPr>
      </w:pPr>
      <w:r w:rsidRPr="00ED16C6">
        <w:rPr>
          <w:bCs/>
        </w:rPr>
        <w:t xml:space="preserve">Tampilan pembuatan </w:t>
      </w:r>
      <w:r w:rsidRPr="00ED16C6">
        <w:rPr>
          <w:bCs/>
          <w:i/>
          <w:iCs/>
        </w:rPr>
        <w:t>quiz</w:t>
      </w:r>
      <w:r w:rsidRPr="00ED16C6">
        <w:rPr>
          <w:bCs/>
        </w:rPr>
        <w:t xml:space="preserve"> </w:t>
      </w:r>
    </w:p>
    <w:p w14:paraId="33C739C5" w14:textId="12D65487" w:rsidR="00ED16C6" w:rsidRPr="00967B96" w:rsidRDefault="00F215A9" w:rsidP="00F215A9">
      <w:pPr>
        <w:pStyle w:val="ListParagraph"/>
        <w:ind w:left="810"/>
        <w:rPr>
          <w:bCs/>
        </w:rPr>
      </w:pPr>
      <w:r w:rsidRPr="00ED16C6">
        <w:rPr>
          <w:bCs/>
        </w:rPr>
        <w:t xml:space="preserve">Tampilan pembuatan </w:t>
      </w:r>
      <w:r w:rsidRPr="00ED16C6">
        <w:rPr>
          <w:bCs/>
          <w:i/>
          <w:iCs/>
        </w:rPr>
        <w:t>quiz</w:t>
      </w:r>
      <w:r w:rsidRPr="00ED16C6">
        <w:rPr>
          <w:bCs/>
        </w:rPr>
        <w:t xml:space="preserve"> </w:t>
      </w:r>
      <w:r w:rsidR="00ED16C6" w:rsidRPr="00ED16C6">
        <w:rPr>
          <w:bCs/>
        </w:rPr>
        <w:t xml:space="preserve">yang dirancang untuk </w:t>
      </w:r>
      <w:r w:rsidR="00ED16C6" w:rsidRPr="00ED16C6">
        <w:rPr>
          <w:bCs/>
          <w:i/>
          <w:iCs/>
        </w:rPr>
        <w:t>admin</w:t>
      </w:r>
      <w:r w:rsidR="00ED16C6" w:rsidRPr="00ED16C6">
        <w:rPr>
          <w:bCs/>
        </w:rPr>
        <w:t xml:space="preserve"> atau dosen. Pada tampilan ini memungkinkan dosen untuk membuat </w:t>
      </w:r>
      <w:r w:rsidR="00ED16C6" w:rsidRPr="00ED16C6">
        <w:rPr>
          <w:bCs/>
          <w:i/>
          <w:iCs/>
        </w:rPr>
        <w:t>quiz</w:t>
      </w:r>
      <w:r w:rsidR="00ED16C6" w:rsidRPr="00ED16C6">
        <w:rPr>
          <w:bCs/>
        </w:rPr>
        <w:t xml:space="preserve"> secara manual atau otomatis dengan memanfaatkan </w:t>
      </w:r>
      <w:r w:rsidR="00ED16C6" w:rsidRPr="00ED16C6">
        <w:rPr>
          <w:bCs/>
          <w:i/>
          <w:iCs/>
        </w:rPr>
        <w:t>file</w:t>
      </w:r>
      <w:r w:rsidR="00ED16C6" w:rsidRPr="00ED16C6">
        <w:rPr>
          <w:bCs/>
        </w:rPr>
        <w:t xml:space="preserve"> pdf, serta mengatur detail </w:t>
      </w:r>
      <w:r w:rsidR="00ED16C6" w:rsidRPr="00ED16C6">
        <w:rPr>
          <w:bCs/>
          <w:i/>
          <w:iCs/>
        </w:rPr>
        <w:t>quiz</w:t>
      </w:r>
      <w:r w:rsidR="00ED16C6" w:rsidRPr="00ED16C6">
        <w:rPr>
          <w:bCs/>
        </w:rPr>
        <w:t xml:space="preserve"> seperti jumlah soal, tipe soal, dan waktu pengerjaan untuk setiap soal. Untuk ukuran </w:t>
      </w:r>
      <w:r w:rsidR="00ED16C6" w:rsidRPr="00ED16C6">
        <w:rPr>
          <w:bCs/>
          <w:i/>
          <w:iCs/>
        </w:rPr>
        <w:t>file</w:t>
      </w:r>
      <w:r w:rsidR="00ED16C6" w:rsidRPr="00ED16C6">
        <w:rPr>
          <w:bCs/>
        </w:rPr>
        <w:t xml:space="preserve"> Pdf yang di </w:t>
      </w:r>
      <w:r w:rsidR="00ED16C6" w:rsidRPr="00ED16C6">
        <w:rPr>
          <w:bCs/>
          <w:i/>
          <w:iCs/>
        </w:rPr>
        <w:t>upload</w:t>
      </w:r>
      <w:r w:rsidR="00ED16C6" w:rsidRPr="00ED16C6">
        <w:rPr>
          <w:bCs/>
        </w:rPr>
        <w:t xml:space="preserve"> maksimal sebesar 2 Mb maka hal ini memberikan kemudahan bagi dosen untuk mengimport soal dari dokumen eksternal. Terdapat input untuk menentukan jumlah soal yang ingin dihasilkan serta tipe soal, seperti pihan ganda</w:t>
      </w:r>
      <w:r w:rsidR="00306E29">
        <w:rPr>
          <w:bCs/>
        </w:rPr>
        <w:t xml:space="preserve"> </w:t>
      </w:r>
      <w:r w:rsidR="00306E29">
        <w:rPr>
          <w:bCs/>
          <w:i/>
          <w:iCs/>
        </w:rPr>
        <w:t>(multipole choice)</w:t>
      </w:r>
      <w:r w:rsidR="00ED16C6" w:rsidRPr="00ED16C6">
        <w:rPr>
          <w:bCs/>
        </w:rPr>
        <w:t>, isian</w:t>
      </w:r>
      <w:r w:rsidR="00306E29">
        <w:rPr>
          <w:bCs/>
        </w:rPr>
        <w:t xml:space="preserve"> </w:t>
      </w:r>
      <w:r w:rsidR="00306E29">
        <w:rPr>
          <w:bCs/>
          <w:i/>
          <w:iCs/>
        </w:rPr>
        <w:t>(short answer)</w:t>
      </w:r>
      <w:r w:rsidR="00ED16C6" w:rsidRPr="00ED16C6">
        <w:rPr>
          <w:bCs/>
        </w:rPr>
        <w:t xml:space="preserve">, dan bentuk soal </w:t>
      </w:r>
      <w:r w:rsidR="00306E29">
        <w:rPr>
          <w:bCs/>
        </w:rPr>
        <w:t xml:space="preserve">benar atau salah </w:t>
      </w:r>
      <w:r w:rsidR="00967B96">
        <w:rPr>
          <w:bCs/>
        </w:rPr>
        <w:t>(</w:t>
      </w:r>
      <w:r w:rsidR="00ED16C6" w:rsidRPr="00ED16C6">
        <w:rPr>
          <w:bCs/>
          <w:i/>
          <w:iCs/>
        </w:rPr>
        <w:t>true or false</w:t>
      </w:r>
      <w:r w:rsidR="00967B96">
        <w:rPr>
          <w:bCs/>
          <w:i/>
          <w:iCs/>
        </w:rPr>
        <w:t>)</w:t>
      </w:r>
      <w:r w:rsidR="00ED16C6" w:rsidRPr="00ED16C6">
        <w:rPr>
          <w:bCs/>
          <w:i/>
          <w:iCs/>
        </w:rPr>
        <w:t xml:space="preserve">. </w:t>
      </w:r>
      <w:r w:rsidR="00ED16C6" w:rsidRPr="00ED16C6">
        <w:rPr>
          <w:bCs/>
        </w:rPr>
        <w:t>Setelah informasi dilengkapi, dosen dapat menekan tombol “</w:t>
      </w:r>
      <w:r w:rsidR="00ED16C6" w:rsidRPr="00ED16C6">
        <w:rPr>
          <w:bCs/>
          <w:i/>
          <w:iCs/>
        </w:rPr>
        <w:t>Generate</w:t>
      </w:r>
      <w:r w:rsidR="00ED16C6" w:rsidRPr="00ED16C6">
        <w:rPr>
          <w:bCs/>
        </w:rPr>
        <w:t xml:space="preserve"> </w:t>
      </w:r>
      <w:r w:rsidR="00ED16C6" w:rsidRPr="00ED16C6">
        <w:rPr>
          <w:bCs/>
          <w:i/>
          <w:iCs/>
        </w:rPr>
        <w:t>Quiz</w:t>
      </w:r>
      <w:r w:rsidR="00ED16C6" w:rsidRPr="00ED16C6">
        <w:rPr>
          <w:bCs/>
        </w:rPr>
        <w:t xml:space="preserve">” yang secara otomatis akan menghasilkan daftar soal berdasarkan dokumen yang diunggah atau spesifikasi yang diberikan. dari hasil generate soal berdasarkan pdf yang di upload dosen dapat mengelompokan soal berdasarkan </w:t>
      </w:r>
      <w:r w:rsidR="00ED16C6" w:rsidRPr="00ED16C6">
        <w:rPr>
          <w:bCs/>
          <w:i/>
          <w:iCs/>
        </w:rPr>
        <w:t>level</w:t>
      </w:r>
      <w:r w:rsidR="00ED16C6" w:rsidRPr="00ED16C6">
        <w:rPr>
          <w:bCs/>
        </w:rPr>
        <w:t xml:space="preserve"> dan memilih soal untuk di masukan ke dalam </w:t>
      </w:r>
      <w:r w:rsidR="00ED16C6" w:rsidRPr="00ED16C6">
        <w:rPr>
          <w:bCs/>
          <w:i/>
          <w:iCs/>
        </w:rPr>
        <w:t>quiz</w:t>
      </w:r>
      <w:r w:rsidR="00ED16C6" w:rsidRPr="00ED16C6">
        <w:rPr>
          <w:bCs/>
        </w:rPr>
        <w:t xml:space="preserve"> sesuai </w:t>
      </w:r>
      <w:r w:rsidR="00ED16C6" w:rsidRPr="00ED16C6">
        <w:rPr>
          <w:bCs/>
          <w:i/>
          <w:iCs/>
        </w:rPr>
        <w:t>level</w:t>
      </w:r>
      <w:r w:rsidR="00ED16C6" w:rsidRPr="00ED16C6">
        <w:rPr>
          <w:bCs/>
        </w:rPr>
        <w:t>. adapun tombol buat soal untuk membantu Dosen membuat soal secara manual yang akan di jelaskan pada gambar 4.1</w:t>
      </w:r>
      <w:r w:rsidR="00967B96">
        <w:rPr>
          <w:bCs/>
        </w:rPr>
        <w:t xml:space="preserve">6 </w:t>
      </w:r>
      <w:r w:rsidR="00ED16C6" w:rsidRPr="00ED16C6">
        <w:rPr>
          <w:bCs/>
        </w:rPr>
        <w:t>dibawah ini.</w:t>
      </w:r>
    </w:p>
    <w:p w14:paraId="469D6B58" w14:textId="26C289FD" w:rsidR="00BF32A1" w:rsidRDefault="00DA43D1" w:rsidP="00BF32A1">
      <w:pPr>
        <w:keepNext/>
        <w:jc w:val="center"/>
      </w:pPr>
      <w:r>
        <w:rPr>
          <w:noProof/>
        </w:rPr>
        <w:drawing>
          <wp:inline distT="0" distB="0" distL="0" distR="0" wp14:anchorId="10346D67" wp14:editId="7FDBCB02">
            <wp:extent cx="2783246" cy="2462530"/>
            <wp:effectExtent l="0" t="0" r="0" b="0"/>
            <wp:docPr id="18190340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9034061" name="Picture 1"/>
                    <pic:cNvPicPr>
                      <a:picLocks noChangeAspect="1"/>
                    </pic:cNvPicPr>
                  </pic:nvPicPr>
                  <pic:blipFill>
                    <a:blip r:embed="rId34"/>
                    <a:stretch>
                      <a:fillRect/>
                    </a:stretch>
                  </pic:blipFill>
                  <pic:spPr>
                    <a:xfrm>
                      <a:off x="0" y="0"/>
                      <a:ext cx="2835818" cy="2509044"/>
                    </a:xfrm>
                    <a:prstGeom prst="rect">
                      <a:avLst/>
                    </a:prstGeom>
                  </pic:spPr>
                </pic:pic>
              </a:graphicData>
            </a:graphic>
          </wp:inline>
        </w:drawing>
      </w:r>
    </w:p>
    <w:p w14:paraId="57ED859A" w14:textId="7578B1BD" w:rsidR="003F5D6E" w:rsidRDefault="00BF32A1" w:rsidP="00BF32A1">
      <w:pPr>
        <w:pStyle w:val="Caption"/>
        <w:jc w:val="center"/>
        <w:rPr>
          <w:color w:val="auto"/>
          <w:sz w:val="24"/>
          <w:szCs w:val="24"/>
        </w:rPr>
      </w:pPr>
      <w:bookmarkStart w:id="96" w:name="_Toc195504084"/>
      <w:r w:rsidRPr="00AB3DD4">
        <w:rPr>
          <w:i w:val="0"/>
          <w:iCs w:val="0"/>
          <w:color w:val="auto"/>
          <w:sz w:val="24"/>
          <w:szCs w:val="24"/>
        </w:rPr>
        <w:t xml:space="preserve">Gambar 4. </w:t>
      </w:r>
      <w:r w:rsidRPr="00AB3DD4">
        <w:rPr>
          <w:i w:val="0"/>
          <w:iCs w:val="0"/>
          <w:color w:val="auto"/>
          <w:sz w:val="24"/>
          <w:szCs w:val="24"/>
        </w:rPr>
        <w:fldChar w:fldCharType="begin"/>
      </w:r>
      <w:r w:rsidRPr="00AB3DD4">
        <w:rPr>
          <w:i w:val="0"/>
          <w:iCs w:val="0"/>
          <w:color w:val="auto"/>
          <w:sz w:val="24"/>
          <w:szCs w:val="24"/>
        </w:rPr>
        <w:instrText xml:space="preserve"> SEQ Gambar_4. \* ARABIC </w:instrText>
      </w:r>
      <w:r w:rsidRPr="00AB3DD4">
        <w:rPr>
          <w:i w:val="0"/>
          <w:iCs w:val="0"/>
          <w:color w:val="auto"/>
          <w:sz w:val="24"/>
          <w:szCs w:val="24"/>
        </w:rPr>
        <w:fldChar w:fldCharType="separate"/>
      </w:r>
      <w:r w:rsidR="006C1C49">
        <w:rPr>
          <w:i w:val="0"/>
          <w:iCs w:val="0"/>
          <w:noProof/>
          <w:color w:val="auto"/>
          <w:sz w:val="24"/>
          <w:szCs w:val="24"/>
        </w:rPr>
        <w:t>22</w:t>
      </w:r>
      <w:r w:rsidRPr="00AB3DD4">
        <w:rPr>
          <w:i w:val="0"/>
          <w:iCs w:val="0"/>
          <w:color w:val="auto"/>
          <w:sz w:val="24"/>
          <w:szCs w:val="24"/>
        </w:rPr>
        <w:fldChar w:fldCharType="end"/>
      </w:r>
      <w:r w:rsidRPr="00AB3DD4">
        <w:rPr>
          <w:i w:val="0"/>
          <w:iCs w:val="0"/>
          <w:color w:val="auto"/>
          <w:sz w:val="24"/>
          <w:szCs w:val="24"/>
        </w:rPr>
        <w:t xml:space="preserve"> </w:t>
      </w:r>
      <w:r w:rsidR="00CF37DE">
        <w:rPr>
          <w:color w:val="auto"/>
          <w:sz w:val="24"/>
          <w:szCs w:val="24"/>
        </w:rPr>
        <w:t>Mockup</w:t>
      </w:r>
      <w:r w:rsidR="00CF37DE" w:rsidRPr="00AB3DD4">
        <w:rPr>
          <w:i w:val="0"/>
          <w:iCs w:val="0"/>
          <w:color w:val="auto"/>
          <w:sz w:val="24"/>
          <w:szCs w:val="24"/>
        </w:rPr>
        <w:t xml:space="preserve"> </w:t>
      </w:r>
      <w:r w:rsidR="00DC020D" w:rsidRPr="00AB3DD4">
        <w:rPr>
          <w:i w:val="0"/>
          <w:iCs w:val="0"/>
          <w:color w:val="auto"/>
          <w:sz w:val="24"/>
          <w:szCs w:val="24"/>
        </w:rPr>
        <w:t xml:space="preserve">Tampilan </w:t>
      </w:r>
      <w:r w:rsidR="00AC685B">
        <w:rPr>
          <w:i w:val="0"/>
          <w:iCs w:val="0"/>
          <w:color w:val="auto"/>
          <w:sz w:val="24"/>
          <w:szCs w:val="24"/>
        </w:rPr>
        <w:t>p</w:t>
      </w:r>
      <w:r w:rsidR="00F34CF6" w:rsidRPr="00AB3DD4">
        <w:rPr>
          <w:i w:val="0"/>
          <w:iCs w:val="0"/>
          <w:color w:val="auto"/>
          <w:sz w:val="24"/>
          <w:szCs w:val="24"/>
        </w:rPr>
        <w:t xml:space="preserve">embuatan </w:t>
      </w:r>
      <w:r w:rsidR="00B241E2" w:rsidRPr="00B241E2">
        <w:rPr>
          <w:color w:val="auto"/>
          <w:sz w:val="24"/>
          <w:szCs w:val="24"/>
        </w:rPr>
        <w:t>quiz</w:t>
      </w:r>
      <w:bookmarkEnd w:id="96"/>
    </w:p>
    <w:p w14:paraId="3F04004B" w14:textId="77777777" w:rsidR="005328AB" w:rsidRDefault="005328AB" w:rsidP="00F215A9">
      <w:pPr>
        <w:pStyle w:val="ListParagraph"/>
        <w:numPr>
          <w:ilvl w:val="6"/>
          <w:numId w:val="3"/>
        </w:numPr>
        <w:tabs>
          <w:tab w:val="clear" w:pos="5040"/>
          <w:tab w:val="num" w:pos="4680"/>
        </w:tabs>
        <w:ind w:left="810"/>
        <w:rPr>
          <w:bCs/>
        </w:rPr>
      </w:pPr>
      <w:r>
        <w:rPr>
          <w:bCs/>
        </w:rPr>
        <w:t>Tampilan Buat Soal Manual</w:t>
      </w:r>
    </w:p>
    <w:p w14:paraId="74BEA75F" w14:textId="51943D64" w:rsidR="00F215A9" w:rsidRPr="00F215A9" w:rsidRDefault="00F215A9" w:rsidP="005328AB">
      <w:pPr>
        <w:pStyle w:val="ListParagraph"/>
        <w:ind w:left="810"/>
        <w:rPr>
          <w:bCs/>
        </w:rPr>
      </w:pPr>
      <w:r w:rsidRPr="00F215A9">
        <w:rPr>
          <w:bCs/>
        </w:rPr>
        <w:t>Pada tampilan ini Dosen dapat memilih jawaban yang benar untuk soal yang di telah dibuat secara manual serta Dosen dapat memberikan penjelasan dari soal yang telah di buat secara manual setelah dosen memberikan penjelasannya Dosen dapat menekan tombol simpan untuk menyimpan penjelasan dari soal tersebut.</w:t>
      </w:r>
    </w:p>
    <w:p w14:paraId="0CA83D91" w14:textId="77777777" w:rsidR="00542281" w:rsidRDefault="00316267" w:rsidP="00542281">
      <w:pPr>
        <w:keepNext/>
        <w:jc w:val="center"/>
      </w:pPr>
      <w:r>
        <w:rPr>
          <w:noProof/>
        </w:rPr>
        <w:drawing>
          <wp:inline distT="0" distB="0" distL="0" distR="0" wp14:anchorId="0D25FCEE" wp14:editId="1DE3F3BE">
            <wp:extent cx="2429501" cy="2428875"/>
            <wp:effectExtent l="0" t="0" r="9525" b="0"/>
            <wp:docPr id="18483791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2320363" name="Picture 1"/>
                    <pic:cNvPicPr>
                      <a:picLocks noChangeAspect="1"/>
                    </pic:cNvPicPr>
                  </pic:nvPicPr>
                  <pic:blipFill rotWithShape="1">
                    <a:blip r:embed="rId35"/>
                    <a:srcRect r="947"/>
                    <a:stretch/>
                  </pic:blipFill>
                  <pic:spPr bwMode="auto">
                    <a:xfrm>
                      <a:off x="0" y="0"/>
                      <a:ext cx="2471818" cy="2471181"/>
                    </a:xfrm>
                    <a:prstGeom prst="rect">
                      <a:avLst/>
                    </a:prstGeom>
                    <a:ln>
                      <a:noFill/>
                    </a:ln>
                    <a:extLst>
                      <a:ext uri="{53640926-AAD7-44D8-BBD7-CCE9431645EC}">
                        <a14:shadowObscured xmlns:a14="http://schemas.microsoft.com/office/drawing/2010/main"/>
                      </a:ext>
                    </a:extLst>
                  </pic:spPr>
                </pic:pic>
              </a:graphicData>
            </a:graphic>
          </wp:inline>
        </w:drawing>
      </w:r>
    </w:p>
    <w:p w14:paraId="1248402E" w14:textId="7081706A" w:rsidR="0040166D" w:rsidRDefault="00542281" w:rsidP="00542281">
      <w:pPr>
        <w:pStyle w:val="Caption"/>
        <w:jc w:val="center"/>
        <w:rPr>
          <w:i w:val="0"/>
          <w:iCs w:val="0"/>
          <w:color w:val="auto"/>
          <w:sz w:val="24"/>
          <w:szCs w:val="24"/>
        </w:rPr>
      </w:pPr>
      <w:bookmarkStart w:id="97" w:name="_Toc195504085"/>
      <w:r w:rsidRPr="00542281">
        <w:rPr>
          <w:color w:val="auto"/>
          <w:sz w:val="24"/>
          <w:szCs w:val="24"/>
        </w:rPr>
        <w:t xml:space="preserve">Gambar 4. </w:t>
      </w:r>
      <w:r w:rsidRPr="00542281">
        <w:rPr>
          <w:color w:val="auto"/>
          <w:sz w:val="24"/>
          <w:szCs w:val="24"/>
        </w:rPr>
        <w:fldChar w:fldCharType="begin"/>
      </w:r>
      <w:r w:rsidRPr="00542281">
        <w:rPr>
          <w:color w:val="auto"/>
          <w:sz w:val="24"/>
          <w:szCs w:val="24"/>
        </w:rPr>
        <w:instrText xml:space="preserve"> SEQ Gambar_4. \* ARABIC </w:instrText>
      </w:r>
      <w:r w:rsidRPr="00542281">
        <w:rPr>
          <w:color w:val="auto"/>
          <w:sz w:val="24"/>
          <w:szCs w:val="24"/>
        </w:rPr>
        <w:fldChar w:fldCharType="separate"/>
      </w:r>
      <w:r w:rsidR="006C1C49">
        <w:rPr>
          <w:noProof/>
          <w:color w:val="auto"/>
          <w:sz w:val="24"/>
          <w:szCs w:val="24"/>
        </w:rPr>
        <w:t>23</w:t>
      </w:r>
      <w:r w:rsidRPr="00542281">
        <w:rPr>
          <w:color w:val="auto"/>
          <w:sz w:val="24"/>
          <w:szCs w:val="24"/>
        </w:rPr>
        <w:fldChar w:fldCharType="end"/>
      </w:r>
      <w:r w:rsidRPr="00542281">
        <w:rPr>
          <w:color w:val="auto"/>
          <w:sz w:val="24"/>
          <w:szCs w:val="24"/>
        </w:rPr>
        <w:t xml:space="preserve"> Mockup </w:t>
      </w:r>
      <w:r w:rsidRPr="00542281">
        <w:rPr>
          <w:i w:val="0"/>
          <w:iCs w:val="0"/>
          <w:color w:val="auto"/>
          <w:sz w:val="24"/>
          <w:szCs w:val="24"/>
        </w:rPr>
        <w:t>Buat soal manual</w:t>
      </w:r>
      <w:bookmarkEnd w:id="97"/>
    </w:p>
    <w:p w14:paraId="796AD841" w14:textId="1959FA94" w:rsidR="005328AB" w:rsidRPr="005328AB" w:rsidRDefault="005328AB" w:rsidP="005328AB">
      <w:pPr>
        <w:pStyle w:val="ListParagraph"/>
        <w:numPr>
          <w:ilvl w:val="6"/>
          <w:numId w:val="3"/>
        </w:numPr>
        <w:tabs>
          <w:tab w:val="clear" w:pos="5040"/>
          <w:tab w:val="left" w:pos="4680"/>
        </w:tabs>
        <w:ind w:left="810"/>
        <w:rPr>
          <w:bCs/>
        </w:rPr>
      </w:pPr>
      <w:r w:rsidRPr="005328AB">
        <w:rPr>
          <w:bCs/>
        </w:rPr>
        <w:t xml:space="preserve">Tampilan daftar </w:t>
      </w:r>
      <w:r w:rsidRPr="005328AB">
        <w:rPr>
          <w:bCs/>
          <w:i/>
          <w:iCs/>
        </w:rPr>
        <w:t>quiz</w:t>
      </w:r>
      <w:r w:rsidRPr="005328AB">
        <w:rPr>
          <w:bCs/>
        </w:rPr>
        <w:t xml:space="preserve"> yang sedang dibuka yang menampilkan informasi </w:t>
      </w:r>
      <w:r w:rsidRPr="005328AB">
        <w:rPr>
          <w:bCs/>
          <w:i/>
          <w:iCs/>
        </w:rPr>
        <w:t>quiz</w:t>
      </w:r>
      <w:r w:rsidRPr="005328AB">
        <w:rPr>
          <w:bCs/>
        </w:rPr>
        <w:t xml:space="preserve"> dengan rincian nama </w:t>
      </w:r>
      <w:r w:rsidRPr="005328AB">
        <w:rPr>
          <w:bCs/>
          <w:i/>
          <w:iCs/>
        </w:rPr>
        <w:t>quiz</w:t>
      </w:r>
      <w:r w:rsidRPr="005328AB">
        <w:rPr>
          <w:bCs/>
        </w:rPr>
        <w:t>, jumlah soal, waktu mulai (</w:t>
      </w:r>
      <w:r w:rsidRPr="005328AB">
        <w:rPr>
          <w:bCs/>
          <w:i/>
          <w:iCs/>
        </w:rPr>
        <w:t>start date</w:t>
      </w:r>
      <w:r w:rsidRPr="005328AB">
        <w:rPr>
          <w:bCs/>
        </w:rPr>
        <w:t>), waktu berakhir (</w:t>
      </w:r>
      <w:r w:rsidRPr="005328AB">
        <w:rPr>
          <w:bCs/>
          <w:i/>
          <w:iCs/>
        </w:rPr>
        <w:t>end date</w:t>
      </w:r>
      <w:r w:rsidRPr="005328AB">
        <w:rPr>
          <w:bCs/>
        </w:rPr>
        <w:t xml:space="preserve">). Kemudian terdapat juga kolom untuk memasukkan kode </w:t>
      </w:r>
      <w:r w:rsidRPr="005328AB">
        <w:rPr>
          <w:bCs/>
          <w:i/>
          <w:iCs/>
        </w:rPr>
        <w:t>quiz</w:t>
      </w:r>
      <w:r w:rsidRPr="005328AB">
        <w:rPr>
          <w:bCs/>
        </w:rPr>
        <w:t xml:space="preserve"> yang diperlukan untuk memulai, dengan tombol “</w:t>
      </w:r>
      <w:r w:rsidRPr="005328AB">
        <w:rPr>
          <w:bCs/>
          <w:i/>
          <w:iCs/>
        </w:rPr>
        <w:t>Start</w:t>
      </w:r>
      <w:r w:rsidRPr="005328AB">
        <w:rPr>
          <w:bCs/>
        </w:rPr>
        <w:t>” untuk konfirmasi.</w:t>
      </w:r>
    </w:p>
    <w:p w14:paraId="6EF49A3E" w14:textId="77777777" w:rsidR="00542281" w:rsidRDefault="00316267" w:rsidP="00542281">
      <w:pPr>
        <w:keepNext/>
        <w:jc w:val="center"/>
      </w:pPr>
      <w:r>
        <w:rPr>
          <w:noProof/>
        </w:rPr>
        <w:drawing>
          <wp:inline distT="0" distB="0" distL="0" distR="0" wp14:anchorId="2B99AF97" wp14:editId="41F1F39F">
            <wp:extent cx="3142034" cy="2596935"/>
            <wp:effectExtent l="0" t="0" r="1270" b="0"/>
            <wp:docPr id="17814475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447546" name="Picture 1"/>
                    <pic:cNvPicPr>
                      <a:picLocks noChangeAspect="1"/>
                    </pic:cNvPicPr>
                  </pic:nvPicPr>
                  <pic:blipFill>
                    <a:blip r:embed="rId36"/>
                    <a:stretch>
                      <a:fillRect/>
                    </a:stretch>
                  </pic:blipFill>
                  <pic:spPr>
                    <a:xfrm>
                      <a:off x="0" y="0"/>
                      <a:ext cx="3195134" cy="2640823"/>
                    </a:xfrm>
                    <a:prstGeom prst="rect">
                      <a:avLst/>
                    </a:prstGeom>
                  </pic:spPr>
                </pic:pic>
              </a:graphicData>
            </a:graphic>
          </wp:inline>
        </w:drawing>
      </w:r>
    </w:p>
    <w:p w14:paraId="6E88144E" w14:textId="0FCFBC44" w:rsidR="002D2C6D" w:rsidRDefault="00542281" w:rsidP="00542281">
      <w:pPr>
        <w:pStyle w:val="Caption"/>
        <w:jc w:val="center"/>
        <w:rPr>
          <w:color w:val="auto"/>
          <w:sz w:val="24"/>
          <w:szCs w:val="24"/>
        </w:rPr>
      </w:pPr>
      <w:bookmarkStart w:id="98" w:name="_Toc195504086"/>
      <w:r w:rsidRPr="00542281">
        <w:rPr>
          <w:color w:val="auto"/>
          <w:sz w:val="24"/>
          <w:szCs w:val="24"/>
        </w:rPr>
        <w:t xml:space="preserve">Gambar 4. </w:t>
      </w:r>
      <w:r w:rsidRPr="00542281">
        <w:rPr>
          <w:color w:val="auto"/>
          <w:sz w:val="24"/>
          <w:szCs w:val="24"/>
        </w:rPr>
        <w:fldChar w:fldCharType="begin"/>
      </w:r>
      <w:r w:rsidRPr="00542281">
        <w:rPr>
          <w:color w:val="auto"/>
          <w:sz w:val="24"/>
          <w:szCs w:val="24"/>
        </w:rPr>
        <w:instrText xml:space="preserve"> SEQ Gambar_4. \* ARABIC </w:instrText>
      </w:r>
      <w:r w:rsidRPr="00542281">
        <w:rPr>
          <w:color w:val="auto"/>
          <w:sz w:val="24"/>
          <w:szCs w:val="24"/>
        </w:rPr>
        <w:fldChar w:fldCharType="separate"/>
      </w:r>
      <w:r w:rsidR="006C1C49">
        <w:rPr>
          <w:noProof/>
          <w:color w:val="auto"/>
          <w:sz w:val="24"/>
          <w:szCs w:val="24"/>
        </w:rPr>
        <w:t>24</w:t>
      </w:r>
      <w:r w:rsidRPr="00542281">
        <w:rPr>
          <w:color w:val="auto"/>
          <w:sz w:val="24"/>
          <w:szCs w:val="24"/>
        </w:rPr>
        <w:fldChar w:fldCharType="end"/>
      </w:r>
      <w:r w:rsidRPr="00542281">
        <w:rPr>
          <w:color w:val="auto"/>
          <w:sz w:val="24"/>
          <w:szCs w:val="24"/>
        </w:rPr>
        <w:t xml:space="preserve"> Mockup</w:t>
      </w:r>
      <w:r w:rsidRPr="00542281">
        <w:rPr>
          <w:i w:val="0"/>
          <w:iCs w:val="0"/>
          <w:color w:val="auto"/>
          <w:sz w:val="24"/>
          <w:szCs w:val="24"/>
        </w:rPr>
        <w:t xml:space="preserve"> Tampilan daftar</w:t>
      </w:r>
      <w:r w:rsidRPr="00542281">
        <w:rPr>
          <w:color w:val="auto"/>
          <w:sz w:val="24"/>
          <w:szCs w:val="24"/>
        </w:rPr>
        <w:t xml:space="preserve"> quiz</w:t>
      </w:r>
      <w:bookmarkEnd w:id="98"/>
    </w:p>
    <w:p w14:paraId="241ED9C3" w14:textId="77777777" w:rsidR="005328AB" w:rsidRPr="00926FE2" w:rsidRDefault="005328AB" w:rsidP="005328AB">
      <w:pPr>
        <w:pStyle w:val="ListParagraph"/>
        <w:numPr>
          <w:ilvl w:val="4"/>
          <w:numId w:val="3"/>
        </w:numPr>
        <w:tabs>
          <w:tab w:val="clear" w:pos="3600"/>
          <w:tab w:val="num" w:pos="3240"/>
        </w:tabs>
        <w:ind w:left="810"/>
      </w:pPr>
      <w:r>
        <w:t xml:space="preserve">Tampilan </w:t>
      </w:r>
      <w:r>
        <w:rPr>
          <w:i/>
          <w:iCs/>
        </w:rPr>
        <w:t>pop – up Generate Quiz</w:t>
      </w:r>
    </w:p>
    <w:p w14:paraId="54968A76" w14:textId="77777777" w:rsidR="00926FE2" w:rsidRPr="00926FE2" w:rsidRDefault="00926FE2" w:rsidP="00926FE2">
      <w:pPr>
        <w:pStyle w:val="ListParagraph"/>
        <w:ind w:left="810"/>
      </w:pPr>
      <w:r w:rsidRPr="00926FE2">
        <w:t xml:space="preserve">Tampilan pop-up </w:t>
      </w:r>
      <w:r w:rsidRPr="00926FE2">
        <w:rPr>
          <w:i/>
          <w:iCs/>
        </w:rPr>
        <w:t>Generate Quiz</w:t>
      </w:r>
      <w:r w:rsidRPr="00926FE2">
        <w:t xml:space="preserve"> berfungsi sebagai jendela konfirmasi yang muncul ketika admin akan membuka atau mempublikasikan sebuah quiz. Pop-up ini dirancang untuk memastikan bahwa seluruh informasi penting terkait quiz telah dilengkapi sebelum quiz tersedia untuk pengguna. Di dalam pop-up ini, admin diwajibkan mengisi beberapa ketentuan utama, seperti:</w:t>
      </w:r>
    </w:p>
    <w:p w14:paraId="2E4AAEC1" w14:textId="77777777" w:rsidR="00926FE2" w:rsidRPr="00926FE2" w:rsidRDefault="00926FE2">
      <w:pPr>
        <w:pStyle w:val="ListParagraph"/>
        <w:numPr>
          <w:ilvl w:val="0"/>
          <w:numId w:val="53"/>
        </w:numPr>
        <w:tabs>
          <w:tab w:val="clear" w:pos="720"/>
          <w:tab w:val="num" w:pos="1890"/>
          <w:tab w:val="left" w:pos="2160"/>
        </w:tabs>
        <w:ind w:left="1350" w:hanging="270"/>
      </w:pPr>
      <w:r w:rsidRPr="00926FE2">
        <w:t xml:space="preserve">Nama </w:t>
      </w:r>
      <w:r w:rsidRPr="00926FE2">
        <w:rPr>
          <w:i/>
          <w:iCs/>
        </w:rPr>
        <w:t>Quiz</w:t>
      </w:r>
      <w:r w:rsidRPr="00926FE2">
        <w:t xml:space="preserve">: Penamaan untuk identifikasi </w:t>
      </w:r>
      <w:r w:rsidRPr="00926FE2">
        <w:rPr>
          <w:i/>
          <w:iCs/>
        </w:rPr>
        <w:t xml:space="preserve">quiz </w:t>
      </w:r>
      <w:r w:rsidRPr="00926FE2">
        <w:t>yang akan dibuka.</w:t>
      </w:r>
    </w:p>
    <w:p w14:paraId="021EEC72" w14:textId="77777777" w:rsidR="00926FE2" w:rsidRPr="00926FE2" w:rsidRDefault="00926FE2">
      <w:pPr>
        <w:pStyle w:val="ListParagraph"/>
        <w:numPr>
          <w:ilvl w:val="0"/>
          <w:numId w:val="53"/>
        </w:numPr>
        <w:tabs>
          <w:tab w:val="clear" w:pos="720"/>
          <w:tab w:val="num" w:pos="1890"/>
          <w:tab w:val="left" w:pos="2160"/>
        </w:tabs>
        <w:ind w:left="1350" w:hanging="270"/>
      </w:pPr>
      <w:r w:rsidRPr="00926FE2">
        <w:t xml:space="preserve">Kode </w:t>
      </w:r>
      <w:r w:rsidRPr="00926FE2">
        <w:rPr>
          <w:i/>
          <w:iCs/>
        </w:rPr>
        <w:t>Quiz</w:t>
      </w:r>
      <w:r w:rsidRPr="00926FE2">
        <w:t>: Kode unik yang digunakan pengguna untuk mengakses quiz tersebut.</w:t>
      </w:r>
    </w:p>
    <w:p w14:paraId="77618C14" w14:textId="77777777" w:rsidR="00926FE2" w:rsidRPr="00926FE2" w:rsidRDefault="00926FE2">
      <w:pPr>
        <w:pStyle w:val="ListParagraph"/>
        <w:numPr>
          <w:ilvl w:val="0"/>
          <w:numId w:val="53"/>
        </w:numPr>
        <w:tabs>
          <w:tab w:val="clear" w:pos="720"/>
          <w:tab w:val="num" w:pos="1890"/>
          <w:tab w:val="left" w:pos="2160"/>
        </w:tabs>
        <w:ind w:left="1350" w:hanging="270"/>
      </w:pPr>
      <w:r w:rsidRPr="00926FE2">
        <w:t xml:space="preserve">Waktu Mulai dan Waktu Berakhir: Penentuan rentang waktu pelaksanaan </w:t>
      </w:r>
      <w:r w:rsidRPr="00926FE2">
        <w:rPr>
          <w:i/>
          <w:iCs/>
        </w:rPr>
        <w:t>quiz</w:t>
      </w:r>
      <w:r w:rsidRPr="00926FE2">
        <w:t>, mulai dari kapan</w:t>
      </w:r>
      <w:r w:rsidRPr="00926FE2">
        <w:rPr>
          <w:i/>
          <w:iCs/>
        </w:rPr>
        <w:t xml:space="preserve"> quiz</w:t>
      </w:r>
      <w:r w:rsidRPr="00926FE2">
        <w:t xml:space="preserve"> dibuka hingga ditutup.</w:t>
      </w:r>
    </w:p>
    <w:p w14:paraId="5B25B7FF" w14:textId="77777777" w:rsidR="005328AB" w:rsidRPr="005328AB" w:rsidRDefault="005328AB" w:rsidP="00E57113"/>
    <w:p w14:paraId="31D4EF9F" w14:textId="2F3B1525" w:rsidR="00A36814" w:rsidRDefault="00AD4364" w:rsidP="00A36814">
      <w:pPr>
        <w:keepNext/>
        <w:jc w:val="center"/>
      </w:pPr>
      <w:r>
        <w:rPr>
          <w:noProof/>
        </w:rPr>
        <w:drawing>
          <wp:inline distT="0" distB="0" distL="0" distR="0" wp14:anchorId="08A704C9" wp14:editId="093563FA">
            <wp:extent cx="2901286" cy="2859405"/>
            <wp:effectExtent l="0" t="0" r="0" b="0"/>
            <wp:docPr id="5381113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8111393" name="Picture 1"/>
                    <pic:cNvPicPr>
                      <a:picLocks noChangeAspect="1"/>
                    </pic:cNvPicPr>
                  </pic:nvPicPr>
                  <pic:blipFill>
                    <a:blip r:embed="rId37"/>
                    <a:stretch>
                      <a:fillRect/>
                    </a:stretch>
                  </pic:blipFill>
                  <pic:spPr>
                    <a:xfrm>
                      <a:off x="0" y="0"/>
                      <a:ext cx="2944680" cy="2902173"/>
                    </a:xfrm>
                    <a:prstGeom prst="rect">
                      <a:avLst/>
                    </a:prstGeom>
                  </pic:spPr>
                </pic:pic>
              </a:graphicData>
            </a:graphic>
          </wp:inline>
        </w:drawing>
      </w:r>
    </w:p>
    <w:p w14:paraId="035BEA6E" w14:textId="3E4B43D7" w:rsidR="000E6FD3" w:rsidRDefault="00A36814" w:rsidP="00A36814">
      <w:pPr>
        <w:pStyle w:val="Caption"/>
        <w:jc w:val="center"/>
        <w:rPr>
          <w:color w:val="auto"/>
          <w:sz w:val="24"/>
          <w:szCs w:val="24"/>
        </w:rPr>
      </w:pPr>
      <w:bookmarkStart w:id="99" w:name="_Toc195504087"/>
      <w:r w:rsidRPr="00914DE4">
        <w:rPr>
          <w:i w:val="0"/>
          <w:iCs w:val="0"/>
          <w:color w:val="auto"/>
          <w:sz w:val="24"/>
          <w:szCs w:val="24"/>
        </w:rPr>
        <w:t xml:space="preserve">Gambar 4. </w:t>
      </w:r>
      <w:r w:rsidRPr="00914DE4">
        <w:rPr>
          <w:i w:val="0"/>
          <w:iCs w:val="0"/>
          <w:color w:val="auto"/>
          <w:sz w:val="24"/>
          <w:szCs w:val="24"/>
        </w:rPr>
        <w:fldChar w:fldCharType="begin"/>
      </w:r>
      <w:r w:rsidRPr="00914DE4">
        <w:rPr>
          <w:i w:val="0"/>
          <w:iCs w:val="0"/>
          <w:color w:val="auto"/>
          <w:sz w:val="24"/>
          <w:szCs w:val="24"/>
        </w:rPr>
        <w:instrText xml:space="preserve"> SEQ Gambar_4. \* ARABIC </w:instrText>
      </w:r>
      <w:r w:rsidRPr="00914DE4">
        <w:rPr>
          <w:i w:val="0"/>
          <w:iCs w:val="0"/>
          <w:color w:val="auto"/>
          <w:sz w:val="24"/>
          <w:szCs w:val="24"/>
        </w:rPr>
        <w:fldChar w:fldCharType="separate"/>
      </w:r>
      <w:r w:rsidR="006C1C49">
        <w:rPr>
          <w:i w:val="0"/>
          <w:iCs w:val="0"/>
          <w:noProof/>
          <w:color w:val="auto"/>
          <w:sz w:val="24"/>
          <w:szCs w:val="24"/>
        </w:rPr>
        <w:t>25</w:t>
      </w:r>
      <w:r w:rsidRPr="00914DE4">
        <w:rPr>
          <w:i w:val="0"/>
          <w:iCs w:val="0"/>
          <w:color w:val="auto"/>
          <w:sz w:val="24"/>
          <w:szCs w:val="24"/>
        </w:rPr>
        <w:fldChar w:fldCharType="end"/>
      </w:r>
      <w:r w:rsidR="00E04599">
        <w:rPr>
          <w:i w:val="0"/>
          <w:iCs w:val="0"/>
          <w:color w:val="auto"/>
          <w:sz w:val="24"/>
          <w:szCs w:val="24"/>
        </w:rPr>
        <w:t xml:space="preserve"> </w:t>
      </w:r>
      <w:r w:rsidR="00CF37DE">
        <w:rPr>
          <w:color w:val="auto"/>
          <w:sz w:val="24"/>
          <w:szCs w:val="24"/>
        </w:rPr>
        <w:t>Mockup</w:t>
      </w:r>
      <w:r w:rsidR="00CF37DE" w:rsidRPr="00914DE4">
        <w:rPr>
          <w:i w:val="0"/>
          <w:iCs w:val="0"/>
          <w:color w:val="auto"/>
          <w:sz w:val="24"/>
          <w:szCs w:val="24"/>
        </w:rPr>
        <w:t xml:space="preserve"> </w:t>
      </w:r>
      <w:r w:rsidR="00A878AA" w:rsidRPr="00914DE4">
        <w:rPr>
          <w:i w:val="0"/>
          <w:iCs w:val="0"/>
          <w:color w:val="auto"/>
          <w:sz w:val="24"/>
          <w:szCs w:val="24"/>
        </w:rPr>
        <w:t xml:space="preserve">Tampilan </w:t>
      </w:r>
      <w:r w:rsidR="00AD4364" w:rsidRPr="00354728">
        <w:rPr>
          <w:color w:val="auto"/>
          <w:sz w:val="24"/>
          <w:szCs w:val="24"/>
        </w:rPr>
        <w:t>pop-up Generate Quiz</w:t>
      </w:r>
      <w:bookmarkEnd w:id="99"/>
    </w:p>
    <w:p w14:paraId="6201AB64" w14:textId="0A149A80" w:rsidR="005110D0" w:rsidRPr="005110D0" w:rsidRDefault="005110D0" w:rsidP="005110D0">
      <w:pPr>
        <w:pStyle w:val="ListParagraph"/>
        <w:numPr>
          <w:ilvl w:val="4"/>
          <w:numId w:val="3"/>
        </w:numPr>
        <w:tabs>
          <w:tab w:val="clear" w:pos="3600"/>
          <w:tab w:val="num" w:pos="3240"/>
        </w:tabs>
        <w:ind w:left="810"/>
        <w:rPr>
          <w:bCs/>
        </w:rPr>
      </w:pPr>
      <w:r w:rsidRPr="005110D0">
        <w:rPr>
          <w:bCs/>
        </w:rPr>
        <w:t xml:space="preserve">Tampilan daftar </w:t>
      </w:r>
      <w:r w:rsidRPr="005110D0">
        <w:rPr>
          <w:bCs/>
          <w:i/>
          <w:iCs/>
        </w:rPr>
        <w:t>quiz</w:t>
      </w:r>
      <w:r w:rsidRPr="005110D0">
        <w:rPr>
          <w:bCs/>
        </w:rPr>
        <w:t xml:space="preserve"> yang mencakup nama </w:t>
      </w:r>
      <w:r w:rsidRPr="005110D0">
        <w:rPr>
          <w:bCs/>
          <w:i/>
          <w:iCs/>
        </w:rPr>
        <w:t>quiz</w:t>
      </w:r>
      <w:r w:rsidRPr="005110D0">
        <w:rPr>
          <w:bCs/>
        </w:rPr>
        <w:t xml:space="preserve">, tingkat kesulitan </w:t>
      </w:r>
      <w:r w:rsidRPr="005110D0">
        <w:rPr>
          <w:bCs/>
          <w:i/>
          <w:iCs/>
        </w:rPr>
        <w:t>quiz</w:t>
      </w:r>
      <w:r w:rsidRPr="005110D0">
        <w:rPr>
          <w:bCs/>
        </w:rPr>
        <w:t xml:space="preserve"> ditandai dengan label seperti </w:t>
      </w:r>
      <w:r w:rsidRPr="005110D0">
        <w:rPr>
          <w:bCs/>
          <w:i/>
          <w:iCs/>
        </w:rPr>
        <w:t>easy</w:t>
      </w:r>
      <w:r w:rsidRPr="005110D0">
        <w:rPr>
          <w:bCs/>
        </w:rPr>
        <w:t xml:space="preserve">, </w:t>
      </w:r>
      <w:r w:rsidRPr="005110D0">
        <w:rPr>
          <w:bCs/>
          <w:i/>
          <w:iCs/>
        </w:rPr>
        <w:t>medium</w:t>
      </w:r>
      <w:r w:rsidRPr="005110D0">
        <w:rPr>
          <w:bCs/>
        </w:rPr>
        <w:t xml:space="preserve">, dan </w:t>
      </w:r>
      <w:r w:rsidRPr="005110D0">
        <w:rPr>
          <w:bCs/>
          <w:i/>
          <w:iCs/>
        </w:rPr>
        <w:t>high</w:t>
      </w:r>
      <w:r w:rsidRPr="005110D0">
        <w:rPr>
          <w:bCs/>
        </w:rPr>
        <w:t xml:space="preserve">. Kemudian </w:t>
      </w:r>
      <w:r w:rsidRPr="005110D0">
        <w:rPr>
          <w:bCs/>
          <w:i/>
          <w:iCs/>
        </w:rPr>
        <w:t xml:space="preserve">contribution </w:t>
      </w:r>
      <w:r w:rsidRPr="005110D0">
        <w:rPr>
          <w:bCs/>
        </w:rPr>
        <w:t xml:space="preserve">untuk mengindikasikan siapa yang membuat </w:t>
      </w:r>
      <w:r w:rsidRPr="005110D0">
        <w:rPr>
          <w:bCs/>
          <w:i/>
          <w:iCs/>
        </w:rPr>
        <w:t>quiz</w:t>
      </w:r>
      <w:r w:rsidRPr="005110D0">
        <w:rPr>
          <w:bCs/>
        </w:rPr>
        <w:t xml:space="preserve"> atau informasi terkait siapa yang mengikuti </w:t>
      </w:r>
      <w:r w:rsidRPr="005110D0">
        <w:rPr>
          <w:bCs/>
          <w:i/>
          <w:iCs/>
        </w:rPr>
        <w:t>quiz</w:t>
      </w:r>
      <w:r w:rsidRPr="005110D0">
        <w:rPr>
          <w:bCs/>
        </w:rPr>
        <w:t xml:space="preserve">. </w:t>
      </w:r>
      <w:r w:rsidRPr="005110D0">
        <w:rPr>
          <w:bCs/>
          <w:i/>
          <w:iCs/>
        </w:rPr>
        <w:t xml:space="preserve">Done </w:t>
      </w:r>
      <w:r w:rsidRPr="005110D0">
        <w:rPr>
          <w:bCs/>
        </w:rPr>
        <w:t xml:space="preserve">sebagai status penyelesaian </w:t>
      </w:r>
      <w:r w:rsidRPr="005110D0">
        <w:rPr>
          <w:bCs/>
          <w:i/>
          <w:iCs/>
        </w:rPr>
        <w:t>quiz</w:t>
      </w:r>
      <w:r w:rsidRPr="005110D0">
        <w:rPr>
          <w:bCs/>
        </w:rPr>
        <w:t xml:space="preserve">. Dan status menunjukkan apakah </w:t>
      </w:r>
      <w:r w:rsidRPr="005110D0">
        <w:rPr>
          <w:bCs/>
          <w:i/>
          <w:iCs/>
        </w:rPr>
        <w:t>quiz</w:t>
      </w:r>
      <w:r w:rsidRPr="005110D0">
        <w:rPr>
          <w:bCs/>
        </w:rPr>
        <w:t xml:space="preserve"> masih aktif, belum aktif, atau selesai.</w:t>
      </w:r>
    </w:p>
    <w:p w14:paraId="416ADA02" w14:textId="77777777" w:rsidR="00512845" w:rsidRDefault="00354728" w:rsidP="00512845">
      <w:pPr>
        <w:keepNext/>
        <w:jc w:val="center"/>
      </w:pPr>
      <w:r>
        <w:rPr>
          <w:noProof/>
        </w:rPr>
        <w:drawing>
          <wp:inline distT="0" distB="0" distL="0" distR="0" wp14:anchorId="770F670A" wp14:editId="38096272">
            <wp:extent cx="3339630" cy="2589291"/>
            <wp:effectExtent l="0" t="0" r="0" b="1905"/>
            <wp:docPr id="21245323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4532373" name="Picture 1"/>
                    <pic:cNvPicPr>
                      <a:picLocks noChangeAspect="1"/>
                    </pic:cNvPicPr>
                  </pic:nvPicPr>
                  <pic:blipFill>
                    <a:blip r:embed="rId38"/>
                    <a:stretch>
                      <a:fillRect/>
                    </a:stretch>
                  </pic:blipFill>
                  <pic:spPr>
                    <a:xfrm>
                      <a:off x="0" y="0"/>
                      <a:ext cx="3354133" cy="2600536"/>
                    </a:xfrm>
                    <a:prstGeom prst="rect">
                      <a:avLst/>
                    </a:prstGeom>
                  </pic:spPr>
                </pic:pic>
              </a:graphicData>
            </a:graphic>
          </wp:inline>
        </w:drawing>
      </w:r>
    </w:p>
    <w:p w14:paraId="580DB64F" w14:textId="2B1B80B7" w:rsidR="00354728" w:rsidRDefault="00512845" w:rsidP="00512845">
      <w:pPr>
        <w:pStyle w:val="Caption"/>
        <w:jc w:val="center"/>
        <w:rPr>
          <w:i w:val="0"/>
          <w:iCs w:val="0"/>
          <w:color w:val="auto"/>
          <w:sz w:val="24"/>
          <w:szCs w:val="24"/>
        </w:rPr>
      </w:pPr>
      <w:bookmarkStart w:id="100" w:name="_Toc195504088"/>
      <w:r w:rsidRPr="00512845">
        <w:rPr>
          <w:i w:val="0"/>
          <w:iCs w:val="0"/>
          <w:color w:val="auto"/>
          <w:sz w:val="24"/>
          <w:szCs w:val="24"/>
        </w:rPr>
        <w:t xml:space="preserve">Gambar 4. </w:t>
      </w:r>
      <w:r w:rsidRPr="00512845">
        <w:rPr>
          <w:i w:val="0"/>
          <w:iCs w:val="0"/>
          <w:color w:val="auto"/>
          <w:sz w:val="24"/>
          <w:szCs w:val="24"/>
        </w:rPr>
        <w:fldChar w:fldCharType="begin"/>
      </w:r>
      <w:r w:rsidRPr="00512845">
        <w:rPr>
          <w:i w:val="0"/>
          <w:iCs w:val="0"/>
          <w:color w:val="auto"/>
          <w:sz w:val="24"/>
          <w:szCs w:val="24"/>
        </w:rPr>
        <w:instrText xml:space="preserve"> SEQ Gambar_4. \* ARABIC </w:instrText>
      </w:r>
      <w:r w:rsidRPr="00512845">
        <w:rPr>
          <w:i w:val="0"/>
          <w:iCs w:val="0"/>
          <w:color w:val="auto"/>
          <w:sz w:val="24"/>
          <w:szCs w:val="24"/>
        </w:rPr>
        <w:fldChar w:fldCharType="separate"/>
      </w:r>
      <w:r w:rsidR="006C1C49">
        <w:rPr>
          <w:i w:val="0"/>
          <w:iCs w:val="0"/>
          <w:noProof/>
          <w:color w:val="auto"/>
          <w:sz w:val="24"/>
          <w:szCs w:val="24"/>
        </w:rPr>
        <w:t>26</w:t>
      </w:r>
      <w:r w:rsidRPr="00512845">
        <w:rPr>
          <w:i w:val="0"/>
          <w:iCs w:val="0"/>
          <w:color w:val="auto"/>
          <w:sz w:val="24"/>
          <w:szCs w:val="24"/>
        </w:rPr>
        <w:fldChar w:fldCharType="end"/>
      </w:r>
      <w:r w:rsidRPr="00512845">
        <w:rPr>
          <w:i w:val="0"/>
          <w:iCs w:val="0"/>
          <w:color w:val="auto"/>
          <w:sz w:val="24"/>
          <w:szCs w:val="24"/>
        </w:rPr>
        <w:t xml:space="preserve"> </w:t>
      </w:r>
      <w:r w:rsidR="00CF37DE">
        <w:rPr>
          <w:color w:val="auto"/>
          <w:sz w:val="24"/>
          <w:szCs w:val="24"/>
        </w:rPr>
        <w:t>Mockup</w:t>
      </w:r>
      <w:r w:rsidR="00CF37DE" w:rsidRPr="00512845">
        <w:rPr>
          <w:i w:val="0"/>
          <w:iCs w:val="0"/>
          <w:color w:val="auto"/>
          <w:sz w:val="24"/>
          <w:szCs w:val="24"/>
        </w:rPr>
        <w:t xml:space="preserve"> </w:t>
      </w:r>
      <w:r w:rsidRPr="00512845">
        <w:rPr>
          <w:i w:val="0"/>
          <w:iCs w:val="0"/>
          <w:color w:val="auto"/>
          <w:sz w:val="24"/>
          <w:szCs w:val="24"/>
        </w:rPr>
        <w:t>Tampilan status quiz</w:t>
      </w:r>
      <w:bookmarkEnd w:id="100"/>
    </w:p>
    <w:p w14:paraId="5C1EB400" w14:textId="77777777" w:rsidR="00116D6A" w:rsidRDefault="00116D6A" w:rsidP="00116D6A">
      <w:pPr>
        <w:pStyle w:val="ListParagraph"/>
        <w:numPr>
          <w:ilvl w:val="4"/>
          <w:numId w:val="3"/>
        </w:numPr>
        <w:tabs>
          <w:tab w:val="clear" w:pos="3600"/>
          <w:tab w:val="left" w:pos="4410"/>
        </w:tabs>
        <w:ind w:left="810" w:hanging="450"/>
        <w:rPr>
          <w:i/>
          <w:iCs/>
        </w:rPr>
      </w:pPr>
      <w:r w:rsidRPr="00116D6A">
        <w:rPr>
          <w:i/>
          <w:iCs/>
        </w:rPr>
        <w:t>Leaderboard</w:t>
      </w:r>
    </w:p>
    <w:p w14:paraId="01E74E8C" w14:textId="6E7903F7" w:rsidR="00116D6A" w:rsidRPr="00116D6A" w:rsidRDefault="00116D6A" w:rsidP="00116D6A">
      <w:pPr>
        <w:pStyle w:val="ListParagraph"/>
        <w:ind w:left="810"/>
        <w:rPr>
          <w:i/>
          <w:iCs/>
        </w:rPr>
      </w:pPr>
      <w:r w:rsidRPr="00116D6A">
        <w:rPr>
          <w:i/>
          <w:iCs/>
        </w:rPr>
        <w:t xml:space="preserve">Leaderboard </w:t>
      </w:r>
      <w:r>
        <w:t xml:space="preserve">atau daftar pengguna berdasarkan pencapaian </w:t>
      </w:r>
      <w:r w:rsidRPr="00116D6A">
        <w:rPr>
          <w:i/>
          <w:iCs/>
        </w:rPr>
        <w:t>quiz</w:t>
      </w:r>
      <w:r>
        <w:t xml:space="preserve">. Tampilan ini juga memberikan konteks tentang performa pengguna lainnya. </w:t>
      </w:r>
      <w:r w:rsidRPr="00116D6A">
        <w:rPr>
          <w:i/>
          <w:iCs/>
        </w:rPr>
        <w:t>Leaderboard</w:t>
      </w:r>
      <w:r>
        <w:t xml:space="preserve"> </w:t>
      </w:r>
      <w:r w:rsidRPr="00C315B2">
        <w:t xml:space="preserve">yang menunjukkan bahwa ini adalah halaman untuk melihat peringkat atau hasil </w:t>
      </w:r>
      <w:r w:rsidRPr="00116D6A">
        <w:rPr>
          <w:i/>
          <w:iCs/>
        </w:rPr>
        <w:t>quiz</w:t>
      </w:r>
      <w:r>
        <w:t>.</w:t>
      </w:r>
    </w:p>
    <w:p w14:paraId="4731F631" w14:textId="7EB4E223" w:rsidR="00914DE4" w:rsidRDefault="002018E2" w:rsidP="00914DE4">
      <w:pPr>
        <w:keepNext/>
        <w:jc w:val="center"/>
      </w:pPr>
      <w:r>
        <w:rPr>
          <w:noProof/>
        </w:rPr>
        <w:drawing>
          <wp:inline distT="0" distB="0" distL="0" distR="0" wp14:anchorId="7C5458B0" wp14:editId="485E36D0">
            <wp:extent cx="2933323" cy="2878372"/>
            <wp:effectExtent l="0" t="0" r="635" b="0"/>
            <wp:docPr id="9714374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437437" name="Picture 1"/>
                    <pic:cNvPicPr>
                      <a:picLocks noChangeAspect="1"/>
                    </pic:cNvPicPr>
                  </pic:nvPicPr>
                  <pic:blipFill>
                    <a:blip r:embed="rId39"/>
                    <a:stretch>
                      <a:fillRect/>
                    </a:stretch>
                  </pic:blipFill>
                  <pic:spPr>
                    <a:xfrm>
                      <a:off x="0" y="0"/>
                      <a:ext cx="2952332" cy="2897025"/>
                    </a:xfrm>
                    <a:prstGeom prst="rect">
                      <a:avLst/>
                    </a:prstGeom>
                  </pic:spPr>
                </pic:pic>
              </a:graphicData>
            </a:graphic>
          </wp:inline>
        </w:drawing>
      </w:r>
      <w:r w:rsidR="00354728">
        <w:rPr>
          <w:noProof/>
        </w:rPr>
        <w:t xml:space="preserve"> </w:t>
      </w:r>
    </w:p>
    <w:p w14:paraId="31D7CF5D" w14:textId="5F7079EE" w:rsidR="000E6FD3" w:rsidRPr="00914DE4" w:rsidRDefault="00914DE4" w:rsidP="00914DE4">
      <w:pPr>
        <w:pStyle w:val="Caption"/>
        <w:jc w:val="center"/>
        <w:rPr>
          <w:bCs/>
          <w:color w:val="auto"/>
          <w:sz w:val="24"/>
          <w:szCs w:val="24"/>
        </w:rPr>
      </w:pPr>
      <w:bookmarkStart w:id="101" w:name="_Toc195504089"/>
      <w:r w:rsidRPr="00354728">
        <w:rPr>
          <w:i w:val="0"/>
          <w:iCs w:val="0"/>
          <w:color w:val="auto"/>
          <w:sz w:val="24"/>
          <w:szCs w:val="24"/>
        </w:rPr>
        <w:t xml:space="preserve">Gambar 4. </w:t>
      </w:r>
      <w:r w:rsidRPr="00354728">
        <w:rPr>
          <w:i w:val="0"/>
          <w:iCs w:val="0"/>
          <w:color w:val="auto"/>
          <w:sz w:val="24"/>
          <w:szCs w:val="24"/>
        </w:rPr>
        <w:fldChar w:fldCharType="begin"/>
      </w:r>
      <w:r w:rsidRPr="00354728">
        <w:rPr>
          <w:i w:val="0"/>
          <w:iCs w:val="0"/>
          <w:color w:val="auto"/>
          <w:sz w:val="24"/>
          <w:szCs w:val="24"/>
        </w:rPr>
        <w:instrText xml:space="preserve"> SEQ Gambar_4. \* ARABIC </w:instrText>
      </w:r>
      <w:r w:rsidRPr="00354728">
        <w:rPr>
          <w:i w:val="0"/>
          <w:iCs w:val="0"/>
          <w:color w:val="auto"/>
          <w:sz w:val="24"/>
          <w:szCs w:val="24"/>
        </w:rPr>
        <w:fldChar w:fldCharType="separate"/>
      </w:r>
      <w:r w:rsidR="006C1C49">
        <w:rPr>
          <w:i w:val="0"/>
          <w:iCs w:val="0"/>
          <w:noProof/>
          <w:color w:val="auto"/>
          <w:sz w:val="24"/>
          <w:szCs w:val="24"/>
        </w:rPr>
        <w:t>27</w:t>
      </w:r>
      <w:r w:rsidRPr="00354728">
        <w:rPr>
          <w:i w:val="0"/>
          <w:iCs w:val="0"/>
          <w:color w:val="auto"/>
          <w:sz w:val="24"/>
          <w:szCs w:val="24"/>
        </w:rPr>
        <w:fldChar w:fldCharType="end"/>
      </w:r>
      <w:r w:rsidRPr="00354728">
        <w:rPr>
          <w:i w:val="0"/>
          <w:iCs w:val="0"/>
          <w:color w:val="auto"/>
          <w:sz w:val="24"/>
          <w:szCs w:val="24"/>
        </w:rPr>
        <w:t xml:space="preserve"> </w:t>
      </w:r>
      <w:r w:rsidR="00470C43">
        <w:rPr>
          <w:color w:val="auto"/>
          <w:sz w:val="24"/>
          <w:szCs w:val="24"/>
        </w:rPr>
        <w:t>Mockup</w:t>
      </w:r>
      <w:r w:rsidR="00470C43" w:rsidRPr="00354728">
        <w:rPr>
          <w:i w:val="0"/>
          <w:iCs w:val="0"/>
          <w:color w:val="auto"/>
          <w:sz w:val="24"/>
          <w:szCs w:val="24"/>
        </w:rPr>
        <w:t xml:space="preserve"> </w:t>
      </w:r>
      <w:r w:rsidR="00354728" w:rsidRPr="00354728">
        <w:rPr>
          <w:i w:val="0"/>
          <w:iCs w:val="0"/>
          <w:color w:val="auto"/>
          <w:sz w:val="24"/>
          <w:szCs w:val="24"/>
        </w:rPr>
        <w:t>Tampilan daftar</w:t>
      </w:r>
      <w:r w:rsidR="00354728">
        <w:rPr>
          <w:color w:val="auto"/>
          <w:sz w:val="24"/>
          <w:szCs w:val="24"/>
        </w:rPr>
        <w:t xml:space="preserve"> quiz</w:t>
      </w:r>
      <w:bookmarkEnd w:id="101"/>
    </w:p>
    <w:p w14:paraId="5BE72107" w14:textId="77777777" w:rsidR="000D7F09" w:rsidRDefault="00FD33F4" w:rsidP="00701BA2">
      <w:pPr>
        <w:pStyle w:val="Heading2"/>
        <w:spacing w:line="480" w:lineRule="auto"/>
      </w:pPr>
      <w:bookmarkStart w:id="102" w:name="_Toc195504891"/>
      <w:r>
        <w:t>Gemini (AI)</w:t>
      </w:r>
      <w:bookmarkEnd w:id="102"/>
    </w:p>
    <w:p w14:paraId="00F09140" w14:textId="6E8E15CC" w:rsidR="00FD33F4" w:rsidRPr="000D7F09" w:rsidRDefault="00FD33F4" w:rsidP="00A32255">
      <w:pPr>
        <w:rPr>
          <w:b/>
        </w:rPr>
      </w:pPr>
      <w:r w:rsidRPr="000D7F09">
        <w:t xml:space="preserve">Gemini AI adalah model kecerdasan buatan </w:t>
      </w:r>
      <w:r w:rsidRPr="000D7F09">
        <w:rPr>
          <w:i/>
          <w:iCs/>
        </w:rPr>
        <w:t>(AI)</w:t>
      </w:r>
      <w:r w:rsidRPr="000D7F09">
        <w:t xml:space="preserve"> generatif yang dikembangkan </w:t>
      </w:r>
      <w:r w:rsidRPr="000D7F09">
        <w:rPr>
          <w:i/>
          <w:iCs/>
        </w:rPr>
        <w:t>oleh Google DeepMind</w:t>
      </w:r>
      <w:r w:rsidRPr="000D7F09">
        <w:t xml:space="preserve">. Model ini mampu memahami, mengolah, dan menghasilkan teks, gambar, serta kode secara cerdas. Dalam penelitian ini konteks yang digunkan adalah dalam bentuk generate soal, </w:t>
      </w:r>
      <w:r w:rsidRPr="000D7F09">
        <w:rPr>
          <w:i/>
          <w:iCs/>
        </w:rPr>
        <w:t>Gemini AI</w:t>
      </w:r>
      <w:r w:rsidRPr="000D7F09">
        <w:t xml:space="preserve"> digunakan untuk menghasilkan pertanyaan secara otomatis berdasarkan teks dari dokumen PDF. </w:t>
      </w:r>
      <w:r w:rsidRPr="000D7F09">
        <w:rPr>
          <w:i/>
          <w:iCs/>
        </w:rPr>
        <w:t>Gemini AI</w:t>
      </w:r>
      <w:r w:rsidRPr="000D7F09">
        <w:t xml:space="preserve"> memiliki kemampuan pemrosesan bahasa alami (NLP) yang memungkinkan sistem memahami isi dokumen dan membuat pertanyaan yang relevan sesuai dengan konteks materi yang diberikan.</w:t>
      </w:r>
    </w:p>
    <w:p w14:paraId="5E55B3F2" w14:textId="77777777" w:rsidR="00F92DD4" w:rsidRPr="00452B66" w:rsidRDefault="00F92DD4" w:rsidP="00F92DD4">
      <w:r w:rsidRPr="00452B66">
        <w:t xml:space="preserve">Pembuatan soal merupakan proses yang memerlukan waktu dan tenaga, terutama bagi pengajar yang harus menyusun pertanyaan secara manual berdasarkan materi ajar. Salah satu solusi yang dapat digunakan adalah pemanfaatan </w:t>
      </w:r>
      <w:r w:rsidRPr="00682B2C">
        <w:rPr>
          <w:i/>
          <w:iCs/>
        </w:rPr>
        <w:t>Google Gemini</w:t>
      </w:r>
      <w:r w:rsidRPr="00452B66">
        <w:t xml:space="preserve"> AI, sebuah model kecerdasan buatan generatif yang mampu memahami dan mengolah teks untuk menghasilkan pertanyaan secara otomatis.</w:t>
      </w:r>
    </w:p>
    <w:p w14:paraId="18E53CA8" w14:textId="77777777" w:rsidR="00F92DD4" w:rsidRPr="00F8459A" w:rsidRDefault="00F92DD4" w:rsidP="00F92DD4">
      <w:r w:rsidRPr="00452B66">
        <w:t xml:space="preserve">Penelitian ini bertujuan untuk mengintegrasikan </w:t>
      </w:r>
      <w:r w:rsidRPr="00682B2C">
        <w:rPr>
          <w:i/>
          <w:iCs/>
        </w:rPr>
        <w:t>Google Gemini</w:t>
      </w:r>
      <w:r w:rsidRPr="00452B66">
        <w:t xml:space="preserve"> AI dalam sistem pembelajaran guna menghasilkan soal berbasis teks secara otomatis dari dokumen PDF. Dengan menggunakan teknologi ini, sistem dapat membantu pengajar dalam menyusun soal dengan lebih cepat dan sistematis.</w:t>
      </w:r>
    </w:p>
    <w:p w14:paraId="231FF771" w14:textId="77777777" w:rsidR="00F92DD4" w:rsidRDefault="00F92DD4" w:rsidP="00932E39">
      <w:r w:rsidRPr="00BF2DEF">
        <w:t xml:space="preserve">Cara Kerja </w:t>
      </w:r>
      <w:r>
        <w:t>Gemini AI dalam Generate Soal</w:t>
      </w:r>
    </w:p>
    <w:p w14:paraId="1513784D" w14:textId="77777777" w:rsidR="00932E39" w:rsidRDefault="00F92DD4" w:rsidP="00932E39">
      <w:r w:rsidRPr="00007027">
        <w:t xml:space="preserve">Proses pembuatan soal otomatis menggunakan Gemini AI terdiri dari beberapa tahapan utama, yaitu: </w:t>
      </w:r>
    </w:p>
    <w:p w14:paraId="527BA92B" w14:textId="1C5B430B" w:rsidR="00F92DD4" w:rsidRDefault="00F92DD4">
      <w:pPr>
        <w:pStyle w:val="ListParagraph"/>
        <w:numPr>
          <w:ilvl w:val="1"/>
          <w:numId w:val="52"/>
        </w:numPr>
      </w:pPr>
      <w:r w:rsidRPr="00682B2C">
        <w:rPr>
          <w:i/>
          <w:iCs/>
        </w:rPr>
        <w:t>Admin</w:t>
      </w:r>
      <w:r>
        <w:t xml:space="preserve"> mengunggah dokumen PDF yang berisi materi pembelajaran</w:t>
      </w:r>
    </w:p>
    <w:p w14:paraId="6D15C643" w14:textId="77777777" w:rsidR="00F92DD4" w:rsidRDefault="00F92DD4">
      <w:pPr>
        <w:pStyle w:val="ListParagraph"/>
        <w:numPr>
          <w:ilvl w:val="1"/>
          <w:numId w:val="52"/>
        </w:numPr>
      </w:pPr>
      <w:r>
        <w:t>Sistem mengekstrak teks dari dokumen menggunakan Pustaka pemrosesan PDF.</w:t>
      </w:r>
    </w:p>
    <w:p w14:paraId="7763EAE7" w14:textId="77777777" w:rsidR="00F92DD4" w:rsidRPr="009A0478" w:rsidRDefault="00F92DD4">
      <w:pPr>
        <w:pStyle w:val="ListParagraph"/>
        <w:numPr>
          <w:ilvl w:val="1"/>
          <w:numId w:val="52"/>
        </w:numPr>
      </w:pPr>
      <w:r w:rsidRPr="009A0478">
        <w:t xml:space="preserve">Teks hasil ekstraksi dikirim ke </w:t>
      </w:r>
      <w:r w:rsidRPr="00682B2C">
        <w:rPr>
          <w:i/>
          <w:iCs/>
        </w:rPr>
        <w:t>Google Gemini API</w:t>
      </w:r>
      <w:r w:rsidRPr="009A0478">
        <w:t xml:space="preserve"> dengan perintah (prompt) khusus yang berisi instruksi pembuatan soal.</w:t>
      </w:r>
    </w:p>
    <w:p w14:paraId="4F3795C8" w14:textId="77777777" w:rsidR="00F92DD4" w:rsidRDefault="00F92DD4">
      <w:pPr>
        <w:pStyle w:val="ListParagraph"/>
        <w:numPr>
          <w:ilvl w:val="1"/>
          <w:numId w:val="52"/>
        </w:numPr>
      </w:pPr>
      <w:r w:rsidRPr="000F2C81">
        <w:t>Data hasil API diformat ulang agar sesuai dengan tampilan dalam sistem.</w:t>
      </w:r>
    </w:p>
    <w:p w14:paraId="2279E8DC" w14:textId="77777777" w:rsidR="00F92DD4" w:rsidRDefault="00F92DD4">
      <w:pPr>
        <w:pStyle w:val="ListParagraph"/>
        <w:numPr>
          <w:ilvl w:val="1"/>
          <w:numId w:val="52"/>
        </w:numPr>
      </w:pPr>
      <w:r w:rsidRPr="000F2C81">
        <w:t>Soal ditampilkan dalam antarmuka, sehingga bisa langsung digunakan dalam proses pemb</w:t>
      </w:r>
      <w:r>
        <w:t>uatan soal secara otomatis.</w:t>
      </w:r>
    </w:p>
    <w:p w14:paraId="39E6F32C" w14:textId="77777777" w:rsidR="00F92DD4" w:rsidRDefault="00F92DD4" w:rsidP="00932E39">
      <w:r w:rsidRPr="00E9775F">
        <w:t>Aktivitas Pembelajaran</w:t>
      </w:r>
    </w:p>
    <w:p w14:paraId="6C0BC21D" w14:textId="442F378D" w:rsidR="00F92DD4" w:rsidRPr="00E9775F" w:rsidRDefault="007575B5">
      <w:pPr>
        <w:pStyle w:val="ListParagraph"/>
        <w:numPr>
          <w:ilvl w:val="1"/>
          <w:numId w:val="52"/>
        </w:numPr>
      </w:pPr>
      <w:r>
        <w:rPr>
          <w:i/>
          <w:iCs/>
        </w:rPr>
        <w:t>Gemini AI</w:t>
      </w:r>
      <w:r>
        <w:t xml:space="preserve"> </w:t>
      </w:r>
      <w:r w:rsidR="00F92DD4" w:rsidRPr="00E9775F">
        <w:t xml:space="preserve">mendukung berbagai aktivitas yang memungkinkan </w:t>
      </w:r>
      <w:r w:rsidR="00F92DD4">
        <w:t>penggun</w:t>
      </w:r>
      <w:r w:rsidR="00F92DD4" w:rsidRPr="00E9775F">
        <w:t xml:space="preserve">a berpartisipasi secara aktif. Aktivitas ini bisa berupa </w:t>
      </w:r>
      <w:r w:rsidR="00AB300D" w:rsidRPr="00AB300D">
        <w:rPr>
          <w:i/>
          <w:iCs/>
        </w:rPr>
        <w:t>quiz</w:t>
      </w:r>
      <w:r w:rsidR="00F92DD4" w:rsidRPr="00E9775F">
        <w:t>, forum diskusi, tugas, dan penilaian.</w:t>
      </w:r>
    </w:p>
    <w:p w14:paraId="1A22B84A" w14:textId="6FE64F04" w:rsidR="00F92DD4" w:rsidRDefault="00AB300D">
      <w:pPr>
        <w:pStyle w:val="ListParagraph"/>
        <w:numPr>
          <w:ilvl w:val="1"/>
          <w:numId w:val="52"/>
        </w:numPr>
      </w:pPr>
      <w:r w:rsidRPr="00AB300D">
        <w:rPr>
          <w:i/>
          <w:iCs/>
        </w:rPr>
        <w:t>Quiz</w:t>
      </w:r>
      <w:r w:rsidR="00F92DD4" w:rsidRPr="00E9775F">
        <w:t xml:space="preserve"> dapat diatur dengan berbagai jenis soal (pilihan ganda, isian singkat, esai), sedangkan tugas dapat berupa pengumpulan </w:t>
      </w:r>
      <w:r w:rsidR="00FC3BBA" w:rsidRPr="00FC3BBA">
        <w:rPr>
          <w:i/>
          <w:iCs/>
        </w:rPr>
        <w:t>file</w:t>
      </w:r>
      <w:r w:rsidR="00F92DD4" w:rsidRPr="00E9775F">
        <w:t xml:space="preserve"> atau proyek yang dievaluasi oleh pengajar.</w:t>
      </w:r>
    </w:p>
    <w:p w14:paraId="4104BC22" w14:textId="77777777" w:rsidR="00F92DD4" w:rsidRDefault="00F92DD4" w:rsidP="00932E39">
      <w:r>
        <w:t>Batasan Gemini (AI)</w:t>
      </w:r>
    </w:p>
    <w:p w14:paraId="6DB2489A" w14:textId="77777777" w:rsidR="00F92DD4" w:rsidRPr="00C80744" w:rsidRDefault="00F92DD4">
      <w:pPr>
        <w:pStyle w:val="ListParagraph"/>
        <w:numPr>
          <w:ilvl w:val="1"/>
          <w:numId w:val="52"/>
        </w:numPr>
      </w:pPr>
      <w:r w:rsidRPr="00C80744">
        <w:t>Gemini AI menghasilkan soal berdasarkan teks yang diberikan sebagai masukan. Oleh karena itu, kualitas dan struktur materi dalam dokumen PDF sangat berpengaruh terhadap relevansi dan tingkat kesulitan soal yang dihasilkan. Jika teks yang diberikan memiliki struktur yang kurang jelas, seperti kalimat yang tidak koheren, terlalu singkat, atau mengandung banyak informasi yang tidak relevan, maka model mungkin akan mengalami kesulitan dalam mengidentifikasi konsep utama yang harus diuji dalam bentuk soal.</w:t>
      </w:r>
    </w:p>
    <w:p w14:paraId="6B983D7E" w14:textId="77777777" w:rsidR="00F92DD4" w:rsidRDefault="00F92DD4">
      <w:pPr>
        <w:pStyle w:val="ListParagraph"/>
        <w:numPr>
          <w:ilvl w:val="1"/>
          <w:numId w:val="52"/>
        </w:numPr>
      </w:pPr>
      <w:r w:rsidRPr="00110783">
        <w:t>Untuk dapat mengakses API, sistem harus selalu terhubung dengan jaringan internet. Jika terjadi gangguan koneksi, proses pembuatan soal dapat terhambat atau bahkan gagal.</w:t>
      </w:r>
    </w:p>
    <w:p w14:paraId="60DD4D02" w14:textId="77777777" w:rsidR="00F92DD4" w:rsidRDefault="00F92DD4">
      <w:pPr>
        <w:pStyle w:val="ListParagraph"/>
        <w:numPr>
          <w:ilvl w:val="1"/>
          <w:numId w:val="52"/>
        </w:numPr>
      </w:pPr>
      <w:r w:rsidRPr="007F71D8">
        <w:t>AI cenderung menghasilkan soal yang bersifat deskriptif daripada analitis.</w:t>
      </w:r>
    </w:p>
    <w:p w14:paraId="24E02B68" w14:textId="77777777" w:rsidR="00F92DD4" w:rsidRDefault="00F92DD4">
      <w:pPr>
        <w:pStyle w:val="ListParagraph"/>
        <w:numPr>
          <w:ilvl w:val="1"/>
          <w:numId w:val="52"/>
        </w:numPr>
      </w:pPr>
      <w:r w:rsidRPr="007F71D8">
        <w:t>AI</w:t>
      </w:r>
      <w:r>
        <w:t xml:space="preserve"> </w:t>
      </w:r>
      <w:r w:rsidRPr="007F71D8">
        <w:t>mengalami kesulitan dalam menyusun soal untuk topik yang memerlukan pemahaman mendalam atau analisis tingkat tinggi.</w:t>
      </w:r>
    </w:p>
    <w:p w14:paraId="46EDFAEA" w14:textId="77777777" w:rsidR="00F92DD4" w:rsidRPr="007A4836" w:rsidRDefault="00F92DD4">
      <w:pPr>
        <w:pStyle w:val="ListParagraph"/>
        <w:numPr>
          <w:ilvl w:val="1"/>
          <w:numId w:val="52"/>
        </w:numPr>
      </w:pPr>
      <w:r w:rsidRPr="007F71D8">
        <w:t xml:space="preserve">Jika teks yang diberikan kurang jelas atau memiliki struktur yang tidak rapi, AI </w:t>
      </w:r>
      <w:r w:rsidRPr="007A4836">
        <w:t>mungkin menghasilkan soal yang kurang tepat atau ambigu.</w:t>
      </w:r>
    </w:p>
    <w:p w14:paraId="3DDC3407" w14:textId="79A1D9CD" w:rsidR="00416D20" w:rsidRDefault="00F92DD4" w:rsidP="00682B2C">
      <w:pPr>
        <w:pStyle w:val="ListParagraph"/>
        <w:numPr>
          <w:ilvl w:val="1"/>
          <w:numId w:val="52"/>
        </w:numPr>
      </w:pPr>
      <w:r w:rsidRPr="007A4836">
        <w:t>Karena sistem ini menggunakan Google Gemini API, maka diperlukan koneksi internet yang stabil untuk mengakses layanan tersebut.</w:t>
      </w:r>
    </w:p>
    <w:p w14:paraId="40AAF5BB" w14:textId="447A063A" w:rsidR="00682B2C" w:rsidRDefault="00416D20" w:rsidP="00416D20">
      <w:pPr>
        <w:spacing w:line="259" w:lineRule="auto"/>
        <w:jc w:val="left"/>
      </w:pPr>
      <w:r>
        <w:br w:type="page"/>
      </w:r>
    </w:p>
    <w:p w14:paraId="7937B5DE" w14:textId="296F0136" w:rsidR="007A4F5F" w:rsidRPr="007A4F5F" w:rsidRDefault="00091BD7" w:rsidP="00701BA2">
      <w:pPr>
        <w:pStyle w:val="Heading1"/>
        <w:spacing w:line="480" w:lineRule="auto"/>
      </w:pPr>
      <w:r>
        <w:br/>
      </w:r>
      <w:bookmarkStart w:id="103" w:name="_Toc195504892"/>
      <w:r>
        <w:t>IMPLEMENTASI</w:t>
      </w:r>
      <w:bookmarkEnd w:id="103"/>
    </w:p>
    <w:p w14:paraId="5880BDBD" w14:textId="0529F496" w:rsidR="00E10975" w:rsidRDefault="00E10975" w:rsidP="00E10975">
      <w:r>
        <w:t xml:space="preserve">Implementasi merupakan tahapan krusial dalam pengintegrasian </w:t>
      </w:r>
      <w:r w:rsidRPr="00C353C8">
        <w:rPr>
          <w:i/>
          <w:iCs/>
        </w:rPr>
        <w:t>progressive learning</w:t>
      </w:r>
      <w:r>
        <w:t xml:space="preserve"> dan </w:t>
      </w:r>
      <w:r w:rsidRPr="00C353C8">
        <w:rPr>
          <w:i/>
          <w:iCs/>
        </w:rPr>
        <w:t>serious games</w:t>
      </w:r>
      <w:r>
        <w:t xml:space="preserve"> ke dalam sistem </w:t>
      </w:r>
      <w:r w:rsidRPr="00D6573E">
        <w:rPr>
          <w:i/>
          <w:iCs/>
        </w:rPr>
        <w:t>gamifi</w:t>
      </w:r>
      <w:r w:rsidR="0014569C" w:rsidRPr="00D6573E">
        <w:rPr>
          <w:i/>
          <w:iCs/>
        </w:rPr>
        <w:t>cation</w:t>
      </w:r>
      <w:r w:rsidRPr="00D6573E">
        <w:rPr>
          <w:i/>
          <w:iCs/>
        </w:rPr>
        <w:t xml:space="preserve"> </w:t>
      </w:r>
      <w:r>
        <w:t xml:space="preserve">edukasi. Proses implementasi memastikan bahwa pendekatan </w:t>
      </w:r>
      <w:r w:rsidRPr="0014569C">
        <w:rPr>
          <w:i/>
          <w:iCs/>
        </w:rPr>
        <w:t>progressive learning</w:t>
      </w:r>
      <w:r>
        <w:t xml:space="preserve"> yang menyusun tantangan dari yang mudah hingga yang sulit dapat berjalan optimal dan sesuai dengan kebutuhan pengguna. Begitu pula dengan elemen </w:t>
      </w:r>
      <w:r w:rsidRPr="00344179">
        <w:rPr>
          <w:i/>
          <w:iCs/>
        </w:rPr>
        <w:t>serious game</w:t>
      </w:r>
      <w:r>
        <w:t xml:space="preserve"> yang dirancang untuk meningkatkan keterlibatan dan pemahaman materi tanpa memicu ketergantungan berlebihan pada insentif eksternal.</w:t>
      </w:r>
    </w:p>
    <w:p w14:paraId="50AF7182" w14:textId="105C0D9C" w:rsidR="00634E14" w:rsidRDefault="00E10975" w:rsidP="00E10975">
      <w:r>
        <w:t>Evaluasi menyeluruh dilakukan untuk mengidentifikasi kekuatan dan kelemahan sistem dalam mendukung pengalaman belajar yang adaptif dan bermakna. Aspek</w:t>
      </w:r>
      <w:r w:rsidR="00344179">
        <w:t xml:space="preserve"> - </w:t>
      </w:r>
      <w:r>
        <w:t xml:space="preserve">aspek yang teridentifikasi tersebut menjadi dasar untuk meningkatkan dan menyesuaikan fitur </w:t>
      </w:r>
      <w:r w:rsidRPr="00D6573E">
        <w:rPr>
          <w:i/>
          <w:iCs/>
        </w:rPr>
        <w:t>gamifi</w:t>
      </w:r>
      <w:r w:rsidR="00D6573E" w:rsidRPr="00D6573E">
        <w:rPr>
          <w:i/>
          <w:iCs/>
        </w:rPr>
        <w:t>cation</w:t>
      </w:r>
      <w:r>
        <w:t xml:space="preserve"> agar sistem dapat berfungsi dengan baik dan berdampak positif pada motivasi dan pemahaman pengguna. Dengan memahami hasil pengujian, langkah-langkah perbaikan dapat diambil untuk memastikan bahwa integrasi </w:t>
      </w:r>
      <w:r w:rsidRPr="00C353C8">
        <w:rPr>
          <w:i/>
          <w:iCs/>
        </w:rPr>
        <w:t>progressive learning</w:t>
      </w:r>
      <w:r>
        <w:t xml:space="preserve"> dan </w:t>
      </w:r>
      <w:r w:rsidRPr="00C353C8">
        <w:rPr>
          <w:i/>
          <w:iCs/>
        </w:rPr>
        <w:t>serious games</w:t>
      </w:r>
      <w:r>
        <w:t xml:space="preserve"> menciptakan pengalaman belajar yang tidak hanya menarik tetapi juga efektif dan berorientasi pada pembelajaran berkelanjutan.</w:t>
      </w:r>
    </w:p>
    <w:p w14:paraId="493F2A32" w14:textId="77777777" w:rsidR="00241B67" w:rsidRDefault="00241B67" w:rsidP="00701BA2">
      <w:pPr>
        <w:pStyle w:val="Heading2"/>
        <w:spacing w:line="480" w:lineRule="auto"/>
      </w:pPr>
      <w:bookmarkStart w:id="104" w:name="_Toc195504893"/>
      <w:r>
        <w:t>Batasan Implementasi</w:t>
      </w:r>
      <w:bookmarkEnd w:id="104"/>
    </w:p>
    <w:p w14:paraId="5D8AD917" w14:textId="77777777" w:rsidR="00344179" w:rsidRDefault="00324B86" w:rsidP="00701BA2">
      <w:r>
        <w:t xml:space="preserve">Sub-bab ini akan menjabarkan tentang </w:t>
      </w:r>
      <w:r w:rsidR="007F649D">
        <w:t xml:space="preserve">batasan - </w:t>
      </w:r>
      <w:r>
        <w:t>batasan yang telah diterapkan dalam proses implementasi yang digunakan untuk penelitian ini, diantaranya:</w:t>
      </w:r>
    </w:p>
    <w:p w14:paraId="1BF853FB" w14:textId="3299D470" w:rsidR="00AE6EC2" w:rsidRPr="00AE6EC2" w:rsidRDefault="009E5508">
      <w:pPr>
        <w:pStyle w:val="ListParagraph"/>
        <w:numPr>
          <w:ilvl w:val="0"/>
          <w:numId w:val="30"/>
        </w:numPr>
      </w:pPr>
      <w:r>
        <w:t xml:space="preserve">Proses implementasi </w:t>
      </w:r>
      <w:r w:rsidR="0014569C" w:rsidRPr="00314C48">
        <w:rPr>
          <w:i/>
          <w:iCs/>
        </w:rPr>
        <w:t>gamification</w:t>
      </w:r>
      <w:r w:rsidR="00BB2226">
        <w:t xml:space="preserve"> dalam penelitian ini berfokus pada pendekatan </w:t>
      </w:r>
      <w:r w:rsidR="00AD5507" w:rsidRPr="00C353C8">
        <w:rPr>
          <w:i/>
          <w:iCs/>
        </w:rPr>
        <w:t>progressive learning</w:t>
      </w:r>
      <w:r w:rsidR="00AD5507">
        <w:t xml:space="preserve"> dan </w:t>
      </w:r>
      <w:r w:rsidR="00AD5507" w:rsidRPr="00C353C8">
        <w:rPr>
          <w:i/>
          <w:iCs/>
        </w:rPr>
        <w:t>serious games</w:t>
      </w:r>
      <w:r w:rsidR="00AD5507">
        <w:t xml:space="preserve">. Elemen </w:t>
      </w:r>
      <w:r w:rsidR="00AD5507">
        <w:rPr>
          <w:i/>
          <w:iCs/>
        </w:rPr>
        <w:t xml:space="preserve">gamification </w:t>
      </w:r>
      <w:r w:rsidR="00AD5507">
        <w:t>lain seperti</w:t>
      </w:r>
      <w:r w:rsidR="00030515">
        <w:t xml:space="preserve"> poin, </w:t>
      </w:r>
      <w:r w:rsidR="009E14C8">
        <w:rPr>
          <w:i/>
          <w:iCs/>
        </w:rPr>
        <w:t xml:space="preserve">level, </w:t>
      </w:r>
      <w:r w:rsidR="000A085B">
        <w:rPr>
          <w:i/>
          <w:iCs/>
        </w:rPr>
        <w:t>progress bar,</w:t>
      </w:r>
      <w:r w:rsidR="001553F3">
        <w:rPr>
          <w:i/>
          <w:iCs/>
        </w:rPr>
        <w:t xml:space="preserve"> timer,</w:t>
      </w:r>
      <w:r w:rsidR="00615626">
        <w:rPr>
          <w:i/>
          <w:iCs/>
        </w:rPr>
        <w:t xml:space="preserve"> </w:t>
      </w:r>
      <w:r w:rsidR="00615626">
        <w:t>dan poin</w:t>
      </w:r>
      <w:r w:rsidR="001553F3">
        <w:t>.</w:t>
      </w:r>
      <w:r w:rsidR="00030515">
        <w:t xml:space="preserve"> </w:t>
      </w:r>
    </w:p>
    <w:p w14:paraId="40CE33F1" w14:textId="1AA20191" w:rsidR="00314C48" w:rsidRPr="00C71353" w:rsidRDefault="00F80D55">
      <w:pPr>
        <w:pStyle w:val="ListParagraph"/>
        <w:numPr>
          <w:ilvl w:val="0"/>
          <w:numId w:val="30"/>
        </w:numPr>
      </w:pPr>
      <w:r>
        <w:t xml:space="preserve">Sistem hanya dapat memproses </w:t>
      </w:r>
      <w:r w:rsidR="00FC3BBA" w:rsidRPr="00FC3BBA">
        <w:rPr>
          <w:i/>
          <w:iCs/>
        </w:rPr>
        <w:t>file</w:t>
      </w:r>
      <w:r>
        <w:t xml:space="preserve"> PDF </w:t>
      </w:r>
      <w:r w:rsidR="009F3472">
        <w:t xml:space="preserve">(berukuran &gt;= </w:t>
      </w:r>
      <w:r w:rsidR="002F4252">
        <w:t>2</w:t>
      </w:r>
      <w:r w:rsidR="009F3472">
        <w:t>Mb)</w:t>
      </w:r>
      <w:r w:rsidR="00005A8B">
        <w:t xml:space="preserve"> </w:t>
      </w:r>
      <w:r>
        <w:t xml:space="preserve">dan tidak mendukung format lain </w:t>
      </w:r>
      <w:r w:rsidR="00314C48">
        <w:t>seperti word atau gambar tanpa teks yang jelas.</w:t>
      </w:r>
      <w:r w:rsidR="00C71353">
        <w:t xml:space="preserve"> Kemudian soal dapat di</w:t>
      </w:r>
      <w:r w:rsidR="00C71353" w:rsidRPr="00702FDE">
        <w:rPr>
          <w:i/>
          <w:iCs/>
        </w:rPr>
        <w:t xml:space="preserve">generate </w:t>
      </w:r>
      <w:r w:rsidR="00C71353">
        <w:t xml:space="preserve">berdasarkan </w:t>
      </w:r>
      <w:r w:rsidR="00C71353" w:rsidRPr="00FC3BBA">
        <w:rPr>
          <w:i/>
          <w:iCs/>
        </w:rPr>
        <w:t>file</w:t>
      </w:r>
      <w:r w:rsidR="00C71353">
        <w:t xml:space="preserve"> pdf yang di </w:t>
      </w:r>
      <w:r w:rsidR="00C71353" w:rsidRPr="00702FDE">
        <w:rPr>
          <w:i/>
          <w:iCs/>
        </w:rPr>
        <w:t>upload</w:t>
      </w:r>
      <w:r w:rsidR="00C71353">
        <w:rPr>
          <w:i/>
          <w:iCs/>
        </w:rPr>
        <w:t>.</w:t>
      </w:r>
    </w:p>
    <w:p w14:paraId="399E4036" w14:textId="2B4D72FA" w:rsidR="00305BD6" w:rsidRPr="00D906DD" w:rsidRDefault="00305BD6">
      <w:pPr>
        <w:pStyle w:val="ListParagraph"/>
        <w:numPr>
          <w:ilvl w:val="0"/>
          <w:numId w:val="30"/>
        </w:numPr>
      </w:pPr>
      <w:r>
        <w:t xml:space="preserve">Soal dalam </w:t>
      </w:r>
      <w:r>
        <w:rPr>
          <w:i/>
          <w:iCs/>
        </w:rPr>
        <w:t xml:space="preserve">quiz </w:t>
      </w:r>
      <w:r>
        <w:t xml:space="preserve">dikategorikan soal di tingkat </w:t>
      </w:r>
      <w:r>
        <w:rPr>
          <w:i/>
          <w:iCs/>
        </w:rPr>
        <w:t xml:space="preserve">easy, </w:t>
      </w:r>
      <w:r w:rsidR="00C338BF">
        <w:rPr>
          <w:i/>
          <w:iCs/>
        </w:rPr>
        <w:t xml:space="preserve">medium, </w:t>
      </w:r>
      <w:r w:rsidR="00C338BF">
        <w:t xml:space="preserve">dan </w:t>
      </w:r>
      <w:r w:rsidR="004F4567" w:rsidRPr="004F4567">
        <w:rPr>
          <w:i/>
          <w:iCs/>
        </w:rPr>
        <w:t>high</w:t>
      </w:r>
      <w:r w:rsidR="00C338BF">
        <w:rPr>
          <w:i/>
          <w:iCs/>
        </w:rPr>
        <w:t xml:space="preserve">. </w:t>
      </w:r>
      <w:r w:rsidR="00C338BF">
        <w:t xml:space="preserve">Pengguna harus menyelesaikan soal di tingkat </w:t>
      </w:r>
      <w:r w:rsidR="00C338BF">
        <w:rPr>
          <w:i/>
          <w:iCs/>
        </w:rPr>
        <w:t xml:space="preserve">easy </w:t>
      </w:r>
      <w:r w:rsidR="00C338BF">
        <w:t xml:space="preserve">terlebih dahulu sebelum dapat melanjutkan ke tingkat </w:t>
      </w:r>
      <w:r w:rsidR="00420CE5">
        <w:rPr>
          <w:i/>
          <w:iCs/>
        </w:rPr>
        <w:t xml:space="preserve">medium </w:t>
      </w:r>
      <w:r w:rsidR="00420CE5">
        <w:t xml:space="preserve">dan selanjutnya ke tingkat </w:t>
      </w:r>
      <w:r w:rsidR="004F4567" w:rsidRPr="004F4567">
        <w:rPr>
          <w:i/>
          <w:iCs/>
        </w:rPr>
        <w:t>high</w:t>
      </w:r>
      <w:r w:rsidR="00420CE5">
        <w:rPr>
          <w:i/>
          <w:iCs/>
        </w:rPr>
        <w:t>.</w:t>
      </w:r>
    </w:p>
    <w:p w14:paraId="15543199" w14:textId="427DE2AA" w:rsidR="00D906DD" w:rsidRPr="00305BD6" w:rsidRDefault="00D906DD">
      <w:pPr>
        <w:pStyle w:val="ListParagraph"/>
        <w:numPr>
          <w:ilvl w:val="0"/>
          <w:numId w:val="30"/>
        </w:numPr>
      </w:pPr>
      <w:r>
        <w:rPr>
          <w:i/>
          <w:iCs/>
        </w:rPr>
        <w:t xml:space="preserve">Feedback </w:t>
      </w:r>
      <w:r>
        <w:t xml:space="preserve">diberikan </w:t>
      </w:r>
      <w:r w:rsidR="00DC611F">
        <w:t>dalam bentuk teks deskripsi sederhana untuk meningkatkan daya tarik dan efektivitas pembelajaran</w:t>
      </w:r>
      <w:r w:rsidR="003F3AA0">
        <w:t>.</w:t>
      </w:r>
    </w:p>
    <w:p w14:paraId="786A47C9" w14:textId="77777777" w:rsidR="00324B86" w:rsidRPr="00324B86" w:rsidRDefault="00324B86">
      <w:pPr>
        <w:pStyle w:val="ListParagraph"/>
        <w:numPr>
          <w:ilvl w:val="0"/>
          <w:numId w:val="30"/>
        </w:numPr>
      </w:pPr>
      <w:r w:rsidRPr="00324B86">
        <w:t xml:space="preserve">Fokus utama penelitian ini adalah pada </w:t>
      </w:r>
      <w:r w:rsidRPr="00344179">
        <w:rPr>
          <w:i/>
          <w:iCs/>
        </w:rPr>
        <w:t>gamification</w:t>
      </w:r>
      <w:r w:rsidRPr="00324B86">
        <w:t xml:space="preserve"> dalam konteks pembelajaran, sehingga jenis permainan serius lainnya di luar konteks ini tidak akan dieksplorasi secara mendalam.</w:t>
      </w:r>
    </w:p>
    <w:p w14:paraId="2050E49B" w14:textId="2E5C0735" w:rsidR="00324B86" w:rsidRPr="00324B86" w:rsidRDefault="00324B86">
      <w:pPr>
        <w:pStyle w:val="ListParagraph"/>
        <w:numPr>
          <w:ilvl w:val="0"/>
          <w:numId w:val="29"/>
        </w:numPr>
      </w:pPr>
      <w:r w:rsidRPr="00324B86">
        <w:t xml:space="preserve">Soal dalam </w:t>
      </w:r>
      <w:r w:rsidR="00D45C8D">
        <w:t>sistem</w:t>
      </w:r>
      <w:r w:rsidRPr="00324B86">
        <w:t xml:space="preserve"> ter</w:t>
      </w:r>
      <w:r w:rsidRPr="00F92365">
        <w:rPr>
          <w:i/>
          <w:iCs/>
        </w:rPr>
        <w:t>generate</w:t>
      </w:r>
      <w:r w:rsidRPr="00324B86">
        <w:t xml:space="preserve"> secara otomatis berdasarkan dokumen PDF yang diunggah oleh</w:t>
      </w:r>
      <w:r w:rsidRPr="00F92365">
        <w:rPr>
          <w:i/>
          <w:iCs/>
        </w:rPr>
        <w:t xml:space="preserve"> admin</w:t>
      </w:r>
      <w:r w:rsidRPr="00324B86">
        <w:t>.</w:t>
      </w:r>
    </w:p>
    <w:p w14:paraId="5A5EC814" w14:textId="7F4930D9" w:rsidR="00324B86" w:rsidRPr="00324B86" w:rsidRDefault="00324B86">
      <w:pPr>
        <w:pStyle w:val="ListParagraph"/>
        <w:numPr>
          <w:ilvl w:val="0"/>
          <w:numId w:val="29"/>
        </w:numPr>
      </w:pPr>
      <w:r w:rsidRPr="00324B86">
        <w:t>Tipe soal yang didukung dalam si</w:t>
      </w:r>
      <w:r w:rsidR="00F92365">
        <w:t>stem ini</w:t>
      </w:r>
      <w:r w:rsidRPr="00324B86">
        <w:t xml:space="preserve"> hanya mencakup pilihan ganda (</w:t>
      </w:r>
      <w:r w:rsidRPr="001316A7">
        <w:rPr>
          <w:i/>
          <w:iCs/>
        </w:rPr>
        <w:t>multiple choice</w:t>
      </w:r>
      <w:r w:rsidRPr="00324B86">
        <w:t>), isian singkat (</w:t>
      </w:r>
      <w:r w:rsidRPr="001316A7">
        <w:rPr>
          <w:i/>
          <w:iCs/>
        </w:rPr>
        <w:t>short answer</w:t>
      </w:r>
      <w:r w:rsidRPr="00324B86">
        <w:t>), dan benar-salah (</w:t>
      </w:r>
      <w:r w:rsidRPr="001316A7">
        <w:rPr>
          <w:i/>
          <w:iCs/>
        </w:rPr>
        <w:t>true/false</w:t>
      </w:r>
      <w:r w:rsidRPr="00324B86">
        <w:t>).</w:t>
      </w:r>
    </w:p>
    <w:p w14:paraId="3AE5FCE7" w14:textId="59883031" w:rsidR="00324B86" w:rsidRDefault="00324B86">
      <w:pPr>
        <w:pStyle w:val="ListParagraph"/>
        <w:numPr>
          <w:ilvl w:val="0"/>
          <w:numId w:val="29"/>
        </w:numPr>
      </w:pPr>
      <w:r w:rsidRPr="00324B86">
        <w:t>Jumlah soal yang dihasilkan dalam setiap sesi tidak dapat melebihi 100 butir soal untuk menjaga performa sistem dan konsistensi evaluasi.</w:t>
      </w:r>
    </w:p>
    <w:p w14:paraId="1CE4B3C8" w14:textId="3F414C1C" w:rsidR="005855BB" w:rsidRDefault="005855BB">
      <w:pPr>
        <w:pStyle w:val="ListParagraph"/>
        <w:numPr>
          <w:ilvl w:val="0"/>
          <w:numId w:val="29"/>
        </w:numPr>
      </w:pPr>
      <w:r>
        <w:t>Soal yang dihasilkan masih terbatas pada pola struktur teks dalam dokumen, sehingga pertanyaan yang sangat kompleks mungkin memerlukan penyuntingan manual.</w:t>
      </w:r>
    </w:p>
    <w:p w14:paraId="4249F233" w14:textId="6075D0B2" w:rsidR="007F587E" w:rsidRPr="007F587E" w:rsidRDefault="00D45138" w:rsidP="00701BA2">
      <w:pPr>
        <w:pStyle w:val="Heading2"/>
        <w:spacing w:line="480" w:lineRule="auto"/>
      </w:pPr>
      <w:bookmarkStart w:id="105" w:name="_Toc195504894"/>
      <w:r>
        <w:t>Lingkungan Implementasi</w:t>
      </w:r>
      <w:bookmarkEnd w:id="105"/>
    </w:p>
    <w:p w14:paraId="7135BB2F" w14:textId="2DCF2C06" w:rsidR="00D45138" w:rsidRDefault="009F58A1" w:rsidP="00701BA2">
      <w:r w:rsidRPr="009F58A1">
        <w:t>Subbab ini menjelaskan infrastruktur teknologi yang digunakan dalam pengembangan sistem. Rincian mengenai komponen perangkat keras dan perangkat lunak yang mendukung tahap implementasi akan diuraikan secara detail.</w:t>
      </w:r>
    </w:p>
    <w:p w14:paraId="635A33E0" w14:textId="2F3A3796" w:rsidR="00D45138" w:rsidRDefault="00C54787" w:rsidP="004A284F">
      <w:pPr>
        <w:pStyle w:val="Heading2"/>
        <w:spacing w:line="480" w:lineRule="auto"/>
      </w:pPr>
      <w:bookmarkStart w:id="106" w:name="_Toc195504895"/>
      <w:r w:rsidRPr="00C54787">
        <w:t>Lingkungan Perangkat Keras (</w:t>
      </w:r>
      <w:r w:rsidR="004F4567" w:rsidRPr="004F4567">
        <w:rPr>
          <w:i/>
          <w:iCs/>
        </w:rPr>
        <w:t>High</w:t>
      </w:r>
      <w:r w:rsidRPr="00C54787">
        <w:rPr>
          <w:i/>
          <w:iCs/>
        </w:rPr>
        <w:t>ware</w:t>
      </w:r>
      <w:r w:rsidRPr="00C54787">
        <w:t>)</w:t>
      </w:r>
      <w:bookmarkEnd w:id="106"/>
    </w:p>
    <w:p w14:paraId="18138D23" w14:textId="7C8EA366" w:rsidR="00C54787" w:rsidRDefault="009F30B5" w:rsidP="004A284F">
      <w:r w:rsidRPr="009F30B5">
        <w:t>Subbab ini membahas infrastruktur fisik yang mendukung pengembangan sistem, termasuk komponen perangkat keras yang diperlukan untuk menjalankan</w:t>
      </w:r>
      <w:r>
        <w:t xml:space="preserve"> s</w:t>
      </w:r>
      <w:r w:rsidRPr="009F30B5">
        <w:t>i</w:t>
      </w:r>
      <w:r>
        <w:t>stem</w:t>
      </w:r>
      <w:r w:rsidRPr="009F30B5">
        <w:t>. Penjelasan mencakup spesifikasi perangkat keras yang disesuaikan dengan kebutuhan sistem.</w:t>
      </w:r>
    </w:p>
    <w:p w14:paraId="014A69B6" w14:textId="4E41BEFB" w:rsidR="00EF5359" w:rsidRPr="00EF5359" w:rsidRDefault="00EF5359" w:rsidP="00EF5359">
      <w:pPr>
        <w:pStyle w:val="Caption"/>
        <w:keepNext/>
        <w:jc w:val="center"/>
        <w:rPr>
          <w:color w:val="auto"/>
          <w:sz w:val="24"/>
          <w:szCs w:val="24"/>
        </w:rPr>
      </w:pPr>
      <w:bookmarkStart w:id="107" w:name="_Toc195482836"/>
      <w:bookmarkStart w:id="108" w:name="_Toc195482854"/>
      <w:r w:rsidRPr="00EF5359">
        <w:rPr>
          <w:i w:val="0"/>
          <w:iCs w:val="0"/>
          <w:color w:val="auto"/>
          <w:sz w:val="24"/>
          <w:szCs w:val="24"/>
        </w:rPr>
        <w:t xml:space="preserve">Tabel 5. </w:t>
      </w:r>
      <w:r w:rsidRPr="00EF5359">
        <w:rPr>
          <w:i w:val="0"/>
          <w:iCs w:val="0"/>
          <w:color w:val="auto"/>
          <w:sz w:val="24"/>
          <w:szCs w:val="24"/>
        </w:rPr>
        <w:fldChar w:fldCharType="begin"/>
      </w:r>
      <w:r w:rsidRPr="00EF5359">
        <w:rPr>
          <w:i w:val="0"/>
          <w:iCs w:val="0"/>
          <w:color w:val="auto"/>
          <w:sz w:val="24"/>
          <w:szCs w:val="24"/>
        </w:rPr>
        <w:instrText xml:space="preserve"> SEQ Tabel_5. \* ARABIC </w:instrText>
      </w:r>
      <w:r w:rsidRPr="00EF5359">
        <w:rPr>
          <w:i w:val="0"/>
          <w:iCs w:val="0"/>
          <w:color w:val="auto"/>
          <w:sz w:val="24"/>
          <w:szCs w:val="24"/>
        </w:rPr>
        <w:fldChar w:fldCharType="separate"/>
      </w:r>
      <w:r w:rsidR="006C1C49">
        <w:rPr>
          <w:i w:val="0"/>
          <w:iCs w:val="0"/>
          <w:noProof/>
          <w:color w:val="auto"/>
          <w:sz w:val="24"/>
          <w:szCs w:val="24"/>
        </w:rPr>
        <w:t>1</w:t>
      </w:r>
      <w:r w:rsidRPr="00EF5359">
        <w:rPr>
          <w:i w:val="0"/>
          <w:iCs w:val="0"/>
          <w:color w:val="auto"/>
          <w:sz w:val="24"/>
          <w:szCs w:val="24"/>
        </w:rPr>
        <w:fldChar w:fldCharType="end"/>
      </w:r>
      <w:r w:rsidRPr="00EF5359">
        <w:rPr>
          <w:i w:val="0"/>
          <w:iCs w:val="0"/>
          <w:color w:val="auto"/>
          <w:sz w:val="24"/>
          <w:szCs w:val="24"/>
        </w:rPr>
        <w:t xml:space="preserve"> Spesifikasi </w:t>
      </w:r>
      <w:r w:rsidR="004F4567" w:rsidRPr="004F4567">
        <w:rPr>
          <w:color w:val="auto"/>
          <w:sz w:val="24"/>
          <w:szCs w:val="24"/>
        </w:rPr>
        <w:t>H</w:t>
      </w:r>
      <w:r w:rsidR="003E75F6">
        <w:rPr>
          <w:color w:val="auto"/>
          <w:sz w:val="24"/>
          <w:szCs w:val="24"/>
        </w:rPr>
        <w:t>ard</w:t>
      </w:r>
      <w:r w:rsidRPr="00EF5359">
        <w:rPr>
          <w:color w:val="auto"/>
          <w:sz w:val="24"/>
          <w:szCs w:val="24"/>
        </w:rPr>
        <w:t>ware</w:t>
      </w:r>
      <w:bookmarkEnd w:id="107"/>
      <w:bookmarkEnd w:id="108"/>
    </w:p>
    <w:tbl>
      <w:tblPr>
        <w:tblStyle w:val="TableGrid"/>
        <w:tblW w:w="0" w:type="auto"/>
        <w:tblLook w:val="04A0" w:firstRow="1" w:lastRow="0" w:firstColumn="1" w:lastColumn="0" w:noHBand="0" w:noVBand="1"/>
      </w:tblPr>
      <w:tblGrid>
        <w:gridCol w:w="625"/>
        <w:gridCol w:w="3510"/>
        <w:gridCol w:w="2520"/>
        <w:gridCol w:w="2695"/>
      </w:tblGrid>
      <w:tr w:rsidR="00423E0B" w14:paraId="47009061" w14:textId="77777777" w:rsidTr="00AA0A5D">
        <w:tc>
          <w:tcPr>
            <w:tcW w:w="625" w:type="dxa"/>
            <w:shd w:val="clear" w:color="auto" w:fill="B4C6E7" w:themeFill="accent1" w:themeFillTint="66"/>
          </w:tcPr>
          <w:p w14:paraId="6FCAD1C2" w14:textId="6D60A515" w:rsidR="00423E0B" w:rsidRPr="004D51A0" w:rsidRDefault="00423E0B" w:rsidP="007F2548">
            <w:pPr>
              <w:jc w:val="center"/>
              <w:rPr>
                <w:b/>
                <w:bCs/>
              </w:rPr>
            </w:pPr>
            <w:r w:rsidRPr="004D51A0">
              <w:rPr>
                <w:b/>
                <w:bCs/>
              </w:rPr>
              <w:t>No</w:t>
            </w:r>
          </w:p>
        </w:tc>
        <w:tc>
          <w:tcPr>
            <w:tcW w:w="3510" w:type="dxa"/>
            <w:shd w:val="clear" w:color="auto" w:fill="B4C6E7" w:themeFill="accent1" w:themeFillTint="66"/>
          </w:tcPr>
          <w:p w14:paraId="52DDF4D0" w14:textId="2ABA641D" w:rsidR="00423E0B" w:rsidRPr="004D51A0" w:rsidRDefault="00423E0B" w:rsidP="00AA0A5D">
            <w:pPr>
              <w:jc w:val="center"/>
              <w:rPr>
                <w:b/>
                <w:bCs/>
              </w:rPr>
            </w:pPr>
            <w:r w:rsidRPr="004D51A0">
              <w:rPr>
                <w:b/>
                <w:bCs/>
              </w:rPr>
              <w:t>Nama</w:t>
            </w:r>
          </w:p>
        </w:tc>
        <w:tc>
          <w:tcPr>
            <w:tcW w:w="5215" w:type="dxa"/>
            <w:gridSpan w:val="2"/>
            <w:shd w:val="clear" w:color="auto" w:fill="B4C6E7" w:themeFill="accent1" w:themeFillTint="66"/>
          </w:tcPr>
          <w:p w14:paraId="7EDB8815" w14:textId="667B95DE" w:rsidR="00423E0B" w:rsidRPr="004D51A0" w:rsidRDefault="00423E0B" w:rsidP="00AA0A5D">
            <w:pPr>
              <w:jc w:val="center"/>
              <w:rPr>
                <w:b/>
                <w:bCs/>
              </w:rPr>
            </w:pPr>
            <w:r w:rsidRPr="004D51A0">
              <w:rPr>
                <w:b/>
                <w:bCs/>
              </w:rPr>
              <w:t>Spesifikasi</w:t>
            </w:r>
          </w:p>
        </w:tc>
      </w:tr>
      <w:tr w:rsidR="007F2548" w14:paraId="21036963" w14:textId="77777777" w:rsidTr="009A3841">
        <w:tc>
          <w:tcPr>
            <w:tcW w:w="625" w:type="dxa"/>
            <w:vMerge w:val="restart"/>
          </w:tcPr>
          <w:p w14:paraId="7BAFB1BA" w14:textId="2CE88DEA" w:rsidR="007F2548" w:rsidRDefault="007F2548" w:rsidP="007F2548">
            <w:pPr>
              <w:jc w:val="center"/>
            </w:pPr>
            <w:r>
              <w:t>1</w:t>
            </w:r>
          </w:p>
        </w:tc>
        <w:tc>
          <w:tcPr>
            <w:tcW w:w="3510" w:type="dxa"/>
            <w:vMerge w:val="restart"/>
          </w:tcPr>
          <w:p w14:paraId="1E421A45" w14:textId="098ACD09" w:rsidR="007F2548" w:rsidRPr="004F740B" w:rsidRDefault="007F2548" w:rsidP="008423B7">
            <w:r>
              <w:t xml:space="preserve">Acer </w:t>
            </w:r>
            <w:r w:rsidRPr="004F740B">
              <w:t>Predator Triton 500 Gaming Laptop - PT515-52-71K5</w:t>
            </w:r>
          </w:p>
        </w:tc>
        <w:tc>
          <w:tcPr>
            <w:tcW w:w="2520" w:type="dxa"/>
          </w:tcPr>
          <w:p w14:paraId="68F6798B" w14:textId="189EFFB6" w:rsidR="007F2548" w:rsidRPr="003124BA" w:rsidRDefault="007F2548" w:rsidP="00C54787">
            <w:pPr>
              <w:rPr>
                <w:i/>
                <w:iCs/>
              </w:rPr>
            </w:pPr>
            <w:r w:rsidRPr="003124BA">
              <w:rPr>
                <w:i/>
                <w:iCs/>
              </w:rPr>
              <w:t>Processor</w:t>
            </w:r>
          </w:p>
        </w:tc>
        <w:tc>
          <w:tcPr>
            <w:tcW w:w="2695" w:type="dxa"/>
          </w:tcPr>
          <w:p w14:paraId="194C3E8D" w14:textId="77777777" w:rsidR="007F2548" w:rsidRPr="004F740B" w:rsidRDefault="007F2548" w:rsidP="004F740B">
            <w:pPr>
              <w:rPr>
                <w:i/>
                <w:iCs/>
              </w:rPr>
            </w:pPr>
            <w:r w:rsidRPr="004F740B">
              <w:rPr>
                <w:i/>
                <w:iCs/>
              </w:rPr>
              <w:t>Intel® Core™ i7-10750H processor Hexa-core 2.60 GHz</w:t>
            </w:r>
          </w:p>
          <w:p w14:paraId="52A1B757" w14:textId="77777777" w:rsidR="007F2548" w:rsidRPr="003124BA" w:rsidRDefault="007F2548" w:rsidP="00C54787">
            <w:pPr>
              <w:rPr>
                <w:i/>
                <w:iCs/>
              </w:rPr>
            </w:pPr>
          </w:p>
        </w:tc>
      </w:tr>
      <w:tr w:rsidR="007F2548" w14:paraId="54A444E2" w14:textId="77777777" w:rsidTr="009A3841">
        <w:tc>
          <w:tcPr>
            <w:tcW w:w="625" w:type="dxa"/>
            <w:vMerge/>
          </w:tcPr>
          <w:p w14:paraId="1AEEBA35" w14:textId="77777777" w:rsidR="007F2548" w:rsidRDefault="007F2548" w:rsidP="007F2548">
            <w:pPr>
              <w:jc w:val="center"/>
            </w:pPr>
          </w:p>
        </w:tc>
        <w:tc>
          <w:tcPr>
            <w:tcW w:w="3510" w:type="dxa"/>
            <w:vMerge/>
          </w:tcPr>
          <w:p w14:paraId="536A426B" w14:textId="77777777" w:rsidR="007F2548" w:rsidRDefault="007F2548" w:rsidP="00C54787"/>
        </w:tc>
        <w:tc>
          <w:tcPr>
            <w:tcW w:w="2520" w:type="dxa"/>
          </w:tcPr>
          <w:p w14:paraId="2E82E16F" w14:textId="29A21BB0" w:rsidR="007F2548" w:rsidRPr="003124BA" w:rsidRDefault="007F2548" w:rsidP="00C54787">
            <w:pPr>
              <w:rPr>
                <w:i/>
                <w:iCs/>
              </w:rPr>
            </w:pPr>
            <w:r w:rsidRPr="003124BA">
              <w:rPr>
                <w:i/>
                <w:iCs/>
              </w:rPr>
              <w:t>Memory</w:t>
            </w:r>
          </w:p>
        </w:tc>
        <w:tc>
          <w:tcPr>
            <w:tcW w:w="2695" w:type="dxa"/>
          </w:tcPr>
          <w:p w14:paraId="02109864" w14:textId="77777777" w:rsidR="007F2548" w:rsidRPr="00306FEA" w:rsidRDefault="007F2548" w:rsidP="009E339C">
            <w:pPr>
              <w:jc w:val="left"/>
              <w:rPr>
                <w:i/>
                <w:iCs/>
              </w:rPr>
            </w:pPr>
            <w:r w:rsidRPr="00306FEA">
              <w:rPr>
                <w:i/>
                <w:iCs/>
              </w:rPr>
              <w:t>16 GB, DDR4 SDRAM</w:t>
            </w:r>
          </w:p>
          <w:p w14:paraId="6E0F1BA4" w14:textId="0D0BD7B6" w:rsidR="007F2548" w:rsidRPr="003124BA" w:rsidRDefault="007F2548" w:rsidP="00C54787">
            <w:pPr>
              <w:rPr>
                <w:i/>
                <w:iCs/>
              </w:rPr>
            </w:pPr>
          </w:p>
        </w:tc>
      </w:tr>
      <w:tr w:rsidR="007F2548" w14:paraId="1ABEEB1A" w14:textId="77777777" w:rsidTr="009A3841">
        <w:tc>
          <w:tcPr>
            <w:tcW w:w="625" w:type="dxa"/>
            <w:vMerge/>
          </w:tcPr>
          <w:p w14:paraId="282BC26D" w14:textId="77777777" w:rsidR="007F2548" w:rsidRDefault="007F2548" w:rsidP="007F2548">
            <w:pPr>
              <w:jc w:val="center"/>
            </w:pPr>
          </w:p>
        </w:tc>
        <w:tc>
          <w:tcPr>
            <w:tcW w:w="3510" w:type="dxa"/>
            <w:vMerge/>
          </w:tcPr>
          <w:p w14:paraId="31CE8BFE" w14:textId="77777777" w:rsidR="007F2548" w:rsidRDefault="007F2548" w:rsidP="00C54787"/>
        </w:tc>
        <w:tc>
          <w:tcPr>
            <w:tcW w:w="2520" w:type="dxa"/>
          </w:tcPr>
          <w:p w14:paraId="5BDD522F" w14:textId="25C31147" w:rsidR="007F2548" w:rsidRPr="003124BA" w:rsidRDefault="007F2548" w:rsidP="00C54787">
            <w:pPr>
              <w:rPr>
                <w:i/>
                <w:iCs/>
              </w:rPr>
            </w:pPr>
            <w:r w:rsidRPr="003124BA">
              <w:rPr>
                <w:i/>
                <w:iCs/>
              </w:rPr>
              <w:t>Storage</w:t>
            </w:r>
          </w:p>
        </w:tc>
        <w:tc>
          <w:tcPr>
            <w:tcW w:w="2695" w:type="dxa"/>
          </w:tcPr>
          <w:p w14:paraId="2868765E" w14:textId="3A3C7D8B" w:rsidR="007F2548" w:rsidRPr="00DB2DC9" w:rsidRDefault="007F2548" w:rsidP="00DB2DC9">
            <w:pPr>
              <w:rPr>
                <w:i/>
                <w:iCs/>
              </w:rPr>
            </w:pPr>
            <w:r w:rsidRPr="00DB2DC9">
              <w:rPr>
                <w:i/>
                <w:iCs/>
              </w:rPr>
              <w:t>1TB SSD</w:t>
            </w:r>
          </w:p>
          <w:p w14:paraId="54A6B6C8" w14:textId="77777777" w:rsidR="007F2548" w:rsidRPr="003124BA" w:rsidRDefault="007F2548" w:rsidP="004B3B95">
            <w:pPr>
              <w:rPr>
                <w:i/>
                <w:iCs/>
              </w:rPr>
            </w:pPr>
          </w:p>
        </w:tc>
      </w:tr>
      <w:tr w:rsidR="007F2548" w14:paraId="0208A889" w14:textId="77777777" w:rsidTr="009A3841">
        <w:tc>
          <w:tcPr>
            <w:tcW w:w="625" w:type="dxa"/>
            <w:vMerge/>
          </w:tcPr>
          <w:p w14:paraId="314D0D51" w14:textId="77777777" w:rsidR="007F2548" w:rsidRDefault="007F2548" w:rsidP="007F2548">
            <w:pPr>
              <w:jc w:val="center"/>
            </w:pPr>
          </w:p>
        </w:tc>
        <w:tc>
          <w:tcPr>
            <w:tcW w:w="3510" w:type="dxa"/>
            <w:vMerge/>
          </w:tcPr>
          <w:p w14:paraId="7404A986" w14:textId="77777777" w:rsidR="007F2548" w:rsidRDefault="007F2548" w:rsidP="00C54787"/>
        </w:tc>
        <w:tc>
          <w:tcPr>
            <w:tcW w:w="2520" w:type="dxa"/>
          </w:tcPr>
          <w:p w14:paraId="71E8765C" w14:textId="6DE8883E" w:rsidR="007F2548" w:rsidRPr="003124BA" w:rsidRDefault="007F2548" w:rsidP="00C54787">
            <w:pPr>
              <w:rPr>
                <w:i/>
                <w:iCs/>
              </w:rPr>
            </w:pPr>
            <w:r w:rsidRPr="003124BA">
              <w:rPr>
                <w:i/>
                <w:iCs/>
              </w:rPr>
              <w:t xml:space="preserve">Operating System </w:t>
            </w:r>
          </w:p>
        </w:tc>
        <w:tc>
          <w:tcPr>
            <w:tcW w:w="2695" w:type="dxa"/>
          </w:tcPr>
          <w:p w14:paraId="7E118AD9" w14:textId="24619900" w:rsidR="007F2548" w:rsidRPr="003124BA" w:rsidRDefault="007F2548" w:rsidP="004B3B95">
            <w:pPr>
              <w:rPr>
                <w:i/>
                <w:iCs/>
              </w:rPr>
            </w:pPr>
            <w:r w:rsidRPr="003124BA">
              <w:rPr>
                <w:i/>
                <w:iCs/>
              </w:rPr>
              <w:t>Windows 11 Home</w:t>
            </w:r>
          </w:p>
        </w:tc>
      </w:tr>
      <w:tr w:rsidR="007F2548" w14:paraId="21B99A9C" w14:textId="77777777" w:rsidTr="009A3841">
        <w:tc>
          <w:tcPr>
            <w:tcW w:w="625" w:type="dxa"/>
            <w:vMerge w:val="restart"/>
          </w:tcPr>
          <w:p w14:paraId="58201306" w14:textId="407C463A" w:rsidR="007F2548" w:rsidRDefault="007F2548" w:rsidP="007F2548">
            <w:pPr>
              <w:jc w:val="center"/>
            </w:pPr>
            <w:r>
              <w:t>2</w:t>
            </w:r>
          </w:p>
        </w:tc>
        <w:tc>
          <w:tcPr>
            <w:tcW w:w="3510" w:type="dxa"/>
            <w:vMerge w:val="restart"/>
          </w:tcPr>
          <w:p w14:paraId="6186BA33" w14:textId="5CDB14BC" w:rsidR="007F2548" w:rsidRDefault="007F2548" w:rsidP="00C54787">
            <w:r>
              <w:t>VivoBook_ASUSLaptop X415EP_A416EP</w:t>
            </w:r>
          </w:p>
        </w:tc>
        <w:tc>
          <w:tcPr>
            <w:tcW w:w="2520" w:type="dxa"/>
          </w:tcPr>
          <w:p w14:paraId="08A21B62" w14:textId="20D0A84D" w:rsidR="007F2548" w:rsidRPr="003124BA" w:rsidRDefault="007F2548" w:rsidP="00C54787">
            <w:pPr>
              <w:rPr>
                <w:i/>
                <w:iCs/>
              </w:rPr>
            </w:pPr>
            <w:r w:rsidRPr="003124BA">
              <w:rPr>
                <w:i/>
                <w:iCs/>
              </w:rPr>
              <w:t>Processor</w:t>
            </w:r>
          </w:p>
        </w:tc>
        <w:tc>
          <w:tcPr>
            <w:tcW w:w="2695" w:type="dxa"/>
          </w:tcPr>
          <w:p w14:paraId="4E0144CF" w14:textId="36EFF8E8" w:rsidR="007F2548" w:rsidRPr="003124BA" w:rsidRDefault="007F2548" w:rsidP="00F77EE7">
            <w:pPr>
              <w:jc w:val="left"/>
              <w:rPr>
                <w:i/>
                <w:iCs/>
              </w:rPr>
            </w:pPr>
            <w:r w:rsidRPr="003124BA">
              <w:rPr>
                <w:i/>
                <w:iCs/>
              </w:rPr>
              <w:t>11</w:t>
            </w:r>
            <w:r w:rsidRPr="003124BA">
              <w:rPr>
                <w:i/>
                <w:iCs/>
                <w:vertAlign w:val="superscript"/>
              </w:rPr>
              <w:t>th</w:t>
            </w:r>
            <w:r w:rsidRPr="003124BA">
              <w:rPr>
                <w:i/>
                <w:iCs/>
              </w:rPr>
              <w:t xml:space="preserve"> Gen Intel(R) Core(TM) i5-1135G7 @ 2.40GHz   2.42 GHz</w:t>
            </w:r>
          </w:p>
        </w:tc>
      </w:tr>
      <w:tr w:rsidR="007F2548" w14:paraId="181A6A5A" w14:textId="77777777" w:rsidTr="009A3841">
        <w:tc>
          <w:tcPr>
            <w:tcW w:w="625" w:type="dxa"/>
            <w:vMerge/>
          </w:tcPr>
          <w:p w14:paraId="5506C112" w14:textId="77777777" w:rsidR="007F2548" w:rsidRDefault="007F2548" w:rsidP="007F2548">
            <w:pPr>
              <w:jc w:val="center"/>
            </w:pPr>
          </w:p>
        </w:tc>
        <w:tc>
          <w:tcPr>
            <w:tcW w:w="3510" w:type="dxa"/>
            <w:vMerge/>
          </w:tcPr>
          <w:p w14:paraId="7F29C3F9" w14:textId="77777777" w:rsidR="007F2548" w:rsidRDefault="007F2548" w:rsidP="00D43950"/>
        </w:tc>
        <w:tc>
          <w:tcPr>
            <w:tcW w:w="2520" w:type="dxa"/>
          </w:tcPr>
          <w:p w14:paraId="00503201" w14:textId="4536C7A6" w:rsidR="007F2548" w:rsidRPr="003124BA" w:rsidRDefault="007F2548" w:rsidP="00D43950">
            <w:pPr>
              <w:rPr>
                <w:i/>
                <w:iCs/>
              </w:rPr>
            </w:pPr>
            <w:r w:rsidRPr="003124BA">
              <w:rPr>
                <w:i/>
                <w:iCs/>
              </w:rPr>
              <w:t>Memory</w:t>
            </w:r>
          </w:p>
        </w:tc>
        <w:tc>
          <w:tcPr>
            <w:tcW w:w="2695" w:type="dxa"/>
          </w:tcPr>
          <w:p w14:paraId="1F9AFE4C" w14:textId="2EB03B03" w:rsidR="007F2548" w:rsidRPr="003124BA" w:rsidRDefault="007F2548" w:rsidP="00D43950">
            <w:pPr>
              <w:rPr>
                <w:i/>
                <w:iCs/>
              </w:rPr>
            </w:pPr>
            <w:r w:rsidRPr="003124BA">
              <w:rPr>
                <w:i/>
                <w:iCs/>
              </w:rPr>
              <w:t>8GB DDR4 on board</w:t>
            </w:r>
          </w:p>
        </w:tc>
      </w:tr>
      <w:tr w:rsidR="007F2548" w14:paraId="3DE66588" w14:textId="77777777" w:rsidTr="009A3841">
        <w:tc>
          <w:tcPr>
            <w:tcW w:w="625" w:type="dxa"/>
            <w:vMerge/>
          </w:tcPr>
          <w:p w14:paraId="6C6A13A8" w14:textId="77777777" w:rsidR="007F2548" w:rsidRDefault="007F2548" w:rsidP="007F2548">
            <w:pPr>
              <w:jc w:val="center"/>
            </w:pPr>
          </w:p>
        </w:tc>
        <w:tc>
          <w:tcPr>
            <w:tcW w:w="3510" w:type="dxa"/>
            <w:vMerge/>
          </w:tcPr>
          <w:p w14:paraId="3C8108C5" w14:textId="77777777" w:rsidR="007F2548" w:rsidRDefault="007F2548" w:rsidP="00D43950"/>
        </w:tc>
        <w:tc>
          <w:tcPr>
            <w:tcW w:w="2520" w:type="dxa"/>
          </w:tcPr>
          <w:p w14:paraId="3D3A4768" w14:textId="51F17DE4" w:rsidR="007F2548" w:rsidRPr="003124BA" w:rsidRDefault="007F2548" w:rsidP="00D43950">
            <w:pPr>
              <w:rPr>
                <w:i/>
                <w:iCs/>
              </w:rPr>
            </w:pPr>
            <w:r w:rsidRPr="003124BA">
              <w:rPr>
                <w:i/>
                <w:iCs/>
              </w:rPr>
              <w:t>Storage</w:t>
            </w:r>
          </w:p>
        </w:tc>
        <w:tc>
          <w:tcPr>
            <w:tcW w:w="2695" w:type="dxa"/>
          </w:tcPr>
          <w:p w14:paraId="7FD23273" w14:textId="50482449" w:rsidR="007F2548" w:rsidRPr="003124BA" w:rsidRDefault="007F2548" w:rsidP="00D43950">
            <w:pPr>
              <w:rPr>
                <w:i/>
                <w:iCs/>
              </w:rPr>
            </w:pPr>
            <w:r w:rsidRPr="003124BA">
              <w:rPr>
                <w:i/>
                <w:iCs/>
              </w:rPr>
              <w:t>1TB SATA 5400RPM 2.5" HDD, 256GB M.2 NVMe™ PCIe® 3.0 SSD</w:t>
            </w:r>
          </w:p>
        </w:tc>
      </w:tr>
      <w:tr w:rsidR="007F2548" w14:paraId="05692692" w14:textId="77777777" w:rsidTr="009A3841">
        <w:tc>
          <w:tcPr>
            <w:tcW w:w="625" w:type="dxa"/>
            <w:vMerge/>
          </w:tcPr>
          <w:p w14:paraId="3E64D82D" w14:textId="77777777" w:rsidR="007F2548" w:rsidRDefault="007F2548" w:rsidP="007F2548">
            <w:pPr>
              <w:jc w:val="center"/>
            </w:pPr>
          </w:p>
        </w:tc>
        <w:tc>
          <w:tcPr>
            <w:tcW w:w="3510" w:type="dxa"/>
            <w:vMerge/>
          </w:tcPr>
          <w:p w14:paraId="3DC619C7" w14:textId="77777777" w:rsidR="007F2548" w:rsidRDefault="007F2548" w:rsidP="00D43950"/>
        </w:tc>
        <w:tc>
          <w:tcPr>
            <w:tcW w:w="2520" w:type="dxa"/>
          </w:tcPr>
          <w:p w14:paraId="73D7C28E" w14:textId="76F0D9C0" w:rsidR="007F2548" w:rsidRPr="003124BA" w:rsidRDefault="007F2548" w:rsidP="00D43950">
            <w:pPr>
              <w:rPr>
                <w:i/>
                <w:iCs/>
              </w:rPr>
            </w:pPr>
            <w:r w:rsidRPr="003124BA">
              <w:rPr>
                <w:i/>
                <w:iCs/>
              </w:rPr>
              <w:t>Operating System</w:t>
            </w:r>
          </w:p>
        </w:tc>
        <w:tc>
          <w:tcPr>
            <w:tcW w:w="2695" w:type="dxa"/>
          </w:tcPr>
          <w:p w14:paraId="374FA491" w14:textId="55632AD1" w:rsidR="007F2548" w:rsidRPr="003124BA" w:rsidRDefault="007F2548" w:rsidP="00D43950">
            <w:pPr>
              <w:rPr>
                <w:i/>
                <w:iCs/>
              </w:rPr>
            </w:pPr>
            <w:r w:rsidRPr="003124BA">
              <w:rPr>
                <w:i/>
                <w:iCs/>
              </w:rPr>
              <w:t>Windows 11 Home Single Language</w:t>
            </w:r>
          </w:p>
        </w:tc>
      </w:tr>
      <w:tr w:rsidR="007F2548" w14:paraId="33840656" w14:textId="77777777" w:rsidTr="009A3841">
        <w:tc>
          <w:tcPr>
            <w:tcW w:w="625" w:type="dxa"/>
            <w:vMerge w:val="restart"/>
          </w:tcPr>
          <w:p w14:paraId="0A29CA52" w14:textId="6AF3CE88" w:rsidR="007F2548" w:rsidRDefault="007F2548" w:rsidP="007F2548">
            <w:pPr>
              <w:jc w:val="center"/>
            </w:pPr>
            <w:r>
              <w:t>3</w:t>
            </w:r>
          </w:p>
        </w:tc>
        <w:tc>
          <w:tcPr>
            <w:tcW w:w="3510" w:type="dxa"/>
            <w:vMerge w:val="restart"/>
          </w:tcPr>
          <w:p w14:paraId="00436530" w14:textId="7E649A0B" w:rsidR="007F2548" w:rsidRDefault="007F2548" w:rsidP="00D43950">
            <w:r>
              <w:t>HP Pavilion x360 Convertible 14-dy0xxx</w:t>
            </w:r>
          </w:p>
        </w:tc>
        <w:tc>
          <w:tcPr>
            <w:tcW w:w="2520" w:type="dxa"/>
          </w:tcPr>
          <w:p w14:paraId="348D9B29" w14:textId="1278EC95" w:rsidR="007F2548" w:rsidRPr="003124BA" w:rsidRDefault="007F2548" w:rsidP="00D43950">
            <w:pPr>
              <w:rPr>
                <w:i/>
                <w:iCs/>
              </w:rPr>
            </w:pPr>
            <w:r w:rsidRPr="003124BA">
              <w:rPr>
                <w:i/>
                <w:iCs/>
              </w:rPr>
              <w:t>Processor</w:t>
            </w:r>
          </w:p>
        </w:tc>
        <w:tc>
          <w:tcPr>
            <w:tcW w:w="2695" w:type="dxa"/>
          </w:tcPr>
          <w:p w14:paraId="37863AA1" w14:textId="1E1EE017" w:rsidR="007F2548" w:rsidRPr="003124BA" w:rsidRDefault="007F2548" w:rsidP="00F77EE7">
            <w:pPr>
              <w:jc w:val="left"/>
              <w:rPr>
                <w:i/>
                <w:iCs/>
              </w:rPr>
            </w:pPr>
            <w:r w:rsidRPr="003124BA">
              <w:rPr>
                <w:i/>
                <w:iCs/>
              </w:rPr>
              <w:t>11</w:t>
            </w:r>
            <w:r w:rsidRPr="003124BA">
              <w:rPr>
                <w:i/>
                <w:iCs/>
                <w:vertAlign w:val="superscript"/>
              </w:rPr>
              <w:t>th</w:t>
            </w:r>
            <w:r w:rsidRPr="003124BA">
              <w:rPr>
                <w:i/>
                <w:iCs/>
              </w:rPr>
              <w:t xml:space="preserve"> Gen Intel(R) Core(TM) i5-1135G7 @ 2.40GHz   2.42 GHz</w:t>
            </w:r>
          </w:p>
        </w:tc>
      </w:tr>
      <w:tr w:rsidR="007F2548" w14:paraId="16E9E1AC" w14:textId="77777777" w:rsidTr="009A3841">
        <w:tc>
          <w:tcPr>
            <w:tcW w:w="625" w:type="dxa"/>
            <w:vMerge/>
          </w:tcPr>
          <w:p w14:paraId="020F6DF8" w14:textId="77777777" w:rsidR="007F2548" w:rsidRDefault="007F2548" w:rsidP="007F2548">
            <w:pPr>
              <w:jc w:val="center"/>
            </w:pPr>
          </w:p>
        </w:tc>
        <w:tc>
          <w:tcPr>
            <w:tcW w:w="3510" w:type="dxa"/>
            <w:vMerge/>
          </w:tcPr>
          <w:p w14:paraId="24FA699C" w14:textId="77777777" w:rsidR="007F2548" w:rsidRDefault="007F2548" w:rsidP="00D43950"/>
        </w:tc>
        <w:tc>
          <w:tcPr>
            <w:tcW w:w="2520" w:type="dxa"/>
          </w:tcPr>
          <w:p w14:paraId="35B24716" w14:textId="5CB716D8" w:rsidR="007F2548" w:rsidRPr="003124BA" w:rsidRDefault="007F2548" w:rsidP="00D43950">
            <w:pPr>
              <w:rPr>
                <w:i/>
                <w:iCs/>
              </w:rPr>
            </w:pPr>
            <w:r w:rsidRPr="003124BA">
              <w:rPr>
                <w:i/>
                <w:iCs/>
              </w:rPr>
              <w:t>Memory</w:t>
            </w:r>
          </w:p>
        </w:tc>
        <w:tc>
          <w:tcPr>
            <w:tcW w:w="2695" w:type="dxa"/>
          </w:tcPr>
          <w:p w14:paraId="135DF76E" w14:textId="4115D4B3" w:rsidR="007F2548" w:rsidRPr="003124BA" w:rsidRDefault="007F2548" w:rsidP="00D43950">
            <w:pPr>
              <w:rPr>
                <w:i/>
                <w:iCs/>
              </w:rPr>
            </w:pPr>
            <w:r w:rsidRPr="003124BA">
              <w:rPr>
                <w:i/>
                <w:iCs/>
              </w:rPr>
              <w:t>8 GB DDR4-3200 MHz RAM (2 x 4 GB)</w:t>
            </w:r>
          </w:p>
        </w:tc>
      </w:tr>
      <w:tr w:rsidR="007F2548" w14:paraId="5FED0DA5" w14:textId="77777777" w:rsidTr="009A3841">
        <w:tc>
          <w:tcPr>
            <w:tcW w:w="625" w:type="dxa"/>
            <w:vMerge/>
          </w:tcPr>
          <w:p w14:paraId="4686836A" w14:textId="77777777" w:rsidR="007F2548" w:rsidRDefault="007F2548" w:rsidP="007F2548">
            <w:pPr>
              <w:jc w:val="center"/>
            </w:pPr>
          </w:p>
        </w:tc>
        <w:tc>
          <w:tcPr>
            <w:tcW w:w="3510" w:type="dxa"/>
            <w:vMerge/>
          </w:tcPr>
          <w:p w14:paraId="316C50E0" w14:textId="77777777" w:rsidR="007F2548" w:rsidRDefault="007F2548" w:rsidP="00D43950"/>
        </w:tc>
        <w:tc>
          <w:tcPr>
            <w:tcW w:w="2520" w:type="dxa"/>
          </w:tcPr>
          <w:p w14:paraId="23677346" w14:textId="4D3A23D8" w:rsidR="007F2548" w:rsidRPr="003124BA" w:rsidRDefault="007F2548" w:rsidP="00D43950">
            <w:pPr>
              <w:rPr>
                <w:i/>
                <w:iCs/>
              </w:rPr>
            </w:pPr>
            <w:r w:rsidRPr="003124BA">
              <w:rPr>
                <w:i/>
                <w:iCs/>
              </w:rPr>
              <w:t>Storage</w:t>
            </w:r>
          </w:p>
        </w:tc>
        <w:tc>
          <w:tcPr>
            <w:tcW w:w="2695" w:type="dxa"/>
          </w:tcPr>
          <w:p w14:paraId="52BE0C5C" w14:textId="1BA28020" w:rsidR="007F2548" w:rsidRPr="003124BA" w:rsidRDefault="007F2548" w:rsidP="00D43950">
            <w:pPr>
              <w:rPr>
                <w:i/>
                <w:iCs/>
              </w:rPr>
            </w:pPr>
            <w:r w:rsidRPr="003124BA">
              <w:rPr>
                <w:i/>
                <w:iCs/>
              </w:rPr>
              <w:t>512 GB PCIe® NVMe™ M.2 SSD</w:t>
            </w:r>
          </w:p>
        </w:tc>
      </w:tr>
      <w:tr w:rsidR="007F2548" w14:paraId="76611BAB" w14:textId="77777777" w:rsidTr="009A3841">
        <w:tc>
          <w:tcPr>
            <w:tcW w:w="625" w:type="dxa"/>
            <w:vMerge/>
          </w:tcPr>
          <w:p w14:paraId="0675A813" w14:textId="77777777" w:rsidR="007F2548" w:rsidRDefault="007F2548" w:rsidP="007F2548">
            <w:pPr>
              <w:jc w:val="center"/>
            </w:pPr>
          </w:p>
        </w:tc>
        <w:tc>
          <w:tcPr>
            <w:tcW w:w="3510" w:type="dxa"/>
            <w:vMerge/>
          </w:tcPr>
          <w:p w14:paraId="6ABD8371" w14:textId="77777777" w:rsidR="007F2548" w:rsidRDefault="007F2548" w:rsidP="00D43950"/>
        </w:tc>
        <w:tc>
          <w:tcPr>
            <w:tcW w:w="2520" w:type="dxa"/>
          </w:tcPr>
          <w:p w14:paraId="03687C24" w14:textId="6125FBE8" w:rsidR="007F2548" w:rsidRPr="003124BA" w:rsidRDefault="007F2548" w:rsidP="00D43950">
            <w:pPr>
              <w:rPr>
                <w:i/>
                <w:iCs/>
              </w:rPr>
            </w:pPr>
            <w:r w:rsidRPr="003124BA">
              <w:rPr>
                <w:i/>
                <w:iCs/>
              </w:rPr>
              <w:t>Operating System</w:t>
            </w:r>
          </w:p>
        </w:tc>
        <w:tc>
          <w:tcPr>
            <w:tcW w:w="2695" w:type="dxa"/>
          </w:tcPr>
          <w:p w14:paraId="5A6F2EBE" w14:textId="7D4AB3F7" w:rsidR="007F2548" w:rsidRPr="003124BA" w:rsidRDefault="007F2548" w:rsidP="008B575C">
            <w:pPr>
              <w:keepNext/>
              <w:rPr>
                <w:i/>
                <w:iCs/>
              </w:rPr>
            </w:pPr>
            <w:r w:rsidRPr="003124BA">
              <w:rPr>
                <w:i/>
                <w:iCs/>
              </w:rPr>
              <w:t>Windows 11 Home Single Language</w:t>
            </w:r>
          </w:p>
        </w:tc>
      </w:tr>
    </w:tbl>
    <w:p w14:paraId="59FC5C27" w14:textId="77777777" w:rsidR="00146053" w:rsidRDefault="00146053" w:rsidP="00146053">
      <w:pPr>
        <w:pStyle w:val="Heading2"/>
        <w:numPr>
          <w:ilvl w:val="0"/>
          <w:numId w:val="0"/>
        </w:numPr>
        <w:spacing w:line="480" w:lineRule="auto"/>
      </w:pPr>
    </w:p>
    <w:p w14:paraId="7C24E0C0" w14:textId="6B73F149" w:rsidR="00B92C4B" w:rsidRPr="00B92C4B" w:rsidRDefault="00181214" w:rsidP="004A284F">
      <w:pPr>
        <w:pStyle w:val="Heading2"/>
        <w:spacing w:line="480" w:lineRule="auto"/>
      </w:pPr>
      <w:bookmarkStart w:id="109" w:name="_Toc195504896"/>
      <w:r w:rsidRPr="00181214">
        <w:t>Lingkungan Perangkat Lunak (Software)</w:t>
      </w:r>
      <w:bookmarkEnd w:id="109"/>
    </w:p>
    <w:p w14:paraId="30FB304B" w14:textId="170BDC89" w:rsidR="003124BA" w:rsidRDefault="00F12402" w:rsidP="004A284F">
      <w:r w:rsidRPr="00F12402">
        <w:t>Subbab ini membahas lingkungan teknologi perangkat lunak yang mendukung pengembangan sistem, mencakup perangkat lunak pengembangan, platform, bahasa pemrograman, serta alat bantu lainnya. Penjelasan dalam subbab ini memberikan gambaran tentang infrastruktur perangkat lunak yang diperlukan untuk memastikan proses implementasi dan pengujian sistem berjalan secara optimal.</w:t>
      </w:r>
    </w:p>
    <w:p w14:paraId="4670AB99" w14:textId="77777777" w:rsidR="00146053" w:rsidRPr="003124BA" w:rsidRDefault="00146053" w:rsidP="004A284F"/>
    <w:p w14:paraId="036D5EA7" w14:textId="6CB6C336" w:rsidR="00146053" w:rsidRPr="00146053" w:rsidRDefault="00146053" w:rsidP="00146053">
      <w:pPr>
        <w:pStyle w:val="Caption"/>
        <w:keepNext/>
        <w:jc w:val="center"/>
        <w:rPr>
          <w:color w:val="auto"/>
          <w:sz w:val="24"/>
          <w:szCs w:val="24"/>
        </w:rPr>
      </w:pPr>
      <w:bookmarkStart w:id="110" w:name="_Toc195482837"/>
      <w:bookmarkStart w:id="111" w:name="_Toc195482855"/>
      <w:r w:rsidRPr="00146053">
        <w:rPr>
          <w:i w:val="0"/>
          <w:iCs w:val="0"/>
          <w:color w:val="auto"/>
          <w:sz w:val="24"/>
          <w:szCs w:val="24"/>
        </w:rPr>
        <w:t xml:space="preserve">Tabel 5. </w:t>
      </w:r>
      <w:r w:rsidRPr="00146053">
        <w:rPr>
          <w:i w:val="0"/>
          <w:iCs w:val="0"/>
          <w:color w:val="auto"/>
          <w:sz w:val="24"/>
          <w:szCs w:val="24"/>
        </w:rPr>
        <w:fldChar w:fldCharType="begin"/>
      </w:r>
      <w:r w:rsidRPr="00146053">
        <w:rPr>
          <w:i w:val="0"/>
          <w:iCs w:val="0"/>
          <w:color w:val="auto"/>
          <w:sz w:val="24"/>
          <w:szCs w:val="24"/>
        </w:rPr>
        <w:instrText xml:space="preserve"> SEQ Tabel_5. \* ARABIC </w:instrText>
      </w:r>
      <w:r w:rsidRPr="00146053">
        <w:rPr>
          <w:i w:val="0"/>
          <w:iCs w:val="0"/>
          <w:color w:val="auto"/>
          <w:sz w:val="24"/>
          <w:szCs w:val="24"/>
        </w:rPr>
        <w:fldChar w:fldCharType="separate"/>
      </w:r>
      <w:r w:rsidR="006C1C49">
        <w:rPr>
          <w:i w:val="0"/>
          <w:iCs w:val="0"/>
          <w:noProof/>
          <w:color w:val="auto"/>
          <w:sz w:val="24"/>
          <w:szCs w:val="24"/>
        </w:rPr>
        <w:t>2</w:t>
      </w:r>
      <w:r w:rsidRPr="00146053">
        <w:rPr>
          <w:i w:val="0"/>
          <w:iCs w:val="0"/>
          <w:color w:val="auto"/>
          <w:sz w:val="24"/>
          <w:szCs w:val="24"/>
        </w:rPr>
        <w:fldChar w:fldCharType="end"/>
      </w:r>
      <w:r w:rsidRPr="00146053">
        <w:rPr>
          <w:i w:val="0"/>
          <w:iCs w:val="0"/>
          <w:color w:val="auto"/>
          <w:sz w:val="24"/>
          <w:szCs w:val="24"/>
        </w:rPr>
        <w:t xml:space="preserve"> Spesifikasi </w:t>
      </w:r>
      <w:r w:rsidRPr="00146053">
        <w:rPr>
          <w:color w:val="auto"/>
          <w:sz w:val="24"/>
          <w:szCs w:val="24"/>
        </w:rPr>
        <w:t>Software</w:t>
      </w:r>
      <w:bookmarkEnd w:id="110"/>
      <w:bookmarkEnd w:id="111"/>
    </w:p>
    <w:tbl>
      <w:tblPr>
        <w:tblStyle w:val="TableGrid"/>
        <w:tblW w:w="0" w:type="auto"/>
        <w:tblLook w:val="04A0" w:firstRow="1" w:lastRow="0" w:firstColumn="1" w:lastColumn="0" w:noHBand="0" w:noVBand="1"/>
      </w:tblPr>
      <w:tblGrid>
        <w:gridCol w:w="625"/>
        <w:gridCol w:w="4320"/>
        <w:gridCol w:w="4405"/>
      </w:tblGrid>
      <w:tr w:rsidR="003124BA" w14:paraId="511520CB" w14:textId="77777777" w:rsidTr="004D51A0">
        <w:tc>
          <w:tcPr>
            <w:tcW w:w="625" w:type="dxa"/>
            <w:shd w:val="clear" w:color="auto" w:fill="B4C6E7" w:themeFill="accent1" w:themeFillTint="66"/>
          </w:tcPr>
          <w:p w14:paraId="014813DA" w14:textId="3E30C52C" w:rsidR="003124BA" w:rsidRPr="004D51A0" w:rsidRDefault="003124BA" w:rsidP="004D51A0">
            <w:pPr>
              <w:tabs>
                <w:tab w:val="left" w:pos="1126"/>
              </w:tabs>
              <w:jc w:val="center"/>
              <w:rPr>
                <w:b/>
                <w:bCs/>
              </w:rPr>
            </w:pPr>
            <w:r w:rsidRPr="004D51A0">
              <w:rPr>
                <w:b/>
                <w:bCs/>
              </w:rPr>
              <w:t>No</w:t>
            </w:r>
          </w:p>
        </w:tc>
        <w:tc>
          <w:tcPr>
            <w:tcW w:w="4320" w:type="dxa"/>
            <w:shd w:val="clear" w:color="auto" w:fill="B4C6E7" w:themeFill="accent1" w:themeFillTint="66"/>
          </w:tcPr>
          <w:p w14:paraId="452E4D9D" w14:textId="5FFBA31E" w:rsidR="003124BA" w:rsidRPr="004D51A0" w:rsidRDefault="003124BA" w:rsidP="004D51A0">
            <w:pPr>
              <w:tabs>
                <w:tab w:val="left" w:pos="1126"/>
              </w:tabs>
              <w:jc w:val="center"/>
              <w:rPr>
                <w:b/>
                <w:bCs/>
              </w:rPr>
            </w:pPr>
            <w:r w:rsidRPr="004D51A0">
              <w:rPr>
                <w:b/>
                <w:bCs/>
              </w:rPr>
              <w:t>Nam</w:t>
            </w:r>
            <w:r w:rsidR="00DE7B7B" w:rsidRPr="004D51A0">
              <w:rPr>
                <w:b/>
                <w:bCs/>
              </w:rPr>
              <w:t>a</w:t>
            </w:r>
          </w:p>
        </w:tc>
        <w:tc>
          <w:tcPr>
            <w:tcW w:w="4405" w:type="dxa"/>
            <w:shd w:val="clear" w:color="auto" w:fill="B4C6E7" w:themeFill="accent1" w:themeFillTint="66"/>
          </w:tcPr>
          <w:p w14:paraId="1C645B74" w14:textId="1EEECDEE" w:rsidR="003124BA" w:rsidRPr="004D51A0" w:rsidRDefault="00DE7B7B" w:rsidP="004D51A0">
            <w:pPr>
              <w:tabs>
                <w:tab w:val="left" w:pos="1126"/>
              </w:tabs>
              <w:jc w:val="center"/>
              <w:rPr>
                <w:b/>
                <w:bCs/>
              </w:rPr>
            </w:pPr>
            <w:r w:rsidRPr="004D51A0">
              <w:rPr>
                <w:b/>
                <w:bCs/>
              </w:rPr>
              <w:t>Spesifikasi</w:t>
            </w:r>
          </w:p>
        </w:tc>
      </w:tr>
      <w:tr w:rsidR="003124BA" w14:paraId="3507DDDF" w14:textId="77777777" w:rsidTr="004D51A0">
        <w:tc>
          <w:tcPr>
            <w:tcW w:w="625" w:type="dxa"/>
          </w:tcPr>
          <w:p w14:paraId="3297F9AB" w14:textId="7F9D28AE" w:rsidR="00DE7B7B" w:rsidRDefault="00DE7B7B" w:rsidP="004D51A0">
            <w:pPr>
              <w:tabs>
                <w:tab w:val="left" w:pos="1126"/>
              </w:tabs>
              <w:jc w:val="center"/>
            </w:pPr>
            <w:r>
              <w:t>1</w:t>
            </w:r>
          </w:p>
        </w:tc>
        <w:tc>
          <w:tcPr>
            <w:tcW w:w="4320" w:type="dxa"/>
          </w:tcPr>
          <w:p w14:paraId="0B51DA82" w14:textId="41A6037C" w:rsidR="003124BA" w:rsidRPr="002D4310" w:rsidRDefault="002D4310" w:rsidP="002568B6">
            <w:pPr>
              <w:tabs>
                <w:tab w:val="left" w:pos="1126"/>
              </w:tabs>
              <w:rPr>
                <w:i/>
                <w:iCs/>
              </w:rPr>
            </w:pPr>
            <w:r w:rsidRPr="002D4310">
              <w:rPr>
                <w:i/>
                <w:iCs/>
              </w:rPr>
              <w:t>Operating Systems</w:t>
            </w:r>
          </w:p>
        </w:tc>
        <w:tc>
          <w:tcPr>
            <w:tcW w:w="4405" w:type="dxa"/>
          </w:tcPr>
          <w:p w14:paraId="5E386858" w14:textId="76CE1984" w:rsidR="003124BA" w:rsidRDefault="002D4310" w:rsidP="002568B6">
            <w:pPr>
              <w:tabs>
                <w:tab w:val="left" w:pos="1126"/>
              </w:tabs>
            </w:pPr>
            <w:r w:rsidRPr="003124BA">
              <w:rPr>
                <w:i/>
                <w:iCs/>
              </w:rPr>
              <w:t>Windows 11 Home Single Language</w:t>
            </w:r>
          </w:p>
        </w:tc>
      </w:tr>
      <w:tr w:rsidR="003124BA" w14:paraId="45A8541A" w14:textId="77777777" w:rsidTr="004D51A0">
        <w:tc>
          <w:tcPr>
            <w:tcW w:w="625" w:type="dxa"/>
          </w:tcPr>
          <w:p w14:paraId="09D78F0E" w14:textId="4B2EA2E8" w:rsidR="003124BA" w:rsidRDefault="00DE7B7B" w:rsidP="004D51A0">
            <w:pPr>
              <w:tabs>
                <w:tab w:val="left" w:pos="1126"/>
              </w:tabs>
              <w:jc w:val="center"/>
            </w:pPr>
            <w:r>
              <w:t>2</w:t>
            </w:r>
          </w:p>
        </w:tc>
        <w:tc>
          <w:tcPr>
            <w:tcW w:w="4320" w:type="dxa"/>
          </w:tcPr>
          <w:p w14:paraId="2D97B3CD" w14:textId="32855CA0" w:rsidR="003124BA" w:rsidRPr="002D4310" w:rsidRDefault="002D4310" w:rsidP="002568B6">
            <w:pPr>
              <w:tabs>
                <w:tab w:val="left" w:pos="1126"/>
              </w:tabs>
              <w:rPr>
                <w:i/>
                <w:iCs/>
              </w:rPr>
            </w:pPr>
            <w:r w:rsidRPr="002D4310">
              <w:rPr>
                <w:i/>
                <w:iCs/>
              </w:rPr>
              <w:t>Development Tools</w:t>
            </w:r>
          </w:p>
        </w:tc>
        <w:tc>
          <w:tcPr>
            <w:tcW w:w="4405" w:type="dxa"/>
          </w:tcPr>
          <w:p w14:paraId="2FD97D4A" w14:textId="48FFC613" w:rsidR="003124BA" w:rsidRDefault="00120DCE" w:rsidP="002568B6">
            <w:pPr>
              <w:tabs>
                <w:tab w:val="left" w:pos="1126"/>
              </w:tabs>
            </w:pPr>
            <w:r w:rsidRPr="00120DCE">
              <w:t xml:space="preserve">Visual Studio Code, </w:t>
            </w:r>
            <w:r w:rsidR="009B7A2D" w:rsidRPr="009B7A2D">
              <w:t>Laravel 10 (PHP Framework)</w:t>
            </w:r>
            <w:r w:rsidRPr="00120DCE">
              <w:t>, Composer, Gi</w:t>
            </w:r>
            <w:r w:rsidR="00410550">
              <w:t>t</w:t>
            </w:r>
            <w:r w:rsidR="000B1DE8">
              <w:t>, Figma, Draw io</w:t>
            </w:r>
          </w:p>
        </w:tc>
      </w:tr>
      <w:tr w:rsidR="003124BA" w14:paraId="355FE50F" w14:textId="77777777" w:rsidTr="004D51A0">
        <w:tc>
          <w:tcPr>
            <w:tcW w:w="625" w:type="dxa"/>
          </w:tcPr>
          <w:p w14:paraId="65AF4994" w14:textId="572C7652" w:rsidR="003124BA" w:rsidRDefault="00DE7B7B" w:rsidP="004D51A0">
            <w:pPr>
              <w:tabs>
                <w:tab w:val="left" w:pos="1126"/>
              </w:tabs>
              <w:jc w:val="center"/>
            </w:pPr>
            <w:r>
              <w:t>3</w:t>
            </w:r>
          </w:p>
        </w:tc>
        <w:tc>
          <w:tcPr>
            <w:tcW w:w="4320" w:type="dxa"/>
          </w:tcPr>
          <w:p w14:paraId="10A68E55" w14:textId="69290BBD" w:rsidR="003124BA" w:rsidRPr="002D4310" w:rsidRDefault="002D4310" w:rsidP="002568B6">
            <w:pPr>
              <w:tabs>
                <w:tab w:val="left" w:pos="1126"/>
              </w:tabs>
              <w:rPr>
                <w:i/>
                <w:iCs/>
              </w:rPr>
            </w:pPr>
            <w:r w:rsidRPr="002D4310">
              <w:rPr>
                <w:i/>
                <w:iCs/>
              </w:rPr>
              <w:t xml:space="preserve">Programming Language </w:t>
            </w:r>
          </w:p>
        </w:tc>
        <w:tc>
          <w:tcPr>
            <w:tcW w:w="4405" w:type="dxa"/>
          </w:tcPr>
          <w:p w14:paraId="60AF0501" w14:textId="2D961578" w:rsidR="003124BA" w:rsidRDefault="007A3CFE" w:rsidP="002568B6">
            <w:pPr>
              <w:tabs>
                <w:tab w:val="left" w:pos="1126"/>
              </w:tabs>
            </w:pPr>
            <w:r w:rsidRPr="007A3CFE">
              <w:t>PHP 8.x (backend), JavaScript, HTML, CSS</w:t>
            </w:r>
          </w:p>
        </w:tc>
      </w:tr>
      <w:tr w:rsidR="007A3CFE" w14:paraId="79568E46" w14:textId="77777777" w:rsidTr="004D51A0">
        <w:tc>
          <w:tcPr>
            <w:tcW w:w="625" w:type="dxa"/>
          </w:tcPr>
          <w:p w14:paraId="4B4327E2" w14:textId="089D1057" w:rsidR="007A3CFE" w:rsidRDefault="007A3CFE" w:rsidP="004D51A0">
            <w:pPr>
              <w:tabs>
                <w:tab w:val="left" w:pos="1126"/>
              </w:tabs>
              <w:jc w:val="center"/>
            </w:pPr>
            <w:r>
              <w:t>4</w:t>
            </w:r>
          </w:p>
        </w:tc>
        <w:tc>
          <w:tcPr>
            <w:tcW w:w="4320" w:type="dxa"/>
          </w:tcPr>
          <w:p w14:paraId="6A5DF3F2" w14:textId="407A2B89" w:rsidR="007A3CFE" w:rsidRPr="002D4310" w:rsidRDefault="0090746E" w:rsidP="002568B6">
            <w:pPr>
              <w:tabs>
                <w:tab w:val="left" w:pos="1126"/>
              </w:tabs>
              <w:rPr>
                <w:i/>
                <w:iCs/>
              </w:rPr>
            </w:pPr>
            <w:r>
              <w:rPr>
                <w:i/>
                <w:iCs/>
              </w:rPr>
              <w:t>Framework</w:t>
            </w:r>
          </w:p>
        </w:tc>
        <w:tc>
          <w:tcPr>
            <w:tcW w:w="4405" w:type="dxa"/>
          </w:tcPr>
          <w:p w14:paraId="31648BDE" w14:textId="697197DA" w:rsidR="007A3CFE" w:rsidRPr="007A3CFE" w:rsidRDefault="0090746E" w:rsidP="002568B6">
            <w:pPr>
              <w:tabs>
                <w:tab w:val="left" w:pos="1126"/>
              </w:tabs>
            </w:pPr>
            <w:r w:rsidRPr="0090746E">
              <w:t>Laravel 10, Blade (templating engine), Vite (frontend build tool)</w:t>
            </w:r>
          </w:p>
        </w:tc>
      </w:tr>
      <w:tr w:rsidR="0090746E" w14:paraId="32F42662" w14:textId="77777777" w:rsidTr="004D51A0">
        <w:tc>
          <w:tcPr>
            <w:tcW w:w="625" w:type="dxa"/>
          </w:tcPr>
          <w:p w14:paraId="1F424158" w14:textId="5B7156D7" w:rsidR="0090746E" w:rsidRDefault="0090746E" w:rsidP="004D51A0">
            <w:pPr>
              <w:tabs>
                <w:tab w:val="left" w:pos="1126"/>
              </w:tabs>
              <w:jc w:val="center"/>
            </w:pPr>
            <w:r>
              <w:t>5</w:t>
            </w:r>
          </w:p>
        </w:tc>
        <w:tc>
          <w:tcPr>
            <w:tcW w:w="4320" w:type="dxa"/>
          </w:tcPr>
          <w:p w14:paraId="4BD1A156" w14:textId="74508D1C" w:rsidR="0090746E" w:rsidRDefault="0090746E" w:rsidP="002568B6">
            <w:pPr>
              <w:tabs>
                <w:tab w:val="left" w:pos="1126"/>
              </w:tabs>
              <w:rPr>
                <w:i/>
                <w:iCs/>
              </w:rPr>
            </w:pPr>
            <w:r>
              <w:rPr>
                <w:i/>
                <w:iCs/>
              </w:rPr>
              <w:t>Database</w:t>
            </w:r>
            <w:r w:rsidR="001A320C">
              <w:rPr>
                <w:i/>
                <w:iCs/>
              </w:rPr>
              <w:t xml:space="preserve">, </w:t>
            </w:r>
            <w:r w:rsidR="001A320C" w:rsidRPr="001A320C">
              <w:rPr>
                <w:i/>
                <w:iCs/>
              </w:rPr>
              <w:t>Authentication System</w:t>
            </w:r>
            <w:r w:rsidR="001A320C">
              <w:rPr>
                <w:i/>
                <w:iCs/>
              </w:rPr>
              <w:t xml:space="preserve">, </w:t>
            </w:r>
            <w:r w:rsidR="001A320C" w:rsidRPr="001A320C">
              <w:rPr>
                <w:i/>
                <w:iCs/>
              </w:rPr>
              <w:t>Storage</w:t>
            </w:r>
          </w:p>
        </w:tc>
        <w:tc>
          <w:tcPr>
            <w:tcW w:w="4405" w:type="dxa"/>
          </w:tcPr>
          <w:p w14:paraId="44274E50" w14:textId="0714450E" w:rsidR="0090746E" w:rsidRPr="0090746E" w:rsidRDefault="0090746E" w:rsidP="002568B6">
            <w:pPr>
              <w:tabs>
                <w:tab w:val="left" w:pos="1126"/>
              </w:tabs>
            </w:pPr>
            <w:r w:rsidRPr="0090746E">
              <w:t>Firebase Realtime Database (struktur JSON, terhubung via Firebase PHP SDK)</w:t>
            </w:r>
            <w:r>
              <w:t xml:space="preserve">, </w:t>
            </w:r>
            <w:r w:rsidR="009850EE" w:rsidRPr="009850EE">
              <w:t>Firebase Authentication (Email/Password)</w:t>
            </w:r>
            <w:r w:rsidR="009850EE">
              <w:t xml:space="preserve">, </w:t>
            </w:r>
            <w:r w:rsidR="009850EE" w:rsidRPr="009850EE">
              <w:t>Firebase Storage (untuk file PDF materi)</w:t>
            </w:r>
          </w:p>
        </w:tc>
      </w:tr>
      <w:tr w:rsidR="001A320C" w14:paraId="12268AE9" w14:textId="77777777" w:rsidTr="004D51A0">
        <w:tc>
          <w:tcPr>
            <w:tcW w:w="625" w:type="dxa"/>
          </w:tcPr>
          <w:p w14:paraId="5E8A4E53" w14:textId="6BABB7A7" w:rsidR="001A320C" w:rsidRDefault="001A320C" w:rsidP="004D51A0">
            <w:pPr>
              <w:tabs>
                <w:tab w:val="left" w:pos="1126"/>
              </w:tabs>
              <w:jc w:val="center"/>
            </w:pPr>
            <w:r>
              <w:t>6</w:t>
            </w:r>
          </w:p>
        </w:tc>
        <w:tc>
          <w:tcPr>
            <w:tcW w:w="4320" w:type="dxa"/>
          </w:tcPr>
          <w:p w14:paraId="7AEBB63E" w14:textId="7751EBE3" w:rsidR="001A320C" w:rsidRDefault="001A320C" w:rsidP="002568B6">
            <w:pPr>
              <w:tabs>
                <w:tab w:val="left" w:pos="1126"/>
              </w:tabs>
              <w:rPr>
                <w:i/>
                <w:iCs/>
              </w:rPr>
            </w:pPr>
            <w:r w:rsidRPr="001A320C">
              <w:rPr>
                <w:i/>
                <w:iCs/>
              </w:rPr>
              <w:t>AI Integration</w:t>
            </w:r>
          </w:p>
        </w:tc>
        <w:tc>
          <w:tcPr>
            <w:tcW w:w="4405" w:type="dxa"/>
          </w:tcPr>
          <w:p w14:paraId="3FBB5E89" w14:textId="2404B73E" w:rsidR="001A320C" w:rsidRPr="0090746E" w:rsidRDefault="001A320C" w:rsidP="002568B6">
            <w:pPr>
              <w:tabs>
                <w:tab w:val="left" w:pos="1126"/>
              </w:tabs>
            </w:pPr>
            <w:r w:rsidRPr="001A320C">
              <w:t>Google Gemini API</w:t>
            </w:r>
          </w:p>
        </w:tc>
      </w:tr>
      <w:tr w:rsidR="001A320C" w14:paraId="36A0ABC1" w14:textId="77777777" w:rsidTr="004D51A0">
        <w:tc>
          <w:tcPr>
            <w:tcW w:w="625" w:type="dxa"/>
          </w:tcPr>
          <w:p w14:paraId="3B41BDF7" w14:textId="4CE9D5D1" w:rsidR="001A320C" w:rsidRDefault="001A320C" w:rsidP="004D51A0">
            <w:pPr>
              <w:tabs>
                <w:tab w:val="left" w:pos="1126"/>
              </w:tabs>
              <w:jc w:val="center"/>
            </w:pPr>
            <w:r>
              <w:t>7</w:t>
            </w:r>
          </w:p>
        </w:tc>
        <w:tc>
          <w:tcPr>
            <w:tcW w:w="4320" w:type="dxa"/>
          </w:tcPr>
          <w:p w14:paraId="64217E2D" w14:textId="05823D3D" w:rsidR="001A320C" w:rsidRPr="001A320C" w:rsidRDefault="001A320C" w:rsidP="002568B6">
            <w:pPr>
              <w:tabs>
                <w:tab w:val="left" w:pos="1126"/>
              </w:tabs>
              <w:rPr>
                <w:i/>
                <w:iCs/>
              </w:rPr>
            </w:pPr>
            <w:r w:rsidRPr="001A320C">
              <w:rPr>
                <w:i/>
                <w:iCs/>
              </w:rPr>
              <w:t>Server Lokal</w:t>
            </w:r>
          </w:p>
        </w:tc>
        <w:tc>
          <w:tcPr>
            <w:tcW w:w="4405" w:type="dxa"/>
          </w:tcPr>
          <w:p w14:paraId="73F26F31" w14:textId="50F97237" w:rsidR="001A320C" w:rsidRPr="001A320C" w:rsidRDefault="001A320C" w:rsidP="002568B6">
            <w:pPr>
              <w:tabs>
                <w:tab w:val="left" w:pos="1126"/>
              </w:tabs>
            </w:pPr>
            <w:r w:rsidRPr="001A320C">
              <w:t xml:space="preserve">XAMPP (Apache + MySQL), URL local: </w:t>
            </w:r>
            <w:hyperlink r:id="rId40" w:tgtFrame="_new" w:history="1">
              <w:r w:rsidRPr="001A320C">
                <w:rPr>
                  <w:rStyle w:val="Hyperlink"/>
                </w:rPr>
                <w:t>http://localhost</w:t>
              </w:r>
            </w:hyperlink>
          </w:p>
        </w:tc>
      </w:tr>
      <w:tr w:rsidR="00EC5FEE" w14:paraId="1AC07145" w14:textId="77777777" w:rsidTr="004D51A0">
        <w:tc>
          <w:tcPr>
            <w:tcW w:w="625" w:type="dxa"/>
          </w:tcPr>
          <w:p w14:paraId="770F7671" w14:textId="63C6355D" w:rsidR="00EC5FEE" w:rsidRDefault="00EC5FEE" w:rsidP="004D51A0">
            <w:pPr>
              <w:tabs>
                <w:tab w:val="left" w:pos="1126"/>
              </w:tabs>
              <w:jc w:val="center"/>
            </w:pPr>
            <w:r>
              <w:t>8</w:t>
            </w:r>
          </w:p>
        </w:tc>
        <w:tc>
          <w:tcPr>
            <w:tcW w:w="4320" w:type="dxa"/>
          </w:tcPr>
          <w:p w14:paraId="273FB7AD" w14:textId="71BA6236" w:rsidR="00EC5FEE" w:rsidRPr="001A320C" w:rsidRDefault="00EC5FEE" w:rsidP="002568B6">
            <w:pPr>
              <w:tabs>
                <w:tab w:val="left" w:pos="1126"/>
              </w:tabs>
              <w:rPr>
                <w:i/>
                <w:iCs/>
              </w:rPr>
            </w:pPr>
            <w:r w:rsidRPr="00EC5FEE">
              <w:rPr>
                <w:i/>
                <w:iCs/>
              </w:rPr>
              <w:t>Desain UI/UX</w:t>
            </w:r>
          </w:p>
        </w:tc>
        <w:tc>
          <w:tcPr>
            <w:tcW w:w="4405" w:type="dxa"/>
          </w:tcPr>
          <w:p w14:paraId="52762D9B" w14:textId="62578F26" w:rsidR="00EC5FEE" w:rsidRPr="001A320C" w:rsidRDefault="00EC5FEE" w:rsidP="002568B6">
            <w:pPr>
              <w:tabs>
                <w:tab w:val="left" w:pos="1126"/>
              </w:tabs>
            </w:pPr>
            <w:r w:rsidRPr="00EC5FEE">
              <w:t>Figma (perancangan antarmuka pengguna), Draw.io (perancangan flow diagram &amp; arsitektur sistem)</w:t>
            </w:r>
          </w:p>
        </w:tc>
      </w:tr>
    </w:tbl>
    <w:p w14:paraId="6A5ECB0D" w14:textId="77777777" w:rsidR="00173481" w:rsidRDefault="00173481" w:rsidP="00E52D9B">
      <w:pPr>
        <w:tabs>
          <w:tab w:val="left" w:pos="3236"/>
        </w:tabs>
      </w:pPr>
    </w:p>
    <w:p w14:paraId="69E52D60" w14:textId="73F32DD2" w:rsidR="00B92C4B" w:rsidRDefault="00173481" w:rsidP="00173481">
      <w:pPr>
        <w:pStyle w:val="Heading2"/>
      </w:pPr>
      <w:bookmarkStart w:id="112" w:name="_Toc195504897"/>
      <w:r>
        <w:t xml:space="preserve">Implementasi </w:t>
      </w:r>
      <w:r w:rsidR="002955AB">
        <w:t xml:space="preserve">Persiapan </w:t>
      </w:r>
      <w:r w:rsidR="002955AB">
        <w:rPr>
          <w:i/>
          <w:iCs/>
        </w:rPr>
        <w:t xml:space="preserve">API Gemini </w:t>
      </w:r>
      <w:r w:rsidR="002955AB">
        <w:t xml:space="preserve">untuk </w:t>
      </w:r>
      <w:r w:rsidR="002955AB">
        <w:rPr>
          <w:i/>
          <w:iCs/>
        </w:rPr>
        <w:t xml:space="preserve">Generate </w:t>
      </w:r>
      <w:r w:rsidR="002955AB">
        <w:t>Soal</w:t>
      </w:r>
      <w:bookmarkEnd w:id="112"/>
      <w:r w:rsidR="00A82ED2">
        <w:t xml:space="preserve"> </w:t>
      </w:r>
    </w:p>
    <w:p w14:paraId="01696302" w14:textId="77777777" w:rsidR="00DB3601" w:rsidRDefault="00DB3601" w:rsidP="001A6515">
      <w:r w:rsidRPr="00DB3601">
        <w:t xml:space="preserve">Implementasi persiapan </w:t>
      </w:r>
      <w:r w:rsidRPr="00A55BFF">
        <w:rPr>
          <w:i/>
          <w:iCs/>
        </w:rPr>
        <w:t>API Gemini</w:t>
      </w:r>
      <w:r w:rsidRPr="00DB3601">
        <w:t xml:space="preserve"> untuk </w:t>
      </w:r>
      <w:r w:rsidRPr="00A55BFF">
        <w:rPr>
          <w:i/>
          <w:iCs/>
        </w:rPr>
        <w:t>generate</w:t>
      </w:r>
      <w:r w:rsidRPr="00DB3601">
        <w:t xml:space="preserve"> soal bertujuan mendukung strategi </w:t>
      </w:r>
      <w:r w:rsidRPr="00DB3601">
        <w:rPr>
          <w:i/>
          <w:iCs/>
        </w:rPr>
        <w:t>progressive learning</w:t>
      </w:r>
      <w:r w:rsidRPr="00DB3601">
        <w:t xml:space="preserve"> serta meningkatkan keterlibatan pengguna melalui pendekatan </w:t>
      </w:r>
      <w:r w:rsidRPr="00DB3601">
        <w:rPr>
          <w:i/>
          <w:iCs/>
        </w:rPr>
        <w:t>serious games</w:t>
      </w:r>
      <w:r w:rsidRPr="00DB3601">
        <w:t xml:space="preserve"> dalam sistem </w:t>
      </w:r>
      <w:r w:rsidRPr="00A55BFF">
        <w:rPr>
          <w:i/>
          <w:iCs/>
        </w:rPr>
        <w:t>gamification</w:t>
      </w:r>
      <w:r w:rsidRPr="00DB3601">
        <w:t xml:space="preserve">. Pada sistem ini, soal dibuat secara otomatis berdasarkan konten dari dokumen PDF yang diunggah oleh </w:t>
      </w:r>
      <w:r w:rsidRPr="00A55BFF">
        <w:rPr>
          <w:i/>
          <w:iCs/>
        </w:rPr>
        <w:t>admin</w:t>
      </w:r>
      <w:r w:rsidRPr="00DB3601">
        <w:t xml:space="preserve">. Untuk mendukung proses ini, dilakukan integrasi dengan </w:t>
      </w:r>
      <w:r w:rsidRPr="00A55BFF">
        <w:rPr>
          <w:i/>
          <w:iCs/>
        </w:rPr>
        <w:t>API Gemini</w:t>
      </w:r>
      <w:r w:rsidRPr="00DB3601">
        <w:t xml:space="preserve"> yang berfungsi sebagai model bahasa generatif untuk menghasilkan soal sesuai dengan materi yang diberikan.</w:t>
      </w:r>
    </w:p>
    <w:p w14:paraId="582BBC13" w14:textId="2130B3C2" w:rsidR="001A6515" w:rsidRPr="004B5FB4" w:rsidRDefault="001A6515" w:rsidP="001A6515">
      <w:r>
        <w:t xml:space="preserve">Kode ini digunakan untuk mengintegrasikan </w:t>
      </w:r>
      <w:r>
        <w:rPr>
          <w:i/>
          <w:iCs/>
        </w:rPr>
        <w:t>API Gemini</w:t>
      </w:r>
      <w:r>
        <w:t xml:space="preserve"> untuk menghasilkan soal berdasarkan teks yang diberikan.</w:t>
      </w:r>
    </w:p>
    <w:p w14:paraId="033B1846" w14:textId="1B30EFF6" w:rsidR="003A3AF8" w:rsidRPr="00A40D5F" w:rsidRDefault="003A3AF8" w:rsidP="003A3AF8">
      <w:pPr>
        <w:pStyle w:val="Caption"/>
        <w:keepNext/>
        <w:jc w:val="center"/>
        <w:rPr>
          <w:color w:val="auto"/>
          <w:sz w:val="24"/>
          <w:szCs w:val="24"/>
        </w:rPr>
      </w:pPr>
      <w:bookmarkStart w:id="113" w:name="_Toc195482838"/>
      <w:bookmarkStart w:id="114" w:name="_Toc195482856"/>
      <w:r w:rsidRPr="00A40D5F">
        <w:rPr>
          <w:i w:val="0"/>
          <w:iCs w:val="0"/>
          <w:color w:val="auto"/>
          <w:sz w:val="24"/>
          <w:szCs w:val="24"/>
        </w:rPr>
        <w:t xml:space="preserve">Tabel 5. </w:t>
      </w:r>
      <w:r w:rsidRPr="00A40D5F">
        <w:rPr>
          <w:i w:val="0"/>
          <w:iCs w:val="0"/>
          <w:color w:val="auto"/>
          <w:sz w:val="24"/>
          <w:szCs w:val="24"/>
        </w:rPr>
        <w:fldChar w:fldCharType="begin"/>
      </w:r>
      <w:r w:rsidRPr="00A40D5F">
        <w:rPr>
          <w:i w:val="0"/>
          <w:iCs w:val="0"/>
          <w:color w:val="auto"/>
          <w:sz w:val="24"/>
          <w:szCs w:val="24"/>
        </w:rPr>
        <w:instrText xml:space="preserve"> SEQ Tabel_5. \* ARABIC </w:instrText>
      </w:r>
      <w:r w:rsidRPr="00A40D5F">
        <w:rPr>
          <w:i w:val="0"/>
          <w:iCs w:val="0"/>
          <w:color w:val="auto"/>
          <w:sz w:val="24"/>
          <w:szCs w:val="24"/>
        </w:rPr>
        <w:fldChar w:fldCharType="separate"/>
      </w:r>
      <w:r w:rsidR="006C1C49">
        <w:rPr>
          <w:i w:val="0"/>
          <w:iCs w:val="0"/>
          <w:noProof/>
          <w:color w:val="auto"/>
          <w:sz w:val="24"/>
          <w:szCs w:val="24"/>
        </w:rPr>
        <w:t>3</w:t>
      </w:r>
      <w:r w:rsidRPr="00A40D5F">
        <w:rPr>
          <w:i w:val="0"/>
          <w:iCs w:val="0"/>
          <w:color w:val="auto"/>
          <w:sz w:val="24"/>
          <w:szCs w:val="24"/>
        </w:rPr>
        <w:fldChar w:fldCharType="end"/>
      </w:r>
      <w:r w:rsidRPr="00A40D5F">
        <w:rPr>
          <w:color w:val="auto"/>
          <w:sz w:val="24"/>
          <w:szCs w:val="24"/>
        </w:rPr>
        <w:t xml:space="preserve"> </w:t>
      </w:r>
      <w:r w:rsidRPr="00A40D5F">
        <w:rPr>
          <w:i w:val="0"/>
          <w:iCs w:val="0"/>
          <w:color w:val="auto"/>
          <w:sz w:val="24"/>
          <w:szCs w:val="24"/>
        </w:rPr>
        <w:t>Kode Program untuk Mendapatkan</w:t>
      </w:r>
      <w:r w:rsidRPr="00A40D5F">
        <w:rPr>
          <w:noProof/>
          <w:color w:val="auto"/>
          <w:sz w:val="24"/>
          <w:szCs w:val="24"/>
        </w:rPr>
        <w:t xml:space="preserve"> API Key</w:t>
      </w:r>
      <w:bookmarkEnd w:id="113"/>
      <w:bookmarkEnd w:id="114"/>
    </w:p>
    <w:tbl>
      <w:tblPr>
        <w:tblStyle w:val="TableGrid"/>
        <w:tblW w:w="0" w:type="auto"/>
        <w:jc w:val="center"/>
        <w:tblLook w:val="04A0" w:firstRow="1" w:lastRow="0" w:firstColumn="1" w:lastColumn="0" w:noHBand="0" w:noVBand="1"/>
      </w:tblPr>
      <w:tblGrid>
        <w:gridCol w:w="9350"/>
      </w:tblGrid>
      <w:tr w:rsidR="006F1774" w:rsidRPr="00A40D5F" w14:paraId="0D3D1368" w14:textId="77777777" w:rsidTr="00153009">
        <w:trPr>
          <w:jc w:val="center"/>
        </w:trPr>
        <w:tc>
          <w:tcPr>
            <w:tcW w:w="9350" w:type="dxa"/>
          </w:tcPr>
          <w:p w14:paraId="3240B8B8" w14:textId="77777777" w:rsidR="006F1774" w:rsidRPr="00A40D5F" w:rsidRDefault="006F1774" w:rsidP="006F1774">
            <w:pPr>
              <w:spacing w:after="160"/>
              <w:rPr>
                <w:rFonts w:ascii="Courier New" w:hAnsi="Courier New" w:cs="Courier New"/>
                <w:sz w:val="20"/>
                <w:szCs w:val="20"/>
              </w:rPr>
            </w:pPr>
            <w:r w:rsidRPr="00A40D5F">
              <w:rPr>
                <w:rFonts w:ascii="Courier New" w:hAnsi="Courier New" w:cs="Courier New"/>
                <w:sz w:val="20"/>
                <w:szCs w:val="20"/>
              </w:rPr>
              <w:t>        $apiKey = env('GEMINI_API_KEY');</w:t>
            </w:r>
          </w:p>
          <w:p w14:paraId="4A5A8214" w14:textId="115B88A0" w:rsidR="006F1774" w:rsidRPr="00A40D5F" w:rsidRDefault="006F1774" w:rsidP="006F1774">
            <w:pPr>
              <w:spacing w:after="160"/>
              <w:rPr>
                <w:sz w:val="20"/>
                <w:szCs w:val="20"/>
              </w:rPr>
            </w:pPr>
            <w:r w:rsidRPr="00A40D5F">
              <w:rPr>
                <w:rFonts w:ascii="Courier New" w:hAnsi="Courier New" w:cs="Courier New"/>
                <w:sz w:val="20"/>
                <w:szCs w:val="20"/>
              </w:rPr>
              <w:t>        $url = "https://generativelanguage.googleapis.com/v1beta/models/gemini-1.5-flash:generateContent?key=$apiKey";</w:t>
            </w:r>
          </w:p>
        </w:tc>
      </w:tr>
    </w:tbl>
    <w:p w14:paraId="1F8D588D" w14:textId="77777777" w:rsidR="00B5512A" w:rsidRDefault="00B5512A" w:rsidP="00B5512A">
      <w:pPr>
        <w:rPr>
          <w:i/>
          <w:iCs/>
        </w:rPr>
      </w:pPr>
    </w:p>
    <w:p w14:paraId="5FAED59A" w14:textId="77777777" w:rsidR="00B5512A" w:rsidRPr="00B5512A" w:rsidRDefault="00B5512A" w:rsidP="00B5512A">
      <w:r w:rsidRPr="00B5512A">
        <w:t xml:space="preserve">Pada bagian kode ini, sistem melakukan persiapan untuk berinteraksi dengan </w:t>
      </w:r>
      <w:r w:rsidRPr="00B5512A">
        <w:rPr>
          <w:i/>
          <w:iCs/>
        </w:rPr>
        <w:t>API</w:t>
      </w:r>
      <w:r w:rsidRPr="00B5512A">
        <w:t xml:space="preserve"> dari layanan </w:t>
      </w:r>
      <w:r w:rsidRPr="00B5512A">
        <w:rPr>
          <w:i/>
          <w:iCs/>
        </w:rPr>
        <w:t>Google Gemini</w:t>
      </w:r>
      <w:r w:rsidRPr="00B5512A">
        <w:t xml:space="preserve">. Pertama-tama, variabel </w:t>
      </w:r>
      <w:r w:rsidRPr="00B5512A">
        <w:rPr>
          <w:rFonts w:ascii="Courier New" w:hAnsi="Courier New" w:cs="Courier New"/>
          <w:sz w:val="22"/>
        </w:rPr>
        <w:t>$apiKey</w:t>
      </w:r>
      <w:r w:rsidRPr="00B5512A">
        <w:t xml:space="preserve"> digunakan untuk mengambil </w:t>
      </w:r>
      <w:r w:rsidRPr="00B5512A">
        <w:rPr>
          <w:i/>
          <w:iCs/>
        </w:rPr>
        <w:t>API key</w:t>
      </w:r>
      <w:r w:rsidRPr="00B5512A">
        <w:t xml:space="preserve"> yang telah disimpan di file environment </w:t>
      </w:r>
      <w:r w:rsidRPr="00B5512A">
        <w:rPr>
          <w:rFonts w:ascii="Courier New" w:hAnsi="Courier New" w:cs="Courier New"/>
          <w:sz w:val="22"/>
        </w:rPr>
        <w:t>(.env)</w:t>
      </w:r>
      <w:r w:rsidRPr="00B5512A">
        <w:t xml:space="preserve"> dengan nama </w:t>
      </w:r>
      <w:r w:rsidRPr="00B5512A">
        <w:rPr>
          <w:rFonts w:ascii="Courier New" w:hAnsi="Courier New" w:cs="Courier New"/>
          <w:sz w:val="22"/>
        </w:rPr>
        <w:t>GEMINI_API_KEY</w:t>
      </w:r>
      <w:r w:rsidRPr="00B5512A">
        <w:t xml:space="preserve">. </w:t>
      </w:r>
      <w:r w:rsidRPr="00B5512A">
        <w:rPr>
          <w:i/>
          <w:iCs/>
        </w:rPr>
        <w:t>API key</w:t>
      </w:r>
      <w:r w:rsidRPr="00B5512A">
        <w:t xml:space="preserve"> ini diperlukan sebagai kredensial untuk mengakses layanan dari </w:t>
      </w:r>
      <w:r w:rsidRPr="00B5512A">
        <w:rPr>
          <w:i/>
          <w:iCs/>
        </w:rPr>
        <w:t>Google</w:t>
      </w:r>
      <w:r w:rsidRPr="00B5512A">
        <w:t xml:space="preserve"> dan memastikan bahwa permintaan yang dikirim berasal dari sumber yang sah dan memiliki izin.</w:t>
      </w:r>
    </w:p>
    <w:p w14:paraId="51456ABB" w14:textId="77777777" w:rsidR="00B5512A" w:rsidRPr="00B5512A" w:rsidRDefault="00B5512A" w:rsidP="00B5512A">
      <w:r w:rsidRPr="00B5512A">
        <w:t xml:space="preserve">Setelah itu, dibuat sebuah URL endpoint yang merupakan alamat tujuan untuk melakukan </w:t>
      </w:r>
      <w:r w:rsidRPr="00B5512A">
        <w:rPr>
          <w:i/>
          <w:iCs/>
        </w:rPr>
        <w:t>request</w:t>
      </w:r>
      <w:r w:rsidRPr="00B5512A">
        <w:t xml:space="preserve"> ke layanan model generatif </w:t>
      </w:r>
      <w:r w:rsidRPr="00B5512A">
        <w:rPr>
          <w:i/>
          <w:iCs/>
        </w:rPr>
        <w:t>Gemini</w:t>
      </w:r>
      <w:r w:rsidRPr="00B5512A">
        <w:t xml:space="preserve">. </w:t>
      </w:r>
      <w:r w:rsidRPr="00B5512A">
        <w:rPr>
          <w:i/>
          <w:iCs/>
        </w:rPr>
        <w:t>URL</w:t>
      </w:r>
      <w:r w:rsidRPr="00B5512A">
        <w:t xml:space="preserve"> ini mengarah ke endpoint khusus </w:t>
      </w:r>
      <w:r w:rsidRPr="00B5512A">
        <w:rPr>
          <w:rFonts w:ascii="Courier New" w:hAnsi="Courier New" w:cs="Courier New"/>
          <w:sz w:val="22"/>
        </w:rPr>
        <w:t>generateContent</w:t>
      </w:r>
      <w:r w:rsidRPr="00B5512A">
        <w:rPr>
          <w:rFonts w:ascii="Courier New" w:hAnsi="Courier New" w:cs="Courier New"/>
        </w:rPr>
        <w:t xml:space="preserve"> </w:t>
      </w:r>
      <w:r w:rsidRPr="00B5512A">
        <w:t xml:space="preserve">dari model </w:t>
      </w:r>
      <w:r w:rsidRPr="00B5512A">
        <w:rPr>
          <w:rFonts w:ascii="Courier New" w:hAnsi="Courier New" w:cs="Courier New"/>
          <w:sz w:val="22"/>
        </w:rPr>
        <w:t>gemini-1.5-flash</w:t>
      </w:r>
      <w:r w:rsidRPr="00B5512A">
        <w:t xml:space="preserve">, yang merupakan salah satu varian dari model </w:t>
      </w:r>
      <w:r w:rsidRPr="00B5512A">
        <w:rPr>
          <w:i/>
          <w:iCs/>
        </w:rPr>
        <w:t>Gemini</w:t>
      </w:r>
      <w:r w:rsidRPr="00B5512A">
        <w:t xml:space="preserve"> yang dirancang untuk menghasilkan konten berdasarkan prompt yang diberikan. Parameter </w:t>
      </w:r>
      <w:r w:rsidRPr="00B5512A">
        <w:rPr>
          <w:rFonts w:ascii="Courier New" w:hAnsi="Courier New" w:cs="Courier New"/>
          <w:sz w:val="22"/>
        </w:rPr>
        <w:t>key=$apiKey</w:t>
      </w:r>
      <w:r w:rsidRPr="00B5512A">
        <w:t xml:space="preserve"> ditambahkan pada bagian akhir URL sebagai bagian dari otentikasi agar </w:t>
      </w:r>
      <w:r w:rsidRPr="00B5512A">
        <w:rPr>
          <w:i/>
          <w:iCs/>
        </w:rPr>
        <w:t>Google</w:t>
      </w:r>
      <w:r w:rsidRPr="00B5512A">
        <w:t xml:space="preserve"> mengetahui siapa pengguna layanan ini.</w:t>
      </w:r>
    </w:p>
    <w:p w14:paraId="6F1C7673" w14:textId="77777777" w:rsidR="00B5512A" w:rsidRPr="00B5512A" w:rsidRDefault="00B5512A" w:rsidP="00B5512A">
      <w:r w:rsidRPr="00B5512A">
        <w:t xml:space="preserve">Secara keseluruhan, kode ini adalah bagian dari proses awal untuk menyiapkan dan mengarahkan permintaan ke layanan </w:t>
      </w:r>
      <w:r w:rsidRPr="00B5512A">
        <w:rPr>
          <w:i/>
          <w:iCs/>
        </w:rPr>
        <w:t>AI</w:t>
      </w:r>
      <w:r w:rsidRPr="00B5512A">
        <w:t xml:space="preserve"> dari </w:t>
      </w:r>
      <w:r w:rsidRPr="00B5512A">
        <w:rPr>
          <w:i/>
          <w:iCs/>
        </w:rPr>
        <w:t>Google Gemini</w:t>
      </w:r>
      <w:r w:rsidRPr="00B5512A">
        <w:t>, yang nantinya akan digunakan untuk menghasilkan soal berdasarkan prompt yang telah disusun sebelumnya di dalam sistem.</w:t>
      </w:r>
    </w:p>
    <w:p w14:paraId="4871B9B0" w14:textId="77777777" w:rsidR="00223BF7" w:rsidRPr="00692FF1" w:rsidRDefault="00223BF7" w:rsidP="00223BF7">
      <w:pPr>
        <w:pStyle w:val="Heading3"/>
        <w:rPr>
          <w:color w:val="auto"/>
        </w:rPr>
      </w:pPr>
      <w:bookmarkStart w:id="115" w:name="_Toc195504898"/>
      <w:r w:rsidRPr="00692FF1">
        <w:rPr>
          <w:color w:val="auto"/>
        </w:rPr>
        <w:t xml:space="preserve">Mekanisme </w:t>
      </w:r>
      <w:r w:rsidRPr="00BC55B0">
        <w:rPr>
          <w:i/>
          <w:iCs/>
          <w:color w:val="auto"/>
        </w:rPr>
        <w:t>Generate</w:t>
      </w:r>
      <w:r w:rsidRPr="00692FF1">
        <w:rPr>
          <w:color w:val="auto"/>
        </w:rPr>
        <w:t xml:space="preserve"> Soal</w:t>
      </w:r>
      <w:r w:rsidR="00A57E8F" w:rsidRPr="00692FF1">
        <w:rPr>
          <w:color w:val="auto"/>
        </w:rPr>
        <w:t xml:space="preserve"> Otomatis</w:t>
      </w:r>
      <w:bookmarkEnd w:id="115"/>
    </w:p>
    <w:p w14:paraId="6070CE54" w14:textId="750576A7" w:rsidR="00F04562" w:rsidRPr="00F04562" w:rsidRDefault="00F04562" w:rsidP="00F04562">
      <w:r w:rsidRPr="00F04562">
        <w:t>Mekanisme</w:t>
      </w:r>
      <w:r w:rsidRPr="00F04562">
        <w:rPr>
          <w:i/>
          <w:iCs/>
        </w:rPr>
        <w:t xml:space="preserve"> generate</w:t>
      </w:r>
      <w:r w:rsidRPr="00F04562">
        <w:t xml:space="preserve"> soal otomatis merupakan proses pembuatan soal secara dinamis dengan bantuan model kecerdasan buatan yang dikendalikan melalui prompt atau instruksi tertentu. Dalam sistem ini, proses diawali dengan </w:t>
      </w:r>
      <w:r w:rsidR="00BB049A">
        <w:rPr>
          <w:i/>
          <w:iCs/>
        </w:rPr>
        <w:t xml:space="preserve">upload </w:t>
      </w:r>
      <w:r w:rsidR="00BB049A">
        <w:t xml:space="preserve">materi dengan format PDF kemudian </w:t>
      </w:r>
      <w:r w:rsidRPr="00F04562">
        <w:t xml:space="preserve">pemilihan jenis </w:t>
      </w:r>
      <w:r w:rsidR="00837325">
        <w:t xml:space="preserve">atau tipe </w:t>
      </w:r>
      <w:r w:rsidRPr="00F04562">
        <w:t>soal</w:t>
      </w:r>
      <w:r w:rsidR="00837325">
        <w:t xml:space="preserve"> dan total</w:t>
      </w:r>
      <w:r w:rsidR="00F02277">
        <w:t xml:space="preserve"> soal </w:t>
      </w:r>
      <w:r w:rsidRPr="00F04562">
        <w:t xml:space="preserve">oleh </w:t>
      </w:r>
      <w:r w:rsidR="00BB049A">
        <w:rPr>
          <w:i/>
          <w:iCs/>
        </w:rPr>
        <w:t xml:space="preserve">admin </w:t>
      </w:r>
      <w:r w:rsidR="00BB049A">
        <w:t>(pembuat soal)</w:t>
      </w:r>
      <w:r w:rsidRPr="00F04562">
        <w:t>, seperti soal pilihan ganda</w:t>
      </w:r>
      <w:r w:rsidR="000A2FA7">
        <w:t xml:space="preserve"> </w:t>
      </w:r>
      <w:r w:rsidR="000A2FA7">
        <w:rPr>
          <w:i/>
          <w:iCs/>
        </w:rPr>
        <w:t>(Multiple choice)</w:t>
      </w:r>
      <w:r w:rsidRPr="00F04562">
        <w:t>, isian singkat</w:t>
      </w:r>
      <w:r w:rsidR="003A2A72">
        <w:t xml:space="preserve"> </w:t>
      </w:r>
      <w:r w:rsidR="003A2A72">
        <w:rPr>
          <w:i/>
          <w:iCs/>
        </w:rPr>
        <w:t>(Short answer)</w:t>
      </w:r>
      <w:r w:rsidRPr="00F04562">
        <w:t>, atau benar</w:t>
      </w:r>
      <w:r w:rsidR="003A2A72">
        <w:t xml:space="preserve"> – </w:t>
      </w:r>
      <w:r w:rsidRPr="00F04562">
        <w:t>salah</w:t>
      </w:r>
      <w:r w:rsidR="003A2A72">
        <w:t xml:space="preserve"> </w:t>
      </w:r>
      <w:r w:rsidR="003A2A72">
        <w:rPr>
          <w:i/>
          <w:iCs/>
        </w:rPr>
        <w:t>(True - False)</w:t>
      </w:r>
      <w:r w:rsidRPr="00F04562">
        <w:t xml:space="preserve">. Pemilihan jenis soal ini akan menentukan bentuk struktur prompt yang akan dikirimkan ke layanan </w:t>
      </w:r>
      <w:r w:rsidRPr="00F04562">
        <w:rPr>
          <w:i/>
          <w:iCs/>
        </w:rPr>
        <w:t>AI</w:t>
      </w:r>
      <w:r w:rsidRPr="00F04562">
        <w:t xml:space="preserve">, dalam hal ini menggunakan </w:t>
      </w:r>
      <w:r w:rsidRPr="00F04562">
        <w:rPr>
          <w:i/>
          <w:iCs/>
        </w:rPr>
        <w:t>API</w:t>
      </w:r>
      <w:r w:rsidRPr="00F04562">
        <w:t xml:space="preserve"> dari </w:t>
      </w:r>
      <w:r w:rsidRPr="00F04562">
        <w:rPr>
          <w:i/>
          <w:iCs/>
        </w:rPr>
        <w:t>Google Gemini</w:t>
      </w:r>
      <w:r w:rsidRPr="00F04562">
        <w:t>.</w:t>
      </w:r>
    </w:p>
    <w:p w14:paraId="62A8545D" w14:textId="6E3AA4F5" w:rsidR="00F04562" w:rsidRPr="00F04562" w:rsidRDefault="00F04562" w:rsidP="00F04562">
      <w:r w:rsidRPr="00F04562">
        <w:t xml:space="preserve">Setelah tipe soal </w:t>
      </w:r>
      <w:r w:rsidR="00F02277">
        <w:t xml:space="preserve">dan total soal </w:t>
      </w:r>
      <w:r w:rsidRPr="00F04562">
        <w:t xml:space="preserve">ditentukan, sistem kemudian membentuk instruksi </w:t>
      </w:r>
      <w:r w:rsidRPr="00F04562">
        <w:rPr>
          <w:i/>
          <w:iCs/>
        </w:rPr>
        <w:t>(prompt)</w:t>
      </w:r>
      <w:r w:rsidRPr="00F04562">
        <w:t xml:space="preserve"> untuk menghasilkan soal sesuai dengan ketentuan yang telah ditetapkan. Misalnya, jika pengguna memilih soal pilihan ganda, maka sistem akan membuat instruksi yang meminta </w:t>
      </w:r>
      <w:r w:rsidRPr="00F04562">
        <w:rPr>
          <w:i/>
          <w:iCs/>
        </w:rPr>
        <w:t>AI</w:t>
      </w:r>
      <w:r w:rsidRPr="00F04562">
        <w:t xml:space="preserve"> untuk menghasilkan sejumlah soal dengan format JSON. Instruksi tersebut mencakup jumlah soal yang harus dibangkitkan, distribusi tingkat kesulitan soal (</w:t>
      </w:r>
      <w:r w:rsidRPr="00F04562">
        <w:rPr>
          <w:i/>
          <w:iCs/>
        </w:rPr>
        <w:t>easy</w:t>
      </w:r>
      <w:r w:rsidRPr="00F04562">
        <w:t xml:space="preserve">, </w:t>
      </w:r>
      <w:r w:rsidRPr="00F04562">
        <w:rPr>
          <w:i/>
          <w:iCs/>
        </w:rPr>
        <w:t>medium</w:t>
      </w:r>
      <w:r w:rsidRPr="00F04562">
        <w:t xml:space="preserve">, dan </w:t>
      </w:r>
      <w:r w:rsidRPr="00F04562">
        <w:rPr>
          <w:i/>
          <w:iCs/>
        </w:rPr>
        <w:t>high</w:t>
      </w:r>
      <w:r w:rsidRPr="00F04562">
        <w:t xml:space="preserve">), format opsi jawaban (A, B, C, D), serta keharusan memberikan jawaban yang benar dan </w:t>
      </w:r>
      <w:r w:rsidRPr="00F04562">
        <w:rPr>
          <w:i/>
          <w:iCs/>
        </w:rPr>
        <w:t>feedback</w:t>
      </w:r>
      <w:r w:rsidRPr="00F04562">
        <w:t xml:space="preserve"> untuk masing-masing soal</w:t>
      </w:r>
      <w:r w:rsidR="00631681">
        <w:t xml:space="preserve"> jika jawaban dari pengguna salah</w:t>
      </w:r>
      <w:r w:rsidRPr="00F04562">
        <w:t>.</w:t>
      </w:r>
    </w:p>
    <w:p w14:paraId="6EB96A8B" w14:textId="77777777" w:rsidR="00F04562" w:rsidRPr="00F04562" w:rsidRDefault="00F04562" w:rsidP="00F04562">
      <w:r w:rsidRPr="00F04562">
        <w:t xml:space="preserve">Selain itu, instruksi juga menyertakan teks materi pembelajaran sebagai referensi, sehingga soal yang dihasilkan relevan dengan konten yang sedang dipelajari. Setelah instruksi disiapkan, sistem mengirimkan permintaan ke </w:t>
      </w:r>
      <w:r w:rsidRPr="00F04562">
        <w:rPr>
          <w:i/>
          <w:iCs/>
        </w:rPr>
        <w:t>endpoint</w:t>
      </w:r>
      <w:r w:rsidRPr="00F04562">
        <w:t xml:space="preserve"> layanan </w:t>
      </w:r>
      <w:r w:rsidRPr="00F04562">
        <w:rPr>
          <w:i/>
          <w:iCs/>
        </w:rPr>
        <w:t>Google Gemini</w:t>
      </w:r>
      <w:r w:rsidRPr="00F04562">
        <w:t xml:space="preserve"> dengan menyertakan </w:t>
      </w:r>
      <w:r w:rsidRPr="00F04562">
        <w:rPr>
          <w:i/>
          <w:iCs/>
        </w:rPr>
        <w:t>API key</w:t>
      </w:r>
      <w:r w:rsidRPr="00F04562">
        <w:t xml:space="preserve"> sebagai autentikasi. Model </w:t>
      </w:r>
      <w:r w:rsidRPr="00F04562">
        <w:rPr>
          <w:i/>
          <w:iCs/>
        </w:rPr>
        <w:t>AI</w:t>
      </w:r>
      <w:r w:rsidRPr="00F04562">
        <w:t xml:space="preserve"> kemudian me</w:t>
      </w:r>
      <w:r w:rsidRPr="00F04562">
        <w:rPr>
          <w:i/>
          <w:iCs/>
        </w:rPr>
        <w:t xml:space="preserve">respons </w:t>
      </w:r>
      <w:r w:rsidRPr="00F04562">
        <w:t>dengan menghasilkan soal-soal dalam format yang sesuai, yang selanjutnya diproses dan ditampilkan dalam sistem.</w:t>
      </w:r>
    </w:p>
    <w:p w14:paraId="5A3952E0" w14:textId="7EFBFFEB" w:rsidR="00F04562" w:rsidRPr="00F04562" w:rsidRDefault="00F04562" w:rsidP="00F04562">
      <w:r w:rsidRPr="00F04562">
        <w:t xml:space="preserve">Secara keseluruhan, mekanisme ini memungkinkan </w:t>
      </w:r>
      <w:r w:rsidR="00BC55B0">
        <w:rPr>
          <w:i/>
          <w:iCs/>
        </w:rPr>
        <w:t>admin</w:t>
      </w:r>
      <w:r w:rsidRPr="00F04562">
        <w:t xml:space="preserve"> atau pembuat kuis untuk menghasilkan soal dengan cepat dan relevan secara otomatis, tanpa perlu menyusun soal secara manual, serta tetap memperhatikan tingkat kesulitan dan kesesuaian materi.</w:t>
      </w:r>
    </w:p>
    <w:p w14:paraId="61168408" w14:textId="4BF512DD" w:rsidR="00E4058B" w:rsidRDefault="008E37E2" w:rsidP="00E4058B">
      <w:pPr>
        <w:pStyle w:val="Heading3"/>
        <w:rPr>
          <w:i/>
          <w:iCs/>
          <w:color w:val="auto"/>
        </w:rPr>
      </w:pPr>
      <w:bookmarkStart w:id="116" w:name="_Toc195504899"/>
      <w:r>
        <w:rPr>
          <w:color w:val="auto"/>
        </w:rPr>
        <w:t xml:space="preserve">Implementasi </w:t>
      </w:r>
      <w:r w:rsidR="00692FF1" w:rsidRPr="00E25FE8">
        <w:rPr>
          <w:i/>
          <w:iCs/>
          <w:color w:val="auto"/>
        </w:rPr>
        <w:t>Gamification</w:t>
      </w:r>
      <w:r w:rsidR="00692FF1" w:rsidRPr="009D2125">
        <w:rPr>
          <w:color w:val="auto"/>
        </w:rPr>
        <w:t xml:space="preserve"> dalam </w:t>
      </w:r>
      <w:r w:rsidR="00E25FE8" w:rsidRPr="00E25FE8">
        <w:rPr>
          <w:i/>
          <w:iCs/>
          <w:color w:val="auto"/>
        </w:rPr>
        <w:t>Quiz</w:t>
      </w:r>
      <w:bookmarkEnd w:id="116"/>
    </w:p>
    <w:p w14:paraId="1A42C0D0" w14:textId="5B2E3187" w:rsidR="00E14B09" w:rsidRPr="00E14B09" w:rsidRDefault="00E14B09" w:rsidP="00E14B09">
      <w:r w:rsidRPr="00E14B09">
        <w:t xml:space="preserve">Implementasi </w:t>
      </w:r>
      <w:r w:rsidRPr="00E14B09">
        <w:rPr>
          <w:i/>
          <w:iCs/>
        </w:rPr>
        <w:t>gamification</w:t>
      </w:r>
      <w:r w:rsidRPr="00E14B09">
        <w:t xml:space="preserve"> dalam </w:t>
      </w:r>
      <w:r w:rsidRPr="00E14B09">
        <w:rPr>
          <w:i/>
          <w:iCs/>
        </w:rPr>
        <w:t>quiz</w:t>
      </w:r>
      <w:r w:rsidRPr="00E14B09">
        <w:t xml:space="preserve"> dilakukan dengan cara mengintegrasikan elemen-elemen permainan ke dalam sistem evaluasi pembelajaran agar pengguna lebih termotivasi untuk belajar dan aktif menjawab soal. Dalam sistem ini, </w:t>
      </w:r>
      <w:r w:rsidRPr="00E14B09">
        <w:rPr>
          <w:i/>
          <w:iCs/>
        </w:rPr>
        <w:t>gamification</w:t>
      </w:r>
      <w:r w:rsidRPr="00E14B09">
        <w:t xml:space="preserve"> bukan hanya sekadar hiasan visual, tetapi menjadi bagian dari strategi pembelajaran yang terstruktur untuk meningkatkan keterlibatan dan pemahaman pengguna terhadap materi.</w:t>
      </w:r>
    </w:p>
    <w:p w14:paraId="3FC6066D" w14:textId="7616AE7E" w:rsidR="00E14B09" w:rsidRPr="00E14B09" w:rsidRDefault="00E14B09" w:rsidP="00E14B09">
      <w:r w:rsidRPr="00E14B09">
        <w:t xml:space="preserve">Setiap elemen </w:t>
      </w:r>
      <w:r w:rsidRPr="00E14B09">
        <w:rPr>
          <w:i/>
          <w:iCs/>
        </w:rPr>
        <w:t xml:space="preserve">gamification </w:t>
      </w:r>
      <w:r w:rsidRPr="00E14B09">
        <w:t xml:space="preserve">memiliki fungsinya masing-masing. Poin diberikan sebagai bentuk penghargaan setiap kali pengguna menjawab soal dengan benar, sehingga dapat memicu rasa pencapaian. </w:t>
      </w:r>
      <w:r w:rsidRPr="00E14B09">
        <w:rPr>
          <w:i/>
          <w:iCs/>
        </w:rPr>
        <w:t>Level</w:t>
      </w:r>
      <w:r w:rsidRPr="00E14B09">
        <w:t xml:space="preserve"> digunakan untuk menunjukkan kemajuan pengguna secara bertahap. Saat pengguna menyelesaikan sejumlah soal atau mencapai nilai tertentu, mereka dapat naik </w:t>
      </w:r>
      <w:r w:rsidRPr="00E14B09">
        <w:rPr>
          <w:i/>
          <w:iCs/>
        </w:rPr>
        <w:t xml:space="preserve">level </w:t>
      </w:r>
      <w:r w:rsidRPr="00E14B09">
        <w:t xml:space="preserve">yang menunjukkan kemampuan mereka meningkat. Hal ini juga digunakan untuk mengatur tingkat kesulitan soal secara </w:t>
      </w:r>
      <w:r w:rsidR="002547FD" w:rsidRPr="002547FD">
        <w:rPr>
          <w:i/>
          <w:iCs/>
        </w:rPr>
        <w:t>progressive</w:t>
      </w:r>
      <w:r w:rsidRPr="00E14B09">
        <w:t>.</w:t>
      </w:r>
      <w:r w:rsidR="002547FD">
        <w:t xml:space="preserve"> </w:t>
      </w:r>
      <w:r w:rsidRPr="00E14B09">
        <w:rPr>
          <w:i/>
          <w:iCs/>
        </w:rPr>
        <w:t>Timer</w:t>
      </w:r>
      <w:r w:rsidRPr="00E14B09">
        <w:t xml:space="preserve"> diterapkan untuk memberikan batas waktu dalam mengerjakan soal, yang dapat melatih kecepatan berpikir serta memberikan tekanan positif untuk menyelesaikan soal dengan efisien. Jawaban yang diberikan lebih cepat dan benar dapat menghasilkan poin yang lebih tinggi, sebagai bentuk </w:t>
      </w:r>
      <w:r w:rsidRPr="00E14B09">
        <w:rPr>
          <w:i/>
          <w:iCs/>
        </w:rPr>
        <w:t>reward</w:t>
      </w:r>
      <w:r w:rsidRPr="00E14B09">
        <w:t xml:space="preserve"> berbasis waktu.</w:t>
      </w:r>
      <w:r w:rsidR="002547FD">
        <w:t xml:space="preserve"> </w:t>
      </w:r>
      <w:r w:rsidRPr="00E14B09">
        <w:rPr>
          <w:i/>
          <w:iCs/>
        </w:rPr>
        <w:t>Leaderboard</w:t>
      </w:r>
      <w:r w:rsidRPr="00E14B09">
        <w:t xml:space="preserve"> digunakan untuk menampilkan peringkat pengguna berdasarkan poin yang telah dikumpulkan. Ini mendorong semangat kompetitif secara sehat di antara pengguna lain yang mengerjakan </w:t>
      </w:r>
      <w:r w:rsidRPr="00E14B09">
        <w:rPr>
          <w:i/>
          <w:iCs/>
        </w:rPr>
        <w:t>quiz</w:t>
      </w:r>
      <w:r w:rsidRPr="00E14B09">
        <w:t xml:space="preserve"> yang sama. Peringkat ini dapat memicu pengguna untuk terus mencoba dan meningkatkan performanya.</w:t>
      </w:r>
      <w:r w:rsidR="002547FD">
        <w:t xml:space="preserve"> </w:t>
      </w:r>
      <w:r w:rsidRPr="00E14B09">
        <w:rPr>
          <w:i/>
          <w:iCs/>
        </w:rPr>
        <w:t>Progress bar</w:t>
      </w:r>
      <w:r w:rsidRPr="00E14B09">
        <w:t xml:space="preserve"> atau bilah kemajuan menunjukkan seberapa banyak soal yang telah dikerjakan dari total soal yang ada, memberikan visualisasi perjalanan pengguna dalam menyelesaikan quiz. Hal ini dapat memberikan motivasi tambahan agar pengguna menyelesaikan </w:t>
      </w:r>
      <w:r w:rsidRPr="00E14B09">
        <w:rPr>
          <w:i/>
          <w:iCs/>
        </w:rPr>
        <w:t xml:space="preserve">quiz </w:t>
      </w:r>
      <w:r w:rsidRPr="00E14B09">
        <w:t xml:space="preserve">sampai akhir karena mereka bisa melihat progres mereka secara </w:t>
      </w:r>
      <w:r w:rsidRPr="00E14B09">
        <w:rPr>
          <w:i/>
          <w:iCs/>
        </w:rPr>
        <w:t>real-time</w:t>
      </w:r>
      <w:r w:rsidRPr="00E14B09">
        <w:t>.</w:t>
      </w:r>
    </w:p>
    <w:p w14:paraId="57FD90B5" w14:textId="7846B104" w:rsidR="00E4058B" w:rsidRPr="002547FD" w:rsidRDefault="00E14B09" w:rsidP="00D27676">
      <w:r w:rsidRPr="00E14B09">
        <w:t xml:space="preserve">Dengan menggabungkan elemen-elemen tersebut ke dalam </w:t>
      </w:r>
      <w:r w:rsidRPr="00E14B09">
        <w:rPr>
          <w:i/>
          <w:iCs/>
        </w:rPr>
        <w:t>quiz</w:t>
      </w:r>
      <w:r w:rsidRPr="00E14B09">
        <w:t>, pengalaman belajar menjadi lebih interaktif dan menyenangkan, serta dapat membantu pengguna tidak hanya fokus pada hasil akhir, tapi juga pada proses memahami materi dengan cara yang lebih menarik.</w:t>
      </w:r>
      <w:r w:rsidR="002547FD">
        <w:t xml:space="preserve"> </w:t>
      </w:r>
      <w:r w:rsidR="00E4058B" w:rsidRPr="00E4058B">
        <w:t xml:space="preserve">Elemen-elemen gamifikasi yang diterapkan dalam </w:t>
      </w:r>
      <w:r w:rsidR="00E4058B" w:rsidRPr="00E4058B">
        <w:rPr>
          <w:i/>
          <w:iCs/>
        </w:rPr>
        <w:t>quiz</w:t>
      </w:r>
      <w:r w:rsidR="00E4058B" w:rsidRPr="00E4058B">
        <w:t xml:space="preserve"> mencakup penggunaan</w:t>
      </w:r>
      <w:r w:rsidR="00603C09">
        <w:t xml:space="preserve"> poin, </w:t>
      </w:r>
      <w:r w:rsidR="00E4058B" w:rsidRPr="00E4058B">
        <w:rPr>
          <w:i/>
          <w:iCs/>
        </w:rPr>
        <w:t>level</w:t>
      </w:r>
      <w:r w:rsidR="00E4058B" w:rsidRPr="00E4058B">
        <w:t xml:space="preserve">, </w:t>
      </w:r>
      <w:r w:rsidR="00E4058B" w:rsidRPr="00E4058B">
        <w:rPr>
          <w:i/>
          <w:iCs/>
        </w:rPr>
        <w:t>timer</w:t>
      </w:r>
      <w:r w:rsidR="00E4058B" w:rsidRPr="00E4058B">
        <w:t>,</w:t>
      </w:r>
      <w:r w:rsidR="00603C09">
        <w:t xml:space="preserve"> </w:t>
      </w:r>
      <w:r w:rsidR="00E4058B" w:rsidRPr="00E4058B">
        <w:rPr>
          <w:i/>
          <w:iCs/>
        </w:rPr>
        <w:t>leaderboard</w:t>
      </w:r>
      <w:r w:rsidR="00E4058B" w:rsidRPr="00E4058B">
        <w:t>,</w:t>
      </w:r>
      <w:r w:rsidR="00603C09">
        <w:t xml:space="preserve"> serta</w:t>
      </w:r>
      <w:r w:rsidR="00E4058B" w:rsidRPr="00E4058B">
        <w:t xml:space="preserve"> </w:t>
      </w:r>
      <w:r w:rsidR="00B2202B" w:rsidRPr="00B2202B">
        <w:rPr>
          <w:i/>
          <w:iCs/>
        </w:rPr>
        <w:t>progress bar</w:t>
      </w:r>
      <w:r w:rsidR="00E4058B" w:rsidRPr="00E4058B">
        <w:t>. Dengan adanya elemen ini, pengguna tidak hanya menjawab pertanyaan, tetapi juga mendapatkan pengalaman interaktif yang lebih menarik dan menantang.</w:t>
      </w:r>
    </w:p>
    <w:p w14:paraId="75D22CB8" w14:textId="173FD5FE" w:rsidR="00317BC7" w:rsidRPr="00317BC7" w:rsidRDefault="00B2202B" w:rsidP="00317BC7">
      <w:pPr>
        <w:pStyle w:val="Heading4"/>
        <w:ind w:left="720" w:hanging="720"/>
        <w:rPr>
          <w:rFonts w:ascii="Times New Roman" w:hAnsi="Times New Roman" w:cs="Times New Roman"/>
          <w:b/>
          <w:bCs/>
          <w:color w:val="auto"/>
        </w:rPr>
      </w:pPr>
      <w:r>
        <w:rPr>
          <w:rFonts w:ascii="Times New Roman" w:hAnsi="Times New Roman" w:cs="Times New Roman"/>
          <w:b/>
          <w:bCs/>
          <w:color w:val="auto"/>
        </w:rPr>
        <w:t xml:space="preserve"> </w:t>
      </w:r>
      <w:r>
        <w:rPr>
          <w:rFonts w:ascii="Times New Roman" w:hAnsi="Times New Roman" w:cs="Times New Roman"/>
          <w:b/>
          <w:bCs/>
          <w:i w:val="0"/>
          <w:iCs w:val="0"/>
          <w:color w:val="auto"/>
        </w:rPr>
        <w:t xml:space="preserve">Implementasi </w:t>
      </w:r>
      <w:r w:rsidR="00186B42">
        <w:rPr>
          <w:rFonts w:ascii="Times New Roman" w:hAnsi="Times New Roman" w:cs="Times New Roman"/>
          <w:b/>
          <w:bCs/>
          <w:i w:val="0"/>
          <w:iCs w:val="0"/>
          <w:color w:val="auto"/>
        </w:rPr>
        <w:t xml:space="preserve">elemen </w:t>
      </w:r>
      <w:r w:rsidR="0074119A">
        <w:rPr>
          <w:rFonts w:ascii="Times New Roman" w:hAnsi="Times New Roman" w:cs="Times New Roman"/>
          <w:b/>
          <w:bCs/>
          <w:i w:val="0"/>
          <w:iCs w:val="0"/>
          <w:color w:val="auto"/>
        </w:rPr>
        <w:t xml:space="preserve">pembagian </w:t>
      </w:r>
      <w:r w:rsidR="00317BC7" w:rsidRPr="00317BC7">
        <w:rPr>
          <w:rFonts w:ascii="Times New Roman" w:hAnsi="Times New Roman" w:cs="Times New Roman"/>
          <w:b/>
          <w:bCs/>
          <w:color w:val="auto"/>
        </w:rPr>
        <w:t>Level</w:t>
      </w:r>
    </w:p>
    <w:p w14:paraId="54CAAC72" w14:textId="77777777" w:rsidR="003B1C92" w:rsidRDefault="00186B42" w:rsidP="00186B42">
      <w:r w:rsidRPr="00186B42">
        <w:t xml:space="preserve">Implementasi </w:t>
      </w:r>
      <w:r w:rsidRPr="00186B42">
        <w:rPr>
          <w:i/>
          <w:iCs/>
        </w:rPr>
        <w:t>level</w:t>
      </w:r>
      <w:r w:rsidRPr="00186B42">
        <w:t xml:space="preserve"> dalam sistem </w:t>
      </w:r>
      <w:r w:rsidRPr="00EA7E44">
        <w:rPr>
          <w:i/>
          <w:iCs/>
        </w:rPr>
        <w:t>quiz</w:t>
      </w:r>
      <w:r w:rsidRPr="00186B42">
        <w:t xml:space="preserve"> dilakukan dengan membagi soal ke dalam tiga tingkat kesulitan: </w:t>
      </w:r>
    </w:p>
    <w:p w14:paraId="4A876D59" w14:textId="77777777" w:rsidR="003B1C92" w:rsidRDefault="003B1C92" w:rsidP="003B1C92">
      <w:r>
        <w:t xml:space="preserve">Pada kode program ini bertujuan untuk membagi jumlah soal yang diminta atau total </w:t>
      </w:r>
      <w:r>
        <w:rPr>
          <w:i/>
          <w:iCs/>
        </w:rPr>
        <w:t xml:space="preserve">question </w:t>
      </w:r>
      <w:r>
        <w:t>ke dalam tiga kategori tingkat kesulitan:</w:t>
      </w:r>
    </w:p>
    <w:p w14:paraId="487ABBD5" w14:textId="77777777" w:rsidR="003B1C92" w:rsidRPr="0017689A" w:rsidRDefault="003B1C92">
      <w:pPr>
        <w:pStyle w:val="ListParagraph"/>
        <w:numPr>
          <w:ilvl w:val="0"/>
          <w:numId w:val="38"/>
        </w:numPr>
      </w:pPr>
      <w:r>
        <w:t xml:space="preserve">Total soal sebanyak 30% dikategorikan dalam soal mudah </w:t>
      </w:r>
      <w:r>
        <w:rPr>
          <w:i/>
          <w:iCs/>
        </w:rPr>
        <w:t>(easy)</w:t>
      </w:r>
    </w:p>
    <w:p w14:paraId="5A578449" w14:textId="77777777" w:rsidR="00EA7E44" w:rsidRPr="00EA7E44" w:rsidRDefault="003B1C92">
      <w:pPr>
        <w:pStyle w:val="ListParagraph"/>
        <w:numPr>
          <w:ilvl w:val="0"/>
          <w:numId w:val="38"/>
        </w:numPr>
      </w:pPr>
      <w:r>
        <w:t xml:space="preserve">Total soal sebanyak 30% dikategorikan dalam soal sedang </w:t>
      </w:r>
      <w:r>
        <w:rPr>
          <w:i/>
          <w:iCs/>
        </w:rPr>
        <w:t>(medium)</w:t>
      </w:r>
    </w:p>
    <w:p w14:paraId="6F708411" w14:textId="19151F1E" w:rsidR="003B1C92" w:rsidRPr="00EA7E44" w:rsidRDefault="003B1C92">
      <w:pPr>
        <w:pStyle w:val="ListParagraph"/>
        <w:numPr>
          <w:ilvl w:val="0"/>
          <w:numId w:val="38"/>
        </w:numPr>
      </w:pPr>
      <w:r>
        <w:t xml:space="preserve">Total soal sebanyak 40% dikategorikan dalam soal sulit </w:t>
      </w:r>
      <w:r w:rsidRPr="00EA7E44">
        <w:rPr>
          <w:i/>
          <w:iCs/>
        </w:rPr>
        <w:t>(high)</w:t>
      </w:r>
      <w:r>
        <w:t xml:space="preserve"> yang merupakan sisa setelah soal </w:t>
      </w:r>
      <w:r w:rsidRPr="00EA7E44">
        <w:rPr>
          <w:i/>
          <w:iCs/>
        </w:rPr>
        <w:t xml:space="preserve">easy </w:t>
      </w:r>
      <w:r>
        <w:t>dan medium</w:t>
      </w:r>
    </w:p>
    <w:p w14:paraId="1844BD89" w14:textId="4F824CD7" w:rsidR="00186B42" w:rsidRPr="003B1C92" w:rsidRDefault="00186B42" w:rsidP="00186B42">
      <w:pPr>
        <w:rPr>
          <w:b/>
          <w:bCs/>
        </w:rPr>
      </w:pPr>
      <w:r w:rsidRPr="00186B42">
        <w:t xml:space="preserve">Pembagian ini dihitung dengan fungsi floor dan sisanya otomatis menjadi soal sulit. Tujuannya adalah untuk menciptakan pengalaman belajar bertahap atau </w:t>
      </w:r>
      <w:r w:rsidRPr="00EA7E44">
        <w:rPr>
          <w:i/>
          <w:iCs/>
        </w:rPr>
        <w:t>progressive learning</w:t>
      </w:r>
      <w:r w:rsidRPr="00186B42">
        <w:t>, di mana pengguna memulai dari soal yang paling mudah, lalu berlanjut ke tingkat kesulitan yang lebih tinggi.</w:t>
      </w:r>
    </w:p>
    <w:p w14:paraId="6A79E3CC" w14:textId="56B5A04E" w:rsidR="00C067BD" w:rsidRPr="00581922" w:rsidRDefault="00186B42" w:rsidP="003B1C92">
      <w:r w:rsidRPr="00186B42">
        <w:rPr>
          <w:i/>
          <w:iCs/>
        </w:rPr>
        <w:t>Progressive learning</w:t>
      </w:r>
      <w:r w:rsidRPr="00186B42">
        <w:t xml:space="preserve"> diterapkan melalui urutan </w:t>
      </w:r>
      <w:r w:rsidRPr="00186B42">
        <w:rPr>
          <w:i/>
          <w:iCs/>
        </w:rPr>
        <w:t>level</w:t>
      </w:r>
      <w:r w:rsidRPr="00186B42">
        <w:t xml:space="preserve"> ini agar pengguna dapat memahami materi secara bertahap. Soal </w:t>
      </w:r>
      <w:r w:rsidRPr="00186B42">
        <w:rPr>
          <w:i/>
          <w:iCs/>
        </w:rPr>
        <w:t>easy</w:t>
      </w:r>
      <w:r w:rsidRPr="00186B42">
        <w:t xml:space="preserve"> membantu pengguna mengingat konsep dasar, soal </w:t>
      </w:r>
      <w:r w:rsidRPr="00186B42">
        <w:rPr>
          <w:i/>
          <w:iCs/>
        </w:rPr>
        <w:t>medium</w:t>
      </w:r>
      <w:r w:rsidRPr="00186B42">
        <w:t xml:space="preserve"> menguji pemahaman yang lebih dalam, dan soal </w:t>
      </w:r>
      <w:r w:rsidRPr="00186B42">
        <w:rPr>
          <w:i/>
          <w:iCs/>
        </w:rPr>
        <w:t>high</w:t>
      </w:r>
      <w:r w:rsidRPr="00186B42">
        <w:t xml:space="preserve"> mendorong kemampuan analisis dan penerapan konsep yang kompleks. Dengan sistem ini, pengguna tidak hanya mengerjakan soal, tetapi juga mengalami proses belajar yang berjenjang dan adaptif sesuai dengan kemampuannya.</w:t>
      </w:r>
    </w:p>
    <w:p w14:paraId="54D4C1B9" w14:textId="16808855" w:rsidR="003E75F6" w:rsidRPr="00322E26" w:rsidRDefault="003E75F6" w:rsidP="00322E26">
      <w:pPr>
        <w:pStyle w:val="Caption"/>
        <w:keepNext/>
        <w:jc w:val="center"/>
        <w:rPr>
          <w:color w:val="auto"/>
          <w:sz w:val="24"/>
          <w:szCs w:val="24"/>
        </w:rPr>
      </w:pPr>
      <w:bookmarkStart w:id="117" w:name="_Toc195482839"/>
      <w:bookmarkStart w:id="118" w:name="_Toc195482857"/>
      <w:r w:rsidRPr="00322E26">
        <w:rPr>
          <w:i w:val="0"/>
          <w:iCs w:val="0"/>
          <w:color w:val="auto"/>
          <w:sz w:val="24"/>
          <w:szCs w:val="24"/>
        </w:rPr>
        <w:t xml:space="preserve">Tabel 5. </w:t>
      </w:r>
      <w:r w:rsidRPr="00322E26">
        <w:rPr>
          <w:i w:val="0"/>
          <w:iCs w:val="0"/>
          <w:color w:val="auto"/>
          <w:sz w:val="24"/>
          <w:szCs w:val="24"/>
        </w:rPr>
        <w:fldChar w:fldCharType="begin"/>
      </w:r>
      <w:r w:rsidRPr="00322E26">
        <w:rPr>
          <w:i w:val="0"/>
          <w:iCs w:val="0"/>
          <w:color w:val="auto"/>
          <w:sz w:val="24"/>
          <w:szCs w:val="24"/>
        </w:rPr>
        <w:instrText xml:space="preserve"> SEQ Tabel_5. \* ARABIC </w:instrText>
      </w:r>
      <w:r w:rsidRPr="00322E26">
        <w:rPr>
          <w:i w:val="0"/>
          <w:iCs w:val="0"/>
          <w:color w:val="auto"/>
          <w:sz w:val="24"/>
          <w:szCs w:val="24"/>
        </w:rPr>
        <w:fldChar w:fldCharType="separate"/>
      </w:r>
      <w:r w:rsidR="006C1C49">
        <w:rPr>
          <w:i w:val="0"/>
          <w:iCs w:val="0"/>
          <w:noProof/>
          <w:color w:val="auto"/>
          <w:sz w:val="24"/>
          <w:szCs w:val="24"/>
        </w:rPr>
        <w:t>4</w:t>
      </w:r>
      <w:r w:rsidRPr="00322E26">
        <w:rPr>
          <w:i w:val="0"/>
          <w:iCs w:val="0"/>
          <w:color w:val="auto"/>
          <w:sz w:val="24"/>
          <w:szCs w:val="24"/>
        </w:rPr>
        <w:fldChar w:fldCharType="end"/>
      </w:r>
      <w:r w:rsidRPr="00322E26">
        <w:rPr>
          <w:color w:val="auto"/>
          <w:sz w:val="24"/>
          <w:szCs w:val="24"/>
        </w:rPr>
        <w:t xml:space="preserve"> </w:t>
      </w:r>
      <w:r w:rsidRPr="00322E26">
        <w:rPr>
          <w:i w:val="0"/>
          <w:iCs w:val="0"/>
          <w:color w:val="auto"/>
          <w:sz w:val="24"/>
          <w:szCs w:val="24"/>
        </w:rPr>
        <w:t xml:space="preserve">Kode Program </w:t>
      </w:r>
      <w:r w:rsidR="00322E26" w:rsidRPr="00322E26">
        <w:rPr>
          <w:i w:val="0"/>
          <w:iCs w:val="0"/>
          <w:color w:val="auto"/>
          <w:sz w:val="24"/>
          <w:szCs w:val="24"/>
        </w:rPr>
        <w:t xml:space="preserve">Pembagian </w:t>
      </w:r>
      <w:r w:rsidRPr="00322E26">
        <w:rPr>
          <w:color w:val="auto"/>
          <w:sz w:val="24"/>
          <w:szCs w:val="24"/>
        </w:rPr>
        <w:t>Level</w:t>
      </w:r>
      <w:bookmarkEnd w:id="117"/>
      <w:bookmarkEnd w:id="118"/>
    </w:p>
    <w:tbl>
      <w:tblPr>
        <w:tblStyle w:val="TableGrid"/>
        <w:tblW w:w="0" w:type="auto"/>
        <w:tblLook w:val="04A0" w:firstRow="1" w:lastRow="0" w:firstColumn="1" w:lastColumn="0" w:noHBand="0" w:noVBand="1"/>
      </w:tblPr>
      <w:tblGrid>
        <w:gridCol w:w="9350"/>
      </w:tblGrid>
      <w:tr w:rsidR="00060C4B" w14:paraId="58E08F36" w14:textId="77777777" w:rsidTr="00060C4B">
        <w:tc>
          <w:tcPr>
            <w:tcW w:w="9350" w:type="dxa"/>
          </w:tcPr>
          <w:p w14:paraId="52209FC9" w14:textId="77777777" w:rsidR="002F4252" w:rsidRDefault="00060C4B" w:rsidP="00060C4B">
            <w:pPr>
              <w:rPr>
                <w:rFonts w:ascii="Courier New" w:hAnsi="Courier New" w:cs="Courier New"/>
                <w:sz w:val="20"/>
                <w:szCs w:val="20"/>
              </w:rPr>
            </w:pPr>
            <w:r w:rsidRPr="00060C4B">
              <w:rPr>
                <w:rFonts w:ascii="Courier New" w:hAnsi="Courier New" w:cs="Courier New"/>
                <w:sz w:val="18"/>
                <w:szCs w:val="18"/>
              </w:rPr>
              <w:t xml:space="preserve">        </w:t>
            </w:r>
            <w:r w:rsidRPr="00A40D5F">
              <w:rPr>
                <w:rFonts w:ascii="Courier New" w:hAnsi="Courier New" w:cs="Courier New"/>
                <w:sz w:val="20"/>
                <w:szCs w:val="20"/>
              </w:rPr>
              <w:t xml:space="preserve">// $prompt = "Buatkan $totalQuestions soal tipe $questionType berdasarkan teks berikut kedalam format array [] pisahkan soal dengan option nya dan buat feedback(penjelasan) terhadap jawaban yang benar tersebut:\n" </w:t>
            </w:r>
          </w:p>
          <w:p w14:paraId="1CC46C72" w14:textId="2C33967A" w:rsidR="00060C4B" w:rsidRPr="00A40D5F" w:rsidRDefault="00060C4B" w:rsidP="00060C4B">
            <w:pPr>
              <w:rPr>
                <w:rFonts w:ascii="Courier New" w:hAnsi="Courier New" w:cs="Courier New"/>
                <w:sz w:val="20"/>
                <w:szCs w:val="20"/>
              </w:rPr>
            </w:pPr>
            <w:r w:rsidRPr="00A40D5F">
              <w:rPr>
                <w:rFonts w:ascii="Courier New" w:hAnsi="Courier New" w:cs="Courier New"/>
                <w:sz w:val="20"/>
                <w:szCs w:val="20"/>
              </w:rPr>
              <w:t>. $text;</w:t>
            </w:r>
          </w:p>
          <w:p w14:paraId="36811A18" w14:textId="77777777" w:rsidR="00060C4B" w:rsidRPr="00A40D5F" w:rsidRDefault="00060C4B" w:rsidP="00060C4B">
            <w:pPr>
              <w:rPr>
                <w:rFonts w:ascii="Courier New" w:hAnsi="Courier New" w:cs="Courier New"/>
                <w:sz w:val="20"/>
                <w:szCs w:val="20"/>
              </w:rPr>
            </w:pPr>
            <w:r w:rsidRPr="00A40D5F">
              <w:rPr>
                <w:rFonts w:ascii="Courier New" w:hAnsi="Courier New" w:cs="Courier New"/>
                <w:sz w:val="20"/>
                <w:szCs w:val="20"/>
              </w:rPr>
              <w:t xml:space="preserve"> </w:t>
            </w:r>
          </w:p>
          <w:p w14:paraId="11D2EBE7" w14:textId="77777777" w:rsidR="00060C4B" w:rsidRPr="00A40D5F" w:rsidRDefault="00060C4B" w:rsidP="00060C4B">
            <w:pPr>
              <w:rPr>
                <w:rFonts w:ascii="Courier New" w:hAnsi="Courier New" w:cs="Courier New"/>
                <w:sz w:val="20"/>
                <w:szCs w:val="20"/>
              </w:rPr>
            </w:pPr>
            <w:r w:rsidRPr="00A40D5F">
              <w:rPr>
                <w:rFonts w:ascii="Courier New" w:hAnsi="Courier New" w:cs="Courier New"/>
                <w:sz w:val="20"/>
                <w:szCs w:val="20"/>
              </w:rPr>
              <w:t xml:space="preserve">        $easyCount = floor($totalQuestions * 0.3);</w:t>
            </w:r>
          </w:p>
          <w:p w14:paraId="63B0C6F2" w14:textId="77777777" w:rsidR="00060C4B" w:rsidRPr="00A40D5F" w:rsidRDefault="00060C4B" w:rsidP="00060C4B">
            <w:pPr>
              <w:rPr>
                <w:rFonts w:ascii="Courier New" w:hAnsi="Courier New" w:cs="Courier New"/>
                <w:sz w:val="20"/>
                <w:szCs w:val="20"/>
              </w:rPr>
            </w:pPr>
            <w:r w:rsidRPr="00A40D5F">
              <w:rPr>
                <w:rFonts w:ascii="Courier New" w:hAnsi="Courier New" w:cs="Courier New"/>
                <w:sz w:val="20"/>
                <w:szCs w:val="20"/>
              </w:rPr>
              <w:t xml:space="preserve">        $mediumCount = floor($totalQuestions * 0.3);</w:t>
            </w:r>
          </w:p>
          <w:p w14:paraId="6932B1EC" w14:textId="6AFBD03F" w:rsidR="00060C4B" w:rsidRDefault="00060C4B" w:rsidP="00D84083">
            <w:r w:rsidRPr="00A40D5F">
              <w:rPr>
                <w:rFonts w:ascii="Courier New" w:hAnsi="Courier New" w:cs="Courier New"/>
                <w:sz w:val="20"/>
                <w:szCs w:val="20"/>
              </w:rPr>
              <w:t xml:space="preserve">        $highCount = $totalQuestions - $easyCount - $mediumCount;</w:t>
            </w:r>
          </w:p>
        </w:tc>
      </w:tr>
    </w:tbl>
    <w:p w14:paraId="5E55AA76" w14:textId="77777777" w:rsidR="00060C4B" w:rsidRDefault="00060C4B" w:rsidP="00D84083"/>
    <w:p w14:paraId="29E93A47" w14:textId="1B26F8A3" w:rsidR="00500708" w:rsidRDefault="00500708" w:rsidP="00500708">
      <w:pPr>
        <w:pStyle w:val="Heading5"/>
        <w:rPr>
          <w:rFonts w:ascii="Times New Roman" w:hAnsi="Times New Roman" w:cs="Times New Roman"/>
          <w:b/>
          <w:bCs/>
          <w:color w:val="auto"/>
        </w:rPr>
      </w:pPr>
      <w:r w:rsidRPr="00500708">
        <w:rPr>
          <w:rFonts w:ascii="Times New Roman" w:hAnsi="Times New Roman" w:cs="Times New Roman"/>
          <w:b/>
          <w:bCs/>
          <w:color w:val="auto"/>
        </w:rPr>
        <w:t>Implementasi Pengurutan Soal Berdasarkan Tingkat Kesulitan</w:t>
      </w:r>
    </w:p>
    <w:p w14:paraId="2B416F99" w14:textId="4035EF0D" w:rsidR="00826205" w:rsidRDefault="00500708" w:rsidP="00826205">
      <w:r>
        <w:t xml:space="preserve">Pada tahap implementasi ini, dilakukan pengurutan berdasarkan </w:t>
      </w:r>
      <w:r>
        <w:rPr>
          <w:i/>
          <w:iCs/>
        </w:rPr>
        <w:t xml:space="preserve">level </w:t>
      </w:r>
      <w:r>
        <w:t>kesulitan</w:t>
      </w:r>
      <w:r w:rsidR="00D859FE">
        <w:t xml:space="preserve"> dilakukan dengan menyusun soal – soal secara berurutan </w:t>
      </w:r>
      <w:r w:rsidR="004F4567" w:rsidRPr="004F4567">
        <w:t xml:space="preserve">yaitu </w:t>
      </w:r>
      <w:r w:rsidR="004F4567" w:rsidRPr="004F4567">
        <w:rPr>
          <w:i/>
          <w:iCs/>
        </w:rPr>
        <w:t>easy</w:t>
      </w:r>
      <w:r w:rsidR="004F4567" w:rsidRPr="004F4567">
        <w:t xml:space="preserve">, </w:t>
      </w:r>
      <w:r w:rsidR="004F4567" w:rsidRPr="004F4567">
        <w:rPr>
          <w:i/>
          <w:iCs/>
        </w:rPr>
        <w:t>medium</w:t>
      </w:r>
      <w:r w:rsidR="004F4567" w:rsidRPr="004F4567">
        <w:t xml:space="preserve">, dan </w:t>
      </w:r>
      <w:r w:rsidR="004F4567" w:rsidRPr="004F4567">
        <w:rPr>
          <w:i/>
          <w:iCs/>
        </w:rPr>
        <w:t>high</w:t>
      </w:r>
      <w:r w:rsidR="004F4567" w:rsidRPr="004F4567">
        <w:t xml:space="preserve">. </w:t>
      </w:r>
      <w:r w:rsidR="00285C83" w:rsidRPr="00285C83">
        <w:t xml:space="preserve">Proses ini dimulai dengan mendeklarasikan array </w:t>
      </w:r>
      <w:r w:rsidR="00285C83" w:rsidRPr="00032E8E">
        <w:rPr>
          <w:rFonts w:ascii="Courier New" w:hAnsi="Courier New" w:cs="Courier New"/>
          <w:sz w:val="22"/>
        </w:rPr>
        <w:t>$levels</w:t>
      </w:r>
      <w:r w:rsidR="00285C83" w:rsidRPr="00285C83">
        <w:t xml:space="preserve"> yang berisi urutan </w:t>
      </w:r>
      <w:r w:rsidR="00285C83" w:rsidRPr="001931ED">
        <w:rPr>
          <w:i/>
          <w:iCs/>
        </w:rPr>
        <w:t>level</w:t>
      </w:r>
      <w:r w:rsidR="00285C83" w:rsidRPr="00285C83">
        <w:t xml:space="preserve"> kesulitan. Kemudian, disiapkan </w:t>
      </w:r>
      <w:r w:rsidR="00285C83" w:rsidRPr="001931ED">
        <w:rPr>
          <w:i/>
          <w:iCs/>
        </w:rPr>
        <w:t xml:space="preserve">array </w:t>
      </w:r>
      <w:r w:rsidR="00285C83" w:rsidRPr="00285C83">
        <w:t xml:space="preserve">kosong </w:t>
      </w:r>
      <w:r w:rsidR="00285C83" w:rsidRPr="00032E8E">
        <w:rPr>
          <w:rFonts w:ascii="Courier New" w:hAnsi="Courier New" w:cs="Courier New"/>
          <w:sz w:val="22"/>
        </w:rPr>
        <w:t>$sortedQuestions</w:t>
      </w:r>
      <w:r w:rsidR="00285C83" w:rsidRPr="00032E8E">
        <w:rPr>
          <w:sz w:val="22"/>
        </w:rPr>
        <w:t xml:space="preserve"> </w:t>
      </w:r>
      <w:r w:rsidR="00285C83" w:rsidRPr="00285C83">
        <w:t xml:space="preserve">untuk menampung soal yang telah diurutkan. Melalui dua kali perulangan bersarang, sistem akan mengecek setiap soal dalam </w:t>
      </w:r>
      <w:r w:rsidR="00285C83" w:rsidRPr="00032E8E">
        <w:rPr>
          <w:rFonts w:ascii="Courier New" w:hAnsi="Courier New" w:cs="Courier New"/>
          <w:sz w:val="22"/>
        </w:rPr>
        <w:t>$questionsRef</w:t>
      </w:r>
      <w:r w:rsidR="00285C83" w:rsidRPr="00285C83">
        <w:t xml:space="preserve"> dan mencocokkan tingkat kesulitannya dengan</w:t>
      </w:r>
      <w:r w:rsidR="00285C83" w:rsidRPr="001931ED">
        <w:rPr>
          <w:i/>
          <w:iCs/>
        </w:rPr>
        <w:t xml:space="preserve"> level</w:t>
      </w:r>
      <w:r w:rsidR="00285C83" w:rsidRPr="00285C83">
        <w:t xml:space="preserve"> yang sedang diproses. Jika tingkat kesulitan suatu soal sesuai dengan urutan </w:t>
      </w:r>
      <w:r w:rsidR="00285C83" w:rsidRPr="001931ED">
        <w:rPr>
          <w:i/>
          <w:iCs/>
        </w:rPr>
        <w:t>level</w:t>
      </w:r>
      <w:r w:rsidR="00285C83" w:rsidRPr="00285C83">
        <w:t xml:space="preserve"> yang ditentukan, maka soal tersebut akan dimasukkan ke dalam </w:t>
      </w:r>
      <w:r w:rsidR="00285C83" w:rsidRPr="00032E8E">
        <w:rPr>
          <w:rFonts w:ascii="Courier New" w:hAnsi="Courier New" w:cs="Courier New"/>
          <w:sz w:val="22"/>
        </w:rPr>
        <w:t>$sortedQuestions</w:t>
      </w:r>
      <w:r w:rsidR="00285C83" w:rsidRPr="00285C83">
        <w:t>.</w:t>
      </w:r>
    </w:p>
    <w:p w14:paraId="2E947787" w14:textId="58867049" w:rsidR="00453160" w:rsidRDefault="00453160" w:rsidP="00826205">
      <w:r w:rsidRPr="00453160">
        <w:t xml:space="preserve">Penggunaan operator </w:t>
      </w:r>
      <w:r w:rsidRPr="00032E8E">
        <w:rPr>
          <w:rFonts w:ascii="Courier New" w:hAnsi="Courier New" w:cs="Courier New"/>
          <w:sz w:val="22"/>
        </w:rPr>
        <w:t>?? 'medium'</w:t>
      </w:r>
      <w:r w:rsidRPr="00453160">
        <w:t xml:space="preserve"> berfungsi untuk memberikan nilai default </w:t>
      </w:r>
      <w:r w:rsidRPr="00453160">
        <w:rPr>
          <w:i/>
          <w:iCs/>
        </w:rPr>
        <w:t>medium</w:t>
      </w:r>
      <w:r w:rsidRPr="00453160">
        <w:t xml:space="preserve"> pada soal yang tidak memiliki atribut </w:t>
      </w:r>
      <w:r w:rsidRPr="00032E8E">
        <w:rPr>
          <w:rFonts w:ascii="Courier New" w:hAnsi="Courier New" w:cs="Courier New"/>
          <w:sz w:val="22"/>
        </w:rPr>
        <w:t>level_questions</w:t>
      </w:r>
      <w:r w:rsidRPr="00453160">
        <w:t xml:space="preserve">, sehingga semua soal tetap dapat diproses tanpa menyebabkan error. Hasil akhirnya adalah kumpulan soal yang tersusun secara sistematis berdasarkan tingkatan kesulitan. Pengurutan ini mendukung proses pembelajaran bertahap </w:t>
      </w:r>
      <w:r w:rsidRPr="003F5886">
        <w:rPr>
          <w:i/>
          <w:iCs/>
        </w:rPr>
        <w:t>(progressive learning)</w:t>
      </w:r>
      <w:r w:rsidRPr="00453160">
        <w:t>, karena pengguna akan dihadapkan pada soal dengan tingkat kesulitan yang meningkat secara bertahap, mulai dari soal yang paling sederhana hingga yang paling kompleks. Hal ini membantu mengarahkan pengguna melalui proses evaluasi yang lebih terstruktur dan adaptif terhadap kemampuan mereka.</w:t>
      </w:r>
    </w:p>
    <w:p w14:paraId="0F03D8B9" w14:textId="0317A182" w:rsidR="00322E26" w:rsidRPr="00322E26" w:rsidRDefault="00322E26" w:rsidP="00322E26">
      <w:pPr>
        <w:pStyle w:val="Caption"/>
        <w:keepNext/>
        <w:jc w:val="center"/>
        <w:rPr>
          <w:i w:val="0"/>
          <w:iCs w:val="0"/>
          <w:color w:val="auto"/>
          <w:sz w:val="24"/>
          <w:szCs w:val="24"/>
        </w:rPr>
      </w:pPr>
      <w:bookmarkStart w:id="119" w:name="_Toc195482840"/>
      <w:bookmarkStart w:id="120" w:name="_Toc195482858"/>
      <w:r w:rsidRPr="00322E26">
        <w:rPr>
          <w:i w:val="0"/>
          <w:iCs w:val="0"/>
          <w:color w:val="auto"/>
          <w:sz w:val="24"/>
          <w:szCs w:val="24"/>
        </w:rPr>
        <w:t xml:space="preserve">Tabel 5. </w:t>
      </w:r>
      <w:r w:rsidRPr="00322E26">
        <w:rPr>
          <w:i w:val="0"/>
          <w:iCs w:val="0"/>
          <w:color w:val="auto"/>
          <w:sz w:val="24"/>
          <w:szCs w:val="24"/>
        </w:rPr>
        <w:fldChar w:fldCharType="begin"/>
      </w:r>
      <w:r w:rsidRPr="00322E26">
        <w:rPr>
          <w:i w:val="0"/>
          <w:iCs w:val="0"/>
          <w:color w:val="auto"/>
          <w:sz w:val="24"/>
          <w:szCs w:val="24"/>
        </w:rPr>
        <w:instrText xml:space="preserve"> SEQ Tabel_5. \* ARABIC </w:instrText>
      </w:r>
      <w:r w:rsidRPr="00322E26">
        <w:rPr>
          <w:i w:val="0"/>
          <w:iCs w:val="0"/>
          <w:color w:val="auto"/>
          <w:sz w:val="24"/>
          <w:szCs w:val="24"/>
        </w:rPr>
        <w:fldChar w:fldCharType="separate"/>
      </w:r>
      <w:r w:rsidR="006C1C49">
        <w:rPr>
          <w:i w:val="0"/>
          <w:iCs w:val="0"/>
          <w:noProof/>
          <w:color w:val="auto"/>
          <w:sz w:val="24"/>
          <w:szCs w:val="24"/>
        </w:rPr>
        <w:t>5</w:t>
      </w:r>
      <w:r w:rsidRPr="00322E26">
        <w:rPr>
          <w:i w:val="0"/>
          <w:iCs w:val="0"/>
          <w:color w:val="auto"/>
          <w:sz w:val="24"/>
          <w:szCs w:val="24"/>
        </w:rPr>
        <w:fldChar w:fldCharType="end"/>
      </w:r>
      <w:r w:rsidRPr="00322E26">
        <w:rPr>
          <w:i w:val="0"/>
          <w:iCs w:val="0"/>
          <w:color w:val="auto"/>
          <w:sz w:val="24"/>
          <w:szCs w:val="24"/>
        </w:rPr>
        <w:t xml:space="preserve"> Kode Program Tingkatan Soal</w:t>
      </w:r>
      <w:bookmarkEnd w:id="119"/>
      <w:bookmarkEnd w:id="120"/>
    </w:p>
    <w:tbl>
      <w:tblPr>
        <w:tblStyle w:val="TableGrid"/>
        <w:tblW w:w="0" w:type="auto"/>
        <w:jc w:val="center"/>
        <w:tblLook w:val="04A0" w:firstRow="1" w:lastRow="0" w:firstColumn="1" w:lastColumn="0" w:noHBand="0" w:noVBand="1"/>
      </w:tblPr>
      <w:tblGrid>
        <w:gridCol w:w="9350"/>
      </w:tblGrid>
      <w:tr w:rsidR="00072DBC" w14:paraId="1DC2C4D2" w14:textId="77777777" w:rsidTr="00072DBC">
        <w:trPr>
          <w:jc w:val="center"/>
        </w:trPr>
        <w:tc>
          <w:tcPr>
            <w:tcW w:w="9350" w:type="dxa"/>
          </w:tcPr>
          <w:p w14:paraId="301B891B" w14:textId="77777777" w:rsidR="00072DBC" w:rsidRPr="00072DBC" w:rsidRDefault="00072DBC" w:rsidP="00072DBC">
            <w:pPr>
              <w:rPr>
                <w:rFonts w:ascii="Courier New" w:hAnsi="Courier New" w:cs="Courier New"/>
                <w:sz w:val="20"/>
                <w:szCs w:val="20"/>
              </w:rPr>
            </w:pPr>
            <w:r w:rsidRPr="00072DBC">
              <w:rPr>
                <w:rFonts w:ascii="Courier New" w:hAnsi="Courier New" w:cs="Courier New"/>
                <w:sz w:val="20"/>
                <w:szCs w:val="20"/>
              </w:rPr>
              <w:t>$levels = ['easy', 'medium', 'high'];</w:t>
            </w:r>
          </w:p>
          <w:p w14:paraId="2B67ACE6" w14:textId="77777777" w:rsidR="00072DBC" w:rsidRPr="00072DBC" w:rsidRDefault="00072DBC" w:rsidP="00072DBC">
            <w:pPr>
              <w:rPr>
                <w:rFonts w:ascii="Courier New" w:hAnsi="Courier New" w:cs="Courier New"/>
                <w:sz w:val="20"/>
                <w:szCs w:val="20"/>
              </w:rPr>
            </w:pPr>
            <w:r w:rsidRPr="00072DBC">
              <w:rPr>
                <w:rFonts w:ascii="Courier New" w:hAnsi="Courier New" w:cs="Courier New"/>
                <w:sz w:val="20"/>
                <w:szCs w:val="20"/>
              </w:rPr>
              <w:t xml:space="preserve">        $sortedQuestions = [];</w:t>
            </w:r>
          </w:p>
          <w:p w14:paraId="4360C71A" w14:textId="77777777" w:rsidR="00072DBC" w:rsidRPr="00072DBC" w:rsidRDefault="00072DBC" w:rsidP="00072DBC">
            <w:pPr>
              <w:rPr>
                <w:rFonts w:ascii="Courier New" w:hAnsi="Courier New" w:cs="Courier New"/>
                <w:sz w:val="20"/>
                <w:szCs w:val="20"/>
              </w:rPr>
            </w:pPr>
            <w:r w:rsidRPr="00072DBC">
              <w:rPr>
                <w:rFonts w:ascii="Courier New" w:hAnsi="Courier New" w:cs="Courier New"/>
                <w:sz w:val="20"/>
                <w:szCs w:val="20"/>
              </w:rPr>
              <w:t xml:space="preserve"> </w:t>
            </w:r>
          </w:p>
          <w:p w14:paraId="72C2F839" w14:textId="77777777" w:rsidR="00072DBC" w:rsidRPr="00072DBC" w:rsidRDefault="00072DBC" w:rsidP="00072DBC">
            <w:pPr>
              <w:rPr>
                <w:rFonts w:ascii="Courier New" w:hAnsi="Courier New" w:cs="Courier New"/>
                <w:sz w:val="20"/>
                <w:szCs w:val="20"/>
              </w:rPr>
            </w:pPr>
            <w:r w:rsidRPr="00072DBC">
              <w:rPr>
                <w:rFonts w:ascii="Courier New" w:hAnsi="Courier New" w:cs="Courier New"/>
                <w:sz w:val="20"/>
                <w:szCs w:val="20"/>
              </w:rPr>
              <w:t xml:space="preserve">        foreach ($levels as $level) {</w:t>
            </w:r>
          </w:p>
          <w:p w14:paraId="3CB9A35C" w14:textId="77777777" w:rsidR="00072DBC" w:rsidRPr="00072DBC" w:rsidRDefault="00072DBC" w:rsidP="00072DBC">
            <w:pPr>
              <w:rPr>
                <w:rFonts w:ascii="Courier New" w:hAnsi="Courier New" w:cs="Courier New"/>
                <w:sz w:val="20"/>
                <w:szCs w:val="20"/>
              </w:rPr>
            </w:pPr>
            <w:r w:rsidRPr="00072DBC">
              <w:rPr>
                <w:rFonts w:ascii="Courier New" w:hAnsi="Courier New" w:cs="Courier New"/>
                <w:sz w:val="20"/>
                <w:szCs w:val="20"/>
              </w:rPr>
              <w:t xml:space="preserve">            foreach ($questionsRef as $id =&gt; $question) {</w:t>
            </w:r>
          </w:p>
          <w:p w14:paraId="38BCD59E" w14:textId="77777777" w:rsidR="00072DBC" w:rsidRPr="00072DBC" w:rsidRDefault="00072DBC" w:rsidP="00072DBC">
            <w:pPr>
              <w:rPr>
                <w:rFonts w:ascii="Courier New" w:hAnsi="Courier New" w:cs="Courier New"/>
                <w:sz w:val="20"/>
                <w:szCs w:val="20"/>
              </w:rPr>
            </w:pPr>
            <w:r w:rsidRPr="00072DBC">
              <w:rPr>
                <w:rFonts w:ascii="Courier New" w:hAnsi="Courier New" w:cs="Courier New"/>
                <w:sz w:val="20"/>
                <w:szCs w:val="20"/>
              </w:rPr>
              <w:t xml:space="preserve">                if (($question['level_questions'] ?? 'medium') === $level) {</w:t>
            </w:r>
          </w:p>
          <w:p w14:paraId="3F5BD608" w14:textId="77777777" w:rsidR="00072DBC" w:rsidRPr="00072DBC" w:rsidRDefault="00072DBC" w:rsidP="00072DBC">
            <w:pPr>
              <w:rPr>
                <w:rFonts w:ascii="Courier New" w:hAnsi="Courier New" w:cs="Courier New"/>
                <w:sz w:val="20"/>
                <w:szCs w:val="20"/>
              </w:rPr>
            </w:pPr>
            <w:r w:rsidRPr="00072DBC">
              <w:rPr>
                <w:rFonts w:ascii="Courier New" w:hAnsi="Courier New" w:cs="Courier New"/>
                <w:sz w:val="20"/>
                <w:szCs w:val="20"/>
              </w:rPr>
              <w:t xml:space="preserve">                    $sortedQuestions[$id] = $question;</w:t>
            </w:r>
          </w:p>
          <w:p w14:paraId="412EBD42" w14:textId="77777777" w:rsidR="00072DBC" w:rsidRPr="00072DBC" w:rsidRDefault="00072DBC" w:rsidP="00072DBC">
            <w:pPr>
              <w:rPr>
                <w:rFonts w:ascii="Courier New" w:hAnsi="Courier New" w:cs="Courier New"/>
                <w:sz w:val="20"/>
                <w:szCs w:val="20"/>
              </w:rPr>
            </w:pPr>
            <w:r w:rsidRPr="00072DBC">
              <w:rPr>
                <w:rFonts w:ascii="Courier New" w:hAnsi="Courier New" w:cs="Courier New"/>
                <w:sz w:val="20"/>
                <w:szCs w:val="20"/>
              </w:rPr>
              <w:t xml:space="preserve">                }</w:t>
            </w:r>
          </w:p>
          <w:p w14:paraId="391F6A57" w14:textId="77777777" w:rsidR="00072DBC" w:rsidRPr="00072DBC" w:rsidRDefault="00072DBC" w:rsidP="00072DBC">
            <w:pPr>
              <w:rPr>
                <w:rFonts w:ascii="Courier New" w:hAnsi="Courier New" w:cs="Courier New"/>
                <w:sz w:val="20"/>
                <w:szCs w:val="20"/>
              </w:rPr>
            </w:pPr>
            <w:r w:rsidRPr="00072DBC">
              <w:rPr>
                <w:rFonts w:ascii="Courier New" w:hAnsi="Courier New" w:cs="Courier New"/>
                <w:sz w:val="20"/>
                <w:szCs w:val="20"/>
              </w:rPr>
              <w:t xml:space="preserve">            }</w:t>
            </w:r>
          </w:p>
          <w:p w14:paraId="4F738504" w14:textId="6F67B5A6" w:rsidR="00072DBC" w:rsidRDefault="00072DBC" w:rsidP="00826205">
            <w:r w:rsidRPr="00072DBC">
              <w:rPr>
                <w:rFonts w:ascii="Courier New" w:hAnsi="Courier New" w:cs="Courier New"/>
                <w:sz w:val="20"/>
                <w:szCs w:val="20"/>
              </w:rPr>
              <w:t xml:space="preserve">        }</w:t>
            </w:r>
          </w:p>
        </w:tc>
      </w:tr>
    </w:tbl>
    <w:p w14:paraId="64F8BCB3" w14:textId="77777777" w:rsidR="00754151" w:rsidRDefault="00754151" w:rsidP="00500708"/>
    <w:p w14:paraId="501D8B3D" w14:textId="30919EC6" w:rsidR="00C15F12" w:rsidRPr="0039759E" w:rsidRDefault="00B2202B" w:rsidP="0012447F">
      <w:pPr>
        <w:pStyle w:val="Heading5"/>
        <w:rPr>
          <w:rFonts w:ascii="Times New Roman" w:hAnsi="Times New Roman" w:cs="Times New Roman"/>
          <w:b/>
          <w:bCs/>
          <w:i/>
          <w:iCs/>
          <w:color w:val="auto"/>
        </w:rPr>
      </w:pPr>
      <w:r w:rsidRPr="0039759E">
        <w:rPr>
          <w:rFonts w:ascii="Times New Roman" w:hAnsi="Times New Roman" w:cs="Times New Roman"/>
          <w:b/>
          <w:bCs/>
          <w:i/>
          <w:iCs/>
          <w:color w:val="auto"/>
        </w:rPr>
        <w:t>Level easy</w:t>
      </w:r>
    </w:p>
    <w:tbl>
      <w:tblPr>
        <w:tblStyle w:val="TableGrid"/>
        <w:tblpPr w:leftFromText="180" w:rightFromText="180" w:vertAnchor="text" w:horzAnchor="margin" w:tblpXSpec="center" w:tblpY="3008"/>
        <w:tblW w:w="0" w:type="auto"/>
        <w:tblLook w:val="04A0" w:firstRow="1" w:lastRow="0" w:firstColumn="1" w:lastColumn="0" w:noHBand="0" w:noVBand="1"/>
      </w:tblPr>
      <w:tblGrid>
        <w:gridCol w:w="5265"/>
      </w:tblGrid>
      <w:tr w:rsidR="00EB45D8" w14:paraId="2D52FBB7" w14:textId="77777777" w:rsidTr="00300BAC">
        <w:trPr>
          <w:trHeight w:val="394"/>
        </w:trPr>
        <w:tc>
          <w:tcPr>
            <w:tcW w:w="5265" w:type="dxa"/>
          </w:tcPr>
          <w:p w14:paraId="485CDB39" w14:textId="77777777" w:rsidR="00EB45D8" w:rsidRPr="00300BAC" w:rsidRDefault="00EB45D8" w:rsidP="00EB45D8">
            <w:pPr>
              <w:rPr>
                <w:rFonts w:ascii="Courier New" w:hAnsi="Courier New" w:cs="Courier New"/>
                <w:sz w:val="20"/>
                <w:szCs w:val="20"/>
              </w:rPr>
            </w:pPr>
            <w:r w:rsidRPr="00300BAC">
              <w:rPr>
                <w:rFonts w:ascii="Courier New" w:hAnsi="Courier New" w:cs="Courier New"/>
                <w:sz w:val="20"/>
                <w:szCs w:val="20"/>
              </w:rPr>
              <w:t>$easyCount = floor($totalQuestions * 0.3);</w:t>
            </w:r>
          </w:p>
        </w:tc>
      </w:tr>
    </w:tbl>
    <w:p w14:paraId="106DB6D0" w14:textId="5807687A" w:rsidR="001A24FF" w:rsidRDefault="001A24FF" w:rsidP="001A24FF">
      <w:r>
        <w:t>I</w:t>
      </w:r>
      <w:r w:rsidRPr="001A24FF">
        <w:t xml:space="preserve">mplementasi </w:t>
      </w:r>
      <w:r w:rsidRPr="0039759E">
        <w:rPr>
          <w:i/>
          <w:iCs/>
        </w:rPr>
        <w:t>level easy</w:t>
      </w:r>
      <w:r w:rsidRPr="001A24FF">
        <w:t xml:space="preserve"> dilakukan sebagai tahap awal dari sistem </w:t>
      </w:r>
      <w:r w:rsidRPr="0039759E">
        <w:rPr>
          <w:i/>
          <w:iCs/>
        </w:rPr>
        <w:t>gamification</w:t>
      </w:r>
      <w:r w:rsidRPr="001A24FF">
        <w:t xml:space="preserve"> dalam </w:t>
      </w:r>
      <w:r w:rsidRPr="0039759E">
        <w:rPr>
          <w:i/>
          <w:iCs/>
        </w:rPr>
        <w:t>quiz</w:t>
      </w:r>
      <w:r w:rsidRPr="001A24FF">
        <w:t xml:space="preserve">, yang dirancang untuk memberikan pengalaman belajar yang menyenangkan dan tidak terlalu menantang bagi pengguna. </w:t>
      </w:r>
      <w:r w:rsidRPr="0039759E">
        <w:rPr>
          <w:i/>
          <w:iCs/>
        </w:rPr>
        <w:t xml:space="preserve">Level </w:t>
      </w:r>
      <w:r w:rsidRPr="001A24FF">
        <w:t>ini berisi soal-soal dengan tingkat kesulitan rendah, yang bertujuan untuk mengukur pemahaman dasar pengguna terhadap materi serta memberikan rasa percaya diri sebelum menghadapi soal dengan tingkat kesulitan lebih tinggi.</w:t>
      </w:r>
      <w:r w:rsidR="0039759E">
        <w:t xml:space="preserve"> </w:t>
      </w:r>
      <w:r w:rsidRPr="001A24FF">
        <w:t xml:space="preserve">Dalam implementasinya, soal-soal </w:t>
      </w:r>
      <w:r w:rsidRPr="001A24FF">
        <w:rPr>
          <w:i/>
          <w:iCs/>
        </w:rPr>
        <w:t>level easy</w:t>
      </w:r>
      <w:r w:rsidRPr="001A24FF">
        <w:t xml:space="preserve"> dihasilkan secara otomatis berdasarkan distribusi presentase tertentu, yaitu sekitar 30% dari total jumlah soal. Pembagian ini dilakukan melalui perhitungan:</w:t>
      </w:r>
    </w:p>
    <w:p w14:paraId="7F1A62D1" w14:textId="77777777" w:rsidR="00EB45D8" w:rsidRDefault="00EB45D8" w:rsidP="001A24FF"/>
    <w:tbl>
      <w:tblPr>
        <w:tblStyle w:val="TableGrid"/>
        <w:tblpPr w:leftFromText="180" w:rightFromText="180" w:vertAnchor="text" w:horzAnchor="margin" w:tblpXSpec="center" w:tblpY="2566"/>
        <w:tblW w:w="0" w:type="auto"/>
        <w:tblLook w:val="04A0" w:firstRow="1" w:lastRow="0" w:firstColumn="1" w:lastColumn="0" w:noHBand="0" w:noVBand="1"/>
      </w:tblPr>
      <w:tblGrid>
        <w:gridCol w:w="7645"/>
      </w:tblGrid>
      <w:tr w:rsidR="00D574EA" w14:paraId="5F6031AD" w14:textId="77777777" w:rsidTr="00D574EA">
        <w:tc>
          <w:tcPr>
            <w:tcW w:w="7645" w:type="dxa"/>
          </w:tcPr>
          <w:p w14:paraId="3DE1852E" w14:textId="77777777" w:rsidR="00D574EA" w:rsidRPr="00D574EA" w:rsidRDefault="00D574EA" w:rsidP="00D574EA">
            <w:pPr>
              <w:rPr>
                <w:rFonts w:ascii="Courier New" w:hAnsi="Courier New" w:cs="Courier New"/>
                <w:sz w:val="20"/>
                <w:szCs w:val="20"/>
              </w:rPr>
            </w:pPr>
            <w:r w:rsidRPr="00D574EA">
              <w:rPr>
                <w:rFonts w:ascii="Courier New" w:hAnsi="Courier New" w:cs="Courier New"/>
                <w:sz w:val="20"/>
                <w:szCs w:val="20"/>
              </w:rPr>
              <w:t>if (($question['level_questions'] ?? 'medium') === $level) {</w:t>
            </w:r>
          </w:p>
          <w:p w14:paraId="0FBF1399" w14:textId="77777777" w:rsidR="00D574EA" w:rsidRPr="00D574EA" w:rsidRDefault="00D574EA" w:rsidP="00D574EA">
            <w:pPr>
              <w:rPr>
                <w:rFonts w:ascii="Courier New" w:hAnsi="Courier New" w:cs="Courier New"/>
                <w:sz w:val="20"/>
                <w:szCs w:val="20"/>
              </w:rPr>
            </w:pPr>
            <w:r w:rsidRPr="00D574EA">
              <w:rPr>
                <w:rFonts w:ascii="Courier New" w:hAnsi="Courier New" w:cs="Courier New"/>
                <w:sz w:val="20"/>
                <w:szCs w:val="20"/>
              </w:rPr>
              <w:t xml:space="preserve">    $sortedQuestions[$id] = $question;</w:t>
            </w:r>
          </w:p>
          <w:p w14:paraId="305F9EEA" w14:textId="77777777" w:rsidR="00D574EA" w:rsidRDefault="00D574EA" w:rsidP="00D574EA">
            <w:r w:rsidRPr="00D574EA">
              <w:rPr>
                <w:rFonts w:ascii="Courier New" w:hAnsi="Courier New" w:cs="Courier New"/>
                <w:sz w:val="20"/>
                <w:szCs w:val="20"/>
              </w:rPr>
              <w:t>}</w:t>
            </w:r>
          </w:p>
        </w:tc>
      </w:tr>
    </w:tbl>
    <w:p w14:paraId="461789C0" w14:textId="03F1A09C" w:rsidR="0039759E" w:rsidRDefault="00EB45D8" w:rsidP="001A24FF">
      <w:r w:rsidRPr="00EB45D8">
        <w:t>Soal</w:t>
      </w:r>
      <w:r w:rsidR="009E659A">
        <w:t xml:space="preserve"> - </w:t>
      </w:r>
      <w:r w:rsidRPr="00EB45D8">
        <w:t xml:space="preserve">soal dirancang agar jawabannya cukup jelas dan tidak memerlukan analisis yang mendalam, namun tetap relevan dengan materi. Pembuatan soal dilakukan menggunakan </w:t>
      </w:r>
      <w:r w:rsidRPr="009E659A">
        <w:rPr>
          <w:i/>
          <w:iCs/>
        </w:rPr>
        <w:t>prompt</w:t>
      </w:r>
      <w:r w:rsidRPr="00EB45D8">
        <w:t xml:space="preserve"> yang diarahkan untuk menghasilkan pertanyaan sederhana, pilihan jawaban, serta </w:t>
      </w:r>
      <w:r w:rsidRPr="009E659A">
        <w:rPr>
          <w:i/>
          <w:iCs/>
        </w:rPr>
        <w:t>feedback</w:t>
      </w:r>
      <w:r w:rsidRPr="00EB45D8">
        <w:t xml:space="preserve"> apabila jawaban yang </w:t>
      </w:r>
      <w:r w:rsidR="00BC504C">
        <w:t>salah</w:t>
      </w:r>
      <w:r w:rsidRPr="00EB45D8">
        <w:t xml:space="preserve"> dipilih. Setelah soal berhasil di</w:t>
      </w:r>
      <w:r w:rsidRPr="009E659A">
        <w:rPr>
          <w:i/>
          <w:iCs/>
        </w:rPr>
        <w:t>generate</w:t>
      </w:r>
      <w:r w:rsidRPr="00EB45D8">
        <w:t xml:space="preserve">, sistem akan mengidentifikasi soal-soal dengan label </w:t>
      </w:r>
      <w:r w:rsidRPr="00CB29BA">
        <w:rPr>
          <w:rFonts w:ascii="Courier New" w:hAnsi="Courier New" w:cs="Courier New"/>
          <w:sz w:val="22"/>
        </w:rPr>
        <w:t>level_questions</w:t>
      </w:r>
      <w:r w:rsidRPr="00EB45D8">
        <w:t xml:space="preserve"> bernilai </w:t>
      </w:r>
      <w:r w:rsidRPr="00CB29BA">
        <w:rPr>
          <w:rFonts w:ascii="Courier New" w:hAnsi="Courier New" w:cs="Courier New"/>
          <w:sz w:val="22"/>
        </w:rPr>
        <w:t>'easy'</w:t>
      </w:r>
      <w:r w:rsidRPr="00EB45D8">
        <w:t xml:space="preserve"> dan mengurutkannya pada awal susunan soal dalam quiz, sesuai dengan proses sorting:</w:t>
      </w:r>
    </w:p>
    <w:p w14:paraId="73ECCB74" w14:textId="4B3770D2" w:rsidR="00B2202B" w:rsidRDefault="00D574EA" w:rsidP="00B2202B">
      <w:r w:rsidRPr="00D574EA">
        <w:t xml:space="preserve">Dengan menempatkan </w:t>
      </w:r>
      <w:r w:rsidRPr="00D574EA">
        <w:rPr>
          <w:i/>
          <w:iCs/>
        </w:rPr>
        <w:t>level easy</w:t>
      </w:r>
      <w:r w:rsidRPr="00D574EA">
        <w:t xml:space="preserve"> di awal, sistem menerapkan pendekatan </w:t>
      </w:r>
      <w:r w:rsidRPr="00D574EA">
        <w:rPr>
          <w:i/>
          <w:iCs/>
        </w:rPr>
        <w:t>progressive learning</w:t>
      </w:r>
      <w:r w:rsidRPr="00D574EA">
        <w:t>, di mana pengguna terlebih dahulu diberikan soal</w:t>
      </w:r>
      <w:r>
        <w:t xml:space="preserve"> - </w:t>
      </w:r>
      <w:r w:rsidRPr="00D574EA">
        <w:t xml:space="preserve">soal mudah untuk membangun pemahaman dasar sebelum menghadapi soal dengan tantangan yang lebih tinggi pada </w:t>
      </w:r>
      <w:r w:rsidRPr="00D574EA">
        <w:rPr>
          <w:i/>
          <w:iCs/>
        </w:rPr>
        <w:t>level medium</w:t>
      </w:r>
      <w:r w:rsidRPr="00D574EA">
        <w:t xml:space="preserve"> dan </w:t>
      </w:r>
      <w:r w:rsidRPr="00D574EA">
        <w:rPr>
          <w:i/>
          <w:iCs/>
        </w:rPr>
        <w:t>high</w:t>
      </w:r>
      <w:r w:rsidRPr="00D574EA">
        <w:t xml:space="preserve">. Pendekatan ini juga dapat meningkatkan motivasi dan keterlibatan pengguna karena mereka dapat merasakan kemajuan secara bertahap seiring menyelesaikan </w:t>
      </w:r>
      <w:r w:rsidRPr="005955EE">
        <w:rPr>
          <w:i/>
          <w:iCs/>
        </w:rPr>
        <w:t>quiz</w:t>
      </w:r>
      <w:r w:rsidRPr="00D574EA">
        <w:t>.</w:t>
      </w:r>
    </w:p>
    <w:p w14:paraId="4FD4308C" w14:textId="5527DA1A" w:rsidR="00C15F12" w:rsidRDefault="00D10B5A" w:rsidP="00D10B5A">
      <w:pPr>
        <w:pStyle w:val="Heading5"/>
        <w:rPr>
          <w:rFonts w:ascii="Times New Roman" w:hAnsi="Times New Roman" w:cs="Times New Roman"/>
          <w:b/>
          <w:bCs/>
          <w:i/>
          <w:iCs/>
          <w:color w:val="auto"/>
        </w:rPr>
      </w:pPr>
      <w:r w:rsidRPr="00D10B5A">
        <w:rPr>
          <w:rFonts w:ascii="Times New Roman" w:hAnsi="Times New Roman" w:cs="Times New Roman"/>
          <w:b/>
          <w:bCs/>
          <w:i/>
          <w:iCs/>
          <w:color w:val="auto"/>
        </w:rPr>
        <w:t>Level medium</w:t>
      </w:r>
    </w:p>
    <w:p w14:paraId="3CA3A8BC" w14:textId="77777777" w:rsidR="000B205F" w:rsidRDefault="00D10B5A" w:rsidP="005955EE">
      <w:r w:rsidRPr="00D10B5A">
        <w:t xml:space="preserve">Pada tahap ini, </w:t>
      </w:r>
      <w:r w:rsidR="005955EE" w:rsidRPr="005955EE">
        <w:t xml:space="preserve">implementasi </w:t>
      </w:r>
      <w:r w:rsidR="005955EE">
        <w:rPr>
          <w:i/>
          <w:iCs/>
        </w:rPr>
        <w:t xml:space="preserve">level medium </w:t>
      </w:r>
      <w:r w:rsidR="005955EE" w:rsidRPr="005955EE">
        <w:t xml:space="preserve">ini ditujukan untuk memberikan tantangan yang lebih tinggi dibandingkan </w:t>
      </w:r>
      <w:r w:rsidR="005955EE" w:rsidRPr="005955EE">
        <w:rPr>
          <w:i/>
          <w:iCs/>
        </w:rPr>
        <w:t>level easy</w:t>
      </w:r>
      <w:r w:rsidR="005955EE" w:rsidRPr="005955EE">
        <w:t xml:space="preserve">, namun masih dalam batas kemampuan pengguna yang sudah memahami dasar-dasar materi. </w:t>
      </w:r>
      <w:r w:rsidR="005955EE" w:rsidRPr="005955EE">
        <w:rPr>
          <w:i/>
          <w:iCs/>
        </w:rPr>
        <w:t>Level medium</w:t>
      </w:r>
      <w:r w:rsidR="005955EE" w:rsidRPr="005955EE">
        <w:t xml:space="preserve"> merupakan transisi dari soal-soal dasar ke soal yang lebih kompleks, sehingga sangat penting dalam mendukung proses </w:t>
      </w:r>
      <w:r w:rsidR="005955EE" w:rsidRPr="005955EE">
        <w:rPr>
          <w:i/>
          <w:iCs/>
        </w:rPr>
        <w:t>progressive learning</w:t>
      </w:r>
      <w:r w:rsidR="005955EE" w:rsidRPr="005955EE">
        <w:t>.</w:t>
      </w:r>
      <w:r w:rsidR="00674244">
        <w:t xml:space="preserve"> </w:t>
      </w:r>
      <w:r w:rsidR="005955EE" w:rsidRPr="005955EE">
        <w:t xml:space="preserve">Secara teknis, </w:t>
      </w:r>
      <w:r w:rsidR="005955EE" w:rsidRPr="005955EE">
        <w:rPr>
          <w:i/>
          <w:iCs/>
        </w:rPr>
        <w:t>level medium</w:t>
      </w:r>
      <w:r w:rsidR="005955EE" w:rsidRPr="005955EE">
        <w:t xml:space="preserve"> dihasilkan sebagai bagian dari pembagian persentase soal yang telah ditentukan. Sama seperti </w:t>
      </w:r>
      <w:r w:rsidR="005955EE" w:rsidRPr="005955EE">
        <w:rPr>
          <w:i/>
          <w:iCs/>
        </w:rPr>
        <w:t>level easy</w:t>
      </w:r>
      <w:r w:rsidR="005955EE" w:rsidRPr="005955EE">
        <w:t xml:space="preserve">, </w:t>
      </w:r>
      <w:r w:rsidR="005955EE" w:rsidRPr="005955EE">
        <w:rPr>
          <w:i/>
          <w:iCs/>
        </w:rPr>
        <w:t>level medium</w:t>
      </w:r>
      <w:r w:rsidR="005955EE" w:rsidRPr="005955EE">
        <w:t xml:space="preserve"> juga mengakomodasi sekitar 30% dari total jumlah soal, yang dihitung menggunakan perintah berikut:</w:t>
      </w:r>
    </w:p>
    <w:tbl>
      <w:tblPr>
        <w:tblStyle w:val="TableGrid"/>
        <w:tblW w:w="0" w:type="auto"/>
        <w:jc w:val="center"/>
        <w:tblLook w:val="04A0" w:firstRow="1" w:lastRow="0" w:firstColumn="1" w:lastColumn="0" w:noHBand="0" w:noVBand="1"/>
      </w:tblPr>
      <w:tblGrid>
        <w:gridCol w:w="5755"/>
      </w:tblGrid>
      <w:tr w:rsidR="000B205F" w14:paraId="319ACEC7" w14:textId="77777777" w:rsidTr="00B942C5">
        <w:trPr>
          <w:jc w:val="center"/>
        </w:trPr>
        <w:tc>
          <w:tcPr>
            <w:tcW w:w="5755" w:type="dxa"/>
          </w:tcPr>
          <w:p w14:paraId="5B24E610" w14:textId="3FF0AA7E" w:rsidR="000B205F" w:rsidRPr="00C25ADE" w:rsidRDefault="0097678F" w:rsidP="005955EE">
            <w:pPr>
              <w:rPr>
                <w:rFonts w:ascii="Courier New" w:hAnsi="Courier New" w:cs="Courier New"/>
                <w:sz w:val="20"/>
                <w:szCs w:val="20"/>
              </w:rPr>
            </w:pPr>
            <w:r w:rsidRPr="00C25ADE">
              <w:rPr>
                <w:rFonts w:ascii="Courier New" w:hAnsi="Courier New" w:cs="Courier New"/>
                <w:sz w:val="20"/>
                <w:szCs w:val="20"/>
              </w:rPr>
              <w:t>$mediumCount = floor($totalQuestions * 0.3);</w:t>
            </w:r>
          </w:p>
        </w:tc>
      </w:tr>
    </w:tbl>
    <w:p w14:paraId="7C5EBD78" w14:textId="4A3F3D12" w:rsidR="00400332" w:rsidRDefault="000B27C9" w:rsidP="005955EE">
      <w:r w:rsidRPr="000B27C9">
        <w:t>Soal</w:t>
      </w:r>
      <w:r w:rsidR="00C25ADE">
        <w:t xml:space="preserve"> - </w:t>
      </w:r>
      <w:r w:rsidRPr="000B27C9">
        <w:t xml:space="preserve">soal pada </w:t>
      </w:r>
      <w:r w:rsidRPr="000B27C9">
        <w:rPr>
          <w:i/>
          <w:iCs/>
        </w:rPr>
        <w:t>level</w:t>
      </w:r>
      <w:r w:rsidRPr="000B27C9">
        <w:t xml:space="preserve"> ini dihasilkan melalui proses </w:t>
      </w:r>
      <w:r w:rsidRPr="000B27C9">
        <w:rPr>
          <w:i/>
          <w:iCs/>
        </w:rPr>
        <w:t>prompting</w:t>
      </w:r>
      <w:r w:rsidRPr="000B27C9">
        <w:t xml:space="preserve"> yang sedikit lebih kompleks dibandingkan </w:t>
      </w:r>
      <w:r w:rsidRPr="000B27C9">
        <w:rPr>
          <w:i/>
          <w:iCs/>
        </w:rPr>
        <w:t>level easy</w:t>
      </w:r>
      <w:r w:rsidRPr="000B27C9">
        <w:t>. Model akan diminta untuk menghasilkan soal dengan tingkat kesulitan sedang, baik dari segi pilihan jawaban yang lebih mirip satu sama lain maupun dari konteks soal yang lebih membutuhkan penalaran.</w:t>
      </w:r>
      <w:r w:rsidR="00BC504C">
        <w:t xml:space="preserve"> </w:t>
      </w:r>
      <w:r w:rsidRPr="000B27C9">
        <w:t>Setelah soal-soal di</w:t>
      </w:r>
      <w:r w:rsidRPr="000B27C9">
        <w:rPr>
          <w:i/>
          <w:iCs/>
        </w:rPr>
        <w:t>generate</w:t>
      </w:r>
      <w:r w:rsidRPr="000B27C9">
        <w:t xml:space="preserve">, sistem akan menyaring soal berdasarkan label </w:t>
      </w:r>
      <w:r w:rsidRPr="000B27C9">
        <w:rPr>
          <w:rFonts w:ascii="Courier New" w:hAnsi="Courier New" w:cs="Courier New"/>
          <w:sz w:val="22"/>
        </w:rPr>
        <w:t>level_questions</w:t>
      </w:r>
      <w:r w:rsidRPr="000B27C9">
        <w:rPr>
          <w:sz w:val="22"/>
        </w:rPr>
        <w:t xml:space="preserve"> </w:t>
      </w:r>
      <w:r w:rsidRPr="000B27C9">
        <w:t xml:space="preserve">dengan nilai </w:t>
      </w:r>
      <w:r w:rsidRPr="000B27C9">
        <w:rPr>
          <w:rFonts w:ascii="Courier New" w:hAnsi="Courier New" w:cs="Courier New"/>
          <w:sz w:val="22"/>
        </w:rPr>
        <w:t>'medium'</w:t>
      </w:r>
      <w:r w:rsidRPr="000B27C9">
        <w:t xml:space="preserve"> dari data referensi soal. Soal</w:t>
      </w:r>
      <w:r w:rsidR="004917D5">
        <w:t xml:space="preserve"> - </w:t>
      </w:r>
      <w:r w:rsidRPr="000B27C9">
        <w:t xml:space="preserve">soal tersebut kemudian dimasukkan ke dalam daftar </w:t>
      </w:r>
      <w:r w:rsidRPr="000B27C9">
        <w:rPr>
          <w:rFonts w:ascii="Courier New" w:hAnsi="Courier New" w:cs="Courier New"/>
          <w:sz w:val="22"/>
        </w:rPr>
        <w:t>$sortedQuestions</w:t>
      </w:r>
      <w:r w:rsidRPr="000B27C9">
        <w:t xml:space="preserve"> menggunakan mekanisme pengurutan:</w:t>
      </w:r>
    </w:p>
    <w:tbl>
      <w:tblPr>
        <w:tblStyle w:val="TableGrid"/>
        <w:tblW w:w="0" w:type="auto"/>
        <w:jc w:val="center"/>
        <w:tblLook w:val="04A0" w:firstRow="1" w:lastRow="0" w:firstColumn="1" w:lastColumn="0" w:noHBand="0" w:noVBand="1"/>
      </w:tblPr>
      <w:tblGrid>
        <w:gridCol w:w="7555"/>
      </w:tblGrid>
      <w:tr w:rsidR="00BC504C" w14:paraId="5A56C0C8" w14:textId="77777777" w:rsidTr="00403A4C">
        <w:trPr>
          <w:trHeight w:val="647"/>
          <w:jc w:val="center"/>
        </w:trPr>
        <w:tc>
          <w:tcPr>
            <w:tcW w:w="7555" w:type="dxa"/>
          </w:tcPr>
          <w:p w14:paraId="46D37273" w14:textId="77777777" w:rsidR="00513736" w:rsidRPr="00513736" w:rsidRDefault="00513736" w:rsidP="00513736">
            <w:pPr>
              <w:jc w:val="left"/>
              <w:rPr>
                <w:rFonts w:ascii="Courier New" w:hAnsi="Courier New" w:cs="Courier New"/>
                <w:sz w:val="20"/>
                <w:szCs w:val="20"/>
              </w:rPr>
            </w:pPr>
            <w:r w:rsidRPr="00513736">
              <w:rPr>
                <w:rFonts w:ascii="Courier New" w:hAnsi="Courier New" w:cs="Courier New"/>
                <w:sz w:val="20"/>
                <w:szCs w:val="20"/>
              </w:rPr>
              <w:t>if (($question['level_questions'] ?? 'medium') === $level) {</w:t>
            </w:r>
          </w:p>
          <w:p w14:paraId="38DA8E74" w14:textId="2E9EF54A" w:rsidR="00513736" w:rsidRPr="00513736" w:rsidRDefault="00513736" w:rsidP="00513736">
            <w:pPr>
              <w:jc w:val="left"/>
              <w:rPr>
                <w:rFonts w:ascii="Courier New" w:hAnsi="Courier New" w:cs="Courier New"/>
                <w:sz w:val="20"/>
                <w:szCs w:val="20"/>
              </w:rPr>
            </w:pPr>
            <w:r w:rsidRPr="00513736">
              <w:rPr>
                <w:rFonts w:ascii="Courier New" w:hAnsi="Courier New" w:cs="Courier New"/>
                <w:sz w:val="20"/>
                <w:szCs w:val="20"/>
              </w:rPr>
              <w:t>$sortedQuestions[$id] = $question;</w:t>
            </w:r>
          </w:p>
          <w:p w14:paraId="35AA1E3C" w14:textId="3397C877" w:rsidR="00BC504C" w:rsidRDefault="00513736" w:rsidP="00513736">
            <w:pPr>
              <w:jc w:val="left"/>
            </w:pPr>
            <w:r w:rsidRPr="00513736">
              <w:rPr>
                <w:rFonts w:ascii="Courier New" w:hAnsi="Courier New" w:cs="Courier New"/>
                <w:sz w:val="20"/>
                <w:szCs w:val="20"/>
              </w:rPr>
              <w:t>}</w:t>
            </w:r>
          </w:p>
        </w:tc>
      </w:tr>
    </w:tbl>
    <w:p w14:paraId="19E75E87" w14:textId="2C267674" w:rsidR="00513736" w:rsidRPr="005955EE" w:rsidRDefault="0062634C" w:rsidP="005955EE">
      <w:r w:rsidRPr="0062634C">
        <w:t xml:space="preserve">Penempatan soal </w:t>
      </w:r>
      <w:r w:rsidRPr="004917D5">
        <w:rPr>
          <w:i/>
          <w:iCs/>
        </w:rPr>
        <w:t>medium</w:t>
      </w:r>
      <w:r w:rsidRPr="0062634C">
        <w:t xml:space="preserve"> di tengah urutan </w:t>
      </w:r>
      <w:r w:rsidRPr="004917D5">
        <w:rPr>
          <w:i/>
          <w:iCs/>
        </w:rPr>
        <w:t>quiz</w:t>
      </w:r>
      <w:r w:rsidRPr="0062634C">
        <w:t xml:space="preserve"> mendukung strategi pembelajaran bertahap </w:t>
      </w:r>
      <w:r w:rsidRPr="00535EED">
        <w:rPr>
          <w:i/>
          <w:iCs/>
        </w:rPr>
        <w:t>(progressive learning)</w:t>
      </w:r>
      <w:r w:rsidRPr="0062634C">
        <w:t xml:space="preserve">, di mana pengguna yang telah berhasil menjawab soal mudah akan diuji pemahaman menengahnya sebelum melanjutkan ke </w:t>
      </w:r>
      <w:r w:rsidRPr="00535EED">
        <w:rPr>
          <w:i/>
          <w:iCs/>
        </w:rPr>
        <w:t>level</w:t>
      </w:r>
      <w:r w:rsidRPr="0062634C">
        <w:t xml:space="preserve"> soal yang lebih sulit. Dengan adanya </w:t>
      </w:r>
      <w:r w:rsidRPr="00535EED">
        <w:rPr>
          <w:i/>
          <w:iCs/>
        </w:rPr>
        <w:t>level medium</w:t>
      </w:r>
      <w:r w:rsidRPr="0062634C">
        <w:t xml:space="preserve"> ini, sistem membantu menjaga keseimbangan antara tantangan dan kemampuan pengguna agar mereka tetap termotivasi untuk menyelesaikan</w:t>
      </w:r>
      <w:r w:rsidRPr="00535EED">
        <w:rPr>
          <w:i/>
          <w:iCs/>
        </w:rPr>
        <w:t xml:space="preserve"> quiz</w:t>
      </w:r>
      <w:r w:rsidRPr="0062634C">
        <w:t xml:space="preserve"> secara menyeluruh.</w:t>
      </w:r>
    </w:p>
    <w:p w14:paraId="02D91B77" w14:textId="0A2D83E0" w:rsidR="002D1CC8" w:rsidRPr="0005037C" w:rsidRDefault="002D1CC8" w:rsidP="0005037C">
      <w:pPr>
        <w:pStyle w:val="Heading5"/>
        <w:rPr>
          <w:rFonts w:ascii="Times New Roman" w:hAnsi="Times New Roman" w:cs="Times New Roman"/>
          <w:b/>
          <w:bCs/>
          <w:i/>
          <w:iCs/>
          <w:color w:val="auto"/>
        </w:rPr>
      </w:pPr>
      <w:r w:rsidRPr="0005037C">
        <w:rPr>
          <w:rFonts w:ascii="Times New Roman" w:hAnsi="Times New Roman" w:cs="Times New Roman"/>
          <w:b/>
          <w:bCs/>
          <w:i/>
          <w:iCs/>
          <w:color w:val="auto"/>
        </w:rPr>
        <w:t xml:space="preserve">Level </w:t>
      </w:r>
      <w:r w:rsidR="004F4567" w:rsidRPr="0005037C">
        <w:rPr>
          <w:rFonts w:ascii="Times New Roman" w:hAnsi="Times New Roman" w:cs="Times New Roman"/>
          <w:b/>
          <w:bCs/>
          <w:i/>
          <w:iCs/>
          <w:color w:val="auto"/>
        </w:rPr>
        <w:t>High</w:t>
      </w:r>
    </w:p>
    <w:p w14:paraId="62D3DFE4" w14:textId="2E99B984" w:rsidR="00834332" w:rsidRPr="00834332" w:rsidRDefault="00643C67" w:rsidP="00834332">
      <w:r>
        <w:t xml:space="preserve">Implementasi </w:t>
      </w:r>
      <w:r w:rsidR="00834332" w:rsidRPr="00643C67">
        <w:rPr>
          <w:i/>
          <w:iCs/>
        </w:rPr>
        <w:t>level</w:t>
      </w:r>
      <w:r w:rsidR="00834332" w:rsidRPr="00834332">
        <w:t xml:space="preserve"> ini difokuskan pada penyajian soal</w:t>
      </w:r>
      <w:r>
        <w:t xml:space="preserve"> - </w:t>
      </w:r>
      <w:r w:rsidR="00834332" w:rsidRPr="00834332">
        <w:t xml:space="preserve">soal dengan tingkat kesulitan tertinggi yang bertujuan untuk menguji kemampuan analisis, evaluasi, dan sintesis dari pengguna. Soal pada </w:t>
      </w:r>
      <w:r w:rsidR="00834332" w:rsidRPr="00F977DE">
        <w:rPr>
          <w:i/>
          <w:iCs/>
        </w:rPr>
        <w:t>level high</w:t>
      </w:r>
      <w:r w:rsidR="00834332" w:rsidRPr="00834332">
        <w:t xml:space="preserve"> ditempatkan setelah pengguna berhasil melalui </w:t>
      </w:r>
      <w:r w:rsidR="00834332" w:rsidRPr="00F977DE">
        <w:rPr>
          <w:i/>
          <w:iCs/>
        </w:rPr>
        <w:t>level easy</w:t>
      </w:r>
      <w:r w:rsidR="00834332" w:rsidRPr="00834332">
        <w:t xml:space="preserve"> dan </w:t>
      </w:r>
      <w:r w:rsidR="00834332" w:rsidRPr="00F977DE">
        <w:rPr>
          <w:i/>
          <w:iCs/>
        </w:rPr>
        <w:t>medium</w:t>
      </w:r>
      <w:r w:rsidR="00834332" w:rsidRPr="00834332">
        <w:t xml:space="preserve">, sebagai bagian dari pendekatan </w:t>
      </w:r>
      <w:r w:rsidR="00834332" w:rsidRPr="00834332">
        <w:rPr>
          <w:i/>
          <w:iCs/>
        </w:rPr>
        <w:t>progressive learning</w:t>
      </w:r>
      <w:r w:rsidR="00834332" w:rsidRPr="00834332">
        <w:t xml:space="preserve"> yang mengarahkan peserta quiz untuk berkembang secara bertahap.</w:t>
      </w:r>
    </w:p>
    <w:tbl>
      <w:tblPr>
        <w:tblStyle w:val="TableGrid"/>
        <w:tblpPr w:leftFromText="180" w:rightFromText="180" w:vertAnchor="text" w:horzAnchor="margin" w:tblpXSpec="center" w:tblpY="925"/>
        <w:tblW w:w="0" w:type="auto"/>
        <w:tblLook w:val="04A0" w:firstRow="1" w:lastRow="0" w:firstColumn="1" w:lastColumn="0" w:noHBand="0" w:noVBand="1"/>
      </w:tblPr>
      <w:tblGrid>
        <w:gridCol w:w="5265"/>
      </w:tblGrid>
      <w:tr w:rsidR="00643C67" w14:paraId="0EF8496F" w14:textId="77777777" w:rsidTr="00643C67">
        <w:trPr>
          <w:trHeight w:val="394"/>
        </w:trPr>
        <w:tc>
          <w:tcPr>
            <w:tcW w:w="5265" w:type="dxa"/>
          </w:tcPr>
          <w:p w14:paraId="39D0812C" w14:textId="77777777" w:rsidR="00643C67" w:rsidRPr="00300BAC" w:rsidRDefault="00643C67" w:rsidP="00643C67">
            <w:pPr>
              <w:rPr>
                <w:rFonts w:ascii="Courier New" w:hAnsi="Courier New" w:cs="Courier New"/>
                <w:sz w:val="20"/>
                <w:szCs w:val="20"/>
              </w:rPr>
            </w:pPr>
            <w:r w:rsidRPr="00300BAC">
              <w:rPr>
                <w:rFonts w:ascii="Courier New" w:hAnsi="Courier New" w:cs="Courier New"/>
                <w:sz w:val="20"/>
                <w:szCs w:val="20"/>
              </w:rPr>
              <w:t>$easyCount = floor($totalQuestions * 0.3);</w:t>
            </w:r>
          </w:p>
        </w:tc>
      </w:tr>
    </w:tbl>
    <w:p w14:paraId="5DAFA603" w14:textId="5A6ED897" w:rsidR="002D1CC8" w:rsidRDefault="00834332" w:rsidP="002D1CC8">
      <w:r w:rsidRPr="00834332">
        <w:t xml:space="preserve">Secara teknis, jumlah soal untuk </w:t>
      </w:r>
      <w:r w:rsidRPr="00834332">
        <w:rPr>
          <w:i/>
          <w:iCs/>
        </w:rPr>
        <w:t>level high</w:t>
      </w:r>
      <w:r w:rsidRPr="00834332">
        <w:t xml:space="preserve"> dihitung dari sisa total soal setelah dikurangi jumlah soal easy dan medium. Rumusnya adalah:</w:t>
      </w:r>
    </w:p>
    <w:p w14:paraId="23A8A83A" w14:textId="77777777" w:rsidR="00F977DE" w:rsidRPr="009759B7" w:rsidRDefault="00F977DE" w:rsidP="00643C67">
      <w:pPr>
        <w:tabs>
          <w:tab w:val="left" w:pos="1570"/>
        </w:tabs>
      </w:pPr>
    </w:p>
    <w:p w14:paraId="75C778F2" w14:textId="0CD6B349" w:rsidR="00643C67" w:rsidRPr="009759B7" w:rsidRDefault="00F977DE" w:rsidP="00643C67">
      <w:pPr>
        <w:tabs>
          <w:tab w:val="left" w:pos="1570"/>
        </w:tabs>
      </w:pPr>
      <w:r w:rsidRPr="009759B7">
        <w:t>P</w:t>
      </w:r>
      <w:r w:rsidR="00643C67" w:rsidRPr="009759B7">
        <w:t xml:space="preserve">erhitungan ini memastikan bahwa sekitar 40% dari total soal dikategorikan sebagai soal </w:t>
      </w:r>
      <w:r w:rsidR="00643C67" w:rsidRPr="009759B7">
        <w:rPr>
          <w:i/>
          <w:iCs/>
        </w:rPr>
        <w:t>level high</w:t>
      </w:r>
      <w:r w:rsidR="00643C67" w:rsidRPr="009759B7">
        <w:t xml:space="preserve">. Persentase yang lebih tinggi dari </w:t>
      </w:r>
      <w:r w:rsidR="00643C67" w:rsidRPr="009759B7">
        <w:rPr>
          <w:i/>
          <w:iCs/>
        </w:rPr>
        <w:t>level easy</w:t>
      </w:r>
      <w:r w:rsidR="00643C67" w:rsidRPr="009759B7">
        <w:t xml:space="preserve"> dan medium mencerminkan orientasi pembelajaran untuk mendorong pengguna menguasai materi secara lebih mendalam.</w:t>
      </w:r>
    </w:p>
    <w:p w14:paraId="0077CAF6" w14:textId="2468B648" w:rsidR="00643C67" w:rsidRPr="009759B7" w:rsidRDefault="00643C67" w:rsidP="00643C67">
      <w:pPr>
        <w:tabs>
          <w:tab w:val="left" w:pos="1570"/>
        </w:tabs>
      </w:pPr>
      <w:r w:rsidRPr="009759B7">
        <w:t xml:space="preserve">Soal </w:t>
      </w:r>
      <w:r w:rsidRPr="009759B7">
        <w:rPr>
          <w:i/>
          <w:iCs/>
        </w:rPr>
        <w:t>level high</w:t>
      </w:r>
      <w:r w:rsidRPr="009759B7">
        <w:t xml:space="preserve"> dihasilkan melalui </w:t>
      </w:r>
      <w:r w:rsidRPr="009759B7">
        <w:rPr>
          <w:i/>
          <w:iCs/>
        </w:rPr>
        <w:t>prompt</w:t>
      </w:r>
      <w:r w:rsidRPr="009759B7">
        <w:t xml:space="preserve"> ke model LLM </w:t>
      </w:r>
      <w:r w:rsidRPr="009759B7">
        <w:rPr>
          <w:i/>
          <w:iCs/>
        </w:rPr>
        <w:t>(Gemini)</w:t>
      </w:r>
      <w:r w:rsidRPr="009759B7">
        <w:t xml:space="preserve"> yang memberikan instruksi untuk membuat soal dengan kompleksitas tinggi. Karakteristik soal </w:t>
      </w:r>
      <w:r w:rsidRPr="009759B7">
        <w:rPr>
          <w:i/>
          <w:iCs/>
        </w:rPr>
        <w:t>high</w:t>
      </w:r>
      <w:r w:rsidRPr="009759B7">
        <w:t xml:space="preserve"> biasanya mencakup konteks yang lebih rumit, pilihan jawaban yang serupa, serta membutuhkan pemahaman yang lebih dalam terhadap materi.</w:t>
      </w:r>
    </w:p>
    <w:tbl>
      <w:tblPr>
        <w:tblStyle w:val="TableGrid"/>
        <w:tblpPr w:leftFromText="180" w:rightFromText="180" w:vertAnchor="text" w:horzAnchor="margin" w:tblpXSpec="center" w:tblpY="1284"/>
        <w:tblW w:w="0" w:type="auto"/>
        <w:tblLook w:val="04A0" w:firstRow="1" w:lastRow="0" w:firstColumn="1" w:lastColumn="0" w:noHBand="0" w:noVBand="1"/>
      </w:tblPr>
      <w:tblGrid>
        <w:gridCol w:w="7735"/>
      </w:tblGrid>
      <w:tr w:rsidR="009759B7" w:rsidRPr="009759B7" w14:paraId="4B72197E" w14:textId="77777777" w:rsidTr="00D037EA">
        <w:trPr>
          <w:trHeight w:val="737"/>
        </w:trPr>
        <w:tc>
          <w:tcPr>
            <w:tcW w:w="7735" w:type="dxa"/>
          </w:tcPr>
          <w:p w14:paraId="446C49F0" w14:textId="77777777" w:rsidR="00D037EA" w:rsidRPr="009759B7" w:rsidRDefault="00D037EA" w:rsidP="00D037EA">
            <w:pPr>
              <w:tabs>
                <w:tab w:val="left" w:pos="1570"/>
              </w:tabs>
              <w:rPr>
                <w:rFonts w:ascii="Courier New" w:hAnsi="Courier New" w:cs="Courier New"/>
                <w:sz w:val="20"/>
                <w:szCs w:val="20"/>
              </w:rPr>
            </w:pPr>
            <w:r w:rsidRPr="009759B7">
              <w:rPr>
                <w:rFonts w:ascii="Courier New" w:hAnsi="Courier New" w:cs="Courier New"/>
                <w:sz w:val="20"/>
                <w:szCs w:val="20"/>
              </w:rPr>
              <w:t>if (($question['level_questions'] ?? 'medium') === $level) {</w:t>
            </w:r>
          </w:p>
          <w:p w14:paraId="095D51D6" w14:textId="77777777" w:rsidR="00D037EA" w:rsidRPr="009759B7" w:rsidRDefault="00D037EA" w:rsidP="00D037EA">
            <w:pPr>
              <w:tabs>
                <w:tab w:val="left" w:pos="1570"/>
              </w:tabs>
              <w:rPr>
                <w:rFonts w:ascii="Courier New" w:hAnsi="Courier New" w:cs="Courier New"/>
                <w:sz w:val="20"/>
                <w:szCs w:val="20"/>
              </w:rPr>
            </w:pPr>
            <w:r w:rsidRPr="009759B7">
              <w:rPr>
                <w:rFonts w:ascii="Courier New" w:hAnsi="Courier New" w:cs="Courier New"/>
                <w:sz w:val="20"/>
                <w:szCs w:val="20"/>
              </w:rPr>
              <w:t xml:space="preserve">    $sortedQuestions[$id] = $question;</w:t>
            </w:r>
          </w:p>
          <w:p w14:paraId="5C192375" w14:textId="77777777" w:rsidR="00D037EA" w:rsidRPr="009759B7" w:rsidRDefault="00D037EA" w:rsidP="00D037EA">
            <w:pPr>
              <w:tabs>
                <w:tab w:val="left" w:pos="1570"/>
              </w:tabs>
            </w:pPr>
            <w:r w:rsidRPr="009759B7">
              <w:rPr>
                <w:rFonts w:ascii="Courier New" w:hAnsi="Courier New" w:cs="Courier New"/>
                <w:sz w:val="20"/>
                <w:szCs w:val="20"/>
              </w:rPr>
              <w:t>}</w:t>
            </w:r>
          </w:p>
        </w:tc>
      </w:tr>
    </w:tbl>
    <w:p w14:paraId="0EB1FA57" w14:textId="77777777" w:rsidR="00643C67" w:rsidRPr="009759B7" w:rsidRDefault="00643C67" w:rsidP="00643C67">
      <w:pPr>
        <w:tabs>
          <w:tab w:val="left" w:pos="1570"/>
        </w:tabs>
      </w:pPr>
      <w:r w:rsidRPr="009759B7">
        <w:t xml:space="preserve">Setelah proses </w:t>
      </w:r>
      <w:r w:rsidRPr="009759B7">
        <w:rPr>
          <w:i/>
          <w:iCs/>
        </w:rPr>
        <w:t>generate</w:t>
      </w:r>
      <w:r w:rsidRPr="009759B7">
        <w:t xml:space="preserve"> selesai, sistem akan menyaring soal dengan </w:t>
      </w:r>
      <w:r w:rsidRPr="009759B7">
        <w:rPr>
          <w:rFonts w:ascii="Courier New" w:hAnsi="Courier New" w:cs="Courier New"/>
          <w:sz w:val="22"/>
        </w:rPr>
        <w:t>level_questions</w:t>
      </w:r>
      <w:r w:rsidRPr="009759B7">
        <w:t xml:space="preserve"> bernilai </w:t>
      </w:r>
      <w:r w:rsidRPr="009759B7">
        <w:rPr>
          <w:rFonts w:ascii="Courier New" w:hAnsi="Courier New" w:cs="Courier New"/>
          <w:sz w:val="22"/>
        </w:rPr>
        <w:t>'high'</w:t>
      </w:r>
      <w:r w:rsidRPr="009759B7">
        <w:t xml:space="preserve"> dan memasukkannya ke dalam daftar </w:t>
      </w:r>
      <w:r w:rsidRPr="009759B7">
        <w:rPr>
          <w:rFonts w:ascii="Courier New" w:hAnsi="Courier New" w:cs="Courier New"/>
          <w:sz w:val="22"/>
        </w:rPr>
        <w:t>$sortedQuestions</w:t>
      </w:r>
      <w:r w:rsidRPr="009759B7">
        <w:t xml:space="preserve"> sesuai dengan urutan prioritas yang ditentukan:</w:t>
      </w:r>
    </w:p>
    <w:p w14:paraId="19C7BBF3" w14:textId="77777777" w:rsidR="00D037EA" w:rsidRPr="009759B7" w:rsidRDefault="00D037EA" w:rsidP="00643C67">
      <w:pPr>
        <w:tabs>
          <w:tab w:val="left" w:pos="1570"/>
        </w:tabs>
      </w:pPr>
    </w:p>
    <w:p w14:paraId="7F6F2B6D" w14:textId="77777777" w:rsidR="00D037EA" w:rsidRPr="009759B7" w:rsidRDefault="00D037EA" w:rsidP="00643C67">
      <w:pPr>
        <w:tabs>
          <w:tab w:val="left" w:pos="1570"/>
        </w:tabs>
      </w:pPr>
    </w:p>
    <w:p w14:paraId="6F66FB64" w14:textId="70ED7EA3" w:rsidR="00643C67" w:rsidRPr="009759B7" w:rsidRDefault="00D037EA" w:rsidP="00643C67">
      <w:pPr>
        <w:tabs>
          <w:tab w:val="left" w:pos="1570"/>
        </w:tabs>
      </w:pPr>
      <w:r w:rsidRPr="009759B7">
        <w:t>Karena sistem melakukan iterasi berdasarkan urutan [</w:t>
      </w:r>
      <w:r w:rsidRPr="009759B7">
        <w:rPr>
          <w:rFonts w:ascii="Courier New" w:hAnsi="Courier New" w:cs="Courier New"/>
          <w:sz w:val="22"/>
        </w:rPr>
        <w:t>'easy', 'medium', 'high'</w:t>
      </w:r>
      <w:r w:rsidRPr="009759B7">
        <w:t>], maka soal</w:t>
      </w:r>
      <w:r w:rsidR="00B07D04" w:rsidRPr="009759B7">
        <w:t xml:space="preserve"> - </w:t>
      </w:r>
      <w:r w:rsidRPr="009759B7">
        <w:t xml:space="preserve">soal </w:t>
      </w:r>
      <w:r w:rsidRPr="009759B7">
        <w:rPr>
          <w:i/>
          <w:iCs/>
        </w:rPr>
        <w:t>level high</w:t>
      </w:r>
      <w:r w:rsidRPr="009759B7">
        <w:t xml:space="preserve"> akan diletakkan di bagian akhir </w:t>
      </w:r>
      <w:r w:rsidRPr="009759B7">
        <w:rPr>
          <w:i/>
          <w:iCs/>
        </w:rPr>
        <w:t>quiz</w:t>
      </w:r>
      <w:r w:rsidRPr="009759B7">
        <w:t xml:space="preserve">. Ini sejalan dengan strategi </w:t>
      </w:r>
      <w:r w:rsidRPr="009759B7">
        <w:rPr>
          <w:i/>
          <w:iCs/>
        </w:rPr>
        <w:t>gamifi</w:t>
      </w:r>
      <w:r w:rsidR="00B07D04" w:rsidRPr="009759B7">
        <w:rPr>
          <w:i/>
          <w:iCs/>
        </w:rPr>
        <w:t>cation</w:t>
      </w:r>
      <w:r w:rsidRPr="009759B7">
        <w:t xml:space="preserve"> dan pembelajaran bertahap, di mana pengguna diberi tantangan yang meningkat secara konsisten. Implementasi ini tidak hanya membantu mengukur pemahaman secara menyeluruh, tetapi juga menjaga motivasi pengguna agar tetap tertantang hingga akhir </w:t>
      </w:r>
      <w:r w:rsidRPr="009759B7">
        <w:rPr>
          <w:i/>
          <w:iCs/>
        </w:rPr>
        <w:t>quiz</w:t>
      </w:r>
      <w:r w:rsidRPr="009759B7">
        <w:t>.</w:t>
      </w:r>
    </w:p>
    <w:p w14:paraId="09A05B0F" w14:textId="7A495799" w:rsidR="008F3D04" w:rsidRPr="009759B7" w:rsidRDefault="00B2202B" w:rsidP="00CB1354">
      <w:pPr>
        <w:pStyle w:val="Heading4"/>
        <w:ind w:left="450" w:hanging="450"/>
        <w:rPr>
          <w:rFonts w:ascii="Times New Roman" w:hAnsi="Times New Roman" w:cs="Times New Roman"/>
          <w:b/>
          <w:bCs/>
          <w:color w:val="auto"/>
        </w:rPr>
      </w:pPr>
      <w:r w:rsidRPr="009759B7">
        <w:rPr>
          <w:rFonts w:ascii="Times New Roman" w:hAnsi="Times New Roman" w:cs="Times New Roman"/>
          <w:b/>
          <w:bCs/>
          <w:i w:val="0"/>
          <w:iCs w:val="0"/>
          <w:color w:val="auto"/>
        </w:rPr>
        <w:t xml:space="preserve"> Implementasi </w:t>
      </w:r>
      <w:r w:rsidR="008F3D04" w:rsidRPr="009759B7">
        <w:rPr>
          <w:rFonts w:ascii="Times New Roman" w:hAnsi="Times New Roman" w:cs="Times New Roman"/>
          <w:b/>
          <w:bCs/>
          <w:color w:val="auto"/>
        </w:rPr>
        <w:t>Timer</w:t>
      </w:r>
    </w:p>
    <w:p w14:paraId="17EA1EAD" w14:textId="478BCE11" w:rsidR="00966C17" w:rsidRPr="009759B7" w:rsidRDefault="00E07AF0" w:rsidP="00CB1354">
      <w:r w:rsidRPr="009759B7">
        <w:t xml:space="preserve">Dalam penggunaan </w:t>
      </w:r>
      <w:r w:rsidRPr="009759B7">
        <w:rPr>
          <w:i/>
          <w:iCs/>
        </w:rPr>
        <w:t>timer</w:t>
      </w:r>
      <w:r w:rsidRPr="009759B7">
        <w:t xml:space="preserve"> untuk menghitung poin berdasarkan pengguna dalam mengerjakan soal</w:t>
      </w:r>
      <w:r w:rsidR="00683D48" w:rsidRPr="009759B7">
        <w:t>. Dalam pengerjaan soal pengguna memperoleh poin berdasarkan kecepatan dalam menjawab soal</w:t>
      </w:r>
      <w:r w:rsidR="006325D8" w:rsidRPr="009759B7">
        <w:t>. Semakin cepat menjawab soal dengan benar, semakin tinggi yang poin yang</w:t>
      </w:r>
      <w:r w:rsidR="00E116F9" w:rsidRPr="009759B7">
        <w:t xml:space="preserve"> </w:t>
      </w:r>
      <w:r w:rsidR="006325D8" w:rsidRPr="009759B7">
        <w:t>diperoleh.</w:t>
      </w:r>
    </w:p>
    <w:p w14:paraId="6A8FF78D" w14:textId="1C3AA7E3" w:rsidR="00BE59F8" w:rsidRPr="009759B7" w:rsidRDefault="00BE59F8" w:rsidP="00BE59F8">
      <w:pPr>
        <w:pStyle w:val="Caption"/>
        <w:keepNext/>
        <w:jc w:val="center"/>
        <w:rPr>
          <w:color w:val="auto"/>
          <w:sz w:val="24"/>
          <w:szCs w:val="24"/>
        </w:rPr>
      </w:pPr>
      <w:bookmarkStart w:id="121" w:name="_Toc195482841"/>
      <w:bookmarkStart w:id="122" w:name="_Toc195482859"/>
      <w:r w:rsidRPr="009759B7">
        <w:rPr>
          <w:i w:val="0"/>
          <w:iCs w:val="0"/>
          <w:color w:val="auto"/>
          <w:sz w:val="24"/>
          <w:szCs w:val="24"/>
        </w:rPr>
        <w:t xml:space="preserve">Tabel 5. </w:t>
      </w:r>
      <w:r w:rsidRPr="009759B7">
        <w:rPr>
          <w:i w:val="0"/>
          <w:iCs w:val="0"/>
          <w:color w:val="auto"/>
          <w:sz w:val="24"/>
          <w:szCs w:val="24"/>
        </w:rPr>
        <w:fldChar w:fldCharType="begin"/>
      </w:r>
      <w:r w:rsidRPr="009759B7">
        <w:rPr>
          <w:i w:val="0"/>
          <w:iCs w:val="0"/>
          <w:color w:val="auto"/>
          <w:sz w:val="24"/>
          <w:szCs w:val="24"/>
        </w:rPr>
        <w:instrText xml:space="preserve"> SEQ Tabel_5. \* ARABIC </w:instrText>
      </w:r>
      <w:r w:rsidRPr="009759B7">
        <w:rPr>
          <w:i w:val="0"/>
          <w:iCs w:val="0"/>
          <w:color w:val="auto"/>
          <w:sz w:val="24"/>
          <w:szCs w:val="24"/>
        </w:rPr>
        <w:fldChar w:fldCharType="separate"/>
      </w:r>
      <w:r w:rsidR="006C1C49">
        <w:rPr>
          <w:i w:val="0"/>
          <w:iCs w:val="0"/>
          <w:noProof/>
          <w:color w:val="auto"/>
          <w:sz w:val="24"/>
          <w:szCs w:val="24"/>
        </w:rPr>
        <w:t>6</w:t>
      </w:r>
      <w:r w:rsidRPr="009759B7">
        <w:rPr>
          <w:i w:val="0"/>
          <w:iCs w:val="0"/>
          <w:color w:val="auto"/>
          <w:sz w:val="24"/>
          <w:szCs w:val="24"/>
        </w:rPr>
        <w:fldChar w:fldCharType="end"/>
      </w:r>
      <w:r w:rsidRPr="009759B7">
        <w:rPr>
          <w:i w:val="0"/>
          <w:iCs w:val="0"/>
          <w:color w:val="auto"/>
          <w:sz w:val="24"/>
          <w:szCs w:val="24"/>
        </w:rPr>
        <w:t xml:space="preserve"> Kode Program </w:t>
      </w:r>
      <w:r w:rsidRPr="009759B7">
        <w:rPr>
          <w:color w:val="auto"/>
          <w:sz w:val="24"/>
          <w:szCs w:val="24"/>
        </w:rPr>
        <w:t>Set Timer</w:t>
      </w:r>
      <w:bookmarkEnd w:id="121"/>
      <w:bookmarkEnd w:id="122"/>
    </w:p>
    <w:tbl>
      <w:tblPr>
        <w:tblStyle w:val="TableGrid"/>
        <w:tblW w:w="0" w:type="auto"/>
        <w:tblLook w:val="04A0" w:firstRow="1" w:lastRow="0" w:firstColumn="1" w:lastColumn="0" w:noHBand="0" w:noVBand="1"/>
      </w:tblPr>
      <w:tblGrid>
        <w:gridCol w:w="9350"/>
      </w:tblGrid>
      <w:tr w:rsidR="009759B7" w:rsidRPr="009759B7" w14:paraId="0D628139" w14:textId="77777777" w:rsidTr="00D5663B">
        <w:tc>
          <w:tcPr>
            <w:tcW w:w="9350" w:type="dxa"/>
          </w:tcPr>
          <w:p w14:paraId="42613E89" w14:textId="77777777" w:rsidR="007264CD" w:rsidRPr="009759B7" w:rsidRDefault="007264CD" w:rsidP="007264CD">
            <w:pPr>
              <w:rPr>
                <w:rFonts w:ascii="Courier New" w:hAnsi="Courier New" w:cs="Courier New"/>
                <w:sz w:val="22"/>
              </w:rPr>
            </w:pPr>
            <w:r w:rsidRPr="009759B7">
              <w:rPr>
                <w:rFonts w:ascii="Courier New" w:hAnsi="Courier New" w:cs="Courier New"/>
                <w:sz w:val="22"/>
              </w:rPr>
              <w:t>    // Dapatkan data pertanyaan</w:t>
            </w:r>
          </w:p>
          <w:p w14:paraId="46AFF18B" w14:textId="4CA1BB4E" w:rsidR="007264CD" w:rsidRPr="009759B7" w:rsidRDefault="007264CD" w:rsidP="00741C99">
            <w:pPr>
              <w:jc w:val="left"/>
              <w:rPr>
                <w:rFonts w:ascii="Courier New" w:hAnsi="Courier New" w:cs="Courier New"/>
                <w:sz w:val="22"/>
              </w:rPr>
            </w:pPr>
            <w:r w:rsidRPr="009759B7">
              <w:rPr>
                <w:rFonts w:ascii="Courier New" w:hAnsi="Courier New" w:cs="Courier New"/>
                <w:sz w:val="22"/>
              </w:rPr>
              <w:t>$questionRef=$this-&gt;database&gt;getReference("questions/{$questionId}")-&gt;getValue();</w:t>
            </w:r>
          </w:p>
          <w:p w14:paraId="66D24885" w14:textId="16FB44B5" w:rsidR="007264CD" w:rsidRPr="009759B7" w:rsidRDefault="007264CD" w:rsidP="007264CD">
            <w:pPr>
              <w:rPr>
                <w:rFonts w:ascii="Courier New" w:hAnsi="Courier New" w:cs="Courier New"/>
                <w:sz w:val="22"/>
              </w:rPr>
            </w:pPr>
            <w:r w:rsidRPr="009759B7">
              <w:rPr>
                <w:rFonts w:ascii="Courier New" w:hAnsi="Courier New" w:cs="Courier New"/>
                <w:sz w:val="22"/>
              </w:rPr>
              <w:t>$timer = $questionRef['timer'] ?? 60; // Default 60 detik jika tidak ada</w:t>
            </w:r>
          </w:p>
          <w:p w14:paraId="7D890A71" w14:textId="53A9714D" w:rsidR="00D5663B" w:rsidRPr="009759B7" w:rsidRDefault="007264CD" w:rsidP="007264CD">
            <w:r w:rsidRPr="009759B7">
              <w:rPr>
                <w:rFonts w:ascii="Courier New" w:hAnsi="Courier New" w:cs="Courier New"/>
                <w:sz w:val="22"/>
              </w:rPr>
              <w:t>$baseScore = $questionRef['score_question'] ?? 0;</w:t>
            </w:r>
          </w:p>
        </w:tc>
      </w:tr>
    </w:tbl>
    <w:p w14:paraId="46DB49C8" w14:textId="324573DF" w:rsidR="00741C99" w:rsidRPr="009759B7" w:rsidRDefault="00741C99" w:rsidP="00CB1354">
      <w:pPr>
        <w:rPr>
          <w:rFonts w:cs="Times New Roman"/>
        </w:rPr>
      </w:pPr>
      <w:r w:rsidRPr="009759B7">
        <w:t xml:space="preserve">Kode ini melakukan proses penting dalam mengambil data konfigurasi soal dari database: soal mana yang sedang dipanggil </w:t>
      </w:r>
      <w:r w:rsidRPr="009759B7">
        <w:rPr>
          <w:rFonts w:ascii="Courier New" w:hAnsi="Courier New" w:cs="Courier New"/>
        </w:rPr>
        <w:t>(questionId)</w:t>
      </w:r>
      <w:r w:rsidRPr="009759B7">
        <w:t xml:space="preserve">, berapa lama waktu pengerjaannya </w:t>
      </w:r>
      <w:r w:rsidRPr="009759B7">
        <w:rPr>
          <w:rFonts w:ascii="Courier New" w:hAnsi="Courier New" w:cs="Courier New"/>
        </w:rPr>
        <w:t>(timer)</w:t>
      </w:r>
      <w:r w:rsidRPr="009759B7">
        <w:t xml:space="preserve">, dan berapa skor maksimumnya (score_question). Implementasi ini sangat krusial dalam sistem </w:t>
      </w:r>
      <w:r w:rsidRPr="009759B7">
        <w:rPr>
          <w:i/>
          <w:iCs/>
        </w:rPr>
        <w:t xml:space="preserve">quiz </w:t>
      </w:r>
      <w:r w:rsidRPr="009759B7">
        <w:t>untuk memastikan setiap soal memiliki parameter penilaian dan batas waktu yang jelas, serta aman dari error ketika data tidak lengkap.</w:t>
      </w:r>
      <w:r w:rsidR="00D80BEC" w:rsidRPr="009759B7">
        <w:t xml:space="preserve"> </w:t>
      </w:r>
      <w:r w:rsidR="005E3806" w:rsidRPr="009759B7">
        <w:t xml:space="preserve">Pada bagian </w:t>
      </w:r>
      <w:r w:rsidR="005E3806" w:rsidRPr="009759B7">
        <w:rPr>
          <w:rFonts w:ascii="Courier New" w:hAnsi="Courier New" w:cs="Courier New"/>
        </w:rPr>
        <w:t xml:space="preserve">$timer = $questionRef['timer'] ?? 60; </w:t>
      </w:r>
      <w:r w:rsidR="00CD1523" w:rsidRPr="009759B7">
        <w:rPr>
          <w:rFonts w:cs="Times New Roman"/>
        </w:rPr>
        <w:t xml:space="preserve">untuk mengambil nilai </w:t>
      </w:r>
      <w:r w:rsidR="00CD1523" w:rsidRPr="009759B7">
        <w:rPr>
          <w:rFonts w:ascii="Courier New" w:hAnsi="Courier New" w:cs="Courier New"/>
        </w:rPr>
        <w:t>timer</w:t>
      </w:r>
      <w:r w:rsidR="00CD1523" w:rsidRPr="009759B7">
        <w:rPr>
          <w:rFonts w:cs="Times New Roman"/>
        </w:rPr>
        <w:t xml:space="preserve"> dari soal tersebut. Jika di dalam data soal terdapat field</w:t>
      </w:r>
      <w:r w:rsidR="00CD1523" w:rsidRPr="009759B7">
        <w:rPr>
          <w:rFonts w:ascii="Courier New" w:hAnsi="Courier New" w:cs="Courier New"/>
        </w:rPr>
        <w:t xml:space="preserve"> timer</w:t>
      </w:r>
      <w:r w:rsidR="00CD1523" w:rsidRPr="009759B7">
        <w:rPr>
          <w:rFonts w:cs="Times New Roman"/>
        </w:rPr>
        <w:t>, maka nilainya akan digunakan. Namun jika</w:t>
      </w:r>
      <w:r w:rsidR="00CD1523" w:rsidRPr="009759B7">
        <w:rPr>
          <w:rFonts w:ascii="Courier New" w:hAnsi="Courier New" w:cs="Courier New"/>
        </w:rPr>
        <w:t xml:space="preserve"> timer </w:t>
      </w:r>
      <w:r w:rsidR="00CD1523" w:rsidRPr="009759B7">
        <w:rPr>
          <w:rFonts w:cs="Times New Roman"/>
        </w:rPr>
        <w:t>tidak ada atau belum diatur dalam database, maka sistem akan menggunakan nilai default 60 detik.</w:t>
      </w:r>
      <w:r w:rsidR="00334F0A" w:rsidRPr="009759B7">
        <w:rPr>
          <w:rFonts w:cs="Times New Roman"/>
        </w:rPr>
        <w:t xml:space="preserve"> Kode ini bekerja dengan prinsip yang sama seperti sebelumnya, yaitu mengambil nilai skor dasar (base score) dari field </w:t>
      </w:r>
      <w:r w:rsidR="00334F0A" w:rsidRPr="009759B7">
        <w:rPr>
          <w:rFonts w:ascii="Courier New" w:hAnsi="Courier New" w:cs="Courier New"/>
        </w:rPr>
        <w:t>score_question</w:t>
      </w:r>
      <w:r w:rsidR="00334F0A" w:rsidRPr="009759B7">
        <w:rPr>
          <w:rFonts w:cs="Times New Roman"/>
        </w:rPr>
        <w:t xml:space="preserve"> pada soal yang diambil. Jika field tersebut tidak tersedia atau belum diisi oleh admin, maka akan digunakan nilai default 0, yang artinya soal tidak memiliki bobot skor.</w:t>
      </w:r>
    </w:p>
    <w:p w14:paraId="28601DE2" w14:textId="77777777" w:rsidR="00656607" w:rsidRPr="009759B7" w:rsidRDefault="00656607" w:rsidP="00656607">
      <w:pPr>
        <w:pStyle w:val="Heading4"/>
        <w:ind w:left="810" w:hanging="810"/>
        <w:rPr>
          <w:rFonts w:ascii="Times New Roman" w:hAnsi="Times New Roman" w:cs="Times New Roman"/>
          <w:b/>
          <w:bCs/>
          <w:i w:val="0"/>
          <w:iCs w:val="0"/>
          <w:color w:val="auto"/>
        </w:rPr>
      </w:pPr>
      <w:r w:rsidRPr="009759B7">
        <w:rPr>
          <w:rFonts w:ascii="Times New Roman" w:hAnsi="Times New Roman" w:cs="Times New Roman"/>
          <w:b/>
          <w:bCs/>
          <w:i w:val="0"/>
          <w:iCs w:val="0"/>
          <w:color w:val="auto"/>
        </w:rPr>
        <w:t>Implementasi Poin</w:t>
      </w:r>
    </w:p>
    <w:p w14:paraId="4B8AC7A6" w14:textId="77777777" w:rsidR="00C571C4" w:rsidRDefault="00C571C4" w:rsidP="00C571C4">
      <w:r w:rsidRPr="009759B7">
        <w:t xml:space="preserve">Implementasi kode ini digunakan untuk menghitung skor pengguna dalam sistem yang menggunakan sistem berbasis waktu, di mana kecepatan dalam menjawab soal menjadi salah satu faktor penentu besarnya skor akhir. Semakin cepat pengguna menyelesaikan soal, semakin tinggi nilai yang mereka peroleh - namun tetap ada batas minimum agar sistem tetap adil. Kode ini memungkinkan sistem untuk memberikan nilai yang adaptif terhadap kecepatan pengerjaan kuis, </w:t>
      </w:r>
      <w:r w:rsidRPr="008C7FB7">
        <w:t xml:space="preserve">mendorong pengguna untuk berpikir cepat namun tetap akurat. Ini selaras dengan pendekatan </w:t>
      </w:r>
      <w:r w:rsidRPr="008C7FB7">
        <w:rPr>
          <w:i/>
          <w:iCs/>
        </w:rPr>
        <w:t>serious</w:t>
      </w:r>
      <w:r w:rsidRPr="008C7FB7">
        <w:t xml:space="preserve"> </w:t>
      </w:r>
      <w:r w:rsidRPr="008C7FB7">
        <w:rPr>
          <w:i/>
          <w:iCs/>
        </w:rPr>
        <w:t>games</w:t>
      </w:r>
      <w:r w:rsidRPr="008C7FB7">
        <w:t xml:space="preserve"> dan </w:t>
      </w:r>
      <w:r w:rsidRPr="008C7FB7">
        <w:rPr>
          <w:i/>
          <w:iCs/>
        </w:rPr>
        <w:t>progressive</w:t>
      </w:r>
      <w:r w:rsidRPr="008C7FB7">
        <w:t xml:space="preserve"> </w:t>
      </w:r>
      <w:r w:rsidRPr="008C7FB7">
        <w:rPr>
          <w:i/>
          <w:iCs/>
        </w:rPr>
        <w:t>learning</w:t>
      </w:r>
      <w:r w:rsidRPr="008C7FB7">
        <w:t>, yang menggabungkan unsur tantangan dan pembelajaran terukur berdasarkan performa pengguna.</w:t>
      </w:r>
    </w:p>
    <w:p w14:paraId="4257605A" w14:textId="4400B0F5" w:rsidR="009759B7" w:rsidRPr="009759B7" w:rsidRDefault="009759B7" w:rsidP="009759B7">
      <w:pPr>
        <w:pStyle w:val="Caption"/>
        <w:keepNext/>
        <w:jc w:val="center"/>
        <w:rPr>
          <w:i w:val="0"/>
          <w:iCs w:val="0"/>
          <w:color w:val="auto"/>
          <w:sz w:val="24"/>
          <w:szCs w:val="24"/>
        </w:rPr>
      </w:pPr>
      <w:bookmarkStart w:id="123" w:name="_Toc195482842"/>
      <w:bookmarkStart w:id="124" w:name="_Toc195482860"/>
      <w:r w:rsidRPr="009759B7">
        <w:rPr>
          <w:i w:val="0"/>
          <w:iCs w:val="0"/>
          <w:color w:val="auto"/>
          <w:sz w:val="24"/>
          <w:szCs w:val="24"/>
        </w:rPr>
        <w:t xml:space="preserve">Tabel 5. </w:t>
      </w:r>
      <w:r w:rsidRPr="009759B7">
        <w:rPr>
          <w:i w:val="0"/>
          <w:iCs w:val="0"/>
          <w:color w:val="auto"/>
          <w:sz w:val="24"/>
          <w:szCs w:val="24"/>
        </w:rPr>
        <w:fldChar w:fldCharType="begin"/>
      </w:r>
      <w:r w:rsidRPr="009759B7">
        <w:rPr>
          <w:i w:val="0"/>
          <w:iCs w:val="0"/>
          <w:color w:val="auto"/>
          <w:sz w:val="24"/>
          <w:szCs w:val="24"/>
        </w:rPr>
        <w:instrText xml:space="preserve"> SEQ Tabel_5. \* ARABIC </w:instrText>
      </w:r>
      <w:r w:rsidRPr="009759B7">
        <w:rPr>
          <w:i w:val="0"/>
          <w:iCs w:val="0"/>
          <w:color w:val="auto"/>
          <w:sz w:val="24"/>
          <w:szCs w:val="24"/>
        </w:rPr>
        <w:fldChar w:fldCharType="separate"/>
      </w:r>
      <w:r w:rsidR="006C1C49">
        <w:rPr>
          <w:i w:val="0"/>
          <w:iCs w:val="0"/>
          <w:noProof/>
          <w:color w:val="auto"/>
          <w:sz w:val="24"/>
          <w:szCs w:val="24"/>
        </w:rPr>
        <w:t>7</w:t>
      </w:r>
      <w:r w:rsidRPr="009759B7">
        <w:rPr>
          <w:i w:val="0"/>
          <w:iCs w:val="0"/>
          <w:color w:val="auto"/>
          <w:sz w:val="24"/>
          <w:szCs w:val="24"/>
        </w:rPr>
        <w:fldChar w:fldCharType="end"/>
      </w:r>
      <w:r w:rsidRPr="009759B7">
        <w:rPr>
          <w:i w:val="0"/>
          <w:iCs w:val="0"/>
          <w:color w:val="auto"/>
          <w:sz w:val="24"/>
          <w:szCs w:val="24"/>
        </w:rPr>
        <w:t xml:space="preserve"> Kode Program Set Poin</w:t>
      </w:r>
      <w:bookmarkEnd w:id="123"/>
      <w:bookmarkEnd w:id="124"/>
    </w:p>
    <w:tbl>
      <w:tblPr>
        <w:tblStyle w:val="TableGrid"/>
        <w:tblW w:w="0" w:type="auto"/>
        <w:tblLook w:val="04A0" w:firstRow="1" w:lastRow="0" w:firstColumn="1" w:lastColumn="0" w:noHBand="0" w:noVBand="1"/>
      </w:tblPr>
      <w:tblGrid>
        <w:gridCol w:w="9350"/>
      </w:tblGrid>
      <w:tr w:rsidR="00C571C4" w14:paraId="0F69021A" w14:textId="77777777" w:rsidTr="00C25D87">
        <w:tc>
          <w:tcPr>
            <w:tcW w:w="9350" w:type="dxa"/>
          </w:tcPr>
          <w:p w14:paraId="261A1927" w14:textId="77777777" w:rsidR="00C571C4" w:rsidRPr="007D489E" w:rsidRDefault="00C571C4" w:rsidP="00C25D87">
            <w:pPr>
              <w:rPr>
                <w:rFonts w:ascii="Courier New" w:eastAsiaTheme="majorEastAsia" w:hAnsi="Courier New" w:cs="Courier New"/>
                <w:sz w:val="22"/>
              </w:rPr>
            </w:pPr>
            <w:r w:rsidRPr="007D489E">
              <w:rPr>
                <w:rFonts w:ascii="Courier New" w:eastAsiaTheme="majorEastAsia" w:hAnsi="Courier New" w:cs="Courier New"/>
                <w:sz w:val="22"/>
              </w:rPr>
              <w:t xml:space="preserve">   // Hitung skor berdasarkan waktu</w:t>
            </w:r>
          </w:p>
          <w:p w14:paraId="5243AB95" w14:textId="77777777" w:rsidR="00C571C4" w:rsidRPr="007D489E" w:rsidRDefault="00C571C4" w:rsidP="00C25D87">
            <w:pPr>
              <w:rPr>
                <w:rFonts w:ascii="Courier New" w:eastAsiaTheme="majorEastAsia" w:hAnsi="Courier New" w:cs="Courier New"/>
                <w:sz w:val="22"/>
              </w:rPr>
            </w:pPr>
            <w:r w:rsidRPr="007D489E">
              <w:rPr>
                <w:rFonts w:ascii="Courier New" w:eastAsiaTheme="majorEastAsia" w:hAnsi="Courier New" w:cs="Courier New"/>
                <w:sz w:val="22"/>
              </w:rPr>
              <w:t xml:space="preserve">    $timeTake = $timer - $timeTaken  ;</w:t>
            </w:r>
          </w:p>
          <w:p w14:paraId="091A58BC" w14:textId="77777777" w:rsidR="00C571C4" w:rsidRPr="007D489E" w:rsidRDefault="00C571C4" w:rsidP="00C25D87">
            <w:pPr>
              <w:rPr>
                <w:rFonts w:ascii="Courier New" w:eastAsiaTheme="majorEastAsia" w:hAnsi="Courier New" w:cs="Courier New"/>
                <w:sz w:val="22"/>
              </w:rPr>
            </w:pPr>
            <w:r w:rsidRPr="007D489E">
              <w:rPr>
                <w:rFonts w:ascii="Courier New" w:eastAsiaTheme="majorEastAsia" w:hAnsi="Courier New" w:cs="Courier New"/>
                <w:sz w:val="22"/>
              </w:rPr>
              <w:t xml:space="preserve">    // dd($timeTake);</w:t>
            </w:r>
          </w:p>
          <w:p w14:paraId="52CAE376" w14:textId="77777777" w:rsidR="00C571C4" w:rsidRPr="007D489E" w:rsidRDefault="00C571C4" w:rsidP="00C25D87">
            <w:pPr>
              <w:rPr>
                <w:rFonts w:ascii="Courier New" w:eastAsiaTheme="majorEastAsia" w:hAnsi="Courier New" w:cs="Courier New"/>
                <w:sz w:val="22"/>
              </w:rPr>
            </w:pPr>
            <w:r w:rsidRPr="007D489E">
              <w:rPr>
                <w:rFonts w:ascii="Courier New" w:eastAsiaTheme="majorEastAsia" w:hAnsi="Courier New" w:cs="Courier New"/>
                <w:sz w:val="22"/>
              </w:rPr>
              <w:t xml:space="preserve">    $timeRatio = $timeTake / $timer;</w:t>
            </w:r>
          </w:p>
          <w:p w14:paraId="4C85046D" w14:textId="77777777" w:rsidR="00C571C4" w:rsidRPr="007D489E" w:rsidRDefault="00C571C4" w:rsidP="00C25D87">
            <w:pPr>
              <w:rPr>
                <w:rFonts w:ascii="Courier New" w:eastAsiaTheme="majorEastAsia" w:hAnsi="Courier New" w:cs="Courier New"/>
                <w:sz w:val="22"/>
              </w:rPr>
            </w:pPr>
            <w:r w:rsidRPr="007D489E">
              <w:rPr>
                <w:rFonts w:ascii="Courier New" w:eastAsiaTheme="majorEastAsia" w:hAnsi="Courier New" w:cs="Courier New"/>
                <w:sz w:val="22"/>
              </w:rPr>
              <w:t xml:space="preserve">    $scoreMultiplier = max(0.2, 1 - ($timeRatio * 0.8)); // Minimal 20% skor</w:t>
            </w:r>
          </w:p>
          <w:p w14:paraId="2607AC48" w14:textId="77777777" w:rsidR="00C571C4" w:rsidRDefault="00C571C4" w:rsidP="00C25D87">
            <w:pPr>
              <w:rPr>
                <w:rFonts w:eastAsiaTheme="majorEastAsia" w:cstheme="majorBidi"/>
                <w:szCs w:val="26"/>
              </w:rPr>
            </w:pPr>
            <w:r w:rsidRPr="007D489E">
              <w:rPr>
                <w:rFonts w:ascii="Courier New" w:eastAsiaTheme="majorEastAsia" w:hAnsi="Courier New" w:cs="Courier New"/>
                <w:sz w:val="22"/>
              </w:rPr>
              <w:t xml:space="preserve">    $calculatedScore = $scoreMultiplier * $baseScore;</w:t>
            </w:r>
          </w:p>
        </w:tc>
      </w:tr>
    </w:tbl>
    <w:p w14:paraId="5E66AFE9" w14:textId="407B348F" w:rsidR="00BD737F" w:rsidRDefault="00BD737F" w:rsidP="00656607"/>
    <w:p w14:paraId="682103DE" w14:textId="1D3FE918" w:rsidR="00AB03DC" w:rsidRDefault="000C3C51" w:rsidP="00227FD6">
      <w:pPr>
        <w:rPr>
          <w:rFonts w:cs="Times New Roman"/>
        </w:rPr>
      </w:pPr>
      <w:r>
        <w:t>U</w:t>
      </w:r>
      <w:r w:rsidRPr="000C3C51">
        <w:t xml:space="preserve">ntuk menghitung sisa waktu </w:t>
      </w:r>
      <w:r w:rsidRPr="000C3C51">
        <w:rPr>
          <w:rFonts w:ascii="Courier New" w:hAnsi="Courier New" w:cs="Courier New"/>
        </w:rPr>
        <w:t>($timeTake)</w:t>
      </w:r>
      <w:r w:rsidRPr="000C3C51">
        <w:t xml:space="preserve"> yang dimiliki pengguna ketika mereka menyelesaikan </w:t>
      </w:r>
      <w:r>
        <w:rPr>
          <w:i/>
          <w:iCs/>
        </w:rPr>
        <w:t>quiz</w:t>
      </w:r>
      <w:r w:rsidRPr="000C3C51">
        <w:t>.</w:t>
      </w:r>
      <w:r w:rsidR="00947992">
        <w:t xml:space="preserve"> </w:t>
      </w:r>
      <w:r w:rsidR="00947992" w:rsidRPr="00947992">
        <w:t xml:space="preserve">Variabel </w:t>
      </w:r>
      <w:r w:rsidR="00947992" w:rsidRPr="00947992">
        <w:rPr>
          <w:rFonts w:ascii="Courier New" w:hAnsi="Courier New" w:cs="Courier New"/>
        </w:rPr>
        <w:t>$timer</w:t>
      </w:r>
      <w:r w:rsidR="00947992" w:rsidRPr="00947992">
        <w:t xml:space="preserve"> adalah total waktu yang disediakan untuk mengerjakan </w:t>
      </w:r>
      <w:r w:rsidR="00947992">
        <w:rPr>
          <w:i/>
          <w:iCs/>
        </w:rPr>
        <w:t>quiz</w:t>
      </w:r>
      <w:r w:rsidR="00947992">
        <w:t xml:space="preserve"> dan v</w:t>
      </w:r>
      <w:r w:rsidR="00947992" w:rsidRPr="00947992">
        <w:t xml:space="preserve">ariabel </w:t>
      </w:r>
      <w:r w:rsidR="00947992" w:rsidRPr="00947992">
        <w:rPr>
          <w:rFonts w:ascii="Courier New" w:hAnsi="Courier New" w:cs="Courier New"/>
        </w:rPr>
        <w:t>$timeTaken</w:t>
      </w:r>
      <w:r w:rsidR="00947992" w:rsidRPr="00947992">
        <w:t xml:space="preserve"> adalah waktu yang telah digunakan oleh pengguna.</w:t>
      </w:r>
      <w:r w:rsidR="00486992">
        <w:t xml:space="preserve"> </w:t>
      </w:r>
      <w:r w:rsidR="00486992" w:rsidRPr="00486992">
        <w:t xml:space="preserve">Dengan mengurangkan </w:t>
      </w:r>
      <w:r w:rsidR="00486992" w:rsidRPr="00486992">
        <w:rPr>
          <w:rFonts w:ascii="Courier New" w:hAnsi="Courier New" w:cs="Courier New"/>
        </w:rPr>
        <w:t>$timeTaken</w:t>
      </w:r>
      <w:r w:rsidR="00486992" w:rsidRPr="00486992">
        <w:t xml:space="preserve"> dari </w:t>
      </w:r>
      <w:r w:rsidR="00486992" w:rsidRPr="00486992">
        <w:rPr>
          <w:rFonts w:ascii="Courier New" w:hAnsi="Courier New" w:cs="Courier New"/>
        </w:rPr>
        <w:t>$timer</w:t>
      </w:r>
      <w:r w:rsidR="00486992" w:rsidRPr="00486992">
        <w:t xml:space="preserve">, </w:t>
      </w:r>
      <w:r w:rsidR="00486992">
        <w:t>untuk</w:t>
      </w:r>
      <w:r w:rsidR="00486992" w:rsidRPr="00486992">
        <w:t xml:space="preserve"> mengetahui berapa lama waktu yang berhasil dihemat oleh </w:t>
      </w:r>
      <w:r w:rsidR="00486992" w:rsidRPr="00486992">
        <w:rPr>
          <w:i/>
          <w:iCs/>
        </w:rPr>
        <w:t>user</w:t>
      </w:r>
      <w:r w:rsidR="00486992" w:rsidRPr="00486992">
        <w:t>.</w:t>
      </w:r>
      <w:r w:rsidR="002774E3">
        <w:t xml:space="preserve"> Dengan </w:t>
      </w:r>
      <w:r w:rsidR="002774E3" w:rsidRPr="002774E3">
        <w:rPr>
          <w:rFonts w:ascii="Courier New" w:hAnsi="Courier New" w:cs="Courier New"/>
        </w:rPr>
        <w:t>$timeRatio = $timeTake / $timer;</w:t>
      </w:r>
      <w:r w:rsidR="002774E3">
        <w:rPr>
          <w:rFonts w:ascii="Courier New" w:hAnsi="Courier New" w:cs="Courier New"/>
        </w:rPr>
        <w:t xml:space="preserve"> </w:t>
      </w:r>
      <w:r w:rsidR="002774E3">
        <w:rPr>
          <w:rFonts w:cs="Times New Roman"/>
        </w:rPr>
        <w:t xml:space="preserve">sistem </w:t>
      </w:r>
      <w:r w:rsidR="00B13CF0">
        <w:rPr>
          <w:rFonts w:cs="Times New Roman"/>
        </w:rPr>
        <w:t>m</w:t>
      </w:r>
      <w:r w:rsidR="002774E3">
        <w:rPr>
          <w:rFonts w:cs="Times New Roman"/>
        </w:rPr>
        <w:t xml:space="preserve">enghitung </w:t>
      </w:r>
      <w:r w:rsidR="00B13CF0" w:rsidRPr="00B13CF0">
        <w:rPr>
          <w:rFonts w:cs="Times New Roman"/>
        </w:rPr>
        <w:t>rasio waktu yang tersisa dari total waktu</w:t>
      </w:r>
      <w:r w:rsidR="00B13CF0">
        <w:rPr>
          <w:rFonts w:cs="Times New Roman"/>
        </w:rPr>
        <w:t xml:space="preserve">. </w:t>
      </w:r>
      <w:r w:rsidR="00B13CF0" w:rsidRPr="005F2AEC">
        <w:rPr>
          <w:rFonts w:cs="Times New Roman"/>
        </w:rPr>
        <w:t xml:space="preserve">Untuk menghitung pengali skor berdasarkan kecepatan </w:t>
      </w:r>
      <w:r w:rsidR="00B13CF0" w:rsidRPr="00B13CF0">
        <w:rPr>
          <w:rFonts w:ascii="Courier New" w:hAnsi="Courier New" w:cs="Courier New"/>
        </w:rPr>
        <w:t>1 - ($timeRatio * 0.8)</w:t>
      </w:r>
      <w:r w:rsidR="00B13CF0" w:rsidRPr="00B13CF0">
        <w:rPr>
          <w:rFonts w:cs="Times New Roman"/>
        </w:rPr>
        <w:t xml:space="preserve"> digunakan untuk memberikan penalti terhadap waktu yang tidak digunakan. Semakin sedikit waktu yang dihemat, semakin besar pengurangan skor.</w:t>
      </w:r>
      <w:r w:rsidR="005F2AEC">
        <w:rPr>
          <w:rFonts w:cs="Times New Roman"/>
        </w:rPr>
        <w:t xml:space="preserve"> </w:t>
      </w:r>
      <w:r w:rsidR="005F2AEC" w:rsidRPr="005F2AEC">
        <w:rPr>
          <w:rFonts w:cs="Times New Roman"/>
        </w:rPr>
        <w:t xml:space="preserve">Namun, skor tidak boleh terlalu kecil, sehingga digunakan </w:t>
      </w:r>
      <w:r w:rsidR="005F2AEC" w:rsidRPr="00FC1185">
        <w:rPr>
          <w:rFonts w:ascii="Courier New" w:hAnsi="Courier New" w:cs="Courier New"/>
        </w:rPr>
        <w:t>max(0.2, ...)</w:t>
      </w:r>
      <w:r w:rsidR="005F2AEC" w:rsidRPr="005F2AEC">
        <w:rPr>
          <w:rFonts w:cs="Times New Roman"/>
        </w:rPr>
        <w:t xml:space="preserve"> yang artinya nilai pengali skor tidak boleh kurang dari 0.2 atau 20% dari skor dasar.</w:t>
      </w:r>
      <w:r w:rsidR="00AB03DC">
        <w:rPr>
          <w:rFonts w:cs="Times New Roman"/>
        </w:rPr>
        <w:t xml:space="preserve"> </w:t>
      </w:r>
      <w:r w:rsidR="00AB03DC" w:rsidRPr="00AB03DC">
        <w:rPr>
          <w:rFonts w:cs="Times New Roman"/>
        </w:rPr>
        <w:t xml:space="preserve">Di akhir, sistem mengalikan pengali skor dengan </w:t>
      </w:r>
      <w:r w:rsidR="00AB03DC" w:rsidRPr="00AB03DC">
        <w:rPr>
          <w:rFonts w:ascii="Courier New" w:hAnsi="Courier New" w:cs="Courier New"/>
        </w:rPr>
        <w:t>baseScore</w:t>
      </w:r>
      <w:r w:rsidR="00AB03DC" w:rsidRPr="00AB03DC">
        <w:rPr>
          <w:rFonts w:cs="Times New Roman"/>
        </w:rPr>
        <w:t xml:space="preserve"> (skor dasar untuk soal tersebut).</w:t>
      </w:r>
      <w:r w:rsidR="00AB03DC">
        <w:rPr>
          <w:rFonts w:cs="Times New Roman"/>
        </w:rPr>
        <w:t xml:space="preserve"> </w:t>
      </w:r>
      <w:r w:rsidR="00AB03DC" w:rsidRPr="00AB03DC">
        <w:rPr>
          <w:rFonts w:cs="Times New Roman"/>
        </w:rPr>
        <w:t xml:space="preserve">Hasil akhirnya adalah nilai </w:t>
      </w:r>
      <w:r w:rsidR="00AB03DC" w:rsidRPr="00AB03DC">
        <w:rPr>
          <w:rFonts w:ascii="Courier New" w:hAnsi="Courier New" w:cs="Courier New"/>
        </w:rPr>
        <w:t>($calculatedScore)</w:t>
      </w:r>
      <w:r w:rsidR="00AB03DC" w:rsidRPr="00AB03DC">
        <w:rPr>
          <w:rFonts w:cs="Times New Roman"/>
        </w:rPr>
        <w:t xml:space="preserve"> yang sudah disesuaikan dengan waktu pengerjaan.</w:t>
      </w:r>
    </w:p>
    <w:p w14:paraId="1C842CF4" w14:textId="31A0AC40" w:rsidR="00227FD6" w:rsidRDefault="004346C5" w:rsidP="00227FD6">
      <w:pPr>
        <w:rPr>
          <w:rFonts w:cs="Times New Roman"/>
        </w:rPr>
      </w:pPr>
      <w:r>
        <w:rPr>
          <w:rFonts w:cs="Times New Roman"/>
        </w:rPr>
        <w:t>Asumsi Nilai:</w:t>
      </w:r>
    </w:p>
    <w:p w14:paraId="24EE78FC" w14:textId="77777777" w:rsidR="004346C5" w:rsidRPr="004346C5" w:rsidRDefault="004346C5">
      <w:pPr>
        <w:numPr>
          <w:ilvl w:val="0"/>
          <w:numId w:val="54"/>
        </w:numPr>
        <w:rPr>
          <w:rFonts w:cs="Times New Roman"/>
        </w:rPr>
      </w:pPr>
      <w:r w:rsidRPr="004346C5">
        <w:rPr>
          <w:rFonts w:ascii="Courier New" w:hAnsi="Courier New" w:cs="Courier New"/>
        </w:rPr>
        <w:t>$timer</w:t>
      </w:r>
      <w:r w:rsidRPr="004346C5">
        <w:rPr>
          <w:rFonts w:cs="Times New Roman"/>
        </w:rPr>
        <w:t xml:space="preserve"> = 60 detik (waktu maksimal mengerjakan soal)</w:t>
      </w:r>
    </w:p>
    <w:p w14:paraId="6BA41637" w14:textId="77777777" w:rsidR="004346C5" w:rsidRPr="004346C5" w:rsidRDefault="004346C5">
      <w:pPr>
        <w:numPr>
          <w:ilvl w:val="0"/>
          <w:numId w:val="54"/>
        </w:numPr>
        <w:rPr>
          <w:rFonts w:cs="Times New Roman"/>
        </w:rPr>
      </w:pPr>
      <w:r w:rsidRPr="004346C5">
        <w:rPr>
          <w:rFonts w:ascii="Courier New" w:hAnsi="Courier New" w:cs="Courier New"/>
        </w:rPr>
        <w:t>$timeTaken</w:t>
      </w:r>
      <w:r w:rsidRPr="004346C5">
        <w:rPr>
          <w:rFonts w:cs="Times New Roman"/>
        </w:rPr>
        <w:t xml:space="preserve"> = 45 detik (waktu yang dihabiskan pengguna untuk menjawab soal)</w:t>
      </w:r>
    </w:p>
    <w:p w14:paraId="10F51E71" w14:textId="77777777" w:rsidR="004346C5" w:rsidRDefault="004346C5">
      <w:pPr>
        <w:numPr>
          <w:ilvl w:val="0"/>
          <w:numId w:val="54"/>
        </w:numPr>
        <w:rPr>
          <w:rFonts w:cs="Times New Roman"/>
        </w:rPr>
      </w:pPr>
      <w:r w:rsidRPr="004346C5">
        <w:rPr>
          <w:rFonts w:ascii="Courier New" w:hAnsi="Courier New" w:cs="Courier New"/>
        </w:rPr>
        <w:t>$baseScore</w:t>
      </w:r>
      <w:r w:rsidRPr="004346C5">
        <w:rPr>
          <w:rFonts w:cs="Times New Roman"/>
        </w:rPr>
        <w:t xml:space="preserve"> = 100 (skor dasar soal)</w:t>
      </w:r>
    </w:p>
    <w:p w14:paraId="7B45E8F1" w14:textId="2736C618" w:rsidR="004346C5" w:rsidRDefault="004346C5" w:rsidP="004346C5">
      <w:pPr>
        <w:rPr>
          <w:rFonts w:cs="Times New Roman"/>
        </w:rPr>
      </w:pPr>
      <w:r>
        <w:rPr>
          <w:rFonts w:cs="Times New Roman"/>
        </w:rPr>
        <w:t>Perhitungan dengan langkah berikut:</w:t>
      </w:r>
    </w:p>
    <w:p w14:paraId="55485ED8" w14:textId="3256CC87" w:rsidR="004346C5" w:rsidRDefault="00282761">
      <w:pPr>
        <w:pStyle w:val="ListParagraph"/>
        <w:numPr>
          <w:ilvl w:val="4"/>
          <w:numId w:val="52"/>
        </w:numPr>
        <w:tabs>
          <w:tab w:val="clear" w:pos="3600"/>
        </w:tabs>
        <w:ind w:left="720"/>
        <w:rPr>
          <w:rFonts w:cs="Times New Roman"/>
        </w:rPr>
      </w:pPr>
      <w:r w:rsidRPr="00282761">
        <w:rPr>
          <w:rFonts w:cs="Times New Roman"/>
        </w:rPr>
        <w:t xml:space="preserve">Menghitung waktu yang dihemat </w:t>
      </w:r>
      <w:r w:rsidRPr="00282761">
        <w:rPr>
          <w:rFonts w:ascii="Courier New" w:hAnsi="Courier New" w:cs="Courier New"/>
        </w:rPr>
        <w:t>($timeTake)</w:t>
      </w:r>
      <w:r w:rsidRPr="00282761">
        <w:rPr>
          <w:rFonts w:cs="Times New Roman"/>
        </w:rPr>
        <w:t>:</w:t>
      </w:r>
    </w:p>
    <w:p w14:paraId="4FC04468" w14:textId="67F98478" w:rsidR="005E1155" w:rsidRPr="00032503" w:rsidRDefault="005E1155" w:rsidP="005E1155">
      <w:pPr>
        <w:pStyle w:val="ListParagraph"/>
        <w:rPr>
          <w:rFonts w:ascii="Courier New" w:hAnsi="Courier New" w:cs="Courier New"/>
          <w:sz w:val="22"/>
        </w:rPr>
      </w:pPr>
      <w:r w:rsidRPr="00032503">
        <w:rPr>
          <w:rFonts w:ascii="Courier New" w:hAnsi="Courier New" w:cs="Courier New"/>
          <w:sz w:val="22"/>
        </w:rPr>
        <w:t>$timeTake = $timer - $timeTaken = 60 - 45 = 15</w:t>
      </w:r>
    </w:p>
    <w:p w14:paraId="39F21B94" w14:textId="77FE738E" w:rsidR="00282761" w:rsidRDefault="00282761">
      <w:pPr>
        <w:pStyle w:val="ListParagraph"/>
        <w:numPr>
          <w:ilvl w:val="4"/>
          <w:numId w:val="52"/>
        </w:numPr>
        <w:tabs>
          <w:tab w:val="clear" w:pos="3600"/>
        </w:tabs>
        <w:ind w:left="720"/>
        <w:rPr>
          <w:rFonts w:cs="Times New Roman"/>
        </w:rPr>
      </w:pPr>
      <w:r w:rsidRPr="00282761">
        <w:rPr>
          <w:rFonts w:cs="Times New Roman"/>
        </w:rPr>
        <w:t xml:space="preserve">Menghitung rasio waktu </w:t>
      </w:r>
      <w:r w:rsidRPr="00282761">
        <w:rPr>
          <w:rFonts w:ascii="Courier New" w:hAnsi="Courier New" w:cs="Courier New"/>
        </w:rPr>
        <w:t>($timeRatio)</w:t>
      </w:r>
      <w:r w:rsidRPr="00282761">
        <w:rPr>
          <w:rFonts w:cs="Times New Roman"/>
        </w:rPr>
        <w:t>:</w:t>
      </w:r>
    </w:p>
    <w:p w14:paraId="2C587724" w14:textId="56C6F04E" w:rsidR="005E1155" w:rsidRPr="00032503" w:rsidRDefault="005E1155" w:rsidP="005E1155">
      <w:pPr>
        <w:pStyle w:val="ListParagraph"/>
        <w:rPr>
          <w:rFonts w:ascii="Courier New" w:hAnsi="Courier New" w:cs="Courier New"/>
          <w:sz w:val="22"/>
        </w:rPr>
      </w:pPr>
      <w:r w:rsidRPr="00032503">
        <w:rPr>
          <w:rFonts w:ascii="Courier New" w:hAnsi="Courier New" w:cs="Courier New"/>
          <w:sz w:val="22"/>
        </w:rPr>
        <w:t>$timeRatio = $timeTake / $timer = 15 / 60 = 0.25</w:t>
      </w:r>
    </w:p>
    <w:p w14:paraId="0613F45B" w14:textId="4CED106E" w:rsidR="00282761" w:rsidRDefault="00282761">
      <w:pPr>
        <w:pStyle w:val="ListParagraph"/>
        <w:numPr>
          <w:ilvl w:val="4"/>
          <w:numId w:val="52"/>
        </w:numPr>
        <w:tabs>
          <w:tab w:val="clear" w:pos="3600"/>
        </w:tabs>
        <w:ind w:left="720"/>
        <w:rPr>
          <w:rFonts w:cs="Times New Roman"/>
        </w:rPr>
      </w:pPr>
      <w:r w:rsidRPr="00282761">
        <w:rPr>
          <w:rFonts w:cs="Times New Roman"/>
        </w:rPr>
        <w:t xml:space="preserve">Menghitung pengali skor </w:t>
      </w:r>
      <w:r w:rsidRPr="00282761">
        <w:rPr>
          <w:rFonts w:ascii="Courier New" w:hAnsi="Courier New" w:cs="Courier New"/>
        </w:rPr>
        <w:t>($scoreMultiplier)</w:t>
      </w:r>
      <w:r w:rsidRPr="00282761">
        <w:rPr>
          <w:rFonts w:cs="Times New Roman"/>
        </w:rPr>
        <w:t>:</w:t>
      </w:r>
    </w:p>
    <w:p w14:paraId="706A77BB" w14:textId="77777777" w:rsidR="005E1155" w:rsidRPr="00032503" w:rsidRDefault="005E1155" w:rsidP="005E1155">
      <w:pPr>
        <w:pStyle w:val="ListParagraph"/>
        <w:rPr>
          <w:rFonts w:ascii="Courier New" w:hAnsi="Courier New" w:cs="Courier New"/>
          <w:sz w:val="22"/>
        </w:rPr>
      </w:pPr>
      <w:r w:rsidRPr="00032503">
        <w:rPr>
          <w:rFonts w:ascii="Courier New" w:hAnsi="Courier New" w:cs="Courier New"/>
          <w:sz w:val="22"/>
        </w:rPr>
        <w:t xml:space="preserve">$scoreMultiplier = max(0.2, 1 - (0.25 * 0.8))  </w:t>
      </w:r>
    </w:p>
    <w:p w14:paraId="3F802CFB" w14:textId="77777777" w:rsidR="005E1155" w:rsidRPr="00032503" w:rsidRDefault="005E1155" w:rsidP="005E1155">
      <w:pPr>
        <w:pStyle w:val="ListParagraph"/>
        <w:rPr>
          <w:rFonts w:ascii="Courier New" w:hAnsi="Courier New" w:cs="Courier New"/>
          <w:sz w:val="22"/>
        </w:rPr>
      </w:pPr>
      <w:r w:rsidRPr="00032503">
        <w:rPr>
          <w:rFonts w:ascii="Courier New" w:hAnsi="Courier New" w:cs="Courier New"/>
          <w:sz w:val="22"/>
        </w:rPr>
        <w:t xml:space="preserve">                = max(0.2, 1 - 0.2)  </w:t>
      </w:r>
    </w:p>
    <w:p w14:paraId="334A7054" w14:textId="77777777" w:rsidR="005E1155" w:rsidRPr="00032503" w:rsidRDefault="005E1155" w:rsidP="005E1155">
      <w:pPr>
        <w:pStyle w:val="ListParagraph"/>
        <w:rPr>
          <w:rFonts w:ascii="Courier New" w:hAnsi="Courier New" w:cs="Courier New"/>
          <w:sz w:val="22"/>
        </w:rPr>
      </w:pPr>
      <w:r w:rsidRPr="00032503">
        <w:rPr>
          <w:rFonts w:ascii="Courier New" w:hAnsi="Courier New" w:cs="Courier New"/>
          <w:sz w:val="22"/>
        </w:rPr>
        <w:t xml:space="preserve">                = max(0.2, 0.8)  </w:t>
      </w:r>
    </w:p>
    <w:p w14:paraId="3626EFB5" w14:textId="49C40382" w:rsidR="005E1155" w:rsidRPr="00032503" w:rsidRDefault="005E1155" w:rsidP="005E1155">
      <w:pPr>
        <w:pStyle w:val="ListParagraph"/>
        <w:rPr>
          <w:rFonts w:ascii="Courier New" w:hAnsi="Courier New" w:cs="Courier New"/>
          <w:sz w:val="22"/>
        </w:rPr>
      </w:pPr>
      <w:r w:rsidRPr="00032503">
        <w:rPr>
          <w:rFonts w:ascii="Courier New" w:hAnsi="Courier New" w:cs="Courier New"/>
          <w:sz w:val="22"/>
        </w:rPr>
        <w:t xml:space="preserve">                = 0.8</w:t>
      </w:r>
    </w:p>
    <w:p w14:paraId="3A26DC92" w14:textId="2EA19FFF" w:rsidR="00282761" w:rsidRDefault="005E1155">
      <w:pPr>
        <w:pStyle w:val="ListParagraph"/>
        <w:numPr>
          <w:ilvl w:val="4"/>
          <w:numId w:val="52"/>
        </w:numPr>
        <w:tabs>
          <w:tab w:val="clear" w:pos="3600"/>
        </w:tabs>
        <w:ind w:left="720"/>
        <w:rPr>
          <w:rFonts w:cs="Times New Roman"/>
        </w:rPr>
      </w:pPr>
      <w:r w:rsidRPr="005E1155">
        <w:rPr>
          <w:rFonts w:cs="Times New Roman"/>
        </w:rPr>
        <w:t xml:space="preserve">Menghitung skor akhir </w:t>
      </w:r>
      <w:r w:rsidRPr="005E1155">
        <w:rPr>
          <w:rFonts w:ascii="Courier New" w:hAnsi="Courier New" w:cs="Courier New"/>
        </w:rPr>
        <w:t>($calculatedScore)</w:t>
      </w:r>
      <w:r w:rsidRPr="005E1155">
        <w:rPr>
          <w:rFonts w:cs="Times New Roman"/>
        </w:rPr>
        <w:t>:</w:t>
      </w:r>
    </w:p>
    <w:p w14:paraId="4F7C2D88" w14:textId="2A9AAF0C" w:rsidR="005E1155" w:rsidRPr="005E1155" w:rsidRDefault="005E1155" w:rsidP="005E1155">
      <w:pPr>
        <w:pStyle w:val="ListParagraph"/>
        <w:rPr>
          <w:rFonts w:ascii="Courier New" w:hAnsi="Courier New" w:cs="Courier New"/>
          <w:sz w:val="22"/>
        </w:rPr>
      </w:pPr>
      <w:r w:rsidRPr="005E1155">
        <w:rPr>
          <w:rFonts w:ascii="Courier New" w:hAnsi="Courier New" w:cs="Courier New"/>
          <w:sz w:val="22"/>
        </w:rPr>
        <w:t>$calculatedScore = $scoreMultiplier * $baseScore = 0.8 * 100 = 80</w:t>
      </w:r>
    </w:p>
    <w:p w14:paraId="09F7306A" w14:textId="177AFEF0" w:rsidR="000C3C51" w:rsidRPr="00334F0A" w:rsidRDefault="00593834" w:rsidP="00656607">
      <w:pPr>
        <w:rPr>
          <w:sz w:val="27"/>
        </w:rPr>
      </w:pPr>
      <w:r>
        <w:t>Hasil:</w:t>
      </w:r>
      <w:r>
        <w:rPr>
          <w:sz w:val="27"/>
        </w:rPr>
        <w:br/>
      </w:r>
      <w:r w:rsidRPr="00593834">
        <w:t xml:space="preserve">Jika pengguna menyelesaikan soal dalam </w:t>
      </w:r>
      <w:r w:rsidRPr="00593834">
        <w:rPr>
          <w:rStyle w:val="Strong"/>
          <w:b w:val="0"/>
          <w:bCs w:val="0"/>
        </w:rPr>
        <w:t>45 detik dari total 60 detik</w:t>
      </w:r>
      <w:r w:rsidRPr="00593834">
        <w:t xml:space="preserve">, maka mereka akan mendapatkan </w:t>
      </w:r>
      <w:r w:rsidRPr="00593834">
        <w:rPr>
          <w:rStyle w:val="Strong"/>
          <w:b w:val="0"/>
          <w:bCs w:val="0"/>
        </w:rPr>
        <w:t>skor sebesar 80</w:t>
      </w:r>
      <w:r w:rsidRPr="00593834">
        <w:t xml:space="preserve"> dari total skor dasar 100.</w:t>
      </w:r>
      <w:r w:rsidRPr="00593834">
        <w:rPr>
          <w:sz w:val="27"/>
        </w:rPr>
        <w:t xml:space="preserve"> </w:t>
      </w:r>
      <w:r w:rsidRPr="00593834">
        <w:t>Kode ini secara otomatis menghargai kecepatan pengguna, tetapi juga tetap memberikan minimal 20% dari skor dasar jika pengguna menyelesaikan soal terlalu lama.</w:t>
      </w:r>
    </w:p>
    <w:p w14:paraId="07726835" w14:textId="05740751" w:rsidR="00317BC7" w:rsidRPr="00317BC7" w:rsidRDefault="00B2202B" w:rsidP="00317BC7">
      <w:pPr>
        <w:pStyle w:val="Heading4"/>
        <w:ind w:left="810" w:hanging="810"/>
        <w:rPr>
          <w:rFonts w:ascii="Times New Roman" w:hAnsi="Times New Roman" w:cs="Times New Roman"/>
          <w:b/>
          <w:bCs/>
          <w:color w:val="auto"/>
        </w:rPr>
      </w:pPr>
      <w:r w:rsidRPr="00B2202B">
        <w:rPr>
          <w:rFonts w:ascii="Times New Roman" w:hAnsi="Times New Roman" w:cs="Times New Roman"/>
          <w:b/>
          <w:bCs/>
          <w:i w:val="0"/>
          <w:iCs w:val="0"/>
          <w:color w:val="auto"/>
        </w:rPr>
        <w:t>Implementasi</w:t>
      </w:r>
      <w:r>
        <w:rPr>
          <w:rFonts w:ascii="Times New Roman" w:hAnsi="Times New Roman" w:cs="Times New Roman"/>
          <w:b/>
          <w:bCs/>
          <w:color w:val="auto"/>
        </w:rPr>
        <w:t xml:space="preserve"> </w:t>
      </w:r>
      <w:r w:rsidR="00317BC7" w:rsidRPr="00317BC7">
        <w:rPr>
          <w:rFonts w:ascii="Times New Roman" w:hAnsi="Times New Roman" w:cs="Times New Roman"/>
          <w:b/>
          <w:bCs/>
          <w:color w:val="auto"/>
        </w:rPr>
        <w:t>Progress bar</w:t>
      </w:r>
    </w:p>
    <w:p w14:paraId="502C6DF3" w14:textId="77777777" w:rsidR="0035288F" w:rsidRDefault="002F3801" w:rsidP="0035288F">
      <w:r w:rsidRPr="002F3801">
        <w:rPr>
          <w:i/>
          <w:iCs/>
        </w:rPr>
        <w:t>Progress bar</w:t>
      </w:r>
      <w:r w:rsidRPr="002F3801">
        <w:t xml:space="preserve"> merupakan indikator visual yang memberikan umpan balik langsung kepada pengguna mengenai sejauh mana mereka telah mencapai tujuan dalam </w:t>
      </w:r>
      <w:r w:rsidR="00517297">
        <w:t>sistem</w:t>
      </w:r>
      <w:r w:rsidRPr="002F3801">
        <w:t xml:space="preserve"> </w:t>
      </w:r>
      <w:r w:rsidRPr="002F3801">
        <w:rPr>
          <w:i/>
          <w:iCs/>
        </w:rPr>
        <w:t>quiz</w:t>
      </w:r>
      <w:r w:rsidRPr="002F3801">
        <w:t xml:space="preserve">. Dengan adanya </w:t>
      </w:r>
      <w:r w:rsidRPr="0035288F">
        <w:rPr>
          <w:i/>
          <w:iCs/>
        </w:rPr>
        <w:t>progress bar</w:t>
      </w:r>
      <w:r w:rsidRPr="002F3801">
        <w:t xml:space="preserve">, pengguna dapat melihat perkembangan mereka dalam menyelesaikan </w:t>
      </w:r>
      <w:r w:rsidR="00AB300D" w:rsidRPr="00AB300D">
        <w:rPr>
          <w:i/>
          <w:iCs/>
        </w:rPr>
        <w:t>quiz</w:t>
      </w:r>
      <w:r w:rsidRPr="002F3801">
        <w:t xml:space="preserve"> atau mencapai </w:t>
      </w:r>
      <w:r w:rsidRPr="002F3801">
        <w:rPr>
          <w:i/>
          <w:iCs/>
        </w:rPr>
        <w:t>level</w:t>
      </w:r>
      <w:r w:rsidRPr="002F3801">
        <w:t xml:space="preserve"> tertentu. </w:t>
      </w:r>
      <w:r w:rsidR="0035288F">
        <w:t>Sistem</w:t>
      </w:r>
      <w:r w:rsidRPr="002F3801">
        <w:rPr>
          <w:i/>
          <w:iCs/>
        </w:rPr>
        <w:t xml:space="preserve"> </w:t>
      </w:r>
      <w:r w:rsidRPr="002F3801">
        <w:t xml:space="preserve">dapat menampilkan </w:t>
      </w:r>
      <w:r w:rsidRPr="002F3801">
        <w:rPr>
          <w:i/>
          <w:iCs/>
        </w:rPr>
        <w:t>progress bar</w:t>
      </w:r>
      <w:r w:rsidRPr="002F3801">
        <w:t xml:space="preserve"> saat pengguna menyelesaikan setiap sesi </w:t>
      </w:r>
      <w:r w:rsidRPr="002F3801">
        <w:rPr>
          <w:i/>
          <w:iCs/>
        </w:rPr>
        <w:t>quiz</w:t>
      </w:r>
      <w:r w:rsidRPr="002F3801">
        <w:t xml:space="preserve"> atau mendekati akhir </w:t>
      </w:r>
      <w:r w:rsidRPr="002F3801">
        <w:rPr>
          <w:i/>
          <w:iCs/>
        </w:rPr>
        <w:t xml:space="preserve">level </w:t>
      </w:r>
      <w:r w:rsidRPr="002F3801">
        <w:t xml:space="preserve">tertentu. Semakin penuh </w:t>
      </w:r>
      <w:r w:rsidRPr="002F3801">
        <w:rPr>
          <w:i/>
          <w:iCs/>
        </w:rPr>
        <w:t>progress bar</w:t>
      </w:r>
      <w:r w:rsidRPr="002F3801">
        <w:t xml:space="preserve">, semakin dekat pengguna dengan pencapaian tujuan akhir, yang dapat meningkatkan rasa pencapaian dan memotivasi mereka untuk terus melanjutkan </w:t>
      </w:r>
      <w:r w:rsidRPr="002F3801">
        <w:rPr>
          <w:i/>
          <w:iCs/>
        </w:rPr>
        <w:t>quiz</w:t>
      </w:r>
      <w:r w:rsidRPr="002F3801">
        <w:t xml:space="preserve"> hingga selesai. Hal ini menciptakan pengalaman yang lebih interaktif dan menyenangkan bagi pengguna.</w:t>
      </w:r>
    </w:p>
    <w:p w14:paraId="16C4C022" w14:textId="3CD2AAC1" w:rsidR="0035288F" w:rsidRDefault="0035288F" w:rsidP="00CB1354">
      <w:r w:rsidRPr="0035288F">
        <w:t xml:space="preserve">Kode ini digunakan untuk menampilkan header halaman kuis, dengan fitur informasi progres </w:t>
      </w:r>
      <w:r w:rsidR="00C32200">
        <w:rPr>
          <w:i/>
          <w:iCs/>
        </w:rPr>
        <w:t>quiz</w:t>
      </w:r>
      <w:r w:rsidRPr="0035288F">
        <w:t xml:space="preserve">, judul aplikasi, dan indikator </w:t>
      </w:r>
      <w:r w:rsidRPr="0035288F">
        <w:rPr>
          <w:i/>
          <w:iCs/>
        </w:rPr>
        <w:t>level</w:t>
      </w:r>
      <w:r w:rsidRPr="0035288F">
        <w:t xml:space="preserve"> kesulitan soal saat ini melalui progress bar berwarna dinamis.</w:t>
      </w:r>
    </w:p>
    <w:p w14:paraId="60EAEC88" w14:textId="603B01B6" w:rsidR="009759B7" w:rsidRPr="009759B7" w:rsidRDefault="009759B7" w:rsidP="009759B7">
      <w:pPr>
        <w:pStyle w:val="Caption"/>
        <w:keepNext/>
        <w:jc w:val="center"/>
        <w:rPr>
          <w:i w:val="0"/>
          <w:iCs w:val="0"/>
          <w:sz w:val="24"/>
          <w:szCs w:val="24"/>
        </w:rPr>
      </w:pPr>
      <w:bookmarkStart w:id="125" w:name="_Toc195482843"/>
      <w:bookmarkStart w:id="126" w:name="_Toc195482861"/>
      <w:r w:rsidRPr="009759B7">
        <w:rPr>
          <w:i w:val="0"/>
          <w:iCs w:val="0"/>
          <w:color w:val="auto"/>
          <w:sz w:val="24"/>
          <w:szCs w:val="24"/>
        </w:rPr>
        <w:t xml:space="preserve">Tabel 5. </w:t>
      </w:r>
      <w:r w:rsidRPr="009759B7">
        <w:rPr>
          <w:i w:val="0"/>
          <w:iCs w:val="0"/>
          <w:color w:val="auto"/>
          <w:sz w:val="24"/>
          <w:szCs w:val="24"/>
        </w:rPr>
        <w:fldChar w:fldCharType="begin"/>
      </w:r>
      <w:r w:rsidRPr="009759B7">
        <w:rPr>
          <w:i w:val="0"/>
          <w:iCs w:val="0"/>
          <w:color w:val="auto"/>
          <w:sz w:val="24"/>
          <w:szCs w:val="24"/>
        </w:rPr>
        <w:instrText xml:space="preserve"> SEQ Tabel_5. \* ARABIC </w:instrText>
      </w:r>
      <w:r w:rsidRPr="009759B7">
        <w:rPr>
          <w:i w:val="0"/>
          <w:iCs w:val="0"/>
          <w:color w:val="auto"/>
          <w:sz w:val="24"/>
          <w:szCs w:val="24"/>
        </w:rPr>
        <w:fldChar w:fldCharType="separate"/>
      </w:r>
      <w:r w:rsidR="006C1C49">
        <w:rPr>
          <w:i w:val="0"/>
          <w:iCs w:val="0"/>
          <w:noProof/>
          <w:color w:val="auto"/>
          <w:sz w:val="24"/>
          <w:szCs w:val="24"/>
        </w:rPr>
        <w:t>8</w:t>
      </w:r>
      <w:r w:rsidRPr="009759B7">
        <w:rPr>
          <w:i w:val="0"/>
          <w:iCs w:val="0"/>
          <w:color w:val="auto"/>
          <w:sz w:val="24"/>
          <w:szCs w:val="24"/>
        </w:rPr>
        <w:fldChar w:fldCharType="end"/>
      </w:r>
      <w:r w:rsidRPr="009759B7">
        <w:rPr>
          <w:i w:val="0"/>
          <w:iCs w:val="0"/>
          <w:color w:val="auto"/>
          <w:sz w:val="24"/>
          <w:szCs w:val="24"/>
        </w:rPr>
        <w:t xml:space="preserve"> Kode Program </w:t>
      </w:r>
      <w:r>
        <w:rPr>
          <w:color w:val="auto"/>
          <w:sz w:val="24"/>
          <w:szCs w:val="24"/>
        </w:rPr>
        <w:t>Progress bar</w:t>
      </w:r>
      <w:bookmarkEnd w:id="125"/>
      <w:bookmarkEnd w:id="126"/>
    </w:p>
    <w:tbl>
      <w:tblPr>
        <w:tblStyle w:val="TableGrid"/>
        <w:tblW w:w="0" w:type="auto"/>
        <w:tblLook w:val="04A0" w:firstRow="1" w:lastRow="0" w:firstColumn="1" w:lastColumn="0" w:noHBand="0" w:noVBand="1"/>
      </w:tblPr>
      <w:tblGrid>
        <w:gridCol w:w="9350"/>
      </w:tblGrid>
      <w:tr w:rsidR="003C3ED6" w14:paraId="65B4AE5F" w14:textId="77777777" w:rsidTr="003C3ED6">
        <w:tc>
          <w:tcPr>
            <w:tcW w:w="9350" w:type="dxa"/>
          </w:tcPr>
          <w:p w14:paraId="51B3C982" w14:textId="77777777" w:rsidR="003C3ED6" w:rsidRPr="003C3ED6" w:rsidRDefault="003C3ED6" w:rsidP="003C3ED6">
            <w:pPr>
              <w:rPr>
                <w:rFonts w:ascii="Courier New" w:hAnsi="Courier New" w:cs="Courier New"/>
                <w:sz w:val="22"/>
              </w:rPr>
            </w:pPr>
            <w:r w:rsidRPr="003C3ED6">
              <w:rPr>
                <w:rFonts w:ascii="Courier New" w:hAnsi="Courier New" w:cs="Courier New"/>
                <w:sz w:val="22"/>
              </w:rPr>
              <w:t xml:space="preserve">        &lt;header class="bg-[#2B1966] shadow-md"&gt;</w:t>
            </w:r>
          </w:p>
          <w:p w14:paraId="79466A9F" w14:textId="77777777" w:rsidR="003C3ED6" w:rsidRPr="003C3ED6" w:rsidRDefault="003C3ED6" w:rsidP="003C3ED6">
            <w:pPr>
              <w:rPr>
                <w:rFonts w:ascii="Courier New" w:hAnsi="Courier New" w:cs="Courier New"/>
                <w:sz w:val="22"/>
              </w:rPr>
            </w:pPr>
            <w:r w:rsidRPr="003C3ED6">
              <w:rPr>
                <w:rFonts w:ascii="Courier New" w:hAnsi="Courier New" w:cs="Courier New"/>
                <w:sz w:val="22"/>
              </w:rPr>
              <w:t xml:space="preserve">            &lt;div class="container mx-auto px-4 py-4"&gt;</w:t>
            </w:r>
          </w:p>
          <w:p w14:paraId="1D755345" w14:textId="77777777" w:rsidR="003C3ED6" w:rsidRPr="003C3ED6" w:rsidRDefault="003C3ED6" w:rsidP="003C3ED6">
            <w:pPr>
              <w:rPr>
                <w:rFonts w:ascii="Courier New" w:hAnsi="Courier New" w:cs="Courier New"/>
                <w:sz w:val="22"/>
              </w:rPr>
            </w:pPr>
            <w:r w:rsidRPr="003C3ED6">
              <w:rPr>
                <w:rFonts w:ascii="Courier New" w:hAnsi="Courier New" w:cs="Courier New"/>
                <w:sz w:val="22"/>
              </w:rPr>
              <w:t xml:space="preserve">                &lt;div class="flex justify-between items-center"&gt;</w:t>
            </w:r>
          </w:p>
          <w:p w14:paraId="39083B22" w14:textId="77777777" w:rsidR="003C3ED6" w:rsidRPr="003C3ED6" w:rsidRDefault="003C3ED6" w:rsidP="003C3ED6">
            <w:pPr>
              <w:rPr>
                <w:rFonts w:ascii="Courier New" w:hAnsi="Courier New" w:cs="Courier New"/>
                <w:sz w:val="22"/>
              </w:rPr>
            </w:pPr>
            <w:r w:rsidRPr="003C3ED6">
              <w:rPr>
                <w:rFonts w:ascii="Courier New" w:hAnsi="Courier New" w:cs="Courier New"/>
                <w:sz w:val="22"/>
              </w:rPr>
              <w:t xml:space="preserve">                    &lt;div class="text-white text-lg font-semibold"&gt;</w:t>
            </w:r>
          </w:p>
          <w:p w14:paraId="0BD1629E" w14:textId="77777777" w:rsidR="003C3ED6" w:rsidRPr="003C3ED6" w:rsidRDefault="003C3ED6" w:rsidP="003C3ED6">
            <w:pPr>
              <w:rPr>
                <w:rFonts w:ascii="Courier New" w:hAnsi="Courier New" w:cs="Courier New"/>
                <w:sz w:val="22"/>
              </w:rPr>
            </w:pPr>
            <w:r w:rsidRPr="003C3ED6">
              <w:rPr>
                <w:rFonts w:ascii="Courier New" w:hAnsi="Courier New" w:cs="Courier New"/>
                <w:sz w:val="22"/>
              </w:rPr>
              <w:t xml:space="preserve">                        Quiz App</w:t>
            </w:r>
          </w:p>
          <w:p w14:paraId="7AC10403" w14:textId="77777777" w:rsidR="003C3ED6" w:rsidRPr="003C3ED6" w:rsidRDefault="003C3ED6" w:rsidP="003C3ED6">
            <w:pPr>
              <w:rPr>
                <w:rFonts w:ascii="Courier New" w:hAnsi="Courier New" w:cs="Courier New"/>
                <w:sz w:val="22"/>
              </w:rPr>
            </w:pPr>
            <w:r w:rsidRPr="003C3ED6">
              <w:rPr>
                <w:rFonts w:ascii="Courier New" w:hAnsi="Courier New" w:cs="Courier New"/>
                <w:sz w:val="22"/>
              </w:rPr>
              <w:t xml:space="preserve">                    &lt;/div&gt;</w:t>
            </w:r>
          </w:p>
          <w:p w14:paraId="59C3E545" w14:textId="77777777" w:rsidR="003C3ED6" w:rsidRPr="003C3ED6" w:rsidRDefault="003C3ED6" w:rsidP="003C3ED6">
            <w:pPr>
              <w:rPr>
                <w:rFonts w:ascii="Courier New" w:hAnsi="Courier New" w:cs="Courier New"/>
                <w:sz w:val="22"/>
              </w:rPr>
            </w:pPr>
            <w:r w:rsidRPr="003C3ED6">
              <w:rPr>
                <w:rFonts w:ascii="Courier New" w:hAnsi="Courier New" w:cs="Courier New"/>
                <w:sz w:val="22"/>
              </w:rPr>
              <w:t xml:space="preserve">                    &lt;div class="text-white"&gt;</w:t>
            </w:r>
          </w:p>
          <w:p w14:paraId="4B3F5D69" w14:textId="77777777" w:rsidR="003C3ED6" w:rsidRPr="003C3ED6" w:rsidRDefault="003C3ED6" w:rsidP="003C3ED6">
            <w:pPr>
              <w:rPr>
                <w:rFonts w:ascii="Courier New" w:hAnsi="Courier New" w:cs="Courier New"/>
                <w:sz w:val="22"/>
              </w:rPr>
            </w:pPr>
            <w:r w:rsidRPr="003C3ED6">
              <w:rPr>
                <w:rFonts w:ascii="Courier New" w:hAnsi="Courier New" w:cs="Courier New"/>
                <w:sz w:val="22"/>
              </w:rPr>
              <w:t xml:space="preserve">                        {{ $questions-&gt;currentPage() }} / {{ $questions-&gt;lastPage() }}</w:t>
            </w:r>
          </w:p>
          <w:p w14:paraId="58EF5AB6" w14:textId="77777777" w:rsidR="003C3ED6" w:rsidRPr="003C3ED6" w:rsidRDefault="003C3ED6" w:rsidP="003C3ED6">
            <w:pPr>
              <w:rPr>
                <w:rFonts w:ascii="Courier New" w:hAnsi="Courier New" w:cs="Courier New"/>
                <w:sz w:val="22"/>
              </w:rPr>
            </w:pPr>
            <w:r w:rsidRPr="003C3ED6">
              <w:rPr>
                <w:rFonts w:ascii="Courier New" w:hAnsi="Courier New" w:cs="Courier New"/>
                <w:sz w:val="22"/>
              </w:rPr>
              <w:t xml:space="preserve">                    &lt;/div&gt;</w:t>
            </w:r>
          </w:p>
          <w:p w14:paraId="7177E296" w14:textId="77777777" w:rsidR="003C3ED6" w:rsidRPr="003C3ED6" w:rsidRDefault="003C3ED6" w:rsidP="003C3ED6">
            <w:pPr>
              <w:rPr>
                <w:rFonts w:ascii="Courier New" w:hAnsi="Courier New" w:cs="Courier New"/>
                <w:sz w:val="22"/>
              </w:rPr>
            </w:pPr>
            <w:r w:rsidRPr="003C3ED6">
              <w:rPr>
                <w:rFonts w:ascii="Courier New" w:hAnsi="Courier New" w:cs="Courier New"/>
                <w:sz w:val="22"/>
              </w:rPr>
              <w:t xml:space="preserve">                &lt;/div&gt;</w:t>
            </w:r>
          </w:p>
          <w:p w14:paraId="1F3C98F8" w14:textId="77777777" w:rsidR="003C3ED6" w:rsidRPr="003C3ED6" w:rsidRDefault="003C3ED6" w:rsidP="003C3ED6">
            <w:pPr>
              <w:rPr>
                <w:rFonts w:ascii="Courier New" w:hAnsi="Courier New" w:cs="Courier New"/>
                <w:sz w:val="22"/>
              </w:rPr>
            </w:pPr>
            <w:r w:rsidRPr="003C3ED6">
              <w:rPr>
                <w:rFonts w:ascii="Courier New" w:hAnsi="Courier New" w:cs="Courier New"/>
                <w:sz w:val="22"/>
              </w:rPr>
              <w:t xml:space="preserve"> </w:t>
            </w:r>
          </w:p>
          <w:p w14:paraId="72C51AF6" w14:textId="77777777" w:rsidR="003C3ED6" w:rsidRPr="003C3ED6" w:rsidRDefault="003C3ED6" w:rsidP="003C3ED6">
            <w:pPr>
              <w:rPr>
                <w:rFonts w:ascii="Courier New" w:hAnsi="Courier New" w:cs="Courier New"/>
                <w:sz w:val="22"/>
              </w:rPr>
            </w:pPr>
            <w:r w:rsidRPr="003C3ED6">
              <w:rPr>
                <w:rFonts w:ascii="Courier New" w:hAnsi="Courier New" w:cs="Courier New"/>
                <w:sz w:val="22"/>
              </w:rPr>
              <w:t xml:space="preserve">                &lt;!-- Progress Bar --&gt;</w:t>
            </w:r>
          </w:p>
          <w:p w14:paraId="0EA84A67" w14:textId="77777777" w:rsidR="003C3ED6" w:rsidRPr="003C3ED6" w:rsidRDefault="003C3ED6" w:rsidP="003C3ED6">
            <w:pPr>
              <w:rPr>
                <w:rFonts w:ascii="Courier New" w:hAnsi="Courier New" w:cs="Courier New"/>
                <w:sz w:val="22"/>
              </w:rPr>
            </w:pPr>
            <w:r w:rsidRPr="003C3ED6">
              <w:rPr>
                <w:rFonts w:ascii="Courier New" w:hAnsi="Courier New" w:cs="Courier New"/>
                <w:sz w:val="22"/>
              </w:rPr>
              <w:t xml:space="preserve">                @php</w:t>
            </w:r>
          </w:p>
          <w:p w14:paraId="693B0EC8" w14:textId="77777777" w:rsidR="003C3ED6" w:rsidRPr="003C3ED6" w:rsidRDefault="003C3ED6" w:rsidP="003C3ED6">
            <w:pPr>
              <w:rPr>
                <w:rFonts w:ascii="Courier New" w:hAnsi="Courier New" w:cs="Courier New"/>
                <w:sz w:val="22"/>
              </w:rPr>
            </w:pPr>
            <w:r w:rsidRPr="003C3ED6">
              <w:rPr>
                <w:rFonts w:ascii="Courier New" w:hAnsi="Courier New" w:cs="Courier New"/>
                <w:sz w:val="22"/>
              </w:rPr>
              <w:t xml:space="preserve">                    $progressPercentage = ($questions-&gt;currentPage() / $questions-&gt;lastPage()) * 100;</w:t>
            </w:r>
          </w:p>
          <w:p w14:paraId="19B305CB" w14:textId="77777777" w:rsidR="003C3ED6" w:rsidRPr="003C3ED6" w:rsidRDefault="003C3ED6" w:rsidP="003C3ED6">
            <w:pPr>
              <w:rPr>
                <w:rFonts w:ascii="Courier New" w:hAnsi="Courier New" w:cs="Courier New"/>
                <w:sz w:val="22"/>
              </w:rPr>
            </w:pPr>
            <w:r w:rsidRPr="003C3ED6">
              <w:rPr>
                <w:rFonts w:ascii="Courier New" w:hAnsi="Courier New" w:cs="Courier New"/>
                <w:sz w:val="22"/>
              </w:rPr>
              <w:t xml:space="preserve">                    $progressColor = match($currentQuestion['level_questions']) {</w:t>
            </w:r>
          </w:p>
          <w:p w14:paraId="03F20F3F" w14:textId="77777777" w:rsidR="003C3ED6" w:rsidRPr="003C3ED6" w:rsidRDefault="003C3ED6" w:rsidP="003C3ED6">
            <w:pPr>
              <w:rPr>
                <w:rFonts w:ascii="Courier New" w:hAnsi="Courier New" w:cs="Courier New"/>
                <w:sz w:val="22"/>
              </w:rPr>
            </w:pPr>
            <w:r w:rsidRPr="003C3ED6">
              <w:rPr>
                <w:rFonts w:ascii="Courier New" w:hAnsi="Courier New" w:cs="Courier New"/>
                <w:sz w:val="22"/>
              </w:rPr>
              <w:t xml:space="preserve">                        'medium' =&gt; '#FCC21B',</w:t>
            </w:r>
          </w:p>
          <w:p w14:paraId="783F96D6" w14:textId="77777777" w:rsidR="003C3ED6" w:rsidRPr="003C3ED6" w:rsidRDefault="003C3ED6" w:rsidP="003C3ED6">
            <w:pPr>
              <w:rPr>
                <w:rFonts w:ascii="Courier New" w:hAnsi="Courier New" w:cs="Courier New"/>
                <w:sz w:val="22"/>
              </w:rPr>
            </w:pPr>
            <w:r w:rsidRPr="003C3ED6">
              <w:rPr>
                <w:rFonts w:ascii="Courier New" w:hAnsi="Courier New" w:cs="Courier New"/>
                <w:sz w:val="22"/>
              </w:rPr>
              <w:t xml:space="preserve">                        'high' =&gt; '#FF5050',</w:t>
            </w:r>
          </w:p>
          <w:p w14:paraId="3A8A7D5D" w14:textId="77777777" w:rsidR="003C3ED6" w:rsidRPr="003C3ED6" w:rsidRDefault="003C3ED6" w:rsidP="003C3ED6">
            <w:pPr>
              <w:rPr>
                <w:rFonts w:ascii="Courier New" w:hAnsi="Courier New" w:cs="Courier New"/>
                <w:sz w:val="22"/>
              </w:rPr>
            </w:pPr>
            <w:r w:rsidRPr="003C3ED6">
              <w:rPr>
                <w:rFonts w:ascii="Courier New" w:hAnsi="Courier New" w:cs="Courier New"/>
                <w:sz w:val="22"/>
              </w:rPr>
              <w:t xml:space="preserve">                        default =&gt; '#137B00'</w:t>
            </w:r>
          </w:p>
          <w:p w14:paraId="6DF828BB" w14:textId="77777777" w:rsidR="003C3ED6" w:rsidRPr="003C3ED6" w:rsidRDefault="003C3ED6" w:rsidP="003C3ED6">
            <w:pPr>
              <w:rPr>
                <w:rFonts w:ascii="Courier New" w:hAnsi="Courier New" w:cs="Courier New"/>
                <w:sz w:val="22"/>
              </w:rPr>
            </w:pPr>
            <w:r w:rsidRPr="003C3ED6">
              <w:rPr>
                <w:rFonts w:ascii="Courier New" w:hAnsi="Courier New" w:cs="Courier New"/>
                <w:sz w:val="22"/>
              </w:rPr>
              <w:t xml:space="preserve">                    };</w:t>
            </w:r>
          </w:p>
          <w:p w14:paraId="643F86DE" w14:textId="77777777" w:rsidR="003C3ED6" w:rsidRPr="003C3ED6" w:rsidRDefault="003C3ED6" w:rsidP="003C3ED6">
            <w:pPr>
              <w:rPr>
                <w:rFonts w:ascii="Courier New" w:hAnsi="Courier New" w:cs="Courier New"/>
                <w:sz w:val="22"/>
              </w:rPr>
            </w:pPr>
            <w:r w:rsidRPr="003C3ED6">
              <w:rPr>
                <w:rFonts w:ascii="Courier New" w:hAnsi="Courier New" w:cs="Courier New"/>
                <w:sz w:val="22"/>
              </w:rPr>
              <w:t xml:space="preserve">                @endphp</w:t>
            </w:r>
          </w:p>
          <w:p w14:paraId="7425D314" w14:textId="77777777" w:rsidR="003C3ED6" w:rsidRPr="003C3ED6" w:rsidRDefault="003C3ED6" w:rsidP="003C3ED6">
            <w:pPr>
              <w:rPr>
                <w:rFonts w:ascii="Courier New" w:hAnsi="Courier New" w:cs="Courier New"/>
                <w:sz w:val="22"/>
              </w:rPr>
            </w:pPr>
            <w:r w:rsidRPr="003C3ED6">
              <w:rPr>
                <w:rFonts w:ascii="Courier New" w:hAnsi="Courier New" w:cs="Courier New"/>
                <w:sz w:val="22"/>
              </w:rPr>
              <w:t xml:space="preserve">                &lt;div class="mt-4 w-full bg-gray-200 rounded-full h-4"&gt;</w:t>
            </w:r>
          </w:p>
          <w:p w14:paraId="6A1F9DB3" w14:textId="77777777" w:rsidR="003C3ED6" w:rsidRPr="003C3ED6" w:rsidRDefault="003C3ED6" w:rsidP="003C3ED6">
            <w:pPr>
              <w:rPr>
                <w:rFonts w:ascii="Courier New" w:hAnsi="Courier New" w:cs="Courier New"/>
                <w:sz w:val="22"/>
              </w:rPr>
            </w:pPr>
            <w:r w:rsidRPr="003C3ED6">
              <w:rPr>
                <w:rFonts w:ascii="Courier New" w:hAnsi="Courier New" w:cs="Courier New"/>
                <w:sz w:val="22"/>
              </w:rPr>
              <w:t xml:space="preserve">                    &lt;div class="h-4 rounded-full flex items-center justify-center text-white text-xs font-bold transition-all duration-500"</w:t>
            </w:r>
          </w:p>
          <w:p w14:paraId="59F1CA8C" w14:textId="77777777" w:rsidR="003C3ED6" w:rsidRPr="003C3ED6" w:rsidRDefault="003C3ED6" w:rsidP="003C3ED6">
            <w:pPr>
              <w:rPr>
                <w:rFonts w:ascii="Courier New" w:hAnsi="Courier New" w:cs="Courier New"/>
                <w:sz w:val="22"/>
              </w:rPr>
            </w:pPr>
            <w:r w:rsidRPr="003C3ED6">
              <w:rPr>
                <w:rFonts w:ascii="Courier New" w:hAnsi="Courier New" w:cs="Courier New"/>
                <w:sz w:val="22"/>
              </w:rPr>
              <w:t xml:space="preserve">                         style="width: {{ $progressPercentage }}%; background-color: {{ $progressColor }};"&gt;</w:t>
            </w:r>
          </w:p>
          <w:p w14:paraId="2BF433A1" w14:textId="77777777" w:rsidR="003C3ED6" w:rsidRPr="003C3ED6" w:rsidRDefault="003C3ED6" w:rsidP="003C3ED6">
            <w:pPr>
              <w:rPr>
                <w:rFonts w:ascii="Courier New" w:hAnsi="Courier New" w:cs="Courier New"/>
                <w:sz w:val="22"/>
              </w:rPr>
            </w:pPr>
            <w:r w:rsidRPr="003C3ED6">
              <w:rPr>
                <w:rFonts w:ascii="Courier New" w:hAnsi="Courier New" w:cs="Courier New"/>
                <w:sz w:val="22"/>
              </w:rPr>
              <w:t xml:space="preserve">                        &lt;span class="hidden sm:inline"&gt;Level: {{ ucfirst($currentQuestion['level_questions']) }} - {{ round($progressPercentage) }}%&lt;/span&gt;</w:t>
            </w:r>
          </w:p>
          <w:p w14:paraId="526D6800" w14:textId="77777777" w:rsidR="003C3ED6" w:rsidRPr="003C3ED6" w:rsidRDefault="003C3ED6" w:rsidP="003C3ED6">
            <w:pPr>
              <w:rPr>
                <w:rFonts w:ascii="Courier New" w:hAnsi="Courier New" w:cs="Courier New"/>
                <w:sz w:val="22"/>
              </w:rPr>
            </w:pPr>
            <w:r w:rsidRPr="003C3ED6">
              <w:rPr>
                <w:rFonts w:ascii="Courier New" w:hAnsi="Courier New" w:cs="Courier New"/>
                <w:sz w:val="22"/>
              </w:rPr>
              <w:t xml:space="preserve">                    &lt;/div&gt;</w:t>
            </w:r>
          </w:p>
          <w:p w14:paraId="4A3BB0E6" w14:textId="77777777" w:rsidR="003C3ED6" w:rsidRPr="003C3ED6" w:rsidRDefault="003C3ED6" w:rsidP="003C3ED6">
            <w:pPr>
              <w:rPr>
                <w:rFonts w:ascii="Courier New" w:hAnsi="Courier New" w:cs="Courier New"/>
                <w:sz w:val="22"/>
              </w:rPr>
            </w:pPr>
            <w:r w:rsidRPr="003C3ED6">
              <w:rPr>
                <w:rFonts w:ascii="Courier New" w:hAnsi="Courier New" w:cs="Courier New"/>
                <w:sz w:val="22"/>
              </w:rPr>
              <w:t xml:space="preserve">                &lt;/div&gt;</w:t>
            </w:r>
          </w:p>
          <w:p w14:paraId="6EFE4CC8" w14:textId="77777777" w:rsidR="003C3ED6" w:rsidRPr="003C3ED6" w:rsidRDefault="003C3ED6" w:rsidP="003C3ED6">
            <w:pPr>
              <w:rPr>
                <w:rFonts w:ascii="Courier New" w:hAnsi="Courier New" w:cs="Courier New"/>
                <w:sz w:val="22"/>
              </w:rPr>
            </w:pPr>
            <w:r w:rsidRPr="003C3ED6">
              <w:rPr>
                <w:rFonts w:ascii="Courier New" w:hAnsi="Courier New" w:cs="Courier New"/>
                <w:sz w:val="22"/>
              </w:rPr>
              <w:t xml:space="preserve">            &lt;/div&gt;</w:t>
            </w:r>
          </w:p>
          <w:p w14:paraId="5FAC07D0" w14:textId="4E505795" w:rsidR="003C3ED6" w:rsidRDefault="003C3ED6" w:rsidP="00CB1354">
            <w:r w:rsidRPr="003C3ED6">
              <w:rPr>
                <w:rFonts w:ascii="Courier New" w:hAnsi="Courier New" w:cs="Courier New"/>
                <w:sz w:val="22"/>
              </w:rPr>
              <w:t xml:space="preserve">        &lt;/header&gt;</w:t>
            </w:r>
          </w:p>
        </w:tc>
      </w:tr>
    </w:tbl>
    <w:p w14:paraId="4165B693" w14:textId="77777777" w:rsidR="003C3ED6" w:rsidRDefault="003C3ED6" w:rsidP="00CB1354"/>
    <w:p w14:paraId="0274D57A" w14:textId="20ABC7CE" w:rsidR="009479F1" w:rsidRDefault="00C15F12" w:rsidP="00D84083">
      <w:pPr>
        <w:pStyle w:val="Heading4"/>
        <w:ind w:left="810" w:hanging="810"/>
        <w:rPr>
          <w:rFonts w:ascii="Times New Roman" w:hAnsi="Times New Roman" w:cs="Times New Roman"/>
          <w:b/>
          <w:bCs/>
          <w:color w:val="auto"/>
        </w:rPr>
      </w:pPr>
      <w:r w:rsidRPr="00C15F12">
        <w:rPr>
          <w:rFonts w:ascii="Times New Roman" w:hAnsi="Times New Roman" w:cs="Times New Roman"/>
          <w:b/>
          <w:bCs/>
          <w:i w:val="0"/>
          <w:iCs w:val="0"/>
          <w:color w:val="auto"/>
        </w:rPr>
        <w:t xml:space="preserve">Implementasi </w:t>
      </w:r>
      <w:r w:rsidR="000650A5" w:rsidRPr="00BC4479">
        <w:rPr>
          <w:rFonts w:ascii="Times New Roman" w:hAnsi="Times New Roman" w:cs="Times New Roman"/>
          <w:b/>
          <w:bCs/>
          <w:color w:val="auto"/>
        </w:rPr>
        <w:t>Leaderboard</w:t>
      </w:r>
    </w:p>
    <w:p w14:paraId="283A844C" w14:textId="4555AA58" w:rsidR="00983A26" w:rsidRDefault="001A5DDB" w:rsidP="00D27676">
      <w:r w:rsidRPr="00104142">
        <w:rPr>
          <w:i/>
          <w:iCs/>
        </w:rPr>
        <w:t>Leaderboard</w:t>
      </w:r>
      <w:r w:rsidRPr="009479F1">
        <w:t xml:space="preserve"> digunakan dalam menampilkan peringkat pengguna berdasarkan nilai keseluruhan </w:t>
      </w:r>
      <w:r w:rsidR="000016B6" w:rsidRPr="009479F1">
        <w:t>untuk meningkatkan motivasi dan kompetisi</w:t>
      </w:r>
      <w:r w:rsidR="00151A8A" w:rsidRPr="009479F1">
        <w:t xml:space="preserve">. </w:t>
      </w:r>
      <w:r w:rsidR="00151A8A" w:rsidRPr="00104142">
        <w:rPr>
          <w:i/>
          <w:iCs/>
        </w:rPr>
        <w:t>Leaderboard</w:t>
      </w:r>
      <w:r w:rsidR="00151A8A" w:rsidRPr="009479F1">
        <w:t xml:space="preserve"> dalam sistem </w:t>
      </w:r>
      <w:r w:rsidR="00151A8A" w:rsidRPr="00104142">
        <w:rPr>
          <w:i/>
          <w:iCs/>
        </w:rPr>
        <w:t>gamification</w:t>
      </w:r>
      <w:r w:rsidR="00151A8A" w:rsidRPr="009479F1">
        <w:t xml:space="preserve"> berperan penting dalam meningkatkan motivasi dan kompetisi pengguna. Dengan sistem yang dirancang secara efektif, </w:t>
      </w:r>
      <w:r w:rsidR="00151A8A" w:rsidRPr="00104142">
        <w:rPr>
          <w:i/>
          <w:iCs/>
        </w:rPr>
        <w:t>leaderboard</w:t>
      </w:r>
      <w:r w:rsidR="00151A8A" w:rsidRPr="009479F1">
        <w:t xml:space="preserve"> dapat menjadi alat yang kuat untuk mendorong keterlibatan pengguna, memberikan umpan balik yang jelas, dan menciptakan pengalaman belajar yang lebih menarik dan menyenangkan.</w:t>
      </w:r>
    </w:p>
    <w:p w14:paraId="48E1B265" w14:textId="02AAC088" w:rsidR="009759B7" w:rsidRPr="009759B7" w:rsidRDefault="009759B7" w:rsidP="009759B7">
      <w:pPr>
        <w:pStyle w:val="Caption"/>
        <w:keepNext/>
        <w:jc w:val="center"/>
        <w:rPr>
          <w:color w:val="auto"/>
          <w:sz w:val="24"/>
          <w:szCs w:val="24"/>
        </w:rPr>
      </w:pPr>
      <w:bookmarkStart w:id="127" w:name="_Toc195482844"/>
      <w:bookmarkStart w:id="128" w:name="_Toc195482862"/>
      <w:r w:rsidRPr="009759B7">
        <w:rPr>
          <w:i w:val="0"/>
          <w:iCs w:val="0"/>
          <w:color w:val="auto"/>
          <w:sz w:val="24"/>
          <w:szCs w:val="24"/>
        </w:rPr>
        <w:t xml:space="preserve">Tabel 5. </w:t>
      </w:r>
      <w:r w:rsidRPr="009759B7">
        <w:rPr>
          <w:i w:val="0"/>
          <w:iCs w:val="0"/>
          <w:color w:val="auto"/>
          <w:sz w:val="24"/>
          <w:szCs w:val="24"/>
        </w:rPr>
        <w:fldChar w:fldCharType="begin"/>
      </w:r>
      <w:r w:rsidRPr="009759B7">
        <w:rPr>
          <w:i w:val="0"/>
          <w:iCs w:val="0"/>
          <w:color w:val="auto"/>
          <w:sz w:val="24"/>
          <w:szCs w:val="24"/>
        </w:rPr>
        <w:instrText xml:space="preserve"> SEQ Tabel_5. \* ARABIC </w:instrText>
      </w:r>
      <w:r w:rsidRPr="009759B7">
        <w:rPr>
          <w:i w:val="0"/>
          <w:iCs w:val="0"/>
          <w:color w:val="auto"/>
          <w:sz w:val="24"/>
          <w:szCs w:val="24"/>
        </w:rPr>
        <w:fldChar w:fldCharType="separate"/>
      </w:r>
      <w:r w:rsidR="006C1C49">
        <w:rPr>
          <w:i w:val="0"/>
          <w:iCs w:val="0"/>
          <w:noProof/>
          <w:color w:val="auto"/>
          <w:sz w:val="24"/>
          <w:szCs w:val="24"/>
        </w:rPr>
        <w:t>9</w:t>
      </w:r>
      <w:r w:rsidRPr="009759B7">
        <w:rPr>
          <w:i w:val="0"/>
          <w:iCs w:val="0"/>
          <w:color w:val="auto"/>
          <w:sz w:val="24"/>
          <w:szCs w:val="24"/>
        </w:rPr>
        <w:fldChar w:fldCharType="end"/>
      </w:r>
      <w:r w:rsidRPr="009759B7">
        <w:rPr>
          <w:i w:val="0"/>
          <w:iCs w:val="0"/>
          <w:color w:val="auto"/>
          <w:sz w:val="24"/>
          <w:szCs w:val="24"/>
        </w:rPr>
        <w:t xml:space="preserve"> Kode Program</w:t>
      </w:r>
      <w:r w:rsidRPr="009759B7">
        <w:rPr>
          <w:color w:val="auto"/>
          <w:sz w:val="24"/>
          <w:szCs w:val="24"/>
        </w:rPr>
        <w:t xml:space="preserve"> Leaderboard</w:t>
      </w:r>
      <w:bookmarkEnd w:id="127"/>
      <w:bookmarkEnd w:id="128"/>
    </w:p>
    <w:tbl>
      <w:tblPr>
        <w:tblStyle w:val="TableGrid"/>
        <w:tblW w:w="0" w:type="auto"/>
        <w:tblLook w:val="04A0" w:firstRow="1" w:lastRow="0" w:firstColumn="1" w:lastColumn="0" w:noHBand="0" w:noVBand="1"/>
      </w:tblPr>
      <w:tblGrid>
        <w:gridCol w:w="9350"/>
      </w:tblGrid>
      <w:tr w:rsidR="00665444" w14:paraId="5C911802" w14:textId="77777777" w:rsidTr="00665444">
        <w:tc>
          <w:tcPr>
            <w:tcW w:w="9350" w:type="dxa"/>
          </w:tcPr>
          <w:p w14:paraId="2FAC226F" w14:textId="77777777" w:rsidR="00665444" w:rsidRPr="00665444" w:rsidRDefault="00665444" w:rsidP="00665444">
            <w:pPr>
              <w:rPr>
                <w:rFonts w:ascii="Courier New" w:hAnsi="Courier New" w:cs="Courier New"/>
                <w:sz w:val="20"/>
                <w:szCs w:val="20"/>
              </w:rPr>
            </w:pPr>
            <w:r w:rsidRPr="00665444">
              <w:rPr>
                <w:rFonts w:ascii="Courier New" w:hAnsi="Courier New" w:cs="Courier New"/>
                <w:sz w:val="20"/>
                <w:szCs w:val="20"/>
              </w:rPr>
              <w:t>    public function showLeaderboard($quizId)</w:t>
            </w:r>
          </w:p>
          <w:p w14:paraId="79B1BC89" w14:textId="77777777" w:rsidR="00665444" w:rsidRPr="00665444" w:rsidRDefault="00665444" w:rsidP="00665444">
            <w:pPr>
              <w:rPr>
                <w:rFonts w:ascii="Courier New" w:hAnsi="Courier New" w:cs="Courier New"/>
                <w:sz w:val="20"/>
                <w:szCs w:val="20"/>
              </w:rPr>
            </w:pPr>
            <w:r w:rsidRPr="00665444">
              <w:rPr>
                <w:rFonts w:ascii="Courier New" w:hAnsi="Courier New" w:cs="Courier New"/>
                <w:sz w:val="20"/>
                <w:szCs w:val="20"/>
              </w:rPr>
              <w:t>{</w:t>
            </w:r>
          </w:p>
          <w:p w14:paraId="329AC729" w14:textId="77777777" w:rsidR="00665444" w:rsidRPr="00665444" w:rsidRDefault="00665444" w:rsidP="00665444">
            <w:pPr>
              <w:rPr>
                <w:rFonts w:ascii="Courier New" w:hAnsi="Courier New" w:cs="Courier New"/>
                <w:sz w:val="20"/>
                <w:szCs w:val="20"/>
              </w:rPr>
            </w:pPr>
            <w:r w:rsidRPr="00665444">
              <w:rPr>
                <w:rFonts w:ascii="Courier New" w:hAnsi="Courier New" w:cs="Courier New"/>
                <w:sz w:val="20"/>
                <w:szCs w:val="20"/>
              </w:rPr>
              <w:t>    // Ambil data quiz</w:t>
            </w:r>
          </w:p>
          <w:p w14:paraId="76D73F3E" w14:textId="77777777" w:rsidR="00665444" w:rsidRPr="00665444" w:rsidRDefault="00665444" w:rsidP="00665444">
            <w:pPr>
              <w:rPr>
                <w:rFonts w:ascii="Courier New" w:hAnsi="Courier New" w:cs="Courier New"/>
                <w:sz w:val="20"/>
                <w:szCs w:val="20"/>
              </w:rPr>
            </w:pPr>
            <w:r w:rsidRPr="00665444">
              <w:rPr>
                <w:rFonts w:ascii="Courier New" w:hAnsi="Courier New" w:cs="Courier New"/>
                <w:sz w:val="20"/>
                <w:szCs w:val="20"/>
              </w:rPr>
              <w:t>    $quizRef = $this-&gt;database-&gt;getReference("quizs/{$quizId}")-&gt;getValue();</w:t>
            </w:r>
          </w:p>
          <w:p w14:paraId="3AA21513" w14:textId="77777777" w:rsidR="00665444" w:rsidRPr="00665444" w:rsidRDefault="00665444" w:rsidP="00665444">
            <w:pPr>
              <w:rPr>
                <w:rFonts w:ascii="Courier New" w:hAnsi="Courier New" w:cs="Courier New"/>
                <w:sz w:val="20"/>
                <w:szCs w:val="20"/>
              </w:rPr>
            </w:pPr>
          </w:p>
          <w:p w14:paraId="770F54F0" w14:textId="77777777" w:rsidR="00665444" w:rsidRPr="00665444" w:rsidRDefault="00665444" w:rsidP="00665444">
            <w:pPr>
              <w:rPr>
                <w:rFonts w:ascii="Courier New" w:hAnsi="Courier New" w:cs="Courier New"/>
                <w:sz w:val="20"/>
                <w:szCs w:val="20"/>
              </w:rPr>
            </w:pPr>
            <w:r w:rsidRPr="00665444">
              <w:rPr>
                <w:rFonts w:ascii="Courier New" w:hAnsi="Courier New" w:cs="Courier New"/>
                <w:sz w:val="20"/>
                <w:szCs w:val="20"/>
              </w:rPr>
              <w:t>    // Ambil semua attempt untuk quiz ini dan urutkan berdasarkan score tertinggi</w:t>
            </w:r>
          </w:p>
          <w:p w14:paraId="223A6FA1" w14:textId="77777777" w:rsidR="00665444" w:rsidRPr="00665444" w:rsidRDefault="00665444" w:rsidP="00665444">
            <w:pPr>
              <w:rPr>
                <w:rFonts w:ascii="Courier New" w:hAnsi="Courier New" w:cs="Courier New"/>
                <w:sz w:val="20"/>
                <w:szCs w:val="20"/>
              </w:rPr>
            </w:pPr>
            <w:r w:rsidRPr="00665444">
              <w:rPr>
                <w:rFonts w:ascii="Courier New" w:hAnsi="Courier New" w:cs="Courier New"/>
                <w:sz w:val="20"/>
                <w:szCs w:val="20"/>
              </w:rPr>
              <w:t>    $attemptsRef = $this-&gt;database-&gt;getReference("attempt_quizs")</w:t>
            </w:r>
          </w:p>
          <w:p w14:paraId="36D93174" w14:textId="77777777" w:rsidR="00665444" w:rsidRPr="00665444" w:rsidRDefault="00665444" w:rsidP="00665444">
            <w:pPr>
              <w:rPr>
                <w:rFonts w:ascii="Courier New" w:hAnsi="Courier New" w:cs="Courier New"/>
                <w:sz w:val="20"/>
                <w:szCs w:val="20"/>
              </w:rPr>
            </w:pPr>
            <w:r w:rsidRPr="00665444">
              <w:rPr>
                <w:rFonts w:ascii="Courier New" w:hAnsi="Courier New" w:cs="Courier New"/>
                <w:sz w:val="20"/>
                <w:szCs w:val="20"/>
              </w:rPr>
              <w:t>        -&gt;orderByChild("quiz_id")</w:t>
            </w:r>
          </w:p>
          <w:p w14:paraId="454B114C" w14:textId="77777777" w:rsidR="00665444" w:rsidRPr="00665444" w:rsidRDefault="00665444" w:rsidP="00665444">
            <w:pPr>
              <w:rPr>
                <w:rFonts w:ascii="Courier New" w:hAnsi="Courier New" w:cs="Courier New"/>
                <w:sz w:val="20"/>
                <w:szCs w:val="20"/>
              </w:rPr>
            </w:pPr>
            <w:r w:rsidRPr="00665444">
              <w:rPr>
                <w:rFonts w:ascii="Courier New" w:hAnsi="Courier New" w:cs="Courier New"/>
                <w:sz w:val="20"/>
                <w:szCs w:val="20"/>
              </w:rPr>
              <w:t>        -&gt;equalTo($quizId)</w:t>
            </w:r>
          </w:p>
          <w:p w14:paraId="6BE3687F" w14:textId="77777777" w:rsidR="00665444" w:rsidRPr="00665444" w:rsidRDefault="00665444" w:rsidP="00665444">
            <w:pPr>
              <w:rPr>
                <w:rFonts w:ascii="Courier New" w:hAnsi="Courier New" w:cs="Courier New"/>
                <w:sz w:val="20"/>
                <w:szCs w:val="20"/>
              </w:rPr>
            </w:pPr>
            <w:r w:rsidRPr="00665444">
              <w:rPr>
                <w:rFonts w:ascii="Courier New" w:hAnsi="Courier New" w:cs="Courier New"/>
                <w:sz w:val="20"/>
                <w:szCs w:val="20"/>
              </w:rPr>
              <w:t>        -&gt;getValue();</w:t>
            </w:r>
          </w:p>
          <w:p w14:paraId="0E2CD2D1" w14:textId="77777777" w:rsidR="00665444" w:rsidRPr="00665444" w:rsidRDefault="00665444" w:rsidP="00665444">
            <w:pPr>
              <w:rPr>
                <w:rFonts w:ascii="Courier New" w:hAnsi="Courier New" w:cs="Courier New"/>
                <w:sz w:val="20"/>
                <w:szCs w:val="20"/>
              </w:rPr>
            </w:pPr>
          </w:p>
          <w:p w14:paraId="68A04702" w14:textId="77777777" w:rsidR="00665444" w:rsidRPr="00665444" w:rsidRDefault="00665444" w:rsidP="00665444">
            <w:pPr>
              <w:rPr>
                <w:rFonts w:ascii="Courier New" w:hAnsi="Courier New" w:cs="Courier New"/>
                <w:sz w:val="20"/>
                <w:szCs w:val="20"/>
              </w:rPr>
            </w:pPr>
            <w:r w:rsidRPr="00665444">
              <w:rPr>
                <w:rFonts w:ascii="Courier New" w:hAnsi="Courier New" w:cs="Courier New"/>
                <w:sz w:val="20"/>
                <w:szCs w:val="20"/>
              </w:rPr>
              <w:t>    // Urutkan attempts berdasarkan score (descending) dan beri ranking</w:t>
            </w:r>
          </w:p>
          <w:p w14:paraId="67D10292" w14:textId="77777777" w:rsidR="00665444" w:rsidRPr="00665444" w:rsidRDefault="00665444" w:rsidP="00665444">
            <w:pPr>
              <w:rPr>
                <w:rFonts w:ascii="Courier New" w:hAnsi="Courier New" w:cs="Courier New"/>
                <w:sz w:val="20"/>
                <w:szCs w:val="20"/>
              </w:rPr>
            </w:pPr>
            <w:r w:rsidRPr="00665444">
              <w:rPr>
                <w:rFonts w:ascii="Courier New" w:hAnsi="Courier New" w:cs="Courier New"/>
                <w:sz w:val="20"/>
                <w:szCs w:val="20"/>
              </w:rPr>
              <w:t>    $leaderboard = [];</w:t>
            </w:r>
          </w:p>
          <w:p w14:paraId="585C9BFD" w14:textId="77777777" w:rsidR="00665444" w:rsidRPr="00665444" w:rsidRDefault="00665444" w:rsidP="00665444">
            <w:pPr>
              <w:rPr>
                <w:rFonts w:ascii="Courier New" w:hAnsi="Courier New" w:cs="Courier New"/>
                <w:sz w:val="20"/>
                <w:szCs w:val="20"/>
              </w:rPr>
            </w:pPr>
            <w:r w:rsidRPr="00665444">
              <w:rPr>
                <w:rFonts w:ascii="Courier New" w:hAnsi="Courier New" w:cs="Courier New"/>
                <w:sz w:val="20"/>
                <w:szCs w:val="20"/>
              </w:rPr>
              <w:t>    if ($attemptsRef) {</w:t>
            </w:r>
          </w:p>
          <w:p w14:paraId="73D929E6" w14:textId="77777777" w:rsidR="00665444" w:rsidRPr="00665444" w:rsidRDefault="00665444" w:rsidP="00665444">
            <w:pPr>
              <w:rPr>
                <w:rFonts w:ascii="Courier New" w:hAnsi="Courier New" w:cs="Courier New"/>
                <w:sz w:val="20"/>
                <w:szCs w:val="20"/>
              </w:rPr>
            </w:pPr>
            <w:r w:rsidRPr="00665444">
              <w:rPr>
                <w:rFonts w:ascii="Courier New" w:hAnsi="Courier New" w:cs="Courier New"/>
                <w:sz w:val="20"/>
                <w:szCs w:val="20"/>
              </w:rPr>
              <w:t>        usort($attemptsRef, function($a, $b) {</w:t>
            </w:r>
          </w:p>
          <w:p w14:paraId="6D295975" w14:textId="77777777" w:rsidR="00665444" w:rsidRPr="00665444" w:rsidRDefault="00665444" w:rsidP="00665444">
            <w:pPr>
              <w:rPr>
                <w:rFonts w:ascii="Courier New" w:hAnsi="Courier New" w:cs="Courier New"/>
                <w:sz w:val="20"/>
                <w:szCs w:val="20"/>
              </w:rPr>
            </w:pPr>
            <w:r w:rsidRPr="00665444">
              <w:rPr>
                <w:rFonts w:ascii="Courier New" w:hAnsi="Courier New" w:cs="Courier New"/>
                <w:sz w:val="20"/>
                <w:szCs w:val="20"/>
              </w:rPr>
              <w:t>            return $b['score'] &lt;=&gt; $a['score'];</w:t>
            </w:r>
          </w:p>
          <w:p w14:paraId="6659D5E9" w14:textId="77777777" w:rsidR="00665444" w:rsidRPr="00665444" w:rsidRDefault="00665444" w:rsidP="00665444">
            <w:pPr>
              <w:rPr>
                <w:rFonts w:ascii="Courier New" w:hAnsi="Courier New" w:cs="Courier New"/>
                <w:sz w:val="20"/>
                <w:szCs w:val="20"/>
              </w:rPr>
            </w:pPr>
            <w:r w:rsidRPr="00665444">
              <w:rPr>
                <w:rFonts w:ascii="Courier New" w:hAnsi="Courier New" w:cs="Courier New"/>
                <w:sz w:val="20"/>
                <w:szCs w:val="20"/>
              </w:rPr>
              <w:t>        });</w:t>
            </w:r>
          </w:p>
          <w:p w14:paraId="1F7047F4" w14:textId="77777777" w:rsidR="00665444" w:rsidRPr="00665444" w:rsidRDefault="00665444" w:rsidP="00665444">
            <w:pPr>
              <w:rPr>
                <w:rFonts w:ascii="Courier New" w:hAnsi="Courier New" w:cs="Courier New"/>
                <w:sz w:val="20"/>
                <w:szCs w:val="20"/>
              </w:rPr>
            </w:pPr>
          </w:p>
          <w:p w14:paraId="31851C3B" w14:textId="77777777" w:rsidR="00665444" w:rsidRPr="00665444" w:rsidRDefault="00665444" w:rsidP="00665444">
            <w:pPr>
              <w:rPr>
                <w:rFonts w:ascii="Courier New" w:hAnsi="Courier New" w:cs="Courier New"/>
                <w:sz w:val="20"/>
                <w:szCs w:val="20"/>
              </w:rPr>
            </w:pPr>
            <w:r w:rsidRPr="00665444">
              <w:rPr>
                <w:rFonts w:ascii="Courier New" w:hAnsi="Courier New" w:cs="Courier New"/>
                <w:sz w:val="20"/>
                <w:szCs w:val="20"/>
              </w:rPr>
              <w:t>        $currentRank = 1;</w:t>
            </w:r>
          </w:p>
          <w:p w14:paraId="5A98CCF0" w14:textId="77777777" w:rsidR="00665444" w:rsidRPr="00665444" w:rsidRDefault="00665444" w:rsidP="00665444">
            <w:pPr>
              <w:rPr>
                <w:rFonts w:ascii="Courier New" w:hAnsi="Courier New" w:cs="Courier New"/>
                <w:sz w:val="20"/>
                <w:szCs w:val="20"/>
              </w:rPr>
            </w:pPr>
            <w:r w:rsidRPr="00665444">
              <w:rPr>
                <w:rFonts w:ascii="Courier New" w:hAnsi="Courier New" w:cs="Courier New"/>
                <w:sz w:val="20"/>
                <w:szCs w:val="20"/>
              </w:rPr>
              <w:t>        $prevScore = null;</w:t>
            </w:r>
          </w:p>
          <w:p w14:paraId="32FAF44C" w14:textId="77777777" w:rsidR="00665444" w:rsidRPr="00665444" w:rsidRDefault="00665444" w:rsidP="00665444">
            <w:pPr>
              <w:rPr>
                <w:rFonts w:ascii="Courier New" w:hAnsi="Courier New" w:cs="Courier New"/>
                <w:sz w:val="20"/>
                <w:szCs w:val="20"/>
              </w:rPr>
            </w:pPr>
          </w:p>
          <w:p w14:paraId="607ACAAB" w14:textId="77777777" w:rsidR="00665444" w:rsidRPr="00665444" w:rsidRDefault="00665444" w:rsidP="00665444">
            <w:pPr>
              <w:rPr>
                <w:rFonts w:ascii="Courier New" w:hAnsi="Courier New" w:cs="Courier New"/>
                <w:sz w:val="20"/>
                <w:szCs w:val="20"/>
              </w:rPr>
            </w:pPr>
            <w:r w:rsidRPr="00665444">
              <w:rPr>
                <w:rFonts w:ascii="Courier New" w:hAnsi="Courier New" w:cs="Courier New"/>
                <w:sz w:val="20"/>
                <w:szCs w:val="20"/>
              </w:rPr>
              <w:t>        foreach ($attemptsRef as $index =&gt; $attempt) {</w:t>
            </w:r>
          </w:p>
          <w:p w14:paraId="61BDF1C3" w14:textId="77777777" w:rsidR="00665444" w:rsidRPr="00665444" w:rsidRDefault="00665444" w:rsidP="00665444">
            <w:pPr>
              <w:rPr>
                <w:rFonts w:ascii="Courier New" w:hAnsi="Courier New" w:cs="Courier New"/>
                <w:sz w:val="20"/>
                <w:szCs w:val="20"/>
              </w:rPr>
            </w:pPr>
            <w:r w:rsidRPr="00665444">
              <w:rPr>
                <w:rFonts w:ascii="Courier New" w:hAnsi="Courier New" w:cs="Courier New"/>
                <w:sz w:val="20"/>
                <w:szCs w:val="20"/>
              </w:rPr>
              <w:t>            $userRef = $this-&gt;database-&gt;getReference("users/{$attempt['user_id']}")-&gt;getValue();</w:t>
            </w:r>
          </w:p>
          <w:p w14:paraId="4EF0B868" w14:textId="77777777" w:rsidR="00665444" w:rsidRPr="00665444" w:rsidRDefault="00665444" w:rsidP="00665444">
            <w:pPr>
              <w:rPr>
                <w:rFonts w:ascii="Courier New" w:hAnsi="Courier New" w:cs="Courier New"/>
                <w:sz w:val="20"/>
                <w:szCs w:val="20"/>
              </w:rPr>
            </w:pPr>
          </w:p>
          <w:p w14:paraId="03DF3D36" w14:textId="77777777" w:rsidR="00665444" w:rsidRPr="00665444" w:rsidRDefault="00665444" w:rsidP="00665444">
            <w:pPr>
              <w:rPr>
                <w:rFonts w:ascii="Courier New" w:hAnsi="Courier New" w:cs="Courier New"/>
                <w:sz w:val="20"/>
                <w:szCs w:val="20"/>
              </w:rPr>
            </w:pPr>
            <w:r w:rsidRPr="00665444">
              <w:rPr>
                <w:rFonts w:ascii="Courier New" w:hAnsi="Courier New" w:cs="Courier New"/>
                <w:sz w:val="20"/>
                <w:szCs w:val="20"/>
              </w:rPr>
              <w:t>            // Jika score berbeda dengan sebelumnya, update ranking</w:t>
            </w:r>
          </w:p>
          <w:p w14:paraId="263BE269" w14:textId="77777777" w:rsidR="00665444" w:rsidRPr="00665444" w:rsidRDefault="00665444" w:rsidP="00665444">
            <w:pPr>
              <w:rPr>
                <w:rFonts w:ascii="Courier New" w:hAnsi="Courier New" w:cs="Courier New"/>
                <w:sz w:val="20"/>
                <w:szCs w:val="20"/>
              </w:rPr>
            </w:pPr>
            <w:r w:rsidRPr="00665444">
              <w:rPr>
                <w:rFonts w:ascii="Courier New" w:hAnsi="Courier New" w:cs="Courier New"/>
                <w:sz w:val="20"/>
                <w:szCs w:val="20"/>
              </w:rPr>
              <w:t>            if ($prevScore !== null &amp;&amp; $attempt['score'] !== $prevScore) {</w:t>
            </w:r>
          </w:p>
          <w:p w14:paraId="6269ACE9" w14:textId="77777777" w:rsidR="00665444" w:rsidRPr="00665444" w:rsidRDefault="00665444" w:rsidP="00665444">
            <w:pPr>
              <w:rPr>
                <w:rFonts w:ascii="Courier New" w:hAnsi="Courier New" w:cs="Courier New"/>
                <w:sz w:val="20"/>
                <w:szCs w:val="20"/>
              </w:rPr>
            </w:pPr>
            <w:r w:rsidRPr="00665444">
              <w:rPr>
                <w:rFonts w:ascii="Courier New" w:hAnsi="Courier New" w:cs="Courier New"/>
                <w:sz w:val="20"/>
                <w:szCs w:val="20"/>
              </w:rPr>
              <w:t>                $currentRank = $index + 1;</w:t>
            </w:r>
          </w:p>
          <w:p w14:paraId="0B1B4D86" w14:textId="77777777" w:rsidR="00665444" w:rsidRPr="00665444" w:rsidRDefault="00665444" w:rsidP="00665444">
            <w:pPr>
              <w:rPr>
                <w:rFonts w:ascii="Courier New" w:hAnsi="Courier New" w:cs="Courier New"/>
                <w:sz w:val="20"/>
                <w:szCs w:val="20"/>
              </w:rPr>
            </w:pPr>
            <w:r w:rsidRPr="00665444">
              <w:rPr>
                <w:rFonts w:ascii="Courier New" w:hAnsi="Courier New" w:cs="Courier New"/>
                <w:sz w:val="20"/>
                <w:szCs w:val="20"/>
              </w:rPr>
              <w:t>            }</w:t>
            </w:r>
          </w:p>
          <w:p w14:paraId="3179D038" w14:textId="77777777" w:rsidR="00665444" w:rsidRPr="00665444" w:rsidRDefault="00665444" w:rsidP="00665444">
            <w:pPr>
              <w:rPr>
                <w:rFonts w:ascii="Courier New" w:hAnsi="Courier New" w:cs="Courier New"/>
                <w:sz w:val="20"/>
                <w:szCs w:val="20"/>
              </w:rPr>
            </w:pPr>
          </w:p>
          <w:p w14:paraId="2935B336" w14:textId="77777777" w:rsidR="00665444" w:rsidRPr="00665444" w:rsidRDefault="00665444" w:rsidP="00665444">
            <w:pPr>
              <w:rPr>
                <w:rFonts w:ascii="Courier New" w:hAnsi="Courier New" w:cs="Courier New"/>
                <w:sz w:val="20"/>
                <w:szCs w:val="20"/>
              </w:rPr>
            </w:pPr>
            <w:r w:rsidRPr="00665444">
              <w:rPr>
                <w:rFonts w:ascii="Courier New" w:hAnsi="Courier New" w:cs="Courier New"/>
                <w:sz w:val="20"/>
                <w:szCs w:val="20"/>
              </w:rPr>
              <w:t>            $leaderboard[] = [</w:t>
            </w:r>
          </w:p>
          <w:p w14:paraId="0C28E14F" w14:textId="77777777" w:rsidR="00665444" w:rsidRPr="00665444" w:rsidRDefault="00665444" w:rsidP="00665444">
            <w:pPr>
              <w:rPr>
                <w:rFonts w:ascii="Courier New" w:hAnsi="Courier New" w:cs="Courier New"/>
                <w:sz w:val="20"/>
                <w:szCs w:val="20"/>
              </w:rPr>
            </w:pPr>
            <w:r w:rsidRPr="00665444">
              <w:rPr>
                <w:rFonts w:ascii="Courier New" w:hAnsi="Courier New" w:cs="Courier New"/>
                <w:sz w:val="20"/>
                <w:szCs w:val="20"/>
              </w:rPr>
              <w:t>                'rank' =&gt; $currentRank,</w:t>
            </w:r>
          </w:p>
          <w:p w14:paraId="17583A24" w14:textId="77777777" w:rsidR="00665444" w:rsidRPr="00665444" w:rsidRDefault="00665444" w:rsidP="00665444">
            <w:pPr>
              <w:rPr>
                <w:rFonts w:ascii="Courier New" w:hAnsi="Courier New" w:cs="Courier New"/>
                <w:sz w:val="20"/>
                <w:szCs w:val="20"/>
              </w:rPr>
            </w:pPr>
            <w:r w:rsidRPr="00665444">
              <w:rPr>
                <w:rFonts w:ascii="Courier New" w:hAnsi="Courier New" w:cs="Courier New"/>
                <w:sz w:val="20"/>
                <w:szCs w:val="20"/>
              </w:rPr>
              <w:t>                'user_name' =&gt; $userRef['name'] ?? 'Unknown',</w:t>
            </w:r>
          </w:p>
          <w:p w14:paraId="2EBB3186" w14:textId="77777777" w:rsidR="00665444" w:rsidRPr="00665444" w:rsidRDefault="00665444" w:rsidP="00665444">
            <w:pPr>
              <w:rPr>
                <w:rFonts w:ascii="Courier New" w:hAnsi="Courier New" w:cs="Courier New"/>
                <w:sz w:val="20"/>
                <w:szCs w:val="20"/>
              </w:rPr>
            </w:pPr>
            <w:r w:rsidRPr="00665444">
              <w:rPr>
                <w:rFonts w:ascii="Courier New" w:hAnsi="Courier New" w:cs="Courier New"/>
                <w:sz w:val="20"/>
                <w:szCs w:val="20"/>
              </w:rPr>
              <w:t>                'score' =&gt; $attempt['score'],</w:t>
            </w:r>
          </w:p>
          <w:p w14:paraId="5E67AF3B" w14:textId="77777777" w:rsidR="00665444" w:rsidRPr="00665444" w:rsidRDefault="00665444" w:rsidP="00665444">
            <w:pPr>
              <w:rPr>
                <w:rFonts w:ascii="Courier New" w:hAnsi="Courier New" w:cs="Courier New"/>
                <w:sz w:val="20"/>
                <w:szCs w:val="20"/>
              </w:rPr>
            </w:pPr>
            <w:r w:rsidRPr="00665444">
              <w:rPr>
                <w:rFonts w:ascii="Courier New" w:hAnsi="Courier New" w:cs="Courier New"/>
                <w:sz w:val="20"/>
                <w:szCs w:val="20"/>
              </w:rPr>
              <w:t>                'timestamp' =&gt; $attempt['timestamp'] ?? null</w:t>
            </w:r>
          </w:p>
          <w:p w14:paraId="4ABA4433" w14:textId="77777777" w:rsidR="00665444" w:rsidRPr="00665444" w:rsidRDefault="00665444" w:rsidP="00665444">
            <w:pPr>
              <w:rPr>
                <w:rFonts w:ascii="Courier New" w:hAnsi="Courier New" w:cs="Courier New"/>
                <w:sz w:val="20"/>
                <w:szCs w:val="20"/>
              </w:rPr>
            </w:pPr>
            <w:r w:rsidRPr="00665444">
              <w:rPr>
                <w:rFonts w:ascii="Courier New" w:hAnsi="Courier New" w:cs="Courier New"/>
                <w:sz w:val="20"/>
                <w:szCs w:val="20"/>
              </w:rPr>
              <w:t>            ];</w:t>
            </w:r>
          </w:p>
          <w:p w14:paraId="66D7233B" w14:textId="77777777" w:rsidR="00665444" w:rsidRPr="00665444" w:rsidRDefault="00665444" w:rsidP="00665444">
            <w:pPr>
              <w:rPr>
                <w:rFonts w:ascii="Courier New" w:hAnsi="Courier New" w:cs="Courier New"/>
                <w:sz w:val="20"/>
                <w:szCs w:val="20"/>
              </w:rPr>
            </w:pPr>
          </w:p>
          <w:p w14:paraId="666F6BF1" w14:textId="77777777" w:rsidR="00665444" w:rsidRPr="00665444" w:rsidRDefault="00665444" w:rsidP="00665444">
            <w:pPr>
              <w:rPr>
                <w:rFonts w:ascii="Courier New" w:hAnsi="Courier New" w:cs="Courier New"/>
                <w:sz w:val="20"/>
                <w:szCs w:val="20"/>
              </w:rPr>
            </w:pPr>
            <w:r w:rsidRPr="00665444">
              <w:rPr>
                <w:rFonts w:ascii="Courier New" w:hAnsi="Courier New" w:cs="Courier New"/>
                <w:sz w:val="20"/>
                <w:szCs w:val="20"/>
              </w:rPr>
              <w:t>            $prevScore = $attempt['score'];</w:t>
            </w:r>
          </w:p>
          <w:p w14:paraId="5B8CF0C3" w14:textId="77777777" w:rsidR="00665444" w:rsidRPr="00665444" w:rsidRDefault="00665444" w:rsidP="00665444">
            <w:pPr>
              <w:rPr>
                <w:rFonts w:ascii="Courier New" w:hAnsi="Courier New" w:cs="Courier New"/>
                <w:sz w:val="20"/>
                <w:szCs w:val="20"/>
              </w:rPr>
            </w:pPr>
            <w:r w:rsidRPr="00665444">
              <w:rPr>
                <w:rFonts w:ascii="Courier New" w:hAnsi="Courier New" w:cs="Courier New"/>
                <w:sz w:val="20"/>
                <w:szCs w:val="20"/>
              </w:rPr>
              <w:t>        }</w:t>
            </w:r>
          </w:p>
          <w:p w14:paraId="48FD5E7A" w14:textId="77777777" w:rsidR="00665444" w:rsidRPr="00665444" w:rsidRDefault="00665444" w:rsidP="00665444">
            <w:pPr>
              <w:rPr>
                <w:rFonts w:ascii="Courier New" w:hAnsi="Courier New" w:cs="Courier New"/>
                <w:sz w:val="20"/>
                <w:szCs w:val="20"/>
              </w:rPr>
            </w:pPr>
            <w:r w:rsidRPr="00665444">
              <w:rPr>
                <w:rFonts w:ascii="Courier New" w:hAnsi="Courier New" w:cs="Courier New"/>
                <w:sz w:val="20"/>
                <w:szCs w:val="20"/>
              </w:rPr>
              <w:t>    }</w:t>
            </w:r>
          </w:p>
          <w:p w14:paraId="3B1E4EE7" w14:textId="77777777" w:rsidR="00665444" w:rsidRPr="00665444" w:rsidRDefault="00665444" w:rsidP="00665444">
            <w:pPr>
              <w:rPr>
                <w:rFonts w:ascii="Courier New" w:hAnsi="Courier New" w:cs="Courier New"/>
                <w:sz w:val="20"/>
                <w:szCs w:val="20"/>
              </w:rPr>
            </w:pPr>
          </w:p>
          <w:p w14:paraId="14C5D2EE" w14:textId="77777777" w:rsidR="00665444" w:rsidRPr="00665444" w:rsidRDefault="00665444" w:rsidP="00665444">
            <w:pPr>
              <w:rPr>
                <w:rFonts w:ascii="Courier New" w:hAnsi="Courier New" w:cs="Courier New"/>
                <w:sz w:val="20"/>
                <w:szCs w:val="20"/>
              </w:rPr>
            </w:pPr>
            <w:r w:rsidRPr="00665444">
              <w:rPr>
                <w:rFonts w:ascii="Courier New" w:hAnsi="Courier New" w:cs="Courier New"/>
                <w:sz w:val="20"/>
                <w:szCs w:val="20"/>
              </w:rPr>
              <w:t>    return view('pages.teacher.leaderboard.leader_board', [</w:t>
            </w:r>
          </w:p>
          <w:p w14:paraId="0439B43B" w14:textId="77777777" w:rsidR="00665444" w:rsidRPr="00665444" w:rsidRDefault="00665444" w:rsidP="00665444">
            <w:pPr>
              <w:rPr>
                <w:rFonts w:ascii="Courier New" w:hAnsi="Courier New" w:cs="Courier New"/>
                <w:sz w:val="20"/>
                <w:szCs w:val="20"/>
              </w:rPr>
            </w:pPr>
            <w:r w:rsidRPr="00665444">
              <w:rPr>
                <w:rFonts w:ascii="Courier New" w:hAnsi="Courier New" w:cs="Courier New"/>
                <w:sz w:val="20"/>
                <w:szCs w:val="20"/>
              </w:rPr>
              <w:t>        'quiz' =&gt; $quizRef,</w:t>
            </w:r>
          </w:p>
          <w:p w14:paraId="34C3DEA7" w14:textId="77777777" w:rsidR="00665444" w:rsidRPr="00665444" w:rsidRDefault="00665444" w:rsidP="00665444">
            <w:pPr>
              <w:rPr>
                <w:rFonts w:ascii="Courier New" w:hAnsi="Courier New" w:cs="Courier New"/>
                <w:sz w:val="20"/>
                <w:szCs w:val="20"/>
              </w:rPr>
            </w:pPr>
            <w:r w:rsidRPr="00665444">
              <w:rPr>
                <w:rFonts w:ascii="Courier New" w:hAnsi="Courier New" w:cs="Courier New"/>
                <w:sz w:val="20"/>
                <w:szCs w:val="20"/>
              </w:rPr>
              <w:t>        'leaderboard' =&gt; $leaderboard</w:t>
            </w:r>
          </w:p>
          <w:p w14:paraId="59416E61" w14:textId="77777777" w:rsidR="00665444" w:rsidRPr="00665444" w:rsidRDefault="00665444" w:rsidP="00665444">
            <w:pPr>
              <w:rPr>
                <w:rFonts w:ascii="Courier New" w:hAnsi="Courier New" w:cs="Courier New"/>
                <w:sz w:val="20"/>
                <w:szCs w:val="20"/>
              </w:rPr>
            </w:pPr>
            <w:r w:rsidRPr="00665444">
              <w:rPr>
                <w:rFonts w:ascii="Courier New" w:hAnsi="Courier New" w:cs="Courier New"/>
                <w:sz w:val="20"/>
                <w:szCs w:val="20"/>
              </w:rPr>
              <w:t>    ]);</w:t>
            </w:r>
          </w:p>
          <w:p w14:paraId="3E34648B" w14:textId="77777777" w:rsidR="00665444" w:rsidRPr="00665444" w:rsidRDefault="00665444" w:rsidP="00665444">
            <w:pPr>
              <w:rPr>
                <w:rFonts w:ascii="Courier New" w:hAnsi="Courier New" w:cs="Courier New"/>
                <w:sz w:val="20"/>
                <w:szCs w:val="20"/>
              </w:rPr>
            </w:pPr>
            <w:r w:rsidRPr="00665444">
              <w:rPr>
                <w:rFonts w:ascii="Courier New" w:hAnsi="Courier New" w:cs="Courier New"/>
                <w:sz w:val="20"/>
                <w:szCs w:val="20"/>
              </w:rPr>
              <w:t>}</w:t>
            </w:r>
          </w:p>
          <w:p w14:paraId="7B01F226" w14:textId="77777777" w:rsidR="00665444" w:rsidRPr="00665444" w:rsidRDefault="00665444" w:rsidP="00665444">
            <w:pPr>
              <w:rPr>
                <w:rFonts w:ascii="Courier New" w:hAnsi="Courier New" w:cs="Courier New"/>
                <w:sz w:val="20"/>
                <w:szCs w:val="20"/>
              </w:rPr>
            </w:pPr>
          </w:p>
          <w:p w14:paraId="4D51F782" w14:textId="46E2882A" w:rsidR="00665444" w:rsidRDefault="00665444" w:rsidP="00665444">
            <w:r w:rsidRPr="00665444">
              <w:rPr>
                <w:rFonts w:ascii="Courier New" w:hAnsi="Courier New" w:cs="Courier New"/>
                <w:sz w:val="20"/>
                <w:szCs w:val="20"/>
              </w:rPr>
              <w:t>}</w:t>
            </w:r>
          </w:p>
        </w:tc>
      </w:tr>
    </w:tbl>
    <w:p w14:paraId="4BD8D4F7" w14:textId="77777777" w:rsidR="00665444" w:rsidRDefault="00665444" w:rsidP="00D27676"/>
    <w:p w14:paraId="215CE01C" w14:textId="62FBDF25" w:rsidR="00104142" w:rsidRDefault="00104142" w:rsidP="00D27676">
      <w:r w:rsidRPr="00104142">
        <w:t xml:space="preserve">Fungsi </w:t>
      </w:r>
      <w:r w:rsidRPr="00104142">
        <w:rPr>
          <w:rFonts w:ascii="Courier New" w:hAnsi="Courier New" w:cs="Courier New"/>
        </w:rPr>
        <w:t>showLeaderboard($quizId)</w:t>
      </w:r>
      <w:r w:rsidRPr="00104142">
        <w:t xml:space="preserve"> pada kode</w:t>
      </w:r>
      <w:r w:rsidR="001200E8">
        <w:t xml:space="preserve"> diatas</w:t>
      </w:r>
      <w:r w:rsidRPr="00104142">
        <w:t xml:space="preserve"> yang digunakan untuk </w:t>
      </w:r>
      <w:r w:rsidRPr="001200E8">
        <w:t xml:space="preserve">menampilkan </w:t>
      </w:r>
      <w:r w:rsidRPr="001200E8">
        <w:rPr>
          <w:i/>
          <w:iCs/>
        </w:rPr>
        <w:t>leaderboard</w:t>
      </w:r>
      <w:r w:rsidRPr="001200E8">
        <w:t xml:space="preserve"> (papan peringkat)</w:t>
      </w:r>
      <w:r w:rsidRPr="00104142">
        <w:t xml:space="preserve"> berdasarkan hasil </w:t>
      </w:r>
      <w:r w:rsidR="00FD26C5">
        <w:rPr>
          <w:i/>
          <w:iCs/>
        </w:rPr>
        <w:t>quiz</w:t>
      </w:r>
      <w:r w:rsidRPr="00104142">
        <w:t xml:space="preserve">. Fungsinya adalah mengambil data percobaan </w:t>
      </w:r>
      <w:r w:rsidR="00FD26C5">
        <w:rPr>
          <w:i/>
          <w:iCs/>
        </w:rPr>
        <w:t>quiz</w:t>
      </w:r>
      <w:r w:rsidR="00FD26C5" w:rsidRPr="00104142">
        <w:t xml:space="preserve"> </w:t>
      </w:r>
      <w:r w:rsidRPr="00FD26C5">
        <w:rPr>
          <w:i/>
          <w:iCs/>
        </w:rPr>
        <w:t>(attempts)</w:t>
      </w:r>
      <w:r w:rsidRPr="00104142">
        <w:t xml:space="preserve"> dari para peserta, mengurutkan berdasarkan skor tertinggi, dan kemudian memberikan peringkat kepada peserta </w:t>
      </w:r>
      <w:r w:rsidR="00FD26C5">
        <w:rPr>
          <w:i/>
          <w:iCs/>
        </w:rPr>
        <w:t>quiz</w:t>
      </w:r>
      <w:r w:rsidRPr="00104142">
        <w:t>.</w:t>
      </w:r>
      <w:r w:rsidR="00760968">
        <w:t xml:space="preserve"> </w:t>
      </w:r>
      <w:r w:rsidR="00FD26C5" w:rsidRPr="00FD26C5">
        <w:t xml:space="preserve">Fungsi ini dimulai dengan mengambil data </w:t>
      </w:r>
      <w:r w:rsidR="009D218F">
        <w:rPr>
          <w:i/>
          <w:iCs/>
        </w:rPr>
        <w:t>quiz</w:t>
      </w:r>
      <w:r w:rsidR="009D218F" w:rsidRPr="00FD26C5">
        <w:t xml:space="preserve"> </w:t>
      </w:r>
      <w:r w:rsidR="00FD26C5" w:rsidRPr="00FD26C5">
        <w:t xml:space="preserve">dari database, berdasarkan parameter </w:t>
      </w:r>
      <w:r w:rsidR="00FD26C5" w:rsidRPr="00FD26C5">
        <w:rPr>
          <w:rFonts w:ascii="Courier New" w:hAnsi="Courier New" w:cs="Courier New"/>
        </w:rPr>
        <w:t>$quizId</w:t>
      </w:r>
      <w:r w:rsidR="00FD26C5" w:rsidRPr="00FD26C5">
        <w:t xml:space="preserve"> yang diterima. Data </w:t>
      </w:r>
      <w:r w:rsidR="00FD26C5">
        <w:rPr>
          <w:i/>
          <w:iCs/>
        </w:rPr>
        <w:t>quiz</w:t>
      </w:r>
      <w:r w:rsidR="00FD26C5" w:rsidRPr="00FD26C5">
        <w:t xml:space="preserve"> ini kemudian disimpan dalam variabel </w:t>
      </w:r>
      <w:r w:rsidR="00FD26C5" w:rsidRPr="00FD26C5">
        <w:rPr>
          <w:rFonts w:ascii="Courier New" w:hAnsi="Courier New" w:cs="Courier New"/>
        </w:rPr>
        <w:t>$quizRef</w:t>
      </w:r>
      <w:r w:rsidR="00FD26C5" w:rsidRPr="00FD26C5">
        <w:t xml:space="preserve"> dan akan digunakan nantinya untuk ditampilkan di tampilan akhir.</w:t>
      </w:r>
      <w:r w:rsidR="00642F8B">
        <w:t xml:space="preserve"> </w:t>
      </w:r>
      <w:r w:rsidR="00642F8B" w:rsidRPr="00642F8B">
        <w:t xml:space="preserve">Data ini diambil dari cabang </w:t>
      </w:r>
      <w:r w:rsidR="00642F8B" w:rsidRPr="00642F8B">
        <w:rPr>
          <w:rFonts w:ascii="Courier New" w:hAnsi="Courier New" w:cs="Courier New"/>
        </w:rPr>
        <w:t>attempt_quizs</w:t>
      </w:r>
      <w:r w:rsidR="00642F8B" w:rsidRPr="00642F8B">
        <w:t xml:space="preserve"> di dalam database, yang difilter menggunakan method </w:t>
      </w:r>
      <w:r w:rsidR="00642F8B" w:rsidRPr="00642F8B">
        <w:rPr>
          <w:rFonts w:ascii="Courier New" w:hAnsi="Courier New" w:cs="Courier New"/>
        </w:rPr>
        <w:t>orderByChild("quiz_id")</w:t>
      </w:r>
      <w:r w:rsidR="00642F8B" w:rsidRPr="00642F8B">
        <w:t xml:space="preserve"> dan </w:t>
      </w:r>
      <w:r w:rsidR="00642F8B" w:rsidRPr="00642F8B">
        <w:rPr>
          <w:rFonts w:ascii="Courier New" w:hAnsi="Courier New" w:cs="Courier New"/>
        </w:rPr>
        <w:t>equalTo($quizId)</w:t>
      </w:r>
      <w:r w:rsidR="00642F8B" w:rsidRPr="00642F8B">
        <w:t xml:space="preserve"> agar hanya menampilkan data attempt untuk kuis tertentu saja.</w:t>
      </w:r>
      <w:r w:rsidR="00C81405">
        <w:t xml:space="preserve"> </w:t>
      </w:r>
      <w:r w:rsidR="00C81405" w:rsidRPr="00C81405">
        <w:t xml:space="preserve">Data </w:t>
      </w:r>
      <w:r w:rsidR="00C81405" w:rsidRPr="00C81405">
        <w:rPr>
          <w:i/>
          <w:iCs/>
        </w:rPr>
        <w:t>attempt</w:t>
      </w:r>
      <w:r w:rsidR="00C81405" w:rsidRPr="00C81405">
        <w:t xml:space="preserve"> tersebut kemudian diurutkan berdasarkan skor dari yang tertinggi ke yang terendah menggunakan fungsi </w:t>
      </w:r>
      <w:r w:rsidR="00C81405" w:rsidRPr="00C81405">
        <w:rPr>
          <w:rFonts w:ascii="Courier New" w:hAnsi="Courier New" w:cs="Courier New"/>
        </w:rPr>
        <w:t>usort</w:t>
      </w:r>
      <w:r w:rsidR="00C81405" w:rsidRPr="00C81405">
        <w:t xml:space="preserve">. Setelah itu, sistem menyusun </w:t>
      </w:r>
      <w:r w:rsidR="00C81405" w:rsidRPr="00C81405">
        <w:rPr>
          <w:i/>
          <w:iCs/>
        </w:rPr>
        <w:t>leaderboard</w:t>
      </w:r>
      <w:r w:rsidR="00C81405" w:rsidRPr="00C81405">
        <w:t xml:space="preserve"> dengan memberi peringkat pada setiap pengguna. Jika ada pengguna yang memiliki skor sama, mereka akan mendapat peringkat yang sama. </w:t>
      </w:r>
      <w:r w:rsidR="00C81405" w:rsidRPr="00C81405">
        <w:rPr>
          <w:i/>
          <w:iCs/>
        </w:rPr>
        <w:t>Ranking</w:t>
      </w:r>
      <w:r w:rsidR="00C81405" w:rsidRPr="00C81405">
        <w:t xml:space="preserve"> diperbarui hanya jika skor berbeda dari sebelumnya.</w:t>
      </w:r>
      <w:r w:rsidR="00C81405">
        <w:t xml:space="preserve"> U</w:t>
      </w:r>
      <w:r w:rsidR="00C81405" w:rsidRPr="00C81405">
        <w:t xml:space="preserve">ntuk setiap </w:t>
      </w:r>
      <w:r w:rsidR="00C81405" w:rsidRPr="00C81405">
        <w:rPr>
          <w:i/>
          <w:iCs/>
        </w:rPr>
        <w:t>attempt</w:t>
      </w:r>
      <w:r w:rsidR="00C81405" w:rsidRPr="00C81405">
        <w:t xml:space="preserve">, data pengguna diambil dari path </w:t>
      </w:r>
      <w:r w:rsidR="00C81405" w:rsidRPr="00520614">
        <w:rPr>
          <w:rFonts w:ascii="Courier New" w:hAnsi="Courier New" w:cs="Courier New"/>
        </w:rPr>
        <w:t>users/{user_id}</w:t>
      </w:r>
      <w:r w:rsidR="00C81405" w:rsidRPr="00C81405">
        <w:t xml:space="preserve"> untuk mendapatkan nama pengguna. Semua informasi</w:t>
      </w:r>
      <w:r w:rsidR="00C81405">
        <w:t xml:space="preserve"> - </w:t>
      </w:r>
      <w:r w:rsidR="00C81405" w:rsidRPr="00C81405">
        <w:t xml:space="preserve">peringkat, nama pengguna, skor, dan </w:t>
      </w:r>
      <w:r w:rsidR="00C81405" w:rsidRPr="00520614">
        <w:rPr>
          <w:i/>
          <w:iCs/>
        </w:rPr>
        <w:t>timestamp</w:t>
      </w:r>
      <w:r w:rsidR="00520614">
        <w:t xml:space="preserve"> - </w:t>
      </w:r>
      <w:r w:rsidR="00C81405" w:rsidRPr="00C81405">
        <w:t xml:space="preserve">disimpan dalam </w:t>
      </w:r>
      <w:r w:rsidR="00C81405" w:rsidRPr="00520614">
        <w:rPr>
          <w:i/>
          <w:iCs/>
        </w:rPr>
        <w:t>array</w:t>
      </w:r>
      <w:r w:rsidR="00C81405" w:rsidRPr="00C81405">
        <w:t xml:space="preserve"> </w:t>
      </w:r>
      <w:r w:rsidR="00C81405" w:rsidRPr="00520614">
        <w:rPr>
          <w:rFonts w:ascii="Courier New" w:hAnsi="Courier New" w:cs="Courier New"/>
        </w:rPr>
        <w:t>$leaderboard</w:t>
      </w:r>
      <w:r w:rsidR="00C81405" w:rsidRPr="00C81405">
        <w:t>.</w:t>
      </w:r>
      <w:r w:rsidR="00520614">
        <w:t xml:space="preserve"> </w:t>
      </w:r>
      <w:r w:rsidR="00520614" w:rsidRPr="00520614">
        <w:t xml:space="preserve">Terakhir, fungsi mengembalikan view </w:t>
      </w:r>
      <w:r w:rsidR="00520614" w:rsidRPr="00520614">
        <w:rPr>
          <w:i/>
          <w:iCs/>
        </w:rPr>
        <w:t>leader_board</w:t>
      </w:r>
      <w:r w:rsidR="00520614" w:rsidRPr="00520614">
        <w:t xml:space="preserve"> dan mengirimkan data</w:t>
      </w:r>
      <w:r w:rsidR="00520614">
        <w:t xml:space="preserve"> </w:t>
      </w:r>
      <w:r w:rsidR="00520614">
        <w:rPr>
          <w:i/>
          <w:iCs/>
        </w:rPr>
        <w:t>quiz</w:t>
      </w:r>
      <w:r w:rsidR="00520614" w:rsidRPr="00520614">
        <w:t xml:space="preserve"> beserta leaderboard agar dapat ditampilkan di antarmuka pengguna.</w:t>
      </w:r>
    </w:p>
    <w:p w14:paraId="114999B9" w14:textId="638BAFDA" w:rsidR="00D26AB5" w:rsidRDefault="00C15F12" w:rsidP="00D26AB5">
      <w:pPr>
        <w:pStyle w:val="Heading4"/>
        <w:tabs>
          <w:tab w:val="left" w:pos="900"/>
        </w:tabs>
        <w:ind w:left="810" w:hanging="810"/>
        <w:rPr>
          <w:rFonts w:ascii="Times New Roman" w:hAnsi="Times New Roman" w:cs="Times New Roman"/>
          <w:b/>
          <w:bCs/>
          <w:color w:val="auto"/>
        </w:rPr>
      </w:pPr>
      <w:r w:rsidRPr="00C15F12">
        <w:rPr>
          <w:rFonts w:ascii="Times New Roman" w:hAnsi="Times New Roman" w:cs="Times New Roman"/>
          <w:b/>
          <w:bCs/>
          <w:i w:val="0"/>
          <w:iCs w:val="0"/>
          <w:color w:val="auto"/>
        </w:rPr>
        <w:t>Implementas</w:t>
      </w:r>
      <w:r>
        <w:rPr>
          <w:rFonts w:ascii="Times New Roman" w:hAnsi="Times New Roman" w:cs="Times New Roman"/>
          <w:b/>
          <w:bCs/>
          <w:color w:val="auto"/>
        </w:rPr>
        <w:t xml:space="preserve">i </w:t>
      </w:r>
      <w:r w:rsidR="00D26AB5" w:rsidRPr="00D26AB5">
        <w:rPr>
          <w:rFonts w:ascii="Times New Roman" w:hAnsi="Times New Roman" w:cs="Times New Roman"/>
          <w:b/>
          <w:bCs/>
          <w:color w:val="auto"/>
        </w:rPr>
        <w:t>Feedback</w:t>
      </w:r>
    </w:p>
    <w:p w14:paraId="6E41CB8D" w14:textId="1F02EA84" w:rsidR="00D26AB5" w:rsidRDefault="00D26AB5" w:rsidP="00D27676">
      <w:r w:rsidRPr="00D26AB5">
        <w:rPr>
          <w:i/>
          <w:iCs/>
        </w:rPr>
        <w:t>Feedback</w:t>
      </w:r>
      <w:r w:rsidRPr="00D26AB5">
        <w:t xml:space="preserve"> adalah bentuk umpan balik yang diberikan kepada pengguna setelah mereka menyelesaikan </w:t>
      </w:r>
      <w:r w:rsidRPr="00DB3E95">
        <w:rPr>
          <w:i/>
          <w:iCs/>
        </w:rPr>
        <w:t>quiz</w:t>
      </w:r>
      <w:r w:rsidRPr="00D26AB5">
        <w:t xml:space="preserve"> atau menjawab pertanyaan, yang bisa berupa pujian, saran, atau koreksi. </w:t>
      </w:r>
      <w:r w:rsidRPr="00480D2C">
        <w:rPr>
          <w:i/>
          <w:iCs/>
        </w:rPr>
        <w:t>Feedback</w:t>
      </w:r>
      <w:r w:rsidRPr="00D26AB5">
        <w:t xml:space="preserve"> yang diberikan sangat penting karena membantu pengguna memahami apa yang telah mereka lakukan dengan benar dan di mana mereka perlu memperbaiki diri. Seperti, ketika kita telah menjawab soal yang diberikan, maka </w:t>
      </w:r>
      <w:r w:rsidRPr="00480D2C">
        <w:rPr>
          <w:i/>
          <w:iCs/>
        </w:rPr>
        <w:t>feedback</w:t>
      </w:r>
      <w:r w:rsidRPr="00D26AB5">
        <w:t xml:space="preserve"> akan muncul. Maupun benar atau salah, </w:t>
      </w:r>
      <w:r w:rsidRPr="00480D2C">
        <w:rPr>
          <w:i/>
          <w:iCs/>
        </w:rPr>
        <w:t>feedback</w:t>
      </w:r>
      <w:r w:rsidRPr="00D26AB5">
        <w:t xml:space="preserve"> akan memberikan keterangan tentang jawaban soal yang di ujikan. Dengan cara ini, </w:t>
      </w:r>
      <w:r w:rsidRPr="00480D2C">
        <w:rPr>
          <w:i/>
          <w:iCs/>
        </w:rPr>
        <w:t>feedback</w:t>
      </w:r>
      <w:r w:rsidRPr="00D26AB5">
        <w:t xml:space="preserve"> tidak hanya meningkatkan pemahaman pengguna, tetapi juga mendorong mereka untuk terus belajar dan berkembang.</w:t>
      </w:r>
    </w:p>
    <w:p w14:paraId="7A91EC19" w14:textId="65A62149" w:rsidR="009759B7" w:rsidRPr="009759B7" w:rsidRDefault="009759B7" w:rsidP="009759B7">
      <w:pPr>
        <w:pStyle w:val="Caption"/>
        <w:keepNext/>
        <w:jc w:val="center"/>
        <w:rPr>
          <w:color w:val="auto"/>
          <w:sz w:val="24"/>
          <w:szCs w:val="24"/>
        </w:rPr>
      </w:pPr>
      <w:bookmarkStart w:id="129" w:name="_Toc195482845"/>
      <w:bookmarkStart w:id="130" w:name="_Toc195482863"/>
      <w:r w:rsidRPr="00480D2C">
        <w:rPr>
          <w:i w:val="0"/>
          <w:iCs w:val="0"/>
          <w:color w:val="auto"/>
          <w:sz w:val="24"/>
          <w:szCs w:val="24"/>
        </w:rPr>
        <w:t xml:space="preserve">Tabel 5. </w:t>
      </w:r>
      <w:r w:rsidRPr="00480D2C">
        <w:rPr>
          <w:i w:val="0"/>
          <w:iCs w:val="0"/>
          <w:color w:val="auto"/>
          <w:sz w:val="24"/>
          <w:szCs w:val="24"/>
        </w:rPr>
        <w:fldChar w:fldCharType="begin"/>
      </w:r>
      <w:r w:rsidRPr="00480D2C">
        <w:rPr>
          <w:i w:val="0"/>
          <w:iCs w:val="0"/>
          <w:color w:val="auto"/>
          <w:sz w:val="24"/>
          <w:szCs w:val="24"/>
        </w:rPr>
        <w:instrText xml:space="preserve"> SEQ Tabel_5. \* ARABIC </w:instrText>
      </w:r>
      <w:r w:rsidRPr="00480D2C">
        <w:rPr>
          <w:i w:val="0"/>
          <w:iCs w:val="0"/>
          <w:color w:val="auto"/>
          <w:sz w:val="24"/>
          <w:szCs w:val="24"/>
        </w:rPr>
        <w:fldChar w:fldCharType="separate"/>
      </w:r>
      <w:r w:rsidR="006C1C49">
        <w:rPr>
          <w:i w:val="0"/>
          <w:iCs w:val="0"/>
          <w:noProof/>
          <w:color w:val="auto"/>
          <w:sz w:val="24"/>
          <w:szCs w:val="24"/>
        </w:rPr>
        <w:t>10</w:t>
      </w:r>
      <w:r w:rsidRPr="00480D2C">
        <w:rPr>
          <w:i w:val="0"/>
          <w:iCs w:val="0"/>
          <w:color w:val="auto"/>
          <w:sz w:val="24"/>
          <w:szCs w:val="24"/>
        </w:rPr>
        <w:fldChar w:fldCharType="end"/>
      </w:r>
      <w:r w:rsidRPr="00480D2C">
        <w:rPr>
          <w:i w:val="0"/>
          <w:iCs w:val="0"/>
          <w:color w:val="auto"/>
          <w:sz w:val="24"/>
          <w:szCs w:val="24"/>
        </w:rPr>
        <w:t xml:space="preserve"> Kode Program</w:t>
      </w:r>
      <w:r w:rsidRPr="009759B7">
        <w:rPr>
          <w:color w:val="auto"/>
          <w:sz w:val="24"/>
          <w:szCs w:val="24"/>
        </w:rPr>
        <w:t xml:space="preserve"> </w:t>
      </w:r>
      <w:r w:rsidRPr="00480D2C">
        <w:rPr>
          <w:color w:val="auto"/>
          <w:sz w:val="24"/>
          <w:szCs w:val="24"/>
        </w:rPr>
        <w:t>Feedback</w:t>
      </w:r>
      <w:bookmarkEnd w:id="129"/>
      <w:bookmarkEnd w:id="130"/>
    </w:p>
    <w:tbl>
      <w:tblPr>
        <w:tblStyle w:val="TableGrid"/>
        <w:tblW w:w="0" w:type="auto"/>
        <w:tblLook w:val="04A0" w:firstRow="1" w:lastRow="0" w:firstColumn="1" w:lastColumn="0" w:noHBand="0" w:noVBand="1"/>
      </w:tblPr>
      <w:tblGrid>
        <w:gridCol w:w="9350"/>
      </w:tblGrid>
      <w:tr w:rsidR="006253B1" w14:paraId="480C8A57" w14:textId="77777777" w:rsidTr="006253B1">
        <w:tc>
          <w:tcPr>
            <w:tcW w:w="9350" w:type="dxa"/>
          </w:tcPr>
          <w:p w14:paraId="05A89076" w14:textId="77777777" w:rsidR="006253B1" w:rsidRPr="006253B1" w:rsidRDefault="006253B1" w:rsidP="006253B1">
            <w:pPr>
              <w:rPr>
                <w:rFonts w:ascii="Courier New" w:hAnsi="Courier New" w:cs="Courier New"/>
                <w:sz w:val="20"/>
                <w:szCs w:val="20"/>
              </w:rPr>
            </w:pPr>
            <w:r w:rsidRPr="006253B1">
              <w:rPr>
                <w:rFonts w:ascii="Courier New" w:hAnsi="Courier New" w:cs="Courier New"/>
                <w:sz w:val="20"/>
                <w:szCs w:val="20"/>
              </w:rPr>
              <w:t>} else {</w:t>
            </w:r>
          </w:p>
          <w:p w14:paraId="2EBAA84E" w14:textId="77777777" w:rsidR="006253B1" w:rsidRPr="006253B1" w:rsidRDefault="006253B1" w:rsidP="006253B1">
            <w:pPr>
              <w:rPr>
                <w:rFonts w:ascii="Courier New" w:hAnsi="Courier New" w:cs="Courier New"/>
                <w:sz w:val="20"/>
                <w:szCs w:val="20"/>
              </w:rPr>
            </w:pPr>
            <w:r w:rsidRPr="006253B1">
              <w:rPr>
                <w:rFonts w:ascii="Courier New" w:hAnsi="Courier New" w:cs="Courier New"/>
                <w:sz w:val="20"/>
                <w:szCs w:val="20"/>
              </w:rPr>
              <w:t xml:space="preserve">    $feedbackData = [</w:t>
            </w:r>
          </w:p>
          <w:p w14:paraId="49D77CF8" w14:textId="77777777" w:rsidR="006253B1" w:rsidRPr="006253B1" w:rsidRDefault="006253B1" w:rsidP="006253B1">
            <w:pPr>
              <w:rPr>
                <w:rFonts w:ascii="Courier New" w:hAnsi="Courier New" w:cs="Courier New"/>
                <w:sz w:val="20"/>
                <w:szCs w:val="20"/>
              </w:rPr>
            </w:pPr>
            <w:r w:rsidRPr="006253B1">
              <w:rPr>
                <w:rFonts w:ascii="Courier New" w:hAnsi="Courier New" w:cs="Courier New"/>
                <w:sz w:val="20"/>
                <w:szCs w:val="20"/>
              </w:rPr>
              <w:t xml:space="preserve">        'selected' =&gt; $selectedAnswer,</w:t>
            </w:r>
          </w:p>
          <w:p w14:paraId="6AE21E9E" w14:textId="77777777" w:rsidR="006253B1" w:rsidRPr="006253B1" w:rsidRDefault="006253B1" w:rsidP="006253B1">
            <w:pPr>
              <w:rPr>
                <w:rFonts w:ascii="Courier New" w:hAnsi="Courier New" w:cs="Courier New"/>
                <w:sz w:val="20"/>
                <w:szCs w:val="20"/>
              </w:rPr>
            </w:pPr>
            <w:r w:rsidRPr="006253B1">
              <w:rPr>
                <w:rFonts w:ascii="Courier New" w:hAnsi="Courier New" w:cs="Courier New"/>
                <w:sz w:val="20"/>
                <w:szCs w:val="20"/>
              </w:rPr>
              <w:t xml:space="preserve">        'correct' =&gt; $correctAnswer,</w:t>
            </w:r>
          </w:p>
          <w:p w14:paraId="7FBD7C25" w14:textId="77777777" w:rsidR="006253B1" w:rsidRPr="006253B1" w:rsidRDefault="006253B1" w:rsidP="006253B1">
            <w:pPr>
              <w:rPr>
                <w:rFonts w:ascii="Courier New" w:hAnsi="Courier New" w:cs="Courier New"/>
                <w:sz w:val="20"/>
                <w:szCs w:val="20"/>
              </w:rPr>
            </w:pPr>
            <w:r w:rsidRPr="006253B1">
              <w:rPr>
                <w:rFonts w:ascii="Courier New" w:hAnsi="Courier New" w:cs="Courier New"/>
                <w:sz w:val="20"/>
                <w:szCs w:val="20"/>
              </w:rPr>
              <w:t xml:space="preserve">        'feedback' =&gt; $questionRef['feedback'] ?? 'Jawaban belum tepat'</w:t>
            </w:r>
          </w:p>
          <w:p w14:paraId="23509540" w14:textId="77777777" w:rsidR="006253B1" w:rsidRPr="006253B1" w:rsidRDefault="006253B1" w:rsidP="006253B1">
            <w:pPr>
              <w:rPr>
                <w:rFonts w:ascii="Courier New" w:hAnsi="Courier New" w:cs="Courier New"/>
                <w:sz w:val="20"/>
                <w:szCs w:val="20"/>
              </w:rPr>
            </w:pPr>
            <w:r w:rsidRPr="006253B1">
              <w:rPr>
                <w:rFonts w:ascii="Courier New" w:hAnsi="Courier New" w:cs="Courier New"/>
                <w:sz w:val="20"/>
                <w:szCs w:val="20"/>
              </w:rPr>
              <w:t xml:space="preserve">    ];</w:t>
            </w:r>
          </w:p>
          <w:p w14:paraId="657A6AD3" w14:textId="77777777" w:rsidR="006253B1" w:rsidRPr="006253B1" w:rsidRDefault="006253B1" w:rsidP="006253B1">
            <w:pPr>
              <w:rPr>
                <w:rFonts w:ascii="Courier New" w:hAnsi="Courier New" w:cs="Courier New"/>
                <w:sz w:val="20"/>
                <w:szCs w:val="20"/>
              </w:rPr>
            </w:pPr>
          </w:p>
          <w:p w14:paraId="246111CC" w14:textId="77777777" w:rsidR="006253B1" w:rsidRPr="006253B1" w:rsidRDefault="006253B1" w:rsidP="006253B1">
            <w:pPr>
              <w:rPr>
                <w:rFonts w:ascii="Courier New" w:hAnsi="Courier New" w:cs="Courier New"/>
                <w:sz w:val="20"/>
                <w:szCs w:val="20"/>
              </w:rPr>
            </w:pPr>
            <w:r w:rsidRPr="006253B1">
              <w:rPr>
                <w:rFonts w:ascii="Courier New" w:hAnsi="Courier New" w:cs="Courier New"/>
                <w:sz w:val="20"/>
                <w:szCs w:val="20"/>
              </w:rPr>
              <w:t xml:space="preserve">    return $this-&gt;handleWrongAnswer($quizId, $questionId, $questionRef['code_quiz'], $feedbackData);</w:t>
            </w:r>
          </w:p>
          <w:p w14:paraId="505E2DB6" w14:textId="3AF47D3A" w:rsidR="006253B1" w:rsidRDefault="006253B1" w:rsidP="006253B1">
            <w:r w:rsidRPr="006253B1">
              <w:rPr>
                <w:rFonts w:ascii="Courier New" w:hAnsi="Courier New" w:cs="Courier New"/>
                <w:sz w:val="20"/>
                <w:szCs w:val="20"/>
              </w:rPr>
              <w:t>}</w:t>
            </w:r>
          </w:p>
        </w:tc>
      </w:tr>
    </w:tbl>
    <w:p w14:paraId="6B074779" w14:textId="3FFBD5DA" w:rsidR="006253B1" w:rsidRDefault="006253B1" w:rsidP="00FE66AC">
      <w:pPr>
        <w:tabs>
          <w:tab w:val="left" w:pos="1365"/>
        </w:tabs>
      </w:pPr>
    </w:p>
    <w:p w14:paraId="34CE16FC" w14:textId="30E0EA33" w:rsidR="0044782D" w:rsidRPr="0044782D" w:rsidRDefault="00FE66AC" w:rsidP="0044782D">
      <w:pPr>
        <w:tabs>
          <w:tab w:val="left" w:pos="1365"/>
        </w:tabs>
      </w:pPr>
      <w:r w:rsidRPr="00FE66AC">
        <w:t xml:space="preserve">Fungsi kode program ini adalah untuk menangani jawaban yang salah dari pengguna dan memberikan umpan balik </w:t>
      </w:r>
      <w:r w:rsidRPr="00FE66AC">
        <w:rPr>
          <w:i/>
          <w:iCs/>
        </w:rPr>
        <w:t>(feedback)</w:t>
      </w:r>
      <w:r w:rsidRPr="00FE66AC">
        <w:t xml:space="preserve"> yang sesuai.</w:t>
      </w:r>
      <w:r w:rsidR="004A0E0A">
        <w:t xml:space="preserve"> </w:t>
      </w:r>
      <w:r w:rsidR="0044782D" w:rsidRPr="0044782D">
        <w:t xml:space="preserve">Langkah pertama yang dilakukan adalah menyusun sebuah array bernama </w:t>
      </w:r>
      <w:r w:rsidR="0044782D" w:rsidRPr="0044782D">
        <w:rPr>
          <w:rFonts w:ascii="Courier New" w:hAnsi="Courier New" w:cs="Courier New"/>
        </w:rPr>
        <w:t>$feedbackData</w:t>
      </w:r>
      <w:r w:rsidR="0044782D" w:rsidRPr="0044782D">
        <w:t xml:space="preserve"> yang berisi tiga elemen utama</w:t>
      </w:r>
      <w:r w:rsidR="0044782D">
        <w:t xml:space="preserve"> </w:t>
      </w:r>
      <w:r w:rsidR="0044782D" w:rsidRPr="0044782D">
        <w:t xml:space="preserve">jawaban yang dipilih pengguna </w:t>
      </w:r>
      <w:r w:rsidR="0044782D" w:rsidRPr="0044782D">
        <w:rPr>
          <w:rFonts w:ascii="Courier New" w:hAnsi="Courier New" w:cs="Courier New"/>
        </w:rPr>
        <w:t>(selected)</w:t>
      </w:r>
      <w:r w:rsidR="0044782D" w:rsidRPr="0044782D">
        <w:t xml:space="preserve">, jawaban yang benar untuk soal tersebut </w:t>
      </w:r>
      <w:r w:rsidR="0044782D" w:rsidRPr="0044782D">
        <w:rPr>
          <w:rFonts w:ascii="Courier New" w:hAnsi="Courier New" w:cs="Courier New"/>
        </w:rPr>
        <w:t>(correct)</w:t>
      </w:r>
      <w:r w:rsidR="0044782D" w:rsidRPr="0044782D">
        <w:t xml:space="preserve">, dan </w:t>
      </w:r>
      <w:r w:rsidR="0044782D" w:rsidRPr="0044782D">
        <w:rPr>
          <w:i/>
          <w:iCs/>
        </w:rPr>
        <w:t>feedback</w:t>
      </w:r>
      <w:r w:rsidR="0044782D" w:rsidRPr="0044782D">
        <w:t xml:space="preserve"> atau pembahasan soal yang diambil dari data soal terkait </w:t>
      </w:r>
      <w:r w:rsidR="0044782D" w:rsidRPr="0044782D">
        <w:rPr>
          <w:rFonts w:ascii="Courier New" w:hAnsi="Courier New" w:cs="Courier New"/>
        </w:rPr>
        <w:t>($questionRef['feedback'])</w:t>
      </w:r>
      <w:r w:rsidR="0044782D" w:rsidRPr="0044782D">
        <w:t>. Jika data pembahasan tidak tersedia di dalam soal, maka akan digunakan teks default yaitu 'Jawaban belum tepat'. Informasi-informasi ini akan digunakan untuk memberikan penjelasan kepada pengguna mengenai kesalahan mereka, serta menunjukkan jawaban yang seharusnya mereka pilih.</w:t>
      </w:r>
      <w:r w:rsidR="00B55E2D">
        <w:t xml:space="preserve"> </w:t>
      </w:r>
      <w:r w:rsidR="0044782D" w:rsidRPr="0044782D">
        <w:t xml:space="preserve">Setelah data </w:t>
      </w:r>
      <w:r w:rsidR="0044782D" w:rsidRPr="0044782D">
        <w:rPr>
          <w:i/>
          <w:iCs/>
        </w:rPr>
        <w:t>feedback</w:t>
      </w:r>
      <w:r w:rsidR="0044782D" w:rsidRPr="0044782D">
        <w:t xml:space="preserve"> disiapkan, sistem memanggil fungsi </w:t>
      </w:r>
      <w:r w:rsidR="0044782D" w:rsidRPr="0044782D">
        <w:rPr>
          <w:rFonts w:ascii="Courier New" w:hAnsi="Courier New" w:cs="Courier New"/>
        </w:rPr>
        <w:t>handleWrongAnswer</w:t>
      </w:r>
      <w:r w:rsidR="0044782D" w:rsidRPr="0044782D">
        <w:t xml:space="preserve">, yang bertugas untuk memproses hasil jawaban salah tersebut. Fungsi ini akan mengarahkan pengguna kembali ke halaman soal yang sama melalui proses redirect, sambil membawa data </w:t>
      </w:r>
      <w:r w:rsidR="0044782D" w:rsidRPr="0044782D">
        <w:rPr>
          <w:i/>
          <w:iCs/>
        </w:rPr>
        <w:t>feedback</w:t>
      </w:r>
      <w:r w:rsidR="0044782D" w:rsidRPr="0044782D">
        <w:t xml:space="preserve"> tersebut ke dalam halaman </w:t>
      </w:r>
      <w:r w:rsidR="00464380" w:rsidRPr="00464380">
        <w:t xml:space="preserve">menggunakan parameter URL dan </w:t>
      </w:r>
      <w:r w:rsidR="00464380" w:rsidRPr="00AA01C8">
        <w:rPr>
          <w:i/>
          <w:iCs/>
        </w:rPr>
        <w:t>session flash</w:t>
      </w:r>
      <w:r w:rsidR="00464380" w:rsidRPr="00464380">
        <w:t>. Dengan begitu, saat halaman soal dimuat kembali, sistem dapat mengetahui bahwa pengguna menjawab salah, dan menampilkan pembahasan serta jawaban benar secara visual di antarmuka pengguna.</w:t>
      </w:r>
    </w:p>
    <w:p w14:paraId="4E0FE09A" w14:textId="6154885A" w:rsidR="00983A26" w:rsidRDefault="00FA2B09" w:rsidP="00B55E2D">
      <w:pPr>
        <w:pStyle w:val="Heading2"/>
      </w:pPr>
      <w:bookmarkStart w:id="131" w:name="_Toc195504900"/>
      <w:r w:rsidRPr="00FA2B09">
        <w:t xml:space="preserve">Implementasi </w:t>
      </w:r>
      <w:r w:rsidRPr="00286F03">
        <w:t>Progressive Learning</w:t>
      </w:r>
      <w:bookmarkEnd w:id="131"/>
    </w:p>
    <w:p w14:paraId="76F28CF2" w14:textId="77777777" w:rsidR="00EB1AE3" w:rsidRDefault="00EB1AE3" w:rsidP="00124184">
      <w:r w:rsidRPr="00EB1AE3">
        <w:t xml:space="preserve">Implementasi </w:t>
      </w:r>
      <w:r w:rsidRPr="00EB1AE3">
        <w:rPr>
          <w:i/>
          <w:iCs/>
        </w:rPr>
        <w:t>Progressive Learning</w:t>
      </w:r>
      <w:r w:rsidRPr="00EB1AE3">
        <w:t xml:space="preserve"> dalam sistem ini dirancang untuk membangun proses pembelajaran yang bertahap dan berkesinambungan. Konsep ini diterapkan melalui penyusunan soal berdasarkan tingkat kesulitan, mulai dari </w:t>
      </w:r>
      <w:r w:rsidRPr="00EB1AE3">
        <w:rPr>
          <w:i/>
          <w:iCs/>
        </w:rPr>
        <w:t>level easy</w:t>
      </w:r>
      <w:r w:rsidRPr="00EB1AE3">
        <w:t xml:space="preserve">, kemudian </w:t>
      </w:r>
      <w:r w:rsidRPr="00EB1AE3">
        <w:rPr>
          <w:i/>
          <w:iCs/>
        </w:rPr>
        <w:t>medium</w:t>
      </w:r>
      <w:r w:rsidRPr="00EB1AE3">
        <w:t xml:space="preserve">, dan terakhir </w:t>
      </w:r>
      <w:r w:rsidRPr="00EB1AE3">
        <w:rPr>
          <w:i/>
          <w:iCs/>
        </w:rPr>
        <w:t>high</w:t>
      </w:r>
      <w:r w:rsidRPr="00EB1AE3">
        <w:t>. Tujuan dari pendekatan ini adalah untuk memastikan bahwa pengguna tidak hanya menjawab soal secara acak, tetapi mengikuti alur pembelajaran yang terstruktur sesuai dengan perkembangan kemampuan mereka.</w:t>
      </w:r>
      <w:r>
        <w:t xml:space="preserve"> </w:t>
      </w:r>
    </w:p>
    <w:p w14:paraId="00A52AB8" w14:textId="1F54E841" w:rsidR="00124184" w:rsidRDefault="00EB1AE3" w:rsidP="00124184">
      <w:r w:rsidRPr="00EB1AE3">
        <w:t>Dalam implementasinya, sistem akan mengurutkan soal berdasarkan</w:t>
      </w:r>
      <w:r w:rsidRPr="00EB1AE3">
        <w:rPr>
          <w:i/>
          <w:iCs/>
        </w:rPr>
        <w:t xml:space="preserve"> level</w:t>
      </w:r>
      <w:r w:rsidRPr="00EB1AE3">
        <w:t xml:space="preserve"> kesulitan menggunakan parameter </w:t>
      </w:r>
      <w:r w:rsidRPr="00EB1AE3">
        <w:rPr>
          <w:rFonts w:ascii="Courier New" w:hAnsi="Courier New" w:cs="Courier New"/>
          <w:sz w:val="22"/>
        </w:rPr>
        <w:t>level_questions</w:t>
      </w:r>
      <w:r w:rsidRPr="00EB1AE3">
        <w:t xml:space="preserve"> yang terdapat dalam setiap data soal. Soal</w:t>
      </w:r>
      <w:r>
        <w:t xml:space="preserve"> - </w:t>
      </w:r>
      <w:r w:rsidRPr="00EB1AE3">
        <w:t xml:space="preserve">soal dari </w:t>
      </w:r>
      <w:r w:rsidRPr="00EB1AE3">
        <w:rPr>
          <w:i/>
          <w:iCs/>
        </w:rPr>
        <w:t>level easy</w:t>
      </w:r>
      <w:r w:rsidRPr="00EB1AE3">
        <w:t xml:space="preserve"> diberikan terlebih dahulu agar pengguna dapat memahami materi dasar. Setelah pengguna berhasil menyelesaikan soal pada </w:t>
      </w:r>
      <w:r w:rsidRPr="0019148F">
        <w:rPr>
          <w:i/>
          <w:iCs/>
        </w:rPr>
        <w:t>level</w:t>
      </w:r>
      <w:r w:rsidRPr="00EB1AE3">
        <w:t xml:space="preserve"> tersebut, mereka akan diarahkan ke soal dengan tingkat kesulitan </w:t>
      </w:r>
      <w:r w:rsidRPr="0019148F">
        <w:rPr>
          <w:i/>
          <w:iCs/>
        </w:rPr>
        <w:t>medium</w:t>
      </w:r>
      <w:r w:rsidRPr="00EB1AE3">
        <w:t xml:space="preserve">, hingga akhirnya mencapai </w:t>
      </w:r>
      <w:r w:rsidRPr="0019148F">
        <w:rPr>
          <w:i/>
          <w:iCs/>
        </w:rPr>
        <w:t>level high</w:t>
      </w:r>
      <w:r w:rsidRPr="00EB1AE3">
        <w:t xml:space="preserve"> yang menantang pemahaman dan kemampuan analisis lebih dalam.</w:t>
      </w:r>
    </w:p>
    <w:p w14:paraId="0D9CB865" w14:textId="0EA764D7" w:rsidR="00EB1AE3" w:rsidRDefault="00EB1AE3" w:rsidP="00124184">
      <w:r w:rsidRPr="00EB1AE3">
        <w:t xml:space="preserve">Selain itu, implementasi </w:t>
      </w:r>
      <w:r w:rsidRPr="00EB1AE3">
        <w:rPr>
          <w:i/>
          <w:iCs/>
        </w:rPr>
        <w:t>progressive learning</w:t>
      </w:r>
      <w:r w:rsidRPr="00EB1AE3">
        <w:t xml:space="preserve"> </w:t>
      </w:r>
      <w:r w:rsidR="007747E6">
        <w:t xml:space="preserve"> </w:t>
      </w:r>
      <w:r w:rsidRPr="00EB1AE3">
        <w:t xml:space="preserve">juga didukung dengan elemen </w:t>
      </w:r>
      <w:r w:rsidRPr="0019148F">
        <w:rPr>
          <w:i/>
          <w:iCs/>
        </w:rPr>
        <w:t>gamifi</w:t>
      </w:r>
      <w:r w:rsidR="0019148F" w:rsidRPr="0019148F">
        <w:rPr>
          <w:i/>
          <w:iCs/>
        </w:rPr>
        <w:t>cation</w:t>
      </w:r>
      <w:r w:rsidRPr="00EB1AE3">
        <w:t xml:space="preserve"> seperti </w:t>
      </w:r>
      <w:r w:rsidRPr="0019148F">
        <w:rPr>
          <w:i/>
          <w:iCs/>
        </w:rPr>
        <w:t>level</w:t>
      </w:r>
      <w:r w:rsidRPr="00EB1AE3">
        <w:t xml:space="preserve">, poin, dan </w:t>
      </w:r>
      <w:r w:rsidRPr="0019148F">
        <w:rPr>
          <w:i/>
          <w:iCs/>
        </w:rPr>
        <w:t>feedback</w:t>
      </w:r>
      <w:r w:rsidRPr="00EB1AE3">
        <w:t xml:space="preserve"> yang adaptif, di mana sistem akan memberikan umpan balik sesuai performa pengguna. Jika pengguna menjawab dengan benar dan cepat, maka tantangan selanjutnya akan meningkat. Sebaliknya, jika pengguna menjawab salah, sistem memberikan feedback dan tetap menampilkan soal dengan tingkat kesulitan yang sesuai, mendorong pengguna untuk memahami materi sebelum naik ke tingkat yang lebih sulit.</w:t>
      </w:r>
    </w:p>
    <w:p w14:paraId="70920F83" w14:textId="745FB681" w:rsidR="00665257" w:rsidRDefault="00665257" w:rsidP="00665257">
      <w:pPr>
        <w:pStyle w:val="Heading2"/>
        <w:rPr>
          <w:i/>
          <w:iCs/>
        </w:rPr>
      </w:pPr>
      <w:bookmarkStart w:id="132" w:name="_Toc195504901"/>
      <w:r>
        <w:t xml:space="preserve">Implementasi </w:t>
      </w:r>
      <w:r>
        <w:rPr>
          <w:i/>
          <w:iCs/>
        </w:rPr>
        <w:t>Serious Games</w:t>
      </w:r>
      <w:bookmarkEnd w:id="132"/>
    </w:p>
    <w:p w14:paraId="1B9BFD3E" w14:textId="18FD3969" w:rsidR="0055331F" w:rsidRPr="0055331F" w:rsidRDefault="00045B6E" w:rsidP="0055331F">
      <w:r w:rsidRPr="00045B6E">
        <w:t xml:space="preserve">Implementasi </w:t>
      </w:r>
      <w:r w:rsidRPr="00045B6E">
        <w:rPr>
          <w:i/>
          <w:iCs/>
        </w:rPr>
        <w:t>Serious Games</w:t>
      </w:r>
      <w:r w:rsidRPr="00045B6E">
        <w:t xml:space="preserve"> dalam sistem </w:t>
      </w:r>
      <w:r w:rsidRPr="00045B6E">
        <w:rPr>
          <w:i/>
          <w:iCs/>
        </w:rPr>
        <w:t>quiz</w:t>
      </w:r>
      <w:r w:rsidRPr="00045B6E">
        <w:t xml:space="preserve"> ini berfokus pada penggabungan elemen permainan yang tidak hanya bersifat hiburan, tetapi juga memiliki tujuan utama untuk mendukung proses pembelajaran. Dalam konteks ini, </w:t>
      </w:r>
      <w:r w:rsidRPr="00045B6E">
        <w:rPr>
          <w:i/>
          <w:iCs/>
        </w:rPr>
        <w:t>quiz</w:t>
      </w:r>
      <w:r w:rsidRPr="00045B6E">
        <w:t xml:space="preserve"> tidak sekadar menjadi alat evaluasi, melainkan juga berfungsi sebagai media edukatif yang dirancang untuk meningkatkan pemahaman konsep dan keterampilan berpikir kritis pengguna.</w:t>
      </w:r>
      <w:r>
        <w:t xml:space="preserve"> </w:t>
      </w:r>
      <w:r w:rsidRPr="00045B6E">
        <w:t xml:space="preserve">Pada implementasinya, </w:t>
      </w:r>
      <w:r w:rsidRPr="00045B6E">
        <w:rPr>
          <w:i/>
          <w:iCs/>
        </w:rPr>
        <w:t>serious games</w:t>
      </w:r>
      <w:r w:rsidRPr="00045B6E">
        <w:t xml:space="preserve"> diwujudkan melalui desain soal yang mengandung tantangan, </w:t>
      </w:r>
      <w:r w:rsidRPr="00045B6E">
        <w:rPr>
          <w:i/>
          <w:iCs/>
        </w:rPr>
        <w:t>feedback</w:t>
      </w:r>
      <w:r w:rsidRPr="00045B6E">
        <w:t xml:space="preserve"> informatif, serta alur yang progresif. Setiap soal disertai dengan umpan balik </w:t>
      </w:r>
      <w:r w:rsidRPr="000D6056">
        <w:rPr>
          <w:i/>
          <w:iCs/>
        </w:rPr>
        <w:t>(feedback)</w:t>
      </w:r>
      <w:r w:rsidRPr="00045B6E">
        <w:t xml:space="preserve"> yang memberikan penjelasan terhadap jawaban yang </w:t>
      </w:r>
      <w:r w:rsidR="000D6056">
        <w:t>salah</w:t>
      </w:r>
      <w:r w:rsidRPr="00045B6E">
        <w:t>. Hal ini memungkinkan pengguna tidak hanya mengetahui benar atau salah, tetapi juga memahami alasan di balik jawabannya. Mekanisme ini dirancang untuk memperkuat pemahaman materi secara langsung di dalam permainan.</w:t>
      </w:r>
      <w:r>
        <w:t xml:space="preserve"> </w:t>
      </w:r>
      <w:r w:rsidRPr="00045B6E">
        <w:t xml:space="preserve">Selain itu, fitur seperti </w:t>
      </w:r>
      <w:r w:rsidRPr="000D6056">
        <w:rPr>
          <w:i/>
          <w:iCs/>
        </w:rPr>
        <w:t>timer</w:t>
      </w:r>
      <w:r w:rsidRPr="00045B6E">
        <w:t xml:space="preserve">, </w:t>
      </w:r>
      <w:r w:rsidR="000D6056">
        <w:t>poin</w:t>
      </w:r>
      <w:r w:rsidRPr="00045B6E">
        <w:t xml:space="preserve">, dan </w:t>
      </w:r>
      <w:r w:rsidRPr="000D6056">
        <w:rPr>
          <w:i/>
          <w:iCs/>
        </w:rPr>
        <w:t>leaderboard</w:t>
      </w:r>
      <w:r w:rsidRPr="00045B6E">
        <w:t xml:space="preserve"> turut diintegrasikan untuk menjaga keterlibatan pengguna dan mendorong motivasi belajar melalui kompetisi sehat. Namun, elemen-elemen ini tetap difokuskan untuk mendukung tujuan pembelajaran, bukan sekadar permainan. Dengan pendekatan ini, pengguna mendapatkan pengalaman belajar yang interaktif dan bermakna.</w:t>
      </w:r>
      <w:r>
        <w:t xml:space="preserve"> </w:t>
      </w:r>
    </w:p>
    <w:p w14:paraId="642D6681" w14:textId="6EC01D7D" w:rsidR="00FA2B09" w:rsidRPr="00AC41CC" w:rsidRDefault="00C12ABE" w:rsidP="00FA2B09">
      <w:pPr>
        <w:pStyle w:val="Heading2"/>
        <w:rPr>
          <w:i/>
          <w:iCs/>
        </w:rPr>
      </w:pPr>
      <w:bookmarkStart w:id="133" w:name="_Toc195504902"/>
      <w:r>
        <w:t xml:space="preserve">Implementasi </w:t>
      </w:r>
      <w:r w:rsidR="008C1F84">
        <w:t xml:space="preserve">Elemen </w:t>
      </w:r>
      <w:r w:rsidRPr="00AC41CC">
        <w:rPr>
          <w:i/>
          <w:iCs/>
        </w:rPr>
        <w:t>Gamification</w:t>
      </w:r>
      <w:bookmarkEnd w:id="133"/>
    </w:p>
    <w:p w14:paraId="1E8D26F4" w14:textId="10CD8853" w:rsidR="00C12ABE" w:rsidRDefault="00C12ABE" w:rsidP="00D27676">
      <w:r w:rsidRPr="00C12ABE">
        <w:t xml:space="preserve">Implementasi </w:t>
      </w:r>
      <w:r w:rsidR="00A7539C" w:rsidRPr="00A7539C">
        <w:rPr>
          <w:i/>
          <w:iCs/>
        </w:rPr>
        <w:t>g</w:t>
      </w:r>
      <w:r w:rsidRPr="00A7539C">
        <w:rPr>
          <w:i/>
          <w:iCs/>
        </w:rPr>
        <w:t>amification</w:t>
      </w:r>
      <w:r w:rsidRPr="00C12ABE">
        <w:t xml:space="preserve"> bertujuan untuk meningkatkan keterlibatan, motivasi, dan efektivitas pembelajaran. Salah satu elemen </w:t>
      </w:r>
      <w:r w:rsidR="00A7539C" w:rsidRPr="00A7539C">
        <w:rPr>
          <w:i/>
          <w:iCs/>
        </w:rPr>
        <w:t>gamification</w:t>
      </w:r>
      <w:r w:rsidRPr="00C12ABE">
        <w:t xml:space="preserve"> yang digunakan adalah poin,</w:t>
      </w:r>
      <w:r w:rsidR="00A7539C">
        <w:t xml:space="preserve"> </w:t>
      </w:r>
      <w:r w:rsidR="00A7539C">
        <w:rPr>
          <w:i/>
          <w:iCs/>
        </w:rPr>
        <w:t xml:space="preserve">level, timer, </w:t>
      </w:r>
      <w:r w:rsidR="00A7539C">
        <w:t>dan</w:t>
      </w:r>
      <w:r w:rsidR="00A7539C">
        <w:rPr>
          <w:i/>
          <w:iCs/>
        </w:rPr>
        <w:t xml:space="preserve"> progress bar</w:t>
      </w:r>
      <w:r w:rsidRPr="00C12ABE">
        <w:t xml:space="preserve"> di mana pengguna </w:t>
      </w:r>
      <w:r w:rsidRPr="00A7539C">
        <w:rPr>
          <w:i/>
          <w:iCs/>
        </w:rPr>
        <w:t>(user)</w:t>
      </w:r>
      <w:r w:rsidRPr="00C12ABE">
        <w:t xml:space="preserve"> mendapatkan poin berdasarkan kecepatan dan ketepatan dalam menjawab pertanyaan. Sistem ini memberikan umpan balik secara langsung dalam bentuk skor yang terus diperbarui. Selain itu, papan peringkat </w:t>
      </w:r>
      <w:r w:rsidRPr="00A7539C">
        <w:rPr>
          <w:i/>
          <w:iCs/>
        </w:rPr>
        <w:t>(leaderboard)</w:t>
      </w:r>
      <w:r w:rsidRPr="00C12ABE">
        <w:t xml:space="preserve"> ditampilkan secara </w:t>
      </w:r>
      <w:r w:rsidRPr="00A7539C">
        <w:rPr>
          <w:i/>
          <w:iCs/>
        </w:rPr>
        <w:t>real-time</w:t>
      </w:r>
      <w:r w:rsidRPr="00C12ABE">
        <w:t xml:space="preserve"> untuk mendorong persaingan sehat, sehingga peserta lebih termotivasi untuk fokus dan mencapai skor tertinggi. Agar </w:t>
      </w:r>
      <w:r w:rsidR="00AB300D" w:rsidRPr="00AB300D">
        <w:rPr>
          <w:i/>
          <w:iCs/>
        </w:rPr>
        <w:t>quiz</w:t>
      </w:r>
      <w:r w:rsidRPr="00C12ABE">
        <w:t xml:space="preserve"> lebih menantang, waktu dan batasan </w:t>
      </w:r>
      <w:r w:rsidRPr="00A7539C">
        <w:rPr>
          <w:i/>
          <w:iCs/>
        </w:rPr>
        <w:t>(timer &amp; countdown)</w:t>
      </w:r>
      <w:r w:rsidRPr="00C12ABE">
        <w:t xml:space="preserve"> diterapkan pada setiap pertanyaan, sehingga pemain harus berpikir cepat untuk mendapatkan poin maksimal. Setelah menjawab, pengguna langsung mendapatkan </w:t>
      </w:r>
      <w:r w:rsidRPr="00E82FF3">
        <w:rPr>
          <w:i/>
          <w:iCs/>
        </w:rPr>
        <w:t>feedback instan</w:t>
      </w:r>
      <w:r w:rsidRPr="00C12ABE">
        <w:t xml:space="preserve"> yang memberikan informasi apakah jawaban mereka benar atau salah, serta penjelasan tambahan untuk memperjelas konsep yang diuji dalam pertanyaan.</w:t>
      </w:r>
    </w:p>
    <w:p w14:paraId="75061F13" w14:textId="53FD4B21" w:rsidR="00BC20ED" w:rsidRDefault="009245AF" w:rsidP="00BC20ED">
      <w:pPr>
        <w:pStyle w:val="Heading2"/>
      </w:pPr>
      <w:bookmarkStart w:id="134" w:name="_Toc195504903"/>
      <w:r>
        <w:t xml:space="preserve">Implementasi Generate Soal dengan Gemini </w:t>
      </w:r>
      <w:r w:rsidR="00024A4C">
        <w:t>1</w:t>
      </w:r>
      <w:r>
        <w:t>.5</w:t>
      </w:r>
      <w:bookmarkEnd w:id="134"/>
    </w:p>
    <w:p w14:paraId="6D79A679" w14:textId="62EDFB3D" w:rsidR="00BC20ED" w:rsidRDefault="00BC20ED" w:rsidP="00D27676">
      <w:r w:rsidRPr="00BC20ED">
        <w:t xml:space="preserve">Implementasi pembuatan soal secara otomatis dalam penelitian ini menggunakan Gemini 3.5. Dalam proses ini, pengguna dapat mengunggah </w:t>
      </w:r>
      <w:r w:rsidR="00FC3BBA" w:rsidRPr="00FC3BBA">
        <w:rPr>
          <w:i/>
          <w:iCs/>
        </w:rPr>
        <w:t>file</w:t>
      </w:r>
      <w:r w:rsidRPr="00BC20ED">
        <w:t xml:space="preserve"> PDF ke dalam sistem, dan Gemini akan menghasilkan soal berdasarkan isi dari </w:t>
      </w:r>
      <w:r w:rsidR="00FC3BBA" w:rsidRPr="00FC3BBA">
        <w:rPr>
          <w:i/>
          <w:iCs/>
        </w:rPr>
        <w:t>file</w:t>
      </w:r>
      <w:r w:rsidRPr="00BC20ED">
        <w:t xml:space="preserve"> yang diunggah.</w:t>
      </w:r>
    </w:p>
    <w:p w14:paraId="23B8CB2F" w14:textId="4EE2CA59" w:rsidR="00BC20ED" w:rsidRPr="00BC20ED" w:rsidRDefault="00BC20ED" w:rsidP="0098528E">
      <w:pPr>
        <w:rPr>
          <w:rFonts w:eastAsiaTheme="majorEastAsia" w:cstheme="majorBidi"/>
          <w:szCs w:val="26"/>
        </w:rPr>
      </w:pPr>
      <w:r w:rsidRPr="00BC20ED">
        <w:t>Tahapan implementasi generate soal dengan Gemini adalah sebagai berikut:</w:t>
      </w:r>
    </w:p>
    <w:p w14:paraId="781B6795" w14:textId="3BA34D02" w:rsidR="009245AF" w:rsidRDefault="009245AF">
      <w:pPr>
        <w:pStyle w:val="ListParagraph"/>
        <w:numPr>
          <w:ilvl w:val="0"/>
          <w:numId w:val="37"/>
        </w:numPr>
      </w:pPr>
      <w:r w:rsidRPr="009245AF">
        <w:t xml:space="preserve">Persiapan </w:t>
      </w:r>
      <w:r w:rsidR="00FC3BBA" w:rsidRPr="0051399E">
        <w:rPr>
          <w:i/>
          <w:iCs/>
        </w:rPr>
        <w:t>File</w:t>
      </w:r>
      <w:r w:rsidRPr="009245AF">
        <w:t xml:space="preserve"> Pdf </w:t>
      </w:r>
    </w:p>
    <w:p w14:paraId="079B07F1" w14:textId="499B37A4" w:rsidR="00DF4BE2" w:rsidRPr="00BC20ED" w:rsidRDefault="00BC20ED" w:rsidP="00DF4BE2">
      <w:pPr>
        <w:pStyle w:val="ListParagraph"/>
        <w:tabs>
          <w:tab w:val="left" w:pos="420"/>
        </w:tabs>
      </w:pPr>
      <w:r w:rsidRPr="00BC20ED">
        <w:t xml:space="preserve">Dokumen yang akan digunakan untuk menghasilkan soal harus dalam format PDF dan memenuhi kriteria tertentu agar dapat diproses dengan optimal. Salah satu persyaratan utama adalah ukuran </w:t>
      </w:r>
      <w:r w:rsidR="00FC3BBA" w:rsidRPr="00FC3BBA">
        <w:rPr>
          <w:i/>
          <w:iCs/>
        </w:rPr>
        <w:t>file</w:t>
      </w:r>
      <w:r w:rsidRPr="00BC20ED">
        <w:t xml:space="preserve"> PDF tidak boleh melebihi 10MB, sehingga proses ekstraksi data dapat berjalan dengan lancar dan tanpa kendala teknis.</w:t>
      </w:r>
    </w:p>
    <w:p w14:paraId="6D56A877" w14:textId="77777777" w:rsidR="002124D9" w:rsidRDefault="009245AF" w:rsidP="007956C3">
      <w:pPr>
        <w:pStyle w:val="ListParagraph"/>
        <w:keepNext/>
        <w:tabs>
          <w:tab w:val="left" w:pos="420"/>
        </w:tabs>
        <w:jc w:val="center"/>
      </w:pPr>
      <w:r>
        <w:rPr>
          <w:noProof/>
        </w:rPr>
        <w:drawing>
          <wp:inline distT="0" distB="0" distL="0" distR="0" wp14:anchorId="255DA60B" wp14:editId="2E339E96">
            <wp:extent cx="5025049" cy="2902226"/>
            <wp:effectExtent l="0" t="0" r="4445" b="0"/>
            <wp:docPr id="17327219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2721956" name="Picture 1"/>
                    <pic:cNvPicPr>
                      <a:picLocks noChangeAspect="1"/>
                    </pic:cNvPicPr>
                  </pic:nvPicPr>
                  <pic:blipFill>
                    <a:blip r:embed="rId41"/>
                    <a:stretch>
                      <a:fillRect/>
                    </a:stretch>
                  </pic:blipFill>
                  <pic:spPr>
                    <a:xfrm>
                      <a:off x="0" y="0"/>
                      <a:ext cx="5051340" cy="2917410"/>
                    </a:xfrm>
                    <a:prstGeom prst="rect">
                      <a:avLst/>
                    </a:prstGeom>
                  </pic:spPr>
                </pic:pic>
              </a:graphicData>
            </a:graphic>
          </wp:inline>
        </w:drawing>
      </w:r>
    </w:p>
    <w:p w14:paraId="27E60279" w14:textId="3D330616" w:rsidR="009245AF" w:rsidRPr="002124D9" w:rsidRDefault="002124D9" w:rsidP="002124D9">
      <w:pPr>
        <w:pStyle w:val="Caption"/>
        <w:jc w:val="center"/>
        <w:rPr>
          <w:color w:val="auto"/>
          <w:sz w:val="24"/>
          <w:szCs w:val="24"/>
        </w:rPr>
      </w:pPr>
      <w:bookmarkStart w:id="135" w:name="_Toc195482975"/>
      <w:r w:rsidRPr="002124D9">
        <w:rPr>
          <w:i w:val="0"/>
          <w:iCs w:val="0"/>
          <w:color w:val="auto"/>
          <w:sz w:val="24"/>
          <w:szCs w:val="24"/>
        </w:rPr>
        <w:t xml:space="preserve">Gambar 5. </w:t>
      </w:r>
      <w:r w:rsidRPr="002124D9">
        <w:rPr>
          <w:i w:val="0"/>
          <w:iCs w:val="0"/>
          <w:color w:val="auto"/>
          <w:sz w:val="24"/>
          <w:szCs w:val="24"/>
        </w:rPr>
        <w:fldChar w:fldCharType="begin"/>
      </w:r>
      <w:r w:rsidRPr="002124D9">
        <w:rPr>
          <w:i w:val="0"/>
          <w:iCs w:val="0"/>
          <w:color w:val="auto"/>
          <w:sz w:val="24"/>
          <w:szCs w:val="24"/>
        </w:rPr>
        <w:instrText xml:space="preserve"> SEQ Gambar_5. \* ARABIC </w:instrText>
      </w:r>
      <w:r w:rsidRPr="002124D9">
        <w:rPr>
          <w:i w:val="0"/>
          <w:iCs w:val="0"/>
          <w:color w:val="auto"/>
          <w:sz w:val="24"/>
          <w:szCs w:val="24"/>
        </w:rPr>
        <w:fldChar w:fldCharType="separate"/>
      </w:r>
      <w:r w:rsidR="006C1C49">
        <w:rPr>
          <w:i w:val="0"/>
          <w:iCs w:val="0"/>
          <w:noProof/>
          <w:color w:val="auto"/>
          <w:sz w:val="24"/>
          <w:szCs w:val="24"/>
        </w:rPr>
        <w:t>1</w:t>
      </w:r>
      <w:r w:rsidRPr="002124D9">
        <w:rPr>
          <w:i w:val="0"/>
          <w:iCs w:val="0"/>
          <w:color w:val="auto"/>
          <w:sz w:val="24"/>
          <w:szCs w:val="24"/>
        </w:rPr>
        <w:fldChar w:fldCharType="end"/>
      </w:r>
      <w:r w:rsidRPr="002124D9">
        <w:rPr>
          <w:i w:val="0"/>
          <w:iCs w:val="0"/>
          <w:color w:val="auto"/>
          <w:sz w:val="24"/>
          <w:szCs w:val="24"/>
        </w:rPr>
        <w:t xml:space="preserve"> Persiapan </w:t>
      </w:r>
      <w:r w:rsidRPr="002124D9">
        <w:rPr>
          <w:color w:val="auto"/>
          <w:sz w:val="24"/>
          <w:szCs w:val="24"/>
        </w:rPr>
        <w:t>File PDF</w:t>
      </w:r>
      <w:bookmarkEnd w:id="135"/>
    </w:p>
    <w:p w14:paraId="28C368AA" w14:textId="2F915401" w:rsidR="00EF18C0" w:rsidRPr="00EF18C0" w:rsidRDefault="009245AF">
      <w:pPr>
        <w:pStyle w:val="ListParagraph"/>
        <w:numPr>
          <w:ilvl w:val="0"/>
          <w:numId w:val="36"/>
        </w:numPr>
        <w:tabs>
          <w:tab w:val="left" w:pos="420"/>
        </w:tabs>
      </w:pPr>
      <w:r>
        <w:t>U</w:t>
      </w:r>
      <w:r w:rsidR="00FC210D">
        <w:t xml:space="preserve">nggah </w:t>
      </w:r>
      <w:r w:rsidR="00FC3BBA" w:rsidRPr="00FC3BBA">
        <w:rPr>
          <w:i/>
          <w:iCs/>
        </w:rPr>
        <w:t>File</w:t>
      </w:r>
      <w:r w:rsidR="00FC210D">
        <w:t xml:space="preserve"> PDF ke dalam </w:t>
      </w:r>
      <w:r w:rsidR="001A7545">
        <w:rPr>
          <w:i/>
          <w:iCs/>
        </w:rPr>
        <w:t>W</w:t>
      </w:r>
      <w:r w:rsidR="00FC210D">
        <w:rPr>
          <w:i/>
          <w:iCs/>
        </w:rPr>
        <w:t>ebsite</w:t>
      </w:r>
    </w:p>
    <w:p w14:paraId="408D2E27" w14:textId="3C53F8D3" w:rsidR="00FC210D" w:rsidRDefault="00EF18C0" w:rsidP="00EF18C0">
      <w:pPr>
        <w:pStyle w:val="ListParagraph"/>
        <w:tabs>
          <w:tab w:val="left" w:pos="420"/>
        </w:tabs>
        <w:rPr>
          <w:rFonts w:eastAsia="Times New Roman" w:cs="Times New Roman"/>
          <w:kern w:val="0"/>
          <w:szCs w:val="24"/>
          <w14:ligatures w14:val="none"/>
        </w:rPr>
      </w:pPr>
      <w:r w:rsidRPr="00EF18C0">
        <w:rPr>
          <w:rFonts w:eastAsia="Times New Roman" w:cs="Times New Roman"/>
          <w:kern w:val="0"/>
          <w:szCs w:val="24"/>
          <w14:ligatures w14:val="none"/>
        </w:rPr>
        <w:t xml:space="preserve">Setelah </w:t>
      </w:r>
      <w:r w:rsidR="00FC3BBA" w:rsidRPr="00FC3BBA">
        <w:rPr>
          <w:rFonts w:eastAsia="Times New Roman" w:cs="Times New Roman"/>
          <w:i/>
          <w:iCs/>
          <w:kern w:val="0"/>
          <w:szCs w:val="24"/>
          <w14:ligatures w14:val="none"/>
        </w:rPr>
        <w:t>file</w:t>
      </w:r>
      <w:r w:rsidRPr="00EF18C0">
        <w:rPr>
          <w:rFonts w:eastAsia="Times New Roman" w:cs="Times New Roman"/>
          <w:kern w:val="0"/>
          <w:szCs w:val="24"/>
          <w14:ligatures w14:val="none"/>
        </w:rPr>
        <w:t xml:space="preserve"> PDF dipersiapkan, pengguna mengunggahnya melalui antarmuka </w:t>
      </w:r>
      <w:r w:rsidRPr="00EF18C0">
        <w:rPr>
          <w:rFonts w:eastAsia="Times New Roman" w:cs="Times New Roman"/>
          <w:i/>
          <w:iCs/>
          <w:kern w:val="0"/>
          <w:szCs w:val="24"/>
          <w14:ligatures w14:val="none"/>
        </w:rPr>
        <w:t>website</w:t>
      </w:r>
      <w:r w:rsidRPr="00EF18C0">
        <w:rPr>
          <w:rFonts w:eastAsia="Times New Roman" w:cs="Times New Roman"/>
          <w:kern w:val="0"/>
          <w:szCs w:val="24"/>
          <w14:ligatures w14:val="none"/>
        </w:rPr>
        <w:t xml:space="preserve">. Sistem akan melakukan validasi terkait format dan ukuran </w:t>
      </w:r>
      <w:r w:rsidR="00FC3BBA" w:rsidRPr="00FC3BBA">
        <w:rPr>
          <w:rFonts w:eastAsia="Times New Roman" w:cs="Times New Roman"/>
          <w:i/>
          <w:iCs/>
          <w:kern w:val="0"/>
          <w:szCs w:val="24"/>
          <w14:ligatures w14:val="none"/>
        </w:rPr>
        <w:t>file</w:t>
      </w:r>
      <w:r w:rsidRPr="00EF18C0">
        <w:rPr>
          <w:rFonts w:eastAsia="Times New Roman" w:cs="Times New Roman"/>
          <w:kern w:val="0"/>
          <w:szCs w:val="24"/>
          <w14:ligatures w14:val="none"/>
        </w:rPr>
        <w:t xml:space="preserve"> sebelum diteruskan ke </w:t>
      </w:r>
      <w:r w:rsidRPr="00926437">
        <w:rPr>
          <w:rFonts w:eastAsia="Times New Roman" w:cs="Times New Roman"/>
          <w:i/>
          <w:iCs/>
          <w:kern w:val="0"/>
          <w:szCs w:val="24"/>
          <w14:ligatures w14:val="none"/>
        </w:rPr>
        <w:t xml:space="preserve">Gemini </w:t>
      </w:r>
      <w:r w:rsidR="00926437" w:rsidRPr="00926437">
        <w:rPr>
          <w:rFonts w:eastAsia="Times New Roman" w:cs="Times New Roman"/>
          <w:i/>
          <w:iCs/>
          <w:kern w:val="0"/>
          <w:szCs w:val="24"/>
          <w14:ligatures w14:val="none"/>
        </w:rPr>
        <w:t>1</w:t>
      </w:r>
      <w:r w:rsidRPr="00926437">
        <w:rPr>
          <w:rFonts w:eastAsia="Times New Roman" w:cs="Times New Roman"/>
          <w:i/>
          <w:iCs/>
          <w:kern w:val="0"/>
          <w:szCs w:val="24"/>
          <w14:ligatures w14:val="none"/>
        </w:rPr>
        <w:t>.5</w:t>
      </w:r>
      <w:r w:rsidR="00926437" w:rsidRPr="00926437">
        <w:rPr>
          <w:rFonts w:eastAsia="Times New Roman" w:cs="Times New Roman"/>
          <w:i/>
          <w:iCs/>
          <w:kern w:val="0"/>
          <w:szCs w:val="24"/>
          <w14:ligatures w14:val="none"/>
        </w:rPr>
        <w:t xml:space="preserve"> Flash</w:t>
      </w:r>
      <w:r w:rsidRPr="00EF18C0">
        <w:rPr>
          <w:rFonts w:eastAsia="Times New Roman" w:cs="Times New Roman"/>
          <w:kern w:val="0"/>
          <w:szCs w:val="24"/>
          <w14:ligatures w14:val="none"/>
        </w:rPr>
        <w:t>. Jika validasi berhasil, teks dalam PDF akan diekstrak dan dianalisis untuk menghasilkan soal yang relevan dengan isi dokumen.</w:t>
      </w:r>
      <w:r w:rsidR="00800BC4">
        <w:rPr>
          <w:rFonts w:eastAsia="Times New Roman" w:cs="Times New Roman"/>
          <w:kern w:val="0"/>
          <w:szCs w:val="24"/>
          <w14:ligatures w14:val="none"/>
        </w:rPr>
        <w:t xml:space="preserve"> </w:t>
      </w:r>
      <w:r w:rsidR="00800BC4" w:rsidRPr="00800BC4">
        <w:rPr>
          <w:rFonts w:eastAsia="Times New Roman" w:cs="Times New Roman"/>
          <w:kern w:val="0"/>
          <w:szCs w:val="24"/>
          <w14:ligatures w14:val="none"/>
        </w:rPr>
        <w:t xml:space="preserve">Implementasi ini bertujuan untuk mengotomatisasi proses pembuatan soal dari dokumen PDF menggunakan model bahasa besar </w:t>
      </w:r>
      <w:r w:rsidR="00800BC4" w:rsidRPr="00800BC4">
        <w:rPr>
          <w:rFonts w:eastAsia="Times New Roman" w:cs="Times New Roman"/>
          <w:i/>
          <w:iCs/>
          <w:kern w:val="0"/>
          <w:szCs w:val="24"/>
          <w14:ligatures w14:val="none"/>
        </w:rPr>
        <w:t>(Large Language Model)</w:t>
      </w:r>
      <w:r w:rsidR="00800BC4" w:rsidRPr="00800BC4">
        <w:rPr>
          <w:rFonts w:eastAsia="Times New Roman" w:cs="Times New Roman"/>
          <w:kern w:val="0"/>
          <w:szCs w:val="24"/>
          <w14:ligatures w14:val="none"/>
        </w:rPr>
        <w:t xml:space="preserve"> milik </w:t>
      </w:r>
      <w:r w:rsidR="00800BC4" w:rsidRPr="00800BC4">
        <w:rPr>
          <w:rFonts w:eastAsia="Times New Roman" w:cs="Times New Roman"/>
          <w:i/>
          <w:iCs/>
          <w:kern w:val="0"/>
          <w:szCs w:val="24"/>
          <w14:ligatures w14:val="none"/>
        </w:rPr>
        <w:t>Google</w:t>
      </w:r>
      <w:r w:rsidR="00800BC4" w:rsidRPr="00800BC4">
        <w:rPr>
          <w:rFonts w:eastAsia="Times New Roman" w:cs="Times New Roman"/>
          <w:kern w:val="0"/>
          <w:szCs w:val="24"/>
          <w14:ligatures w14:val="none"/>
        </w:rPr>
        <w:t xml:space="preserve"> yaitu </w:t>
      </w:r>
      <w:r w:rsidR="00800BC4" w:rsidRPr="00800BC4">
        <w:rPr>
          <w:rFonts w:eastAsia="Times New Roman" w:cs="Times New Roman"/>
          <w:i/>
          <w:iCs/>
          <w:kern w:val="0"/>
          <w:szCs w:val="24"/>
          <w14:ligatures w14:val="none"/>
        </w:rPr>
        <w:t>Gemini</w:t>
      </w:r>
      <w:r w:rsidR="00800BC4" w:rsidRPr="00800BC4">
        <w:rPr>
          <w:rFonts w:eastAsia="Times New Roman" w:cs="Times New Roman"/>
          <w:kern w:val="0"/>
          <w:szCs w:val="24"/>
          <w14:ligatures w14:val="none"/>
        </w:rPr>
        <w:t xml:space="preserve">. Tahapan implementasi terdiri dari validasi file PDF, ekstraksi teks dari file PDF, pengiriman prompt ke </w:t>
      </w:r>
      <w:r w:rsidR="00800BC4" w:rsidRPr="00800BC4">
        <w:rPr>
          <w:rFonts w:eastAsia="Times New Roman" w:cs="Times New Roman"/>
          <w:i/>
          <w:iCs/>
          <w:kern w:val="0"/>
          <w:szCs w:val="24"/>
          <w14:ligatures w14:val="none"/>
        </w:rPr>
        <w:t>API Gemini</w:t>
      </w:r>
      <w:r w:rsidR="00800BC4" w:rsidRPr="00800BC4">
        <w:rPr>
          <w:rFonts w:eastAsia="Times New Roman" w:cs="Times New Roman"/>
          <w:kern w:val="0"/>
          <w:szCs w:val="24"/>
          <w14:ligatures w14:val="none"/>
        </w:rPr>
        <w:t>, dan pemrosesan hasil output agar dapat digunakan sebagai data soal.</w:t>
      </w:r>
    </w:p>
    <w:p w14:paraId="35932FA7" w14:textId="21BA3117" w:rsidR="002A7251" w:rsidRPr="002A7251" w:rsidRDefault="002A7251" w:rsidP="002A7251">
      <w:pPr>
        <w:pStyle w:val="Caption"/>
        <w:keepNext/>
        <w:jc w:val="center"/>
        <w:rPr>
          <w:color w:val="auto"/>
          <w:sz w:val="24"/>
          <w:szCs w:val="24"/>
        </w:rPr>
      </w:pPr>
      <w:r w:rsidRPr="00DA3705">
        <w:rPr>
          <w:i w:val="0"/>
          <w:iCs w:val="0"/>
          <w:color w:val="auto"/>
          <w:sz w:val="24"/>
          <w:szCs w:val="24"/>
        </w:rPr>
        <w:t xml:space="preserve">Tabel 4. </w:t>
      </w:r>
      <w:r w:rsidRPr="00DA3705">
        <w:rPr>
          <w:i w:val="0"/>
          <w:iCs w:val="0"/>
          <w:color w:val="auto"/>
          <w:sz w:val="24"/>
          <w:szCs w:val="24"/>
        </w:rPr>
        <w:fldChar w:fldCharType="begin"/>
      </w:r>
      <w:r w:rsidRPr="00DA3705">
        <w:rPr>
          <w:i w:val="0"/>
          <w:iCs w:val="0"/>
          <w:color w:val="auto"/>
          <w:sz w:val="24"/>
          <w:szCs w:val="24"/>
        </w:rPr>
        <w:instrText xml:space="preserve"> SEQ Tabel_4. \* ARABIC </w:instrText>
      </w:r>
      <w:r w:rsidRPr="00DA3705">
        <w:rPr>
          <w:i w:val="0"/>
          <w:iCs w:val="0"/>
          <w:color w:val="auto"/>
          <w:sz w:val="24"/>
          <w:szCs w:val="24"/>
        </w:rPr>
        <w:fldChar w:fldCharType="separate"/>
      </w:r>
      <w:r w:rsidR="006C1C49">
        <w:rPr>
          <w:i w:val="0"/>
          <w:iCs w:val="0"/>
          <w:noProof/>
          <w:color w:val="auto"/>
          <w:sz w:val="24"/>
          <w:szCs w:val="24"/>
        </w:rPr>
        <w:t>1</w:t>
      </w:r>
      <w:r w:rsidRPr="00DA3705">
        <w:rPr>
          <w:i w:val="0"/>
          <w:iCs w:val="0"/>
          <w:color w:val="auto"/>
          <w:sz w:val="24"/>
          <w:szCs w:val="24"/>
        </w:rPr>
        <w:fldChar w:fldCharType="end"/>
      </w:r>
      <w:r w:rsidRPr="002A7251">
        <w:rPr>
          <w:color w:val="auto"/>
          <w:sz w:val="24"/>
          <w:szCs w:val="24"/>
        </w:rPr>
        <w:t xml:space="preserve"> </w:t>
      </w:r>
      <w:r w:rsidRPr="002A7251">
        <w:rPr>
          <w:i w:val="0"/>
          <w:iCs w:val="0"/>
          <w:color w:val="auto"/>
          <w:sz w:val="24"/>
          <w:szCs w:val="24"/>
        </w:rPr>
        <w:t xml:space="preserve">Kode Program </w:t>
      </w:r>
      <w:r w:rsidRPr="00DA3705">
        <w:rPr>
          <w:i w:val="0"/>
          <w:iCs w:val="0"/>
          <w:color w:val="auto"/>
          <w:sz w:val="24"/>
          <w:szCs w:val="24"/>
        </w:rPr>
        <w:t>Unggah</w:t>
      </w:r>
      <w:r w:rsidRPr="002A7251">
        <w:rPr>
          <w:color w:val="auto"/>
          <w:sz w:val="24"/>
          <w:szCs w:val="24"/>
        </w:rPr>
        <w:t xml:space="preserve"> File PDF</w:t>
      </w:r>
    </w:p>
    <w:tbl>
      <w:tblPr>
        <w:tblStyle w:val="TableGrid"/>
        <w:tblW w:w="0" w:type="auto"/>
        <w:tblInd w:w="720" w:type="dxa"/>
        <w:tblLook w:val="04A0" w:firstRow="1" w:lastRow="0" w:firstColumn="1" w:lastColumn="0" w:noHBand="0" w:noVBand="1"/>
      </w:tblPr>
      <w:tblGrid>
        <w:gridCol w:w="8630"/>
      </w:tblGrid>
      <w:tr w:rsidR="00DF4BE2" w14:paraId="16BEAB16" w14:textId="77777777" w:rsidTr="002A7251">
        <w:tc>
          <w:tcPr>
            <w:tcW w:w="8630" w:type="dxa"/>
          </w:tcPr>
          <w:p w14:paraId="0902893A" w14:textId="7F0FEAC8" w:rsidR="00DF4BE2" w:rsidRPr="0043611F" w:rsidRDefault="006F4AEC" w:rsidP="006F4AEC">
            <w:pPr>
              <w:tabs>
                <w:tab w:val="left" w:pos="420"/>
              </w:tabs>
              <w:rPr>
                <w:rFonts w:ascii="Courier New" w:hAnsi="Courier New" w:cs="Courier New"/>
                <w:sz w:val="20"/>
                <w:szCs w:val="20"/>
              </w:rPr>
            </w:pPr>
            <w:r w:rsidRPr="0043611F">
              <w:rPr>
                <w:rFonts w:ascii="Courier New" w:hAnsi="Courier New" w:cs="Courier New"/>
                <w:sz w:val="20"/>
                <w:szCs w:val="20"/>
              </w:rPr>
              <w:t xml:space="preserve">      </w:t>
            </w:r>
            <w:r w:rsidR="00DF4BE2" w:rsidRPr="0043611F">
              <w:rPr>
                <w:rFonts w:ascii="Courier New" w:hAnsi="Courier New" w:cs="Courier New"/>
                <w:sz w:val="20"/>
                <w:szCs w:val="20"/>
              </w:rPr>
              <w:t xml:space="preserve">    public function processPDF(Request $request)</w:t>
            </w:r>
          </w:p>
          <w:p w14:paraId="41572B7F" w14:textId="77777777" w:rsidR="00DF4BE2" w:rsidRPr="00DF4BE2" w:rsidRDefault="00DF4BE2" w:rsidP="00DF4BE2">
            <w:pPr>
              <w:pStyle w:val="ListParagraph"/>
              <w:tabs>
                <w:tab w:val="left" w:pos="420"/>
              </w:tabs>
              <w:rPr>
                <w:rFonts w:ascii="Courier New" w:hAnsi="Courier New" w:cs="Courier New"/>
                <w:sz w:val="20"/>
                <w:szCs w:val="20"/>
              </w:rPr>
            </w:pPr>
            <w:r w:rsidRPr="00DF4BE2">
              <w:rPr>
                <w:rFonts w:ascii="Courier New" w:hAnsi="Courier New" w:cs="Courier New"/>
                <w:sz w:val="20"/>
                <w:szCs w:val="20"/>
              </w:rPr>
              <w:t xml:space="preserve">    {</w:t>
            </w:r>
          </w:p>
          <w:p w14:paraId="482C6E2B" w14:textId="77777777" w:rsidR="00DF4BE2" w:rsidRPr="00DF4BE2" w:rsidRDefault="00DF4BE2" w:rsidP="00DF4BE2">
            <w:pPr>
              <w:pStyle w:val="ListParagraph"/>
              <w:tabs>
                <w:tab w:val="left" w:pos="420"/>
              </w:tabs>
              <w:rPr>
                <w:rFonts w:ascii="Courier New" w:hAnsi="Courier New" w:cs="Courier New"/>
                <w:sz w:val="20"/>
                <w:szCs w:val="20"/>
              </w:rPr>
            </w:pPr>
            <w:r w:rsidRPr="00DF4BE2">
              <w:rPr>
                <w:rFonts w:ascii="Courier New" w:hAnsi="Courier New" w:cs="Courier New"/>
                <w:sz w:val="20"/>
                <w:szCs w:val="20"/>
              </w:rPr>
              <w:t xml:space="preserve">        try {</w:t>
            </w:r>
          </w:p>
          <w:p w14:paraId="6B8B48F3" w14:textId="77777777" w:rsidR="00DF4BE2" w:rsidRPr="00DF4BE2" w:rsidRDefault="00DF4BE2" w:rsidP="00DF4BE2">
            <w:pPr>
              <w:pStyle w:val="ListParagraph"/>
              <w:tabs>
                <w:tab w:val="left" w:pos="420"/>
              </w:tabs>
              <w:rPr>
                <w:rFonts w:ascii="Courier New" w:hAnsi="Courier New" w:cs="Courier New"/>
                <w:sz w:val="20"/>
                <w:szCs w:val="20"/>
              </w:rPr>
            </w:pPr>
            <w:r w:rsidRPr="00DF4BE2">
              <w:rPr>
                <w:rFonts w:ascii="Courier New" w:hAnsi="Courier New" w:cs="Courier New"/>
                <w:sz w:val="20"/>
                <w:szCs w:val="20"/>
              </w:rPr>
              <w:t xml:space="preserve">            $request-&gt;validate([</w:t>
            </w:r>
          </w:p>
          <w:p w14:paraId="597A909B" w14:textId="77777777" w:rsidR="00DF4BE2" w:rsidRPr="00DF4BE2" w:rsidRDefault="00DF4BE2" w:rsidP="00DF4BE2">
            <w:pPr>
              <w:pStyle w:val="ListParagraph"/>
              <w:tabs>
                <w:tab w:val="left" w:pos="420"/>
              </w:tabs>
              <w:rPr>
                <w:rFonts w:ascii="Courier New" w:hAnsi="Courier New" w:cs="Courier New"/>
                <w:sz w:val="20"/>
                <w:szCs w:val="20"/>
              </w:rPr>
            </w:pPr>
            <w:r w:rsidRPr="00DF4BE2">
              <w:rPr>
                <w:rFonts w:ascii="Courier New" w:hAnsi="Courier New" w:cs="Courier New"/>
                <w:sz w:val="20"/>
                <w:szCs w:val="20"/>
              </w:rPr>
              <w:t xml:space="preserve">                'pdf' =&gt; 'required|mimes:pdf|max:2048',</w:t>
            </w:r>
          </w:p>
          <w:p w14:paraId="4E0A6DBD" w14:textId="77777777" w:rsidR="00DF4BE2" w:rsidRPr="00DF4BE2" w:rsidRDefault="00DF4BE2" w:rsidP="00DF4BE2">
            <w:pPr>
              <w:pStyle w:val="ListParagraph"/>
              <w:tabs>
                <w:tab w:val="left" w:pos="420"/>
              </w:tabs>
              <w:rPr>
                <w:rFonts w:ascii="Courier New" w:hAnsi="Courier New" w:cs="Courier New"/>
                <w:sz w:val="20"/>
                <w:szCs w:val="20"/>
              </w:rPr>
            </w:pPr>
            <w:r w:rsidRPr="00DF4BE2">
              <w:rPr>
                <w:rFonts w:ascii="Courier New" w:hAnsi="Courier New" w:cs="Courier New"/>
                <w:sz w:val="20"/>
                <w:szCs w:val="20"/>
              </w:rPr>
              <w:t xml:space="preserve">                'total_questions' =&gt; 'required|integer|min:1',</w:t>
            </w:r>
          </w:p>
          <w:p w14:paraId="0120C6ED" w14:textId="77777777" w:rsidR="00DF4BE2" w:rsidRPr="00DF4BE2" w:rsidRDefault="00DF4BE2" w:rsidP="00DF4BE2">
            <w:pPr>
              <w:pStyle w:val="ListParagraph"/>
              <w:tabs>
                <w:tab w:val="left" w:pos="420"/>
              </w:tabs>
              <w:rPr>
                <w:rFonts w:ascii="Courier New" w:hAnsi="Courier New" w:cs="Courier New"/>
                <w:sz w:val="20"/>
                <w:szCs w:val="20"/>
              </w:rPr>
            </w:pPr>
            <w:r w:rsidRPr="00DF4BE2">
              <w:rPr>
                <w:rFonts w:ascii="Courier New" w:hAnsi="Courier New" w:cs="Courier New"/>
                <w:sz w:val="20"/>
                <w:szCs w:val="20"/>
              </w:rPr>
              <w:t xml:space="preserve">                'question_type' =&gt; 'required|string',</w:t>
            </w:r>
          </w:p>
          <w:p w14:paraId="617C2EB7" w14:textId="77777777" w:rsidR="00DF4BE2" w:rsidRPr="00DF4BE2" w:rsidRDefault="00DF4BE2" w:rsidP="00DF4BE2">
            <w:pPr>
              <w:pStyle w:val="ListParagraph"/>
              <w:tabs>
                <w:tab w:val="left" w:pos="420"/>
              </w:tabs>
              <w:rPr>
                <w:rFonts w:ascii="Courier New" w:hAnsi="Courier New" w:cs="Courier New"/>
                <w:sz w:val="20"/>
                <w:szCs w:val="20"/>
              </w:rPr>
            </w:pPr>
            <w:r w:rsidRPr="00DF4BE2">
              <w:rPr>
                <w:rFonts w:ascii="Courier New" w:hAnsi="Courier New" w:cs="Courier New"/>
                <w:sz w:val="20"/>
                <w:szCs w:val="20"/>
              </w:rPr>
              <w:t xml:space="preserve">            ]);</w:t>
            </w:r>
          </w:p>
          <w:p w14:paraId="7418FA4B" w14:textId="77777777" w:rsidR="00DF4BE2" w:rsidRPr="00DF4BE2" w:rsidRDefault="00DF4BE2" w:rsidP="00DF4BE2">
            <w:pPr>
              <w:pStyle w:val="ListParagraph"/>
              <w:tabs>
                <w:tab w:val="left" w:pos="420"/>
              </w:tabs>
              <w:rPr>
                <w:rFonts w:ascii="Courier New" w:hAnsi="Courier New" w:cs="Courier New"/>
                <w:sz w:val="20"/>
                <w:szCs w:val="20"/>
              </w:rPr>
            </w:pPr>
            <w:r w:rsidRPr="00DF4BE2">
              <w:rPr>
                <w:rFonts w:ascii="Courier New" w:hAnsi="Courier New" w:cs="Courier New"/>
                <w:sz w:val="20"/>
                <w:szCs w:val="20"/>
              </w:rPr>
              <w:t xml:space="preserve"> </w:t>
            </w:r>
          </w:p>
          <w:p w14:paraId="7D47166A" w14:textId="77777777" w:rsidR="00DF4BE2" w:rsidRPr="00DF4BE2" w:rsidRDefault="00DF4BE2" w:rsidP="00DF4BE2">
            <w:pPr>
              <w:pStyle w:val="ListParagraph"/>
              <w:tabs>
                <w:tab w:val="left" w:pos="420"/>
              </w:tabs>
              <w:rPr>
                <w:rFonts w:ascii="Courier New" w:hAnsi="Courier New" w:cs="Courier New"/>
                <w:sz w:val="20"/>
                <w:szCs w:val="20"/>
              </w:rPr>
            </w:pPr>
            <w:r w:rsidRPr="00DF4BE2">
              <w:rPr>
                <w:rFonts w:ascii="Courier New" w:hAnsi="Courier New" w:cs="Courier New"/>
                <w:sz w:val="20"/>
                <w:szCs w:val="20"/>
              </w:rPr>
              <w:t xml:space="preserve">            // Simpan file PDF ke storage</w:t>
            </w:r>
          </w:p>
          <w:p w14:paraId="2B33D46C" w14:textId="77777777" w:rsidR="00DF4BE2" w:rsidRPr="00DF4BE2" w:rsidRDefault="00DF4BE2" w:rsidP="00DF4BE2">
            <w:pPr>
              <w:pStyle w:val="ListParagraph"/>
              <w:tabs>
                <w:tab w:val="left" w:pos="420"/>
              </w:tabs>
              <w:rPr>
                <w:rFonts w:ascii="Courier New" w:hAnsi="Courier New" w:cs="Courier New"/>
                <w:sz w:val="20"/>
                <w:szCs w:val="20"/>
              </w:rPr>
            </w:pPr>
            <w:r w:rsidRPr="00DF4BE2">
              <w:rPr>
                <w:rFonts w:ascii="Courier New" w:hAnsi="Courier New" w:cs="Courier New"/>
                <w:sz w:val="20"/>
                <w:szCs w:val="20"/>
              </w:rPr>
              <w:t xml:space="preserve">            $pdfPath = $request-&gt;file('pdf')-&gt;store('uploads');</w:t>
            </w:r>
          </w:p>
          <w:p w14:paraId="7E690D12" w14:textId="77777777" w:rsidR="00DF4BE2" w:rsidRPr="00DF4BE2" w:rsidRDefault="00DF4BE2" w:rsidP="00DF4BE2">
            <w:pPr>
              <w:pStyle w:val="ListParagraph"/>
              <w:tabs>
                <w:tab w:val="left" w:pos="420"/>
              </w:tabs>
              <w:rPr>
                <w:rFonts w:ascii="Courier New" w:hAnsi="Courier New" w:cs="Courier New"/>
                <w:sz w:val="20"/>
                <w:szCs w:val="20"/>
              </w:rPr>
            </w:pPr>
            <w:r w:rsidRPr="00DF4BE2">
              <w:rPr>
                <w:rFonts w:ascii="Courier New" w:hAnsi="Courier New" w:cs="Courier New"/>
                <w:sz w:val="20"/>
                <w:szCs w:val="20"/>
              </w:rPr>
              <w:t xml:space="preserve"> </w:t>
            </w:r>
          </w:p>
          <w:p w14:paraId="1F276394" w14:textId="77777777" w:rsidR="00DF4BE2" w:rsidRPr="00DF4BE2" w:rsidRDefault="00DF4BE2" w:rsidP="00DF4BE2">
            <w:pPr>
              <w:pStyle w:val="ListParagraph"/>
              <w:tabs>
                <w:tab w:val="left" w:pos="420"/>
              </w:tabs>
              <w:rPr>
                <w:rFonts w:ascii="Courier New" w:hAnsi="Courier New" w:cs="Courier New"/>
                <w:sz w:val="20"/>
                <w:szCs w:val="20"/>
              </w:rPr>
            </w:pPr>
            <w:r w:rsidRPr="00DF4BE2">
              <w:rPr>
                <w:rFonts w:ascii="Courier New" w:hAnsi="Courier New" w:cs="Courier New"/>
                <w:sz w:val="20"/>
                <w:szCs w:val="20"/>
              </w:rPr>
              <w:t xml:space="preserve">            // Ekstrak teks dari PDF</w:t>
            </w:r>
          </w:p>
          <w:p w14:paraId="4523D7F1" w14:textId="77777777" w:rsidR="00DF4BE2" w:rsidRPr="00DF4BE2" w:rsidRDefault="00DF4BE2" w:rsidP="00DF4BE2">
            <w:pPr>
              <w:pStyle w:val="ListParagraph"/>
              <w:tabs>
                <w:tab w:val="left" w:pos="420"/>
              </w:tabs>
              <w:rPr>
                <w:rFonts w:ascii="Courier New" w:hAnsi="Courier New" w:cs="Courier New"/>
                <w:sz w:val="20"/>
                <w:szCs w:val="20"/>
              </w:rPr>
            </w:pPr>
            <w:r w:rsidRPr="00DF4BE2">
              <w:rPr>
                <w:rFonts w:ascii="Courier New" w:hAnsi="Courier New" w:cs="Courier New"/>
                <w:sz w:val="20"/>
                <w:szCs w:val="20"/>
              </w:rPr>
              <w:t xml:space="preserve">            $text = $this-&gt;extractTextFromPDF(storage_path("app/$pdfPath"));</w:t>
            </w:r>
          </w:p>
          <w:p w14:paraId="0B2014B7" w14:textId="77777777" w:rsidR="00DF4BE2" w:rsidRPr="00DF4BE2" w:rsidRDefault="00DF4BE2" w:rsidP="00DF4BE2">
            <w:pPr>
              <w:pStyle w:val="ListParagraph"/>
              <w:tabs>
                <w:tab w:val="left" w:pos="420"/>
              </w:tabs>
              <w:rPr>
                <w:rFonts w:ascii="Courier New" w:hAnsi="Courier New" w:cs="Courier New"/>
                <w:sz w:val="20"/>
                <w:szCs w:val="20"/>
              </w:rPr>
            </w:pPr>
            <w:r w:rsidRPr="00DF4BE2">
              <w:rPr>
                <w:rFonts w:ascii="Courier New" w:hAnsi="Courier New" w:cs="Courier New"/>
                <w:sz w:val="20"/>
                <w:szCs w:val="20"/>
              </w:rPr>
              <w:t xml:space="preserve"> </w:t>
            </w:r>
          </w:p>
          <w:p w14:paraId="68C773FD" w14:textId="77777777" w:rsidR="00DF4BE2" w:rsidRPr="00DF4BE2" w:rsidRDefault="00DF4BE2" w:rsidP="00DF4BE2">
            <w:pPr>
              <w:pStyle w:val="ListParagraph"/>
              <w:tabs>
                <w:tab w:val="left" w:pos="420"/>
              </w:tabs>
              <w:rPr>
                <w:rFonts w:ascii="Courier New" w:hAnsi="Courier New" w:cs="Courier New"/>
                <w:sz w:val="20"/>
                <w:szCs w:val="20"/>
              </w:rPr>
            </w:pPr>
            <w:r w:rsidRPr="00DF4BE2">
              <w:rPr>
                <w:rFonts w:ascii="Courier New" w:hAnsi="Courier New" w:cs="Courier New"/>
                <w:sz w:val="20"/>
                <w:szCs w:val="20"/>
              </w:rPr>
              <w:t xml:space="preserve">            // Kirim teks ke API Gemini untuk generate soal</w:t>
            </w:r>
          </w:p>
          <w:p w14:paraId="6F6BD45B" w14:textId="4E07F816" w:rsidR="00DF4BE2" w:rsidRPr="00C07E44" w:rsidRDefault="00DF4BE2" w:rsidP="00C07E44">
            <w:pPr>
              <w:pStyle w:val="ListParagraph"/>
              <w:tabs>
                <w:tab w:val="left" w:pos="420"/>
              </w:tabs>
              <w:rPr>
                <w:rFonts w:ascii="Courier New" w:hAnsi="Courier New" w:cs="Courier New"/>
                <w:sz w:val="18"/>
                <w:szCs w:val="18"/>
              </w:rPr>
            </w:pPr>
            <w:r w:rsidRPr="00DF4BE2">
              <w:rPr>
                <w:rFonts w:ascii="Courier New" w:hAnsi="Courier New" w:cs="Courier New"/>
                <w:sz w:val="20"/>
                <w:szCs w:val="20"/>
              </w:rPr>
              <w:t xml:space="preserve">            $response = $this-&gt;generateQuestions($text, $request-&gt;total_questions, $request-&gt;question_type);</w:t>
            </w:r>
          </w:p>
        </w:tc>
      </w:tr>
    </w:tbl>
    <w:p w14:paraId="72A733AB" w14:textId="77777777" w:rsidR="00DF4BE2" w:rsidRDefault="00DF4BE2" w:rsidP="00EF18C0">
      <w:pPr>
        <w:pStyle w:val="ListParagraph"/>
        <w:tabs>
          <w:tab w:val="left" w:pos="420"/>
        </w:tabs>
      </w:pPr>
    </w:p>
    <w:p w14:paraId="6D88161C" w14:textId="6015552A" w:rsidR="00ED5F75" w:rsidRPr="009B5559" w:rsidRDefault="00C378A8" w:rsidP="009B5559">
      <w:pPr>
        <w:pStyle w:val="ListParagraph"/>
        <w:tabs>
          <w:tab w:val="left" w:pos="420"/>
        </w:tabs>
        <w:rPr>
          <w:rFonts w:ascii="Courier New" w:hAnsi="Courier New" w:cs="Courier New"/>
        </w:rPr>
      </w:pPr>
      <w:r w:rsidRPr="00C378A8">
        <w:t>Pada tahap awal, sistem melakukan validasi terhadap input yang diberikan pengguna untuk memastikan file PDF dan parameter lainnya sesuai format yang dibutuhkan</w:t>
      </w:r>
      <w:r>
        <w:t xml:space="preserve">. </w:t>
      </w:r>
      <w:r w:rsidRPr="00C378A8">
        <w:t xml:space="preserve">Validasi </w:t>
      </w:r>
      <w:r>
        <w:t>untuk</w:t>
      </w:r>
      <w:r w:rsidRPr="00C378A8">
        <w:t xml:space="preserve"> memastikan bahwa file yang diunggah merupakan file PDF, memiliki ukuran maksimum 2MB, dan pengguna menentukan jumlah soal beserta jenis soal yang ingin dihasilkan.</w:t>
      </w:r>
      <w:r w:rsidR="002C4C6D">
        <w:t xml:space="preserve"> </w:t>
      </w:r>
      <w:r w:rsidR="002C4C6D" w:rsidRPr="002C4C6D">
        <w:t xml:space="preserve">Setelah validasi berhasil, file PDF disimpan sementara di direktori </w:t>
      </w:r>
      <w:r w:rsidR="002C4C6D" w:rsidRPr="002C4C6D">
        <w:rPr>
          <w:rFonts w:ascii="Courier New" w:hAnsi="Courier New" w:cs="Courier New"/>
        </w:rPr>
        <w:t>storage/uploads</w:t>
      </w:r>
      <w:r w:rsidR="002C4C6D" w:rsidRPr="002C4C6D">
        <w:t xml:space="preserve">, kemudian dilakukan ekstraksi teks menggunakan fungsi </w:t>
      </w:r>
      <w:r w:rsidR="002C4C6D" w:rsidRPr="002C4C6D">
        <w:rPr>
          <w:rFonts w:ascii="Courier New" w:hAnsi="Courier New" w:cs="Courier New"/>
        </w:rPr>
        <w:t>extractTextFromPDF()</w:t>
      </w:r>
      <w:r w:rsidR="00076103" w:rsidRPr="00076103">
        <w:rPr>
          <w:rFonts w:cs="Times New Roman"/>
        </w:rPr>
        <w:t>.</w:t>
      </w:r>
      <w:r w:rsidR="004B640D">
        <w:rPr>
          <w:rFonts w:cs="Times New Roman"/>
        </w:rPr>
        <w:t xml:space="preserve"> </w:t>
      </w:r>
      <w:r w:rsidR="004B640D" w:rsidRPr="004B640D">
        <w:rPr>
          <w:rFonts w:cs="Times New Roman"/>
        </w:rPr>
        <w:t xml:space="preserve">Fungsi </w:t>
      </w:r>
      <w:r w:rsidR="004B640D" w:rsidRPr="004B640D">
        <w:rPr>
          <w:rFonts w:ascii="Courier New" w:hAnsi="Courier New" w:cs="Courier New"/>
        </w:rPr>
        <w:t>generateQuestions()</w:t>
      </w:r>
      <w:r w:rsidR="004B640D" w:rsidRPr="004B640D">
        <w:rPr>
          <w:rFonts w:cs="Times New Roman"/>
        </w:rPr>
        <w:t xml:space="preserve"> akan mengirimkan teks hasil ekstraksi PDF ke </w:t>
      </w:r>
      <w:r w:rsidR="004B640D" w:rsidRPr="004B640D">
        <w:rPr>
          <w:rFonts w:cs="Times New Roman"/>
          <w:i/>
          <w:iCs/>
        </w:rPr>
        <w:t xml:space="preserve">API </w:t>
      </w:r>
      <w:r w:rsidR="004B640D" w:rsidRPr="00ED5F75">
        <w:rPr>
          <w:rFonts w:cs="Times New Roman"/>
          <w:i/>
          <w:iCs/>
        </w:rPr>
        <w:t>Gemini</w:t>
      </w:r>
      <w:r w:rsidR="004B640D" w:rsidRPr="00ED5F75">
        <w:rPr>
          <w:rFonts w:cs="Times New Roman"/>
        </w:rPr>
        <w:t xml:space="preserve">. </w:t>
      </w:r>
      <w:r w:rsidR="00ED5F75" w:rsidRPr="00ED5F75">
        <w:t>API ini akan menghasilkan soal-soal secara otomatis berdasarkan isi dokumen PDF dan parameter</w:t>
      </w:r>
      <w:r w:rsidR="00ED5F75">
        <w:t xml:space="preserve"> </w:t>
      </w:r>
      <w:r w:rsidR="00ED5F75" w:rsidRPr="00ED5F75">
        <w:rPr>
          <w:rFonts w:cs="Times New Roman"/>
        </w:rPr>
        <w:t xml:space="preserve">jumlah soal </w:t>
      </w:r>
      <w:r w:rsidR="00ED5F75" w:rsidRPr="00ED5F75">
        <w:rPr>
          <w:rFonts w:ascii="Courier New" w:hAnsi="Courier New" w:cs="Courier New"/>
        </w:rPr>
        <w:t>($request-&gt;total_questions)</w:t>
      </w:r>
      <w:r w:rsidR="009B5559">
        <w:rPr>
          <w:rFonts w:ascii="Courier New" w:hAnsi="Courier New" w:cs="Courier New"/>
        </w:rPr>
        <w:t xml:space="preserve"> </w:t>
      </w:r>
      <w:r w:rsidR="009B5559" w:rsidRPr="009B5559">
        <w:rPr>
          <w:rFonts w:cs="Times New Roman"/>
        </w:rPr>
        <w:t xml:space="preserve">dan </w:t>
      </w:r>
      <w:r w:rsidR="00ED5F75" w:rsidRPr="009B5559">
        <w:rPr>
          <w:rFonts w:cs="Times New Roman"/>
        </w:rPr>
        <w:t xml:space="preserve">tipe soal </w:t>
      </w:r>
      <w:r w:rsidR="00ED5F75" w:rsidRPr="009B5559">
        <w:rPr>
          <w:rFonts w:ascii="Courier New" w:hAnsi="Courier New" w:cs="Courier New"/>
        </w:rPr>
        <w:t>($request-&gt;question_type)</w:t>
      </w:r>
      <w:r w:rsidR="00ED5F75" w:rsidRPr="009B5559">
        <w:rPr>
          <w:rFonts w:cs="Times New Roman"/>
        </w:rPr>
        <w:t>.</w:t>
      </w:r>
    </w:p>
    <w:p w14:paraId="09B4FB91" w14:textId="18C51AF3" w:rsidR="00C378A8" w:rsidRPr="00ED5F75" w:rsidRDefault="00C378A8" w:rsidP="00EF18C0">
      <w:pPr>
        <w:pStyle w:val="ListParagraph"/>
        <w:tabs>
          <w:tab w:val="left" w:pos="420"/>
        </w:tabs>
        <w:rPr>
          <w:rFonts w:ascii="Courier New" w:hAnsi="Courier New" w:cs="Courier New"/>
        </w:rPr>
      </w:pPr>
    </w:p>
    <w:p w14:paraId="5255602B" w14:textId="77777777" w:rsidR="002124D9" w:rsidRDefault="00C853E2" w:rsidP="007956C3">
      <w:pPr>
        <w:pStyle w:val="ListParagraph"/>
        <w:keepNext/>
        <w:tabs>
          <w:tab w:val="left" w:pos="420"/>
        </w:tabs>
        <w:jc w:val="center"/>
      </w:pPr>
      <w:r>
        <w:rPr>
          <w:noProof/>
        </w:rPr>
        <w:drawing>
          <wp:inline distT="0" distB="0" distL="0" distR="0" wp14:anchorId="2696591A" wp14:editId="58D464B2">
            <wp:extent cx="5017273" cy="2802350"/>
            <wp:effectExtent l="0" t="0" r="0" b="0"/>
            <wp:docPr id="16298947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9894779" name="Picture 1"/>
                    <pic:cNvPicPr>
                      <a:picLocks noChangeAspect="1"/>
                    </pic:cNvPicPr>
                  </pic:nvPicPr>
                  <pic:blipFill>
                    <a:blip r:embed="rId42"/>
                    <a:stretch>
                      <a:fillRect/>
                    </a:stretch>
                  </pic:blipFill>
                  <pic:spPr>
                    <a:xfrm>
                      <a:off x="0" y="0"/>
                      <a:ext cx="5021507" cy="2804715"/>
                    </a:xfrm>
                    <a:prstGeom prst="rect">
                      <a:avLst/>
                    </a:prstGeom>
                  </pic:spPr>
                </pic:pic>
              </a:graphicData>
            </a:graphic>
          </wp:inline>
        </w:drawing>
      </w:r>
    </w:p>
    <w:p w14:paraId="25EBA49A" w14:textId="1C5AFF00" w:rsidR="007956C3" w:rsidRPr="00597966" w:rsidRDefault="002124D9" w:rsidP="00597966">
      <w:pPr>
        <w:pStyle w:val="Caption"/>
        <w:jc w:val="center"/>
        <w:rPr>
          <w:color w:val="auto"/>
          <w:sz w:val="24"/>
          <w:szCs w:val="24"/>
        </w:rPr>
      </w:pPr>
      <w:bookmarkStart w:id="136" w:name="_Toc195482976"/>
      <w:r w:rsidRPr="002124D9">
        <w:rPr>
          <w:i w:val="0"/>
          <w:iCs w:val="0"/>
          <w:color w:val="auto"/>
          <w:sz w:val="24"/>
          <w:szCs w:val="24"/>
        </w:rPr>
        <w:t xml:space="preserve">Gambar 5. </w:t>
      </w:r>
      <w:r w:rsidRPr="002124D9">
        <w:rPr>
          <w:i w:val="0"/>
          <w:iCs w:val="0"/>
          <w:color w:val="auto"/>
          <w:sz w:val="24"/>
          <w:szCs w:val="24"/>
        </w:rPr>
        <w:fldChar w:fldCharType="begin"/>
      </w:r>
      <w:r w:rsidRPr="002124D9">
        <w:rPr>
          <w:i w:val="0"/>
          <w:iCs w:val="0"/>
          <w:color w:val="auto"/>
          <w:sz w:val="24"/>
          <w:szCs w:val="24"/>
        </w:rPr>
        <w:instrText xml:space="preserve"> SEQ Gambar_5. \* ARABIC </w:instrText>
      </w:r>
      <w:r w:rsidRPr="002124D9">
        <w:rPr>
          <w:i w:val="0"/>
          <w:iCs w:val="0"/>
          <w:color w:val="auto"/>
          <w:sz w:val="24"/>
          <w:szCs w:val="24"/>
        </w:rPr>
        <w:fldChar w:fldCharType="separate"/>
      </w:r>
      <w:r w:rsidR="006C1C49">
        <w:rPr>
          <w:i w:val="0"/>
          <w:iCs w:val="0"/>
          <w:noProof/>
          <w:color w:val="auto"/>
          <w:sz w:val="24"/>
          <w:szCs w:val="24"/>
        </w:rPr>
        <w:t>2</w:t>
      </w:r>
      <w:r w:rsidRPr="002124D9">
        <w:rPr>
          <w:i w:val="0"/>
          <w:iCs w:val="0"/>
          <w:color w:val="auto"/>
          <w:sz w:val="24"/>
          <w:szCs w:val="24"/>
        </w:rPr>
        <w:fldChar w:fldCharType="end"/>
      </w:r>
      <w:r w:rsidRPr="002124D9">
        <w:rPr>
          <w:i w:val="0"/>
          <w:iCs w:val="0"/>
          <w:color w:val="auto"/>
          <w:sz w:val="24"/>
          <w:szCs w:val="24"/>
        </w:rPr>
        <w:t xml:space="preserve"> Unggah </w:t>
      </w:r>
      <w:r w:rsidRPr="002124D9">
        <w:rPr>
          <w:color w:val="auto"/>
          <w:sz w:val="24"/>
          <w:szCs w:val="24"/>
        </w:rPr>
        <w:t>File PDF</w:t>
      </w:r>
      <w:bookmarkEnd w:id="136"/>
    </w:p>
    <w:p w14:paraId="0394020C" w14:textId="1FCADB94" w:rsidR="00C853E2" w:rsidRPr="00403872" w:rsidRDefault="001A7545">
      <w:pPr>
        <w:pStyle w:val="ListParagraph"/>
        <w:numPr>
          <w:ilvl w:val="0"/>
          <w:numId w:val="36"/>
        </w:numPr>
        <w:tabs>
          <w:tab w:val="left" w:pos="420"/>
        </w:tabs>
        <w:rPr>
          <w:i/>
          <w:iCs/>
        </w:rPr>
      </w:pPr>
      <w:r>
        <w:t>Me</w:t>
      </w:r>
      <w:r w:rsidR="00C853E2">
        <w:t>n</w:t>
      </w:r>
      <w:r>
        <w:t>en</w:t>
      </w:r>
      <w:r w:rsidR="00C853E2">
        <w:t xml:space="preserve">tukan </w:t>
      </w:r>
      <w:r>
        <w:t>Jumlah Soal</w:t>
      </w:r>
      <w:r w:rsidR="002C1A46">
        <w:t xml:space="preserve"> dan </w:t>
      </w:r>
      <w:r>
        <w:t>Tipe Soa</w:t>
      </w:r>
      <w:r w:rsidR="002C1A46">
        <w:t>l</w:t>
      </w:r>
    </w:p>
    <w:p w14:paraId="1CE394C0" w14:textId="2C6798CD" w:rsidR="00403872" w:rsidRDefault="00403872" w:rsidP="00403872">
      <w:pPr>
        <w:pStyle w:val="ListParagraph"/>
        <w:tabs>
          <w:tab w:val="left" w:pos="420"/>
        </w:tabs>
      </w:pPr>
      <w:r w:rsidRPr="00403872">
        <w:t xml:space="preserve">Setelah </w:t>
      </w:r>
      <w:r w:rsidR="00FC3BBA" w:rsidRPr="00FC3BBA">
        <w:rPr>
          <w:i/>
          <w:iCs/>
        </w:rPr>
        <w:t>file</w:t>
      </w:r>
      <w:r w:rsidRPr="00403872">
        <w:t xml:space="preserve"> PDF berhasil diproses, pengguna dapat menentukan jumlah soal yang ingin di</w:t>
      </w:r>
      <w:r w:rsidRPr="007F2675">
        <w:rPr>
          <w:i/>
          <w:iCs/>
        </w:rPr>
        <w:t>generate</w:t>
      </w:r>
      <w:r w:rsidRPr="00403872">
        <w:t xml:space="preserve">. Selain itu, pengguna juga memilih tipe soal, seperti </w:t>
      </w:r>
      <w:r w:rsidRPr="00211C4F">
        <w:rPr>
          <w:i/>
          <w:iCs/>
        </w:rPr>
        <w:t>Multiple Choice</w:t>
      </w:r>
      <w:r w:rsidRPr="00403872">
        <w:t xml:space="preserve">, </w:t>
      </w:r>
      <w:r w:rsidRPr="00211C4F">
        <w:rPr>
          <w:i/>
          <w:iCs/>
        </w:rPr>
        <w:t>Essa</w:t>
      </w:r>
      <w:r w:rsidR="00211C4F">
        <w:rPr>
          <w:i/>
          <w:iCs/>
        </w:rPr>
        <w:t>y</w:t>
      </w:r>
      <w:r w:rsidRPr="00403872">
        <w:t xml:space="preserve">, atau </w:t>
      </w:r>
      <w:r w:rsidRPr="00211C4F">
        <w:rPr>
          <w:i/>
          <w:iCs/>
        </w:rPr>
        <w:t>True/False</w:t>
      </w:r>
      <w:r w:rsidRPr="00403872">
        <w:t xml:space="preserve">, serta tingkat kesulitan </w:t>
      </w:r>
      <w:r w:rsidRPr="00211C4F">
        <w:rPr>
          <w:i/>
          <w:iCs/>
        </w:rPr>
        <w:t>(Easy, Medium,</w:t>
      </w:r>
      <w:r w:rsidRPr="00211C4F">
        <w:t xml:space="preserve"> atau</w:t>
      </w:r>
      <w:r w:rsidRPr="00211C4F">
        <w:rPr>
          <w:i/>
          <w:iCs/>
        </w:rPr>
        <w:t xml:space="preserve"> </w:t>
      </w:r>
      <w:r w:rsidR="004F4567" w:rsidRPr="004F4567">
        <w:rPr>
          <w:i/>
          <w:iCs/>
        </w:rPr>
        <w:t>High</w:t>
      </w:r>
      <w:r w:rsidRPr="00211C4F">
        <w:rPr>
          <w:i/>
          <w:iCs/>
        </w:rPr>
        <w:t>).</w:t>
      </w:r>
      <w:r w:rsidRPr="00403872">
        <w:t xml:space="preserve"> Sistem akan menyesuaikan pertanyaan yang dihasilkan berdasarkan parameter ini untuk memastikan soal yang dihasilkan sesuai dengan kebutuhan pembelajaran.</w:t>
      </w:r>
    </w:p>
    <w:p w14:paraId="1A7EB0F6" w14:textId="1CB6DC48" w:rsidR="00DA3705" w:rsidRPr="00DA3705" w:rsidRDefault="00DA3705" w:rsidP="00DA3705">
      <w:pPr>
        <w:pStyle w:val="Caption"/>
        <w:keepNext/>
        <w:jc w:val="center"/>
        <w:rPr>
          <w:color w:val="auto"/>
          <w:sz w:val="24"/>
          <w:szCs w:val="24"/>
        </w:rPr>
      </w:pPr>
      <w:r w:rsidRPr="00DA3705">
        <w:rPr>
          <w:i w:val="0"/>
          <w:iCs w:val="0"/>
          <w:color w:val="auto"/>
          <w:sz w:val="24"/>
          <w:szCs w:val="24"/>
        </w:rPr>
        <w:t xml:space="preserve">Tabel 4. </w:t>
      </w:r>
      <w:r w:rsidRPr="00DA3705">
        <w:rPr>
          <w:i w:val="0"/>
          <w:iCs w:val="0"/>
          <w:color w:val="auto"/>
          <w:sz w:val="24"/>
          <w:szCs w:val="24"/>
        </w:rPr>
        <w:fldChar w:fldCharType="begin"/>
      </w:r>
      <w:r w:rsidRPr="00DA3705">
        <w:rPr>
          <w:i w:val="0"/>
          <w:iCs w:val="0"/>
          <w:color w:val="auto"/>
          <w:sz w:val="24"/>
          <w:szCs w:val="24"/>
        </w:rPr>
        <w:instrText xml:space="preserve"> SEQ Tabel_4. \* ARABIC </w:instrText>
      </w:r>
      <w:r w:rsidRPr="00DA3705">
        <w:rPr>
          <w:i w:val="0"/>
          <w:iCs w:val="0"/>
          <w:color w:val="auto"/>
          <w:sz w:val="24"/>
          <w:szCs w:val="24"/>
        </w:rPr>
        <w:fldChar w:fldCharType="separate"/>
      </w:r>
      <w:r w:rsidR="006C1C49">
        <w:rPr>
          <w:i w:val="0"/>
          <w:iCs w:val="0"/>
          <w:noProof/>
          <w:color w:val="auto"/>
          <w:sz w:val="24"/>
          <w:szCs w:val="24"/>
        </w:rPr>
        <w:t>2</w:t>
      </w:r>
      <w:r w:rsidRPr="00DA3705">
        <w:rPr>
          <w:i w:val="0"/>
          <w:iCs w:val="0"/>
          <w:color w:val="auto"/>
          <w:sz w:val="24"/>
          <w:szCs w:val="24"/>
        </w:rPr>
        <w:fldChar w:fldCharType="end"/>
      </w:r>
      <w:r w:rsidRPr="00DA3705">
        <w:rPr>
          <w:color w:val="auto"/>
          <w:sz w:val="24"/>
          <w:szCs w:val="24"/>
        </w:rPr>
        <w:t xml:space="preserve"> </w:t>
      </w:r>
      <w:r w:rsidRPr="00DA3705">
        <w:rPr>
          <w:i w:val="0"/>
          <w:iCs w:val="0"/>
          <w:color w:val="auto"/>
          <w:sz w:val="24"/>
          <w:szCs w:val="24"/>
        </w:rPr>
        <w:t>Kode Program Menentukan Jumlah &amp; Tipe Soal</w:t>
      </w:r>
    </w:p>
    <w:tbl>
      <w:tblPr>
        <w:tblStyle w:val="TableGrid"/>
        <w:tblW w:w="0" w:type="auto"/>
        <w:tblInd w:w="720" w:type="dxa"/>
        <w:tblLook w:val="04A0" w:firstRow="1" w:lastRow="0" w:firstColumn="1" w:lastColumn="0" w:noHBand="0" w:noVBand="1"/>
      </w:tblPr>
      <w:tblGrid>
        <w:gridCol w:w="8630"/>
      </w:tblGrid>
      <w:tr w:rsidR="00FE254F" w14:paraId="627E4E62" w14:textId="77777777" w:rsidTr="00DA3705">
        <w:tc>
          <w:tcPr>
            <w:tcW w:w="8630" w:type="dxa"/>
          </w:tcPr>
          <w:p w14:paraId="30A795E9" w14:textId="77777777" w:rsidR="00FE254F" w:rsidRPr="00FE254F" w:rsidRDefault="00FE254F" w:rsidP="00FE254F">
            <w:pPr>
              <w:pStyle w:val="ListParagraph"/>
              <w:tabs>
                <w:tab w:val="left" w:pos="420"/>
              </w:tabs>
              <w:rPr>
                <w:rFonts w:ascii="Courier New" w:hAnsi="Courier New" w:cs="Courier New"/>
                <w:sz w:val="20"/>
                <w:szCs w:val="20"/>
              </w:rPr>
            </w:pPr>
            <w:r w:rsidRPr="00FE254F">
              <w:rPr>
                <w:rFonts w:ascii="Courier New" w:hAnsi="Courier New" w:cs="Courier New"/>
                <w:sz w:val="20"/>
                <w:szCs w:val="20"/>
              </w:rPr>
              <w:t>$request-&gt;validate([</w:t>
            </w:r>
          </w:p>
          <w:p w14:paraId="282EEC27" w14:textId="77777777" w:rsidR="00FE254F" w:rsidRPr="00FE254F" w:rsidRDefault="00FE254F" w:rsidP="00FE254F">
            <w:pPr>
              <w:pStyle w:val="ListParagraph"/>
              <w:tabs>
                <w:tab w:val="left" w:pos="420"/>
              </w:tabs>
              <w:rPr>
                <w:rFonts w:ascii="Courier New" w:hAnsi="Courier New" w:cs="Courier New"/>
                <w:sz w:val="20"/>
                <w:szCs w:val="20"/>
              </w:rPr>
            </w:pPr>
            <w:r w:rsidRPr="00FE254F">
              <w:rPr>
                <w:rFonts w:ascii="Courier New" w:hAnsi="Courier New" w:cs="Courier New"/>
                <w:sz w:val="20"/>
                <w:szCs w:val="20"/>
              </w:rPr>
              <w:t xml:space="preserve">                'pdf' =&gt; 'required|mimes:pdf|max:2048',</w:t>
            </w:r>
          </w:p>
          <w:p w14:paraId="2B266C36" w14:textId="77777777" w:rsidR="00FE254F" w:rsidRPr="00FE254F" w:rsidRDefault="00FE254F" w:rsidP="00FE254F">
            <w:pPr>
              <w:pStyle w:val="ListParagraph"/>
              <w:tabs>
                <w:tab w:val="left" w:pos="420"/>
              </w:tabs>
              <w:rPr>
                <w:rFonts w:ascii="Courier New" w:hAnsi="Courier New" w:cs="Courier New"/>
                <w:sz w:val="20"/>
                <w:szCs w:val="20"/>
              </w:rPr>
            </w:pPr>
            <w:r w:rsidRPr="00FE254F">
              <w:rPr>
                <w:rFonts w:ascii="Courier New" w:hAnsi="Courier New" w:cs="Courier New"/>
                <w:sz w:val="20"/>
                <w:szCs w:val="20"/>
              </w:rPr>
              <w:t xml:space="preserve">                'total_questions' =&gt; 'required|integer|min:1',</w:t>
            </w:r>
          </w:p>
          <w:p w14:paraId="7C121780" w14:textId="77777777" w:rsidR="00FE254F" w:rsidRPr="00FE254F" w:rsidRDefault="00FE254F" w:rsidP="00FE254F">
            <w:pPr>
              <w:pStyle w:val="ListParagraph"/>
              <w:tabs>
                <w:tab w:val="left" w:pos="420"/>
              </w:tabs>
              <w:rPr>
                <w:rFonts w:ascii="Courier New" w:hAnsi="Courier New" w:cs="Courier New"/>
                <w:sz w:val="20"/>
                <w:szCs w:val="20"/>
              </w:rPr>
            </w:pPr>
            <w:r w:rsidRPr="00FE254F">
              <w:rPr>
                <w:rFonts w:ascii="Courier New" w:hAnsi="Courier New" w:cs="Courier New"/>
                <w:sz w:val="20"/>
                <w:szCs w:val="20"/>
              </w:rPr>
              <w:t xml:space="preserve">                'question_type' =&gt; 'required|string',</w:t>
            </w:r>
          </w:p>
          <w:p w14:paraId="14F6FE16" w14:textId="448A320E" w:rsidR="00FE254F" w:rsidRDefault="00FE254F" w:rsidP="00FE254F">
            <w:pPr>
              <w:pStyle w:val="ListParagraph"/>
              <w:tabs>
                <w:tab w:val="left" w:pos="420"/>
              </w:tabs>
            </w:pPr>
            <w:r w:rsidRPr="00FE254F">
              <w:rPr>
                <w:rFonts w:ascii="Courier New" w:hAnsi="Courier New" w:cs="Courier New"/>
                <w:sz w:val="20"/>
                <w:szCs w:val="20"/>
              </w:rPr>
              <w:t xml:space="preserve">            ]);</w:t>
            </w:r>
          </w:p>
        </w:tc>
      </w:tr>
    </w:tbl>
    <w:p w14:paraId="4297F312" w14:textId="77777777" w:rsidR="00FE254F" w:rsidRDefault="00FE254F" w:rsidP="00403872">
      <w:pPr>
        <w:pStyle w:val="ListParagraph"/>
        <w:tabs>
          <w:tab w:val="left" w:pos="420"/>
        </w:tabs>
      </w:pPr>
    </w:p>
    <w:p w14:paraId="0C197272" w14:textId="342A93C0" w:rsidR="00FE254F" w:rsidRPr="00E241BB" w:rsidRDefault="00E241BB" w:rsidP="00403872">
      <w:pPr>
        <w:pStyle w:val="ListParagraph"/>
        <w:tabs>
          <w:tab w:val="left" w:pos="420"/>
        </w:tabs>
        <w:rPr>
          <w:rFonts w:ascii="Courier New" w:hAnsi="Courier New" w:cs="Courier New"/>
          <w:sz w:val="22"/>
        </w:rPr>
      </w:pPr>
      <w:r w:rsidRPr="00E241BB">
        <w:t>Pada proses pengunggahan file dan pembuatan soal secara otomatis, dilakukan validasi terlebih dahulu terhadap input yang dikirimkan oleh pengguna. Validasi ini bertujuan untuk memastikan bahwa seluruh data yang diterima sistem sudah sesuai dengan format dan ketentuan yang diharapkan.</w:t>
      </w:r>
      <w:r>
        <w:t xml:space="preserve"> </w:t>
      </w:r>
      <w:r w:rsidRPr="00E241BB">
        <w:t>Validasi</w:t>
      </w:r>
      <w:r>
        <w:t xml:space="preserve"> </w:t>
      </w:r>
      <w:r w:rsidRPr="00E241BB">
        <w:rPr>
          <w:rFonts w:ascii="Courier New" w:hAnsi="Courier New" w:cs="Courier New"/>
          <w:sz w:val="22"/>
        </w:rPr>
        <w:t>'pdf' =&gt; 'required|mimes:pdf|max:2048'</w:t>
      </w:r>
    </w:p>
    <w:p w14:paraId="44A886B6" w14:textId="139737A0" w:rsidR="00DE5EA7" w:rsidRPr="00DE5EA7" w:rsidRDefault="00DE5EA7" w:rsidP="00DE5EA7">
      <w:pPr>
        <w:pStyle w:val="ListParagraph"/>
        <w:tabs>
          <w:tab w:val="left" w:pos="420"/>
        </w:tabs>
        <w:rPr>
          <w:rFonts w:cs="Times New Roman"/>
          <w:sz w:val="22"/>
        </w:rPr>
      </w:pPr>
      <w:r w:rsidRPr="00DE5EA7">
        <w:t xml:space="preserve">memastikan bahwa file yang diunggah oleh pengguna adalah file yang berformat PDF </w:t>
      </w:r>
      <w:r w:rsidRPr="00DE5EA7">
        <w:rPr>
          <w:rFonts w:ascii="Courier New" w:hAnsi="Courier New" w:cs="Courier New"/>
          <w:sz w:val="22"/>
        </w:rPr>
        <w:t>(mimes:pdf)</w:t>
      </w:r>
      <w:r w:rsidRPr="00DE5EA7">
        <w:t xml:space="preserve">, bersifat wajib </w:t>
      </w:r>
      <w:r w:rsidRPr="00DE5EA7">
        <w:rPr>
          <w:rFonts w:ascii="Courier New" w:hAnsi="Courier New" w:cs="Courier New"/>
          <w:sz w:val="22"/>
        </w:rPr>
        <w:t>(required)</w:t>
      </w:r>
      <w:r w:rsidRPr="00DE5EA7">
        <w:t xml:space="preserve">, dan tidak melebihi ukuran maksimal 2 MB </w:t>
      </w:r>
      <w:r w:rsidRPr="00DE5EA7">
        <w:rPr>
          <w:rFonts w:ascii="Courier New" w:hAnsi="Courier New" w:cs="Courier New"/>
          <w:sz w:val="22"/>
        </w:rPr>
        <w:t>(max:2048)</w:t>
      </w:r>
      <w:r w:rsidRPr="00DE5EA7">
        <w:t>. Hal ini penting untuk menjamin bahwa file yang akan diproses adalah file yang dapat diterima dan diolah oleh sistem tanpa error.</w:t>
      </w:r>
      <w:r w:rsidR="00AF7726">
        <w:t xml:space="preserve"> </w:t>
      </w:r>
      <w:r w:rsidR="00AF7726" w:rsidRPr="00AF7726">
        <w:t>Field</w:t>
      </w:r>
      <w:r w:rsidR="00AF7726">
        <w:t xml:space="preserve"> </w:t>
      </w:r>
      <w:r w:rsidR="00AF7726" w:rsidRPr="00AF7726">
        <w:rPr>
          <w:rFonts w:ascii="Courier New" w:hAnsi="Courier New" w:cs="Courier New"/>
          <w:sz w:val="22"/>
        </w:rPr>
        <w:t>'total_questions' =&gt; 'required|integer|min:</w:t>
      </w:r>
      <w:r w:rsidR="00AF7726" w:rsidRPr="002E2130">
        <w:rPr>
          <w:rFonts w:cs="Times New Roman"/>
          <w:szCs w:val="24"/>
        </w:rPr>
        <w:t xml:space="preserve">1' </w:t>
      </w:r>
      <w:r w:rsidR="002E2130" w:rsidRPr="002E2130">
        <w:rPr>
          <w:rFonts w:cs="Times New Roman"/>
          <w:szCs w:val="24"/>
        </w:rPr>
        <w:t xml:space="preserve">berisi jumlah soal yang ingin dihasilkan dari teks PDF. Validasi required memastikan bahwa field ini wajib diisi, </w:t>
      </w:r>
      <w:r w:rsidR="002E2130" w:rsidRPr="002E2130">
        <w:rPr>
          <w:rFonts w:ascii="Courier New" w:hAnsi="Courier New" w:cs="Courier New"/>
          <w:sz w:val="22"/>
        </w:rPr>
        <w:t xml:space="preserve">integer </w:t>
      </w:r>
      <w:r w:rsidR="002E2130" w:rsidRPr="000977E3">
        <w:rPr>
          <w:rFonts w:cs="Times New Roman"/>
          <w:szCs w:val="24"/>
        </w:rPr>
        <w:t>memastikan bahwa input berupa angka bulat, dan</w:t>
      </w:r>
      <w:r w:rsidR="002E2130" w:rsidRPr="002E2130">
        <w:rPr>
          <w:rFonts w:ascii="Courier New" w:hAnsi="Courier New" w:cs="Courier New"/>
          <w:sz w:val="22"/>
        </w:rPr>
        <w:t xml:space="preserve"> min:1 </w:t>
      </w:r>
      <w:r w:rsidR="002E2130" w:rsidRPr="000977E3">
        <w:rPr>
          <w:rFonts w:cs="Times New Roman"/>
          <w:szCs w:val="24"/>
        </w:rPr>
        <w:t>memastikan nilai minimum yang diperbolehkan adalah 1. Ini mencegah pengguna memasukkan nilai yang tidak logis seperti nol atau negatif.</w:t>
      </w:r>
      <w:r w:rsidR="00DE1D1A">
        <w:rPr>
          <w:rFonts w:cs="Times New Roman"/>
          <w:szCs w:val="24"/>
        </w:rPr>
        <w:t xml:space="preserve"> Parameter </w:t>
      </w:r>
      <w:r w:rsidR="00DE1D1A" w:rsidRPr="00DE1D1A">
        <w:rPr>
          <w:rFonts w:ascii="Courier New" w:hAnsi="Courier New" w:cs="Courier New"/>
          <w:sz w:val="22"/>
        </w:rPr>
        <w:t>'question_type' =&gt; 'required|string'</w:t>
      </w:r>
      <w:r w:rsidR="00DE1D1A">
        <w:rPr>
          <w:rFonts w:ascii="Courier New" w:hAnsi="Courier New" w:cs="Courier New"/>
          <w:sz w:val="22"/>
        </w:rPr>
        <w:t xml:space="preserve"> </w:t>
      </w:r>
      <w:r w:rsidR="00DE1D1A" w:rsidRPr="00DE1D1A">
        <w:rPr>
          <w:rFonts w:cs="Times New Roman"/>
          <w:sz w:val="22"/>
        </w:rPr>
        <w:t xml:space="preserve">menunjukkan tipe soal yang akan dihasilkan, seperti </w:t>
      </w:r>
      <w:r w:rsidR="00DE1D1A" w:rsidRPr="007626A5">
        <w:rPr>
          <w:rFonts w:cs="Times New Roman"/>
          <w:i/>
          <w:iCs/>
          <w:sz w:val="22"/>
        </w:rPr>
        <w:t>“Multiple Choice”</w:t>
      </w:r>
      <w:r w:rsidR="00DE1D1A" w:rsidRPr="00DE1D1A">
        <w:rPr>
          <w:rFonts w:cs="Times New Roman"/>
          <w:sz w:val="22"/>
        </w:rPr>
        <w:t xml:space="preserve">, </w:t>
      </w:r>
      <w:r w:rsidR="00DE1D1A" w:rsidRPr="007626A5">
        <w:rPr>
          <w:rFonts w:cs="Times New Roman"/>
          <w:i/>
          <w:iCs/>
          <w:sz w:val="22"/>
        </w:rPr>
        <w:t>“Essay”</w:t>
      </w:r>
      <w:r w:rsidR="00DE1D1A" w:rsidRPr="00DE1D1A">
        <w:rPr>
          <w:rFonts w:cs="Times New Roman"/>
          <w:sz w:val="22"/>
        </w:rPr>
        <w:t xml:space="preserve">, atau </w:t>
      </w:r>
      <w:r w:rsidR="00DE1D1A" w:rsidRPr="007626A5">
        <w:rPr>
          <w:rFonts w:cs="Times New Roman"/>
          <w:i/>
          <w:iCs/>
          <w:sz w:val="22"/>
        </w:rPr>
        <w:t>“True/False”</w:t>
      </w:r>
      <w:r w:rsidR="00DE1D1A" w:rsidRPr="00DE1D1A">
        <w:rPr>
          <w:rFonts w:cs="Times New Roman"/>
          <w:sz w:val="22"/>
        </w:rPr>
        <w:t xml:space="preserve">. Validasi ini memastikan bahwa </w:t>
      </w:r>
      <w:r w:rsidR="00DE1D1A" w:rsidRPr="00D82E3F">
        <w:rPr>
          <w:rFonts w:cs="Times New Roman"/>
          <w:i/>
          <w:iCs/>
          <w:sz w:val="22"/>
        </w:rPr>
        <w:t>field</w:t>
      </w:r>
      <w:r w:rsidR="00DE1D1A" w:rsidRPr="00DE1D1A">
        <w:rPr>
          <w:rFonts w:cs="Times New Roman"/>
          <w:sz w:val="22"/>
        </w:rPr>
        <w:t xml:space="preserve"> ini wajib diisi dan berupa </w:t>
      </w:r>
      <w:r w:rsidR="00DE1D1A" w:rsidRPr="00D82E3F">
        <w:rPr>
          <w:rFonts w:cs="Times New Roman"/>
          <w:i/>
          <w:iCs/>
          <w:sz w:val="22"/>
        </w:rPr>
        <w:t>string</w:t>
      </w:r>
      <w:r w:rsidR="00DE1D1A" w:rsidRPr="00DE1D1A">
        <w:rPr>
          <w:rFonts w:cs="Times New Roman"/>
          <w:sz w:val="22"/>
        </w:rPr>
        <w:t xml:space="preserve">, agar sistem dapat memproses permintaan dengan tepat sesuai tipe soal yang dipilih </w:t>
      </w:r>
      <w:r w:rsidR="00D82E3F">
        <w:rPr>
          <w:rFonts w:cs="Times New Roman"/>
          <w:i/>
          <w:iCs/>
          <w:sz w:val="22"/>
        </w:rPr>
        <w:t xml:space="preserve">admin </w:t>
      </w:r>
      <w:r w:rsidR="00D82E3F">
        <w:rPr>
          <w:rFonts w:cs="Times New Roman"/>
          <w:sz w:val="22"/>
        </w:rPr>
        <w:t>atau pembuat soal</w:t>
      </w:r>
      <w:r w:rsidR="00DE1D1A" w:rsidRPr="00DE1D1A">
        <w:rPr>
          <w:rFonts w:cs="Times New Roman"/>
          <w:sz w:val="22"/>
        </w:rPr>
        <w:t>.</w:t>
      </w:r>
    </w:p>
    <w:p w14:paraId="4893466E" w14:textId="269CDDDA" w:rsidR="00E241BB" w:rsidRPr="00403872" w:rsidRDefault="00E241BB" w:rsidP="00DE5EA7">
      <w:pPr>
        <w:pStyle w:val="ListParagraph"/>
        <w:tabs>
          <w:tab w:val="left" w:pos="420"/>
        </w:tabs>
      </w:pPr>
    </w:p>
    <w:p w14:paraId="7DC67696" w14:textId="77777777" w:rsidR="007956C3" w:rsidRPr="00067D8B" w:rsidRDefault="00C853E2" w:rsidP="007956C3">
      <w:pPr>
        <w:pStyle w:val="ListParagraph"/>
        <w:keepNext/>
        <w:tabs>
          <w:tab w:val="left" w:pos="420"/>
        </w:tabs>
        <w:jc w:val="center"/>
      </w:pPr>
      <w:r w:rsidRPr="00067D8B">
        <w:rPr>
          <w:noProof/>
        </w:rPr>
        <w:drawing>
          <wp:inline distT="0" distB="0" distL="0" distR="0" wp14:anchorId="367782A4" wp14:editId="27676B11">
            <wp:extent cx="5026338" cy="2639833"/>
            <wp:effectExtent l="0" t="0" r="3175" b="8255"/>
            <wp:docPr id="17203265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0326566" name="Picture 1"/>
                    <pic:cNvPicPr>
                      <a:picLocks noChangeAspect="1"/>
                    </pic:cNvPicPr>
                  </pic:nvPicPr>
                  <pic:blipFill>
                    <a:blip r:embed="rId43"/>
                    <a:stretch>
                      <a:fillRect/>
                    </a:stretch>
                  </pic:blipFill>
                  <pic:spPr>
                    <a:xfrm>
                      <a:off x="0" y="0"/>
                      <a:ext cx="5057199" cy="2656041"/>
                    </a:xfrm>
                    <a:prstGeom prst="rect">
                      <a:avLst/>
                    </a:prstGeom>
                  </pic:spPr>
                </pic:pic>
              </a:graphicData>
            </a:graphic>
          </wp:inline>
        </w:drawing>
      </w:r>
    </w:p>
    <w:p w14:paraId="7B7BD7D1" w14:textId="4062298D" w:rsidR="000329AE" w:rsidRPr="00067D8B" w:rsidRDefault="007956C3" w:rsidP="008816C2">
      <w:pPr>
        <w:pStyle w:val="Caption"/>
        <w:jc w:val="center"/>
        <w:rPr>
          <w:i w:val="0"/>
          <w:iCs w:val="0"/>
          <w:color w:val="auto"/>
          <w:sz w:val="24"/>
          <w:szCs w:val="24"/>
        </w:rPr>
      </w:pPr>
      <w:bookmarkStart w:id="137" w:name="_Toc195482977"/>
      <w:r w:rsidRPr="00067D8B">
        <w:rPr>
          <w:i w:val="0"/>
          <w:iCs w:val="0"/>
          <w:color w:val="auto"/>
          <w:sz w:val="24"/>
          <w:szCs w:val="24"/>
        </w:rPr>
        <w:t xml:space="preserve">Gambar 5. </w:t>
      </w:r>
      <w:r w:rsidRPr="00067D8B">
        <w:rPr>
          <w:i w:val="0"/>
          <w:iCs w:val="0"/>
          <w:color w:val="auto"/>
          <w:sz w:val="24"/>
          <w:szCs w:val="24"/>
        </w:rPr>
        <w:fldChar w:fldCharType="begin"/>
      </w:r>
      <w:r w:rsidRPr="00067D8B">
        <w:rPr>
          <w:i w:val="0"/>
          <w:iCs w:val="0"/>
          <w:color w:val="auto"/>
          <w:sz w:val="24"/>
          <w:szCs w:val="24"/>
        </w:rPr>
        <w:instrText xml:space="preserve"> SEQ Gambar_5. \* ARABIC </w:instrText>
      </w:r>
      <w:r w:rsidRPr="00067D8B">
        <w:rPr>
          <w:i w:val="0"/>
          <w:iCs w:val="0"/>
          <w:color w:val="auto"/>
          <w:sz w:val="24"/>
          <w:szCs w:val="24"/>
        </w:rPr>
        <w:fldChar w:fldCharType="separate"/>
      </w:r>
      <w:r w:rsidR="006C1C49">
        <w:rPr>
          <w:i w:val="0"/>
          <w:iCs w:val="0"/>
          <w:noProof/>
          <w:color w:val="auto"/>
          <w:sz w:val="24"/>
          <w:szCs w:val="24"/>
        </w:rPr>
        <w:t>3</w:t>
      </w:r>
      <w:r w:rsidRPr="00067D8B">
        <w:rPr>
          <w:i w:val="0"/>
          <w:iCs w:val="0"/>
          <w:color w:val="auto"/>
          <w:sz w:val="24"/>
          <w:szCs w:val="24"/>
        </w:rPr>
        <w:fldChar w:fldCharType="end"/>
      </w:r>
      <w:r w:rsidRPr="00067D8B">
        <w:rPr>
          <w:i w:val="0"/>
          <w:iCs w:val="0"/>
          <w:color w:val="auto"/>
          <w:sz w:val="24"/>
          <w:szCs w:val="24"/>
        </w:rPr>
        <w:t xml:space="preserve"> Menentukan </w:t>
      </w:r>
      <w:r w:rsidRPr="00067D8B">
        <w:rPr>
          <w:color w:val="auto"/>
          <w:sz w:val="24"/>
          <w:szCs w:val="24"/>
        </w:rPr>
        <w:t>Type</w:t>
      </w:r>
      <w:r w:rsidRPr="00067D8B">
        <w:rPr>
          <w:i w:val="0"/>
          <w:iCs w:val="0"/>
          <w:color w:val="auto"/>
          <w:sz w:val="24"/>
          <w:szCs w:val="24"/>
        </w:rPr>
        <w:t xml:space="preserve"> Soal</w:t>
      </w:r>
      <w:bookmarkEnd w:id="137"/>
    </w:p>
    <w:p w14:paraId="24A19FC7" w14:textId="77777777" w:rsidR="008816C2" w:rsidRPr="00067D8B" w:rsidRDefault="008816C2" w:rsidP="008816C2"/>
    <w:p w14:paraId="0C982B73" w14:textId="0DDF520B" w:rsidR="00EF0E7C" w:rsidRPr="00067D8B" w:rsidRDefault="00EF0E7C">
      <w:pPr>
        <w:pStyle w:val="ListParagraph"/>
        <w:numPr>
          <w:ilvl w:val="0"/>
          <w:numId w:val="36"/>
        </w:numPr>
        <w:tabs>
          <w:tab w:val="left" w:pos="420"/>
        </w:tabs>
        <w:spacing w:before="100" w:beforeAutospacing="1"/>
      </w:pPr>
      <w:r w:rsidRPr="00067D8B">
        <w:t xml:space="preserve">Proses </w:t>
      </w:r>
      <w:r w:rsidRPr="00067D8B">
        <w:rPr>
          <w:i/>
          <w:iCs/>
        </w:rPr>
        <w:t xml:space="preserve">Generate </w:t>
      </w:r>
      <w:r w:rsidRPr="00067D8B">
        <w:t>Soal</w:t>
      </w:r>
    </w:p>
    <w:p w14:paraId="345C8BE6" w14:textId="2A7A0E43" w:rsidR="007956C3" w:rsidRPr="00067D8B" w:rsidRDefault="00EF0E7C" w:rsidP="0006032F">
      <w:pPr>
        <w:pStyle w:val="ListParagraph"/>
        <w:tabs>
          <w:tab w:val="left" w:pos="420"/>
        </w:tabs>
        <w:spacing w:before="100" w:beforeAutospacing="1"/>
      </w:pPr>
      <w:r w:rsidRPr="00067D8B">
        <w:t xml:space="preserve">Setelah pengguna memilih opsi </w:t>
      </w:r>
      <w:r w:rsidRPr="00067D8B">
        <w:rPr>
          <w:i/>
          <w:iCs/>
        </w:rPr>
        <w:t>"Generate Question"</w:t>
      </w:r>
      <w:r w:rsidRPr="00067D8B">
        <w:t xml:space="preserve">, </w:t>
      </w:r>
      <w:r w:rsidRPr="00067D8B">
        <w:rPr>
          <w:i/>
          <w:iCs/>
        </w:rPr>
        <w:t xml:space="preserve">Gemini </w:t>
      </w:r>
      <w:r w:rsidRPr="00067D8B">
        <w:t xml:space="preserve">akan memproses </w:t>
      </w:r>
      <w:r w:rsidR="00FC3BBA" w:rsidRPr="00067D8B">
        <w:rPr>
          <w:i/>
          <w:iCs/>
        </w:rPr>
        <w:t>file</w:t>
      </w:r>
      <w:r w:rsidRPr="00067D8B">
        <w:t xml:space="preserve"> PDF yang telah diunggah. Sistem kemudian menghasilkan soal sesuai dengan jumlah yang</w:t>
      </w:r>
      <w:r w:rsidR="007956C3" w:rsidRPr="00067D8B">
        <w:t xml:space="preserve"> </w:t>
      </w:r>
      <w:r w:rsidRPr="00067D8B">
        <w:t>ditentukan</w:t>
      </w:r>
      <w:r w:rsidR="0096370E" w:rsidRPr="00067D8B">
        <w:t xml:space="preserve"> dan </w:t>
      </w:r>
      <w:r w:rsidRPr="00067D8B">
        <w:t>jenis soal yang dipilih yang telah diatur sebelumnya.</w:t>
      </w:r>
    </w:p>
    <w:p w14:paraId="3EDE6931" w14:textId="4A2EB706" w:rsidR="00B60671" w:rsidRPr="00067D8B" w:rsidRDefault="00B60671" w:rsidP="00B60671">
      <w:pPr>
        <w:pStyle w:val="Caption"/>
        <w:keepNext/>
        <w:jc w:val="center"/>
        <w:rPr>
          <w:color w:val="auto"/>
          <w:sz w:val="24"/>
          <w:szCs w:val="24"/>
        </w:rPr>
      </w:pPr>
      <w:r w:rsidRPr="00067D8B">
        <w:rPr>
          <w:i w:val="0"/>
          <w:iCs w:val="0"/>
          <w:color w:val="auto"/>
          <w:sz w:val="24"/>
          <w:szCs w:val="24"/>
        </w:rPr>
        <w:t xml:space="preserve">Tabel 4. </w:t>
      </w:r>
      <w:r w:rsidRPr="00067D8B">
        <w:rPr>
          <w:i w:val="0"/>
          <w:iCs w:val="0"/>
          <w:color w:val="auto"/>
          <w:sz w:val="24"/>
          <w:szCs w:val="24"/>
        </w:rPr>
        <w:fldChar w:fldCharType="begin"/>
      </w:r>
      <w:r w:rsidRPr="00067D8B">
        <w:rPr>
          <w:i w:val="0"/>
          <w:iCs w:val="0"/>
          <w:color w:val="auto"/>
          <w:sz w:val="24"/>
          <w:szCs w:val="24"/>
        </w:rPr>
        <w:instrText xml:space="preserve"> SEQ Tabel_4. \* ARABIC </w:instrText>
      </w:r>
      <w:r w:rsidRPr="00067D8B">
        <w:rPr>
          <w:i w:val="0"/>
          <w:iCs w:val="0"/>
          <w:color w:val="auto"/>
          <w:sz w:val="24"/>
          <w:szCs w:val="24"/>
        </w:rPr>
        <w:fldChar w:fldCharType="separate"/>
      </w:r>
      <w:r w:rsidR="006C1C49">
        <w:rPr>
          <w:i w:val="0"/>
          <w:iCs w:val="0"/>
          <w:noProof/>
          <w:color w:val="auto"/>
          <w:sz w:val="24"/>
          <w:szCs w:val="24"/>
        </w:rPr>
        <w:t>3</w:t>
      </w:r>
      <w:r w:rsidRPr="00067D8B">
        <w:rPr>
          <w:i w:val="0"/>
          <w:iCs w:val="0"/>
          <w:color w:val="auto"/>
          <w:sz w:val="24"/>
          <w:szCs w:val="24"/>
        </w:rPr>
        <w:fldChar w:fldCharType="end"/>
      </w:r>
      <w:r w:rsidRPr="00067D8B">
        <w:rPr>
          <w:color w:val="auto"/>
          <w:sz w:val="24"/>
          <w:szCs w:val="24"/>
        </w:rPr>
        <w:t xml:space="preserve"> </w:t>
      </w:r>
      <w:r w:rsidRPr="00067D8B">
        <w:rPr>
          <w:i w:val="0"/>
          <w:iCs w:val="0"/>
          <w:color w:val="auto"/>
          <w:sz w:val="24"/>
          <w:szCs w:val="24"/>
        </w:rPr>
        <w:t xml:space="preserve">Kode Program </w:t>
      </w:r>
      <w:r w:rsidRPr="00067D8B">
        <w:rPr>
          <w:color w:val="auto"/>
          <w:sz w:val="24"/>
          <w:szCs w:val="24"/>
        </w:rPr>
        <w:t xml:space="preserve">Generate </w:t>
      </w:r>
      <w:r w:rsidRPr="00067D8B">
        <w:rPr>
          <w:i w:val="0"/>
          <w:iCs w:val="0"/>
          <w:color w:val="auto"/>
          <w:sz w:val="24"/>
          <w:szCs w:val="24"/>
        </w:rPr>
        <w:t>Soal</w:t>
      </w:r>
    </w:p>
    <w:tbl>
      <w:tblPr>
        <w:tblStyle w:val="TableGrid"/>
        <w:tblW w:w="0" w:type="auto"/>
        <w:tblInd w:w="720" w:type="dxa"/>
        <w:tblLook w:val="04A0" w:firstRow="1" w:lastRow="0" w:firstColumn="1" w:lastColumn="0" w:noHBand="0" w:noVBand="1"/>
      </w:tblPr>
      <w:tblGrid>
        <w:gridCol w:w="8630"/>
      </w:tblGrid>
      <w:tr w:rsidR="00067D8B" w:rsidRPr="00067D8B" w14:paraId="271043AB" w14:textId="77777777" w:rsidTr="00B60671">
        <w:tc>
          <w:tcPr>
            <w:tcW w:w="8630" w:type="dxa"/>
          </w:tcPr>
          <w:p w14:paraId="4BF20DEC" w14:textId="77777777" w:rsidR="004A6B9A" w:rsidRPr="00067D8B" w:rsidRDefault="004A6B9A" w:rsidP="004A6B9A">
            <w:pPr>
              <w:pStyle w:val="ListParagraph"/>
              <w:tabs>
                <w:tab w:val="left" w:pos="420"/>
              </w:tabs>
              <w:spacing w:before="100" w:beforeAutospacing="1"/>
              <w:rPr>
                <w:rFonts w:ascii="Courier New" w:hAnsi="Courier New" w:cs="Courier New"/>
                <w:sz w:val="20"/>
                <w:szCs w:val="20"/>
              </w:rPr>
            </w:pPr>
            <w:r w:rsidRPr="00067D8B">
              <w:rPr>
                <w:rFonts w:ascii="Courier New" w:hAnsi="Courier New" w:cs="Courier New"/>
                <w:sz w:val="20"/>
                <w:szCs w:val="20"/>
              </w:rPr>
              <w:t>if ($questionType == "Multiple Choice") {</w:t>
            </w:r>
          </w:p>
          <w:p w14:paraId="200CF5AC" w14:textId="77777777" w:rsidR="004A6B9A" w:rsidRPr="00067D8B" w:rsidRDefault="004A6B9A" w:rsidP="004A6B9A">
            <w:pPr>
              <w:pStyle w:val="ListParagraph"/>
              <w:tabs>
                <w:tab w:val="left" w:pos="420"/>
              </w:tabs>
              <w:spacing w:before="100" w:beforeAutospacing="1"/>
              <w:rPr>
                <w:rFonts w:ascii="Courier New" w:hAnsi="Courier New" w:cs="Courier New"/>
                <w:sz w:val="20"/>
                <w:szCs w:val="20"/>
              </w:rPr>
            </w:pPr>
            <w:r w:rsidRPr="00067D8B">
              <w:rPr>
                <w:rFonts w:ascii="Courier New" w:hAnsi="Courier New" w:cs="Courier New"/>
                <w:sz w:val="20"/>
                <w:szCs w:val="20"/>
              </w:rPr>
              <w:t xml:space="preserve">    $prompt = "Buatkan $totalQuestions soal pilihan ganda dengan format JSON yang valid.</w:t>
            </w:r>
          </w:p>
          <w:p w14:paraId="2C398048" w14:textId="77777777" w:rsidR="004A6B9A" w:rsidRPr="00067D8B" w:rsidRDefault="004A6B9A" w:rsidP="004A6B9A">
            <w:pPr>
              <w:pStyle w:val="ListParagraph"/>
              <w:tabs>
                <w:tab w:val="left" w:pos="420"/>
              </w:tabs>
              <w:spacing w:before="100" w:beforeAutospacing="1"/>
              <w:rPr>
                <w:rFonts w:ascii="Courier New" w:hAnsi="Courier New" w:cs="Courier New"/>
                <w:sz w:val="20"/>
                <w:szCs w:val="20"/>
              </w:rPr>
            </w:pPr>
            <w:r w:rsidRPr="00067D8B">
              <w:rPr>
                <w:rFonts w:ascii="Courier New" w:hAnsi="Courier New" w:cs="Courier New"/>
                <w:sz w:val="20"/>
                <w:szCs w:val="20"/>
              </w:rPr>
              <w:t xml:space="preserve">    Distribusi soal sebagai berikut:</w:t>
            </w:r>
          </w:p>
          <w:p w14:paraId="34FB17DC" w14:textId="77777777" w:rsidR="004A6B9A" w:rsidRPr="00067D8B" w:rsidRDefault="004A6B9A" w:rsidP="004A6B9A">
            <w:pPr>
              <w:pStyle w:val="ListParagraph"/>
              <w:tabs>
                <w:tab w:val="left" w:pos="420"/>
              </w:tabs>
              <w:spacing w:before="100" w:beforeAutospacing="1"/>
              <w:rPr>
                <w:rFonts w:ascii="Courier New" w:hAnsi="Courier New" w:cs="Courier New"/>
                <w:sz w:val="20"/>
                <w:szCs w:val="20"/>
              </w:rPr>
            </w:pPr>
            <w:r w:rsidRPr="00067D8B">
              <w:rPr>
                <w:rFonts w:ascii="Courier New" w:hAnsi="Courier New" w:cs="Courier New"/>
                <w:sz w:val="20"/>
                <w:szCs w:val="20"/>
              </w:rPr>
              <w:t xml:space="preserve">        - $easyCount soal tingkat easy</w:t>
            </w:r>
          </w:p>
          <w:p w14:paraId="1FCF1443" w14:textId="77777777" w:rsidR="004A6B9A" w:rsidRPr="00067D8B" w:rsidRDefault="004A6B9A" w:rsidP="004A6B9A">
            <w:pPr>
              <w:pStyle w:val="ListParagraph"/>
              <w:tabs>
                <w:tab w:val="left" w:pos="420"/>
              </w:tabs>
              <w:spacing w:before="100" w:beforeAutospacing="1"/>
              <w:rPr>
                <w:rFonts w:ascii="Courier New" w:hAnsi="Courier New" w:cs="Courier New"/>
                <w:sz w:val="20"/>
                <w:szCs w:val="20"/>
              </w:rPr>
            </w:pPr>
            <w:r w:rsidRPr="00067D8B">
              <w:rPr>
                <w:rFonts w:ascii="Courier New" w:hAnsi="Courier New" w:cs="Courier New"/>
                <w:sz w:val="20"/>
                <w:szCs w:val="20"/>
              </w:rPr>
              <w:t xml:space="preserve">        - $mediumCount soal tingkat medium</w:t>
            </w:r>
          </w:p>
          <w:p w14:paraId="664910CD" w14:textId="77777777" w:rsidR="004A6B9A" w:rsidRPr="00067D8B" w:rsidRDefault="004A6B9A" w:rsidP="004A6B9A">
            <w:pPr>
              <w:pStyle w:val="ListParagraph"/>
              <w:tabs>
                <w:tab w:val="left" w:pos="420"/>
              </w:tabs>
              <w:spacing w:before="100" w:beforeAutospacing="1"/>
              <w:rPr>
                <w:rFonts w:ascii="Courier New" w:hAnsi="Courier New" w:cs="Courier New"/>
                <w:sz w:val="20"/>
                <w:szCs w:val="20"/>
              </w:rPr>
            </w:pPr>
            <w:r w:rsidRPr="00067D8B">
              <w:rPr>
                <w:rFonts w:ascii="Courier New" w:hAnsi="Courier New" w:cs="Courier New"/>
                <w:sz w:val="20"/>
                <w:szCs w:val="20"/>
              </w:rPr>
              <w:t xml:space="preserve">        - $highCount soal tingkat high</w:t>
            </w:r>
          </w:p>
          <w:p w14:paraId="1C1666BC" w14:textId="77777777" w:rsidR="004A6B9A" w:rsidRPr="00067D8B" w:rsidRDefault="004A6B9A" w:rsidP="004A6B9A">
            <w:pPr>
              <w:pStyle w:val="ListParagraph"/>
              <w:tabs>
                <w:tab w:val="left" w:pos="420"/>
              </w:tabs>
              <w:spacing w:before="100" w:beforeAutospacing="1"/>
              <w:rPr>
                <w:rFonts w:ascii="Courier New" w:hAnsi="Courier New" w:cs="Courier New"/>
                <w:sz w:val="20"/>
                <w:szCs w:val="20"/>
              </w:rPr>
            </w:pPr>
          </w:p>
          <w:p w14:paraId="2270011B" w14:textId="77777777" w:rsidR="004A6B9A" w:rsidRPr="00067D8B" w:rsidRDefault="004A6B9A" w:rsidP="004A6B9A">
            <w:pPr>
              <w:pStyle w:val="ListParagraph"/>
              <w:tabs>
                <w:tab w:val="left" w:pos="420"/>
              </w:tabs>
              <w:spacing w:before="100" w:beforeAutospacing="1"/>
              <w:rPr>
                <w:rFonts w:ascii="Courier New" w:hAnsi="Courier New" w:cs="Courier New"/>
                <w:sz w:val="20"/>
                <w:szCs w:val="20"/>
              </w:rPr>
            </w:pPr>
            <w:r w:rsidRPr="00067D8B">
              <w:rPr>
                <w:rFonts w:ascii="Courier New" w:hAnsi="Courier New" w:cs="Courier New"/>
                <w:sz w:val="20"/>
                <w:szCs w:val="20"/>
              </w:rPr>
              <w:t xml:space="preserve">        - Jika tingkat kesulitan adalah 'easy', buatlah pertanyaan yang sederhana dan jawaban yang langsung jelas.</w:t>
            </w:r>
          </w:p>
          <w:p w14:paraId="3DE7353C" w14:textId="77777777" w:rsidR="004A6B9A" w:rsidRPr="00067D8B" w:rsidRDefault="004A6B9A" w:rsidP="004A6B9A">
            <w:pPr>
              <w:pStyle w:val="ListParagraph"/>
              <w:tabs>
                <w:tab w:val="left" w:pos="420"/>
              </w:tabs>
              <w:spacing w:before="100" w:beforeAutospacing="1"/>
              <w:rPr>
                <w:rFonts w:ascii="Courier New" w:hAnsi="Courier New" w:cs="Courier New"/>
                <w:sz w:val="20"/>
                <w:szCs w:val="20"/>
              </w:rPr>
            </w:pPr>
            <w:r w:rsidRPr="00067D8B">
              <w:rPr>
                <w:rFonts w:ascii="Courier New" w:hAnsi="Courier New" w:cs="Courier New"/>
                <w:sz w:val="20"/>
                <w:szCs w:val="20"/>
              </w:rPr>
              <w:t xml:space="preserve">        - Jika tingkat kesulitan adalah 'medium', buatlah pertanyaan yang membutuhkan pemahaman konsep yang lebih dalam.</w:t>
            </w:r>
          </w:p>
          <w:p w14:paraId="69F22320" w14:textId="77777777" w:rsidR="004A6B9A" w:rsidRPr="00067D8B" w:rsidRDefault="004A6B9A" w:rsidP="004A6B9A">
            <w:pPr>
              <w:pStyle w:val="ListParagraph"/>
              <w:tabs>
                <w:tab w:val="left" w:pos="420"/>
              </w:tabs>
              <w:spacing w:before="100" w:beforeAutospacing="1"/>
              <w:rPr>
                <w:rFonts w:ascii="Courier New" w:hAnsi="Courier New" w:cs="Courier New"/>
                <w:sz w:val="20"/>
                <w:szCs w:val="20"/>
              </w:rPr>
            </w:pPr>
            <w:r w:rsidRPr="00067D8B">
              <w:rPr>
                <w:rFonts w:ascii="Courier New" w:hAnsi="Courier New" w:cs="Courier New"/>
                <w:sz w:val="20"/>
                <w:szCs w:val="20"/>
              </w:rPr>
              <w:t xml:space="preserve">        - Jika tingkat kesulitan adalah 'high', buatlah pertanyaan yang menantang dan membutuhkan analisis atau aplikasi konsep yang kompleks.</w:t>
            </w:r>
          </w:p>
          <w:p w14:paraId="093A64C9" w14:textId="77777777" w:rsidR="004A6B9A" w:rsidRPr="00067D8B" w:rsidRDefault="004A6B9A" w:rsidP="004A6B9A">
            <w:pPr>
              <w:pStyle w:val="ListParagraph"/>
              <w:tabs>
                <w:tab w:val="left" w:pos="420"/>
              </w:tabs>
              <w:spacing w:before="100" w:beforeAutospacing="1"/>
              <w:rPr>
                <w:rFonts w:ascii="Courier New" w:hAnsi="Courier New" w:cs="Courier New"/>
                <w:sz w:val="20"/>
                <w:szCs w:val="20"/>
              </w:rPr>
            </w:pPr>
          </w:p>
          <w:p w14:paraId="2039248D" w14:textId="77777777" w:rsidR="004A6B9A" w:rsidRPr="00067D8B" w:rsidRDefault="004A6B9A" w:rsidP="004A6B9A">
            <w:pPr>
              <w:pStyle w:val="ListParagraph"/>
              <w:tabs>
                <w:tab w:val="left" w:pos="420"/>
              </w:tabs>
              <w:spacing w:before="100" w:beforeAutospacing="1"/>
              <w:rPr>
                <w:rFonts w:ascii="Courier New" w:hAnsi="Courier New" w:cs="Courier New"/>
                <w:sz w:val="20"/>
                <w:szCs w:val="20"/>
              </w:rPr>
            </w:pPr>
            <w:r w:rsidRPr="00067D8B">
              <w:rPr>
                <w:rFonts w:ascii="Courier New" w:hAnsi="Courier New" w:cs="Courier New"/>
                <w:sz w:val="20"/>
                <w:szCs w:val="20"/>
              </w:rPr>
              <w:t xml:space="preserve">    Setiap soal memiliki pertanyaan, 4 opsi jawaban (A, B, C, D), jawaban yang benar, level quiz, dan feedback untuk jawaban yang benar.</w:t>
            </w:r>
          </w:p>
          <w:p w14:paraId="4B3BEB2C" w14:textId="77777777" w:rsidR="004A6B9A" w:rsidRPr="00067D8B" w:rsidRDefault="004A6B9A" w:rsidP="004A6B9A">
            <w:pPr>
              <w:pStyle w:val="ListParagraph"/>
              <w:tabs>
                <w:tab w:val="left" w:pos="420"/>
              </w:tabs>
              <w:spacing w:before="100" w:beforeAutospacing="1"/>
              <w:rPr>
                <w:rFonts w:ascii="Courier New" w:hAnsi="Courier New" w:cs="Courier New"/>
                <w:sz w:val="20"/>
                <w:szCs w:val="20"/>
              </w:rPr>
            </w:pPr>
          </w:p>
          <w:p w14:paraId="54B9C86E" w14:textId="77777777" w:rsidR="004A6B9A" w:rsidRPr="00067D8B" w:rsidRDefault="004A6B9A" w:rsidP="004A6B9A">
            <w:pPr>
              <w:pStyle w:val="ListParagraph"/>
              <w:tabs>
                <w:tab w:val="left" w:pos="420"/>
              </w:tabs>
              <w:spacing w:before="100" w:beforeAutospacing="1"/>
              <w:rPr>
                <w:rFonts w:ascii="Courier New" w:hAnsi="Courier New" w:cs="Courier New"/>
                <w:sz w:val="20"/>
                <w:szCs w:val="20"/>
              </w:rPr>
            </w:pPr>
            <w:r w:rsidRPr="00067D8B">
              <w:rPr>
                <w:rFonts w:ascii="Courier New" w:hAnsi="Courier New" w:cs="Courier New"/>
                <w:sz w:val="20"/>
                <w:szCs w:val="20"/>
              </w:rPr>
              <w:t xml:space="preserve">    Gunakan format berikut:</w:t>
            </w:r>
          </w:p>
          <w:p w14:paraId="764B0ECE" w14:textId="77777777" w:rsidR="004A6B9A" w:rsidRPr="00067D8B" w:rsidRDefault="004A6B9A" w:rsidP="004A6B9A">
            <w:pPr>
              <w:pStyle w:val="ListParagraph"/>
              <w:tabs>
                <w:tab w:val="left" w:pos="420"/>
              </w:tabs>
              <w:spacing w:before="100" w:beforeAutospacing="1"/>
              <w:rPr>
                <w:rFonts w:ascii="Courier New" w:hAnsi="Courier New" w:cs="Courier New"/>
                <w:sz w:val="20"/>
                <w:szCs w:val="20"/>
              </w:rPr>
            </w:pPr>
          </w:p>
          <w:p w14:paraId="3883F5CA" w14:textId="77777777" w:rsidR="004A6B9A" w:rsidRPr="00067D8B" w:rsidRDefault="004A6B9A" w:rsidP="004A6B9A">
            <w:pPr>
              <w:pStyle w:val="ListParagraph"/>
              <w:tabs>
                <w:tab w:val="left" w:pos="420"/>
              </w:tabs>
              <w:spacing w:before="100" w:beforeAutospacing="1"/>
              <w:rPr>
                <w:rFonts w:ascii="Courier New" w:hAnsi="Courier New" w:cs="Courier New"/>
                <w:sz w:val="20"/>
                <w:szCs w:val="20"/>
              </w:rPr>
            </w:pPr>
            <w:r w:rsidRPr="00067D8B">
              <w:rPr>
                <w:rFonts w:ascii="Courier New" w:hAnsi="Courier New" w:cs="Courier New"/>
                <w:sz w:val="20"/>
                <w:szCs w:val="20"/>
              </w:rPr>
              <w:t xml:space="preserve">    [</w:t>
            </w:r>
          </w:p>
          <w:p w14:paraId="39791116" w14:textId="77777777" w:rsidR="004A6B9A" w:rsidRPr="00067D8B" w:rsidRDefault="004A6B9A" w:rsidP="004A6B9A">
            <w:pPr>
              <w:pStyle w:val="ListParagraph"/>
              <w:tabs>
                <w:tab w:val="left" w:pos="420"/>
              </w:tabs>
              <w:spacing w:before="100" w:beforeAutospacing="1"/>
              <w:rPr>
                <w:rFonts w:ascii="Courier New" w:hAnsi="Courier New" w:cs="Courier New"/>
                <w:sz w:val="20"/>
                <w:szCs w:val="20"/>
              </w:rPr>
            </w:pPr>
            <w:r w:rsidRPr="00067D8B">
              <w:rPr>
                <w:rFonts w:ascii="Courier New" w:hAnsi="Courier New" w:cs="Courier New"/>
                <w:sz w:val="20"/>
                <w:szCs w:val="20"/>
              </w:rPr>
              <w:t xml:space="preserve">    {</w:t>
            </w:r>
          </w:p>
          <w:p w14:paraId="74915680" w14:textId="77777777" w:rsidR="004A6B9A" w:rsidRPr="00067D8B" w:rsidRDefault="004A6B9A" w:rsidP="004A6B9A">
            <w:pPr>
              <w:pStyle w:val="ListParagraph"/>
              <w:tabs>
                <w:tab w:val="left" w:pos="420"/>
              </w:tabs>
              <w:spacing w:before="100" w:beforeAutospacing="1"/>
              <w:rPr>
                <w:rFonts w:ascii="Courier New" w:hAnsi="Courier New" w:cs="Courier New"/>
                <w:sz w:val="20"/>
                <w:szCs w:val="20"/>
              </w:rPr>
            </w:pPr>
            <w:r w:rsidRPr="00067D8B">
              <w:rPr>
                <w:rFonts w:ascii="Courier New" w:hAnsi="Courier New" w:cs="Courier New"/>
                <w:sz w:val="20"/>
                <w:szCs w:val="20"/>
              </w:rPr>
              <w:t xml:space="preserve">        \"question\": \"Apa ibukota Indonesia?\",</w:t>
            </w:r>
          </w:p>
          <w:p w14:paraId="06B060B8" w14:textId="77777777" w:rsidR="004A6B9A" w:rsidRPr="00067D8B" w:rsidRDefault="004A6B9A" w:rsidP="004A6B9A">
            <w:pPr>
              <w:pStyle w:val="ListParagraph"/>
              <w:tabs>
                <w:tab w:val="left" w:pos="420"/>
              </w:tabs>
              <w:spacing w:before="100" w:beforeAutospacing="1"/>
              <w:rPr>
                <w:rFonts w:ascii="Courier New" w:hAnsi="Courier New" w:cs="Courier New"/>
                <w:sz w:val="20"/>
                <w:szCs w:val="20"/>
              </w:rPr>
            </w:pPr>
            <w:r w:rsidRPr="00067D8B">
              <w:rPr>
                <w:rFonts w:ascii="Courier New" w:hAnsi="Courier New" w:cs="Courier New"/>
                <w:sz w:val="20"/>
                <w:szCs w:val="20"/>
              </w:rPr>
              <w:t xml:space="preserve">        \"options\": { \"A\": \"Jakarta\", \"B\": \"Surabaya\", \"C\": \"Bandung\", \"D\": \"Medan\" },</w:t>
            </w:r>
          </w:p>
          <w:p w14:paraId="377B1BD5" w14:textId="77777777" w:rsidR="004A6B9A" w:rsidRPr="00067D8B" w:rsidRDefault="004A6B9A" w:rsidP="004A6B9A">
            <w:pPr>
              <w:pStyle w:val="ListParagraph"/>
              <w:tabs>
                <w:tab w:val="left" w:pos="420"/>
              </w:tabs>
              <w:spacing w:before="100" w:beforeAutospacing="1"/>
              <w:rPr>
                <w:rFonts w:ascii="Courier New" w:hAnsi="Courier New" w:cs="Courier New"/>
                <w:sz w:val="20"/>
                <w:szCs w:val="20"/>
              </w:rPr>
            </w:pPr>
            <w:r w:rsidRPr="00067D8B">
              <w:rPr>
                <w:rFonts w:ascii="Courier New" w:hAnsi="Courier New" w:cs="Courier New"/>
                <w:sz w:val="20"/>
                <w:szCs w:val="20"/>
              </w:rPr>
              <w:t xml:space="preserve">        \"answer\": \"A\",</w:t>
            </w:r>
          </w:p>
          <w:p w14:paraId="08E77B92" w14:textId="77777777" w:rsidR="004A6B9A" w:rsidRPr="00067D8B" w:rsidRDefault="004A6B9A" w:rsidP="004A6B9A">
            <w:pPr>
              <w:pStyle w:val="ListParagraph"/>
              <w:tabs>
                <w:tab w:val="left" w:pos="420"/>
              </w:tabs>
              <w:spacing w:before="100" w:beforeAutospacing="1"/>
              <w:rPr>
                <w:rFonts w:ascii="Courier New" w:hAnsi="Courier New" w:cs="Courier New"/>
                <w:sz w:val="20"/>
                <w:szCs w:val="20"/>
              </w:rPr>
            </w:pPr>
            <w:r w:rsidRPr="00067D8B">
              <w:rPr>
                <w:rFonts w:ascii="Courier New" w:hAnsi="Courier New" w:cs="Courier New"/>
                <w:sz w:val="20"/>
                <w:szCs w:val="20"/>
              </w:rPr>
              <w:t xml:space="preserve">        \"level\": \"easy\",</w:t>
            </w:r>
          </w:p>
          <w:p w14:paraId="337C4491" w14:textId="77777777" w:rsidR="004A6B9A" w:rsidRPr="00067D8B" w:rsidRDefault="004A6B9A" w:rsidP="004A6B9A">
            <w:pPr>
              <w:pStyle w:val="ListParagraph"/>
              <w:tabs>
                <w:tab w:val="left" w:pos="420"/>
              </w:tabs>
              <w:spacing w:before="100" w:beforeAutospacing="1"/>
              <w:rPr>
                <w:rFonts w:ascii="Courier New" w:hAnsi="Courier New" w:cs="Courier New"/>
                <w:sz w:val="20"/>
                <w:szCs w:val="20"/>
              </w:rPr>
            </w:pPr>
            <w:r w:rsidRPr="00067D8B">
              <w:rPr>
                <w:rFonts w:ascii="Courier New" w:hAnsi="Courier New" w:cs="Courier New"/>
                <w:sz w:val="20"/>
                <w:szCs w:val="20"/>
              </w:rPr>
              <w:t xml:space="preserve">        \"feedback\": \"Jakarta adalah ibukota Indonesia sejak tahun 1945.\"</w:t>
            </w:r>
          </w:p>
          <w:p w14:paraId="415F2ED1" w14:textId="77777777" w:rsidR="004A6B9A" w:rsidRPr="00067D8B" w:rsidRDefault="004A6B9A" w:rsidP="004A6B9A">
            <w:pPr>
              <w:pStyle w:val="ListParagraph"/>
              <w:tabs>
                <w:tab w:val="left" w:pos="420"/>
              </w:tabs>
              <w:spacing w:before="100" w:beforeAutospacing="1"/>
              <w:rPr>
                <w:rFonts w:ascii="Courier New" w:hAnsi="Courier New" w:cs="Courier New"/>
                <w:sz w:val="20"/>
                <w:szCs w:val="20"/>
              </w:rPr>
            </w:pPr>
            <w:r w:rsidRPr="00067D8B">
              <w:rPr>
                <w:rFonts w:ascii="Courier New" w:hAnsi="Courier New" w:cs="Courier New"/>
                <w:sz w:val="20"/>
                <w:szCs w:val="20"/>
              </w:rPr>
              <w:t xml:space="preserve">    },</w:t>
            </w:r>
          </w:p>
          <w:p w14:paraId="7B93CDFB" w14:textId="77777777" w:rsidR="004A6B9A" w:rsidRPr="00067D8B" w:rsidRDefault="004A6B9A" w:rsidP="004A6B9A">
            <w:pPr>
              <w:pStyle w:val="ListParagraph"/>
              <w:tabs>
                <w:tab w:val="left" w:pos="420"/>
              </w:tabs>
              <w:spacing w:before="100" w:beforeAutospacing="1"/>
              <w:rPr>
                <w:rFonts w:ascii="Courier New" w:hAnsi="Courier New" w:cs="Courier New"/>
                <w:sz w:val="20"/>
                <w:szCs w:val="20"/>
              </w:rPr>
            </w:pPr>
            <w:r w:rsidRPr="00067D8B">
              <w:rPr>
                <w:rFonts w:ascii="Courier New" w:hAnsi="Courier New" w:cs="Courier New"/>
                <w:sz w:val="20"/>
                <w:szCs w:val="20"/>
              </w:rPr>
              <w:t xml:space="preserve">    ...</w:t>
            </w:r>
          </w:p>
          <w:p w14:paraId="70521004" w14:textId="77777777" w:rsidR="004A6B9A" w:rsidRPr="00067D8B" w:rsidRDefault="004A6B9A" w:rsidP="004A6B9A">
            <w:pPr>
              <w:pStyle w:val="ListParagraph"/>
              <w:tabs>
                <w:tab w:val="left" w:pos="420"/>
              </w:tabs>
              <w:spacing w:before="100" w:beforeAutospacing="1"/>
              <w:rPr>
                <w:rFonts w:ascii="Courier New" w:hAnsi="Courier New" w:cs="Courier New"/>
                <w:sz w:val="20"/>
                <w:szCs w:val="20"/>
              </w:rPr>
            </w:pPr>
            <w:r w:rsidRPr="00067D8B">
              <w:rPr>
                <w:rFonts w:ascii="Courier New" w:hAnsi="Courier New" w:cs="Courier New"/>
                <w:sz w:val="20"/>
                <w:szCs w:val="20"/>
              </w:rPr>
              <w:t xml:space="preserve">    ]</w:t>
            </w:r>
          </w:p>
          <w:p w14:paraId="173D50C8" w14:textId="77777777" w:rsidR="004A6B9A" w:rsidRPr="00067D8B" w:rsidRDefault="004A6B9A" w:rsidP="004A6B9A">
            <w:pPr>
              <w:pStyle w:val="ListParagraph"/>
              <w:tabs>
                <w:tab w:val="left" w:pos="420"/>
              </w:tabs>
              <w:spacing w:before="100" w:beforeAutospacing="1"/>
              <w:rPr>
                <w:rFonts w:ascii="Courier New" w:hAnsi="Courier New" w:cs="Courier New"/>
                <w:sz w:val="20"/>
                <w:szCs w:val="20"/>
              </w:rPr>
            </w:pPr>
          </w:p>
          <w:p w14:paraId="2650CEB7" w14:textId="77777777" w:rsidR="004A6B9A" w:rsidRPr="00067D8B" w:rsidRDefault="004A6B9A" w:rsidP="004A6B9A">
            <w:pPr>
              <w:pStyle w:val="ListParagraph"/>
              <w:tabs>
                <w:tab w:val="left" w:pos="420"/>
              </w:tabs>
              <w:spacing w:before="100" w:beforeAutospacing="1"/>
              <w:rPr>
                <w:rFonts w:ascii="Courier New" w:hAnsi="Courier New" w:cs="Courier New"/>
                <w:sz w:val="20"/>
                <w:szCs w:val="20"/>
              </w:rPr>
            </w:pPr>
            <w:r w:rsidRPr="00067D8B">
              <w:rPr>
                <w:rFonts w:ascii="Courier New" w:hAnsi="Courier New" w:cs="Courier New"/>
                <w:sz w:val="20"/>
                <w:szCs w:val="20"/>
              </w:rPr>
              <w:t xml:space="preserve">    Gunakan teks berikut sebagai referensi untuk membuat soal:\n" . $text;</w:t>
            </w:r>
          </w:p>
          <w:p w14:paraId="3DE220C7" w14:textId="051715F4" w:rsidR="0008563A" w:rsidRPr="00067D8B" w:rsidRDefault="004A6B9A" w:rsidP="004A6B9A">
            <w:pPr>
              <w:pStyle w:val="ListParagraph"/>
              <w:tabs>
                <w:tab w:val="left" w:pos="420"/>
              </w:tabs>
              <w:spacing w:before="100" w:beforeAutospacing="1"/>
              <w:ind w:left="0"/>
            </w:pPr>
            <w:r w:rsidRPr="00067D8B">
              <w:rPr>
                <w:rFonts w:ascii="Courier New" w:hAnsi="Courier New" w:cs="Courier New"/>
                <w:sz w:val="20"/>
                <w:szCs w:val="20"/>
              </w:rPr>
              <w:t>}</w:t>
            </w:r>
          </w:p>
        </w:tc>
      </w:tr>
    </w:tbl>
    <w:p w14:paraId="155CE252" w14:textId="4B86C1C9" w:rsidR="0008563A" w:rsidRPr="00067D8B" w:rsidRDefault="002257BB" w:rsidP="0006032F">
      <w:pPr>
        <w:pStyle w:val="ListParagraph"/>
        <w:tabs>
          <w:tab w:val="left" w:pos="420"/>
        </w:tabs>
        <w:spacing w:before="100" w:beforeAutospacing="1"/>
        <w:rPr>
          <w:rFonts w:cs="Times New Roman"/>
        </w:rPr>
      </w:pPr>
      <w:r w:rsidRPr="00067D8B">
        <w:t xml:space="preserve">Pada implementasi </w:t>
      </w:r>
      <w:r w:rsidRPr="00067D8B">
        <w:rPr>
          <w:i/>
          <w:iCs/>
        </w:rPr>
        <w:t xml:space="preserve">code </w:t>
      </w:r>
      <w:r w:rsidRPr="00067D8B">
        <w:t xml:space="preserve">diatas </w:t>
      </w:r>
      <w:r w:rsidR="0096370E" w:rsidRPr="00067D8B">
        <w:t xml:space="preserve">proses </w:t>
      </w:r>
      <w:r w:rsidR="0096370E" w:rsidRPr="00067D8B">
        <w:rPr>
          <w:i/>
          <w:iCs/>
        </w:rPr>
        <w:t xml:space="preserve">generate </w:t>
      </w:r>
      <w:r w:rsidR="0096370E" w:rsidRPr="00067D8B">
        <w:t xml:space="preserve">soal dimulai </w:t>
      </w:r>
      <w:r w:rsidR="006F1E6F" w:rsidRPr="00067D8B">
        <w:t xml:space="preserve">dari proses </w:t>
      </w:r>
      <w:r w:rsidR="00527775" w:rsidRPr="00067D8B">
        <w:t xml:space="preserve">pemilihan tipe soal </w:t>
      </w:r>
      <w:r w:rsidR="006F6193" w:rsidRPr="00067D8B">
        <w:t xml:space="preserve">melalui input </w:t>
      </w:r>
      <w:r w:rsidR="006F6193" w:rsidRPr="00067D8B">
        <w:rPr>
          <w:rFonts w:ascii="Courier New" w:hAnsi="Courier New" w:cs="Courier New"/>
        </w:rPr>
        <w:t>$questionType</w:t>
      </w:r>
      <w:r w:rsidR="006F6193" w:rsidRPr="00067D8B">
        <w:t xml:space="preserve"> </w:t>
      </w:r>
      <w:r w:rsidR="00527775" w:rsidRPr="00067D8B">
        <w:t xml:space="preserve">kemudian </w:t>
      </w:r>
      <w:r w:rsidR="006F1E6F" w:rsidRPr="00067D8B">
        <w:t xml:space="preserve">pembentukan </w:t>
      </w:r>
      <w:r w:rsidR="006F1E6F" w:rsidRPr="00067D8B">
        <w:rPr>
          <w:i/>
          <w:iCs/>
        </w:rPr>
        <w:t xml:space="preserve">prompt </w:t>
      </w:r>
      <w:r w:rsidR="006F1E6F" w:rsidRPr="00067D8B">
        <w:t xml:space="preserve">atau instruksi </w:t>
      </w:r>
      <w:r w:rsidR="00B15D6D" w:rsidRPr="00067D8B">
        <w:t>untuk meng</w:t>
      </w:r>
      <w:r w:rsidR="00B15D6D" w:rsidRPr="00067D8B">
        <w:rPr>
          <w:i/>
          <w:iCs/>
        </w:rPr>
        <w:t xml:space="preserve">generate </w:t>
      </w:r>
      <w:r w:rsidR="00B15D6D" w:rsidRPr="00067D8B">
        <w:t xml:space="preserve">soal pilihan ganda </w:t>
      </w:r>
      <w:r w:rsidR="00B15D6D" w:rsidRPr="00067D8B">
        <w:rPr>
          <w:i/>
          <w:iCs/>
        </w:rPr>
        <w:t>(Multiple Choice)</w:t>
      </w:r>
      <w:r w:rsidR="00B15D6D" w:rsidRPr="00067D8B">
        <w:t xml:space="preserve"> dan bisa disesuaikan juga dengan tipe soal</w:t>
      </w:r>
      <w:r w:rsidR="00967E4E" w:rsidRPr="00067D8B">
        <w:t xml:space="preserve"> lainnya </w:t>
      </w:r>
      <w:r w:rsidR="00967E4E" w:rsidRPr="00067D8B">
        <w:rPr>
          <w:i/>
        </w:rPr>
        <w:t xml:space="preserve">(short answer </w:t>
      </w:r>
      <w:r w:rsidR="00967E4E" w:rsidRPr="00067D8B">
        <w:rPr>
          <w:iCs/>
        </w:rPr>
        <w:t xml:space="preserve">atau </w:t>
      </w:r>
      <w:r w:rsidR="00967E4E" w:rsidRPr="00067D8B">
        <w:rPr>
          <w:i/>
        </w:rPr>
        <w:t>true - false)</w:t>
      </w:r>
      <w:r w:rsidR="00B15D6D" w:rsidRPr="00067D8B">
        <w:t xml:space="preserve"> yang diiinginkan oleh pembuat </w:t>
      </w:r>
      <w:r w:rsidR="00B15D6D" w:rsidRPr="00067D8B">
        <w:rPr>
          <w:i/>
          <w:iCs/>
        </w:rPr>
        <w:t>quiz</w:t>
      </w:r>
      <w:r w:rsidR="00B15D6D" w:rsidRPr="00067D8B">
        <w:t xml:space="preserve">. </w:t>
      </w:r>
      <w:r w:rsidR="00741039" w:rsidRPr="00067D8B">
        <w:t xml:space="preserve">Kemudian soal </w:t>
      </w:r>
      <w:r w:rsidR="00076486" w:rsidRPr="00067D8B">
        <w:t xml:space="preserve">akan di </w:t>
      </w:r>
      <w:r w:rsidR="00076486" w:rsidRPr="00067D8B">
        <w:rPr>
          <w:i/>
          <w:iCs/>
        </w:rPr>
        <w:t xml:space="preserve">generate </w:t>
      </w:r>
      <w:r w:rsidR="00076486" w:rsidRPr="00067D8B">
        <w:t xml:space="preserve">sesuai dengan jumlah total soal </w:t>
      </w:r>
      <w:r w:rsidR="00076486" w:rsidRPr="00067D8B">
        <w:rPr>
          <w:rFonts w:ascii="Courier New" w:hAnsi="Courier New" w:cs="Courier New"/>
        </w:rPr>
        <w:t xml:space="preserve">$totalQuestions </w:t>
      </w:r>
      <w:r w:rsidR="00076486" w:rsidRPr="00067D8B">
        <w:rPr>
          <w:rFonts w:cs="Times New Roman"/>
        </w:rPr>
        <w:t xml:space="preserve">dan </w:t>
      </w:r>
      <w:r w:rsidR="00151F9B" w:rsidRPr="00067D8B">
        <w:rPr>
          <w:rFonts w:cs="Times New Roman"/>
        </w:rPr>
        <w:t xml:space="preserve">distribusi soal berdasarkan </w:t>
      </w:r>
      <w:r w:rsidR="00151F9B" w:rsidRPr="00067D8B">
        <w:rPr>
          <w:rFonts w:cs="Times New Roman"/>
          <w:i/>
          <w:iCs/>
        </w:rPr>
        <w:t>level</w:t>
      </w:r>
      <w:r w:rsidR="00151F9B" w:rsidRPr="00067D8B">
        <w:rPr>
          <w:rFonts w:cs="Times New Roman"/>
        </w:rPr>
        <w:t xml:space="preserve"> kesulitan </w:t>
      </w:r>
      <w:r w:rsidR="00151F9B" w:rsidRPr="00067D8B">
        <w:rPr>
          <w:rFonts w:cs="Times New Roman"/>
          <w:i/>
          <w:iCs/>
        </w:rPr>
        <w:t>easy</w:t>
      </w:r>
      <w:r w:rsidR="00151F9B" w:rsidRPr="00067D8B">
        <w:rPr>
          <w:rFonts w:cs="Times New Roman"/>
        </w:rPr>
        <w:t xml:space="preserve"> sebanyak</w:t>
      </w:r>
      <w:r w:rsidR="00151F9B" w:rsidRPr="00067D8B">
        <w:rPr>
          <w:rFonts w:ascii="Courier New" w:hAnsi="Courier New" w:cs="Courier New"/>
        </w:rPr>
        <w:t xml:space="preserve"> $easyCount</w:t>
      </w:r>
      <w:r w:rsidR="00151F9B" w:rsidRPr="00067D8B">
        <w:rPr>
          <w:rFonts w:cs="Times New Roman"/>
        </w:rPr>
        <w:t xml:space="preserve">, </w:t>
      </w:r>
      <w:r w:rsidR="00151F9B" w:rsidRPr="00067D8B">
        <w:rPr>
          <w:rFonts w:cs="Times New Roman"/>
          <w:i/>
          <w:iCs/>
        </w:rPr>
        <w:t>medium</w:t>
      </w:r>
      <w:r w:rsidR="00151F9B" w:rsidRPr="00067D8B">
        <w:rPr>
          <w:rFonts w:cs="Times New Roman"/>
        </w:rPr>
        <w:t xml:space="preserve"> sebanyak</w:t>
      </w:r>
      <w:r w:rsidR="00151F9B" w:rsidRPr="00067D8B">
        <w:rPr>
          <w:rFonts w:ascii="Courier New" w:hAnsi="Courier New" w:cs="Courier New"/>
        </w:rPr>
        <w:t xml:space="preserve"> $mediumCount </w:t>
      </w:r>
      <w:r w:rsidR="00151F9B" w:rsidRPr="00067D8B">
        <w:rPr>
          <w:rFonts w:cs="Times New Roman"/>
        </w:rPr>
        <w:t xml:space="preserve">dan </w:t>
      </w:r>
      <w:r w:rsidR="00151F9B" w:rsidRPr="00067D8B">
        <w:rPr>
          <w:rFonts w:cs="Times New Roman"/>
          <w:i/>
          <w:iCs/>
        </w:rPr>
        <w:t>high</w:t>
      </w:r>
      <w:r w:rsidR="00151F9B" w:rsidRPr="00067D8B">
        <w:rPr>
          <w:rFonts w:cs="Times New Roman"/>
        </w:rPr>
        <w:t xml:space="preserve"> sebanyak</w:t>
      </w:r>
      <w:r w:rsidR="00151F9B" w:rsidRPr="00067D8B">
        <w:rPr>
          <w:rFonts w:ascii="Courier New" w:hAnsi="Courier New" w:cs="Courier New"/>
        </w:rPr>
        <w:t xml:space="preserve"> $highCount</w:t>
      </w:r>
      <w:r w:rsidR="00DB572C" w:rsidRPr="00067D8B">
        <w:rPr>
          <w:rFonts w:cs="Times New Roman"/>
        </w:rPr>
        <w:t>.</w:t>
      </w:r>
    </w:p>
    <w:p w14:paraId="10063D99" w14:textId="77777777" w:rsidR="007956C3" w:rsidRPr="00067D8B" w:rsidRDefault="0006032F" w:rsidP="007956C3">
      <w:pPr>
        <w:pStyle w:val="ListParagraph"/>
        <w:keepNext/>
        <w:tabs>
          <w:tab w:val="left" w:pos="420"/>
        </w:tabs>
        <w:spacing w:before="100" w:beforeAutospacing="1"/>
        <w:jc w:val="center"/>
      </w:pPr>
      <w:r w:rsidRPr="00067D8B">
        <w:rPr>
          <w:noProof/>
        </w:rPr>
        <w:drawing>
          <wp:inline distT="0" distB="0" distL="0" distR="0" wp14:anchorId="5BFCBF66" wp14:editId="0A478167">
            <wp:extent cx="5013960" cy="2957830"/>
            <wp:effectExtent l="0" t="0" r="0" b="0"/>
            <wp:docPr id="1604431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443185" name="Picture 1"/>
                    <pic:cNvPicPr>
                      <a:picLocks noChangeAspect="1"/>
                    </pic:cNvPicPr>
                  </pic:nvPicPr>
                  <pic:blipFill>
                    <a:blip r:embed="rId44"/>
                    <a:stretch>
                      <a:fillRect/>
                    </a:stretch>
                  </pic:blipFill>
                  <pic:spPr>
                    <a:xfrm>
                      <a:off x="0" y="0"/>
                      <a:ext cx="5013960" cy="2957830"/>
                    </a:xfrm>
                    <a:prstGeom prst="rect">
                      <a:avLst/>
                    </a:prstGeom>
                  </pic:spPr>
                </pic:pic>
              </a:graphicData>
            </a:graphic>
          </wp:inline>
        </w:drawing>
      </w:r>
    </w:p>
    <w:p w14:paraId="37FCC4CC" w14:textId="75D38D17" w:rsidR="0006032F" w:rsidRPr="007956C3" w:rsidRDefault="007956C3" w:rsidP="007956C3">
      <w:pPr>
        <w:pStyle w:val="Caption"/>
        <w:jc w:val="center"/>
        <w:rPr>
          <w:color w:val="auto"/>
          <w:sz w:val="24"/>
          <w:szCs w:val="24"/>
        </w:rPr>
      </w:pPr>
      <w:bookmarkStart w:id="138" w:name="_Toc195482978"/>
      <w:r w:rsidRPr="007956C3">
        <w:rPr>
          <w:i w:val="0"/>
          <w:iCs w:val="0"/>
          <w:color w:val="auto"/>
          <w:sz w:val="24"/>
          <w:szCs w:val="24"/>
        </w:rPr>
        <w:t xml:space="preserve">Gambar 5. </w:t>
      </w:r>
      <w:r w:rsidRPr="007956C3">
        <w:rPr>
          <w:i w:val="0"/>
          <w:iCs w:val="0"/>
          <w:color w:val="auto"/>
          <w:sz w:val="24"/>
          <w:szCs w:val="24"/>
        </w:rPr>
        <w:fldChar w:fldCharType="begin"/>
      </w:r>
      <w:r w:rsidRPr="007956C3">
        <w:rPr>
          <w:i w:val="0"/>
          <w:iCs w:val="0"/>
          <w:color w:val="auto"/>
          <w:sz w:val="24"/>
          <w:szCs w:val="24"/>
        </w:rPr>
        <w:instrText xml:space="preserve"> SEQ Gambar_5. \* ARABIC </w:instrText>
      </w:r>
      <w:r w:rsidRPr="007956C3">
        <w:rPr>
          <w:i w:val="0"/>
          <w:iCs w:val="0"/>
          <w:color w:val="auto"/>
          <w:sz w:val="24"/>
          <w:szCs w:val="24"/>
        </w:rPr>
        <w:fldChar w:fldCharType="separate"/>
      </w:r>
      <w:r w:rsidR="006C1C49">
        <w:rPr>
          <w:i w:val="0"/>
          <w:iCs w:val="0"/>
          <w:noProof/>
          <w:color w:val="auto"/>
          <w:sz w:val="24"/>
          <w:szCs w:val="24"/>
        </w:rPr>
        <w:t>4</w:t>
      </w:r>
      <w:r w:rsidRPr="007956C3">
        <w:rPr>
          <w:i w:val="0"/>
          <w:iCs w:val="0"/>
          <w:color w:val="auto"/>
          <w:sz w:val="24"/>
          <w:szCs w:val="24"/>
        </w:rPr>
        <w:fldChar w:fldCharType="end"/>
      </w:r>
      <w:r w:rsidRPr="007956C3">
        <w:rPr>
          <w:i w:val="0"/>
          <w:iCs w:val="0"/>
          <w:color w:val="auto"/>
          <w:sz w:val="24"/>
          <w:szCs w:val="24"/>
        </w:rPr>
        <w:t xml:space="preserve"> Soal yang sudah di</w:t>
      </w:r>
      <w:r w:rsidRPr="007956C3">
        <w:rPr>
          <w:color w:val="auto"/>
          <w:sz w:val="24"/>
          <w:szCs w:val="24"/>
        </w:rPr>
        <w:t>generate</w:t>
      </w:r>
      <w:bookmarkEnd w:id="138"/>
    </w:p>
    <w:p w14:paraId="261367EF" w14:textId="77777777" w:rsidR="004442A4" w:rsidRDefault="00D16736">
      <w:pPr>
        <w:pStyle w:val="ListParagraph"/>
        <w:numPr>
          <w:ilvl w:val="0"/>
          <w:numId w:val="36"/>
        </w:numPr>
        <w:tabs>
          <w:tab w:val="left" w:pos="420"/>
        </w:tabs>
      </w:pPr>
      <w:r w:rsidRPr="00D16736">
        <w:t xml:space="preserve">Menampilkan </w:t>
      </w:r>
      <w:r w:rsidRPr="004442A4">
        <w:rPr>
          <w:i/>
          <w:iCs/>
        </w:rPr>
        <w:t>Quiz</w:t>
      </w:r>
      <w:r w:rsidRPr="00D16736">
        <w:t xml:space="preserve"> kepada Penggun</w:t>
      </w:r>
      <w:r w:rsidR="004442A4">
        <w:t>a</w:t>
      </w:r>
    </w:p>
    <w:p w14:paraId="1CB380D7" w14:textId="11E86FBA" w:rsidR="004442A4" w:rsidRDefault="004442A4" w:rsidP="00FC6127">
      <w:pPr>
        <w:pStyle w:val="ListParagraph"/>
        <w:tabs>
          <w:tab w:val="left" w:pos="420"/>
        </w:tabs>
        <w:rPr>
          <w:rFonts w:eastAsia="Times New Roman" w:cs="Times New Roman"/>
          <w:kern w:val="0"/>
          <w:szCs w:val="24"/>
          <w14:ligatures w14:val="none"/>
        </w:rPr>
      </w:pPr>
      <w:r w:rsidRPr="004442A4">
        <w:rPr>
          <w:rFonts w:eastAsia="Times New Roman" w:cs="Times New Roman"/>
          <w:kern w:val="0"/>
          <w:szCs w:val="24"/>
          <w14:ligatures w14:val="none"/>
        </w:rPr>
        <w:t xml:space="preserve">Setelah proses </w:t>
      </w:r>
      <w:r>
        <w:rPr>
          <w:rFonts w:eastAsia="Times New Roman" w:cs="Times New Roman"/>
          <w:i/>
          <w:iCs/>
          <w:kern w:val="0"/>
          <w:szCs w:val="24"/>
          <w14:ligatures w14:val="none"/>
        </w:rPr>
        <w:t>generate</w:t>
      </w:r>
      <w:r w:rsidRPr="004442A4">
        <w:rPr>
          <w:rFonts w:eastAsia="Times New Roman" w:cs="Times New Roman"/>
          <w:kern w:val="0"/>
          <w:szCs w:val="24"/>
          <w14:ligatures w14:val="none"/>
        </w:rPr>
        <w:t xml:space="preserve"> soal selesai, sistem akan menampilkan </w:t>
      </w:r>
      <w:r w:rsidRPr="004442A4">
        <w:rPr>
          <w:rFonts w:eastAsia="Times New Roman" w:cs="Times New Roman"/>
          <w:i/>
          <w:iCs/>
          <w:kern w:val="0"/>
          <w:szCs w:val="24"/>
          <w14:ligatures w14:val="none"/>
        </w:rPr>
        <w:t>quiz</w:t>
      </w:r>
      <w:r w:rsidRPr="004442A4">
        <w:rPr>
          <w:rFonts w:eastAsia="Times New Roman" w:cs="Times New Roman"/>
          <w:kern w:val="0"/>
          <w:szCs w:val="24"/>
          <w14:ligatures w14:val="none"/>
        </w:rPr>
        <w:t xml:space="preserve"> pada antarmuka pengguna. Soal</w:t>
      </w:r>
      <w:r>
        <w:rPr>
          <w:rFonts w:eastAsia="Times New Roman" w:cs="Times New Roman"/>
          <w:kern w:val="0"/>
          <w:szCs w:val="24"/>
          <w14:ligatures w14:val="none"/>
        </w:rPr>
        <w:t xml:space="preserve"> - </w:t>
      </w:r>
      <w:r w:rsidRPr="004442A4">
        <w:rPr>
          <w:rFonts w:eastAsia="Times New Roman" w:cs="Times New Roman"/>
          <w:kern w:val="0"/>
          <w:szCs w:val="24"/>
          <w14:ligatures w14:val="none"/>
        </w:rPr>
        <w:t xml:space="preserve">soal yang telah dibuat akan disusun sesuai dengan format yang dipilih, termasuk jenis soal dan tingkat kesulitan. Pengguna dapat langsung mengerjakan </w:t>
      </w:r>
      <w:r w:rsidRPr="00FC6127">
        <w:rPr>
          <w:rFonts w:eastAsia="Times New Roman" w:cs="Times New Roman"/>
          <w:i/>
          <w:iCs/>
          <w:kern w:val="0"/>
          <w:szCs w:val="24"/>
          <w14:ligatures w14:val="none"/>
        </w:rPr>
        <w:t xml:space="preserve">quiz </w:t>
      </w:r>
      <w:r w:rsidRPr="004442A4">
        <w:rPr>
          <w:rFonts w:eastAsia="Times New Roman" w:cs="Times New Roman"/>
          <w:kern w:val="0"/>
          <w:szCs w:val="24"/>
          <w14:ligatures w14:val="none"/>
        </w:rPr>
        <w:t xml:space="preserve">melalui </w:t>
      </w:r>
      <w:r w:rsidR="00FC6127">
        <w:rPr>
          <w:rFonts w:eastAsia="Times New Roman" w:cs="Times New Roman"/>
          <w:kern w:val="0"/>
          <w:szCs w:val="24"/>
          <w14:ligatures w14:val="none"/>
        </w:rPr>
        <w:t>tampilan pada pengguna</w:t>
      </w:r>
      <w:r w:rsidRPr="004442A4">
        <w:rPr>
          <w:rFonts w:eastAsia="Times New Roman" w:cs="Times New Roman"/>
          <w:kern w:val="0"/>
          <w:szCs w:val="24"/>
          <w14:ligatures w14:val="none"/>
        </w:rPr>
        <w:t xml:space="preserve"> yang disediakan.</w:t>
      </w:r>
    </w:p>
    <w:p w14:paraId="2D86AE01" w14:textId="74E32061" w:rsidR="00067D8B" w:rsidRPr="00067D8B" w:rsidRDefault="00067D8B" w:rsidP="00067D8B">
      <w:pPr>
        <w:pStyle w:val="Caption"/>
        <w:keepNext/>
        <w:jc w:val="center"/>
        <w:rPr>
          <w:sz w:val="24"/>
          <w:szCs w:val="24"/>
        </w:rPr>
      </w:pPr>
      <w:r w:rsidRPr="00067D8B">
        <w:rPr>
          <w:i w:val="0"/>
          <w:iCs w:val="0"/>
          <w:sz w:val="24"/>
          <w:szCs w:val="24"/>
        </w:rPr>
        <w:t xml:space="preserve">Tabel 4. </w:t>
      </w:r>
      <w:r w:rsidRPr="00067D8B">
        <w:rPr>
          <w:i w:val="0"/>
          <w:iCs w:val="0"/>
          <w:sz w:val="24"/>
          <w:szCs w:val="24"/>
        </w:rPr>
        <w:fldChar w:fldCharType="begin"/>
      </w:r>
      <w:r w:rsidRPr="00067D8B">
        <w:rPr>
          <w:i w:val="0"/>
          <w:iCs w:val="0"/>
          <w:sz w:val="24"/>
          <w:szCs w:val="24"/>
        </w:rPr>
        <w:instrText xml:space="preserve"> SEQ Tabel_4. \* ARABIC </w:instrText>
      </w:r>
      <w:r w:rsidRPr="00067D8B">
        <w:rPr>
          <w:i w:val="0"/>
          <w:iCs w:val="0"/>
          <w:sz w:val="24"/>
          <w:szCs w:val="24"/>
        </w:rPr>
        <w:fldChar w:fldCharType="separate"/>
      </w:r>
      <w:r w:rsidR="006C1C49">
        <w:rPr>
          <w:i w:val="0"/>
          <w:iCs w:val="0"/>
          <w:noProof/>
          <w:sz w:val="24"/>
          <w:szCs w:val="24"/>
        </w:rPr>
        <w:t>4</w:t>
      </w:r>
      <w:r w:rsidRPr="00067D8B">
        <w:rPr>
          <w:i w:val="0"/>
          <w:iCs w:val="0"/>
          <w:sz w:val="24"/>
          <w:szCs w:val="24"/>
        </w:rPr>
        <w:fldChar w:fldCharType="end"/>
      </w:r>
      <w:r w:rsidRPr="00067D8B">
        <w:rPr>
          <w:sz w:val="24"/>
          <w:szCs w:val="24"/>
        </w:rPr>
        <w:t xml:space="preserve"> </w:t>
      </w:r>
      <w:r w:rsidRPr="00067D8B">
        <w:rPr>
          <w:i w:val="0"/>
          <w:iCs w:val="0"/>
          <w:sz w:val="24"/>
          <w:szCs w:val="24"/>
        </w:rPr>
        <w:t xml:space="preserve">Kode Program Tampilkan </w:t>
      </w:r>
      <w:r w:rsidRPr="00067D8B">
        <w:rPr>
          <w:sz w:val="24"/>
          <w:szCs w:val="24"/>
        </w:rPr>
        <w:t>Quiz</w:t>
      </w:r>
    </w:p>
    <w:tbl>
      <w:tblPr>
        <w:tblStyle w:val="TableGrid"/>
        <w:tblW w:w="0" w:type="auto"/>
        <w:tblInd w:w="720" w:type="dxa"/>
        <w:tblLook w:val="04A0" w:firstRow="1" w:lastRow="0" w:firstColumn="1" w:lastColumn="0" w:noHBand="0" w:noVBand="1"/>
      </w:tblPr>
      <w:tblGrid>
        <w:gridCol w:w="8630"/>
      </w:tblGrid>
      <w:tr w:rsidR="00DC1584" w14:paraId="2ABD0F35" w14:textId="77777777" w:rsidTr="00067D8B">
        <w:tc>
          <w:tcPr>
            <w:tcW w:w="8630" w:type="dxa"/>
          </w:tcPr>
          <w:p w14:paraId="2B843FF3" w14:textId="77777777" w:rsidR="00DC1584" w:rsidRPr="00DC1584" w:rsidRDefault="00DC1584" w:rsidP="00DC1584">
            <w:pPr>
              <w:pStyle w:val="ListParagraph"/>
              <w:tabs>
                <w:tab w:val="left" w:pos="420"/>
              </w:tabs>
              <w:rPr>
                <w:rFonts w:ascii="Courier New" w:eastAsia="Times New Roman" w:hAnsi="Courier New" w:cs="Courier New"/>
                <w:kern w:val="0"/>
                <w:sz w:val="20"/>
                <w:szCs w:val="20"/>
                <w14:ligatures w14:val="none"/>
              </w:rPr>
            </w:pPr>
            <w:r w:rsidRPr="00DC1584">
              <w:rPr>
                <w:rFonts w:ascii="Courier New" w:eastAsia="Times New Roman" w:hAnsi="Courier New" w:cs="Courier New"/>
                <w:kern w:val="0"/>
                <w:sz w:val="20"/>
                <w:szCs w:val="20"/>
                <w14:ligatures w14:val="none"/>
              </w:rPr>
              <w:t xml:space="preserve">     // Persiapan data untuk view</w:t>
            </w:r>
          </w:p>
          <w:p w14:paraId="0B9611FD" w14:textId="77777777" w:rsidR="00DC1584" w:rsidRPr="00DC1584" w:rsidRDefault="00DC1584" w:rsidP="00DC1584">
            <w:pPr>
              <w:pStyle w:val="ListParagraph"/>
              <w:tabs>
                <w:tab w:val="left" w:pos="420"/>
              </w:tabs>
              <w:rPr>
                <w:rFonts w:ascii="Courier New" w:eastAsia="Times New Roman" w:hAnsi="Courier New" w:cs="Courier New"/>
                <w:kern w:val="0"/>
                <w:sz w:val="20"/>
                <w:szCs w:val="20"/>
                <w14:ligatures w14:val="none"/>
              </w:rPr>
            </w:pPr>
            <w:r w:rsidRPr="00DC1584">
              <w:rPr>
                <w:rFonts w:ascii="Courier New" w:eastAsia="Times New Roman" w:hAnsi="Courier New" w:cs="Courier New"/>
                <w:kern w:val="0"/>
                <w:sz w:val="20"/>
                <w:szCs w:val="20"/>
                <w14:ligatures w14:val="none"/>
              </w:rPr>
              <w:t xml:space="preserve">        $questionIds = array_keys($sortedQuestions);</w:t>
            </w:r>
          </w:p>
          <w:p w14:paraId="173CE00B" w14:textId="77777777" w:rsidR="00DC1584" w:rsidRPr="00DC1584" w:rsidRDefault="00DC1584" w:rsidP="00DC1584">
            <w:pPr>
              <w:pStyle w:val="ListParagraph"/>
              <w:tabs>
                <w:tab w:val="left" w:pos="420"/>
              </w:tabs>
              <w:rPr>
                <w:rFonts w:ascii="Courier New" w:eastAsia="Times New Roman" w:hAnsi="Courier New" w:cs="Courier New"/>
                <w:kern w:val="0"/>
                <w:sz w:val="20"/>
                <w:szCs w:val="20"/>
                <w14:ligatures w14:val="none"/>
              </w:rPr>
            </w:pPr>
            <w:r w:rsidRPr="00DC1584">
              <w:rPr>
                <w:rFonts w:ascii="Courier New" w:eastAsia="Times New Roman" w:hAnsi="Courier New" w:cs="Courier New"/>
                <w:kern w:val="0"/>
                <w:sz w:val="20"/>
                <w:szCs w:val="20"/>
                <w14:ligatures w14:val="none"/>
              </w:rPr>
              <w:t xml:space="preserve">        $currentIndex = array_search($questionId, $questionIds);</w:t>
            </w:r>
          </w:p>
          <w:p w14:paraId="156BC444" w14:textId="77777777" w:rsidR="00DC1584" w:rsidRPr="00DC1584" w:rsidRDefault="00DC1584" w:rsidP="00DC1584">
            <w:pPr>
              <w:pStyle w:val="ListParagraph"/>
              <w:tabs>
                <w:tab w:val="left" w:pos="420"/>
              </w:tabs>
              <w:rPr>
                <w:rFonts w:ascii="Courier New" w:eastAsia="Times New Roman" w:hAnsi="Courier New" w:cs="Courier New"/>
                <w:kern w:val="0"/>
                <w:sz w:val="20"/>
                <w:szCs w:val="20"/>
                <w14:ligatures w14:val="none"/>
              </w:rPr>
            </w:pPr>
            <w:r w:rsidRPr="00DC1584">
              <w:rPr>
                <w:rFonts w:ascii="Courier New" w:eastAsia="Times New Roman" w:hAnsi="Courier New" w:cs="Courier New"/>
                <w:kern w:val="0"/>
                <w:sz w:val="20"/>
                <w:szCs w:val="20"/>
                <w14:ligatures w14:val="none"/>
              </w:rPr>
              <w:t xml:space="preserve">        $currentQuestion = $sortedQuestions[$questionId];</w:t>
            </w:r>
          </w:p>
          <w:p w14:paraId="62551601" w14:textId="77777777" w:rsidR="00DC1584" w:rsidRPr="00DC1584" w:rsidRDefault="00DC1584" w:rsidP="00DC1584">
            <w:pPr>
              <w:pStyle w:val="ListParagraph"/>
              <w:tabs>
                <w:tab w:val="left" w:pos="420"/>
              </w:tabs>
              <w:rPr>
                <w:rFonts w:ascii="Courier New" w:eastAsia="Times New Roman" w:hAnsi="Courier New" w:cs="Courier New"/>
                <w:kern w:val="0"/>
                <w:sz w:val="20"/>
                <w:szCs w:val="20"/>
                <w14:ligatures w14:val="none"/>
              </w:rPr>
            </w:pPr>
            <w:r w:rsidRPr="00DC1584">
              <w:rPr>
                <w:rFonts w:ascii="Courier New" w:eastAsia="Times New Roman" w:hAnsi="Courier New" w:cs="Courier New"/>
                <w:kern w:val="0"/>
                <w:sz w:val="20"/>
                <w:szCs w:val="20"/>
                <w14:ligatures w14:val="none"/>
              </w:rPr>
              <w:t xml:space="preserve"> </w:t>
            </w:r>
          </w:p>
          <w:p w14:paraId="753A1221" w14:textId="77777777" w:rsidR="00DC1584" w:rsidRPr="00DC1584" w:rsidRDefault="00DC1584" w:rsidP="00DC1584">
            <w:pPr>
              <w:pStyle w:val="ListParagraph"/>
              <w:tabs>
                <w:tab w:val="left" w:pos="420"/>
              </w:tabs>
              <w:rPr>
                <w:rFonts w:ascii="Courier New" w:eastAsia="Times New Roman" w:hAnsi="Courier New" w:cs="Courier New"/>
                <w:kern w:val="0"/>
                <w:sz w:val="20"/>
                <w:szCs w:val="20"/>
                <w14:ligatures w14:val="none"/>
              </w:rPr>
            </w:pPr>
            <w:r w:rsidRPr="00DC1584">
              <w:rPr>
                <w:rFonts w:ascii="Courier New" w:eastAsia="Times New Roman" w:hAnsi="Courier New" w:cs="Courier New"/>
                <w:kern w:val="0"/>
                <w:sz w:val="20"/>
                <w:szCs w:val="20"/>
                <w14:ligatures w14:val="none"/>
              </w:rPr>
              <w:t xml:space="preserve">        $paginator = new LengthAwarePaginator(</w:t>
            </w:r>
          </w:p>
          <w:p w14:paraId="4FD68029" w14:textId="77777777" w:rsidR="00DC1584" w:rsidRPr="00DC1584" w:rsidRDefault="00DC1584" w:rsidP="00DC1584">
            <w:pPr>
              <w:pStyle w:val="ListParagraph"/>
              <w:tabs>
                <w:tab w:val="left" w:pos="420"/>
              </w:tabs>
              <w:rPr>
                <w:rFonts w:ascii="Courier New" w:eastAsia="Times New Roman" w:hAnsi="Courier New" w:cs="Courier New"/>
                <w:kern w:val="0"/>
                <w:sz w:val="20"/>
                <w:szCs w:val="20"/>
                <w14:ligatures w14:val="none"/>
              </w:rPr>
            </w:pPr>
            <w:r w:rsidRPr="00DC1584">
              <w:rPr>
                <w:rFonts w:ascii="Courier New" w:eastAsia="Times New Roman" w:hAnsi="Courier New" w:cs="Courier New"/>
                <w:kern w:val="0"/>
                <w:sz w:val="20"/>
                <w:szCs w:val="20"/>
                <w14:ligatures w14:val="none"/>
              </w:rPr>
              <w:t xml:space="preserve">            [$currentQuestion],</w:t>
            </w:r>
          </w:p>
          <w:p w14:paraId="72FF8E9E" w14:textId="77777777" w:rsidR="00DC1584" w:rsidRPr="00DC1584" w:rsidRDefault="00DC1584" w:rsidP="00DC1584">
            <w:pPr>
              <w:pStyle w:val="ListParagraph"/>
              <w:tabs>
                <w:tab w:val="left" w:pos="420"/>
              </w:tabs>
              <w:rPr>
                <w:rFonts w:ascii="Courier New" w:eastAsia="Times New Roman" w:hAnsi="Courier New" w:cs="Courier New"/>
                <w:kern w:val="0"/>
                <w:sz w:val="20"/>
                <w:szCs w:val="20"/>
                <w14:ligatures w14:val="none"/>
              </w:rPr>
            </w:pPr>
            <w:r w:rsidRPr="00DC1584">
              <w:rPr>
                <w:rFonts w:ascii="Courier New" w:eastAsia="Times New Roman" w:hAnsi="Courier New" w:cs="Courier New"/>
                <w:kern w:val="0"/>
                <w:sz w:val="20"/>
                <w:szCs w:val="20"/>
                <w14:ligatures w14:val="none"/>
              </w:rPr>
              <w:t xml:space="preserve">            count($sortedQuestions),</w:t>
            </w:r>
          </w:p>
          <w:p w14:paraId="510F288D" w14:textId="77777777" w:rsidR="00DC1584" w:rsidRPr="00DC1584" w:rsidRDefault="00DC1584" w:rsidP="00DC1584">
            <w:pPr>
              <w:pStyle w:val="ListParagraph"/>
              <w:tabs>
                <w:tab w:val="left" w:pos="420"/>
              </w:tabs>
              <w:rPr>
                <w:rFonts w:ascii="Courier New" w:eastAsia="Times New Roman" w:hAnsi="Courier New" w:cs="Courier New"/>
                <w:kern w:val="0"/>
                <w:sz w:val="20"/>
                <w:szCs w:val="20"/>
                <w14:ligatures w14:val="none"/>
              </w:rPr>
            </w:pPr>
            <w:r w:rsidRPr="00DC1584">
              <w:rPr>
                <w:rFonts w:ascii="Courier New" w:eastAsia="Times New Roman" w:hAnsi="Courier New" w:cs="Courier New"/>
                <w:kern w:val="0"/>
                <w:sz w:val="20"/>
                <w:szCs w:val="20"/>
                <w14:ligatures w14:val="none"/>
              </w:rPr>
              <w:t xml:space="preserve">            1,</w:t>
            </w:r>
          </w:p>
          <w:p w14:paraId="4D938B74" w14:textId="77777777" w:rsidR="00DC1584" w:rsidRPr="00DC1584" w:rsidRDefault="00DC1584" w:rsidP="00DC1584">
            <w:pPr>
              <w:pStyle w:val="ListParagraph"/>
              <w:tabs>
                <w:tab w:val="left" w:pos="420"/>
              </w:tabs>
              <w:rPr>
                <w:rFonts w:ascii="Courier New" w:eastAsia="Times New Roman" w:hAnsi="Courier New" w:cs="Courier New"/>
                <w:kern w:val="0"/>
                <w:sz w:val="20"/>
                <w:szCs w:val="20"/>
                <w14:ligatures w14:val="none"/>
              </w:rPr>
            </w:pPr>
            <w:r w:rsidRPr="00DC1584">
              <w:rPr>
                <w:rFonts w:ascii="Courier New" w:eastAsia="Times New Roman" w:hAnsi="Courier New" w:cs="Courier New"/>
                <w:kern w:val="0"/>
                <w:sz w:val="20"/>
                <w:szCs w:val="20"/>
                <w14:ligatures w14:val="none"/>
              </w:rPr>
              <w:t xml:space="preserve">            $currentIndex + 1,</w:t>
            </w:r>
          </w:p>
          <w:p w14:paraId="3059C000" w14:textId="77777777" w:rsidR="00DC1584" w:rsidRPr="00DC1584" w:rsidRDefault="00DC1584" w:rsidP="00DC1584">
            <w:pPr>
              <w:pStyle w:val="ListParagraph"/>
              <w:tabs>
                <w:tab w:val="left" w:pos="420"/>
              </w:tabs>
              <w:rPr>
                <w:rFonts w:ascii="Courier New" w:eastAsia="Times New Roman" w:hAnsi="Courier New" w:cs="Courier New"/>
                <w:kern w:val="0"/>
                <w:sz w:val="20"/>
                <w:szCs w:val="20"/>
                <w14:ligatures w14:val="none"/>
              </w:rPr>
            </w:pPr>
            <w:r w:rsidRPr="00DC1584">
              <w:rPr>
                <w:rFonts w:ascii="Courier New" w:eastAsia="Times New Roman" w:hAnsi="Courier New" w:cs="Courier New"/>
                <w:kern w:val="0"/>
                <w:sz w:val="20"/>
                <w:szCs w:val="20"/>
                <w14:ligatures w14:val="none"/>
              </w:rPr>
              <w:t xml:space="preserve">            [</w:t>
            </w:r>
          </w:p>
          <w:p w14:paraId="7E279830" w14:textId="77777777" w:rsidR="00DC1584" w:rsidRPr="00DC1584" w:rsidRDefault="00DC1584" w:rsidP="00DC1584">
            <w:pPr>
              <w:pStyle w:val="ListParagraph"/>
              <w:tabs>
                <w:tab w:val="left" w:pos="420"/>
              </w:tabs>
              <w:rPr>
                <w:rFonts w:ascii="Courier New" w:eastAsia="Times New Roman" w:hAnsi="Courier New" w:cs="Courier New"/>
                <w:kern w:val="0"/>
                <w:sz w:val="20"/>
                <w:szCs w:val="20"/>
                <w14:ligatures w14:val="none"/>
              </w:rPr>
            </w:pPr>
            <w:r w:rsidRPr="00DC1584">
              <w:rPr>
                <w:rFonts w:ascii="Courier New" w:eastAsia="Times New Roman" w:hAnsi="Courier New" w:cs="Courier New"/>
                <w:kern w:val="0"/>
                <w:sz w:val="20"/>
                <w:szCs w:val="20"/>
                <w14:ligatures w14:val="none"/>
              </w:rPr>
              <w:t xml:space="preserve">                'path' =&gt; route('quiz.question', ['quizId' =&gt; $quizId, 'questionId' =&gt; $questionId]),</w:t>
            </w:r>
          </w:p>
          <w:p w14:paraId="5006619F" w14:textId="77777777" w:rsidR="00DC1584" w:rsidRPr="00DC1584" w:rsidRDefault="00DC1584" w:rsidP="00DC1584">
            <w:pPr>
              <w:pStyle w:val="ListParagraph"/>
              <w:tabs>
                <w:tab w:val="left" w:pos="420"/>
              </w:tabs>
              <w:rPr>
                <w:rFonts w:ascii="Courier New" w:eastAsia="Times New Roman" w:hAnsi="Courier New" w:cs="Courier New"/>
                <w:kern w:val="0"/>
                <w:sz w:val="20"/>
                <w:szCs w:val="20"/>
                <w14:ligatures w14:val="none"/>
              </w:rPr>
            </w:pPr>
            <w:r w:rsidRPr="00DC1584">
              <w:rPr>
                <w:rFonts w:ascii="Courier New" w:eastAsia="Times New Roman" w:hAnsi="Courier New" w:cs="Courier New"/>
                <w:kern w:val="0"/>
                <w:sz w:val="20"/>
                <w:szCs w:val="20"/>
                <w14:ligatures w14:val="none"/>
              </w:rPr>
              <w:t xml:space="preserve">                'pageName' =&gt; 'page'</w:t>
            </w:r>
          </w:p>
          <w:p w14:paraId="1FDBF817" w14:textId="77777777" w:rsidR="00DC1584" w:rsidRPr="00DC1584" w:rsidRDefault="00DC1584" w:rsidP="00DC1584">
            <w:pPr>
              <w:pStyle w:val="ListParagraph"/>
              <w:tabs>
                <w:tab w:val="left" w:pos="420"/>
              </w:tabs>
              <w:rPr>
                <w:rFonts w:ascii="Courier New" w:eastAsia="Times New Roman" w:hAnsi="Courier New" w:cs="Courier New"/>
                <w:kern w:val="0"/>
                <w:sz w:val="20"/>
                <w:szCs w:val="20"/>
                <w14:ligatures w14:val="none"/>
              </w:rPr>
            </w:pPr>
            <w:r w:rsidRPr="00DC1584">
              <w:rPr>
                <w:rFonts w:ascii="Courier New" w:eastAsia="Times New Roman" w:hAnsi="Courier New" w:cs="Courier New"/>
                <w:kern w:val="0"/>
                <w:sz w:val="20"/>
                <w:szCs w:val="20"/>
                <w14:ligatures w14:val="none"/>
              </w:rPr>
              <w:t xml:space="preserve">            ]</w:t>
            </w:r>
          </w:p>
          <w:p w14:paraId="54C95056" w14:textId="77777777" w:rsidR="00DC1584" w:rsidRPr="00DC1584" w:rsidRDefault="00DC1584" w:rsidP="00DC1584">
            <w:pPr>
              <w:pStyle w:val="ListParagraph"/>
              <w:tabs>
                <w:tab w:val="left" w:pos="420"/>
              </w:tabs>
              <w:rPr>
                <w:rFonts w:ascii="Courier New" w:eastAsia="Times New Roman" w:hAnsi="Courier New" w:cs="Courier New"/>
                <w:kern w:val="0"/>
                <w:sz w:val="20"/>
                <w:szCs w:val="20"/>
                <w14:ligatures w14:val="none"/>
              </w:rPr>
            </w:pPr>
            <w:r w:rsidRPr="00DC1584">
              <w:rPr>
                <w:rFonts w:ascii="Courier New" w:eastAsia="Times New Roman" w:hAnsi="Courier New" w:cs="Courier New"/>
                <w:kern w:val="0"/>
                <w:sz w:val="20"/>
                <w:szCs w:val="20"/>
                <w14:ligatures w14:val="none"/>
              </w:rPr>
              <w:t xml:space="preserve">        );</w:t>
            </w:r>
          </w:p>
          <w:p w14:paraId="4A1BE61B" w14:textId="77777777" w:rsidR="00DC1584" w:rsidRPr="00DC1584" w:rsidRDefault="00DC1584" w:rsidP="00DC1584">
            <w:pPr>
              <w:pStyle w:val="ListParagraph"/>
              <w:tabs>
                <w:tab w:val="left" w:pos="420"/>
              </w:tabs>
              <w:rPr>
                <w:rFonts w:ascii="Courier New" w:eastAsia="Times New Roman" w:hAnsi="Courier New" w:cs="Courier New"/>
                <w:kern w:val="0"/>
                <w:sz w:val="20"/>
                <w:szCs w:val="20"/>
                <w14:ligatures w14:val="none"/>
              </w:rPr>
            </w:pPr>
            <w:r w:rsidRPr="00DC1584">
              <w:rPr>
                <w:rFonts w:ascii="Courier New" w:eastAsia="Times New Roman" w:hAnsi="Courier New" w:cs="Courier New"/>
                <w:kern w:val="0"/>
                <w:sz w:val="20"/>
                <w:szCs w:val="20"/>
                <w14:ligatures w14:val="none"/>
              </w:rPr>
              <w:t xml:space="preserve"> </w:t>
            </w:r>
          </w:p>
          <w:p w14:paraId="2B57851C" w14:textId="77777777" w:rsidR="00DC1584" w:rsidRPr="00DC1584" w:rsidRDefault="00DC1584" w:rsidP="00DC1584">
            <w:pPr>
              <w:pStyle w:val="ListParagraph"/>
              <w:tabs>
                <w:tab w:val="left" w:pos="420"/>
              </w:tabs>
              <w:rPr>
                <w:rFonts w:ascii="Courier New" w:eastAsia="Times New Roman" w:hAnsi="Courier New" w:cs="Courier New"/>
                <w:kern w:val="0"/>
                <w:sz w:val="20"/>
                <w:szCs w:val="20"/>
                <w14:ligatures w14:val="none"/>
              </w:rPr>
            </w:pPr>
            <w:r w:rsidRPr="00DC1584">
              <w:rPr>
                <w:rFonts w:ascii="Courier New" w:eastAsia="Times New Roman" w:hAnsi="Courier New" w:cs="Courier New"/>
                <w:kern w:val="0"/>
                <w:sz w:val="20"/>
                <w:szCs w:val="20"/>
                <w14:ligatures w14:val="none"/>
              </w:rPr>
              <w:t xml:space="preserve">        return view('pages.students.quiz.quiz', [</w:t>
            </w:r>
          </w:p>
          <w:p w14:paraId="579A3AD8" w14:textId="77777777" w:rsidR="00DC1584" w:rsidRPr="00DC1584" w:rsidRDefault="00DC1584" w:rsidP="00DC1584">
            <w:pPr>
              <w:pStyle w:val="ListParagraph"/>
              <w:tabs>
                <w:tab w:val="left" w:pos="420"/>
              </w:tabs>
              <w:rPr>
                <w:rFonts w:ascii="Courier New" w:eastAsia="Times New Roman" w:hAnsi="Courier New" w:cs="Courier New"/>
                <w:kern w:val="0"/>
                <w:sz w:val="20"/>
                <w:szCs w:val="20"/>
                <w14:ligatures w14:val="none"/>
              </w:rPr>
            </w:pPr>
            <w:r w:rsidRPr="00DC1584">
              <w:rPr>
                <w:rFonts w:ascii="Courier New" w:eastAsia="Times New Roman" w:hAnsi="Courier New" w:cs="Courier New"/>
                <w:kern w:val="0"/>
                <w:sz w:val="20"/>
                <w:szCs w:val="20"/>
                <w14:ligatures w14:val="none"/>
              </w:rPr>
              <w:t xml:space="preserve">            'quizId' =&gt; $quizId,</w:t>
            </w:r>
          </w:p>
          <w:p w14:paraId="52D048BC" w14:textId="77777777" w:rsidR="00DC1584" w:rsidRPr="00DC1584" w:rsidRDefault="00DC1584" w:rsidP="00DC1584">
            <w:pPr>
              <w:pStyle w:val="ListParagraph"/>
              <w:tabs>
                <w:tab w:val="left" w:pos="420"/>
              </w:tabs>
              <w:rPr>
                <w:rFonts w:ascii="Courier New" w:eastAsia="Times New Roman" w:hAnsi="Courier New" w:cs="Courier New"/>
                <w:kern w:val="0"/>
                <w:sz w:val="20"/>
                <w:szCs w:val="20"/>
                <w14:ligatures w14:val="none"/>
              </w:rPr>
            </w:pPr>
            <w:r w:rsidRPr="00DC1584">
              <w:rPr>
                <w:rFonts w:ascii="Courier New" w:eastAsia="Times New Roman" w:hAnsi="Courier New" w:cs="Courier New"/>
                <w:kern w:val="0"/>
                <w:sz w:val="20"/>
                <w:szCs w:val="20"/>
                <w14:ligatures w14:val="none"/>
              </w:rPr>
              <w:t xml:space="preserve">            'questions' =&gt; $paginator,</w:t>
            </w:r>
          </w:p>
          <w:p w14:paraId="1B832D17" w14:textId="77777777" w:rsidR="00DC1584" w:rsidRPr="00DC1584" w:rsidRDefault="00DC1584" w:rsidP="00DC1584">
            <w:pPr>
              <w:pStyle w:val="ListParagraph"/>
              <w:tabs>
                <w:tab w:val="left" w:pos="420"/>
              </w:tabs>
              <w:rPr>
                <w:rFonts w:ascii="Courier New" w:eastAsia="Times New Roman" w:hAnsi="Courier New" w:cs="Courier New"/>
                <w:kern w:val="0"/>
                <w:sz w:val="20"/>
                <w:szCs w:val="20"/>
                <w14:ligatures w14:val="none"/>
              </w:rPr>
            </w:pPr>
            <w:r w:rsidRPr="00DC1584">
              <w:rPr>
                <w:rFonts w:ascii="Courier New" w:eastAsia="Times New Roman" w:hAnsi="Courier New" w:cs="Courier New"/>
                <w:kern w:val="0"/>
                <w:sz w:val="20"/>
                <w:szCs w:val="20"/>
                <w14:ligatures w14:val="none"/>
              </w:rPr>
              <w:t xml:space="preserve">            'currentQuestion' =&gt; $currentQuestion,</w:t>
            </w:r>
          </w:p>
          <w:p w14:paraId="12658833" w14:textId="77777777" w:rsidR="00DC1584" w:rsidRPr="00DC1584" w:rsidRDefault="00DC1584" w:rsidP="00DC1584">
            <w:pPr>
              <w:pStyle w:val="ListParagraph"/>
              <w:tabs>
                <w:tab w:val="left" w:pos="420"/>
              </w:tabs>
              <w:rPr>
                <w:rFonts w:ascii="Courier New" w:eastAsia="Times New Roman" w:hAnsi="Courier New" w:cs="Courier New"/>
                <w:kern w:val="0"/>
                <w:sz w:val="20"/>
                <w:szCs w:val="20"/>
                <w14:ligatures w14:val="none"/>
              </w:rPr>
            </w:pPr>
            <w:r w:rsidRPr="00DC1584">
              <w:rPr>
                <w:rFonts w:ascii="Courier New" w:eastAsia="Times New Roman" w:hAnsi="Courier New" w:cs="Courier New"/>
                <w:kern w:val="0"/>
                <w:sz w:val="20"/>
                <w:szCs w:val="20"/>
                <w14:ligatures w14:val="none"/>
              </w:rPr>
              <w:t xml:space="preserve">            'currentQuestionId' =&gt; $questionId,</w:t>
            </w:r>
          </w:p>
          <w:p w14:paraId="5C26D2E2" w14:textId="77777777" w:rsidR="00DC1584" w:rsidRPr="00DC1584" w:rsidRDefault="00DC1584" w:rsidP="00DC1584">
            <w:pPr>
              <w:pStyle w:val="ListParagraph"/>
              <w:tabs>
                <w:tab w:val="left" w:pos="420"/>
              </w:tabs>
              <w:rPr>
                <w:rFonts w:ascii="Courier New" w:eastAsia="Times New Roman" w:hAnsi="Courier New" w:cs="Courier New"/>
                <w:kern w:val="0"/>
                <w:sz w:val="20"/>
                <w:szCs w:val="20"/>
                <w14:ligatures w14:val="none"/>
              </w:rPr>
            </w:pPr>
            <w:r w:rsidRPr="00DC1584">
              <w:rPr>
                <w:rFonts w:ascii="Courier New" w:eastAsia="Times New Roman" w:hAnsi="Courier New" w:cs="Courier New"/>
                <w:kern w:val="0"/>
                <w:sz w:val="20"/>
                <w:szCs w:val="20"/>
                <w14:ligatures w14:val="none"/>
              </w:rPr>
              <w:t xml:space="preserve">            'questionIds' =&gt; $questionIds,</w:t>
            </w:r>
          </w:p>
          <w:p w14:paraId="58751772" w14:textId="77777777" w:rsidR="00DC1584" w:rsidRPr="00DC1584" w:rsidRDefault="00DC1584" w:rsidP="00DC1584">
            <w:pPr>
              <w:pStyle w:val="ListParagraph"/>
              <w:tabs>
                <w:tab w:val="left" w:pos="420"/>
              </w:tabs>
              <w:rPr>
                <w:rFonts w:ascii="Courier New" w:eastAsia="Times New Roman" w:hAnsi="Courier New" w:cs="Courier New"/>
                <w:kern w:val="0"/>
                <w:sz w:val="20"/>
                <w:szCs w:val="20"/>
                <w14:ligatures w14:val="none"/>
              </w:rPr>
            </w:pPr>
            <w:r w:rsidRPr="00DC1584">
              <w:rPr>
                <w:rFonts w:ascii="Courier New" w:eastAsia="Times New Roman" w:hAnsi="Courier New" w:cs="Courier New"/>
                <w:kern w:val="0"/>
                <w:sz w:val="20"/>
                <w:szCs w:val="20"/>
                <w14:ligatures w14:val="none"/>
              </w:rPr>
              <w:t xml:space="preserve">            'quizType' =&gt; $quizType,</w:t>
            </w:r>
          </w:p>
          <w:p w14:paraId="1F11471C" w14:textId="77777777" w:rsidR="00DC1584" w:rsidRPr="00DC1584" w:rsidRDefault="00DC1584" w:rsidP="00DC1584">
            <w:pPr>
              <w:pStyle w:val="ListParagraph"/>
              <w:tabs>
                <w:tab w:val="left" w:pos="420"/>
              </w:tabs>
              <w:rPr>
                <w:rFonts w:ascii="Courier New" w:eastAsia="Times New Roman" w:hAnsi="Courier New" w:cs="Courier New"/>
                <w:kern w:val="0"/>
                <w:sz w:val="20"/>
                <w:szCs w:val="20"/>
                <w14:ligatures w14:val="none"/>
              </w:rPr>
            </w:pPr>
            <w:r w:rsidRPr="00DC1584">
              <w:rPr>
                <w:rFonts w:ascii="Courier New" w:eastAsia="Times New Roman" w:hAnsi="Courier New" w:cs="Courier New"/>
                <w:kern w:val="0"/>
                <w:sz w:val="20"/>
                <w:szCs w:val="20"/>
                <w14:ligatures w14:val="none"/>
              </w:rPr>
              <w:t xml:space="preserve">            'sortedQuestions' =&gt; $sortedQuestions // Tambahkan sortedQuestions ke view</w:t>
            </w:r>
          </w:p>
          <w:p w14:paraId="74E1B6B7" w14:textId="77777777" w:rsidR="00DC1584" w:rsidRPr="00DC1584" w:rsidRDefault="00DC1584" w:rsidP="00DC1584">
            <w:pPr>
              <w:pStyle w:val="ListParagraph"/>
              <w:tabs>
                <w:tab w:val="left" w:pos="420"/>
              </w:tabs>
              <w:rPr>
                <w:rFonts w:ascii="Courier New" w:eastAsia="Times New Roman" w:hAnsi="Courier New" w:cs="Courier New"/>
                <w:kern w:val="0"/>
                <w:sz w:val="20"/>
                <w:szCs w:val="20"/>
                <w14:ligatures w14:val="none"/>
              </w:rPr>
            </w:pPr>
            <w:r w:rsidRPr="00DC1584">
              <w:rPr>
                <w:rFonts w:ascii="Courier New" w:eastAsia="Times New Roman" w:hAnsi="Courier New" w:cs="Courier New"/>
                <w:kern w:val="0"/>
                <w:sz w:val="20"/>
                <w:szCs w:val="20"/>
                <w14:ligatures w14:val="none"/>
              </w:rPr>
              <w:t xml:space="preserve">        ]);</w:t>
            </w:r>
          </w:p>
          <w:p w14:paraId="1E151B17" w14:textId="7FAA18F7" w:rsidR="00DC1584" w:rsidRPr="00371856" w:rsidRDefault="00DC1584" w:rsidP="00371856">
            <w:pPr>
              <w:pStyle w:val="ListParagraph"/>
              <w:tabs>
                <w:tab w:val="left" w:pos="420"/>
              </w:tabs>
              <w:rPr>
                <w:rFonts w:ascii="Courier New" w:eastAsia="Times New Roman" w:hAnsi="Courier New" w:cs="Courier New"/>
                <w:kern w:val="0"/>
                <w:sz w:val="20"/>
                <w:szCs w:val="20"/>
                <w14:ligatures w14:val="none"/>
              </w:rPr>
            </w:pPr>
            <w:r w:rsidRPr="00DC1584">
              <w:rPr>
                <w:rFonts w:ascii="Courier New" w:eastAsia="Times New Roman" w:hAnsi="Courier New" w:cs="Courier New"/>
                <w:kern w:val="0"/>
                <w:sz w:val="20"/>
                <w:szCs w:val="20"/>
                <w14:ligatures w14:val="none"/>
              </w:rPr>
              <w:t xml:space="preserve">    }</w:t>
            </w:r>
          </w:p>
        </w:tc>
      </w:tr>
    </w:tbl>
    <w:p w14:paraId="4B9D5B22" w14:textId="77777777" w:rsidR="00DC1584" w:rsidRDefault="00DC1584" w:rsidP="00FC6127">
      <w:pPr>
        <w:pStyle w:val="ListParagraph"/>
        <w:tabs>
          <w:tab w:val="left" w:pos="420"/>
        </w:tabs>
        <w:rPr>
          <w:rFonts w:eastAsia="Times New Roman" w:cs="Times New Roman"/>
          <w:kern w:val="0"/>
          <w:szCs w:val="24"/>
          <w14:ligatures w14:val="none"/>
        </w:rPr>
      </w:pPr>
    </w:p>
    <w:p w14:paraId="23021B88" w14:textId="454F29D3" w:rsidR="008F20F0" w:rsidRPr="00930955" w:rsidRDefault="008F20F0" w:rsidP="00FC6127">
      <w:pPr>
        <w:pStyle w:val="ListParagraph"/>
        <w:tabs>
          <w:tab w:val="left" w:pos="420"/>
        </w:tabs>
        <w:rPr>
          <w:rFonts w:eastAsia="Times New Roman" w:cs="Times New Roman"/>
          <w:kern w:val="0"/>
          <w:szCs w:val="24"/>
          <w14:ligatures w14:val="none"/>
        </w:rPr>
      </w:pPr>
      <w:r>
        <w:rPr>
          <w:rFonts w:eastAsia="Times New Roman" w:cs="Times New Roman"/>
          <w:kern w:val="0"/>
          <w:szCs w:val="24"/>
          <w14:ligatures w14:val="none"/>
        </w:rPr>
        <w:t xml:space="preserve">Pada implementasi </w:t>
      </w:r>
      <w:r w:rsidR="00A01DE5">
        <w:rPr>
          <w:rFonts w:eastAsia="Times New Roman" w:cs="Times New Roman"/>
          <w:kern w:val="0"/>
          <w:szCs w:val="24"/>
          <w14:ligatures w14:val="none"/>
        </w:rPr>
        <w:t xml:space="preserve">merupakan </w:t>
      </w:r>
      <w:r w:rsidR="00A01DE5" w:rsidRPr="00A01DE5">
        <w:rPr>
          <w:rFonts w:eastAsia="Times New Roman" w:cs="Times New Roman"/>
          <w:kern w:val="0"/>
          <w:szCs w:val="24"/>
          <w14:ligatures w14:val="none"/>
        </w:rPr>
        <w:t>proses penyajian soal secara bertahap (per halaman) kepada pengguna</w:t>
      </w:r>
      <w:r>
        <w:rPr>
          <w:rFonts w:eastAsia="Times New Roman" w:cs="Times New Roman"/>
          <w:kern w:val="0"/>
          <w:szCs w:val="24"/>
          <w14:ligatures w14:val="none"/>
        </w:rPr>
        <w:t xml:space="preserve"> menampilkan satu halama </w:t>
      </w:r>
      <w:r w:rsidRPr="00A01DE5">
        <w:rPr>
          <w:rFonts w:eastAsia="Times New Roman" w:cs="Times New Roman"/>
          <w:i/>
          <w:iCs/>
          <w:kern w:val="0"/>
          <w:szCs w:val="24"/>
          <w14:ligatures w14:val="none"/>
        </w:rPr>
        <w:t>quiz</w:t>
      </w:r>
      <w:r>
        <w:rPr>
          <w:rFonts w:eastAsia="Times New Roman" w:cs="Times New Roman"/>
          <w:kern w:val="0"/>
          <w:szCs w:val="24"/>
          <w14:ligatures w14:val="none"/>
        </w:rPr>
        <w:t xml:space="preserve"> per halaman dan memudahkan proses navigasi soal antar halaman.</w:t>
      </w:r>
      <w:r w:rsidR="00A44DAB">
        <w:rPr>
          <w:rFonts w:eastAsia="Times New Roman" w:cs="Times New Roman"/>
          <w:kern w:val="0"/>
          <w:szCs w:val="24"/>
          <w14:ligatures w14:val="none"/>
        </w:rPr>
        <w:t xml:space="preserve"> </w:t>
      </w:r>
      <w:r w:rsidR="00A44DAB" w:rsidRPr="00A44DAB">
        <w:rPr>
          <w:rFonts w:eastAsia="Times New Roman" w:cs="Times New Roman"/>
          <w:kern w:val="0"/>
          <w:szCs w:val="24"/>
          <w14:ligatures w14:val="none"/>
        </w:rPr>
        <w:t>Proses ini diawali dengan mengambil daftar ID soal dari kumpulan soal yang telah di</w:t>
      </w:r>
      <w:r w:rsidR="00A44DAB">
        <w:rPr>
          <w:rFonts w:eastAsia="Times New Roman" w:cs="Times New Roman"/>
          <w:kern w:val="0"/>
          <w:szCs w:val="24"/>
          <w14:ligatures w14:val="none"/>
        </w:rPr>
        <w:t>pilih</w:t>
      </w:r>
      <w:r w:rsidR="00A44DAB" w:rsidRPr="00A44DAB">
        <w:rPr>
          <w:rFonts w:eastAsia="Times New Roman" w:cs="Times New Roman"/>
          <w:kern w:val="0"/>
          <w:szCs w:val="24"/>
          <w14:ligatures w14:val="none"/>
        </w:rPr>
        <w:t xml:space="preserve"> sebelumnya.</w:t>
      </w:r>
      <w:r w:rsidR="00A44DAB">
        <w:rPr>
          <w:rFonts w:eastAsia="Times New Roman" w:cs="Times New Roman"/>
          <w:kern w:val="0"/>
          <w:szCs w:val="24"/>
          <w14:ligatures w14:val="none"/>
        </w:rPr>
        <w:t xml:space="preserve"> </w:t>
      </w:r>
      <w:r w:rsidR="00A44DAB" w:rsidRPr="00A44DAB">
        <w:rPr>
          <w:rFonts w:eastAsia="Times New Roman" w:cs="Times New Roman"/>
          <w:kern w:val="0"/>
          <w:szCs w:val="24"/>
          <w14:ligatures w14:val="none"/>
        </w:rPr>
        <w:t xml:space="preserve">Sistem kemudian mencari posisi atau indeks dari soal yang sedang ditampilkan dengan mencocokkan </w:t>
      </w:r>
      <w:r w:rsidR="00A44DAB" w:rsidRPr="00A44DAB">
        <w:rPr>
          <w:rFonts w:ascii="Courier New" w:eastAsia="Times New Roman" w:hAnsi="Courier New" w:cs="Courier New"/>
          <w:kern w:val="0"/>
          <w:szCs w:val="24"/>
          <w14:ligatures w14:val="none"/>
        </w:rPr>
        <w:t xml:space="preserve">questionId </w:t>
      </w:r>
      <w:r w:rsidR="00A44DAB" w:rsidRPr="00A44DAB">
        <w:rPr>
          <w:rFonts w:eastAsia="Times New Roman" w:cs="Times New Roman"/>
          <w:kern w:val="0"/>
          <w:szCs w:val="24"/>
          <w14:ligatures w14:val="none"/>
        </w:rPr>
        <w:t xml:space="preserve">yang diterima dengan posisi dalam array tersebut. Berdasarkan ID tersebut, soal aktif yang akan ditampilkan kepada siswa diambil dari array soal </w:t>
      </w:r>
      <w:r w:rsidR="00A44DAB" w:rsidRPr="00A44DAB">
        <w:rPr>
          <w:rFonts w:ascii="Courier New" w:eastAsia="Times New Roman" w:hAnsi="Courier New" w:cs="Courier New"/>
          <w:kern w:val="0"/>
          <w:szCs w:val="24"/>
          <w14:ligatures w14:val="none"/>
        </w:rPr>
        <w:t>($sortedQuestions)</w:t>
      </w:r>
      <w:r w:rsidR="00A44DAB" w:rsidRPr="00A44DAB">
        <w:rPr>
          <w:rFonts w:eastAsia="Times New Roman" w:cs="Times New Roman"/>
          <w:kern w:val="0"/>
          <w:szCs w:val="24"/>
          <w14:ligatures w14:val="none"/>
        </w:rPr>
        <w:t>.</w:t>
      </w:r>
      <w:r w:rsidR="00A44DAB">
        <w:rPr>
          <w:rFonts w:eastAsia="Times New Roman" w:cs="Times New Roman"/>
          <w:kern w:val="0"/>
          <w:szCs w:val="24"/>
          <w14:ligatures w14:val="none"/>
        </w:rPr>
        <w:t xml:space="preserve"> </w:t>
      </w:r>
      <w:r w:rsidR="008879AD" w:rsidRPr="008879AD">
        <w:rPr>
          <w:rFonts w:eastAsia="Times New Roman" w:cs="Times New Roman"/>
          <w:kern w:val="0"/>
          <w:szCs w:val="24"/>
          <w14:ligatures w14:val="none"/>
        </w:rPr>
        <w:t xml:space="preserve">Untuk memastikan tampilan soal dilakukan secara bertahap, sistem menggunakan bantuan </w:t>
      </w:r>
      <w:r w:rsidR="008879AD" w:rsidRPr="008879AD">
        <w:rPr>
          <w:rFonts w:ascii="Courier New" w:eastAsia="Times New Roman" w:hAnsi="Courier New" w:cs="Courier New"/>
          <w:kern w:val="0"/>
          <w:szCs w:val="24"/>
          <w14:ligatures w14:val="none"/>
        </w:rPr>
        <w:t>LengthAwarePaginator</w:t>
      </w:r>
      <w:r w:rsidR="00930955">
        <w:rPr>
          <w:rFonts w:eastAsia="Times New Roman" w:cs="Times New Roman"/>
          <w:kern w:val="0"/>
          <w:szCs w:val="24"/>
          <w14:ligatures w14:val="none"/>
        </w:rPr>
        <w:t>.</w:t>
      </w:r>
      <w:r w:rsidR="00930955">
        <w:rPr>
          <w:rFonts w:ascii="Courier New" w:eastAsia="Times New Roman" w:hAnsi="Courier New" w:cs="Courier New"/>
          <w:kern w:val="0"/>
          <w:szCs w:val="24"/>
          <w14:ligatures w14:val="none"/>
        </w:rPr>
        <w:t xml:space="preserve"> </w:t>
      </w:r>
      <w:r w:rsidR="00930955" w:rsidRPr="00930955">
        <w:rPr>
          <w:rFonts w:eastAsia="Times New Roman" w:cs="Times New Roman"/>
          <w:kern w:val="0"/>
          <w:szCs w:val="24"/>
          <w14:ligatures w14:val="none"/>
        </w:rPr>
        <w:t>Paginator ini dibuat dengan hanya memuat satu soal pada setiap halaman, sehingga setiap halaman hanya akan menampilkan satu pertanyaan. Jumlah total soal dihitung dari panjang array</w:t>
      </w:r>
      <w:r w:rsidR="00930955" w:rsidRPr="00930955">
        <w:rPr>
          <w:rFonts w:ascii="Courier New" w:eastAsia="Times New Roman" w:hAnsi="Courier New" w:cs="Courier New"/>
          <w:kern w:val="0"/>
          <w:szCs w:val="24"/>
          <w14:ligatures w14:val="none"/>
        </w:rPr>
        <w:t xml:space="preserve"> $sortedQuestions, </w:t>
      </w:r>
      <w:r w:rsidR="00930955" w:rsidRPr="00930955">
        <w:rPr>
          <w:rFonts w:eastAsia="Times New Roman" w:cs="Times New Roman"/>
          <w:kern w:val="0"/>
          <w:szCs w:val="24"/>
          <w14:ligatures w14:val="none"/>
        </w:rPr>
        <w:t>sementara halaman aktif ditentukan berdasarkan indeks soal saat ini yang ditambahkan dengan satu (karena pagination dimulai dari halaman satu, bukan nol). Pengaturan jalur</w:t>
      </w:r>
      <w:r w:rsidR="00930955" w:rsidRPr="00930955">
        <w:rPr>
          <w:rFonts w:ascii="Courier New" w:eastAsia="Times New Roman" w:hAnsi="Courier New" w:cs="Courier New"/>
          <w:kern w:val="0"/>
          <w:szCs w:val="24"/>
          <w14:ligatures w14:val="none"/>
        </w:rPr>
        <w:t xml:space="preserve"> (path) </w:t>
      </w:r>
      <w:r w:rsidR="00930955" w:rsidRPr="00930955">
        <w:rPr>
          <w:rFonts w:eastAsia="Times New Roman" w:cs="Times New Roman"/>
          <w:kern w:val="0"/>
          <w:szCs w:val="24"/>
          <w14:ligatures w14:val="none"/>
        </w:rPr>
        <w:t>untuk navigasi soal diatur dengan route khusus yang mencantumkan ID kuis dan ID soal, sehingga sistem tetap konsisten saat berpindah halaman soal.</w:t>
      </w:r>
    </w:p>
    <w:p w14:paraId="25B540C7" w14:textId="77777777" w:rsidR="007956C3" w:rsidRDefault="00582218" w:rsidP="007956C3">
      <w:pPr>
        <w:pStyle w:val="ListParagraph"/>
        <w:keepNext/>
        <w:tabs>
          <w:tab w:val="left" w:pos="420"/>
        </w:tabs>
        <w:jc w:val="center"/>
      </w:pPr>
      <w:r>
        <w:rPr>
          <w:noProof/>
        </w:rPr>
        <w:drawing>
          <wp:inline distT="0" distB="0" distL="0" distR="0" wp14:anchorId="023B93AE" wp14:editId="3211C109">
            <wp:extent cx="5014595" cy="2820710"/>
            <wp:effectExtent l="0" t="0" r="0" b="0"/>
            <wp:docPr id="11880246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024625" name="Picture 1"/>
                    <pic:cNvPicPr>
                      <a:picLocks noChangeAspect="1"/>
                    </pic:cNvPicPr>
                  </pic:nvPicPr>
                  <pic:blipFill>
                    <a:blip r:embed="rId45"/>
                    <a:stretch>
                      <a:fillRect/>
                    </a:stretch>
                  </pic:blipFill>
                  <pic:spPr>
                    <a:xfrm>
                      <a:off x="0" y="0"/>
                      <a:ext cx="5028988" cy="2828806"/>
                    </a:xfrm>
                    <a:prstGeom prst="rect">
                      <a:avLst/>
                    </a:prstGeom>
                  </pic:spPr>
                </pic:pic>
              </a:graphicData>
            </a:graphic>
          </wp:inline>
        </w:drawing>
      </w:r>
    </w:p>
    <w:p w14:paraId="47E593A1" w14:textId="499E9242" w:rsidR="00582218" w:rsidRPr="007956C3" w:rsidRDefault="007956C3" w:rsidP="007956C3">
      <w:pPr>
        <w:pStyle w:val="Caption"/>
        <w:jc w:val="center"/>
        <w:rPr>
          <w:color w:val="auto"/>
          <w:sz w:val="24"/>
          <w:szCs w:val="24"/>
        </w:rPr>
      </w:pPr>
      <w:bookmarkStart w:id="139" w:name="_Toc195482979"/>
      <w:r w:rsidRPr="007956C3">
        <w:rPr>
          <w:i w:val="0"/>
          <w:iCs w:val="0"/>
          <w:color w:val="auto"/>
          <w:sz w:val="24"/>
          <w:szCs w:val="24"/>
        </w:rPr>
        <w:t xml:space="preserve">Gambar 5. </w:t>
      </w:r>
      <w:r w:rsidRPr="007956C3">
        <w:rPr>
          <w:i w:val="0"/>
          <w:iCs w:val="0"/>
          <w:color w:val="auto"/>
          <w:sz w:val="24"/>
          <w:szCs w:val="24"/>
        </w:rPr>
        <w:fldChar w:fldCharType="begin"/>
      </w:r>
      <w:r w:rsidRPr="007956C3">
        <w:rPr>
          <w:i w:val="0"/>
          <w:iCs w:val="0"/>
          <w:color w:val="auto"/>
          <w:sz w:val="24"/>
          <w:szCs w:val="24"/>
        </w:rPr>
        <w:instrText xml:space="preserve"> SEQ Gambar_5. \* ARABIC </w:instrText>
      </w:r>
      <w:r w:rsidRPr="007956C3">
        <w:rPr>
          <w:i w:val="0"/>
          <w:iCs w:val="0"/>
          <w:color w:val="auto"/>
          <w:sz w:val="24"/>
          <w:szCs w:val="24"/>
        </w:rPr>
        <w:fldChar w:fldCharType="separate"/>
      </w:r>
      <w:r w:rsidR="006C1C49">
        <w:rPr>
          <w:i w:val="0"/>
          <w:iCs w:val="0"/>
          <w:noProof/>
          <w:color w:val="auto"/>
          <w:sz w:val="24"/>
          <w:szCs w:val="24"/>
        </w:rPr>
        <w:t>5</w:t>
      </w:r>
      <w:r w:rsidRPr="007956C3">
        <w:rPr>
          <w:i w:val="0"/>
          <w:iCs w:val="0"/>
          <w:color w:val="auto"/>
          <w:sz w:val="24"/>
          <w:szCs w:val="24"/>
        </w:rPr>
        <w:fldChar w:fldCharType="end"/>
      </w:r>
      <w:r w:rsidRPr="007956C3">
        <w:rPr>
          <w:color w:val="auto"/>
          <w:sz w:val="24"/>
          <w:szCs w:val="24"/>
        </w:rPr>
        <w:t xml:space="preserve"> Quiz user</w:t>
      </w:r>
      <w:bookmarkEnd w:id="139"/>
    </w:p>
    <w:p w14:paraId="092E9A40" w14:textId="77777777" w:rsidR="00801D6E" w:rsidRDefault="00801D6E">
      <w:pPr>
        <w:pStyle w:val="ListParagraph"/>
        <w:numPr>
          <w:ilvl w:val="0"/>
          <w:numId w:val="36"/>
        </w:numPr>
        <w:tabs>
          <w:tab w:val="left" w:pos="420"/>
        </w:tabs>
      </w:pPr>
      <w:r w:rsidRPr="00801D6E">
        <w:t xml:space="preserve">Tampilan </w:t>
      </w:r>
      <w:r w:rsidRPr="00801D6E">
        <w:rPr>
          <w:i/>
          <w:iCs/>
        </w:rPr>
        <w:t>Feedback</w:t>
      </w:r>
      <w:r w:rsidRPr="00801D6E">
        <w:t xml:space="preserve"> untuk Pengguna Setiap Pembahasan Soal</w:t>
      </w:r>
    </w:p>
    <w:p w14:paraId="45277600" w14:textId="3A0E2D09" w:rsidR="00801D6E" w:rsidRDefault="00801D6E" w:rsidP="00801D6E">
      <w:pPr>
        <w:pStyle w:val="ListParagraph"/>
        <w:tabs>
          <w:tab w:val="left" w:pos="420"/>
        </w:tabs>
      </w:pPr>
      <w:r w:rsidRPr="00801D6E">
        <w:t xml:space="preserve">Setelah pengguna menyelesaikan setiap soal dalam </w:t>
      </w:r>
      <w:r w:rsidRPr="00801D6E">
        <w:rPr>
          <w:i/>
          <w:iCs/>
        </w:rPr>
        <w:t>quiz</w:t>
      </w:r>
      <w:r w:rsidRPr="00801D6E">
        <w:t xml:space="preserve">, sistem akan memberikan </w:t>
      </w:r>
      <w:r w:rsidRPr="00801D6E">
        <w:rPr>
          <w:i/>
          <w:iCs/>
        </w:rPr>
        <w:t>feedback</w:t>
      </w:r>
      <w:r w:rsidRPr="00801D6E">
        <w:t xml:space="preserve"> yang relevan untuk membantu mereka memahami jawaban mereka. </w:t>
      </w:r>
      <w:r w:rsidRPr="00A10F90">
        <w:rPr>
          <w:i/>
          <w:iCs/>
        </w:rPr>
        <w:t>Feedback</w:t>
      </w:r>
      <w:r w:rsidRPr="00801D6E">
        <w:t xml:space="preserve"> ini mencakup penjelasan yang mendalam tentang materi yang terkait dengan soal, serta klarifikasi jika jawaban yang diberikan salah. Dengan cara ini, pengguna dapat memperoleh wawasan lebih lanjut dan meningkatkan pemahaman mereka terhadap topik yang diuji. </w:t>
      </w:r>
      <w:r w:rsidRPr="00A10F90">
        <w:rPr>
          <w:i/>
          <w:iCs/>
        </w:rPr>
        <w:t>Feedback</w:t>
      </w:r>
      <w:r w:rsidRPr="00801D6E">
        <w:t xml:space="preserve"> yang diberikan akan ditampilkan secara jelas dan mudah dimengerti, memungkinkan pengguna untuk belajar dari kesalahan mereka dan memperkuat pemahaman mereka sebelum melanjutkan ke soal berikutnya.</w:t>
      </w:r>
    </w:p>
    <w:p w14:paraId="3A0EB0DD" w14:textId="50D2C5D2" w:rsidR="00581566" w:rsidRPr="00581566" w:rsidRDefault="00581566" w:rsidP="00581566">
      <w:pPr>
        <w:pStyle w:val="Caption"/>
        <w:keepNext/>
        <w:jc w:val="center"/>
        <w:rPr>
          <w:color w:val="auto"/>
          <w:sz w:val="24"/>
          <w:szCs w:val="24"/>
        </w:rPr>
      </w:pPr>
      <w:r w:rsidRPr="00581566">
        <w:rPr>
          <w:i w:val="0"/>
          <w:iCs w:val="0"/>
          <w:color w:val="auto"/>
          <w:sz w:val="24"/>
          <w:szCs w:val="24"/>
        </w:rPr>
        <w:t xml:space="preserve">Tabel 4. </w:t>
      </w:r>
      <w:r w:rsidRPr="00581566">
        <w:rPr>
          <w:i w:val="0"/>
          <w:iCs w:val="0"/>
          <w:color w:val="auto"/>
          <w:sz w:val="24"/>
          <w:szCs w:val="24"/>
        </w:rPr>
        <w:fldChar w:fldCharType="begin"/>
      </w:r>
      <w:r w:rsidRPr="00581566">
        <w:rPr>
          <w:i w:val="0"/>
          <w:iCs w:val="0"/>
          <w:color w:val="auto"/>
          <w:sz w:val="24"/>
          <w:szCs w:val="24"/>
        </w:rPr>
        <w:instrText xml:space="preserve"> SEQ Tabel_4. \* ARABIC </w:instrText>
      </w:r>
      <w:r w:rsidRPr="00581566">
        <w:rPr>
          <w:i w:val="0"/>
          <w:iCs w:val="0"/>
          <w:color w:val="auto"/>
          <w:sz w:val="24"/>
          <w:szCs w:val="24"/>
        </w:rPr>
        <w:fldChar w:fldCharType="separate"/>
      </w:r>
      <w:r w:rsidR="006C1C49">
        <w:rPr>
          <w:i w:val="0"/>
          <w:iCs w:val="0"/>
          <w:noProof/>
          <w:color w:val="auto"/>
          <w:sz w:val="24"/>
          <w:szCs w:val="24"/>
        </w:rPr>
        <w:t>5</w:t>
      </w:r>
      <w:r w:rsidRPr="00581566">
        <w:rPr>
          <w:i w:val="0"/>
          <w:iCs w:val="0"/>
          <w:color w:val="auto"/>
          <w:sz w:val="24"/>
          <w:szCs w:val="24"/>
        </w:rPr>
        <w:fldChar w:fldCharType="end"/>
      </w:r>
      <w:r w:rsidRPr="00581566">
        <w:rPr>
          <w:color w:val="auto"/>
          <w:sz w:val="24"/>
          <w:szCs w:val="24"/>
        </w:rPr>
        <w:t xml:space="preserve"> </w:t>
      </w:r>
      <w:r w:rsidRPr="00581566">
        <w:rPr>
          <w:i w:val="0"/>
          <w:iCs w:val="0"/>
          <w:color w:val="auto"/>
          <w:sz w:val="24"/>
          <w:szCs w:val="24"/>
        </w:rPr>
        <w:t xml:space="preserve">Kode Program Tampilan </w:t>
      </w:r>
      <w:r w:rsidRPr="00581566">
        <w:rPr>
          <w:color w:val="auto"/>
          <w:sz w:val="24"/>
          <w:szCs w:val="24"/>
        </w:rPr>
        <w:t>Feedback</w:t>
      </w:r>
    </w:p>
    <w:tbl>
      <w:tblPr>
        <w:tblStyle w:val="TableGrid"/>
        <w:tblW w:w="0" w:type="auto"/>
        <w:tblInd w:w="720" w:type="dxa"/>
        <w:tblLook w:val="04A0" w:firstRow="1" w:lastRow="0" w:firstColumn="1" w:lastColumn="0" w:noHBand="0" w:noVBand="1"/>
      </w:tblPr>
      <w:tblGrid>
        <w:gridCol w:w="8630"/>
      </w:tblGrid>
      <w:tr w:rsidR="00F73544" w14:paraId="51C1AFF1" w14:textId="77777777" w:rsidTr="00581566">
        <w:tc>
          <w:tcPr>
            <w:tcW w:w="8630" w:type="dxa"/>
          </w:tcPr>
          <w:p w14:paraId="00C32F21" w14:textId="77777777" w:rsidR="00F73544" w:rsidRPr="00F73544" w:rsidRDefault="00F73544" w:rsidP="00F73544">
            <w:pPr>
              <w:pStyle w:val="ListParagraph"/>
              <w:tabs>
                <w:tab w:val="left" w:pos="420"/>
              </w:tabs>
              <w:rPr>
                <w:rFonts w:ascii="Courier New" w:hAnsi="Courier New" w:cs="Courier New"/>
                <w:b/>
                <w:bCs/>
                <w:sz w:val="20"/>
                <w:szCs w:val="20"/>
              </w:rPr>
            </w:pPr>
            <w:r w:rsidRPr="00F73544">
              <w:rPr>
                <w:rFonts w:ascii="Courier New" w:hAnsi="Courier New" w:cs="Courier New"/>
                <w:b/>
                <w:bCs/>
                <w:sz w:val="20"/>
                <w:szCs w:val="20"/>
              </w:rPr>
              <w:t xml:space="preserve">         // Handle jawaban salah tetap redirect ke soal yang sama dengan feedback</w:t>
            </w:r>
          </w:p>
          <w:p w14:paraId="5AF3BE9B" w14:textId="77777777" w:rsidR="00F73544" w:rsidRPr="00F73544" w:rsidRDefault="00F73544" w:rsidP="00F73544">
            <w:pPr>
              <w:pStyle w:val="ListParagraph"/>
              <w:tabs>
                <w:tab w:val="left" w:pos="420"/>
              </w:tabs>
              <w:rPr>
                <w:rFonts w:ascii="Courier New" w:hAnsi="Courier New" w:cs="Courier New"/>
                <w:sz w:val="20"/>
                <w:szCs w:val="20"/>
              </w:rPr>
            </w:pPr>
            <w:r w:rsidRPr="00F73544">
              <w:rPr>
                <w:rFonts w:ascii="Courier New" w:hAnsi="Courier New" w:cs="Courier New"/>
                <w:sz w:val="20"/>
                <w:szCs w:val="20"/>
              </w:rPr>
              <w:t xml:space="preserve">            $feedbackData = [</w:t>
            </w:r>
          </w:p>
          <w:p w14:paraId="53E4344C" w14:textId="77777777" w:rsidR="00F73544" w:rsidRPr="00F73544" w:rsidRDefault="00F73544" w:rsidP="00F73544">
            <w:pPr>
              <w:pStyle w:val="ListParagraph"/>
              <w:tabs>
                <w:tab w:val="left" w:pos="420"/>
              </w:tabs>
              <w:rPr>
                <w:rFonts w:ascii="Courier New" w:hAnsi="Courier New" w:cs="Courier New"/>
                <w:sz w:val="20"/>
                <w:szCs w:val="20"/>
              </w:rPr>
            </w:pPr>
            <w:r w:rsidRPr="00F73544">
              <w:rPr>
                <w:rFonts w:ascii="Courier New" w:hAnsi="Courier New" w:cs="Courier New"/>
                <w:sz w:val="20"/>
                <w:szCs w:val="20"/>
              </w:rPr>
              <w:t xml:space="preserve">                'question_id' =&gt; $questionId,</w:t>
            </w:r>
          </w:p>
          <w:p w14:paraId="74B733CE" w14:textId="77777777" w:rsidR="00F73544" w:rsidRPr="00F73544" w:rsidRDefault="00F73544" w:rsidP="00F73544">
            <w:pPr>
              <w:pStyle w:val="ListParagraph"/>
              <w:tabs>
                <w:tab w:val="left" w:pos="420"/>
              </w:tabs>
              <w:rPr>
                <w:rFonts w:ascii="Courier New" w:hAnsi="Courier New" w:cs="Courier New"/>
                <w:sz w:val="20"/>
                <w:szCs w:val="20"/>
              </w:rPr>
            </w:pPr>
            <w:r w:rsidRPr="00F73544">
              <w:rPr>
                <w:rFonts w:ascii="Courier New" w:hAnsi="Courier New" w:cs="Courier New"/>
                <w:sz w:val="20"/>
                <w:szCs w:val="20"/>
              </w:rPr>
              <w:t xml:space="preserve">                'selected' =&gt; $selectedAnswer,</w:t>
            </w:r>
          </w:p>
          <w:p w14:paraId="334B4AC4" w14:textId="77777777" w:rsidR="00F73544" w:rsidRPr="00F73544" w:rsidRDefault="00F73544" w:rsidP="00F73544">
            <w:pPr>
              <w:pStyle w:val="ListParagraph"/>
              <w:tabs>
                <w:tab w:val="left" w:pos="420"/>
              </w:tabs>
              <w:rPr>
                <w:rFonts w:ascii="Courier New" w:hAnsi="Courier New" w:cs="Courier New"/>
                <w:sz w:val="20"/>
                <w:szCs w:val="20"/>
              </w:rPr>
            </w:pPr>
            <w:r w:rsidRPr="00F73544">
              <w:rPr>
                <w:rFonts w:ascii="Courier New" w:hAnsi="Courier New" w:cs="Courier New"/>
                <w:sz w:val="20"/>
                <w:szCs w:val="20"/>
              </w:rPr>
              <w:t xml:space="preserve">                'correct' =&gt; $questionRef['correct_answer'],</w:t>
            </w:r>
          </w:p>
          <w:p w14:paraId="6A800E74" w14:textId="77777777" w:rsidR="00F73544" w:rsidRPr="00F73544" w:rsidRDefault="00F73544" w:rsidP="00F73544">
            <w:pPr>
              <w:pStyle w:val="ListParagraph"/>
              <w:tabs>
                <w:tab w:val="left" w:pos="420"/>
              </w:tabs>
              <w:rPr>
                <w:rFonts w:ascii="Courier New" w:hAnsi="Courier New" w:cs="Courier New"/>
                <w:sz w:val="20"/>
                <w:szCs w:val="20"/>
              </w:rPr>
            </w:pPr>
            <w:r w:rsidRPr="00F73544">
              <w:rPr>
                <w:rFonts w:ascii="Courier New" w:hAnsi="Courier New" w:cs="Courier New"/>
                <w:sz w:val="20"/>
                <w:szCs w:val="20"/>
              </w:rPr>
              <w:t xml:space="preserve">                'feedback' =&gt; $questionRef['feedback'] ?? 'Jawaban belum tepat'</w:t>
            </w:r>
          </w:p>
          <w:p w14:paraId="4DB75C65" w14:textId="77777777" w:rsidR="00F73544" w:rsidRPr="00F73544" w:rsidRDefault="00F73544" w:rsidP="00F73544">
            <w:pPr>
              <w:pStyle w:val="ListParagraph"/>
              <w:tabs>
                <w:tab w:val="left" w:pos="420"/>
              </w:tabs>
              <w:rPr>
                <w:rFonts w:ascii="Courier New" w:hAnsi="Courier New" w:cs="Courier New"/>
                <w:sz w:val="20"/>
                <w:szCs w:val="20"/>
              </w:rPr>
            </w:pPr>
            <w:r w:rsidRPr="00F73544">
              <w:rPr>
                <w:rFonts w:ascii="Courier New" w:hAnsi="Courier New" w:cs="Courier New"/>
                <w:sz w:val="20"/>
                <w:szCs w:val="20"/>
              </w:rPr>
              <w:t xml:space="preserve">            ];</w:t>
            </w:r>
          </w:p>
          <w:p w14:paraId="0E6069E2" w14:textId="77777777" w:rsidR="00F73544" w:rsidRPr="00F73544" w:rsidRDefault="00F73544" w:rsidP="00F73544">
            <w:pPr>
              <w:pStyle w:val="ListParagraph"/>
              <w:tabs>
                <w:tab w:val="left" w:pos="420"/>
              </w:tabs>
              <w:rPr>
                <w:rFonts w:ascii="Courier New" w:hAnsi="Courier New" w:cs="Courier New"/>
                <w:sz w:val="20"/>
                <w:szCs w:val="20"/>
              </w:rPr>
            </w:pPr>
            <w:r w:rsidRPr="00F73544">
              <w:rPr>
                <w:rFonts w:ascii="Courier New" w:hAnsi="Courier New" w:cs="Courier New"/>
                <w:sz w:val="20"/>
                <w:szCs w:val="20"/>
              </w:rPr>
              <w:t xml:space="preserve">            return $this-&gt;handleWrongAnswer($quizId, $questionId, $questionRef['code_quiz'], $feedbackData);</w:t>
            </w:r>
          </w:p>
          <w:p w14:paraId="23CAB8C1" w14:textId="77777777" w:rsidR="00F73544" w:rsidRPr="00F73544" w:rsidRDefault="00F73544" w:rsidP="00F73544">
            <w:pPr>
              <w:pStyle w:val="ListParagraph"/>
              <w:tabs>
                <w:tab w:val="left" w:pos="420"/>
              </w:tabs>
              <w:rPr>
                <w:rFonts w:ascii="Courier New" w:hAnsi="Courier New" w:cs="Courier New"/>
                <w:sz w:val="20"/>
                <w:szCs w:val="20"/>
              </w:rPr>
            </w:pPr>
            <w:r w:rsidRPr="00F73544">
              <w:rPr>
                <w:rFonts w:ascii="Courier New" w:hAnsi="Courier New" w:cs="Courier New"/>
                <w:sz w:val="20"/>
                <w:szCs w:val="20"/>
              </w:rPr>
              <w:t xml:space="preserve">        }</w:t>
            </w:r>
          </w:p>
          <w:p w14:paraId="331E79B0" w14:textId="77777777" w:rsidR="00F73544" w:rsidRPr="00F73544" w:rsidRDefault="00F73544" w:rsidP="00F73544">
            <w:pPr>
              <w:pStyle w:val="ListParagraph"/>
              <w:tabs>
                <w:tab w:val="left" w:pos="420"/>
              </w:tabs>
              <w:rPr>
                <w:rFonts w:ascii="Courier New" w:hAnsi="Courier New" w:cs="Courier New"/>
                <w:sz w:val="20"/>
                <w:szCs w:val="20"/>
              </w:rPr>
            </w:pPr>
            <w:r w:rsidRPr="00F73544">
              <w:rPr>
                <w:rFonts w:ascii="Courier New" w:hAnsi="Courier New" w:cs="Courier New"/>
                <w:sz w:val="20"/>
                <w:szCs w:val="20"/>
              </w:rPr>
              <w:t xml:space="preserve">    }</w:t>
            </w:r>
          </w:p>
          <w:p w14:paraId="332F29E8" w14:textId="77777777" w:rsidR="00F73544" w:rsidRPr="00F73544" w:rsidRDefault="00F73544" w:rsidP="00F73544">
            <w:pPr>
              <w:pStyle w:val="ListParagraph"/>
              <w:tabs>
                <w:tab w:val="left" w:pos="420"/>
              </w:tabs>
              <w:rPr>
                <w:rFonts w:ascii="Courier New" w:hAnsi="Courier New" w:cs="Courier New"/>
                <w:sz w:val="20"/>
                <w:szCs w:val="20"/>
              </w:rPr>
            </w:pPr>
            <w:r w:rsidRPr="00F73544">
              <w:rPr>
                <w:rFonts w:ascii="Courier New" w:hAnsi="Courier New" w:cs="Courier New"/>
                <w:sz w:val="20"/>
                <w:szCs w:val="20"/>
              </w:rPr>
              <w:t xml:space="preserve"> </w:t>
            </w:r>
          </w:p>
          <w:p w14:paraId="3367825F" w14:textId="77777777" w:rsidR="00F73544" w:rsidRPr="00F73544" w:rsidRDefault="00F73544" w:rsidP="00F73544">
            <w:pPr>
              <w:pStyle w:val="ListParagraph"/>
              <w:tabs>
                <w:tab w:val="left" w:pos="420"/>
              </w:tabs>
              <w:rPr>
                <w:rFonts w:ascii="Courier New" w:hAnsi="Courier New" w:cs="Courier New"/>
                <w:b/>
                <w:bCs/>
                <w:sz w:val="20"/>
                <w:szCs w:val="20"/>
              </w:rPr>
            </w:pPr>
            <w:r w:rsidRPr="00F73544">
              <w:rPr>
                <w:rFonts w:ascii="Courier New" w:hAnsi="Courier New" w:cs="Courier New"/>
                <w:sz w:val="20"/>
                <w:szCs w:val="20"/>
              </w:rPr>
              <w:t xml:space="preserve">    </w:t>
            </w:r>
            <w:r w:rsidRPr="00F73544">
              <w:rPr>
                <w:rFonts w:ascii="Courier New" w:hAnsi="Courier New" w:cs="Courier New"/>
                <w:b/>
                <w:bCs/>
                <w:sz w:val="20"/>
                <w:szCs w:val="20"/>
              </w:rPr>
              <w:t>// Helper Methods</w:t>
            </w:r>
          </w:p>
          <w:p w14:paraId="25014F3B" w14:textId="77777777" w:rsidR="00F73544" w:rsidRPr="00F73544" w:rsidRDefault="00F73544" w:rsidP="00F73544">
            <w:pPr>
              <w:pStyle w:val="ListParagraph"/>
              <w:tabs>
                <w:tab w:val="left" w:pos="420"/>
              </w:tabs>
              <w:rPr>
                <w:rFonts w:ascii="Courier New" w:hAnsi="Courier New" w:cs="Courier New"/>
                <w:sz w:val="20"/>
                <w:szCs w:val="20"/>
              </w:rPr>
            </w:pPr>
            <w:r w:rsidRPr="00F73544">
              <w:rPr>
                <w:rFonts w:ascii="Courier New" w:hAnsi="Courier New" w:cs="Courier New"/>
                <w:sz w:val="20"/>
                <w:szCs w:val="20"/>
              </w:rPr>
              <w:t xml:space="preserve"> </w:t>
            </w:r>
          </w:p>
          <w:p w14:paraId="3E49404F" w14:textId="77777777" w:rsidR="00F73544" w:rsidRPr="00F73544" w:rsidRDefault="00F73544" w:rsidP="00F73544">
            <w:pPr>
              <w:pStyle w:val="ListParagraph"/>
              <w:tabs>
                <w:tab w:val="left" w:pos="420"/>
              </w:tabs>
              <w:rPr>
                <w:rFonts w:ascii="Courier New" w:hAnsi="Courier New" w:cs="Courier New"/>
                <w:sz w:val="20"/>
                <w:szCs w:val="20"/>
              </w:rPr>
            </w:pPr>
            <w:r w:rsidRPr="00F73544">
              <w:rPr>
                <w:rFonts w:ascii="Courier New" w:hAnsi="Courier New" w:cs="Courier New"/>
                <w:sz w:val="20"/>
                <w:szCs w:val="20"/>
              </w:rPr>
              <w:t xml:space="preserve">    private function handleWrongAnswer($quizId, $questionId, $codeQuiz, $feedbackData)</w:t>
            </w:r>
          </w:p>
          <w:p w14:paraId="1B34E12E" w14:textId="77777777" w:rsidR="00F73544" w:rsidRPr="00F73544" w:rsidRDefault="00F73544" w:rsidP="00F73544">
            <w:pPr>
              <w:pStyle w:val="ListParagraph"/>
              <w:tabs>
                <w:tab w:val="left" w:pos="420"/>
              </w:tabs>
              <w:rPr>
                <w:rFonts w:ascii="Courier New" w:hAnsi="Courier New" w:cs="Courier New"/>
                <w:sz w:val="20"/>
                <w:szCs w:val="20"/>
              </w:rPr>
            </w:pPr>
            <w:r w:rsidRPr="00F73544">
              <w:rPr>
                <w:rFonts w:ascii="Courier New" w:hAnsi="Courier New" w:cs="Courier New"/>
                <w:sz w:val="20"/>
                <w:szCs w:val="20"/>
              </w:rPr>
              <w:t xml:space="preserve">    {</w:t>
            </w:r>
          </w:p>
          <w:p w14:paraId="56AF6A51" w14:textId="77777777" w:rsidR="00F73544" w:rsidRPr="00F73544" w:rsidRDefault="00F73544" w:rsidP="00F73544">
            <w:pPr>
              <w:pStyle w:val="ListParagraph"/>
              <w:tabs>
                <w:tab w:val="left" w:pos="420"/>
              </w:tabs>
              <w:rPr>
                <w:rFonts w:ascii="Courier New" w:hAnsi="Courier New" w:cs="Courier New"/>
                <w:sz w:val="20"/>
                <w:szCs w:val="20"/>
              </w:rPr>
            </w:pPr>
            <w:r w:rsidRPr="00F73544">
              <w:rPr>
                <w:rFonts w:ascii="Courier New" w:hAnsi="Courier New" w:cs="Courier New"/>
                <w:sz w:val="20"/>
                <w:szCs w:val="20"/>
              </w:rPr>
              <w:t xml:space="preserve">        return redirect()-&gt;route('quiz.question', [</w:t>
            </w:r>
          </w:p>
          <w:p w14:paraId="228E7FA4" w14:textId="77777777" w:rsidR="00F73544" w:rsidRPr="00F73544" w:rsidRDefault="00F73544" w:rsidP="00F73544">
            <w:pPr>
              <w:pStyle w:val="ListParagraph"/>
              <w:tabs>
                <w:tab w:val="left" w:pos="420"/>
              </w:tabs>
              <w:rPr>
                <w:rFonts w:ascii="Courier New" w:hAnsi="Courier New" w:cs="Courier New"/>
                <w:sz w:val="20"/>
                <w:szCs w:val="20"/>
              </w:rPr>
            </w:pPr>
            <w:r w:rsidRPr="00F73544">
              <w:rPr>
                <w:rFonts w:ascii="Courier New" w:hAnsi="Courier New" w:cs="Courier New"/>
                <w:sz w:val="20"/>
                <w:szCs w:val="20"/>
              </w:rPr>
              <w:t xml:space="preserve">            'quizId' =&gt; $quizId,</w:t>
            </w:r>
          </w:p>
          <w:p w14:paraId="4FC384BA" w14:textId="77777777" w:rsidR="00F73544" w:rsidRPr="00F73544" w:rsidRDefault="00F73544" w:rsidP="00F73544">
            <w:pPr>
              <w:pStyle w:val="ListParagraph"/>
              <w:tabs>
                <w:tab w:val="left" w:pos="420"/>
              </w:tabs>
              <w:rPr>
                <w:rFonts w:ascii="Courier New" w:hAnsi="Courier New" w:cs="Courier New"/>
                <w:sz w:val="20"/>
                <w:szCs w:val="20"/>
              </w:rPr>
            </w:pPr>
            <w:r w:rsidRPr="00F73544">
              <w:rPr>
                <w:rFonts w:ascii="Courier New" w:hAnsi="Courier New" w:cs="Courier New"/>
                <w:sz w:val="20"/>
                <w:szCs w:val="20"/>
              </w:rPr>
              <w:t xml:space="preserve">            'questionId' =&gt; $questionId,</w:t>
            </w:r>
          </w:p>
          <w:p w14:paraId="1AC7BEB8" w14:textId="77777777" w:rsidR="00F73544" w:rsidRPr="00F73544" w:rsidRDefault="00F73544" w:rsidP="00F73544">
            <w:pPr>
              <w:pStyle w:val="ListParagraph"/>
              <w:tabs>
                <w:tab w:val="left" w:pos="420"/>
              </w:tabs>
              <w:rPr>
                <w:rFonts w:ascii="Courier New" w:hAnsi="Courier New" w:cs="Courier New"/>
                <w:sz w:val="20"/>
                <w:szCs w:val="20"/>
              </w:rPr>
            </w:pPr>
            <w:r w:rsidRPr="00F73544">
              <w:rPr>
                <w:rFonts w:ascii="Courier New" w:hAnsi="Courier New" w:cs="Courier New"/>
                <w:sz w:val="20"/>
                <w:szCs w:val="20"/>
              </w:rPr>
              <w:t xml:space="preserve">            'code_quiz' =&gt; $codeQuiz,</w:t>
            </w:r>
          </w:p>
          <w:p w14:paraId="7BEC68F0" w14:textId="77777777" w:rsidR="00F73544" w:rsidRPr="00F73544" w:rsidRDefault="00F73544" w:rsidP="00F73544">
            <w:pPr>
              <w:pStyle w:val="ListParagraph"/>
              <w:tabs>
                <w:tab w:val="left" w:pos="420"/>
              </w:tabs>
              <w:rPr>
                <w:rFonts w:ascii="Courier New" w:hAnsi="Courier New" w:cs="Courier New"/>
                <w:sz w:val="20"/>
                <w:szCs w:val="20"/>
              </w:rPr>
            </w:pPr>
            <w:r w:rsidRPr="00F73544">
              <w:rPr>
                <w:rFonts w:ascii="Courier New" w:hAnsi="Courier New" w:cs="Courier New"/>
                <w:sz w:val="20"/>
                <w:szCs w:val="20"/>
              </w:rPr>
              <w:t xml:space="preserve">            'show_feedback' =&gt; 1,</w:t>
            </w:r>
          </w:p>
          <w:p w14:paraId="3782C60F" w14:textId="77777777" w:rsidR="00F73544" w:rsidRPr="00F73544" w:rsidRDefault="00F73544" w:rsidP="00F73544">
            <w:pPr>
              <w:pStyle w:val="ListParagraph"/>
              <w:tabs>
                <w:tab w:val="left" w:pos="420"/>
              </w:tabs>
              <w:rPr>
                <w:rFonts w:ascii="Courier New" w:hAnsi="Courier New" w:cs="Courier New"/>
                <w:sz w:val="20"/>
                <w:szCs w:val="20"/>
              </w:rPr>
            </w:pPr>
            <w:r w:rsidRPr="00F73544">
              <w:rPr>
                <w:rFonts w:ascii="Courier New" w:hAnsi="Courier New" w:cs="Courier New"/>
                <w:sz w:val="20"/>
                <w:szCs w:val="20"/>
              </w:rPr>
              <w:t xml:space="preserve">            'selected' =&gt; $feedbackData['selected'],</w:t>
            </w:r>
          </w:p>
          <w:p w14:paraId="2EF5057E" w14:textId="77777777" w:rsidR="00F73544" w:rsidRPr="00F73544" w:rsidRDefault="00F73544" w:rsidP="00F73544">
            <w:pPr>
              <w:pStyle w:val="ListParagraph"/>
              <w:tabs>
                <w:tab w:val="left" w:pos="420"/>
              </w:tabs>
              <w:rPr>
                <w:rFonts w:ascii="Courier New" w:hAnsi="Courier New" w:cs="Courier New"/>
                <w:sz w:val="20"/>
                <w:szCs w:val="20"/>
              </w:rPr>
            </w:pPr>
            <w:r w:rsidRPr="00F73544">
              <w:rPr>
                <w:rFonts w:ascii="Courier New" w:hAnsi="Courier New" w:cs="Courier New"/>
                <w:sz w:val="20"/>
                <w:szCs w:val="20"/>
              </w:rPr>
              <w:t xml:space="preserve">            'correct' =&gt; $feedbackData['correct'],</w:t>
            </w:r>
          </w:p>
          <w:p w14:paraId="08E076AA" w14:textId="77777777" w:rsidR="00F73544" w:rsidRPr="00F73544" w:rsidRDefault="00F73544" w:rsidP="00F73544">
            <w:pPr>
              <w:pStyle w:val="ListParagraph"/>
              <w:tabs>
                <w:tab w:val="left" w:pos="420"/>
              </w:tabs>
              <w:rPr>
                <w:rFonts w:ascii="Courier New" w:hAnsi="Courier New" w:cs="Courier New"/>
                <w:sz w:val="20"/>
                <w:szCs w:val="20"/>
              </w:rPr>
            </w:pPr>
            <w:r w:rsidRPr="00F73544">
              <w:rPr>
                <w:rFonts w:ascii="Courier New" w:hAnsi="Courier New" w:cs="Courier New"/>
                <w:sz w:val="20"/>
                <w:szCs w:val="20"/>
              </w:rPr>
              <w:t xml:space="preserve">            'feedback' =&gt; $feedbackData['feedback']</w:t>
            </w:r>
          </w:p>
          <w:p w14:paraId="2634FA9A" w14:textId="77777777" w:rsidR="00F73544" w:rsidRPr="00F73544" w:rsidRDefault="00F73544" w:rsidP="00F73544">
            <w:pPr>
              <w:pStyle w:val="ListParagraph"/>
              <w:tabs>
                <w:tab w:val="left" w:pos="420"/>
              </w:tabs>
              <w:rPr>
                <w:rFonts w:ascii="Courier New" w:hAnsi="Courier New" w:cs="Courier New"/>
                <w:sz w:val="20"/>
                <w:szCs w:val="20"/>
              </w:rPr>
            </w:pPr>
            <w:r w:rsidRPr="00F73544">
              <w:rPr>
                <w:rFonts w:ascii="Courier New" w:hAnsi="Courier New" w:cs="Courier New"/>
                <w:sz w:val="20"/>
                <w:szCs w:val="20"/>
              </w:rPr>
              <w:t xml:space="preserve">        ]);</w:t>
            </w:r>
          </w:p>
          <w:p w14:paraId="1C82674D" w14:textId="7EA05057" w:rsidR="00F73544" w:rsidRDefault="00F73544" w:rsidP="00F73544">
            <w:pPr>
              <w:pStyle w:val="ListParagraph"/>
              <w:tabs>
                <w:tab w:val="left" w:pos="420"/>
              </w:tabs>
            </w:pPr>
            <w:r w:rsidRPr="00F73544">
              <w:rPr>
                <w:rFonts w:ascii="Courier New" w:hAnsi="Courier New" w:cs="Courier New"/>
                <w:sz w:val="20"/>
                <w:szCs w:val="20"/>
              </w:rPr>
              <w:t xml:space="preserve">    }</w:t>
            </w:r>
          </w:p>
        </w:tc>
      </w:tr>
    </w:tbl>
    <w:p w14:paraId="436E1119" w14:textId="3CE20984" w:rsidR="00C66F30" w:rsidRPr="00C66F30" w:rsidRDefault="00F73544" w:rsidP="00581566">
      <w:pPr>
        <w:tabs>
          <w:tab w:val="left" w:pos="420"/>
        </w:tabs>
        <w:ind w:left="720"/>
      </w:pPr>
      <w:r>
        <w:t xml:space="preserve">Pada bagian ini, </w:t>
      </w:r>
      <w:r w:rsidR="002B5DDD" w:rsidRPr="002B5DDD">
        <w:t xml:space="preserve">sistem menangani kondisi ketika pengguna menjawab soal </w:t>
      </w:r>
      <w:r w:rsidR="002B5DDD" w:rsidRPr="00581566">
        <w:rPr>
          <w:i/>
          <w:iCs/>
        </w:rPr>
        <w:t xml:space="preserve">quiz </w:t>
      </w:r>
      <w:r w:rsidR="002B5DDD" w:rsidRPr="002B5DDD">
        <w:t xml:space="preserve">dengan jawaban yang salah. Logika yang digunakan bertujuan untuk memberikan umpan balik </w:t>
      </w:r>
      <w:r w:rsidR="002B5DDD" w:rsidRPr="00581566">
        <w:rPr>
          <w:i/>
          <w:iCs/>
        </w:rPr>
        <w:t>(feedback)</w:t>
      </w:r>
      <w:r w:rsidR="002B5DDD" w:rsidRPr="002B5DDD">
        <w:t xml:space="preserve"> yang informatif tanpa langsung melanjutkan ke soal berikutnya. Dengan kata lain, </w:t>
      </w:r>
      <w:r w:rsidR="00452772">
        <w:t>pengguna</w:t>
      </w:r>
      <w:r w:rsidR="002B5DDD" w:rsidRPr="002B5DDD">
        <w:t xml:space="preserve"> akan tetap diarahkan kembali ke soal yang sama agar dapat memahami kesalahannya terlebih dahulu.</w:t>
      </w:r>
      <w:r w:rsidR="00C66F30">
        <w:t xml:space="preserve"> </w:t>
      </w:r>
      <w:r w:rsidR="002B5DDD" w:rsidRPr="002B5DDD">
        <w:t xml:space="preserve">Proses dimulai dengan menyusun data umpan balik dalam array </w:t>
      </w:r>
      <w:r w:rsidR="002B5DDD" w:rsidRPr="00581566">
        <w:rPr>
          <w:rFonts w:ascii="Courier New" w:hAnsi="Courier New" w:cs="Courier New"/>
        </w:rPr>
        <w:t>$feedbackData</w:t>
      </w:r>
      <w:r w:rsidR="002B5DDD" w:rsidRPr="002B5DDD">
        <w:t>.</w:t>
      </w:r>
      <w:r w:rsidR="00C66F30">
        <w:t xml:space="preserve"> </w:t>
      </w:r>
      <w:r w:rsidR="00C66F30" w:rsidRPr="00C66F30">
        <w:t xml:space="preserve">Setelah data feedback disusun, sistem memanggil method bantu (helper method) </w:t>
      </w:r>
      <w:r w:rsidR="00C66F30" w:rsidRPr="00581566">
        <w:rPr>
          <w:rFonts w:ascii="Courier New" w:hAnsi="Courier New" w:cs="Courier New"/>
        </w:rPr>
        <w:t>handleWrongAnswer()</w:t>
      </w:r>
      <w:r w:rsidR="00C66F30" w:rsidRPr="00C66F30">
        <w:t xml:space="preserve"> yang bertugas untuk melakukan pengalihan (redirect) ke tampilan soal yang sama. Fungsi ini mengarahkan kembali </w:t>
      </w:r>
      <w:r w:rsidR="00DA52FD">
        <w:t>pengguna</w:t>
      </w:r>
      <w:r w:rsidR="00C66F30" w:rsidRPr="00C66F30">
        <w:t xml:space="preserve"> ke rute </w:t>
      </w:r>
      <w:r w:rsidR="00C66F30" w:rsidRPr="00581566">
        <w:rPr>
          <w:rFonts w:ascii="Courier New" w:hAnsi="Courier New" w:cs="Courier New"/>
        </w:rPr>
        <w:t>quiz.question</w:t>
      </w:r>
      <w:r w:rsidR="00C66F30" w:rsidRPr="00C66F30">
        <w:t xml:space="preserve"> dengan menyisipkan parameter-parameter penting yang dibutuhkan untuk menampilkan ulang soal beserta informasi jawaban mereka, jawaban yang benar, serta </w:t>
      </w:r>
      <w:r w:rsidR="00C66F30" w:rsidRPr="00581566">
        <w:rPr>
          <w:i/>
          <w:iCs/>
        </w:rPr>
        <w:t>feedback</w:t>
      </w:r>
      <w:r w:rsidR="00C66F30" w:rsidRPr="00C66F30">
        <w:t>-nya.</w:t>
      </w:r>
    </w:p>
    <w:p w14:paraId="7092CD30" w14:textId="0D8784AC" w:rsidR="00C66F30" w:rsidRPr="00C66F30" w:rsidRDefault="00C66F30" w:rsidP="00C66F30">
      <w:pPr>
        <w:pStyle w:val="ListParagraph"/>
        <w:tabs>
          <w:tab w:val="left" w:pos="420"/>
        </w:tabs>
      </w:pPr>
      <w:r w:rsidRPr="00C66F30">
        <w:t xml:space="preserve">Dengan menyisipkan parameter </w:t>
      </w:r>
      <w:r w:rsidRPr="00C66F30">
        <w:rPr>
          <w:rFonts w:ascii="Courier New" w:hAnsi="Courier New" w:cs="Courier New"/>
        </w:rPr>
        <w:t>show_feedback</w:t>
      </w:r>
      <w:r w:rsidRPr="00C66F30">
        <w:t xml:space="preserve">, </w:t>
      </w:r>
      <w:r w:rsidRPr="00C66F30">
        <w:rPr>
          <w:rFonts w:ascii="Courier New" w:hAnsi="Courier New" w:cs="Courier New"/>
        </w:rPr>
        <w:t>selected</w:t>
      </w:r>
      <w:r w:rsidRPr="00C66F30">
        <w:t xml:space="preserve">, </w:t>
      </w:r>
      <w:r w:rsidRPr="00C66F30">
        <w:rPr>
          <w:rFonts w:ascii="Courier New" w:hAnsi="Courier New" w:cs="Courier New"/>
        </w:rPr>
        <w:t>correct</w:t>
      </w:r>
      <w:r w:rsidRPr="00C66F30">
        <w:t xml:space="preserve">, dan </w:t>
      </w:r>
      <w:r w:rsidRPr="00C66F30">
        <w:rPr>
          <w:rFonts w:ascii="Courier New" w:hAnsi="Courier New" w:cs="Courier New"/>
        </w:rPr>
        <w:t>feedback</w:t>
      </w:r>
      <w:r w:rsidRPr="00C66F30">
        <w:t xml:space="preserve"> ke dalam URL, tampilan </w:t>
      </w:r>
      <w:r w:rsidRPr="00C66F30">
        <w:rPr>
          <w:i/>
          <w:iCs/>
        </w:rPr>
        <w:t>frontend</w:t>
      </w:r>
      <w:r w:rsidRPr="00C66F30">
        <w:t xml:space="preserve"> dapat memanfaatkan informasi tersebut untuk menampilkan pesan umpan balik kepada </w:t>
      </w:r>
      <w:r w:rsidR="001D409C">
        <w:t>pengguna</w:t>
      </w:r>
      <w:r w:rsidRPr="00C66F30">
        <w:t>. Hal ini membantu menciptakan pengalaman belajar yang adaptif dan mendorong pemahaman siswa atas materi sebelum mereka melanjutkan ke pertanyaan berikutnya.</w:t>
      </w:r>
    </w:p>
    <w:p w14:paraId="5E80B4B1" w14:textId="77777777" w:rsidR="00C66F30" w:rsidRPr="002B5DDD" w:rsidRDefault="00C66F30" w:rsidP="002B5DDD">
      <w:pPr>
        <w:pStyle w:val="ListParagraph"/>
        <w:tabs>
          <w:tab w:val="left" w:pos="420"/>
        </w:tabs>
      </w:pPr>
    </w:p>
    <w:p w14:paraId="21AC84BC" w14:textId="658CC1CC" w:rsidR="00F73544" w:rsidRDefault="00F73544" w:rsidP="00801D6E">
      <w:pPr>
        <w:pStyle w:val="ListParagraph"/>
        <w:tabs>
          <w:tab w:val="left" w:pos="420"/>
        </w:tabs>
      </w:pPr>
    </w:p>
    <w:p w14:paraId="3EEB8216" w14:textId="77777777" w:rsidR="007956C3" w:rsidRDefault="00115E94" w:rsidP="007956C3">
      <w:pPr>
        <w:pStyle w:val="ListParagraph"/>
        <w:keepNext/>
        <w:tabs>
          <w:tab w:val="left" w:pos="420"/>
        </w:tabs>
        <w:jc w:val="center"/>
      </w:pPr>
      <w:r>
        <w:rPr>
          <w:noProof/>
        </w:rPr>
        <w:drawing>
          <wp:inline distT="0" distB="0" distL="0" distR="0" wp14:anchorId="668AA6DB" wp14:editId="2A8B8FB8">
            <wp:extent cx="5015132" cy="2821012"/>
            <wp:effectExtent l="0" t="0" r="0" b="0"/>
            <wp:docPr id="15488937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8893784" name="Picture 1"/>
                    <pic:cNvPicPr>
                      <a:picLocks noChangeAspect="1"/>
                    </pic:cNvPicPr>
                  </pic:nvPicPr>
                  <pic:blipFill>
                    <a:blip r:embed="rId46"/>
                    <a:stretch>
                      <a:fillRect/>
                    </a:stretch>
                  </pic:blipFill>
                  <pic:spPr>
                    <a:xfrm>
                      <a:off x="0" y="0"/>
                      <a:ext cx="5030713" cy="2829776"/>
                    </a:xfrm>
                    <a:prstGeom prst="rect">
                      <a:avLst/>
                    </a:prstGeom>
                  </pic:spPr>
                </pic:pic>
              </a:graphicData>
            </a:graphic>
          </wp:inline>
        </w:drawing>
      </w:r>
    </w:p>
    <w:p w14:paraId="4C8CEF6F" w14:textId="28A9FB5B" w:rsidR="00C87C3E" w:rsidRPr="007956C3" w:rsidRDefault="007956C3" w:rsidP="007956C3">
      <w:pPr>
        <w:pStyle w:val="Caption"/>
        <w:jc w:val="center"/>
        <w:rPr>
          <w:i w:val="0"/>
          <w:iCs w:val="0"/>
          <w:color w:val="auto"/>
          <w:sz w:val="24"/>
          <w:szCs w:val="24"/>
        </w:rPr>
      </w:pPr>
      <w:bookmarkStart w:id="140" w:name="_Toc195482980"/>
      <w:r w:rsidRPr="007956C3">
        <w:rPr>
          <w:i w:val="0"/>
          <w:iCs w:val="0"/>
          <w:color w:val="auto"/>
          <w:sz w:val="24"/>
          <w:szCs w:val="24"/>
        </w:rPr>
        <w:t xml:space="preserve">Gambar 5. </w:t>
      </w:r>
      <w:r w:rsidRPr="007956C3">
        <w:rPr>
          <w:i w:val="0"/>
          <w:iCs w:val="0"/>
          <w:color w:val="auto"/>
          <w:sz w:val="24"/>
          <w:szCs w:val="24"/>
        </w:rPr>
        <w:fldChar w:fldCharType="begin"/>
      </w:r>
      <w:r w:rsidRPr="007956C3">
        <w:rPr>
          <w:i w:val="0"/>
          <w:iCs w:val="0"/>
          <w:color w:val="auto"/>
          <w:sz w:val="24"/>
          <w:szCs w:val="24"/>
        </w:rPr>
        <w:instrText xml:space="preserve"> SEQ Gambar_5. \* ARABIC </w:instrText>
      </w:r>
      <w:r w:rsidRPr="007956C3">
        <w:rPr>
          <w:i w:val="0"/>
          <w:iCs w:val="0"/>
          <w:color w:val="auto"/>
          <w:sz w:val="24"/>
          <w:szCs w:val="24"/>
        </w:rPr>
        <w:fldChar w:fldCharType="separate"/>
      </w:r>
      <w:r w:rsidR="006C1C49">
        <w:rPr>
          <w:i w:val="0"/>
          <w:iCs w:val="0"/>
          <w:noProof/>
          <w:color w:val="auto"/>
          <w:sz w:val="24"/>
          <w:szCs w:val="24"/>
        </w:rPr>
        <w:t>6</w:t>
      </w:r>
      <w:r w:rsidRPr="007956C3">
        <w:rPr>
          <w:i w:val="0"/>
          <w:iCs w:val="0"/>
          <w:color w:val="auto"/>
          <w:sz w:val="24"/>
          <w:szCs w:val="24"/>
        </w:rPr>
        <w:fldChar w:fldCharType="end"/>
      </w:r>
      <w:r w:rsidRPr="007956C3">
        <w:rPr>
          <w:i w:val="0"/>
          <w:iCs w:val="0"/>
          <w:color w:val="auto"/>
          <w:sz w:val="24"/>
          <w:szCs w:val="24"/>
        </w:rPr>
        <w:t xml:space="preserve"> </w:t>
      </w:r>
      <w:r w:rsidRPr="007956C3">
        <w:rPr>
          <w:color w:val="auto"/>
          <w:sz w:val="24"/>
          <w:szCs w:val="24"/>
        </w:rPr>
        <w:t>Feedback</w:t>
      </w:r>
      <w:bookmarkEnd w:id="140"/>
    </w:p>
    <w:p w14:paraId="66E6A127" w14:textId="0809C56F" w:rsidR="00C87C3E" w:rsidRDefault="00C87C3E" w:rsidP="00C87C3E">
      <w:pPr>
        <w:pStyle w:val="Heading2"/>
      </w:pPr>
      <w:bookmarkStart w:id="141" w:name="_Toc195504904"/>
      <w:r>
        <w:t xml:space="preserve">Implementasi </w:t>
      </w:r>
      <w:r w:rsidRPr="007C6451">
        <w:rPr>
          <w:i/>
          <w:iCs/>
        </w:rPr>
        <w:t>Type</w:t>
      </w:r>
      <w:r>
        <w:t xml:space="preserve"> Soal</w:t>
      </w:r>
      <w:bookmarkEnd w:id="141"/>
    </w:p>
    <w:p w14:paraId="5E95D334" w14:textId="7505A913" w:rsidR="007C6451" w:rsidRDefault="007C6451" w:rsidP="007C6451">
      <w:pPr>
        <w:rPr>
          <w:i/>
          <w:iCs/>
        </w:rPr>
      </w:pPr>
      <w:r w:rsidRPr="007C6451">
        <w:t xml:space="preserve">Dalam sistem </w:t>
      </w:r>
      <w:r w:rsidRPr="007C6451">
        <w:rPr>
          <w:i/>
          <w:iCs/>
        </w:rPr>
        <w:t>gamification</w:t>
      </w:r>
      <w:r w:rsidRPr="007C6451">
        <w:t xml:space="preserve"> LMS, berbagai jenis soal digunakan untuk mengukur pemahaman dan keterampilan pengguna. Implementasi tipe soal ini bertujuan untuk memberikan variasi dalam evaluasi serta menyesuaikan dengan tingkat kesulitan dan kebutuhan pembelajaran. Setiap tipe soal memiliki karakteristik dan tujuan yang berbeda, mulai dari pengujian pemahaman konsep hingga penilaian analisis mendalam. Pada sistem ini, tiga jenis soal yang diimplementasikan adalah </w:t>
      </w:r>
      <w:r w:rsidRPr="007C6451">
        <w:rPr>
          <w:i/>
          <w:iCs/>
        </w:rPr>
        <w:t xml:space="preserve">Multiple Choice, </w:t>
      </w:r>
      <w:r w:rsidR="00513A9D" w:rsidRPr="00513A9D">
        <w:rPr>
          <w:i/>
          <w:iCs/>
        </w:rPr>
        <w:t>Short answer</w:t>
      </w:r>
      <w:r w:rsidRPr="007C6451">
        <w:rPr>
          <w:i/>
          <w:iCs/>
        </w:rPr>
        <w:t>, dan True-False.</w:t>
      </w:r>
    </w:p>
    <w:p w14:paraId="4F8F8480" w14:textId="77777777" w:rsidR="00A10F90" w:rsidRDefault="00A10F90" w:rsidP="00A10F90">
      <w:pPr>
        <w:pStyle w:val="Heading3"/>
        <w:rPr>
          <w:i/>
          <w:iCs/>
          <w:color w:val="auto"/>
        </w:rPr>
      </w:pPr>
      <w:bookmarkStart w:id="142" w:name="_Toc195504905"/>
      <w:r w:rsidRPr="007C6451">
        <w:rPr>
          <w:i/>
          <w:iCs/>
          <w:color w:val="auto"/>
        </w:rPr>
        <w:t>Multiple Choice</w:t>
      </w:r>
      <w:bookmarkEnd w:id="142"/>
    </w:p>
    <w:p w14:paraId="18583F17" w14:textId="77777777" w:rsidR="008613D6" w:rsidRDefault="00A10F90" w:rsidP="0051399E">
      <w:r w:rsidRPr="007C6451">
        <w:t xml:space="preserve">Soal </w:t>
      </w:r>
      <w:r w:rsidRPr="007F7842">
        <w:rPr>
          <w:i/>
          <w:iCs/>
        </w:rPr>
        <w:t>multiple choice</w:t>
      </w:r>
      <w:r w:rsidRPr="007C6451">
        <w:t xml:space="preserve"> atau pilihan ganda merupakan salah satu jenis soal yang paling umum digunakan dalam evaluasi berbasis gamification. Dalam implementasinya, pengguna diberikan pertanyaan dengan beberapa opsi jawaban, di mana hanya satu atau beberapa jawaban yang benar.</w:t>
      </w:r>
    </w:p>
    <w:p w14:paraId="42CA00BE" w14:textId="6E5A46BA" w:rsidR="00FA1E35" w:rsidRDefault="00A10F90" w:rsidP="0051399E">
      <w:r w:rsidRPr="007C6451">
        <w:t xml:space="preserve">Keunggulan dari </w:t>
      </w:r>
      <w:r w:rsidRPr="007C6451">
        <w:rPr>
          <w:i/>
          <w:iCs/>
        </w:rPr>
        <w:t>multiple choice</w:t>
      </w:r>
      <w:r w:rsidRPr="007C6451">
        <w:t xml:space="preserve"> adalah kemampuannya untuk mengukur pemahaman dasar hingga menengah secara efisie</w:t>
      </w:r>
      <w:r>
        <w:t xml:space="preserve">n. </w:t>
      </w:r>
      <w:r w:rsidRPr="007C6451">
        <w:t xml:space="preserve">Soal ini juga memungkinkan penilaian otomatis yang cepat karena sistem dapat langsung memverifikasi jawaban pengguna. </w:t>
      </w:r>
    </w:p>
    <w:p w14:paraId="37416A78" w14:textId="42B0EBB2" w:rsidR="00A10F90" w:rsidRPr="007956C3" w:rsidRDefault="00A10F90" w:rsidP="0051399E">
      <w:r w:rsidRPr="007C6451">
        <w:t xml:space="preserve">Selain itu, </w:t>
      </w:r>
      <w:r w:rsidRPr="007C6451">
        <w:rPr>
          <w:i/>
          <w:iCs/>
        </w:rPr>
        <w:t>multiple choice</w:t>
      </w:r>
      <w:r w:rsidRPr="007C6451">
        <w:t xml:space="preserve"> sering digunakan pada level </w:t>
      </w:r>
      <w:r w:rsidRPr="007C6451">
        <w:rPr>
          <w:i/>
          <w:iCs/>
        </w:rPr>
        <w:t xml:space="preserve">easy </w:t>
      </w:r>
      <w:r w:rsidRPr="007C6451">
        <w:t xml:space="preserve">dan </w:t>
      </w:r>
      <w:r w:rsidRPr="007C6451">
        <w:rPr>
          <w:i/>
          <w:iCs/>
        </w:rPr>
        <w:t>medium</w:t>
      </w:r>
      <w:r w:rsidRPr="007C6451">
        <w:t>, karena dapat membantu pengguna dalam mengingat serta memahami konsep-konsep penting sebelum melangkah ke tantangan yang lebih kompleks.</w:t>
      </w:r>
      <w:r>
        <w:t xml:space="preserve"> </w:t>
      </w:r>
      <w:r w:rsidR="000A4A9A" w:rsidRPr="007C6451">
        <w:t>Sistem juga dapat mengintegrasikan mekanisme pemberian poin berdasarkan kecepatan menjawab dan tingkat kesulitan soal.</w:t>
      </w:r>
      <w:r w:rsidR="000A4A9A">
        <w:t xml:space="preserve"> </w:t>
      </w:r>
    </w:p>
    <w:p w14:paraId="66FA8F28" w14:textId="38DE7E6D" w:rsidR="00FA1E35" w:rsidRDefault="007C6451" w:rsidP="0051399E">
      <w:r w:rsidRPr="007C6451">
        <w:t xml:space="preserve">Untuk meningkatkan efektivitas pembelajaran, </w:t>
      </w:r>
      <w:r w:rsidRPr="007C6451">
        <w:rPr>
          <w:i/>
          <w:iCs/>
        </w:rPr>
        <w:t>feedback</w:t>
      </w:r>
      <w:r w:rsidRPr="007C6451">
        <w:t xml:space="preserve"> adaptif diberikan setelah pengguna menjawab soal, berupa penjelasan tambahan jika mereka memilih jawaban yang salah.</w:t>
      </w:r>
    </w:p>
    <w:p w14:paraId="34FB6046" w14:textId="3B8C49C6" w:rsidR="00472ACE" w:rsidRDefault="002D08D6" w:rsidP="00472ACE">
      <w:r>
        <w:t>Kode pro</w:t>
      </w:r>
      <w:r w:rsidR="00BA4631">
        <w:t xml:space="preserve">gram berikut ini fokus utamanya adalah menyusun prompt </w:t>
      </w:r>
      <w:r w:rsidR="00F53D79">
        <w:t xml:space="preserve">atau </w:t>
      </w:r>
      <w:r w:rsidR="00BA4631">
        <w:t>instruksi</w:t>
      </w:r>
      <w:r w:rsidR="00F53D79">
        <w:t xml:space="preserve"> untuk meminta </w:t>
      </w:r>
      <w:r w:rsidR="00F53D79">
        <w:rPr>
          <w:i/>
          <w:iCs/>
        </w:rPr>
        <w:t xml:space="preserve">Gemini </w:t>
      </w:r>
      <w:r w:rsidR="00F53D79">
        <w:t xml:space="preserve">untuk menghasilkan soal dalam format JSON berdasarkan jenis soal yang dipilih, yaitu </w:t>
      </w:r>
      <w:r w:rsidR="00F53D79" w:rsidRPr="00DC17F8">
        <w:rPr>
          <w:i/>
          <w:iCs/>
        </w:rPr>
        <w:t>Multiple Choice</w:t>
      </w:r>
      <w:r w:rsidR="00F254FB">
        <w:t>.</w:t>
      </w:r>
    </w:p>
    <w:p w14:paraId="41933B92" w14:textId="5284B8B8" w:rsidR="00222C38" w:rsidRDefault="00F42DCC" w:rsidP="00472ACE">
      <w:r w:rsidRPr="00F42DCC">
        <w:t xml:space="preserve">Bagian ini memeriksa apakah tipe soal yang dipilih adalah </w:t>
      </w:r>
      <w:r w:rsidRPr="00F42DCC">
        <w:rPr>
          <w:i/>
          <w:iCs/>
        </w:rPr>
        <w:t>"Multiple Choice"</w:t>
      </w:r>
      <w:r w:rsidRPr="00F42DCC">
        <w:t>. Jika iya, maka sistem akan menyiapkan prompt khusus untuk tipe soal ini.</w:t>
      </w:r>
    </w:p>
    <w:p w14:paraId="6E866851" w14:textId="4B24BC3E" w:rsidR="007956C3" w:rsidRPr="007956C3" w:rsidRDefault="007956C3" w:rsidP="007956C3">
      <w:pPr>
        <w:pStyle w:val="Caption"/>
        <w:keepNext/>
        <w:jc w:val="center"/>
        <w:rPr>
          <w:color w:val="auto"/>
          <w:sz w:val="24"/>
          <w:szCs w:val="24"/>
        </w:rPr>
      </w:pPr>
      <w:bookmarkStart w:id="143" w:name="_Toc195482846"/>
      <w:bookmarkStart w:id="144" w:name="_Toc195482864"/>
      <w:r w:rsidRPr="007956C3">
        <w:rPr>
          <w:i w:val="0"/>
          <w:iCs w:val="0"/>
          <w:color w:val="auto"/>
          <w:sz w:val="24"/>
          <w:szCs w:val="24"/>
        </w:rPr>
        <w:t xml:space="preserve">Tabel 5. </w:t>
      </w:r>
      <w:r w:rsidRPr="007956C3">
        <w:rPr>
          <w:i w:val="0"/>
          <w:iCs w:val="0"/>
          <w:color w:val="auto"/>
          <w:sz w:val="24"/>
          <w:szCs w:val="24"/>
        </w:rPr>
        <w:fldChar w:fldCharType="begin"/>
      </w:r>
      <w:r w:rsidRPr="007956C3">
        <w:rPr>
          <w:i w:val="0"/>
          <w:iCs w:val="0"/>
          <w:color w:val="auto"/>
          <w:sz w:val="24"/>
          <w:szCs w:val="24"/>
        </w:rPr>
        <w:instrText xml:space="preserve"> SEQ Tabel_5. \* ARABIC </w:instrText>
      </w:r>
      <w:r w:rsidRPr="007956C3">
        <w:rPr>
          <w:i w:val="0"/>
          <w:iCs w:val="0"/>
          <w:color w:val="auto"/>
          <w:sz w:val="24"/>
          <w:szCs w:val="24"/>
        </w:rPr>
        <w:fldChar w:fldCharType="separate"/>
      </w:r>
      <w:r w:rsidR="006C1C49">
        <w:rPr>
          <w:i w:val="0"/>
          <w:iCs w:val="0"/>
          <w:noProof/>
          <w:color w:val="auto"/>
          <w:sz w:val="24"/>
          <w:szCs w:val="24"/>
        </w:rPr>
        <w:t>11</w:t>
      </w:r>
      <w:r w:rsidRPr="007956C3">
        <w:rPr>
          <w:i w:val="0"/>
          <w:iCs w:val="0"/>
          <w:color w:val="auto"/>
          <w:sz w:val="24"/>
          <w:szCs w:val="24"/>
        </w:rPr>
        <w:fldChar w:fldCharType="end"/>
      </w:r>
      <w:r w:rsidRPr="007956C3">
        <w:rPr>
          <w:i w:val="0"/>
          <w:iCs w:val="0"/>
          <w:color w:val="auto"/>
          <w:sz w:val="24"/>
          <w:szCs w:val="24"/>
        </w:rPr>
        <w:t xml:space="preserve"> Kode Program Implementasi</w:t>
      </w:r>
      <w:r w:rsidRPr="007956C3">
        <w:rPr>
          <w:color w:val="auto"/>
          <w:sz w:val="24"/>
          <w:szCs w:val="24"/>
        </w:rPr>
        <w:t xml:space="preserve"> </w:t>
      </w:r>
      <w:r w:rsidR="00724332">
        <w:rPr>
          <w:i w:val="0"/>
          <w:iCs w:val="0"/>
          <w:color w:val="auto"/>
          <w:sz w:val="24"/>
          <w:szCs w:val="24"/>
        </w:rPr>
        <w:t xml:space="preserve">Soal </w:t>
      </w:r>
      <w:r w:rsidRPr="007956C3">
        <w:rPr>
          <w:color w:val="auto"/>
          <w:sz w:val="24"/>
          <w:szCs w:val="24"/>
        </w:rPr>
        <w:t>Multiple Choice</w:t>
      </w:r>
      <w:bookmarkEnd w:id="143"/>
      <w:bookmarkEnd w:id="144"/>
    </w:p>
    <w:tbl>
      <w:tblPr>
        <w:tblStyle w:val="TableGrid"/>
        <w:tblW w:w="0" w:type="auto"/>
        <w:tblLook w:val="04A0" w:firstRow="1" w:lastRow="0" w:firstColumn="1" w:lastColumn="0" w:noHBand="0" w:noVBand="1"/>
      </w:tblPr>
      <w:tblGrid>
        <w:gridCol w:w="9350"/>
      </w:tblGrid>
      <w:tr w:rsidR="00D811F0" w14:paraId="1DA445A8" w14:textId="77777777" w:rsidTr="00D811F0">
        <w:tc>
          <w:tcPr>
            <w:tcW w:w="9350" w:type="dxa"/>
          </w:tcPr>
          <w:p w14:paraId="4B65F45D" w14:textId="77777777" w:rsidR="00D811F0" w:rsidRPr="00D811F0" w:rsidRDefault="00D811F0" w:rsidP="00D811F0">
            <w:pPr>
              <w:rPr>
                <w:rFonts w:ascii="Courier New" w:hAnsi="Courier New" w:cs="Courier New"/>
                <w:sz w:val="18"/>
                <w:szCs w:val="18"/>
              </w:rPr>
            </w:pPr>
            <w:r w:rsidRPr="00D811F0">
              <w:rPr>
                <w:rFonts w:ascii="Courier New" w:hAnsi="Courier New" w:cs="Courier New"/>
                <w:sz w:val="18"/>
                <w:szCs w:val="18"/>
              </w:rPr>
              <w:t xml:space="preserve">  if ($questionType == "Multiple Choice") {</w:t>
            </w:r>
          </w:p>
          <w:p w14:paraId="215C6828" w14:textId="77777777" w:rsidR="00D811F0" w:rsidRPr="00D811F0" w:rsidRDefault="00D811F0" w:rsidP="00D811F0">
            <w:pPr>
              <w:rPr>
                <w:rFonts w:ascii="Courier New" w:hAnsi="Courier New" w:cs="Courier New"/>
                <w:sz w:val="18"/>
                <w:szCs w:val="18"/>
              </w:rPr>
            </w:pPr>
            <w:r w:rsidRPr="00D811F0">
              <w:rPr>
                <w:rFonts w:ascii="Courier New" w:hAnsi="Courier New" w:cs="Courier New"/>
                <w:sz w:val="18"/>
                <w:szCs w:val="18"/>
              </w:rPr>
              <w:t xml:space="preserve">            $prompt = "Buatkan $totalQuestions soal pilihan ganda dengan format JSON yang valid.</w:t>
            </w:r>
          </w:p>
          <w:p w14:paraId="71148E3C" w14:textId="77777777" w:rsidR="00D811F0" w:rsidRPr="00D811F0" w:rsidRDefault="00D811F0" w:rsidP="00D811F0">
            <w:pPr>
              <w:rPr>
                <w:rFonts w:ascii="Courier New" w:hAnsi="Courier New" w:cs="Courier New"/>
                <w:sz w:val="18"/>
                <w:szCs w:val="18"/>
              </w:rPr>
            </w:pPr>
            <w:r w:rsidRPr="00D811F0">
              <w:rPr>
                <w:rFonts w:ascii="Courier New" w:hAnsi="Courier New" w:cs="Courier New"/>
                <w:sz w:val="18"/>
                <w:szCs w:val="18"/>
              </w:rPr>
              <w:t xml:space="preserve">            Distribusi soal sebagai berikut:</w:t>
            </w:r>
          </w:p>
          <w:p w14:paraId="3CA18D7B" w14:textId="77777777" w:rsidR="00D811F0" w:rsidRPr="00D811F0" w:rsidRDefault="00D811F0" w:rsidP="00D811F0">
            <w:pPr>
              <w:rPr>
                <w:rFonts w:ascii="Courier New" w:hAnsi="Courier New" w:cs="Courier New"/>
                <w:sz w:val="18"/>
                <w:szCs w:val="18"/>
              </w:rPr>
            </w:pPr>
            <w:r w:rsidRPr="00D811F0">
              <w:rPr>
                <w:rFonts w:ascii="Courier New" w:hAnsi="Courier New" w:cs="Courier New"/>
                <w:sz w:val="18"/>
                <w:szCs w:val="18"/>
              </w:rPr>
              <w:t xml:space="preserve">                - $easyCount soal tingkat easy</w:t>
            </w:r>
          </w:p>
          <w:p w14:paraId="1CBD80ED" w14:textId="77777777" w:rsidR="00D811F0" w:rsidRPr="00D811F0" w:rsidRDefault="00D811F0" w:rsidP="00D811F0">
            <w:pPr>
              <w:rPr>
                <w:rFonts w:ascii="Courier New" w:hAnsi="Courier New" w:cs="Courier New"/>
                <w:sz w:val="18"/>
                <w:szCs w:val="18"/>
              </w:rPr>
            </w:pPr>
            <w:r w:rsidRPr="00D811F0">
              <w:rPr>
                <w:rFonts w:ascii="Courier New" w:hAnsi="Courier New" w:cs="Courier New"/>
                <w:sz w:val="18"/>
                <w:szCs w:val="18"/>
              </w:rPr>
              <w:t xml:space="preserve">                - $mediumCount soal tingkat medium</w:t>
            </w:r>
          </w:p>
          <w:p w14:paraId="64409BC2" w14:textId="52672652" w:rsidR="00D811F0" w:rsidRDefault="00D811F0" w:rsidP="007C6451">
            <w:r w:rsidRPr="00D811F0">
              <w:rPr>
                <w:rFonts w:ascii="Courier New" w:hAnsi="Courier New" w:cs="Courier New"/>
                <w:sz w:val="18"/>
                <w:szCs w:val="18"/>
              </w:rPr>
              <w:t xml:space="preserve">                - $highCount soal tingkat high</w:t>
            </w:r>
          </w:p>
        </w:tc>
      </w:tr>
    </w:tbl>
    <w:p w14:paraId="294BB2FD" w14:textId="77777777" w:rsidR="007C6451" w:rsidRDefault="007C6451" w:rsidP="007C6451"/>
    <w:p w14:paraId="77626426" w14:textId="77777777" w:rsidR="002910DB" w:rsidRDefault="002910DB" w:rsidP="002910DB">
      <w:r>
        <w:t xml:space="preserve">Baris </w:t>
      </w:r>
      <w:r w:rsidRPr="00DC17F8">
        <w:t xml:space="preserve">string </w:t>
      </w:r>
      <w:r w:rsidRPr="00DC17F8">
        <w:rPr>
          <w:rFonts w:ascii="Courier New" w:hAnsi="Courier New" w:cs="Courier New"/>
        </w:rPr>
        <w:t>$prompt</w:t>
      </w:r>
      <w:r w:rsidRPr="00DC17F8">
        <w:t>,</w:t>
      </w:r>
      <w:r>
        <w:t xml:space="preserve"> perintah yang dikirimkan ke </w:t>
      </w:r>
      <w:r>
        <w:rPr>
          <w:i/>
          <w:iCs/>
        </w:rPr>
        <w:t xml:space="preserve">Gemini </w:t>
      </w:r>
      <w:r>
        <w:t>yaitu:</w:t>
      </w:r>
    </w:p>
    <w:p w14:paraId="14A905B6" w14:textId="77777777" w:rsidR="002910DB" w:rsidRDefault="002910DB">
      <w:pPr>
        <w:pStyle w:val="ListParagraph"/>
        <w:numPr>
          <w:ilvl w:val="0"/>
          <w:numId w:val="39"/>
        </w:numPr>
      </w:pPr>
      <w:r>
        <w:t xml:space="preserve">Jumlah soal total yang akan dibuat </w:t>
      </w:r>
      <w:r w:rsidRPr="00D82218">
        <w:rPr>
          <w:rFonts w:ascii="Courier New" w:hAnsi="Courier New" w:cs="Courier New"/>
        </w:rPr>
        <w:t>($totalQuestions)</w:t>
      </w:r>
      <w:r w:rsidRPr="0003288A">
        <w:t>.</w:t>
      </w:r>
    </w:p>
    <w:p w14:paraId="334CCCFE" w14:textId="77777777" w:rsidR="002910DB" w:rsidRDefault="002910DB">
      <w:pPr>
        <w:pStyle w:val="ListParagraph"/>
        <w:numPr>
          <w:ilvl w:val="0"/>
          <w:numId w:val="39"/>
        </w:numPr>
      </w:pPr>
      <w:r>
        <w:t xml:space="preserve">Format soal diminta dalam bentuk JSON yang </w:t>
      </w:r>
      <w:r>
        <w:rPr>
          <w:i/>
          <w:iCs/>
        </w:rPr>
        <w:t xml:space="preserve">valid, </w:t>
      </w:r>
      <w:r>
        <w:t>agar bisa diolah langsung oleh sistem.</w:t>
      </w:r>
    </w:p>
    <w:p w14:paraId="5E678CD1" w14:textId="6CD30DF4" w:rsidR="002910DB" w:rsidRPr="002910DB" w:rsidRDefault="002910DB">
      <w:pPr>
        <w:pStyle w:val="ListParagraph"/>
        <w:numPr>
          <w:ilvl w:val="0"/>
          <w:numId w:val="39"/>
        </w:numPr>
        <w:rPr>
          <w:i/>
          <w:iCs/>
        </w:rPr>
      </w:pPr>
      <w:r>
        <w:t>Distribusi tingkat kesuliatan soal yaitu</w:t>
      </w:r>
      <w:r w:rsidRPr="00C23F9A">
        <w:rPr>
          <w:rFonts w:ascii="Courier New" w:hAnsi="Courier New" w:cs="Courier New"/>
        </w:rPr>
        <w:t>, $easyCount</w:t>
      </w:r>
      <w:r w:rsidRPr="00C23F9A">
        <w:t xml:space="preserve"> soal tingkat mudah </w:t>
      </w:r>
      <w:r w:rsidRPr="00C23F9A">
        <w:rPr>
          <w:i/>
          <w:iCs/>
        </w:rPr>
        <w:t>(easy)</w:t>
      </w:r>
      <w:r>
        <w:rPr>
          <w:i/>
          <w:iCs/>
        </w:rPr>
        <w:t xml:space="preserve"> </w:t>
      </w:r>
      <w:r>
        <w:t xml:space="preserve">kemudian </w:t>
      </w:r>
      <w:r w:rsidRPr="007232AD">
        <w:rPr>
          <w:rFonts w:ascii="Courier New" w:hAnsi="Courier New" w:cs="Courier New"/>
        </w:rPr>
        <w:t>$mediumCount</w:t>
      </w:r>
      <w:r w:rsidRPr="007232AD">
        <w:t xml:space="preserve"> soal tingkat sedang </w:t>
      </w:r>
      <w:r w:rsidRPr="007232AD">
        <w:rPr>
          <w:i/>
          <w:iCs/>
        </w:rPr>
        <w:t>(medium)</w:t>
      </w:r>
      <w:r>
        <w:rPr>
          <w:i/>
          <w:iCs/>
        </w:rPr>
        <w:t xml:space="preserve"> </w:t>
      </w:r>
      <w:r>
        <w:t xml:space="preserve">dan </w:t>
      </w:r>
      <w:r w:rsidRPr="007232AD">
        <w:rPr>
          <w:rFonts w:ascii="Courier New" w:hAnsi="Courier New" w:cs="Courier New"/>
        </w:rPr>
        <w:t>$highCount</w:t>
      </w:r>
      <w:r w:rsidRPr="007232AD">
        <w:t xml:space="preserve"> soal tingkat sulit </w:t>
      </w:r>
      <w:r w:rsidRPr="005A281C">
        <w:rPr>
          <w:i/>
          <w:iCs/>
        </w:rPr>
        <w:t>(high)</w:t>
      </w:r>
    </w:p>
    <w:p w14:paraId="6812303D" w14:textId="5948FCEE" w:rsidR="007F7842" w:rsidRDefault="00D811F0" w:rsidP="007F7842">
      <w:pPr>
        <w:pStyle w:val="Heading3"/>
        <w:rPr>
          <w:i/>
          <w:iCs/>
          <w:color w:val="auto"/>
        </w:rPr>
      </w:pPr>
      <w:bookmarkStart w:id="145" w:name="_Toc195504906"/>
      <w:r>
        <w:rPr>
          <w:i/>
          <w:iCs/>
          <w:color w:val="auto"/>
        </w:rPr>
        <w:t>Short Answer</w:t>
      </w:r>
      <w:bookmarkEnd w:id="145"/>
    </w:p>
    <w:p w14:paraId="3E46C037" w14:textId="5D67BF7B" w:rsidR="00280D30" w:rsidRPr="00280D30" w:rsidRDefault="007F7842" w:rsidP="00EF5425">
      <w:r w:rsidRPr="007F7842">
        <w:t xml:space="preserve">Soal </w:t>
      </w:r>
      <w:r w:rsidR="00E8458E">
        <w:t xml:space="preserve">isian </w:t>
      </w:r>
      <w:r w:rsidR="00513A9D">
        <w:rPr>
          <w:i/>
          <w:iCs/>
        </w:rPr>
        <w:t>(</w:t>
      </w:r>
      <w:r w:rsidR="00513A9D" w:rsidRPr="00513A9D">
        <w:rPr>
          <w:i/>
          <w:iCs/>
        </w:rPr>
        <w:t>short answer</w:t>
      </w:r>
      <w:r w:rsidR="00E8458E">
        <w:rPr>
          <w:i/>
          <w:iCs/>
        </w:rPr>
        <w:t>)</w:t>
      </w:r>
      <w:r w:rsidRPr="008C442C">
        <w:rPr>
          <w:i/>
          <w:iCs/>
        </w:rPr>
        <w:t xml:space="preserve"> </w:t>
      </w:r>
      <w:r w:rsidRPr="007F7842">
        <w:t>digunakan untuk mengukur kemampuan analisis dan pemahaman mendalam terhadap suatu konsep. Dalam implementasinya, pengguna diberikan pertanyaan terbuka yang harus dijawab dengan uraian dalam bentuk teks.</w:t>
      </w:r>
      <w:r w:rsidR="00280D30">
        <w:t xml:space="preserve"> </w:t>
      </w:r>
    </w:p>
    <w:p w14:paraId="0BD96C02" w14:textId="77777777" w:rsidR="00EF5425" w:rsidRPr="00280D30" w:rsidRDefault="00FC32A3" w:rsidP="00EF5425">
      <w:r w:rsidRPr="00FC32A3">
        <w:t>Kode program berikut yang berfokus pada tipe soal</w:t>
      </w:r>
      <w:r>
        <w:t xml:space="preserve"> isian</w:t>
      </w:r>
      <w:r w:rsidRPr="00FC32A3">
        <w:t xml:space="preserve"> </w:t>
      </w:r>
      <w:r>
        <w:rPr>
          <w:i/>
          <w:iCs/>
        </w:rPr>
        <w:t>(</w:t>
      </w:r>
      <w:r w:rsidRPr="00513A9D">
        <w:rPr>
          <w:i/>
          <w:iCs/>
        </w:rPr>
        <w:t>short answer</w:t>
      </w:r>
      <w:r>
        <w:rPr>
          <w:i/>
          <w:iCs/>
        </w:rPr>
        <w:t>)</w:t>
      </w:r>
      <w:r w:rsidRPr="00FC32A3">
        <w:t xml:space="preserve">. Sistem akan menyesuaikan instruksi </w:t>
      </w:r>
      <w:r w:rsidRPr="002076E8">
        <w:rPr>
          <w:i/>
          <w:iCs/>
        </w:rPr>
        <w:t>(prompt)</w:t>
      </w:r>
      <w:r w:rsidRPr="00FC32A3">
        <w:t xml:space="preserve"> yang dikirim ke </w:t>
      </w:r>
      <w:r w:rsidRPr="00FC32A3">
        <w:rPr>
          <w:i/>
          <w:iCs/>
        </w:rPr>
        <w:t>Gemini</w:t>
      </w:r>
      <w:r w:rsidRPr="00FC32A3">
        <w:t xml:space="preserve"> berdasarkan tipe soal yang dipilih oleh </w:t>
      </w:r>
      <w:r w:rsidR="0070226F">
        <w:rPr>
          <w:i/>
          <w:iCs/>
        </w:rPr>
        <w:t>admin</w:t>
      </w:r>
      <w:r w:rsidRPr="00FC32A3">
        <w:t>.</w:t>
      </w:r>
      <w:r w:rsidR="00EF5425">
        <w:t xml:space="preserve"> </w:t>
      </w:r>
      <w:r w:rsidR="00EF5425" w:rsidRPr="00280D30">
        <w:t xml:space="preserve">Ketika sistem mendeteksi bahwa jenis soal yang dipilih oleh </w:t>
      </w:r>
      <w:r w:rsidR="00EF5425" w:rsidRPr="00EF5425">
        <w:rPr>
          <w:i/>
          <w:iCs/>
        </w:rPr>
        <w:t>admin</w:t>
      </w:r>
      <w:r w:rsidR="00EF5425" w:rsidRPr="00280D30">
        <w:t xml:space="preserve"> adalah </w:t>
      </w:r>
      <w:r w:rsidR="00EF5425" w:rsidRPr="00EF5425">
        <w:rPr>
          <w:rFonts w:ascii="Courier New" w:hAnsi="Courier New" w:cs="Courier New"/>
        </w:rPr>
        <w:t>"Essay"</w:t>
      </w:r>
      <w:r w:rsidR="00EF5425" w:rsidRPr="00280D30">
        <w:t xml:space="preserve">, maka sistem secara otomatis menyusun sebuah prompt khusus yang akan dikirimkan ke model AI seperti </w:t>
      </w:r>
      <w:r w:rsidR="00EF5425" w:rsidRPr="00876BE2">
        <w:rPr>
          <w:i/>
          <w:iCs/>
        </w:rPr>
        <w:t xml:space="preserve">Gemini </w:t>
      </w:r>
      <w:r w:rsidR="00EF5425" w:rsidRPr="00280D30">
        <w:t>untuk menghasilkan soal.</w:t>
      </w:r>
    </w:p>
    <w:p w14:paraId="2F1139CE" w14:textId="5EB6BA90" w:rsidR="00EF5425" w:rsidRPr="00280D30" w:rsidRDefault="00EF5425" w:rsidP="00EF5425">
      <w:r w:rsidRPr="00280D30">
        <w:t xml:space="preserve">Isi dari prompt tersebut memberikan instruksi kepada AI untuk membuat sejumlah pernyataan atau soal </w:t>
      </w:r>
      <w:r w:rsidRPr="00280D30">
        <w:rPr>
          <w:i/>
          <w:iCs/>
        </w:rPr>
        <w:t>open</w:t>
      </w:r>
      <w:r w:rsidR="00876BE2" w:rsidRPr="00876BE2">
        <w:rPr>
          <w:i/>
          <w:iCs/>
        </w:rPr>
        <w:t xml:space="preserve"> - </w:t>
      </w:r>
      <w:r w:rsidRPr="00280D30">
        <w:rPr>
          <w:i/>
          <w:iCs/>
        </w:rPr>
        <w:t>ended</w:t>
      </w:r>
      <w:r w:rsidRPr="00280D30">
        <w:t xml:space="preserve"> sesuai dengan jumlah total soal yang ditentukan melalui variabel $totalQuestions. Instruksi tersebut juga mencakup pembagian tingkat kesulitan soal, yaitu </w:t>
      </w:r>
      <w:r w:rsidRPr="00280D30">
        <w:rPr>
          <w:rFonts w:ascii="Courier New" w:hAnsi="Courier New" w:cs="Courier New"/>
        </w:rPr>
        <w:t>easy</w:t>
      </w:r>
      <w:r w:rsidRPr="00280D30">
        <w:t xml:space="preserve">, </w:t>
      </w:r>
      <w:r w:rsidRPr="00280D30">
        <w:rPr>
          <w:rFonts w:ascii="Courier New" w:hAnsi="Courier New" w:cs="Courier New"/>
        </w:rPr>
        <w:t>medium</w:t>
      </w:r>
      <w:r w:rsidRPr="00280D30">
        <w:t xml:space="preserve">, dan </w:t>
      </w:r>
      <w:r w:rsidRPr="00280D30">
        <w:rPr>
          <w:rFonts w:ascii="Courier New" w:hAnsi="Courier New" w:cs="Courier New"/>
        </w:rPr>
        <w:t>high</w:t>
      </w:r>
      <w:r w:rsidRPr="00280D30">
        <w:t xml:space="preserve">, masing-masing dengan jumlah yang telah dihitung sebelumnya melalui variabel </w:t>
      </w:r>
      <w:r w:rsidRPr="00280D30">
        <w:rPr>
          <w:rFonts w:ascii="Courier New" w:hAnsi="Courier New" w:cs="Courier New"/>
        </w:rPr>
        <w:t>$easyCount</w:t>
      </w:r>
      <w:r w:rsidRPr="00280D30">
        <w:t xml:space="preserve">, </w:t>
      </w:r>
      <w:r w:rsidRPr="00280D30">
        <w:rPr>
          <w:rFonts w:ascii="Courier New" w:hAnsi="Courier New" w:cs="Courier New"/>
        </w:rPr>
        <w:t>$mediumCount</w:t>
      </w:r>
      <w:r w:rsidRPr="00280D30">
        <w:t xml:space="preserve">, dan </w:t>
      </w:r>
      <w:r w:rsidRPr="00280D30">
        <w:rPr>
          <w:rFonts w:ascii="Courier New" w:hAnsi="Courier New" w:cs="Courier New"/>
        </w:rPr>
        <w:t>$highCount</w:t>
      </w:r>
      <w:r w:rsidRPr="00280D30">
        <w:t>.</w:t>
      </w:r>
    </w:p>
    <w:p w14:paraId="10A39053" w14:textId="42E36CB3" w:rsidR="008978AE" w:rsidRDefault="008978AE" w:rsidP="00FC32A3"/>
    <w:p w14:paraId="7C4D58EB" w14:textId="545CD763" w:rsidR="0070226F" w:rsidRDefault="0070226F" w:rsidP="00FC32A3">
      <w:r w:rsidRPr="0070226F">
        <w:t xml:space="preserve">Bagian ini mengecek apakah tipe soal yang dipilih adalah </w:t>
      </w:r>
      <w:r>
        <w:rPr>
          <w:i/>
          <w:iCs/>
        </w:rPr>
        <w:t>“</w:t>
      </w:r>
      <w:r w:rsidR="00052193" w:rsidRPr="00513A9D">
        <w:rPr>
          <w:i/>
          <w:iCs/>
        </w:rPr>
        <w:t>short answer</w:t>
      </w:r>
      <w:r>
        <w:rPr>
          <w:i/>
          <w:iCs/>
        </w:rPr>
        <w:t>”</w:t>
      </w:r>
      <w:r w:rsidRPr="0070226F">
        <w:t xml:space="preserve">. Jika benar, maka sistem akan membuat prompt khusus untuk menghasilkan soal </w:t>
      </w:r>
      <w:r w:rsidR="00052193">
        <w:t>isian</w:t>
      </w:r>
      <w:r w:rsidRPr="0070226F">
        <w:t>.</w:t>
      </w:r>
    </w:p>
    <w:p w14:paraId="5E56DD26" w14:textId="15C1ECEF" w:rsidR="008978AE" w:rsidRPr="008978AE" w:rsidRDefault="008978AE" w:rsidP="008978AE">
      <w:pPr>
        <w:pStyle w:val="Caption"/>
        <w:keepNext/>
        <w:jc w:val="center"/>
        <w:rPr>
          <w:i w:val="0"/>
          <w:iCs w:val="0"/>
          <w:color w:val="auto"/>
          <w:sz w:val="24"/>
          <w:szCs w:val="24"/>
        </w:rPr>
      </w:pPr>
      <w:bookmarkStart w:id="146" w:name="_Toc195482847"/>
      <w:bookmarkStart w:id="147" w:name="_Toc195482865"/>
      <w:r w:rsidRPr="008978AE">
        <w:rPr>
          <w:i w:val="0"/>
          <w:iCs w:val="0"/>
          <w:color w:val="auto"/>
          <w:sz w:val="24"/>
          <w:szCs w:val="24"/>
        </w:rPr>
        <w:t xml:space="preserve">Tabel 5. </w:t>
      </w:r>
      <w:r w:rsidRPr="008978AE">
        <w:rPr>
          <w:i w:val="0"/>
          <w:iCs w:val="0"/>
          <w:color w:val="auto"/>
          <w:sz w:val="24"/>
          <w:szCs w:val="24"/>
        </w:rPr>
        <w:fldChar w:fldCharType="begin"/>
      </w:r>
      <w:r w:rsidRPr="008978AE">
        <w:rPr>
          <w:i w:val="0"/>
          <w:iCs w:val="0"/>
          <w:color w:val="auto"/>
          <w:sz w:val="24"/>
          <w:szCs w:val="24"/>
        </w:rPr>
        <w:instrText xml:space="preserve"> SEQ Tabel_5. \* ARABIC </w:instrText>
      </w:r>
      <w:r w:rsidRPr="008978AE">
        <w:rPr>
          <w:i w:val="0"/>
          <w:iCs w:val="0"/>
          <w:color w:val="auto"/>
          <w:sz w:val="24"/>
          <w:szCs w:val="24"/>
        </w:rPr>
        <w:fldChar w:fldCharType="separate"/>
      </w:r>
      <w:r w:rsidR="006C1C49">
        <w:rPr>
          <w:i w:val="0"/>
          <w:iCs w:val="0"/>
          <w:noProof/>
          <w:color w:val="auto"/>
          <w:sz w:val="24"/>
          <w:szCs w:val="24"/>
        </w:rPr>
        <w:t>12</w:t>
      </w:r>
      <w:r w:rsidRPr="008978AE">
        <w:rPr>
          <w:i w:val="0"/>
          <w:iCs w:val="0"/>
          <w:color w:val="auto"/>
          <w:sz w:val="24"/>
          <w:szCs w:val="24"/>
        </w:rPr>
        <w:fldChar w:fldCharType="end"/>
      </w:r>
      <w:r w:rsidRPr="008978AE">
        <w:rPr>
          <w:i w:val="0"/>
          <w:iCs w:val="0"/>
          <w:color w:val="auto"/>
          <w:sz w:val="24"/>
          <w:szCs w:val="24"/>
        </w:rPr>
        <w:t xml:space="preserve"> Kode Program Implementasi </w:t>
      </w:r>
      <w:r w:rsidR="00724332">
        <w:rPr>
          <w:i w:val="0"/>
          <w:iCs w:val="0"/>
          <w:color w:val="auto"/>
          <w:sz w:val="24"/>
          <w:szCs w:val="24"/>
        </w:rPr>
        <w:t>Soal</w:t>
      </w:r>
      <w:r w:rsidR="00E45DAE">
        <w:rPr>
          <w:i w:val="0"/>
          <w:iCs w:val="0"/>
          <w:color w:val="auto"/>
          <w:sz w:val="24"/>
          <w:szCs w:val="24"/>
        </w:rPr>
        <w:t xml:space="preserve"> </w:t>
      </w:r>
      <w:r w:rsidR="00E45DAE">
        <w:rPr>
          <w:color w:val="auto"/>
          <w:sz w:val="24"/>
          <w:szCs w:val="24"/>
        </w:rPr>
        <w:t>Short Answer</w:t>
      </w:r>
      <w:bookmarkEnd w:id="146"/>
      <w:bookmarkEnd w:id="147"/>
    </w:p>
    <w:tbl>
      <w:tblPr>
        <w:tblStyle w:val="TableGrid"/>
        <w:tblW w:w="0" w:type="auto"/>
        <w:tblLook w:val="04A0" w:firstRow="1" w:lastRow="0" w:firstColumn="1" w:lastColumn="0" w:noHBand="0" w:noVBand="1"/>
      </w:tblPr>
      <w:tblGrid>
        <w:gridCol w:w="9350"/>
      </w:tblGrid>
      <w:tr w:rsidR="00F94993" w14:paraId="159B8F6E" w14:textId="77777777" w:rsidTr="00F94993">
        <w:tc>
          <w:tcPr>
            <w:tcW w:w="9350" w:type="dxa"/>
          </w:tcPr>
          <w:p w14:paraId="20A336FD" w14:textId="77777777" w:rsidR="00F94993" w:rsidRPr="00FD6CF5" w:rsidRDefault="00F94993" w:rsidP="00F94993">
            <w:pPr>
              <w:spacing w:after="160"/>
              <w:rPr>
                <w:rFonts w:ascii="Courier New" w:hAnsi="Courier New" w:cs="Courier New"/>
                <w:sz w:val="18"/>
                <w:szCs w:val="18"/>
              </w:rPr>
            </w:pPr>
            <w:r w:rsidRPr="00FD6CF5">
              <w:rPr>
                <w:sz w:val="18"/>
                <w:szCs w:val="18"/>
              </w:rPr>
              <w:t xml:space="preserve">        </w:t>
            </w:r>
            <w:r w:rsidRPr="00FD6CF5">
              <w:rPr>
                <w:rFonts w:ascii="Courier New" w:hAnsi="Courier New" w:cs="Courier New"/>
                <w:sz w:val="18"/>
                <w:szCs w:val="18"/>
              </w:rPr>
              <w:t>} elseif ($questionType == "Essay") {</w:t>
            </w:r>
          </w:p>
          <w:p w14:paraId="30813C49" w14:textId="77777777" w:rsidR="00F94993" w:rsidRPr="00FD6CF5" w:rsidRDefault="00F94993" w:rsidP="00F94993">
            <w:pPr>
              <w:spacing w:after="160"/>
              <w:rPr>
                <w:rFonts w:ascii="Courier New" w:hAnsi="Courier New" w:cs="Courier New"/>
                <w:sz w:val="18"/>
                <w:szCs w:val="18"/>
              </w:rPr>
            </w:pPr>
            <w:r w:rsidRPr="00FD6CF5">
              <w:rPr>
                <w:rFonts w:ascii="Courier New" w:hAnsi="Courier New" w:cs="Courier New"/>
                <w:sz w:val="18"/>
                <w:szCs w:val="18"/>
              </w:rPr>
              <w:t>            $prompt = "Buatkan $totalQuestions pernyataan dengan format JSON yang valid.</w:t>
            </w:r>
          </w:p>
          <w:p w14:paraId="68F29515" w14:textId="77777777" w:rsidR="00F94993" w:rsidRPr="00FD6CF5" w:rsidRDefault="00F94993" w:rsidP="00F94993">
            <w:pPr>
              <w:spacing w:after="160"/>
              <w:rPr>
                <w:rFonts w:ascii="Courier New" w:hAnsi="Courier New" w:cs="Courier New"/>
                <w:sz w:val="18"/>
                <w:szCs w:val="18"/>
              </w:rPr>
            </w:pPr>
            <w:r w:rsidRPr="00FD6CF5">
              <w:rPr>
                <w:rFonts w:ascii="Courier New" w:hAnsi="Courier New" w:cs="Courier New"/>
                <w:sz w:val="18"/>
                <w:szCs w:val="18"/>
              </w:rPr>
              <w:t>            Distribusi soal sebagai berikut:</w:t>
            </w:r>
          </w:p>
          <w:p w14:paraId="3D4E3B4B" w14:textId="77777777" w:rsidR="00F94993" w:rsidRPr="00FD6CF5" w:rsidRDefault="00F94993" w:rsidP="00F94993">
            <w:pPr>
              <w:spacing w:after="160"/>
              <w:rPr>
                <w:rFonts w:ascii="Courier New" w:hAnsi="Courier New" w:cs="Courier New"/>
                <w:sz w:val="18"/>
                <w:szCs w:val="18"/>
              </w:rPr>
            </w:pPr>
            <w:r w:rsidRPr="00FD6CF5">
              <w:rPr>
                <w:rFonts w:ascii="Courier New" w:hAnsi="Courier New" w:cs="Courier New"/>
                <w:sz w:val="18"/>
                <w:szCs w:val="18"/>
              </w:rPr>
              <w:t>                - $easyCount soal tingkat easy</w:t>
            </w:r>
          </w:p>
          <w:p w14:paraId="7D457EF7" w14:textId="77777777" w:rsidR="00F94993" w:rsidRPr="00FD6CF5" w:rsidRDefault="00F94993" w:rsidP="00F94993">
            <w:pPr>
              <w:spacing w:after="160"/>
              <w:rPr>
                <w:rFonts w:ascii="Courier New" w:hAnsi="Courier New" w:cs="Courier New"/>
                <w:sz w:val="18"/>
                <w:szCs w:val="18"/>
              </w:rPr>
            </w:pPr>
            <w:r w:rsidRPr="00FD6CF5">
              <w:rPr>
                <w:rFonts w:ascii="Courier New" w:hAnsi="Courier New" w:cs="Courier New"/>
                <w:sz w:val="18"/>
                <w:szCs w:val="18"/>
              </w:rPr>
              <w:t>                - $mediumCount soal tingkat medium</w:t>
            </w:r>
          </w:p>
          <w:p w14:paraId="099E3673" w14:textId="6E24B7F3" w:rsidR="00F94993" w:rsidRDefault="00F94993" w:rsidP="00F94993">
            <w:r w:rsidRPr="00FD6CF5">
              <w:rPr>
                <w:rFonts w:ascii="Courier New" w:hAnsi="Courier New" w:cs="Courier New"/>
                <w:sz w:val="18"/>
                <w:szCs w:val="18"/>
              </w:rPr>
              <w:t>                - $highCount soal tingkat high</w:t>
            </w:r>
          </w:p>
        </w:tc>
      </w:tr>
    </w:tbl>
    <w:p w14:paraId="2BB10A96" w14:textId="77777777" w:rsidR="00810C0B" w:rsidRDefault="00810C0B" w:rsidP="00810C0B"/>
    <w:p w14:paraId="3C821986" w14:textId="77777777" w:rsidR="002910DB" w:rsidRPr="00052193" w:rsidRDefault="002910DB" w:rsidP="002910DB">
      <w:r w:rsidRPr="00052193">
        <w:t xml:space="preserve">Baris di atas membentuk variabel </w:t>
      </w:r>
      <w:r w:rsidRPr="00052193">
        <w:rPr>
          <w:rFonts w:ascii="Courier New" w:hAnsi="Courier New" w:cs="Courier New"/>
        </w:rPr>
        <w:t>$prompt</w:t>
      </w:r>
      <w:r w:rsidRPr="00052193">
        <w:t>, yaitu instruksi yang akan dikirim ke Gemini API. Prompt ini berisi perintah untuk:</w:t>
      </w:r>
    </w:p>
    <w:p w14:paraId="6619F894" w14:textId="77777777" w:rsidR="002910DB" w:rsidRPr="00052193" w:rsidRDefault="002910DB">
      <w:pPr>
        <w:numPr>
          <w:ilvl w:val="0"/>
          <w:numId w:val="40"/>
        </w:numPr>
      </w:pPr>
      <w:r w:rsidRPr="00052193">
        <w:t xml:space="preserve">Membuat sejumlah soal esai sebanyak </w:t>
      </w:r>
      <w:r w:rsidRPr="00052193">
        <w:rPr>
          <w:rFonts w:ascii="Courier New" w:hAnsi="Courier New" w:cs="Courier New"/>
        </w:rPr>
        <w:t>$totalQuestions</w:t>
      </w:r>
      <w:r w:rsidRPr="00052193">
        <w:t>.</w:t>
      </w:r>
    </w:p>
    <w:p w14:paraId="0D6229E0" w14:textId="77777777" w:rsidR="002910DB" w:rsidRPr="00052193" w:rsidRDefault="002910DB">
      <w:pPr>
        <w:numPr>
          <w:ilvl w:val="0"/>
          <w:numId w:val="40"/>
        </w:numPr>
      </w:pPr>
      <w:r w:rsidRPr="00052193">
        <w:t>Format soal diminta dalam bentuk JSON yang valid agar mudah diproses oleh sistem.</w:t>
      </w:r>
    </w:p>
    <w:p w14:paraId="1CFD5613" w14:textId="67DD732E" w:rsidR="002910DB" w:rsidRPr="00810C0B" w:rsidRDefault="002910DB">
      <w:pPr>
        <w:numPr>
          <w:ilvl w:val="0"/>
          <w:numId w:val="40"/>
        </w:numPr>
      </w:pPr>
      <w:r w:rsidRPr="00052193">
        <w:t>Soal diklasifikasikan berdasarkan tingkat kesulitan</w:t>
      </w:r>
      <w:r>
        <w:t xml:space="preserve">, </w:t>
      </w:r>
      <w:r w:rsidRPr="00052193">
        <w:rPr>
          <w:rFonts w:ascii="Courier New" w:hAnsi="Courier New" w:cs="Courier New"/>
        </w:rPr>
        <w:t>$easyCount</w:t>
      </w:r>
      <w:r w:rsidRPr="00052193">
        <w:t xml:space="preserve"> soal untuk tingkat mudah </w:t>
      </w:r>
      <w:r w:rsidRPr="00052193">
        <w:rPr>
          <w:i/>
          <w:iCs/>
        </w:rPr>
        <w:t>(easy)</w:t>
      </w:r>
      <w:r>
        <w:t xml:space="preserve">, </w:t>
      </w:r>
      <w:r w:rsidRPr="00052193">
        <w:rPr>
          <w:rFonts w:ascii="Courier New" w:hAnsi="Courier New" w:cs="Courier New"/>
        </w:rPr>
        <w:t>$mediumCount</w:t>
      </w:r>
      <w:r w:rsidRPr="00052193">
        <w:t xml:space="preserve"> soal untuk tingkat sedang </w:t>
      </w:r>
      <w:r w:rsidRPr="00052193">
        <w:rPr>
          <w:i/>
          <w:iCs/>
        </w:rPr>
        <w:t>(medium)</w:t>
      </w:r>
      <w:r>
        <w:t xml:space="preserve">, </w:t>
      </w:r>
      <w:r w:rsidRPr="00052193">
        <w:rPr>
          <w:rFonts w:ascii="Courier New" w:hAnsi="Courier New" w:cs="Courier New"/>
        </w:rPr>
        <w:t>$highCount</w:t>
      </w:r>
      <w:r w:rsidRPr="00052193">
        <w:t xml:space="preserve"> soal untuk tingkat sulit </w:t>
      </w:r>
      <w:r w:rsidRPr="00052193">
        <w:rPr>
          <w:i/>
          <w:iCs/>
        </w:rPr>
        <w:t>(</w:t>
      </w:r>
      <w:r w:rsidR="004F4567" w:rsidRPr="004F4567">
        <w:rPr>
          <w:i/>
          <w:iCs/>
        </w:rPr>
        <w:t>high</w:t>
      </w:r>
      <w:r w:rsidRPr="00052193">
        <w:rPr>
          <w:i/>
          <w:iCs/>
        </w:rPr>
        <w:t>/high)</w:t>
      </w:r>
      <w:r>
        <w:t>.</w:t>
      </w:r>
    </w:p>
    <w:p w14:paraId="16F917AB" w14:textId="40D056AD" w:rsidR="009D4D5E" w:rsidRDefault="0061625E" w:rsidP="009D4D5E">
      <w:pPr>
        <w:pStyle w:val="Heading3"/>
        <w:rPr>
          <w:i/>
          <w:iCs/>
          <w:color w:val="auto"/>
        </w:rPr>
      </w:pPr>
      <w:bookmarkStart w:id="148" w:name="_Toc195504907"/>
      <w:r w:rsidRPr="007C6451">
        <w:rPr>
          <w:i/>
          <w:iCs/>
          <w:color w:val="auto"/>
        </w:rPr>
        <w:t>True</w:t>
      </w:r>
      <w:r w:rsidR="007C6451" w:rsidRPr="007C6451">
        <w:rPr>
          <w:i/>
          <w:iCs/>
          <w:color w:val="auto"/>
        </w:rPr>
        <w:t xml:space="preserve"> </w:t>
      </w:r>
      <w:r w:rsidR="009D4D5E">
        <w:rPr>
          <w:i/>
          <w:iCs/>
          <w:color w:val="auto"/>
        </w:rPr>
        <w:t>–</w:t>
      </w:r>
      <w:r w:rsidR="007C6451" w:rsidRPr="007C6451">
        <w:rPr>
          <w:i/>
          <w:iCs/>
          <w:color w:val="auto"/>
        </w:rPr>
        <w:t xml:space="preserve"> </w:t>
      </w:r>
      <w:r w:rsidRPr="007C6451">
        <w:rPr>
          <w:i/>
          <w:iCs/>
          <w:color w:val="auto"/>
        </w:rPr>
        <w:t>False</w:t>
      </w:r>
      <w:bookmarkEnd w:id="148"/>
    </w:p>
    <w:p w14:paraId="612A8BB5" w14:textId="6C711D17" w:rsidR="009D4D5E" w:rsidRPr="009D4D5E" w:rsidRDefault="009D4D5E" w:rsidP="00EF727B">
      <w:r w:rsidRPr="009D4D5E">
        <w:t xml:space="preserve">Soal </w:t>
      </w:r>
      <w:r w:rsidRPr="005478D2">
        <w:rPr>
          <w:i/>
          <w:iCs/>
        </w:rPr>
        <w:t>true</w:t>
      </w:r>
      <w:r w:rsidR="005478D2" w:rsidRPr="005478D2">
        <w:rPr>
          <w:i/>
          <w:iCs/>
        </w:rPr>
        <w:t xml:space="preserve"> - </w:t>
      </w:r>
      <w:r w:rsidRPr="005478D2">
        <w:rPr>
          <w:i/>
          <w:iCs/>
        </w:rPr>
        <w:t>false</w:t>
      </w:r>
      <w:r w:rsidRPr="009D4D5E">
        <w:t xml:space="preserve"> merupakan tipe soal yang menilai pemahaman pengguna terhadap suatu pernyataan dengan dua pilihan jawaban</w:t>
      </w:r>
      <w:r w:rsidR="005478D2">
        <w:t xml:space="preserve"> </w:t>
      </w:r>
      <w:r w:rsidRPr="009D4D5E">
        <w:t>benar atau salah. Implementasi soal ini digunakan terutama dalam evaluasi cepat atau untuk menguji pemahaman konsep dasar dengan cara yang sederhana.</w:t>
      </w:r>
      <w:r w:rsidR="00FA1E35">
        <w:t xml:space="preserve"> </w:t>
      </w:r>
      <w:r w:rsidRPr="009D4D5E">
        <w:t xml:space="preserve">Keunggulan dari soal </w:t>
      </w:r>
      <w:r w:rsidRPr="009D4D5E">
        <w:rPr>
          <w:i/>
          <w:iCs/>
        </w:rPr>
        <w:t>true</w:t>
      </w:r>
      <w:r w:rsidR="00FA1E35">
        <w:rPr>
          <w:i/>
          <w:iCs/>
        </w:rPr>
        <w:t xml:space="preserve"> - </w:t>
      </w:r>
      <w:r w:rsidRPr="009D4D5E">
        <w:rPr>
          <w:i/>
          <w:iCs/>
        </w:rPr>
        <w:t>false</w:t>
      </w:r>
      <w:r w:rsidRPr="009D4D5E">
        <w:t xml:space="preserve"> adalah kecepatan dalam menjawab dan menilai hasilnya, sehingga sangat cocok digunakan dalam </w:t>
      </w:r>
      <w:r w:rsidRPr="009D4D5E">
        <w:rPr>
          <w:i/>
          <w:iCs/>
        </w:rPr>
        <w:t>level easy</w:t>
      </w:r>
      <w:r w:rsidRPr="009D4D5E">
        <w:t xml:space="preserve"> untuk memberikan pengalaman awal dalam memahami materi. Meskipun soal ini tergolong sederhana, kesulitan dapat ditingkatkan </w:t>
      </w:r>
      <w:r w:rsidR="004229BB" w:rsidRPr="009D4D5E">
        <w:t>dengan menyusun pernyataan yang lebih kompleks atau berisi jebakan logis yang memerlukan pemikiran lebih dalam dari pengguna.</w:t>
      </w:r>
    </w:p>
    <w:p w14:paraId="39219F15" w14:textId="107168C9" w:rsidR="00472ACE" w:rsidRDefault="009D4D5E" w:rsidP="00472ACE">
      <w:r w:rsidRPr="009D4D5E">
        <w:t xml:space="preserve">Dalam sistem </w:t>
      </w:r>
      <w:r w:rsidRPr="009D4D5E">
        <w:rPr>
          <w:i/>
          <w:iCs/>
        </w:rPr>
        <w:t>gamification</w:t>
      </w:r>
      <w:r w:rsidRPr="009D4D5E">
        <w:t xml:space="preserve">, </w:t>
      </w:r>
      <w:r w:rsidRPr="009D4D5E">
        <w:rPr>
          <w:i/>
          <w:iCs/>
        </w:rPr>
        <w:t>feedback</w:t>
      </w:r>
      <w:r w:rsidRPr="009D4D5E">
        <w:t xml:space="preserve"> langsung diberikan setelah pengguna memilih jawaban, baik dalam bentuk penjelasan singkat mengenai jawaban yang benar maupun dalam bentuk referensi materi tambahan jika pengguna menjawab salah. Soal </w:t>
      </w:r>
      <w:r w:rsidRPr="009D4D5E">
        <w:rPr>
          <w:i/>
          <w:iCs/>
        </w:rPr>
        <w:t>true</w:t>
      </w:r>
      <w:r w:rsidR="005478D2" w:rsidRPr="005478D2">
        <w:rPr>
          <w:i/>
          <w:iCs/>
        </w:rPr>
        <w:t xml:space="preserve"> - </w:t>
      </w:r>
      <w:r w:rsidRPr="009D4D5E">
        <w:rPr>
          <w:i/>
          <w:iCs/>
        </w:rPr>
        <w:t>false</w:t>
      </w:r>
      <w:r w:rsidRPr="009D4D5E">
        <w:t xml:space="preserve"> juga dapat dikombinasikan dengan mekanisme </w:t>
      </w:r>
      <w:r w:rsidRPr="009D4D5E">
        <w:rPr>
          <w:i/>
          <w:iCs/>
        </w:rPr>
        <w:t>timer</w:t>
      </w:r>
      <w:r w:rsidRPr="009D4D5E">
        <w:t xml:space="preserve"> untuk meningkatkan keterlibatan pengguna dalam menjawab dengan cepat dan tepat.</w:t>
      </w:r>
    </w:p>
    <w:p w14:paraId="6978F088" w14:textId="41EAF2F6" w:rsidR="00DA1018" w:rsidRPr="00DA1018" w:rsidRDefault="00DA1018" w:rsidP="00472ACE">
      <w:r w:rsidRPr="00DA1018">
        <w:t xml:space="preserve">Bagian kode ini digunakan untuk menyusun instruksi </w:t>
      </w:r>
      <w:r w:rsidRPr="00B82495">
        <w:rPr>
          <w:i/>
          <w:iCs/>
        </w:rPr>
        <w:t>(prompt)</w:t>
      </w:r>
      <w:r w:rsidRPr="00DA1018">
        <w:t xml:space="preserve"> yang akan dikirim ke </w:t>
      </w:r>
      <w:r w:rsidRPr="00DA1018">
        <w:rPr>
          <w:i/>
          <w:iCs/>
        </w:rPr>
        <w:t>Gemini API</w:t>
      </w:r>
      <w:r w:rsidRPr="00DA1018">
        <w:t xml:space="preserve"> jika pengguna memilih tipe soal </w:t>
      </w:r>
      <w:r w:rsidRPr="00DA1018">
        <w:rPr>
          <w:i/>
          <w:iCs/>
        </w:rPr>
        <w:t>True/False</w:t>
      </w:r>
      <w:r w:rsidRPr="00DA1018">
        <w:t xml:space="preserve"> saat membuat </w:t>
      </w:r>
      <w:r w:rsidR="00CC03FC" w:rsidRPr="00CC03FC">
        <w:rPr>
          <w:i/>
          <w:iCs/>
        </w:rPr>
        <w:t>quiz</w:t>
      </w:r>
      <w:r w:rsidRPr="00DA1018">
        <w:t xml:space="preserve">. Tujuan akhirnya adalah agar sistem dapat menghasilkan soal </w:t>
      </w:r>
      <w:r w:rsidRPr="0049621C">
        <w:rPr>
          <w:i/>
          <w:iCs/>
        </w:rPr>
        <w:t>True/False</w:t>
      </w:r>
      <w:r w:rsidRPr="00DA1018">
        <w:t xml:space="preserve"> secara otomatis.</w:t>
      </w:r>
    </w:p>
    <w:p w14:paraId="6101F5E3" w14:textId="1536E9DC" w:rsidR="00724332" w:rsidRPr="00724332" w:rsidRDefault="00724332" w:rsidP="00724332">
      <w:pPr>
        <w:pStyle w:val="Caption"/>
        <w:keepNext/>
        <w:jc w:val="center"/>
        <w:rPr>
          <w:color w:val="auto"/>
          <w:sz w:val="24"/>
          <w:szCs w:val="24"/>
        </w:rPr>
      </w:pPr>
      <w:bookmarkStart w:id="149" w:name="_Toc195482848"/>
      <w:bookmarkStart w:id="150" w:name="_Toc195482866"/>
      <w:r w:rsidRPr="00724332">
        <w:rPr>
          <w:i w:val="0"/>
          <w:iCs w:val="0"/>
          <w:color w:val="auto"/>
          <w:sz w:val="24"/>
          <w:szCs w:val="24"/>
        </w:rPr>
        <w:t xml:space="preserve">Tabel 5. </w:t>
      </w:r>
      <w:r w:rsidRPr="00724332">
        <w:rPr>
          <w:i w:val="0"/>
          <w:iCs w:val="0"/>
          <w:color w:val="auto"/>
          <w:sz w:val="24"/>
          <w:szCs w:val="24"/>
        </w:rPr>
        <w:fldChar w:fldCharType="begin"/>
      </w:r>
      <w:r w:rsidRPr="00724332">
        <w:rPr>
          <w:i w:val="0"/>
          <w:iCs w:val="0"/>
          <w:color w:val="auto"/>
          <w:sz w:val="24"/>
          <w:szCs w:val="24"/>
        </w:rPr>
        <w:instrText xml:space="preserve"> SEQ Tabel_5. \* ARABIC </w:instrText>
      </w:r>
      <w:r w:rsidRPr="00724332">
        <w:rPr>
          <w:i w:val="0"/>
          <w:iCs w:val="0"/>
          <w:color w:val="auto"/>
          <w:sz w:val="24"/>
          <w:szCs w:val="24"/>
        </w:rPr>
        <w:fldChar w:fldCharType="separate"/>
      </w:r>
      <w:r w:rsidR="006C1C49">
        <w:rPr>
          <w:i w:val="0"/>
          <w:iCs w:val="0"/>
          <w:noProof/>
          <w:color w:val="auto"/>
          <w:sz w:val="24"/>
          <w:szCs w:val="24"/>
        </w:rPr>
        <w:t>13</w:t>
      </w:r>
      <w:r w:rsidRPr="00724332">
        <w:rPr>
          <w:i w:val="0"/>
          <w:iCs w:val="0"/>
          <w:color w:val="auto"/>
          <w:sz w:val="24"/>
          <w:szCs w:val="24"/>
        </w:rPr>
        <w:fldChar w:fldCharType="end"/>
      </w:r>
      <w:r w:rsidRPr="00724332">
        <w:rPr>
          <w:i w:val="0"/>
          <w:iCs w:val="0"/>
          <w:color w:val="auto"/>
          <w:sz w:val="24"/>
          <w:szCs w:val="24"/>
        </w:rPr>
        <w:t xml:space="preserve"> Kode Program Implementasi Soal </w:t>
      </w:r>
      <w:r w:rsidRPr="00724332">
        <w:rPr>
          <w:color w:val="auto"/>
          <w:sz w:val="24"/>
          <w:szCs w:val="24"/>
        </w:rPr>
        <w:t>True - False</w:t>
      </w:r>
      <w:bookmarkEnd w:id="149"/>
      <w:bookmarkEnd w:id="150"/>
    </w:p>
    <w:tbl>
      <w:tblPr>
        <w:tblStyle w:val="TableGrid"/>
        <w:tblW w:w="0" w:type="auto"/>
        <w:tblLook w:val="04A0" w:firstRow="1" w:lastRow="0" w:firstColumn="1" w:lastColumn="0" w:noHBand="0" w:noVBand="1"/>
      </w:tblPr>
      <w:tblGrid>
        <w:gridCol w:w="9350"/>
      </w:tblGrid>
      <w:tr w:rsidR="000E62C2" w14:paraId="5BF508F3" w14:textId="77777777" w:rsidTr="000E62C2">
        <w:tc>
          <w:tcPr>
            <w:tcW w:w="9350" w:type="dxa"/>
          </w:tcPr>
          <w:p w14:paraId="0B20B007" w14:textId="77777777" w:rsidR="000E62C2" w:rsidRPr="000E62C2" w:rsidRDefault="000E62C2" w:rsidP="000E62C2">
            <w:pPr>
              <w:rPr>
                <w:rFonts w:ascii="Courier New" w:hAnsi="Courier New" w:cs="Courier New"/>
                <w:sz w:val="18"/>
                <w:szCs w:val="18"/>
              </w:rPr>
            </w:pPr>
            <w:r w:rsidRPr="000E62C2">
              <w:t xml:space="preserve">   </w:t>
            </w:r>
            <w:r w:rsidRPr="000E62C2">
              <w:rPr>
                <w:rFonts w:ascii="Courier New" w:hAnsi="Courier New" w:cs="Courier New"/>
                <w:sz w:val="18"/>
                <w:szCs w:val="18"/>
              </w:rPr>
              <w:t xml:space="preserve">  } elseif ($questionType == "True False") {</w:t>
            </w:r>
          </w:p>
          <w:p w14:paraId="000DB3D8" w14:textId="77777777" w:rsidR="000E62C2" w:rsidRPr="000E62C2" w:rsidRDefault="000E62C2" w:rsidP="000E62C2">
            <w:pPr>
              <w:rPr>
                <w:rFonts w:ascii="Courier New" w:hAnsi="Courier New" w:cs="Courier New"/>
                <w:sz w:val="18"/>
                <w:szCs w:val="18"/>
              </w:rPr>
            </w:pPr>
            <w:r w:rsidRPr="000E62C2">
              <w:rPr>
                <w:rFonts w:ascii="Courier New" w:hAnsi="Courier New" w:cs="Courier New"/>
                <w:sz w:val="18"/>
                <w:szCs w:val="18"/>
              </w:rPr>
              <w:t xml:space="preserve">            $prompt = "Buatkan $totalQuestions soal true/false dengan format JSON yang valid.</w:t>
            </w:r>
          </w:p>
          <w:p w14:paraId="28B91AE5" w14:textId="77777777" w:rsidR="000E62C2" w:rsidRPr="000E62C2" w:rsidRDefault="000E62C2" w:rsidP="000E62C2">
            <w:pPr>
              <w:rPr>
                <w:rFonts w:ascii="Courier New" w:hAnsi="Courier New" w:cs="Courier New"/>
                <w:sz w:val="18"/>
                <w:szCs w:val="18"/>
              </w:rPr>
            </w:pPr>
            <w:r w:rsidRPr="000E62C2">
              <w:rPr>
                <w:rFonts w:ascii="Courier New" w:hAnsi="Courier New" w:cs="Courier New"/>
                <w:sz w:val="18"/>
                <w:szCs w:val="18"/>
              </w:rPr>
              <w:t xml:space="preserve">            Distribusi soal sebagai berikut:</w:t>
            </w:r>
          </w:p>
          <w:p w14:paraId="60498A39" w14:textId="77777777" w:rsidR="000E62C2" w:rsidRPr="000E62C2" w:rsidRDefault="000E62C2" w:rsidP="000E62C2">
            <w:pPr>
              <w:rPr>
                <w:rFonts w:ascii="Courier New" w:hAnsi="Courier New" w:cs="Courier New"/>
                <w:sz w:val="18"/>
                <w:szCs w:val="18"/>
              </w:rPr>
            </w:pPr>
            <w:r w:rsidRPr="000E62C2">
              <w:rPr>
                <w:rFonts w:ascii="Courier New" w:hAnsi="Courier New" w:cs="Courier New"/>
                <w:sz w:val="18"/>
                <w:szCs w:val="18"/>
              </w:rPr>
              <w:t xml:space="preserve">                - $easyCount soal tingkat easy</w:t>
            </w:r>
          </w:p>
          <w:p w14:paraId="00489BAE" w14:textId="77777777" w:rsidR="000E62C2" w:rsidRPr="000E62C2" w:rsidRDefault="000E62C2" w:rsidP="000E62C2">
            <w:pPr>
              <w:rPr>
                <w:rFonts w:ascii="Courier New" w:hAnsi="Courier New" w:cs="Courier New"/>
                <w:sz w:val="18"/>
                <w:szCs w:val="18"/>
              </w:rPr>
            </w:pPr>
            <w:r w:rsidRPr="000E62C2">
              <w:rPr>
                <w:rFonts w:ascii="Courier New" w:hAnsi="Courier New" w:cs="Courier New"/>
                <w:sz w:val="18"/>
                <w:szCs w:val="18"/>
              </w:rPr>
              <w:t xml:space="preserve">                - $mediumCount soal tingkat medium</w:t>
            </w:r>
          </w:p>
          <w:p w14:paraId="34848BD4" w14:textId="651CA6C7" w:rsidR="000E62C2" w:rsidRPr="000E62C2" w:rsidRDefault="000E62C2" w:rsidP="00810C0B">
            <w:pPr>
              <w:rPr>
                <w:rFonts w:ascii="Courier New" w:hAnsi="Courier New" w:cs="Courier New"/>
                <w:sz w:val="18"/>
                <w:szCs w:val="18"/>
              </w:rPr>
            </w:pPr>
            <w:r w:rsidRPr="000E62C2">
              <w:rPr>
                <w:rFonts w:ascii="Courier New" w:hAnsi="Courier New" w:cs="Courier New"/>
                <w:sz w:val="18"/>
                <w:szCs w:val="18"/>
              </w:rPr>
              <w:t xml:space="preserve">                - $highCount soal tingkat high</w:t>
            </w:r>
          </w:p>
        </w:tc>
      </w:tr>
    </w:tbl>
    <w:p w14:paraId="2643E257" w14:textId="77777777" w:rsidR="00810C0B" w:rsidRPr="00DC4B78" w:rsidRDefault="00810C0B" w:rsidP="00810C0B">
      <w:pPr>
        <w:rPr>
          <w:rFonts w:ascii="Courier New" w:hAnsi="Courier New" w:cs="Courier New"/>
        </w:rPr>
      </w:pPr>
    </w:p>
    <w:p w14:paraId="2442B840" w14:textId="54F0F10A" w:rsidR="0049621C" w:rsidRDefault="00DC4B78">
      <w:pPr>
        <w:pStyle w:val="ListParagraph"/>
        <w:numPr>
          <w:ilvl w:val="0"/>
          <w:numId w:val="41"/>
        </w:numPr>
        <w:rPr>
          <w:rFonts w:ascii="Courier New" w:hAnsi="Courier New" w:cs="Courier New"/>
        </w:rPr>
      </w:pPr>
      <w:r w:rsidRPr="00DC4B78">
        <w:rPr>
          <w:rFonts w:ascii="Courier New" w:hAnsi="Courier New" w:cs="Courier New"/>
        </w:rPr>
        <w:t>elseif ($questionType == "True False")</w:t>
      </w:r>
    </w:p>
    <w:p w14:paraId="329A3A3A" w14:textId="609F052B" w:rsidR="00255852" w:rsidRDefault="00255852" w:rsidP="00255852">
      <w:pPr>
        <w:pStyle w:val="ListParagraph"/>
        <w:rPr>
          <w:rFonts w:cs="Times New Roman"/>
        </w:rPr>
      </w:pPr>
      <w:r w:rsidRPr="00255852">
        <w:rPr>
          <w:rFonts w:cs="Times New Roman"/>
        </w:rPr>
        <w:t xml:space="preserve">Mengecek apakah tipe soal yang dipilih adalah </w:t>
      </w:r>
      <w:r w:rsidRPr="007663E5">
        <w:rPr>
          <w:rFonts w:cs="Times New Roman"/>
          <w:i/>
          <w:iCs/>
        </w:rPr>
        <w:t>"True False"</w:t>
      </w:r>
      <w:r w:rsidRPr="00255852">
        <w:rPr>
          <w:rFonts w:ascii="Courier New" w:hAnsi="Courier New" w:cs="Courier New"/>
        </w:rPr>
        <w:t xml:space="preserve">. </w:t>
      </w:r>
      <w:r w:rsidRPr="00255852">
        <w:rPr>
          <w:rFonts w:cs="Times New Roman"/>
        </w:rPr>
        <w:t>Jika iya, maka sistem akan membentuk prompt yang sesuai</w:t>
      </w:r>
      <w:r w:rsidR="0014658E">
        <w:rPr>
          <w:rFonts w:cs="Times New Roman"/>
        </w:rPr>
        <w:t>.</w:t>
      </w:r>
    </w:p>
    <w:p w14:paraId="0396E151" w14:textId="35568780" w:rsidR="00255852" w:rsidRDefault="007663E5">
      <w:pPr>
        <w:pStyle w:val="ListParagraph"/>
        <w:numPr>
          <w:ilvl w:val="0"/>
          <w:numId w:val="41"/>
        </w:numPr>
        <w:rPr>
          <w:rFonts w:ascii="Courier New" w:hAnsi="Courier New" w:cs="Courier New"/>
        </w:rPr>
      </w:pPr>
      <w:r w:rsidRPr="007663E5">
        <w:rPr>
          <w:rFonts w:ascii="Courier New" w:hAnsi="Courier New" w:cs="Courier New"/>
        </w:rPr>
        <w:t>$prompt = "Buatkan $totalQuestions soal true/false ..."</w:t>
      </w:r>
    </w:p>
    <w:p w14:paraId="2E2A96D9" w14:textId="4F96260D" w:rsidR="007663E5" w:rsidRDefault="0014658E" w:rsidP="007663E5">
      <w:pPr>
        <w:pStyle w:val="ListParagraph"/>
        <w:rPr>
          <w:rFonts w:cs="Times New Roman"/>
        </w:rPr>
      </w:pPr>
      <w:r w:rsidRPr="0014658E">
        <w:rPr>
          <w:rFonts w:cs="Times New Roman"/>
        </w:rPr>
        <w:t xml:space="preserve">Instruksi dikustomisasi agar Gemini membuat sejumlah </w:t>
      </w:r>
      <w:r w:rsidRPr="0014658E">
        <w:rPr>
          <w:rFonts w:ascii="Courier New" w:hAnsi="Courier New" w:cs="Courier New"/>
        </w:rPr>
        <w:t>$totalQuestions</w:t>
      </w:r>
      <w:r w:rsidRPr="0014658E">
        <w:rPr>
          <w:rFonts w:cs="Times New Roman"/>
        </w:rPr>
        <w:t xml:space="preserve"> soal </w:t>
      </w:r>
      <w:r w:rsidRPr="0014658E">
        <w:rPr>
          <w:rFonts w:cs="Times New Roman"/>
          <w:i/>
          <w:iCs/>
        </w:rPr>
        <w:t>True/False</w:t>
      </w:r>
      <w:r>
        <w:rPr>
          <w:rFonts w:cs="Times New Roman"/>
        </w:rPr>
        <w:t>.</w:t>
      </w:r>
    </w:p>
    <w:p w14:paraId="52F2F587" w14:textId="3902EFFB" w:rsidR="0014658E" w:rsidRPr="00180808" w:rsidRDefault="00180808">
      <w:pPr>
        <w:numPr>
          <w:ilvl w:val="0"/>
          <w:numId w:val="40"/>
        </w:numPr>
      </w:pPr>
      <w:r>
        <w:rPr>
          <w:rFonts w:cs="Times New Roman"/>
        </w:rPr>
        <w:t xml:space="preserve">Prompt menjelaskan bahwa soal harus terdiri </w:t>
      </w:r>
      <w:r w:rsidRPr="00052193">
        <w:rPr>
          <w:rFonts w:ascii="Courier New" w:hAnsi="Courier New" w:cs="Courier New"/>
        </w:rPr>
        <w:t>$easyCount</w:t>
      </w:r>
      <w:r w:rsidRPr="00052193">
        <w:t xml:space="preserve"> soal untuk tingkat mudah </w:t>
      </w:r>
      <w:r w:rsidRPr="00052193">
        <w:rPr>
          <w:i/>
          <w:iCs/>
        </w:rPr>
        <w:t>(easy)</w:t>
      </w:r>
      <w:r>
        <w:t xml:space="preserve">, </w:t>
      </w:r>
      <w:r w:rsidRPr="00052193">
        <w:rPr>
          <w:rFonts w:ascii="Courier New" w:hAnsi="Courier New" w:cs="Courier New"/>
        </w:rPr>
        <w:t>$mediumCount</w:t>
      </w:r>
      <w:r w:rsidRPr="00052193">
        <w:t xml:space="preserve"> soal untuk tingkat sedang </w:t>
      </w:r>
      <w:r w:rsidRPr="00052193">
        <w:rPr>
          <w:i/>
          <w:iCs/>
        </w:rPr>
        <w:t>(medium)</w:t>
      </w:r>
      <w:r>
        <w:t xml:space="preserve">, </w:t>
      </w:r>
      <w:r w:rsidRPr="00052193">
        <w:rPr>
          <w:rFonts w:ascii="Courier New" w:hAnsi="Courier New" w:cs="Courier New"/>
        </w:rPr>
        <w:t>$highCount</w:t>
      </w:r>
      <w:r w:rsidRPr="00052193">
        <w:t xml:space="preserve"> soal untuk tingkat sulit </w:t>
      </w:r>
      <w:r w:rsidRPr="00052193">
        <w:rPr>
          <w:i/>
          <w:iCs/>
        </w:rPr>
        <w:t>(</w:t>
      </w:r>
      <w:r w:rsidR="004F4567" w:rsidRPr="004F4567">
        <w:rPr>
          <w:i/>
          <w:iCs/>
        </w:rPr>
        <w:t>high</w:t>
      </w:r>
      <w:r w:rsidRPr="00052193">
        <w:rPr>
          <w:i/>
          <w:iCs/>
        </w:rPr>
        <w:t>/high)</w:t>
      </w:r>
      <w:r w:rsidR="00D80DFD">
        <w:t>.</w:t>
      </w:r>
    </w:p>
    <w:p w14:paraId="532E95ED" w14:textId="24D792B1" w:rsidR="009522B7" w:rsidRDefault="009522B7" w:rsidP="009522B7">
      <w:pPr>
        <w:pStyle w:val="Heading2"/>
        <w:rPr>
          <w:i/>
          <w:iCs/>
        </w:rPr>
      </w:pPr>
      <w:bookmarkStart w:id="151" w:name="_Toc195504908"/>
      <w:r>
        <w:t xml:space="preserve">Implementasi </w:t>
      </w:r>
      <w:r>
        <w:rPr>
          <w:i/>
          <w:iCs/>
        </w:rPr>
        <w:t>Status Quiz</w:t>
      </w:r>
      <w:bookmarkEnd w:id="151"/>
    </w:p>
    <w:p w14:paraId="51DCC210" w14:textId="312FC0FD" w:rsidR="009522B7" w:rsidRDefault="00801F5F" w:rsidP="009522B7">
      <w:r w:rsidRPr="00801F5F">
        <w:t>Implementasi status</w:t>
      </w:r>
      <w:r w:rsidR="007B48FD">
        <w:t xml:space="preserve"> </w:t>
      </w:r>
      <w:r w:rsidR="007B48FD">
        <w:rPr>
          <w:i/>
          <w:iCs/>
        </w:rPr>
        <w:t xml:space="preserve">quiz </w:t>
      </w:r>
      <w:r w:rsidRPr="00801F5F">
        <w:t xml:space="preserve">adalah langkah penting dalam pengelolaan dan pelaksanaan </w:t>
      </w:r>
      <w:r w:rsidR="00AB300D" w:rsidRPr="00AB300D">
        <w:rPr>
          <w:i/>
          <w:iCs/>
        </w:rPr>
        <w:t>quiz</w:t>
      </w:r>
      <w:r w:rsidRPr="00801F5F">
        <w:t xml:space="preserve"> dalam sistem. Dengan memberikan status pada </w:t>
      </w:r>
      <w:r w:rsidR="00AB300D" w:rsidRPr="00AB300D">
        <w:rPr>
          <w:i/>
          <w:iCs/>
        </w:rPr>
        <w:t>quiz</w:t>
      </w:r>
      <w:r w:rsidRPr="00801F5F">
        <w:t xml:space="preserve">, </w:t>
      </w:r>
      <w:r w:rsidR="007B48FD">
        <w:t>di</w:t>
      </w:r>
      <w:r w:rsidR="007B48FD" w:rsidRPr="007B48FD">
        <w:t xml:space="preserve">jelaskan bagaimana status </w:t>
      </w:r>
      <w:r w:rsidR="008E2638">
        <w:rPr>
          <w:i/>
          <w:iCs/>
        </w:rPr>
        <w:t>quiz</w:t>
      </w:r>
      <w:r w:rsidR="007B48FD" w:rsidRPr="007B48FD">
        <w:t xml:space="preserve"> diterapkan dalam sistem untuk mengatur kapan </w:t>
      </w:r>
      <w:r w:rsidR="007B48FD">
        <w:rPr>
          <w:i/>
          <w:iCs/>
        </w:rPr>
        <w:t>quiz</w:t>
      </w:r>
      <w:r w:rsidR="007B48FD" w:rsidRPr="007B48FD">
        <w:t xml:space="preserve"> dapat diakses oleh pengguna, khususnya dengan menggunakan status </w:t>
      </w:r>
      <w:r w:rsidR="007B48FD" w:rsidRPr="007B48FD">
        <w:rPr>
          <w:i/>
          <w:iCs/>
        </w:rPr>
        <w:t>"Open"</w:t>
      </w:r>
      <w:r w:rsidR="007B48FD" w:rsidRPr="007B48FD">
        <w:t xml:space="preserve"> yang menunjukkan bahwa </w:t>
      </w:r>
      <w:r w:rsidR="00AB300D" w:rsidRPr="00AB300D">
        <w:rPr>
          <w:i/>
          <w:iCs/>
        </w:rPr>
        <w:t>quiz</w:t>
      </w:r>
      <w:r w:rsidR="007B48FD" w:rsidRPr="007B48FD">
        <w:t xml:space="preserve"> tersebut sedang aktif atau dapat diikuti.</w:t>
      </w:r>
    </w:p>
    <w:p w14:paraId="6C2FDD48" w14:textId="46EE9AD5" w:rsidR="00724332" w:rsidRPr="00724332" w:rsidRDefault="00724332" w:rsidP="00724332">
      <w:pPr>
        <w:pStyle w:val="Caption"/>
        <w:keepNext/>
        <w:jc w:val="center"/>
        <w:rPr>
          <w:i w:val="0"/>
          <w:iCs w:val="0"/>
          <w:color w:val="auto"/>
          <w:sz w:val="24"/>
          <w:szCs w:val="24"/>
        </w:rPr>
      </w:pPr>
      <w:bookmarkStart w:id="152" w:name="_Toc195482849"/>
      <w:bookmarkStart w:id="153" w:name="_Toc195482867"/>
      <w:r w:rsidRPr="00724332">
        <w:rPr>
          <w:i w:val="0"/>
          <w:iCs w:val="0"/>
          <w:color w:val="auto"/>
          <w:sz w:val="24"/>
          <w:szCs w:val="24"/>
        </w:rPr>
        <w:t xml:space="preserve">Tabel 5. </w:t>
      </w:r>
      <w:r w:rsidRPr="00724332">
        <w:rPr>
          <w:i w:val="0"/>
          <w:iCs w:val="0"/>
          <w:color w:val="auto"/>
          <w:sz w:val="24"/>
          <w:szCs w:val="24"/>
        </w:rPr>
        <w:fldChar w:fldCharType="begin"/>
      </w:r>
      <w:r w:rsidRPr="00724332">
        <w:rPr>
          <w:i w:val="0"/>
          <w:iCs w:val="0"/>
          <w:color w:val="auto"/>
          <w:sz w:val="24"/>
          <w:szCs w:val="24"/>
        </w:rPr>
        <w:instrText xml:space="preserve"> SEQ Tabel_5. \* ARABIC </w:instrText>
      </w:r>
      <w:r w:rsidRPr="00724332">
        <w:rPr>
          <w:i w:val="0"/>
          <w:iCs w:val="0"/>
          <w:color w:val="auto"/>
          <w:sz w:val="24"/>
          <w:szCs w:val="24"/>
        </w:rPr>
        <w:fldChar w:fldCharType="separate"/>
      </w:r>
      <w:r w:rsidR="006C1C49">
        <w:rPr>
          <w:i w:val="0"/>
          <w:iCs w:val="0"/>
          <w:noProof/>
          <w:color w:val="auto"/>
          <w:sz w:val="24"/>
          <w:szCs w:val="24"/>
        </w:rPr>
        <w:t>14</w:t>
      </w:r>
      <w:r w:rsidRPr="00724332">
        <w:rPr>
          <w:i w:val="0"/>
          <w:iCs w:val="0"/>
          <w:color w:val="auto"/>
          <w:sz w:val="24"/>
          <w:szCs w:val="24"/>
        </w:rPr>
        <w:fldChar w:fldCharType="end"/>
      </w:r>
      <w:r w:rsidRPr="00724332">
        <w:rPr>
          <w:i w:val="0"/>
          <w:iCs w:val="0"/>
          <w:color w:val="auto"/>
          <w:sz w:val="24"/>
          <w:szCs w:val="24"/>
        </w:rPr>
        <w:t xml:space="preserve"> Kode Program Implementasi Status Quiz</w:t>
      </w:r>
      <w:bookmarkEnd w:id="152"/>
      <w:bookmarkEnd w:id="153"/>
    </w:p>
    <w:tbl>
      <w:tblPr>
        <w:tblStyle w:val="TableGrid"/>
        <w:tblW w:w="0" w:type="auto"/>
        <w:tblLook w:val="04A0" w:firstRow="1" w:lastRow="0" w:firstColumn="1" w:lastColumn="0" w:noHBand="0" w:noVBand="1"/>
      </w:tblPr>
      <w:tblGrid>
        <w:gridCol w:w="9350"/>
      </w:tblGrid>
      <w:tr w:rsidR="000E62C2" w14:paraId="5733DCE3" w14:textId="77777777" w:rsidTr="000E62C2">
        <w:tc>
          <w:tcPr>
            <w:tcW w:w="9350" w:type="dxa"/>
          </w:tcPr>
          <w:p w14:paraId="1A6CC5A1" w14:textId="77777777" w:rsidR="000E62C2" w:rsidRPr="000E62C2" w:rsidRDefault="000E62C2" w:rsidP="000E62C2">
            <w:pPr>
              <w:spacing w:after="160"/>
              <w:rPr>
                <w:rFonts w:ascii="Courier New" w:hAnsi="Courier New" w:cs="Courier New"/>
                <w:sz w:val="18"/>
                <w:szCs w:val="18"/>
              </w:rPr>
            </w:pPr>
            <w:r w:rsidRPr="000E62C2">
              <w:rPr>
                <w:sz w:val="18"/>
                <w:szCs w:val="18"/>
              </w:rPr>
              <w:t xml:space="preserve">    </w:t>
            </w:r>
            <w:r w:rsidRPr="000E62C2">
              <w:rPr>
                <w:rFonts w:ascii="Courier New" w:hAnsi="Courier New" w:cs="Courier New"/>
                <w:sz w:val="18"/>
                <w:szCs w:val="18"/>
              </w:rPr>
              <w:t>public function showquiz()</w:t>
            </w:r>
          </w:p>
          <w:p w14:paraId="59E662A4" w14:textId="77777777" w:rsidR="000E62C2" w:rsidRPr="000E62C2" w:rsidRDefault="000E62C2" w:rsidP="000E62C2">
            <w:pPr>
              <w:spacing w:after="160"/>
              <w:rPr>
                <w:rFonts w:ascii="Courier New" w:hAnsi="Courier New" w:cs="Courier New"/>
                <w:sz w:val="18"/>
                <w:szCs w:val="18"/>
              </w:rPr>
            </w:pPr>
            <w:r w:rsidRPr="000E62C2">
              <w:rPr>
                <w:rFonts w:ascii="Courier New" w:hAnsi="Courier New" w:cs="Courier New"/>
                <w:sz w:val="18"/>
                <w:szCs w:val="18"/>
              </w:rPr>
              <w:t>    {</w:t>
            </w:r>
          </w:p>
          <w:p w14:paraId="76630D69" w14:textId="77777777" w:rsidR="000E62C2" w:rsidRPr="000E62C2" w:rsidRDefault="000E62C2" w:rsidP="000E62C2">
            <w:pPr>
              <w:spacing w:after="160"/>
              <w:rPr>
                <w:rFonts w:ascii="Courier New" w:hAnsi="Courier New" w:cs="Courier New"/>
                <w:sz w:val="18"/>
                <w:szCs w:val="18"/>
              </w:rPr>
            </w:pPr>
            <w:r w:rsidRPr="000E62C2">
              <w:rPr>
                <w:rFonts w:ascii="Courier New" w:hAnsi="Courier New" w:cs="Courier New"/>
                <w:sz w:val="18"/>
                <w:szCs w:val="18"/>
              </w:rPr>
              <w:t>        $quizzes = $this-&gt;database-&gt;getReference('quizs')-&gt;getValue();</w:t>
            </w:r>
          </w:p>
          <w:p w14:paraId="51065B32" w14:textId="77777777" w:rsidR="000E62C2" w:rsidRPr="000E62C2" w:rsidRDefault="000E62C2" w:rsidP="000E62C2">
            <w:pPr>
              <w:spacing w:after="160"/>
              <w:rPr>
                <w:rFonts w:ascii="Courier New" w:hAnsi="Courier New" w:cs="Courier New"/>
                <w:sz w:val="18"/>
                <w:szCs w:val="18"/>
              </w:rPr>
            </w:pPr>
          </w:p>
          <w:p w14:paraId="7BE57649" w14:textId="77777777" w:rsidR="000E62C2" w:rsidRPr="000E62C2" w:rsidRDefault="000E62C2" w:rsidP="000E62C2">
            <w:pPr>
              <w:spacing w:after="160"/>
              <w:rPr>
                <w:rFonts w:ascii="Courier New" w:hAnsi="Courier New" w:cs="Courier New"/>
                <w:sz w:val="18"/>
                <w:szCs w:val="18"/>
              </w:rPr>
            </w:pPr>
            <w:r w:rsidRPr="000E62C2">
              <w:rPr>
                <w:rFonts w:ascii="Courier New" w:hAnsi="Courier New" w:cs="Courier New"/>
                <w:sz w:val="18"/>
                <w:szCs w:val="18"/>
              </w:rPr>
              <w:t>        if (!empty($quizzes) &amp;&amp; is_array($quizzes)) {</w:t>
            </w:r>
          </w:p>
          <w:p w14:paraId="2CF7C8A7" w14:textId="77777777" w:rsidR="000E62C2" w:rsidRPr="000E62C2" w:rsidRDefault="000E62C2" w:rsidP="000E62C2">
            <w:pPr>
              <w:spacing w:after="160"/>
              <w:rPr>
                <w:rFonts w:ascii="Courier New" w:hAnsi="Courier New" w:cs="Courier New"/>
                <w:sz w:val="18"/>
                <w:szCs w:val="18"/>
              </w:rPr>
            </w:pPr>
            <w:r w:rsidRPr="000E62C2">
              <w:rPr>
                <w:rFonts w:ascii="Courier New" w:hAnsi="Courier New" w:cs="Courier New"/>
                <w:sz w:val="18"/>
                <w:szCs w:val="18"/>
              </w:rPr>
              <w:t>            $filteredQuizzes = array_filter($quizzes, function ($quiz) {</w:t>
            </w:r>
          </w:p>
          <w:p w14:paraId="38D98B81" w14:textId="77777777" w:rsidR="000E62C2" w:rsidRPr="000E62C2" w:rsidRDefault="000E62C2" w:rsidP="000E62C2">
            <w:pPr>
              <w:spacing w:after="160"/>
              <w:rPr>
                <w:rFonts w:ascii="Courier New" w:hAnsi="Courier New" w:cs="Courier New"/>
                <w:sz w:val="18"/>
                <w:szCs w:val="18"/>
              </w:rPr>
            </w:pPr>
            <w:r w:rsidRPr="000E62C2">
              <w:rPr>
                <w:rFonts w:ascii="Courier New" w:hAnsi="Courier New" w:cs="Courier New"/>
                <w:sz w:val="18"/>
                <w:szCs w:val="18"/>
              </w:rPr>
              <w:t>                return isset($quiz['status']) &amp;&amp; $quiz['status'] === 'Open';</w:t>
            </w:r>
          </w:p>
          <w:p w14:paraId="0CC9AFBB" w14:textId="77777777" w:rsidR="000E62C2" w:rsidRPr="000E62C2" w:rsidRDefault="000E62C2" w:rsidP="000E62C2">
            <w:pPr>
              <w:spacing w:after="160"/>
              <w:rPr>
                <w:rFonts w:ascii="Courier New" w:hAnsi="Courier New" w:cs="Courier New"/>
                <w:sz w:val="18"/>
                <w:szCs w:val="18"/>
              </w:rPr>
            </w:pPr>
            <w:r w:rsidRPr="000E62C2">
              <w:rPr>
                <w:rFonts w:ascii="Courier New" w:hAnsi="Courier New" w:cs="Courier New"/>
                <w:sz w:val="18"/>
                <w:szCs w:val="18"/>
              </w:rPr>
              <w:t>            });</w:t>
            </w:r>
          </w:p>
          <w:p w14:paraId="30674092" w14:textId="77777777" w:rsidR="000E62C2" w:rsidRPr="000E62C2" w:rsidRDefault="000E62C2" w:rsidP="000E62C2">
            <w:pPr>
              <w:spacing w:after="160"/>
              <w:rPr>
                <w:rFonts w:ascii="Courier New" w:hAnsi="Courier New" w:cs="Courier New"/>
                <w:sz w:val="18"/>
                <w:szCs w:val="18"/>
              </w:rPr>
            </w:pPr>
            <w:r w:rsidRPr="000E62C2">
              <w:rPr>
                <w:rFonts w:ascii="Courier New" w:hAnsi="Courier New" w:cs="Courier New"/>
                <w:sz w:val="18"/>
                <w:szCs w:val="18"/>
              </w:rPr>
              <w:t>        } else {</w:t>
            </w:r>
          </w:p>
          <w:p w14:paraId="0424FE41" w14:textId="77777777" w:rsidR="000E62C2" w:rsidRPr="000E62C2" w:rsidRDefault="000E62C2" w:rsidP="000E62C2">
            <w:pPr>
              <w:spacing w:after="160"/>
              <w:rPr>
                <w:rFonts w:ascii="Courier New" w:hAnsi="Courier New" w:cs="Courier New"/>
                <w:sz w:val="18"/>
                <w:szCs w:val="18"/>
              </w:rPr>
            </w:pPr>
            <w:r w:rsidRPr="000E62C2">
              <w:rPr>
                <w:rFonts w:ascii="Courier New" w:hAnsi="Courier New" w:cs="Courier New"/>
                <w:sz w:val="18"/>
                <w:szCs w:val="18"/>
              </w:rPr>
              <w:t>            $filteredQuizzes = [];</w:t>
            </w:r>
          </w:p>
          <w:p w14:paraId="5955419D" w14:textId="3BBD3619" w:rsidR="000E62C2" w:rsidRPr="000E62C2" w:rsidRDefault="000E62C2" w:rsidP="000E62C2">
            <w:pPr>
              <w:spacing w:after="160"/>
              <w:rPr>
                <w:rFonts w:ascii="Courier New" w:hAnsi="Courier New" w:cs="Courier New"/>
                <w:sz w:val="18"/>
                <w:szCs w:val="18"/>
              </w:rPr>
            </w:pPr>
            <w:r w:rsidRPr="000E62C2">
              <w:rPr>
                <w:rFonts w:ascii="Courier New" w:hAnsi="Courier New" w:cs="Courier New"/>
                <w:sz w:val="18"/>
                <w:szCs w:val="18"/>
              </w:rPr>
              <w:t>        }</w:t>
            </w:r>
          </w:p>
          <w:p w14:paraId="36C3031F" w14:textId="77777777" w:rsidR="000E62C2" w:rsidRPr="000E62C2" w:rsidRDefault="000E62C2" w:rsidP="000E62C2">
            <w:pPr>
              <w:spacing w:after="160"/>
              <w:rPr>
                <w:rFonts w:ascii="Courier New" w:hAnsi="Courier New" w:cs="Courier New"/>
                <w:sz w:val="18"/>
                <w:szCs w:val="18"/>
              </w:rPr>
            </w:pPr>
            <w:r w:rsidRPr="000E62C2">
              <w:rPr>
                <w:rFonts w:ascii="Courier New" w:hAnsi="Courier New" w:cs="Courier New"/>
                <w:sz w:val="18"/>
                <w:szCs w:val="18"/>
              </w:rPr>
              <w:t>        return view('pages.teacher.quiz.quiz_open', compact('filteredQuizzes'));</w:t>
            </w:r>
          </w:p>
          <w:p w14:paraId="423A71FD" w14:textId="725B82FE" w:rsidR="000E62C2" w:rsidRDefault="000E62C2" w:rsidP="000E62C2">
            <w:r w:rsidRPr="000E62C2">
              <w:rPr>
                <w:rFonts w:ascii="Courier New" w:hAnsi="Courier New" w:cs="Courier New"/>
                <w:sz w:val="18"/>
                <w:szCs w:val="18"/>
              </w:rPr>
              <w:t>    }</w:t>
            </w:r>
          </w:p>
        </w:tc>
      </w:tr>
    </w:tbl>
    <w:p w14:paraId="2203436C" w14:textId="77777777" w:rsidR="002C7DF2" w:rsidRDefault="002C7DF2" w:rsidP="002C7DF2">
      <w:pPr>
        <w:pStyle w:val="Heading3"/>
        <w:numPr>
          <w:ilvl w:val="0"/>
          <w:numId w:val="0"/>
        </w:numPr>
        <w:ind w:left="720" w:hanging="720"/>
        <w:rPr>
          <w:color w:val="auto"/>
        </w:rPr>
      </w:pPr>
    </w:p>
    <w:p w14:paraId="5991BD45" w14:textId="66A7E900" w:rsidR="002C7DF2" w:rsidRPr="002C7DF2" w:rsidRDefault="002C7DF2">
      <w:pPr>
        <w:pStyle w:val="ListParagraph"/>
        <w:numPr>
          <w:ilvl w:val="0"/>
          <w:numId w:val="41"/>
        </w:numPr>
        <w:rPr>
          <w:rFonts w:ascii="Courier New" w:hAnsi="Courier New" w:cs="Courier New"/>
          <w:sz w:val="22"/>
        </w:rPr>
      </w:pPr>
      <w:r w:rsidRPr="002C7DF2">
        <w:rPr>
          <w:rFonts w:ascii="Courier New" w:hAnsi="Courier New" w:cs="Courier New"/>
          <w:sz w:val="22"/>
        </w:rPr>
        <w:t>$quizzes = $this-&gt;database-&gt;getReference('quizs')-&gt;getValue();</w:t>
      </w:r>
    </w:p>
    <w:p w14:paraId="7C92DDB5" w14:textId="1F7096F3" w:rsidR="002C7DF2" w:rsidRDefault="002C7DF2" w:rsidP="002C7DF2">
      <w:pPr>
        <w:pStyle w:val="ListParagraph"/>
      </w:pPr>
      <w:r w:rsidRPr="002C7DF2">
        <w:t xml:space="preserve">Mengambil seluruh data </w:t>
      </w:r>
      <w:r w:rsidR="00CC03FC" w:rsidRPr="00CC03FC">
        <w:rPr>
          <w:i/>
          <w:iCs/>
        </w:rPr>
        <w:t>quiz</w:t>
      </w:r>
      <w:r w:rsidRPr="002C7DF2">
        <w:t xml:space="preserve"> dari Firebase dengan referensi </w:t>
      </w:r>
      <w:r w:rsidRPr="002C7DF2">
        <w:rPr>
          <w:i/>
          <w:iCs/>
        </w:rPr>
        <w:t>quizs</w:t>
      </w:r>
      <w:r w:rsidRPr="002C7DF2">
        <w:t>.</w:t>
      </w:r>
    </w:p>
    <w:p w14:paraId="5F062FAE" w14:textId="15579027" w:rsidR="002C7DF2" w:rsidRDefault="002C7DF2">
      <w:pPr>
        <w:pStyle w:val="ListParagraph"/>
        <w:numPr>
          <w:ilvl w:val="0"/>
          <w:numId w:val="41"/>
        </w:numPr>
        <w:rPr>
          <w:rFonts w:ascii="Courier New" w:hAnsi="Courier New" w:cs="Courier New"/>
          <w:sz w:val="22"/>
        </w:rPr>
      </w:pPr>
      <w:r w:rsidRPr="000F487C">
        <w:rPr>
          <w:rFonts w:ascii="Courier New" w:hAnsi="Courier New" w:cs="Courier New"/>
          <w:sz w:val="22"/>
        </w:rPr>
        <w:t>if (!empty($quizzes) &amp;&amp; is_array($quizzes))</w:t>
      </w:r>
    </w:p>
    <w:p w14:paraId="154600DA" w14:textId="7F14058A" w:rsidR="000F487C" w:rsidRDefault="000F487C" w:rsidP="000F487C">
      <w:pPr>
        <w:pStyle w:val="ListParagraph"/>
        <w:rPr>
          <w:rFonts w:cs="Times New Roman"/>
          <w:szCs w:val="24"/>
        </w:rPr>
      </w:pPr>
      <w:r w:rsidRPr="000F487C">
        <w:rPr>
          <w:rFonts w:cs="Times New Roman"/>
          <w:szCs w:val="24"/>
        </w:rPr>
        <w:t xml:space="preserve">Mengecek apakah data </w:t>
      </w:r>
      <w:r w:rsidR="00CC03FC" w:rsidRPr="00CC03FC">
        <w:rPr>
          <w:rFonts w:cs="Times New Roman"/>
          <w:i/>
          <w:iCs/>
          <w:szCs w:val="24"/>
        </w:rPr>
        <w:t>quiz</w:t>
      </w:r>
      <w:r w:rsidRPr="000F487C">
        <w:rPr>
          <w:rFonts w:cs="Times New Roman"/>
          <w:szCs w:val="24"/>
        </w:rPr>
        <w:t xml:space="preserve"> tidak kosong dan berbentuk array (karena bisa saja Firebase kosong atau tidak dalam format yang diharapkan).</w:t>
      </w:r>
    </w:p>
    <w:p w14:paraId="72DBDAD4" w14:textId="0192F58D" w:rsidR="000F487C" w:rsidRDefault="000F487C">
      <w:pPr>
        <w:pStyle w:val="ListParagraph"/>
        <w:numPr>
          <w:ilvl w:val="0"/>
          <w:numId w:val="41"/>
        </w:numPr>
        <w:rPr>
          <w:rFonts w:ascii="Courier New" w:hAnsi="Courier New" w:cs="Courier New"/>
          <w:sz w:val="22"/>
        </w:rPr>
      </w:pPr>
      <w:r w:rsidRPr="000F487C">
        <w:rPr>
          <w:rFonts w:ascii="Courier New" w:hAnsi="Courier New" w:cs="Courier New"/>
          <w:sz w:val="22"/>
        </w:rPr>
        <w:t>array_filter(... function ($quiz) { ... })</w:t>
      </w:r>
    </w:p>
    <w:p w14:paraId="37D32698" w14:textId="3F6A99CD" w:rsidR="000F487C" w:rsidRDefault="000F487C" w:rsidP="000F487C">
      <w:pPr>
        <w:pStyle w:val="ListParagraph"/>
        <w:rPr>
          <w:rFonts w:cs="Times New Roman"/>
          <w:szCs w:val="24"/>
        </w:rPr>
      </w:pPr>
      <w:r w:rsidRPr="000F487C">
        <w:rPr>
          <w:rFonts w:cs="Times New Roman"/>
          <w:szCs w:val="24"/>
        </w:rPr>
        <w:t xml:space="preserve">Melakukan filter terhadap </w:t>
      </w:r>
      <w:r w:rsidR="00CC03FC" w:rsidRPr="00CC03FC">
        <w:rPr>
          <w:rFonts w:cs="Times New Roman"/>
          <w:i/>
          <w:iCs/>
          <w:szCs w:val="24"/>
        </w:rPr>
        <w:t>quiz</w:t>
      </w:r>
      <w:r w:rsidRPr="000F487C">
        <w:rPr>
          <w:rFonts w:cs="Times New Roman"/>
          <w:szCs w:val="24"/>
        </w:rPr>
        <w:t xml:space="preserve"> yang memiliki properti status dan nilainya adalah </w:t>
      </w:r>
      <w:r w:rsidRPr="00D8639E">
        <w:rPr>
          <w:rFonts w:cs="Times New Roman"/>
          <w:i/>
          <w:iCs/>
          <w:szCs w:val="24"/>
        </w:rPr>
        <w:t>"Open"</w:t>
      </w:r>
      <w:r w:rsidRPr="000F487C">
        <w:rPr>
          <w:rFonts w:cs="Times New Roman"/>
          <w:szCs w:val="24"/>
        </w:rPr>
        <w:t>.</w:t>
      </w:r>
    </w:p>
    <w:p w14:paraId="4662C694" w14:textId="145FEF56" w:rsidR="00D8639E" w:rsidRDefault="00D8639E">
      <w:pPr>
        <w:pStyle w:val="ListParagraph"/>
        <w:numPr>
          <w:ilvl w:val="0"/>
          <w:numId w:val="41"/>
        </w:numPr>
        <w:rPr>
          <w:rFonts w:cs="Times New Roman"/>
          <w:szCs w:val="24"/>
        </w:rPr>
      </w:pPr>
      <w:r w:rsidRPr="00D8639E">
        <w:rPr>
          <w:rFonts w:cs="Times New Roman"/>
          <w:szCs w:val="24"/>
        </w:rPr>
        <w:t xml:space="preserve">Jika data </w:t>
      </w:r>
      <w:r w:rsidR="00CC03FC" w:rsidRPr="00CC03FC">
        <w:rPr>
          <w:rFonts w:cs="Times New Roman"/>
          <w:i/>
          <w:iCs/>
          <w:szCs w:val="24"/>
        </w:rPr>
        <w:t>quiz</w:t>
      </w:r>
      <w:r w:rsidRPr="00D8639E">
        <w:rPr>
          <w:rFonts w:cs="Times New Roman"/>
          <w:szCs w:val="24"/>
        </w:rPr>
        <w:t xml:space="preserve"> tidak tersedia (kosong atau tidak valid)</w:t>
      </w:r>
    </w:p>
    <w:p w14:paraId="0D02C59B" w14:textId="116EB6DE" w:rsidR="00D8639E" w:rsidRDefault="00CA7B71" w:rsidP="00D8639E">
      <w:pPr>
        <w:pStyle w:val="ListParagraph"/>
        <w:rPr>
          <w:rFonts w:cs="Times New Roman"/>
          <w:szCs w:val="24"/>
        </w:rPr>
      </w:pPr>
      <w:r w:rsidRPr="00CA7B71">
        <w:rPr>
          <w:rFonts w:cs="Times New Roman"/>
          <w:szCs w:val="24"/>
        </w:rPr>
        <w:t xml:space="preserve">Maka </w:t>
      </w:r>
      <w:r w:rsidRPr="00CA7B71">
        <w:rPr>
          <w:rFonts w:ascii="Courier New" w:hAnsi="Courier New" w:cs="Courier New"/>
          <w:szCs w:val="24"/>
        </w:rPr>
        <w:t>$filteredQuizzes</w:t>
      </w:r>
      <w:r w:rsidRPr="00CA7B71">
        <w:rPr>
          <w:rFonts w:cs="Times New Roman"/>
          <w:szCs w:val="24"/>
        </w:rPr>
        <w:t xml:space="preserve"> di-set menjadi array kosong.</w:t>
      </w:r>
    </w:p>
    <w:p w14:paraId="05BAD67F" w14:textId="77777777" w:rsidR="00F56C44" w:rsidRDefault="00CA7B71">
      <w:pPr>
        <w:pStyle w:val="ListParagraph"/>
        <w:numPr>
          <w:ilvl w:val="0"/>
          <w:numId w:val="41"/>
        </w:numPr>
        <w:rPr>
          <w:rFonts w:ascii="Courier New" w:hAnsi="Courier New" w:cs="Courier New"/>
          <w:szCs w:val="24"/>
        </w:rPr>
      </w:pPr>
      <w:r w:rsidRPr="00CA7B71">
        <w:rPr>
          <w:rFonts w:ascii="Courier New" w:hAnsi="Courier New" w:cs="Courier New"/>
          <w:szCs w:val="24"/>
        </w:rPr>
        <w:t>return view(...</w:t>
      </w:r>
    </w:p>
    <w:p w14:paraId="4F458167" w14:textId="7657982D" w:rsidR="00F56C44" w:rsidRDefault="00F56C44" w:rsidP="00F56C44">
      <w:pPr>
        <w:pStyle w:val="ListParagraph"/>
        <w:rPr>
          <w:rFonts w:eastAsia="Times New Roman" w:cs="Times New Roman"/>
          <w:kern w:val="0"/>
          <w:szCs w:val="24"/>
          <w14:ligatures w14:val="none"/>
        </w:rPr>
      </w:pPr>
      <w:r w:rsidRPr="00F56C44">
        <w:rPr>
          <w:rFonts w:eastAsia="Times New Roman" w:cs="Times New Roman"/>
          <w:kern w:val="0"/>
          <w:szCs w:val="24"/>
          <w14:ligatures w14:val="none"/>
        </w:rPr>
        <w:t xml:space="preserve">Menampilkan halaman view </w:t>
      </w:r>
      <w:r w:rsidRPr="00F56C44">
        <w:rPr>
          <w:rFonts w:ascii="Courier New" w:eastAsia="Times New Roman" w:hAnsi="Courier New" w:cs="Courier New"/>
          <w:kern w:val="0"/>
          <w:szCs w:val="24"/>
          <w14:ligatures w14:val="none"/>
        </w:rPr>
        <w:t>quiz_open</w:t>
      </w:r>
      <w:r w:rsidRPr="00F56C44">
        <w:rPr>
          <w:rFonts w:eastAsia="Times New Roman" w:cs="Times New Roman"/>
          <w:kern w:val="0"/>
          <w:szCs w:val="24"/>
          <w14:ligatures w14:val="none"/>
        </w:rPr>
        <w:t xml:space="preserve"> di direktori </w:t>
      </w:r>
      <w:r w:rsidRPr="00F56C44">
        <w:rPr>
          <w:rFonts w:ascii="Courier New" w:eastAsia="Times New Roman" w:hAnsi="Courier New" w:cs="Courier New"/>
          <w:kern w:val="0"/>
          <w:szCs w:val="24"/>
          <w14:ligatures w14:val="none"/>
        </w:rPr>
        <w:t>pages.teacher.quiz,</w:t>
      </w:r>
      <w:r w:rsidRPr="00F56C44">
        <w:rPr>
          <w:rFonts w:eastAsia="Times New Roman" w:cs="Times New Roman"/>
          <w:kern w:val="0"/>
          <w:szCs w:val="24"/>
          <w14:ligatures w14:val="none"/>
        </w:rPr>
        <w:t xml:space="preserve"> dan mengirimkan data </w:t>
      </w:r>
      <w:r w:rsidRPr="00F56C44">
        <w:rPr>
          <w:rFonts w:ascii="Courier New" w:eastAsia="Times New Roman" w:hAnsi="Courier New" w:cs="Courier New"/>
          <w:kern w:val="0"/>
          <w:szCs w:val="24"/>
          <w14:ligatures w14:val="none"/>
        </w:rPr>
        <w:t>$filteredQuizzes</w:t>
      </w:r>
      <w:r w:rsidRPr="00F56C44">
        <w:rPr>
          <w:rFonts w:eastAsia="Times New Roman" w:cs="Times New Roman"/>
          <w:kern w:val="0"/>
          <w:szCs w:val="24"/>
          <w14:ligatures w14:val="none"/>
        </w:rPr>
        <w:t xml:space="preserve"> ke view tersebut.</w:t>
      </w:r>
    </w:p>
    <w:p w14:paraId="5DB9CE62" w14:textId="53F88BB7" w:rsidR="00F56C44" w:rsidRPr="00F56C44" w:rsidRDefault="00F56C44" w:rsidP="00F56C44">
      <w:pPr>
        <w:rPr>
          <w:rFonts w:eastAsia="Times New Roman" w:cs="Times New Roman"/>
          <w:kern w:val="0"/>
          <w:szCs w:val="24"/>
          <w14:ligatures w14:val="none"/>
        </w:rPr>
      </w:pPr>
      <w:r w:rsidRPr="00F56C44">
        <w:rPr>
          <w:rFonts w:eastAsia="Times New Roman" w:cs="Times New Roman"/>
          <w:kern w:val="0"/>
          <w:szCs w:val="24"/>
          <w14:ligatures w14:val="none"/>
        </w:rPr>
        <w:t xml:space="preserve">Implementasi </w:t>
      </w:r>
      <w:r w:rsidRPr="00F56C44">
        <w:rPr>
          <w:rFonts w:ascii="Courier New" w:eastAsia="Times New Roman" w:hAnsi="Courier New" w:cs="Courier New"/>
          <w:kern w:val="0"/>
          <w:szCs w:val="24"/>
          <w14:ligatures w14:val="none"/>
        </w:rPr>
        <w:t>showquiz()</w:t>
      </w:r>
      <w:r w:rsidRPr="00F56C44">
        <w:rPr>
          <w:rFonts w:eastAsia="Times New Roman" w:cs="Times New Roman"/>
          <w:kern w:val="0"/>
          <w:szCs w:val="24"/>
          <w14:ligatures w14:val="none"/>
        </w:rPr>
        <w:t xml:space="preserve"> ini bertugas untuk menampilkan daftar </w:t>
      </w:r>
      <w:r w:rsidR="00CC03FC" w:rsidRPr="00CC03FC">
        <w:rPr>
          <w:rFonts w:eastAsia="Times New Roman" w:cs="Times New Roman"/>
          <w:i/>
          <w:iCs/>
          <w:kern w:val="0"/>
          <w:szCs w:val="24"/>
          <w14:ligatures w14:val="none"/>
        </w:rPr>
        <w:t>quiz</w:t>
      </w:r>
      <w:r w:rsidRPr="00F56C44">
        <w:rPr>
          <w:rFonts w:eastAsia="Times New Roman" w:cs="Times New Roman"/>
          <w:kern w:val="0"/>
          <w:szCs w:val="24"/>
          <w14:ligatures w14:val="none"/>
        </w:rPr>
        <w:t xml:space="preserve"> dengan status </w:t>
      </w:r>
      <w:r w:rsidRPr="00CD7DAA">
        <w:rPr>
          <w:rFonts w:eastAsia="Times New Roman" w:cs="Times New Roman"/>
          <w:i/>
          <w:iCs/>
          <w:kern w:val="0"/>
          <w:szCs w:val="24"/>
          <w14:ligatures w14:val="none"/>
        </w:rPr>
        <w:t>"Open"</w:t>
      </w:r>
      <w:r w:rsidRPr="00F56C44">
        <w:rPr>
          <w:rFonts w:eastAsia="Times New Roman" w:cs="Times New Roman"/>
          <w:kern w:val="0"/>
          <w:szCs w:val="24"/>
          <w14:ligatures w14:val="none"/>
        </w:rPr>
        <w:t xml:space="preserve"> dari Firebase ke halaman tampilan </w:t>
      </w:r>
      <w:r w:rsidR="00CD7DAA">
        <w:rPr>
          <w:rFonts w:eastAsia="Times New Roman" w:cs="Times New Roman"/>
          <w:i/>
          <w:iCs/>
          <w:kern w:val="0"/>
          <w:szCs w:val="24"/>
          <w14:ligatures w14:val="none"/>
        </w:rPr>
        <w:t xml:space="preserve">admin </w:t>
      </w:r>
      <w:r w:rsidR="00CD7DAA">
        <w:rPr>
          <w:rFonts w:eastAsia="Times New Roman" w:cs="Times New Roman"/>
          <w:kern w:val="0"/>
          <w:szCs w:val="24"/>
          <w14:ligatures w14:val="none"/>
        </w:rPr>
        <w:t xml:space="preserve">atau pembuat </w:t>
      </w:r>
      <w:r w:rsidR="00CD7DAA">
        <w:rPr>
          <w:rFonts w:eastAsia="Times New Roman" w:cs="Times New Roman"/>
          <w:i/>
          <w:iCs/>
          <w:kern w:val="0"/>
          <w:szCs w:val="24"/>
          <w14:ligatures w14:val="none"/>
        </w:rPr>
        <w:t>quiz</w:t>
      </w:r>
      <w:r w:rsidRPr="00F56C44">
        <w:rPr>
          <w:rFonts w:eastAsia="Times New Roman" w:cs="Times New Roman"/>
          <w:kern w:val="0"/>
          <w:szCs w:val="24"/>
          <w14:ligatures w14:val="none"/>
        </w:rPr>
        <w:t xml:space="preserve">. </w:t>
      </w:r>
      <w:r w:rsidR="00CD7DAA">
        <w:rPr>
          <w:rFonts w:eastAsia="Times New Roman" w:cs="Times New Roman"/>
          <w:i/>
          <w:iCs/>
          <w:kern w:val="0"/>
          <w:szCs w:val="24"/>
          <w14:ligatures w14:val="none"/>
        </w:rPr>
        <w:t>Quiz</w:t>
      </w:r>
      <w:r w:rsidRPr="00F56C44">
        <w:rPr>
          <w:rFonts w:eastAsia="Times New Roman" w:cs="Times New Roman"/>
          <w:kern w:val="0"/>
          <w:szCs w:val="24"/>
          <w14:ligatures w14:val="none"/>
        </w:rPr>
        <w:t xml:space="preserve"> dengan status ini biasanya masih dalam tahap persiapan dan belum dimulai oleh peserta. Ini juga bagian dari manajemen status </w:t>
      </w:r>
      <w:r w:rsidR="00CC03FC" w:rsidRPr="00CC03FC">
        <w:rPr>
          <w:rFonts w:eastAsia="Times New Roman" w:cs="Times New Roman"/>
          <w:i/>
          <w:iCs/>
          <w:kern w:val="0"/>
          <w:szCs w:val="24"/>
          <w14:ligatures w14:val="none"/>
        </w:rPr>
        <w:t>quiz</w:t>
      </w:r>
      <w:r w:rsidRPr="00F56C44">
        <w:rPr>
          <w:rFonts w:eastAsia="Times New Roman" w:cs="Times New Roman"/>
          <w:kern w:val="0"/>
          <w:szCs w:val="24"/>
          <w14:ligatures w14:val="none"/>
        </w:rPr>
        <w:t xml:space="preserve"> dalam sistem</w:t>
      </w:r>
      <w:r w:rsidR="00CD7DAA">
        <w:rPr>
          <w:rFonts w:eastAsia="Times New Roman" w:cs="Times New Roman"/>
          <w:kern w:val="0"/>
          <w:szCs w:val="24"/>
          <w14:ligatures w14:val="none"/>
        </w:rPr>
        <w:t xml:space="preserve"> </w:t>
      </w:r>
      <w:r w:rsidRPr="00F56C44">
        <w:rPr>
          <w:rFonts w:eastAsia="Times New Roman" w:cs="Times New Roman"/>
          <w:kern w:val="0"/>
          <w:szCs w:val="24"/>
          <w14:ligatures w14:val="none"/>
        </w:rPr>
        <w:t xml:space="preserve">yang mendukung pengaturan dan kontrol </w:t>
      </w:r>
      <w:r w:rsidR="00CC03FC" w:rsidRPr="00CC03FC">
        <w:rPr>
          <w:rFonts w:eastAsia="Times New Roman" w:cs="Times New Roman"/>
          <w:i/>
          <w:iCs/>
          <w:kern w:val="0"/>
          <w:szCs w:val="24"/>
          <w14:ligatures w14:val="none"/>
        </w:rPr>
        <w:t>quiz</w:t>
      </w:r>
      <w:r w:rsidRPr="00F56C44">
        <w:rPr>
          <w:rFonts w:eastAsia="Times New Roman" w:cs="Times New Roman"/>
          <w:kern w:val="0"/>
          <w:szCs w:val="24"/>
          <w14:ligatures w14:val="none"/>
        </w:rPr>
        <w:t xml:space="preserve"> berbasis status.</w:t>
      </w:r>
    </w:p>
    <w:p w14:paraId="1472FF35" w14:textId="7B66637A" w:rsidR="00EF727B" w:rsidRPr="00844039" w:rsidRDefault="00064403" w:rsidP="00844039">
      <w:pPr>
        <w:pStyle w:val="Heading3"/>
        <w:rPr>
          <w:color w:val="auto"/>
        </w:rPr>
      </w:pPr>
      <w:bookmarkStart w:id="154" w:name="_Toc195504909"/>
      <w:r w:rsidRPr="00844039">
        <w:rPr>
          <w:color w:val="auto"/>
        </w:rPr>
        <w:t>Implementasi Quiz</w:t>
      </w:r>
      <w:r w:rsidR="00F847AE" w:rsidRPr="00844039">
        <w:rPr>
          <w:color w:val="auto"/>
        </w:rPr>
        <w:t xml:space="preserve"> </w:t>
      </w:r>
      <w:r w:rsidR="003B32CC" w:rsidRPr="00844039">
        <w:rPr>
          <w:color w:val="auto"/>
        </w:rPr>
        <w:t>Ongoing</w:t>
      </w:r>
      <w:bookmarkEnd w:id="154"/>
    </w:p>
    <w:p w14:paraId="3FAEE3CA" w14:textId="23D8B94A" w:rsidR="004C28BB" w:rsidRPr="00CC2F62" w:rsidRDefault="004C28BB" w:rsidP="00EF727B">
      <w:pPr>
        <w:rPr>
          <w:szCs w:val="24"/>
        </w:rPr>
      </w:pPr>
      <w:r w:rsidRPr="00CC2F62">
        <w:rPr>
          <w:szCs w:val="24"/>
        </w:rPr>
        <w:t xml:space="preserve">Pada implementasi ini, sistem memungkinkan untuk mengubah status </w:t>
      </w:r>
      <w:r w:rsidR="00AB300D" w:rsidRPr="00CC2F62">
        <w:rPr>
          <w:i/>
          <w:iCs/>
          <w:szCs w:val="24"/>
        </w:rPr>
        <w:t>quiz</w:t>
      </w:r>
      <w:r w:rsidRPr="00CC2F62">
        <w:rPr>
          <w:szCs w:val="24"/>
        </w:rPr>
        <w:t xml:space="preserve"> menjadi </w:t>
      </w:r>
      <w:r w:rsidRPr="00CC2F62">
        <w:rPr>
          <w:i/>
          <w:iCs/>
          <w:szCs w:val="24"/>
        </w:rPr>
        <w:t>"Ongoing"</w:t>
      </w:r>
      <w:r w:rsidRPr="00CC2F62">
        <w:rPr>
          <w:szCs w:val="24"/>
        </w:rPr>
        <w:t xml:space="preserve"> (sedang berlangsung) dan menampilkan </w:t>
      </w:r>
      <w:r w:rsidR="000A3A12" w:rsidRPr="00CC2F62">
        <w:rPr>
          <w:i/>
          <w:iCs/>
          <w:szCs w:val="24"/>
        </w:rPr>
        <w:t>quiz - quiz</w:t>
      </w:r>
      <w:r w:rsidRPr="00CC2F62">
        <w:rPr>
          <w:szCs w:val="24"/>
        </w:rPr>
        <w:t xml:space="preserve"> yang sedang berlangsung. Proses dimulai dengan fungsi </w:t>
      </w:r>
      <w:r w:rsidRPr="00CC2F62">
        <w:rPr>
          <w:rFonts w:ascii="Courier New" w:hAnsi="Courier New" w:cs="Courier New"/>
          <w:szCs w:val="24"/>
        </w:rPr>
        <w:t>quizStart($id)</w:t>
      </w:r>
      <w:r w:rsidRPr="00CC2F62">
        <w:rPr>
          <w:szCs w:val="24"/>
        </w:rPr>
        <w:t xml:space="preserve">, yang memperbarui status </w:t>
      </w:r>
      <w:r w:rsidR="000A3A12" w:rsidRPr="00CC2F62">
        <w:rPr>
          <w:i/>
          <w:iCs/>
          <w:szCs w:val="24"/>
        </w:rPr>
        <w:t>quiz</w:t>
      </w:r>
      <w:r w:rsidRPr="00CC2F62">
        <w:rPr>
          <w:szCs w:val="24"/>
        </w:rPr>
        <w:t xml:space="preserve"> yang sudah ada di database </w:t>
      </w:r>
      <w:r w:rsidRPr="00CC2F62">
        <w:rPr>
          <w:i/>
          <w:iCs/>
          <w:szCs w:val="24"/>
        </w:rPr>
        <w:t>Firebase</w:t>
      </w:r>
      <w:r w:rsidRPr="00CC2F62">
        <w:rPr>
          <w:szCs w:val="24"/>
        </w:rPr>
        <w:t xml:space="preserve">, mengganti statusnya menjadi </w:t>
      </w:r>
      <w:r w:rsidRPr="00CC2F62">
        <w:rPr>
          <w:i/>
          <w:iCs/>
          <w:szCs w:val="24"/>
        </w:rPr>
        <w:t>"Ongoing"</w:t>
      </w:r>
      <w:r w:rsidRPr="00CC2F62">
        <w:rPr>
          <w:szCs w:val="24"/>
        </w:rPr>
        <w:t xml:space="preserve">. Hal ini memungkinkan </w:t>
      </w:r>
      <w:r w:rsidR="000A3A12" w:rsidRPr="00CC2F62">
        <w:rPr>
          <w:i/>
          <w:iCs/>
          <w:szCs w:val="24"/>
        </w:rPr>
        <w:t xml:space="preserve">quiz </w:t>
      </w:r>
      <w:r w:rsidRPr="00CC2F62">
        <w:rPr>
          <w:szCs w:val="24"/>
        </w:rPr>
        <w:t xml:space="preserve">dimulai dan peserta dapat mengikutinya. Setelah </w:t>
      </w:r>
      <w:r w:rsidR="000A3A12" w:rsidRPr="00CC2F62">
        <w:rPr>
          <w:i/>
          <w:iCs/>
          <w:szCs w:val="24"/>
        </w:rPr>
        <w:t>quiz</w:t>
      </w:r>
      <w:r w:rsidRPr="00CC2F62">
        <w:rPr>
          <w:szCs w:val="24"/>
        </w:rPr>
        <w:t xml:space="preserve"> dimulai, pengguna akan diarahkan ke halaman yang menampilkan </w:t>
      </w:r>
      <w:r w:rsidR="000A3A12" w:rsidRPr="00CC2F62">
        <w:rPr>
          <w:i/>
          <w:iCs/>
          <w:szCs w:val="24"/>
        </w:rPr>
        <w:t>quiz</w:t>
      </w:r>
      <w:r w:rsidRPr="00CC2F62">
        <w:rPr>
          <w:szCs w:val="24"/>
        </w:rPr>
        <w:t xml:space="preserve"> yang sedang berlangsung, dengan pemberitahuan sukses.</w:t>
      </w:r>
    </w:p>
    <w:p w14:paraId="533D1D43" w14:textId="37657E9E" w:rsidR="00F847AE" w:rsidRPr="00CC2F62" w:rsidRDefault="004C28BB" w:rsidP="00F847AE">
      <w:pPr>
        <w:rPr>
          <w:szCs w:val="24"/>
        </w:rPr>
      </w:pPr>
      <w:r w:rsidRPr="00CC2F62">
        <w:rPr>
          <w:szCs w:val="24"/>
        </w:rPr>
        <w:t xml:space="preserve">Selanjutnya, pada fungsi </w:t>
      </w:r>
      <w:r w:rsidRPr="00CC2F62">
        <w:rPr>
          <w:rFonts w:ascii="Courier New" w:hAnsi="Courier New" w:cs="Courier New"/>
          <w:szCs w:val="24"/>
        </w:rPr>
        <w:t>showQuizOngoing()</w:t>
      </w:r>
      <w:r w:rsidRPr="00CC2F62">
        <w:rPr>
          <w:szCs w:val="24"/>
        </w:rPr>
        <w:t xml:space="preserve">, sistem mengambil seluruh data </w:t>
      </w:r>
      <w:r w:rsidR="00AB300D" w:rsidRPr="00CC2F62">
        <w:rPr>
          <w:i/>
          <w:iCs/>
          <w:szCs w:val="24"/>
        </w:rPr>
        <w:t>quiz</w:t>
      </w:r>
      <w:r w:rsidRPr="00CC2F62">
        <w:rPr>
          <w:szCs w:val="24"/>
        </w:rPr>
        <w:t xml:space="preserve"> dari database dan memfilter </w:t>
      </w:r>
      <w:r w:rsidR="000A3A12" w:rsidRPr="00CC2F62">
        <w:rPr>
          <w:i/>
          <w:iCs/>
          <w:szCs w:val="24"/>
        </w:rPr>
        <w:t>quiz</w:t>
      </w:r>
      <w:r w:rsidRPr="00CC2F62">
        <w:rPr>
          <w:szCs w:val="24"/>
        </w:rPr>
        <w:t xml:space="preserve"> yang memiliki status </w:t>
      </w:r>
      <w:r w:rsidRPr="00CC2F62">
        <w:rPr>
          <w:i/>
          <w:iCs/>
          <w:szCs w:val="24"/>
        </w:rPr>
        <w:t>"Ongoing"</w:t>
      </w:r>
      <w:r w:rsidRPr="00CC2F62">
        <w:rPr>
          <w:szCs w:val="24"/>
        </w:rPr>
        <w:t xml:space="preserve">. </w:t>
      </w:r>
      <w:r w:rsidR="000A3A12" w:rsidRPr="00CC2F62">
        <w:rPr>
          <w:i/>
          <w:iCs/>
          <w:szCs w:val="24"/>
        </w:rPr>
        <w:t>Quiz</w:t>
      </w:r>
      <w:r w:rsidRPr="00CC2F62">
        <w:rPr>
          <w:szCs w:val="24"/>
        </w:rPr>
        <w:t xml:space="preserve"> yang statusnya </w:t>
      </w:r>
      <w:r w:rsidRPr="00CC2F62">
        <w:rPr>
          <w:i/>
          <w:iCs/>
          <w:szCs w:val="24"/>
        </w:rPr>
        <w:t>"Ongoing"</w:t>
      </w:r>
      <w:r w:rsidRPr="00CC2F62">
        <w:rPr>
          <w:szCs w:val="24"/>
        </w:rPr>
        <w:t xml:space="preserve"> akan ditampilkan pada halaman khusus, memungkinkan pengelola </w:t>
      </w:r>
      <w:r w:rsidR="00AB300D" w:rsidRPr="00CC2F62">
        <w:rPr>
          <w:i/>
          <w:iCs/>
          <w:szCs w:val="24"/>
        </w:rPr>
        <w:t>quiz</w:t>
      </w:r>
      <w:r w:rsidRPr="00CC2F62">
        <w:rPr>
          <w:szCs w:val="24"/>
        </w:rPr>
        <w:t xml:space="preserve"> untuk memonitor </w:t>
      </w:r>
      <w:r w:rsidR="008B575C" w:rsidRPr="00CC2F62">
        <w:rPr>
          <w:i/>
          <w:iCs/>
          <w:szCs w:val="24"/>
        </w:rPr>
        <w:t>quiz</w:t>
      </w:r>
      <w:r w:rsidRPr="00CC2F62">
        <w:rPr>
          <w:szCs w:val="24"/>
        </w:rPr>
        <w:t xml:space="preserve"> yang sedang berjalan. Dengan demikian, implementasi status </w:t>
      </w:r>
      <w:r w:rsidR="008B575C" w:rsidRPr="00CC2F62">
        <w:rPr>
          <w:i/>
          <w:iCs/>
          <w:szCs w:val="24"/>
        </w:rPr>
        <w:t>quiz</w:t>
      </w:r>
      <w:r w:rsidRPr="00CC2F62">
        <w:rPr>
          <w:szCs w:val="24"/>
        </w:rPr>
        <w:t xml:space="preserve"> ini memastikan bahwa hanya </w:t>
      </w:r>
      <w:r w:rsidR="00AB300D" w:rsidRPr="00CC2F62">
        <w:rPr>
          <w:i/>
          <w:iCs/>
          <w:szCs w:val="24"/>
        </w:rPr>
        <w:t>quiz</w:t>
      </w:r>
      <w:r w:rsidRPr="00CC2F62">
        <w:rPr>
          <w:szCs w:val="24"/>
        </w:rPr>
        <w:t xml:space="preserve"> yang sedang aktif yang terlihat oleh pengguna, memberi kontrol penuh kepada pengelola dalam mengatur dan memantau </w:t>
      </w:r>
      <w:r w:rsidR="00A07617" w:rsidRPr="00CC2F62">
        <w:rPr>
          <w:i/>
          <w:iCs/>
          <w:szCs w:val="24"/>
        </w:rPr>
        <w:t>quiz</w:t>
      </w:r>
      <w:r w:rsidRPr="00CC2F62">
        <w:rPr>
          <w:szCs w:val="24"/>
        </w:rPr>
        <w:t xml:space="preserve"> yang sedang berlangsung.</w:t>
      </w:r>
    </w:p>
    <w:p w14:paraId="29EBEC5C" w14:textId="33D71CC3" w:rsidR="002457C2" w:rsidRPr="002457C2" w:rsidRDefault="002457C2" w:rsidP="002457C2">
      <w:pPr>
        <w:pStyle w:val="Caption"/>
        <w:keepNext/>
        <w:jc w:val="center"/>
        <w:rPr>
          <w:color w:val="auto"/>
          <w:sz w:val="24"/>
          <w:szCs w:val="24"/>
        </w:rPr>
      </w:pPr>
      <w:bookmarkStart w:id="155" w:name="_Toc195482850"/>
      <w:bookmarkStart w:id="156" w:name="_Toc195482868"/>
      <w:r w:rsidRPr="002457C2">
        <w:rPr>
          <w:i w:val="0"/>
          <w:iCs w:val="0"/>
          <w:color w:val="auto"/>
          <w:sz w:val="24"/>
          <w:szCs w:val="24"/>
        </w:rPr>
        <w:t xml:space="preserve">Tabel 5. </w:t>
      </w:r>
      <w:r w:rsidRPr="002457C2">
        <w:rPr>
          <w:i w:val="0"/>
          <w:iCs w:val="0"/>
          <w:color w:val="auto"/>
          <w:sz w:val="24"/>
          <w:szCs w:val="24"/>
        </w:rPr>
        <w:fldChar w:fldCharType="begin"/>
      </w:r>
      <w:r w:rsidRPr="002457C2">
        <w:rPr>
          <w:i w:val="0"/>
          <w:iCs w:val="0"/>
          <w:color w:val="auto"/>
          <w:sz w:val="24"/>
          <w:szCs w:val="24"/>
        </w:rPr>
        <w:instrText xml:space="preserve"> SEQ Tabel_5. \* ARABIC </w:instrText>
      </w:r>
      <w:r w:rsidRPr="002457C2">
        <w:rPr>
          <w:i w:val="0"/>
          <w:iCs w:val="0"/>
          <w:color w:val="auto"/>
          <w:sz w:val="24"/>
          <w:szCs w:val="24"/>
        </w:rPr>
        <w:fldChar w:fldCharType="separate"/>
      </w:r>
      <w:r w:rsidR="006C1C49">
        <w:rPr>
          <w:i w:val="0"/>
          <w:iCs w:val="0"/>
          <w:noProof/>
          <w:color w:val="auto"/>
          <w:sz w:val="24"/>
          <w:szCs w:val="24"/>
        </w:rPr>
        <w:t>15</w:t>
      </w:r>
      <w:r w:rsidRPr="002457C2">
        <w:rPr>
          <w:i w:val="0"/>
          <w:iCs w:val="0"/>
          <w:color w:val="auto"/>
          <w:sz w:val="24"/>
          <w:szCs w:val="24"/>
        </w:rPr>
        <w:fldChar w:fldCharType="end"/>
      </w:r>
      <w:r w:rsidRPr="002457C2">
        <w:rPr>
          <w:i w:val="0"/>
          <w:iCs w:val="0"/>
          <w:color w:val="auto"/>
          <w:sz w:val="24"/>
          <w:szCs w:val="24"/>
        </w:rPr>
        <w:t xml:space="preserve"> Kode Program Implementasi </w:t>
      </w:r>
      <w:r w:rsidRPr="002457C2">
        <w:rPr>
          <w:color w:val="auto"/>
          <w:sz w:val="24"/>
          <w:szCs w:val="24"/>
        </w:rPr>
        <w:t>Quiz Ongoing</w:t>
      </w:r>
      <w:bookmarkEnd w:id="155"/>
      <w:bookmarkEnd w:id="156"/>
    </w:p>
    <w:tbl>
      <w:tblPr>
        <w:tblStyle w:val="TableGrid"/>
        <w:tblW w:w="0" w:type="auto"/>
        <w:tblLook w:val="04A0" w:firstRow="1" w:lastRow="0" w:firstColumn="1" w:lastColumn="0" w:noHBand="0" w:noVBand="1"/>
      </w:tblPr>
      <w:tblGrid>
        <w:gridCol w:w="9350"/>
      </w:tblGrid>
      <w:tr w:rsidR="00604DE3" w14:paraId="1472C87C" w14:textId="77777777" w:rsidTr="00604DE3">
        <w:tc>
          <w:tcPr>
            <w:tcW w:w="9350" w:type="dxa"/>
          </w:tcPr>
          <w:p w14:paraId="7DF099EC" w14:textId="77777777" w:rsidR="00604DE3" w:rsidRPr="00604DE3" w:rsidRDefault="00604DE3" w:rsidP="00604DE3">
            <w:pPr>
              <w:spacing w:after="160"/>
              <w:rPr>
                <w:rFonts w:ascii="Courier New" w:hAnsi="Courier New" w:cs="Courier New"/>
                <w:sz w:val="18"/>
                <w:szCs w:val="18"/>
              </w:rPr>
            </w:pPr>
            <w:r w:rsidRPr="00604DE3">
              <w:rPr>
                <w:rFonts w:ascii="Courier New" w:hAnsi="Courier New" w:cs="Courier New"/>
                <w:sz w:val="18"/>
                <w:szCs w:val="18"/>
              </w:rPr>
              <w:t>    public function quizStart($id)</w:t>
            </w:r>
          </w:p>
          <w:p w14:paraId="124E0080" w14:textId="77777777" w:rsidR="00604DE3" w:rsidRPr="00604DE3" w:rsidRDefault="00604DE3" w:rsidP="00604DE3">
            <w:pPr>
              <w:spacing w:after="160"/>
              <w:rPr>
                <w:rFonts w:ascii="Courier New" w:hAnsi="Courier New" w:cs="Courier New"/>
                <w:sz w:val="18"/>
                <w:szCs w:val="18"/>
              </w:rPr>
            </w:pPr>
            <w:r w:rsidRPr="00604DE3">
              <w:rPr>
                <w:rFonts w:ascii="Courier New" w:hAnsi="Courier New" w:cs="Courier New"/>
                <w:sz w:val="18"/>
                <w:szCs w:val="18"/>
              </w:rPr>
              <w:t>    {</w:t>
            </w:r>
          </w:p>
          <w:p w14:paraId="5575FB73" w14:textId="77777777" w:rsidR="00604DE3" w:rsidRPr="00604DE3" w:rsidRDefault="00604DE3" w:rsidP="00604DE3">
            <w:pPr>
              <w:spacing w:after="160"/>
              <w:rPr>
                <w:rFonts w:ascii="Courier New" w:hAnsi="Courier New" w:cs="Courier New"/>
                <w:sz w:val="18"/>
                <w:szCs w:val="18"/>
              </w:rPr>
            </w:pPr>
            <w:r w:rsidRPr="00604DE3">
              <w:rPr>
                <w:rFonts w:ascii="Courier New" w:hAnsi="Courier New" w:cs="Courier New"/>
                <w:sz w:val="18"/>
                <w:szCs w:val="18"/>
              </w:rPr>
              <w:t>        $quizRef = $this-&gt;database-&gt;getReference('quizs/' . $id);</w:t>
            </w:r>
          </w:p>
          <w:p w14:paraId="2A3C5986" w14:textId="77777777" w:rsidR="00604DE3" w:rsidRPr="00604DE3" w:rsidRDefault="00604DE3" w:rsidP="00604DE3">
            <w:pPr>
              <w:spacing w:after="160"/>
              <w:rPr>
                <w:rFonts w:ascii="Courier New" w:hAnsi="Courier New" w:cs="Courier New"/>
                <w:sz w:val="18"/>
                <w:szCs w:val="18"/>
              </w:rPr>
            </w:pPr>
          </w:p>
          <w:p w14:paraId="68432EFC" w14:textId="77777777" w:rsidR="00604DE3" w:rsidRPr="00604DE3" w:rsidRDefault="00604DE3" w:rsidP="00604DE3">
            <w:pPr>
              <w:spacing w:after="160"/>
              <w:rPr>
                <w:rFonts w:ascii="Courier New" w:hAnsi="Courier New" w:cs="Courier New"/>
                <w:sz w:val="18"/>
                <w:szCs w:val="18"/>
              </w:rPr>
            </w:pPr>
            <w:r w:rsidRPr="00604DE3">
              <w:rPr>
                <w:rFonts w:ascii="Courier New" w:hAnsi="Courier New" w:cs="Courier New"/>
                <w:sz w:val="18"/>
                <w:szCs w:val="18"/>
              </w:rPr>
              <w:t>        // dd($id);</w:t>
            </w:r>
          </w:p>
          <w:p w14:paraId="746E7A6C" w14:textId="77777777" w:rsidR="00604DE3" w:rsidRPr="00604DE3" w:rsidRDefault="00604DE3" w:rsidP="00604DE3">
            <w:pPr>
              <w:spacing w:after="160"/>
              <w:rPr>
                <w:rFonts w:ascii="Courier New" w:hAnsi="Courier New" w:cs="Courier New"/>
                <w:sz w:val="18"/>
                <w:szCs w:val="18"/>
              </w:rPr>
            </w:pPr>
            <w:r w:rsidRPr="00604DE3">
              <w:rPr>
                <w:rFonts w:ascii="Courier New" w:hAnsi="Courier New" w:cs="Courier New"/>
                <w:sz w:val="18"/>
                <w:szCs w:val="18"/>
              </w:rPr>
              <w:t>        $quizRef-&gt;update([</w:t>
            </w:r>
          </w:p>
          <w:p w14:paraId="4D5B6B42" w14:textId="77777777" w:rsidR="00604DE3" w:rsidRPr="00604DE3" w:rsidRDefault="00604DE3" w:rsidP="00604DE3">
            <w:pPr>
              <w:spacing w:after="160"/>
              <w:rPr>
                <w:rFonts w:ascii="Courier New" w:hAnsi="Courier New" w:cs="Courier New"/>
                <w:sz w:val="18"/>
                <w:szCs w:val="18"/>
              </w:rPr>
            </w:pPr>
            <w:r w:rsidRPr="00604DE3">
              <w:rPr>
                <w:rFonts w:ascii="Courier New" w:hAnsi="Courier New" w:cs="Courier New"/>
                <w:sz w:val="18"/>
                <w:szCs w:val="18"/>
              </w:rPr>
              <w:t>            'status' =&gt; 'Ongoing'</w:t>
            </w:r>
          </w:p>
          <w:p w14:paraId="472E9DB7" w14:textId="77777777" w:rsidR="00604DE3" w:rsidRPr="00604DE3" w:rsidRDefault="00604DE3" w:rsidP="00604DE3">
            <w:pPr>
              <w:spacing w:after="160"/>
              <w:rPr>
                <w:rFonts w:ascii="Courier New" w:hAnsi="Courier New" w:cs="Courier New"/>
                <w:sz w:val="18"/>
                <w:szCs w:val="18"/>
              </w:rPr>
            </w:pPr>
            <w:r w:rsidRPr="00604DE3">
              <w:rPr>
                <w:rFonts w:ascii="Courier New" w:hAnsi="Courier New" w:cs="Courier New"/>
                <w:sz w:val="18"/>
                <w:szCs w:val="18"/>
              </w:rPr>
              <w:t>        ]);</w:t>
            </w:r>
          </w:p>
          <w:p w14:paraId="62654E0B" w14:textId="77777777" w:rsidR="00604DE3" w:rsidRPr="00604DE3" w:rsidRDefault="00604DE3" w:rsidP="00604DE3">
            <w:pPr>
              <w:spacing w:after="160"/>
              <w:rPr>
                <w:rFonts w:ascii="Courier New" w:hAnsi="Courier New" w:cs="Courier New"/>
                <w:sz w:val="18"/>
                <w:szCs w:val="18"/>
              </w:rPr>
            </w:pPr>
            <w:r w:rsidRPr="00604DE3">
              <w:rPr>
                <w:rFonts w:ascii="Courier New" w:hAnsi="Courier New" w:cs="Courier New"/>
                <w:sz w:val="18"/>
                <w:szCs w:val="18"/>
              </w:rPr>
              <w:t>        return redirect()-&gt;route('quiz.ongoing')-&gt;with('success', 'Quiz started successfully!');</w:t>
            </w:r>
          </w:p>
          <w:p w14:paraId="5870561D" w14:textId="22DC0BD9" w:rsidR="00604DE3" w:rsidRPr="00604DE3" w:rsidRDefault="00604DE3" w:rsidP="00604DE3">
            <w:pPr>
              <w:spacing w:after="160"/>
              <w:rPr>
                <w:rFonts w:ascii="Courier New" w:hAnsi="Courier New" w:cs="Courier New"/>
                <w:sz w:val="18"/>
                <w:szCs w:val="18"/>
              </w:rPr>
            </w:pPr>
            <w:r w:rsidRPr="00604DE3">
              <w:rPr>
                <w:rFonts w:ascii="Courier New" w:hAnsi="Courier New" w:cs="Courier New"/>
                <w:sz w:val="18"/>
                <w:szCs w:val="18"/>
              </w:rPr>
              <w:t>    }</w:t>
            </w:r>
          </w:p>
          <w:p w14:paraId="68A484C1" w14:textId="77777777" w:rsidR="00604DE3" w:rsidRPr="00604DE3" w:rsidRDefault="00604DE3" w:rsidP="00604DE3">
            <w:pPr>
              <w:spacing w:after="160"/>
              <w:rPr>
                <w:rFonts w:ascii="Courier New" w:hAnsi="Courier New" w:cs="Courier New"/>
                <w:sz w:val="18"/>
                <w:szCs w:val="18"/>
              </w:rPr>
            </w:pPr>
            <w:r w:rsidRPr="00604DE3">
              <w:rPr>
                <w:rFonts w:ascii="Courier New" w:hAnsi="Courier New" w:cs="Courier New"/>
                <w:sz w:val="18"/>
                <w:szCs w:val="18"/>
              </w:rPr>
              <w:t>    public function showQuizOngoing()</w:t>
            </w:r>
          </w:p>
          <w:p w14:paraId="0A85C160" w14:textId="77777777" w:rsidR="00604DE3" w:rsidRPr="00604DE3" w:rsidRDefault="00604DE3" w:rsidP="00604DE3">
            <w:pPr>
              <w:spacing w:after="160"/>
              <w:rPr>
                <w:rFonts w:ascii="Courier New" w:hAnsi="Courier New" w:cs="Courier New"/>
                <w:sz w:val="18"/>
                <w:szCs w:val="18"/>
              </w:rPr>
            </w:pPr>
            <w:r w:rsidRPr="00604DE3">
              <w:rPr>
                <w:rFonts w:ascii="Courier New" w:hAnsi="Courier New" w:cs="Courier New"/>
                <w:sz w:val="18"/>
                <w:szCs w:val="18"/>
              </w:rPr>
              <w:t>    {</w:t>
            </w:r>
          </w:p>
          <w:p w14:paraId="48582A82" w14:textId="77777777" w:rsidR="00604DE3" w:rsidRPr="00604DE3" w:rsidRDefault="00604DE3" w:rsidP="00604DE3">
            <w:pPr>
              <w:spacing w:after="160"/>
              <w:rPr>
                <w:rFonts w:ascii="Courier New" w:hAnsi="Courier New" w:cs="Courier New"/>
                <w:sz w:val="18"/>
                <w:szCs w:val="18"/>
              </w:rPr>
            </w:pPr>
            <w:r w:rsidRPr="00604DE3">
              <w:rPr>
                <w:rFonts w:ascii="Courier New" w:hAnsi="Courier New" w:cs="Courier New"/>
                <w:sz w:val="18"/>
                <w:szCs w:val="18"/>
              </w:rPr>
              <w:t>        $quizzes = $this-&gt;database-&gt;getReference('quizs')-&gt;getValue();</w:t>
            </w:r>
          </w:p>
          <w:p w14:paraId="7963A4A0" w14:textId="77777777" w:rsidR="00604DE3" w:rsidRPr="00604DE3" w:rsidRDefault="00604DE3" w:rsidP="00604DE3">
            <w:pPr>
              <w:spacing w:after="160"/>
              <w:rPr>
                <w:rFonts w:ascii="Courier New" w:hAnsi="Courier New" w:cs="Courier New"/>
                <w:sz w:val="18"/>
                <w:szCs w:val="18"/>
              </w:rPr>
            </w:pPr>
          </w:p>
          <w:p w14:paraId="7EAF8170" w14:textId="77777777" w:rsidR="00604DE3" w:rsidRPr="00604DE3" w:rsidRDefault="00604DE3" w:rsidP="00604DE3">
            <w:pPr>
              <w:spacing w:after="160"/>
              <w:rPr>
                <w:rFonts w:ascii="Courier New" w:hAnsi="Courier New" w:cs="Courier New"/>
                <w:sz w:val="18"/>
                <w:szCs w:val="18"/>
              </w:rPr>
            </w:pPr>
            <w:r w:rsidRPr="00604DE3">
              <w:rPr>
                <w:rFonts w:ascii="Courier New" w:hAnsi="Courier New" w:cs="Courier New"/>
                <w:sz w:val="18"/>
                <w:szCs w:val="18"/>
              </w:rPr>
              <w:t>        if (!empty($quizzes) &amp;&amp; is_array($quizzes)) {</w:t>
            </w:r>
          </w:p>
          <w:p w14:paraId="2E059482" w14:textId="77777777" w:rsidR="00604DE3" w:rsidRPr="00604DE3" w:rsidRDefault="00604DE3" w:rsidP="00604DE3">
            <w:pPr>
              <w:spacing w:after="160"/>
              <w:rPr>
                <w:rFonts w:ascii="Courier New" w:hAnsi="Courier New" w:cs="Courier New"/>
                <w:sz w:val="18"/>
                <w:szCs w:val="18"/>
              </w:rPr>
            </w:pPr>
            <w:r w:rsidRPr="00604DE3">
              <w:rPr>
                <w:rFonts w:ascii="Courier New" w:hAnsi="Courier New" w:cs="Courier New"/>
                <w:sz w:val="18"/>
                <w:szCs w:val="18"/>
              </w:rPr>
              <w:t>            $filteredQuizzes = array_filter($quizzes, function ($quiz) {</w:t>
            </w:r>
          </w:p>
          <w:p w14:paraId="271F0B95" w14:textId="77777777" w:rsidR="00604DE3" w:rsidRPr="00604DE3" w:rsidRDefault="00604DE3" w:rsidP="00604DE3">
            <w:pPr>
              <w:spacing w:after="160"/>
              <w:rPr>
                <w:rFonts w:ascii="Courier New" w:hAnsi="Courier New" w:cs="Courier New"/>
                <w:sz w:val="18"/>
                <w:szCs w:val="18"/>
              </w:rPr>
            </w:pPr>
            <w:r w:rsidRPr="00604DE3">
              <w:rPr>
                <w:rFonts w:ascii="Courier New" w:hAnsi="Courier New" w:cs="Courier New"/>
                <w:sz w:val="18"/>
                <w:szCs w:val="18"/>
              </w:rPr>
              <w:t>                return isset($quiz['status']) &amp;&amp; $quiz['status'] === 'Ongoing';</w:t>
            </w:r>
          </w:p>
          <w:p w14:paraId="6D0C0A20" w14:textId="77777777" w:rsidR="00604DE3" w:rsidRPr="00604DE3" w:rsidRDefault="00604DE3" w:rsidP="00604DE3">
            <w:pPr>
              <w:spacing w:after="160"/>
              <w:rPr>
                <w:rFonts w:ascii="Courier New" w:hAnsi="Courier New" w:cs="Courier New"/>
                <w:sz w:val="18"/>
                <w:szCs w:val="18"/>
              </w:rPr>
            </w:pPr>
            <w:r w:rsidRPr="00604DE3">
              <w:rPr>
                <w:rFonts w:ascii="Courier New" w:hAnsi="Courier New" w:cs="Courier New"/>
                <w:sz w:val="18"/>
                <w:szCs w:val="18"/>
              </w:rPr>
              <w:t>            });</w:t>
            </w:r>
          </w:p>
          <w:p w14:paraId="01ED53E8" w14:textId="77777777" w:rsidR="00604DE3" w:rsidRPr="00604DE3" w:rsidRDefault="00604DE3" w:rsidP="00604DE3">
            <w:pPr>
              <w:spacing w:after="160"/>
              <w:rPr>
                <w:rFonts w:ascii="Courier New" w:hAnsi="Courier New" w:cs="Courier New"/>
                <w:sz w:val="18"/>
                <w:szCs w:val="18"/>
              </w:rPr>
            </w:pPr>
            <w:r w:rsidRPr="00604DE3">
              <w:rPr>
                <w:rFonts w:ascii="Courier New" w:hAnsi="Courier New" w:cs="Courier New"/>
                <w:sz w:val="18"/>
                <w:szCs w:val="18"/>
              </w:rPr>
              <w:t>        } else {</w:t>
            </w:r>
          </w:p>
          <w:p w14:paraId="08B89C83" w14:textId="77777777" w:rsidR="00604DE3" w:rsidRPr="00604DE3" w:rsidRDefault="00604DE3" w:rsidP="00604DE3">
            <w:pPr>
              <w:spacing w:after="160"/>
              <w:rPr>
                <w:rFonts w:ascii="Courier New" w:hAnsi="Courier New" w:cs="Courier New"/>
                <w:sz w:val="18"/>
                <w:szCs w:val="18"/>
              </w:rPr>
            </w:pPr>
            <w:r w:rsidRPr="00604DE3">
              <w:rPr>
                <w:rFonts w:ascii="Courier New" w:hAnsi="Courier New" w:cs="Courier New"/>
                <w:sz w:val="18"/>
                <w:szCs w:val="18"/>
              </w:rPr>
              <w:t>            $filteredQuizzes = [];</w:t>
            </w:r>
          </w:p>
          <w:p w14:paraId="2D590E08" w14:textId="77777777" w:rsidR="00604DE3" w:rsidRPr="00604DE3" w:rsidRDefault="00604DE3" w:rsidP="00604DE3">
            <w:pPr>
              <w:spacing w:after="160"/>
              <w:rPr>
                <w:rFonts w:ascii="Courier New" w:hAnsi="Courier New" w:cs="Courier New"/>
                <w:sz w:val="18"/>
                <w:szCs w:val="18"/>
              </w:rPr>
            </w:pPr>
            <w:r w:rsidRPr="00604DE3">
              <w:rPr>
                <w:rFonts w:ascii="Courier New" w:hAnsi="Courier New" w:cs="Courier New"/>
                <w:sz w:val="18"/>
                <w:szCs w:val="18"/>
              </w:rPr>
              <w:t>        }</w:t>
            </w:r>
          </w:p>
          <w:p w14:paraId="4C7C1B78" w14:textId="77777777" w:rsidR="00604DE3" w:rsidRPr="00604DE3" w:rsidRDefault="00604DE3" w:rsidP="00604DE3">
            <w:pPr>
              <w:spacing w:after="160"/>
              <w:rPr>
                <w:rFonts w:ascii="Courier New" w:hAnsi="Courier New" w:cs="Courier New"/>
                <w:sz w:val="18"/>
                <w:szCs w:val="18"/>
              </w:rPr>
            </w:pPr>
          </w:p>
          <w:p w14:paraId="50369BA1" w14:textId="77777777" w:rsidR="00604DE3" w:rsidRPr="00604DE3" w:rsidRDefault="00604DE3" w:rsidP="00604DE3">
            <w:pPr>
              <w:spacing w:after="160"/>
              <w:rPr>
                <w:rFonts w:ascii="Courier New" w:hAnsi="Courier New" w:cs="Courier New"/>
                <w:sz w:val="18"/>
                <w:szCs w:val="18"/>
              </w:rPr>
            </w:pPr>
            <w:r w:rsidRPr="00604DE3">
              <w:rPr>
                <w:rFonts w:ascii="Courier New" w:hAnsi="Courier New" w:cs="Courier New"/>
                <w:sz w:val="18"/>
                <w:szCs w:val="18"/>
              </w:rPr>
              <w:t>        return view('pages.teacher.quiz.quiz_ongoing', compact('filteredQuizzes'));</w:t>
            </w:r>
          </w:p>
          <w:p w14:paraId="59FD4727" w14:textId="77777777" w:rsidR="00604DE3" w:rsidRPr="00604DE3" w:rsidRDefault="00604DE3" w:rsidP="00604DE3">
            <w:pPr>
              <w:spacing w:after="160"/>
              <w:rPr>
                <w:rFonts w:ascii="Courier New" w:hAnsi="Courier New" w:cs="Courier New"/>
                <w:sz w:val="18"/>
                <w:szCs w:val="18"/>
              </w:rPr>
            </w:pPr>
            <w:r w:rsidRPr="00604DE3">
              <w:rPr>
                <w:rFonts w:ascii="Courier New" w:hAnsi="Courier New" w:cs="Courier New"/>
                <w:sz w:val="18"/>
                <w:szCs w:val="18"/>
              </w:rPr>
              <w:t>    }</w:t>
            </w:r>
          </w:p>
          <w:p w14:paraId="77A873E3" w14:textId="649F90F0" w:rsidR="00604DE3" w:rsidRPr="00604DE3" w:rsidRDefault="00604DE3" w:rsidP="00604DE3">
            <w:pPr>
              <w:rPr>
                <w:sz w:val="18"/>
                <w:szCs w:val="18"/>
              </w:rPr>
            </w:pPr>
            <w:r w:rsidRPr="00604DE3">
              <w:rPr>
                <w:rFonts w:ascii="Courier New" w:hAnsi="Courier New" w:cs="Courier New"/>
                <w:sz w:val="18"/>
                <w:szCs w:val="18"/>
              </w:rPr>
              <w:t>}</w:t>
            </w:r>
          </w:p>
        </w:tc>
      </w:tr>
    </w:tbl>
    <w:p w14:paraId="5AA190F5" w14:textId="679369C5" w:rsidR="00B17984" w:rsidRPr="00050144" w:rsidRDefault="00A042A2">
      <w:pPr>
        <w:pStyle w:val="ListParagraph"/>
        <w:numPr>
          <w:ilvl w:val="0"/>
          <w:numId w:val="41"/>
        </w:numPr>
        <w:rPr>
          <w:rFonts w:ascii="Courier New" w:hAnsi="Courier New" w:cs="Courier New"/>
          <w:sz w:val="20"/>
          <w:szCs w:val="20"/>
        </w:rPr>
      </w:pPr>
      <w:r w:rsidRPr="00050144">
        <w:rPr>
          <w:rFonts w:ascii="Courier New" w:hAnsi="Courier New" w:cs="Courier New"/>
          <w:sz w:val="20"/>
          <w:szCs w:val="20"/>
        </w:rPr>
        <w:t>showQuizOngoing()</w:t>
      </w:r>
    </w:p>
    <w:p w14:paraId="5085807F" w14:textId="079E0733" w:rsidR="001101AB" w:rsidRDefault="00A042A2" w:rsidP="001101AB">
      <w:pPr>
        <w:pStyle w:val="ListParagraph"/>
        <w:rPr>
          <w:rFonts w:cs="Times New Roman"/>
        </w:rPr>
      </w:pPr>
      <w:r w:rsidRPr="00A042A2">
        <w:rPr>
          <w:rFonts w:cs="Times New Roman"/>
        </w:rPr>
        <w:t xml:space="preserve">Fungsi ini digunakan untuk menampilkan semua </w:t>
      </w:r>
      <w:r w:rsidR="00CC03FC" w:rsidRPr="00CC03FC">
        <w:rPr>
          <w:rFonts w:cs="Times New Roman"/>
          <w:i/>
          <w:iCs/>
        </w:rPr>
        <w:t>quiz</w:t>
      </w:r>
      <w:r w:rsidRPr="00A042A2">
        <w:rPr>
          <w:rFonts w:cs="Times New Roman"/>
        </w:rPr>
        <w:t xml:space="preserve"> yang status-nya </w:t>
      </w:r>
      <w:r w:rsidRPr="00A042A2">
        <w:rPr>
          <w:rFonts w:cs="Times New Roman"/>
          <w:i/>
          <w:iCs/>
        </w:rPr>
        <w:t>"Ongoing"</w:t>
      </w:r>
      <w:r w:rsidRPr="00A042A2">
        <w:rPr>
          <w:rFonts w:cs="Times New Roman"/>
        </w:rPr>
        <w:t xml:space="preserve"> (sedang berjalan) dari Firebase.</w:t>
      </w:r>
      <w:r w:rsidR="001101AB">
        <w:rPr>
          <w:rFonts w:cs="Times New Roman"/>
        </w:rPr>
        <w:t xml:space="preserve"> </w:t>
      </w:r>
    </w:p>
    <w:p w14:paraId="5DBE1040" w14:textId="1A2675E5" w:rsidR="00A042A2" w:rsidRPr="001101AB" w:rsidRDefault="001101AB">
      <w:pPr>
        <w:pStyle w:val="ListParagraph"/>
        <w:numPr>
          <w:ilvl w:val="0"/>
          <w:numId w:val="41"/>
        </w:numPr>
        <w:rPr>
          <w:rFonts w:ascii="Courier New" w:hAnsi="Courier New" w:cs="Courier New"/>
          <w:sz w:val="22"/>
        </w:rPr>
      </w:pPr>
      <w:r w:rsidRPr="001101AB">
        <w:rPr>
          <w:rFonts w:ascii="Courier New" w:hAnsi="Courier New" w:cs="Courier New"/>
          <w:sz w:val="22"/>
        </w:rPr>
        <w:t>$quizzes = $this-&gt;database-&gt;getReference('quizs')-&gt;getValue();</w:t>
      </w:r>
    </w:p>
    <w:p w14:paraId="46F43398" w14:textId="5591711A" w:rsidR="00A734FE" w:rsidRDefault="00A734FE" w:rsidP="00A734FE">
      <w:pPr>
        <w:pStyle w:val="ListParagraph"/>
        <w:rPr>
          <w:rFonts w:cs="Times New Roman"/>
          <w:szCs w:val="24"/>
        </w:rPr>
      </w:pPr>
      <w:r w:rsidRPr="00A734FE">
        <w:rPr>
          <w:rFonts w:cs="Times New Roman"/>
          <w:szCs w:val="24"/>
        </w:rPr>
        <w:t xml:space="preserve">Mengambil seluruh data </w:t>
      </w:r>
      <w:r w:rsidR="00CC03FC" w:rsidRPr="00CC03FC">
        <w:rPr>
          <w:rFonts w:cs="Times New Roman"/>
          <w:i/>
          <w:iCs/>
          <w:szCs w:val="24"/>
        </w:rPr>
        <w:t>quiz</w:t>
      </w:r>
      <w:r w:rsidRPr="00A734FE">
        <w:rPr>
          <w:rFonts w:cs="Times New Roman"/>
          <w:szCs w:val="24"/>
        </w:rPr>
        <w:t xml:space="preserve"> dari Firebase.</w:t>
      </w:r>
    </w:p>
    <w:p w14:paraId="2F14AFD1" w14:textId="1000C08D" w:rsidR="001101AB" w:rsidRDefault="006173BB">
      <w:pPr>
        <w:pStyle w:val="ListParagraph"/>
        <w:numPr>
          <w:ilvl w:val="0"/>
          <w:numId w:val="41"/>
        </w:numPr>
        <w:rPr>
          <w:rFonts w:ascii="Courier New" w:hAnsi="Courier New" w:cs="Courier New"/>
          <w:sz w:val="22"/>
        </w:rPr>
      </w:pPr>
      <w:r w:rsidRPr="006173BB">
        <w:rPr>
          <w:rFonts w:ascii="Courier New" w:hAnsi="Courier New" w:cs="Courier New"/>
          <w:sz w:val="22"/>
        </w:rPr>
        <w:t>$filteredQuizzes = array_filter($quizzes, function ($quiz)</w:t>
      </w:r>
    </w:p>
    <w:p w14:paraId="2336E260" w14:textId="4F366F60" w:rsidR="00050144" w:rsidRDefault="006173BB" w:rsidP="00050144">
      <w:pPr>
        <w:pStyle w:val="ListParagraph"/>
        <w:rPr>
          <w:rFonts w:cs="Times New Roman"/>
          <w:szCs w:val="24"/>
        </w:rPr>
      </w:pPr>
      <w:r w:rsidRPr="006173BB">
        <w:rPr>
          <w:rFonts w:cs="Times New Roman"/>
          <w:szCs w:val="24"/>
        </w:rPr>
        <w:t xml:space="preserve">Menyaring </w:t>
      </w:r>
      <w:r w:rsidR="00CC03FC" w:rsidRPr="00CC03FC">
        <w:rPr>
          <w:rFonts w:cs="Times New Roman"/>
          <w:i/>
          <w:iCs/>
          <w:szCs w:val="24"/>
        </w:rPr>
        <w:t>quiz</w:t>
      </w:r>
      <w:r w:rsidRPr="006173BB">
        <w:rPr>
          <w:rFonts w:cs="Times New Roman"/>
          <w:szCs w:val="24"/>
        </w:rPr>
        <w:t xml:space="preserve"> yang memiliki status Ongoing saja.</w:t>
      </w:r>
    </w:p>
    <w:p w14:paraId="7AC1B98A" w14:textId="323AAA6E" w:rsidR="00050144" w:rsidRPr="00050144" w:rsidRDefault="00050144">
      <w:pPr>
        <w:pStyle w:val="ListParagraph"/>
        <w:numPr>
          <w:ilvl w:val="0"/>
          <w:numId w:val="41"/>
        </w:numPr>
        <w:rPr>
          <w:rFonts w:cs="Times New Roman"/>
          <w:szCs w:val="24"/>
        </w:rPr>
      </w:pPr>
      <w:r w:rsidRPr="00050144">
        <w:rPr>
          <w:rFonts w:eastAsia="Times New Roman" w:cs="Times New Roman"/>
          <w:kern w:val="0"/>
          <w:szCs w:val="24"/>
          <w14:ligatures w14:val="none"/>
        </w:rPr>
        <w:t xml:space="preserve">Mengirimkan data </w:t>
      </w:r>
      <w:r w:rsidR="00CC03FC" w:rsidRPr="00CC03FC">
        <w:rPr>
          <w:rFonts w:eastAsia="Times New Roman" w:cs="Times New Roman"/>
          <w:i/>
          <w:iCs/>
          <w:kern w:val="0"/>
          <w:szCs w:val="24"/>
          <w14:ligatures w14:val="none"/>
        </w:rPr>
        <w:t>quiz</w:t>
      </w:r>
      <w:r w:rsidRPr="00050144">
        <w:rPr>
          <w:rFonts w:eastAsia="Times New Roman" w:cs="Times New Roman"/>
          <w:kern w:val="0"/>
          <w:szCs w:val="24"/>
          <w14:ligatures w14:val="none"/>
        </w:rPr>
        <w:t xml:space="preserve"> yang sedang berjalan ke tampilan </w:t>
      </w:r>
      <w:r w:rsidRPr="00050144">
        <w:rPr>
          <w:rFonts w:ascii="Courier New" w:eastAsia="Times New Roman" w:hAnsi="Courier New" w:cs="Courier New"/>
          <w:kern w:val="0"/>
          <w:szCs w:val="24"/>
          <w14:ligatures w14:val="none"/>
        </w:rPr>
        <w:t>quiz_ongoing</w:t>
      </w:r>
      <w:r w:rsidRPr="00050144">
        <w:rPr>
          <w:rFonts w:eastAsia="Times New Roman" w:cs="Times New Roman"/>
          <w:kern w:val="0"/>
          <w:szCs w:val="24"/>
          <w14:ligatures w14:val="none"/>
        </w:rPr>
        <w:t xml:space="preserve"> di folder </w:t>
      </w:r>
      <w:r w:rsidRPr="00050144">
        <w:rPr>
          <w:rFonts w:ascii="Courier New" w:eastAsia="Times New Roman" w:hAnsi="Courier New" w:cs="Courier New"/>
          <w:kern w:val="0"/>
          <w:szCs w:val="24"/>
          <w14:ligatures w14:val="none"/>
        </w:rPr>
        <w:t>pages.teacher.quiz</w:t>
      </w:r>
      <w:r w:rsidRPr="00050144">
        <w:rPr>
          <w:rFonts w:eastAsia="Times New Roman" w:cs="Times New Roman"/>
          <w:kern w:val="0"/>
          <w:szCs w:val="24"/>
          <w14:ligatures w14:val="none"/>
        </w:rPr>
        <w:t>.</w:t>
      </w:r>
    </w:p>
    <w:p w14:paraId="622FBB87" w14:textId="717402CE" w:rsidR="00050144" w:rsidRDefault="00050144">
      <w:pPr>
        <w:pStyle w:val="ListParagraph"/>
        <w:numPr>
          <w:ilvl w:val="0"/>
          <w:numId w:val="41"/>
        </w:numPr>
        <w:rPr>
          <w:rFonts w:ascii="Courier New" w:hAnsi="Courier New" w:cs="Courier New"/>
          <w:szCs w:val="24"/>
        </w:rPr>
      </w:pPr>
      <w:r w:rsidRPr="00050144">
        <w:rPr>
          <w:rFonts w:ascii="Courier New" w:hAnsi="Courier New" w:cs="Courier New"/>
          <w:szCs w:val="24"/>
        </w:rPr>
        <w:t>quizStart($id)</w:t>
      </w:r>
    </w:p>
    <w:p w14:paraId="193BE423" w14:textId="0E6A9CF7" w:rsidR="00050144" w:rsidRDefault="00050144" w:rsidP="00050144">
      <w:pPr>
        <w:pStyle w:val="ListParagraph"/>
        <w:rPr>
          <w:rFonts w:cs="Times New Roman"/>
          <w:szCs w:val="24"/>
        </w:rPr>
      </w:pPr>
      <w:r w:rsidRPr="00050144">
        <w:rPr>
          <w:rFonts w:cs="Times New Roman"/>
          <w:szCs w:val="24"/>
        </w:rPr>
        <w:t xml:space="preserve">Mengubah status </w:t>
      </w:r>
      <w:r w:rsidR="00CC03FC" w:rsidRPr="00CC03FC">
        <w:rPr>
          <w:rFonts w:cs="Times New Roman"/>
          <w:i/>
          <w:iCs/>
          <w:szCs w:val="24"/>
        </w:rPr>
        <w:t>quiz</w:t>
      </w:r>
      <w:r w:rsidRPr="00050144">
        <w:rPr>
          <w:rFonts w:cs="Times New Roman"/>
          <w:szCs w:val="24"/>
        </w:rPr>
        <w:t xml:space="preserve"> dari "Open" menjadi "Ongoing" untuk menandai </w:t>
      </w:r>
      <w:r w:rsidR="00CC03FC" w:rsidRPr="00CC03FC">
        <w:rPr>
          <w:rFonts w:cs="Times New Roman"/>
          <w:i/>
          <w:iCs/>
          <w:szCs w:val="24"/>
        </w:rPr>
        <w:t>quiz</w:t>
      </w:r>
      <w:r w:rsidRPr="00050144">
        <w:rPr>
          <w:rFonts w:cs="Times New Roman"/>
          <w:szCs w:val="24"/>
        </w:rPr>
        <w:t xml:space="preserve"> telah dimulai.</w:t>
      </w:r>
    </w:p>
    <w:p w14:paraId="1AFA606E" w14:textId="6DCAB734" w:rsidR="00050144" w:rsidRDefault="00050144">
      <w:pPr>
        <w:pStyle w:val="ListParagraph"/>
        <w:numPr>
          <w:ilvl w:val="0"/>
          <w:numId w:val="41"/>
        </w:numPr>
        <w:rPr>
          <w:rFonts w:ascii="Courier New" w:hAnsi="Courier New" w:cs="Courier New"/>
          <w:szCs w:val="24"/>
        </w:rPr>
      </w:pPr>
      <w:r w:rsidRPr="00050144">
        <w:rPr>
          <w:rFonts w:ascii="Courier New" w:hAnsi="Courier New" w:cs="Courier New"/>
          <w:szCs w:val="24"/>
        </w:rPr>
        <w:t>showQuizOngoing()</w:t>
      </w:r>
    </w:p>
    <w:p w14:paraId="74B3B8C9" w14:textId="4B48163B" w:rsidR="00050144" w:rsidRDefault="00050144" w:rsidP="00050144">
      <w:pPr>
        <w:pStyle w:val="ListParagraph"/>
        <w:rPr>
          <w:rFonts w:cs="Times New Roman"/>
          <w:szCs w:val="24"/>
        </w:rPr>
      </w:pPr>
      <w:r w:rsidRPr="00050144">
        <w:rPr>
          <w:rFonts w:cs="Times New Roman"/>
          <w:szCs w:val="24"/>
        </w:rPr>
        <w:t xml:space="preserve">Menampilkan daftar </w:t>
      </w:r>
      <w:r w:rsidR="00CC03FC" w:rsidRPr="00CC03FC">
        <w:rPr>
          <w:rFonts w:cs="Times New Roman"/>
          <w:i/>
          <w:iCs/>
          <w:szCs w:val="24"/>
        </w:rPr>
        <w:t>quiz</w:t>
      </w:r>
      <w:r w:rsidRPr="00050144">
        <w:rPr>
          <w:rFonts w:cs="Times New Roman"/>
          <w:szCs w:val="24"/>
        </w:rPr>
        <w:t xml:space="preserve"> yang sedang berlangsung dengan status "Ongoing".</w:t>
      </w:r>
    </w:p>
    <w:p w14:paraId="0D2C7C62" w14:textId="6B4E2B81" w:rsidR="005528DF" w:rsidRPr="005528DF" w:rsidRDefault="005528DF" w:rsidP="005528DF">
      <w:pPr>
        <w:rPr>
          <w:rFonts w:cs="Times New Roman"/>
          <w:szCs w:val="24"/>
        </w:rPr>
      </w:pPr>
      <w:r w:rsidRPr="005528DF">
        <w:rPr>
          <w:rFonts w:cs="Times New Roman"/>
          <w:szCs w:val="24"/>
        </w:rPr>
        <w:t xml:space="preserve">Implementasi ini berguna dalam manajemen siklus </w:t>
      </w:r>
      <w:r>
        <w:rPr>
          <w:rFonts w:cs="Times New Roman"/>
          <w:i/>
          <w:iCs/>
          <w:szCs w:val="24"/>
        </w:rPr>
        <w:t>open quiz</w:t>
      </w:r>
      <w:r w:rsidRPr="005528DF">
        <w:rPr>
          <w:rFonts w:cs="Times New Roman"/>
          <w:szCs w:val="24"/>
        </w:rPr>
        <w:t xml:space="preserve"> pada sistem pembelajaran. </w:t>
      </w:r>
      <w:r>
        <w:rPr>
          <w:rFonts w:cs="Times New Roman"/>
          <w:i/>
          <w:iCs/>
          <w:szCs w:val="24"/>
        </w:rPr>
        <w:t xml:space="preserve">Admin </w:t>
      </w:r>
      <w:r>
        <w:rPr>
          <w:rFonts w:cs="Times New Roman"/>
          <w:szCs w:val="24"/>
        </w:rPr>
        <w:t xml:space="preserve">atau pembuat </w:t>
      </w:r>
      <w:r>
        <w:rPr>
          <w:rFonts w:cs="Times New Roman"/>
          <w:i/>
          <w:iCs/>
          <w:szCs w:val="24"/>
        </w:rPr>
        <w:t xml:space="preserve">quiz </w:t>
      </w:r>
      <w:r w:rsidRPr="005528DF">
        <w:rPr>
          <w:rFonts w:cs="Times New Roman"/>
          <w:szCs w:val="24"/>
        </w:rPr>
        <w:t>dapat:</w:t>
      </w:r>
    </w:p>
    <w:p w14:paraId="7EAC6482" w14:textId="6A0A0B99" w:rsidR="005528DF" w:rsidRPr="005528DF" w:rsidRDefault="005528DF">
      <w:pPr>
        <w:numPr>
          <w:ilvl w:val="0"/>
          <w:numId w:val="42"/>
        </w:numPr>
        <w:rPr>
          <w:rFonts w:cs="Times New Roman"/>
          <w:szCs w:val="24"/>
        </w:rPr>
      </w:pPr>
      <w:r w:rsidRPr="005528DF">
        <w:rPr>
          <w:rFonts w:cs="Times New Roman"/>
          <w:szCs w:val="24"/>
        </w:rPr>
        <w:t xml:space="preserve">Mengatur kapan </w:t>
      </w:r>
      <w:r w:rsidR="00CC03FC" w:rsidRPr="00CC03FC">
        <w:rPr>
          <w:rFonts w:cs="Times New Roman"/>
          <w:i/>
          <w:iCs/>
          <w:szCs w:val="24"/>
        </w:rPr>
        <w:t>quiz</w:t>
      </w:r>
      <w:r w:rsidRPr="005528DF">
        <w:rPr>
          <w:rFonts w:cs="Times New Roman"/>
          <w:szCs w:val="24"/>
        </w:rPr>
        <w:t xml:space="preserve"> dimulai (dengan menekan tombol </w:t>
      </w:r>
      <w:r w:rsidRPr="005528DF">
        <w:rPr>
          <w:rFonts w:cs="Times New Roman"/>
          <w:i/>
          <w:iCs/>
          <w:szCs w:val="24"/>
        </w:rPr>
        <w:t>“Start Quiz”</w:t>
      </w:r>
      <w:r w:rsidRPr="005528DF">
        <w:rPr>
          <w:rFonts w:cs="Times New Roman"/>
          <w:szCs w:val="24"/>
        </w:rPr>
        <w:t>).</w:t>
      </w:r>
    </w:p>
    <w:p w14:paraId="139E8495" w14:textId="1BA3AD14" w:rsidR="008C7FB7" w:rsidRPr="00C571C4" w:rsidRDefault="005528DF">
      <w:pPr>
        <w:numPr>
          <w:ilvl w:val="0"/>
          <w:numId w:val="42"/>
        </w:numPr>
        <w:rPr>
          <w:rFonts w:cs="Times New Roman"/>
          <w:szCs w:val="24"/>
        </w:rPr>
      </w:pPr>
      <w:r w:rsidRPr="005528DF">
        <w:rPr>
          <w:rFonts w:cs="Times New Roman"/>
          <w:szCs w:val="24"/>
        </w:rPr>
        <w:t xml:space="preserve">Melihat daftar </w:t>
      </w:r>
      <w:r w:rsidR="00CC03FC" w:rsidRPr="00CC03FC">
        <w:rPr>
          <w:rFonts w:cs="Times New Roman"/>
          <w:i/>
          <w:iCs/>
          <w:szCs w:val="24"/>
        </w:rPr>
        <w:t>quiz</w:t>
      </w:r>
      <w:r w:rsidRPr="005528DF">
        <w:rPr>
          <w:rFonts w:cs="Times New Roman"/>
          <w:szCs w:val="24"/>
        </w:rPr>
        <w:t xml:space="preserve"> yang sedang berjalan agar dapat memantau peserta atau proses pengerjaan.</w:t>
      </w:r>
    </w:p>
    <w:p w14:paraId="605AB578" w14:textId="724583DF" w:rsidR="009445E0" w:rsidRDefault="009445E0" w:rsidP="009445E0">
      <w:pPr>
        <w:pStyle w:val="Heading2"/>
        <w:rPr>
          <w:i/>
          <w:iCs/>
        </w:rPr>
      </w:pPr>
      <w:bookmarkStart w:id="157" w:name="_Toc195504910"/>
      <w:r>
        <w:t xml:space="preserve">Implementasi </w:t>
      </w:r>
      <w:r w:rsidR="00105FAC">
        <w:t xml:space="preserve">Validasi </w:t>
      </w:r>
      <w:r w:rsidR="00ED686A" w:rsidRPr="00ED686A">
        <w:rPr>
          <w:i/>
          <w:iCs/>
        </w:rPr>
        <w:t>Input</w:t>
      </w:r>
      <w:r w:rsidR="00ED686A">
        <w:t xml:space="preserve"> pada Pembuatan </w:t>
      </w:r>
      <w:r w:rsidR="00105FAC">
        <w:rPr>
          <w:i/>
          <w:iCs/>
        </w:rPr>
        <w:t>Quiz</w:t>
      </w:r>
      <w:bookmarkEnd w:id="157"/>
    </w:p>
    <w:p w14:paraId="25303463" w14:textId="4477E87B" w:rsidR="00ED686A" w:rsidRDefault="00ED686A" w:rsidP="00ED686A">
      <w:pPr>
        <w:rPr>
          <w:i/>
          <w:iCs/>
        </w:rPr>
      </w:pPr>
      <w:r w:rsidRPr="00ED686A">
        <w:t xml:space="preserve">Dalam sistem </w:t>
      </w:r>
      <w:r w:rsidR="00C37AD7">
        <w:t xml:space="preserve">untuk </w:t>
      </w:r>
      <w:r w:rsidRPr="00ED686A">
        <w:t xml:space="preserve">pembuatan </w:t>
      </w:r>
      <w:r w:rsidR="00C37AD7">
        <w:rPr>
          <w:i/>
          <w:iCs/>
        </w:rPr>
        <w:t xml:space="preserve">quiz </w:t>
      </w:r>
      <w:r w:rsidR="00C37AD7">
        <w:t xml:space="preserve">yang sudah di </w:t>
      </w:r>
      <w:r w:rsidR="00C37AD7">
        <w:rPr>
          <w:i/>
          <w:iCs/>
        </w:rPr>
        <w:t>generate</w:t>
      </w:r>
      <w:r w:rsidRPr="00ED686A">
        <w:t xml:space="preserve">, validasi input untuk memastikan bahwa data yang dimasukkan oleh </w:t>
      </w:r>
      <w:r w:rsidR="00C10A86">
        <w:rPr>
          <w:i/>
          <w:iCs/>
        </w:rPr>
        <w:t>admin</w:t>
      </w:r>
      <w:r w:rsidRPr="00ED686A">
        <w:t xml:space="preserve"> sesuai dengan aturan yang telah ditentukan. Validasi ini berfungsi untuk mencegah kesalahan input yang dapat menyebabkan kegagalan sistem atau inkonsistensi dalam data.</w:t>
      </w:r>
      <w:r w:rsidR="00C37AD7">
        <w:t xml:space="preserve"> </w:t>
      </w:r>
      <w:r w:rsidR="00373A8D">
        <w:t xml:space="preserve">Pada implementasi ini akan menampilkan nama </w:t>
      </w:r>
      <w:r w:rsidR="00373A8D">
        <w:rPr>
          <w:i/>
          <w:iCs/>
        </w:rPr>
        <w:t xml:space="preserve">quiz </w:t>
      </w:r>
      <w:r w:rsidR="00373A8D">
        <w:t xml:space="preserve">yang sudah ditentukan, </w:t>
      </w:r>
      <w:r w:rsidR="00F035EF">
        <w:t xml:space="preserve">waktu mulai dan selesai </w:t>
      </w:r>
      <w:r w:rsidR="00F035EF">
        <w:rPr>
          <w:i/>
          <w:iCs/>
        </w:rPr>
        <w:t>quiz.</w:t>
      </w:r>
    </w:p>
    <w:p w14:paraId="5A5C4032" w14:textId="7EBE58D6" w:rsidR="00FF2B89" w:rsidRPr="00A71709" w:rsidRDefault="00FF2B89" w:rsidP="00ED686A">
      <w:r>
        <w:t xml:space="preserve">Pada kode program ini bertujuan untuk memvalidasi data yang dikirim oleh pengguna ketika membuat </w:t>
      </w:r>
      <w:r w:rsidR="00A71709">
        <w:t xml:space="preserve">atau menyimpan </w:t>
      </w:r>
      <w:r w:rsidR="00A71709">
        <w:rPr>
          <w:i/>
          <w:iCs/>
        </w:rPr>
        <w:t xml:space="preserve">quiz, </w:t>
      </w:r>
      <w:r w:rsidR="00A71709">
        <w:t xml:space="preserve">agar sesuai dengan aturan dan menghindari kesalahan input yang bisa merusak sistem atau menyimpan data yang tidak </w:t>
      </w:r>
      <w:r w:rsidR="00A71709">
        <w:rPr>
          <w:i/>
          <w:iCs/>
        </w:rPr>
        <w:t>valid</w:t>
      </w:r>
      <w:r w:rsidR="00A71709">
        <w:t>.</w:t>
      </w:r>
    </w:p>
    <w:p w14:paraId="0ABD869C" w14:textId="5DAD3BD7" w:rsidR="00B07309" w:rsidRPr="00B07309" w:rsidRDefault="00B07309" w:rsidP="00B07309">
      <w:pPr>
        <w:pStyle w:val="Caption"/>
        <w:keepNext/>
        <w:jc w:val="center"/>
        <w:rPr>
          <w:color w:val="auto"/>
          <w:sz w:val="24"/>
          <w:szCs w:val="24"/>
        </w:rPr>
      </w:pPr>
      <w:bookmarkStart w:id="158" w:name="_Toc195482851"/>
      <w:bookmarkStart w:id="159" w:name="_Toc195482869"/>
      <w:r w:rsidRPr="00B07309">
        <w:rPr>
          <w:i w:val="0"/>
          <w:iCs w:val="0"/>
          <w:color w:val="auto"/>
          <w:sz w:val="24"/>
          <w:szCs w:val="24"/>
        </w:rPr>
        <w:t xml:space="preserve">Tabel 5. </w:t>
      </w:r>
      <w:r w:rsidRPr="00B07309">
        <w:rPr>
          <w:i w:val="0"/>
          <w:iCs w:val="0"/>
          <w:color w:val="auto"/>
          <w:sz w:val="24"/>
          <w:szCs w:val="24"/>
        </w:rPr>
        <w:fldChar w:fldCharType="begin"/>
      </w:r>
      <w:r w:rsidRPr="00B07309">
        <w:rPr>
          <w:i w:val="0"/>
          <w:iCs w:val="0"/>
          <w:color w:val="auto"/>
          <w:sz w:val="24"/>
          <w:szCs w:val="24"/>
        </w:rPr>
        <w:instrText xml:space="preserve"> SEQ Tabel_5. \* ARABIC </w:instrText>
      </w:r>
      <w:r w:rsidRPr="00B07309">
        <w:rPr>
          <w:i w:val="0"/>
          <w:iCs w:val="0"/>
          <w:color w:val="auto"/>
          <w:sz w:val="24"/>
          <w:szCs w:val="24"/>
        </w:rPr>
        <w:fldChar w:fldCharType="separate"/>
      </w:r>
      <w:r w:rsidR="006C1C49">
        <w:rPr>
          <w:i w:val="0"/>
          <w:iCs w:val="0"/>
          <w:noProof/>
          <w:color w:val="auto"/>
          <w:sz w:val="24"/>
          <w:szCs w:val="24"/>
        </w:rPr>
        <w:t>16</w:t>
      </w:r>
      <w:r w:rsidRPr="00B07309">
        <w:rPr>
          <w:i w:val="0"/>
          <w:iCs w:val="0"/>
          <w:color w:val="auto"/>
          <w:sz w:val="24"/>
          <w:szCs w:val="24"/>
        </w:rPr>
        <w:fldChar w:fldCharType="end"/>
      </w:r>
      <w:r w:rsidRPr="00B07309">
        <w:rPr>
          <w:i w:val="0"/>
          <w:iCs w:val="0"/>
          <w:color w:val="auto"/>
          <w:sz w:val="24"/>
          <w:szCs w:val="24"/>
        </w:rPr>
        <w:t xml:space="preserve"> Kode Program Implementasi Validasi </w:t>
      </w:r>
      <w:r w:rsidRPr="00B07309">
        <w:rPr>
          <w:color w:val="auto"/>
          <w:sz w:val="24"/>
          <w:szCs w:val="24"/>
        </w:rPr>
        <w:t>Quiz</w:t>
      </w:r>
      <w:bookmarkEnd w:id="158"/>
      <w:bookmarkEnd w:id="159"/>
    </w:p>
    <w:tbl>
      <w:tblPr>
        <w:tblStyle w:val="TableGrid"/>
        <w:tblW w:w="0" w:type="auto"/>
        <w:tblLook w:val="04A0" w:firstRow="1" w:lastRow="0" w:firstColumn="1" w:lastColumn="0" w:noHBand="0" w:noVBand="1"/>
      </w:tblPr>
      <w:tblGrid>
        <w:gridCol w:w="9350"/>
      </w:tblGrid>
      <w:tr w:rsidR="00604DE3" w14:paraId="292B0837" w14:textId="77777777" w:rsidTr="00604DE3">
        <w:tc>
          <w:tcPr>
            <w:tcW w:w="9350" w:type="dxa"/>
          </w:tcPr>
          <w:p w14:paraId="1CEB64A2" w14:textId="77777777" w:rsidR="00604DE3" w:rsidRPr="00604DE3" w:rsidRDefault="00604DE3" w:rsidP="00604DE3">
            <w:pPr>
              <w:rPr>
                <w:rFonts w:ascii="Courier New" w:hAnsi="Courier New" w:cs="Courier New"/>
                <w:sz w:val="18"/>
                <w:szCs w:val="18"/>
              </w:rPr>
            </w:pPr>
            <w:r w:rsidRPr="00604DE3">
              <w:rPr>
                <w:rFonts w:ascii="Courier New" w:hAnsi="Courier New" w:cs="Courier New"/>
                <w:sz w:val="18"/>
                <w:szCs w:val="18"/>
              </w:rPr>
              <w:t>Validasi Input</w:t>
            </w:r>
          </w:p>
          <w:p w14:paraId="0D804CE8" w14:textId="77777777" w:rsidR="00604DE3" w:rsidRPr="00604DE3" w:rsidRDefault="00604DE3" w:rsidP="00604DE3">
            <w:pPr>
              <w:rPr>
                <w:rFonts w:ascii="Courier New" w:hAnsi="Courier New" w:cs="Courier New"/>
                <w:sz w:val="18"/>
                <w:szCs w:val="18"/>
              </w:rPr>
            </w:pPr>
            <w:r w:rsidRPr="00604DE3">
              <w:rPr>
                <w:rFonts w:ascii="Courier New" w:hAnsi="Courier New" w:cs="Courier New"/>
                <w:sz w:val="18"/>
                <w:szCs w:val="18"/>
              </w:rPr>
              <w:t>            $request-&gt;validate([</w:t>
            </w:r>
          </w:p>
          <w:p w14:paraId="0E1320A6" w14:textId="77777777" w:rsidR="00604DE3" w:rsidRPr="00604DE3" w:rsidRDefault="00604DE3" w:rsidP="00604DE3">
            <w:pPr>
              <w:rPr>
                <w:rFonts w:ascii="Courier New" w:hAnsi="Courier New" w:cs="Courier New"/>
                <w:sz w:val="18"/>
                <w:szCs w:val="18"/>
              </w:rPr>
            </w:pPr>
            <w:r w:rsidRPr="00604DE3">
              <w:rPr>
                <w:rFonts w:ascii="Courier New" w:hAnsi="Courier New" w:cs="Courier New"/>
                <w:sz w:val="18"/>
                <w:szCs w:val="18"/>
              </w:rPr>
              <w:t>                'nama_quiz' =&gt; 'required|string',</w:t>
            </w:r>
          </w:p>
          <w:p w14:paraId="0ED834E8" w14:textId="77777777" w:rsidR="00604DE3" w:rsidRPr="00604DE3" w:rsidRDefault="00604DE3" w:rsidP="00604DE3">
            <w:pPr>
              <w:rPr>
                <w:rFonts w:ascii="Courier New" w:hAnsi="Courier New" w:cs="Courier New"/>
                <w:sz w:val="18"/>
                <w:szCs w:val="18"/>
              </w:rPr>
            </w:pPr>
            <w:r w:rsidRPr="00604DE3">
              <w:rPr>
                <w:rFonts w:ascii="Courier New" w:hAnsi="Courier New" w:cs="Courier New"/>
                <w:sz w:val="18"/>
                <w:szCs w:val="18"/>
              </w:rPr>
              <w:t>                'code_quiz' =&gt; 'required|string',</w:t>
            </w:r>
          </w:p>
          <w:p w14:paraId="17726F64" w14:textId="77777777" w:rsidR="00604DE3" w:rsidRPr="00604DE3" w:rsidRDefault="00604DE3" w:rsidP="00604DE3">
            <w:pPr>
              <w:rPr>
                <w:rFonts w:ascii="Courier New" w:hAnsi="Courier New" w:cs="Courier New"/>
                <w:sz w:val="18"/>
                <w:szCs w:val="18"/>
              </w:rPr>
            </w:pPr>
            <w:r w:rsidRPr="00604DE3">
              <w:rPr>
                <w:rFonts w:ascii="Courier New" w:hAnsi="Courier New" w:cs="Courier New"/>
                <w:sz w:val="18"/>
                <w:szCs w:val="18"/>
              </w:rPr>
              <w:t>                'type_quiz' =&gt; 'required|string',</w:t>
            </w:r>
          </w:p>
          <w:p w14:paraId="1C281144" w14:textId="77777777" w:rsidR="00604DE3" w:rsidRPr="00604DE3" w:rsidRDefault="00604DE3" w:rsidP="00604DE3">
            <w:pPr>
              <w:rPr>
                <w:rFonts w:ascii="Courier New" w:hAnsi="Courier New" w:cs="Courier New"/>
                <w:sz w:val="18"/>
                <w:szCs w:val="18"/>
              </w:rPr>
            </w:pPr>
            <w:r w:rsidRPr="00604DE3">
              <w:rPr>
                <w:rFonts w:ascii="Courier New" w:hAnsi="Courier New" w:cs="Courier New"/>
                <w:sz w:val="18"/>
                <w:szCs w:val="18"/>
              </w:rPr>
              <w:t>                'start_time' =&gt; 'required|date',</w:t>
            </w:r>
          </w:p>
          <w:p w14:paraId="482B318C" w14:textId="77777777" w:rsidR="00604DE3" w:rsidRPr="00604DE3" w:rsidRDefault="00604DE3" w:rsidP="00604DE3">
            <w:pPr>
              <w:rPr>
                <w:rFonts w:ascii="Courier New" w:hAnsi="Courier New" w:cs="Courier New"/>
                <w:sz w:val="18"/>
                <w:szCs w:val="18"/>
              </w:rPr>
            </w:pPr>
            <w:r w:rsidRPr="00604DE3">
              <w:rPr>
                <w:rFonts w:ascii="Courier New" w:hAnsi="Courier New" w:cs="Courier New"/>
                <w:sz w:val="18"/>
                <w:szCs w:val="18"/>
              </w:rPr>
              <w:t>                'end_time' =&gt; 'required|date|after:start_time',</w:t>
            </w:r>
          </w:p>
          <w:p w14:paraId="3C18AB84" w14:textId="77777777" w:rsidR="00604DE3" w:rsidRPr="00604DE3" w:rsidRDefault="00604DE3" w:rsidP="00604DE3">
            <w:pPr>
              <w:rPr>
                <w:rFonts w:ascii="Courier New" w:hAnsi="Courier New" w:cs="Courier New"/>
                <w:sz w:val="18"/>
                <w:szCs w:val="18"/>
              </w:rPr>
            </w:pPr>
            <w:r w:rsidRPr="00604DE3">
              <w:rPr>
                <w:rFonts w:ascii="Courier New" w:hAnsi="Courier New" w:cs="Courier New"/>
                <w:sz w:val="18"/>
                <w:szCs w:val="18"/>
              </w:rPr>
              <w:t>                'questions' =&gt; 'required|array',</w:t>
            </w:r>
          </w:p>
          <w:p w14:paraId="1548E94E" w14:textId="1978B0C3" w:rsidR="00604DE3" w:rsidRDefault="00604DE3" w:rsidP="00604DE3">
            <w:r w:rsidRPr="00604DE3">
              <w:rPr>
                <w:rFonts w:ascii="Courier New" w:hAnsi="Courier New" w:cs="Courier New"/>
                <w:sz w:val="18"/>
                <w:szCs w:val="18"/>
              </w:rPr>
              <w:t>            ]);</w:t>
            </w:r>
          </w:p>
        </w:tc>
      </w:tr>
    </w:tbl>
    <w:p w14:paraId="3080395A" w14:textId="77777777" w:rsidR="00F035EF" w:rsidRDefault="00F035EF" w:rsidP="00ED686A"/>
    <w:p w14:paraId="25DEFA4A" w14:textId="14A357A0" w:rsidR="00656ED6" w:rsidRDefault="00656ED6" w:rsidP="00656ED6">
      <w:pPr>
        <w:pStyle w:val="Heading2"/>
      </w:pPr>
      <w:bookmarkStart w:id="160" w:name="_Toc195504911"/>
      <w:r>
        <w:t>Implementasi Simpan Soal yang Dipilih</w:t>
      </w:r>
      <w:bookmarkEnd w:id="160"/>
    </w:p>
    <w:p w14:paraId="1FDDF3C1" w14:textId="6FFF4044" w:rsidR="00656ED6" w:rsidRDefault="00866C65" w:rsidP="00656ED6">
      <w:r w:rsidRPr="00866C65">
        <w:t xml:space="preserve">Dalam sistem pembuatan </w:t>
      </w:r>
      <w:r>
        <w:rPr>
          <w:i/>
          <w:iCs/>
        </w:rPr>
        <w:t xml:space="preserve">quiz </w:t>
      </w:r>
      <w:r>
        <w:t>ini</w:t>
      </w:r>
      <w:r w:rsidRPr="00866C65">
        <w:t xml:space="preserve">, tidak semua pertanyaan yang tersedia perlu disimpan dalam database. Oleh karena itu, implementasi ini memungkinkan hanya pertanyaan yang dipilih oleh pengguna yang akan disimpan ke dalam </w:t>
      </w:r>
      <w:r w:rsidRPr="00866C65">
        <w:rPr>
          <w:i/>
          <w:iCs/>
        </w:rPr>
        <w:t>Firebase</w:t>
      </w:r>
      <w:r w:rsidRPr="00866C65">
        <w:t xml:space="preserve">. </w:t>
      </w:r>
      <w:r w:rsidR="00F83586" w:rsidRPr="00F83586">
        <w:t xml:space="preserve">Pada tahap ini, sistem mengimplementasikan proses penyimpanan soal-soal </w:t>
      </w:r>
      <w:r w:rsidR="00CC03FC" w:rsidRPr="00CC03FC">
        <w:rPr>
          <w:i/>
          <w:iCs/>
        </w:rPr>
        <w:t>quiz</w:t>
      </w:r>
      <w:r w:rsidR="00F83586" w:rsidRPr="00F83586">
        <w:t xml:space="preserve"> yang telah dipilih oleh</w:t>
      </w:r>
      <w:r w:rsidR="00F83586">
        <w:t xml:space="preserve"> </w:t>
      </w:r>
      <w:r w:rsidR="00F83586">
        <w:rPr>
          <w:i/>
          <w:iCs/>
        </w:rPr>
        <w:t>admin</w:t>
      </w:r>
      <w:r w:rsidR="00F83586" w:rsidRPr="00F83586">
        <w:t xml:space="preserve"> ke dalam </w:t>
      </w:r>
      <w:r w:rsidR="00F83586" w:rsidRPr="00F83586">
        <w:rPr>
          <w:i/>
          <w:iCs/>
        </w:rPr>
        <w:t>Firebase Realtime</w:t>
      </w:r>
      <w:r w:rsidR="00F83586" w:rsidRPr="00F83586">
        <w:t xml:space="preserve"> </w:t>
      </w:r>
      <w:r w:rsidR="00F83586" w:rsidRPr="00F83586">
        <w:rPr>
          <w:i/>
          <w:iCs/>
        </w:rPr>
        <w:t>Database</w:t>
      </w:r>
      <w:r w:rsidR="00F83586" w:rsidRPr="00F83586">
        <w:t xml:space="preserve">. Penyimpanan ini dilakukan setelah dosen selesai memilih soal dari daftar soal yang telah dihasilkan secara otomatis oleh model </w:t>
      </w:r>
      <w:r w:rsidR="00F83586" w:rsidRPr="00F83586">
        <w:rPr>
          <w:i/>
          <w:iCs/>
        </w:rPr>
        <w:t>Gemini</w:t>
      </w:r>
      <w:r w:rsidR="00F83586" w:rsidRPr="00F83586">
        <w:t xml:space="preserve">. </w:t>
      </w:r>
      <w:r w:rsidRPr="00866C65">
        <w:t xml:space="preserve">Hal ini bertujuan untuk memastikan bahwa setiap </w:t>
      </w:r>
      <w:r>
        <w:rPr>
          <w:i/>
          <w:iCs/>
        </w:rPr>
        <w:t>quiz</w:t>
      </w:r>
      <w:r w:rsidRPr="00866C65">
        <w:t xml:space="preserve"> hanya berisi pertanyaan yang relevan dan sesuai dengan preferensi pembuat </w:t>
      </w:r>
      <w:r>
        <w:rPr>
          <w:i/>
          <w:iCs/>
        </w:rPr>
        <w:t>quiz</w:t>
      </w:r>
      <w:r w:rsidRPr="00866C65">
        <w:t>.</w:t>
      </w:r>
    </w:p>
    <w:p w14:paraId="37A7E932" w14:textId="07D24F39" w:rsidR="00B07309" w:rsidRPr="00B07309" w:rsidRDefault="00B07309" w:rsidP="00B07309">
      <w:pPr>
        <w:pStyle w:val="Caption"/>
        <w:keepNext/>
        <w:jc w:val="center"/>
        <w:rPr>
          <w:i w:val="0"/>
          <w:iCs w:val="0"/>
          <w:color w:val="auto"/>
          <w:sz w:val="24"/>
          <w:szCs w:val="24"/>
        </w:rPr>
      </w:pPr>
      <w:bookmarkStart w:id="161" w:name="_Toc195482852"/>
      <w:bookmarkStart w:id="162" w:name="_Toc195482870"/>
      <w:r w:rsidRPr="00B07309">
        <w:rPr>
          <w:i w:val="0"/>
          <w:iCs w:val="0"/>
          <w:color w:val="auto"/>
          <w:sz w:val="24"/>
          <w:szCs w:val="24"/>
        </w:rPr>
        <w:t xml:space="preserve">Tabel 5. </w:t>
      </w:r>
      <w:r w:rsidRPr="00B07309">
        <w:rPr>
          <w:i w:val="0"/>
          <w:iCs w:val="0"/>
          <w:color w:val="auto"/>
          <w:sz w:val="24"/>
          <w:szCs w:val="24"/>
        </w:rPr>
        <w:fldChar w:fldCharType="begin"/>
      </w:r>
      <w:r w:rsidRPr="00B07309">
        <w:rPr>
          <w:i w:val="0"/>
          <w:iCs w:val="0"/>
          <w:color w:val="auto"/>
          <w:sz w:val="24"/>
          <w:szCs w:val="24"/>
        </w:rPr>
        <w:instrText xml:space="preserve"> SEQ Tabel_5. \* ARABIC </w:instrText>
      </w:r>
      <w:r w:rsidRPr="00B07309">
        <w:rPr>
          <w:i w:val="0"/>
          <w:iCs w:val="0"/>
          <w:color w:val="auto"/>
          <w:sz w:val="24"/>
          <w:szCs w:val="24"/>
        </w:rPr>
        <w:fldChar w:fldCharType="separate"/>
      </w:r>
      <w:r w:rsidR="006C1C49">
        <w:rPr>
          <w:i w:val="0"/>
          <w:iCs w:val="0"/>
          <w:noProof/>
          <w:color w:val="auto"/>
          <w:sz w:val="24"/>
          <w:szCs w:val="24"/>
        </w:rPr>
        <w:t>17</w:t>
      </w:r>
      <w:r w:rsidRPr="00B07309">
        <w:rPr>
          <w:i w:val="0"/>
          <w:iCs w:val="0"/>
          <w:color w:val="auto"/>
          <w:sz w:val="24"/>
          <w:szCs w:val="24"/>
        </w:rPr>
        <w:fldChar w:fldCharType="end"/>
      </w:r>
      <w:r w:rsidRPr="00B07309">
        <w:rPr>
          <w:i w:val="0"/>
          <w:iCs w:val="0"/>
          <w:color w:val="auto"/>
          <w:sz w:val="24"/>
          <w:szCs w:val="24"/>
        </w:rPr>
        <w:t xml:space="preserve"> Kode Program Implementasi Soal yang dipilih untuk ditampilkan</w:t>
      </w:r>
      <w:bookmarkEnd w:id="161"/>
      <w:bookmarkEnd w:id="162"/>
    </w:p>
    <w:tbl>
      <w:tblPr>
        <w:tblStyle w:val="TableGrid"/>
        <w:tblW w:w="0" w:type="auto"/>
        <w:tblLook w:val="04A0" w:firstRow="1" w:lastRow="0" w:firstColumn="1" w:lastColumn="0" w:noHBand="0" w:noVBand="1"/>
      </w:tblPr>
      <w:tblGrid>
        <w:gridCol w:w="9350"/>
      </w:tblGrid>
      <w:tr w:rsidR="00604DE3" w14:paraId="500755E2" w14:textId="77777777" w:rsidTr="00604DE3">
        <w:tc>
          <w:tcPr>
            <w:tcW w:w="9350" w:type="dxa"/>
          </w:tcPr>
          <w:p w14:paraId="1E441D05" w14:textId="77777777" w:rsidR="00604DE3" w:rsidRPr="004A5348" w:rsidRDefault="00604DE3" w:rsidP="00604DE3">
            <w:pPr>
              <w:rPr>
                <w:rFonts w:ascii="Courier New" w:hAnsi="Courier New" w:cs="Courier New"/>
                <w:sz w:val="20"/>
                <w:szCs w:val="20"/>
              </w:rPr>
            </w:pPr>
            <w:r w:rsidRPr="004A5348">
              <w:rPr>
                <w:rFonts w:ascii="Courier New" w:hAnsi="Courier New" w:cs="Courier New"/>
                <w:sz w:val="20"/>
                <w:szCs w:val="20"/>
              </w:rPr>
              <w:t>$questionRef = $this-&gt;database-&gt;getReference('questions');</w:t>
            </w:r>
          </w:p>
          <w:p w14:paraId="3619FF24" w14:textId="77777777" w:rsidR="00604DE3" w:rsidRPr="004A5348" w:rsidRDefault="00604DE3" w:rsidP="00604DE3">
            <w:pPr>
              <w:rPr>
                <w:rFonts w:ascii="Courier New" w:hAnsi="Courier New" w:cs="Courier New"/>
                <w:sz w:val="20"/>
                <w:szCs w:val="20"/>
              </w:rPr>
            </w:pPr>
            <w:r w:rsidRPr="004A5348">
              <w:rPr>
                <w:rFonts w:ascii="Courier New" w:hAnsi="Courier New" w:cs="Courier New"/>
                <w:sz w:val="20"/>
                <w:szCs w:val="20"/>
              </w:rPr>
              <w:t xml:space="preserve"> </w:t>
            </w:r>
          </w:p>
          <w:p w14:paraId="1E5DD602" w14:textId="77777777" w:rsidR="00604DE3" w:rsidRPr="004A5348" w:rsidRDefault="00604DE3" w:rsidP="00604DE3">
            <w:pPr>
              <w:rPr>
                <w:rFonts w:ascii="Courier New" w:hAnsi="Courier New" w:cs="Courier New"/>
                <w:sz w:val="20"/>
                <w:szCs w:val="20"/>
              </w:rPr>
            </w:pPr>
            <w:r w:rsidRPr="004A5348">
              <w:rPr>
                <w:rFonts w:ascii="Courier New" w:hAnsi="Courier New" w:cs="Courier New"/>
                <w:sz w:val="20"/>
                <w:szCs w:val="20"/>
              </w:rPr>
              <w:t xml:space="preserve">            foreach ($request-&gt;questions as $qIndex =&gt; $question) {</w:t>
            </w:r>
          </w:p>
          <w:p w14:paraId="10E7BA9C" w14:textId="77777777" w:rsidR="00604DE3" w:rsidRPr="004A5348" w:rsidRDefault="00604DE3" w:rsidP="00604DE3">
            <w:pPr>
              <w:rPr>
                <w:rFonts w:ascii="Courier New" w:hAnsi="Courier New" w:cs="Courier New"/>
                <w:sz w:val="20"/>
                <w:szCs w:val="20"/>
              </w:rPr>
            </w:pPr>
            <w:r w:rsidRPr="004A5348">
              <w:rPr>
                <w:rFonts w:ascii="Courier New" w:hAnsi="Courier New" w:cs="Courier New"/>
                <w:sz w:val="20"/>
                <w:szCs w:val="20"/>
              </w:rPr>
              <w:t xml:space="preserve">                if (!isset($question['select'])) continue; // Lewati jika tidak dipilih</w:t>
            </w:r>
          </w:p>
          <w:p w14:paraId="24EEA8C6" w14:textId="77777777" w:rsidR="00604DE3" w:rsidRPr="004A5348" w:rsidRDefault="00604DE3" w:rsidP="00604DE3">
            <w:pPr>
              <w:rPr>
                <w:rFonts w:ascii="Courier New" w:hAnsi="Courier New" w:cs="Courier New"/>
                <w:sz w:val="20"/>
                <w:szCs w:val="20"/>
              </w:rPr>
            </w:pPr>
            <w:r w:rsidRPr="004A5348">
              <w:rPr>
                <w:rFonts w:ascii="Courier New" w:hAnsi="Courier New" w:cs="Courier New"/>
                <w:sz w:val="20"/>
                <w:szCs w:val="20"/>
              </w:rPr>
              <w:t xml:space="preserve"> </w:t>
            </w:r>
          </w:p>
          <w:p w14:paraId="72CD6CF3" w14:textId="77777777" w:rsidR="00604DE3" w:rsidRPr="004A5348" w:rsidRDefault="00604DE3" w:rsidP="00604DE3">
            <w:pPr>
              <w:rPr>
                <w:rFonts w:ascii="Courier New" w:hAnsi="Courier New" w:cs="Courier New"/>
                <w:sz w:val="20"/>
                <w:szCs w:val="20"/>
              </w:rPr>
            </w:pPr>
            <w:r w:rsidRPr="004A5348">
              <w:rPr>
                <w:rFonts w:ascii="Courier New" w:hAnsi="Courier New" w:cs="Courier New"/>
                <w:sz w:val="20"/>
                <w:szCs w:val="20"/>
              </w:rPr>
              <w:t xml:space="preserve">                $questionData = [</w:t>
            </w:r>
          </w:p>
          <w:p w14:paraId="4DD988E2" w14:textId="77777777" w:rsidR="00604DE3" w:rsidRPr="004A5348" w:rsidRDefault="00604DE3" w:rsidP="00604DE3">
            <w:pPr>
              <w:rPr>
                <w:rFonts w:ascii="Courier New" w:hAnsi="Courier New" w:cs="Courier New"/>
                <w:sz w:val="20"/>
                <w:szCs w:val="20"/>
              </w:rPr>
            </w:pPr>
            <w:r w:rsidRPr="004A5348">
              <w:rPr>
                <w:rFonts w:ascii="Courier New" w:hAnsi="Courier New" w:cs="Courier New"/>
                <w:sz w:val="20"/>
                <w:szCs w:val="20"/>
              </w:rPr>
              <w:t xml:space="preserve">                    'id_quiz'         =&gt; $quizId,</w:t>
            </w:r>
          </w:p>
          <w:p w14:paraId="2D652171" w14:textId="77777777" w:rsidR="00604DE3" w:rsidRPr="004A5348" w:rsidRDefault="00604DE3" w:rsidP="00604DE3">
            <w:pPr>
              <w:rPr>
                <w:rFonts w:ascii="Courier New" w:hAnsi="Courier New" w:cs="Courier New"/>
                <w:sz w:val="20"/>
                <w:szCs w:val="20"/>
              </w:rPr>
            </w:pPr>
            <w:r w:rsidRPr="004A5348">
              <w:rPr>
                <w:rFonts w:ascii="Courier New" w:hAnsi="Courier New" w:cs="Courier New"/>
                <w:sz w:val="20"/>
                <w:szCs w:val="20"/>
              </w:rPr>
              <w:t xml:space="preserve">                    'code_quiz'       =&gt; $request-&gt;code_quiz,</w:t>
            </w:r>
          </w:p>
          <w:p w14:paraId="1BC0AFA3" w14:textId="77777777" w:rsidR="00604DE3" w:rsidRPr="004A5348" w:rsidRDefault="00604DE3" w:rsidP="00604DE3">
            <w:pPr>
              <w:rPr>
                <w:rFonts w:ascii="Courier New" w:hAnsi="Courier New" w:cs="Courier New"/>
                <w:sz w:val="20"/>
                <w:szCs w:val="20"/>
              </w:rPr>
            </w:pPr>
            <w:r w:rsidRPr="004A5348">
              <w:rPr>
                <w:rFonts w:ascii="Courier New" w:hAnsi="Courier New" w:cs="Courier New"/>
                <w:sz w:val="20"/>
                <w:szCs w:val="20"/>
              </w:rPr>
              <w:t xml:space="preserve">                    'question'        =&gt; $question['question'],</w:t>
            </w:r>
          </w:p>
          <w:p w14:paraId="4A1ED3E9" w14:textId="77777777" w:rsidR="00604DE3" w:rsidRPr="004A5348" w:rsidRDefault="00604DE3" w:rsidP="00604DE3">
            <w:pPr>
              <w:rPr>
                <w:rFonts w:ascii="Courier New" w:hAnsi="Courier New" w:cs="Courier New"/>
                <w:sz w:val="20"/>
                <w:szCs w:val="20"/>
              </w:rPr>
            </w:pPr>
            <w:r w:rsidRPr="004A5348">
              <w:rPr>
                <w:rFonts w:ascii="Courier New" w:hAnsi="Courier New" w:cs="Courier New"/>
                <w:sz w:val="20"/>
                <w:szCs w:val="20"/>
              </w:rPr>
              <w:t xml:space="preserve">                    // 'options'         =&gt; $question['options'],</w:t>
            </w:r>
          </w:p>
          <w:p w14:paraId="1BB4675D" w14:textId="77777777" w:rsidR="00604DE3" w:rsidRPr="004A5348" w:rsidRDefault="00604DE3" w:rsidP="00604DE3">
            <w:pPr>
              <w:rPr>
                <w:rFonts w:ascii="Courier New" w:hAnsi="Courier New" w:cs="Courier New"/>
                <w:sz w:val="20"/>
                <w:szCs w:val="20"/>
              </w:rPr>
            </w:pPr>
            <w:r w:rsidRPr="004A5348">
              <w:rPr>
                <w:rFonts w:ascii="Courier New" w:hAnsi="Courier New" w:cs="Courier New"/>
                <w:sz w:val="20"/>
                <w:szCs w:val="20"/>
              </w:rPr>
              <w:t xml:space="preserve">                    'correct_answer'  =&gt; $question['answer'],</w:t>
            </w:r>
          </w:p>
          <w:p w14:paraId="72EE2CD4" w14:textId="77777777" w:rsidR="00604DE3" w:rsidRPr="004A5348" w:rsidRDefault="00604DE3" w:rsidP="00604DE3">
            <w:pPr>
              <w:rPr>
                <w:rFonts w:ascii="Courier New" w:hAnsi="Courier New" w:cs="Courier New"/>
                <w:sz w:val="20"/>
                <w:szCs w:val="20"/>
              </w:rPr>
            </w:pPr>
            <w:r w:rsidRPr="004A5348">
              <w:rPr>
                <w:rFonts w:ascii="Courier New" w:hAnsi="Courier New" w:cs="Courier New"/>
                <w:sz w:val="20"/>
                <w:szCs w:val="20"/>
              </w:rPr>
              <w:t xml:space="preserve">                    'level_questions' =&gt; $question['level'],</w:t>
            </w:r>
          </w:p>
          <w:p w14:paraId="363ABD3F" w14:textId="77777777" w:rsidR="00604DE3" w:rsidRPr="004A5348" w:rsidRDefault="00604DE3" w:rsidP="00604DE3">
            <w:pPr>
              <w:rPr>
                <w:rFonts w:ascii="Courier New" w:hAnsi="Courier New" w:cs="Courier New"/>
                <w:sz w:val="20"/>
                <w:szCs w:val="20"/>
              </w:rPr>
            </w:pPr>
            <w:r w:rsidRPr="004A5348">
              <w:rPr>
                <w:rFonts w:ascii="Courier New" w:hAnsi="Courier New" w:cs="Courier New"/>
                <w:sz w:val="20"/>
                <w:szCs w:val="20"/>
              </w:rPr>
              <w:t xml:space="preserve">                    'feedback'        =&gt; $question['feedback'],</w:t>
            </w:r>
          </w:p>
          <w:p w14:paraId="067AFA06" w14:textId="77777777" w:rsidR="00604DE3" w:rsidRPr="004A5348" w:rsidRDefault="00604DE3" w:rsidP="00604DE3">
            <w:pPr>
              <w:rPr>
                <w:rFonts w:ascii="Courier New" w:hAnsi="Courier New" w:cs="Courier New"/>
                <w:sz w:val="20"/>
                <w:szCs w:val="20"/>
              </w:rPr>
            </w:pPr>
            <w:r w:rsidRPr="004A5348">
              <w:rPr>
                <w:rFonts w:ascii="Courier New" w:hAnsi="Courier New" w:cs="Courier New"/>
                <w:sz w:val="20"/>
                <w:szCs w:val="20"/>
              </w:rPr>
              <w:t xml:space="preserve">                    'score_question'  =&gt; $question['point'],</w:t>
            </w:r>
          </w:p>
          <w:p w14:paraId="36D66D61" w14:textId="77777777" w:rsidR="00604DE3" w:rsidRPr="004A5348" w:rsidRDefault="00604DE3" w:rsidP="00604DE3">
            <w:pPr>
              <w:rPr>
                <w:rFonts w:ascii="Courier New" w:hAnsi="Courier New" w:cs="Courier New"/>
                <w:sz w:val="20"/>
                <w:szCs w:val="20"/>
              </w:rPr>
            </w:pPr>
            <w:r w:rsidRPr="004A5348">
              <w:rPr>
                <w:rFonts w:ascii="Courier New" w:hAnsi="Courier New" w:cs="Courier New"/>
                <w:sz w:val="20"/>
                <w:szCs w:val="20"/>
              </w:rPr>
              <w:t xml:space="preserve">                    'timer'           =&gt; $question['time_limit'],</w:t>
            </w:r>
          </w:p>
          <w:p w14:paraId="5B2EFABA" w14:textId="77777777" w:rsidR="00604DE3" w:rsidRPr="004A5348" w:rsidRDefault="00604DE3" w:rsidP="00604DE3">
            <w:pPr>
              <w:rPr>
                <w:rFonts w:ascii="Courier New" w:hAnsi="Courier New" w:cs="Courier New"/>
                <w:sz w:val="20"/>
                <w:szCs w:val="20"/>
              </w:rPr>
            </w:pPr>
            <w:r w:rsidRPr="004A5348">
              <w:rPr>
                <w:rFonts w:ascii="Courier New" w:hAnsi="Courier New" w:cs="Courier New"/>
                <w:sz w:val="20"/>
                <w:szCs w:val="20"/>
              </w:rPr>
              <w:t xml:space="preserve">                    'created_at'      =&gt; now(),</w:t>
            </w:r>
          </w:p>
          <w:p w14:paraId="34559F44" w14:textId="77777777" w:rsidR="00604DE3" w:rsidRPr="004A5348" w:rsidRDefault="00604DE3" w:rsidP="00604DE3">
            <w:pPr>
              <w:rPr>
                <w:rFonts w:ascii="Courier New" w:hAnsi="Courier New" w:cs="Courier New"/>
                <w:sz w:val="20"/>
                <w:szCs w:val="20"/>
              </w:rPr>
            </w:pPr>
            <w:r w:rsidRPr="004A5348">
              <w:rPr>
                <w:rFonts w:ascii="Courier New" w:hAnsi="Courier New" w:cs="Courier New"/>
                <w:sz w:val="20"/>
                <w:szCs w:val="20"/>
              </w:rPr>
              <w:t xml:space="preserve">                ];</w:t>
            </w:r>
          </w:p>
          <w:p w14:paraId="53CBCA8B" w14:textId="77777777" w:rsidR="00604DE3" w:rsidRPr="004A5348" w:rsidRDefault="00604DE3" w:rsidP="00604DE3">
            <w:pPr>
              <w:rPr>
                <w:rFonts w:ascii="Courier New" w:hAnsi="Courier New" w:cs="Courier New"/>
                <w:sz w:val="20"/>
                <w:szCs w:val="20"/>
              </w:rPr>
            </w:pPr>
            <w:r w:rsidRPr="004A5348">
              <w:rPr>
                <w:rFonts w:ascii="Courier New" w:hAnsi="Courier New" w:cs="Courier New"/>
                <w:sz w:val="20"/>
                <w:szCs w:val="20"/>
              </w:rPr>
              <w:t xml:space="preserve"> </w:t>
            </w:r>
          </w:p>
          <w:p w14:paraId="4C262457" w14:textId="77777777" w:rsidR="00604DE3" w:rsidRPr="004A5348" w:rsidRDefault="00604DE3" w:rsidP="00604DE3">
            <w:pPr>
              <w:rPr>
                <w:rFonts w:ascii="Courier New" w:hAnsi="Courier New" w:cs="Courier New"/>
                <w:sz w:val="20"/>
                <w:szCs w:val="20"/>
              </w:rPr>
            </w:pPr>
            <w:r w:rsidRPr="004A5348">
              <w:rPr>
                <w:rFonts w:ascii="Courier New" w:hAnsi="Courier New" w:cs="Courier New"/>
                <w:sz w:val="20"/>
                <w:szCs w:val="20"/>
              </w:rPr>
              <w:t xml:space="preserve">                if($request-&gt;input('type_quiz') == 'Multiple Choice' &amp;&amp; isset($question['options'])){</w:t>
            </w:r>
          </w:p>
          <w:p w14:paraId="6E4D0262" w14:textId="77777777" w:rsidR="00604DE3" w:rsidRPr="004A5348" w:rsidRDefault="00604DE3" w:rsidP="00604DE3">
            <w:pPr>
              <w:rPr>
                <w:rFonts w:ascii="Courier New" w:hAnsi="Courier New" w:cs="Courier New"/>
                <w:sz w:val="20"/>
                <w:szCs w:val="20"/>
              </w:rPr>
            </w:pPr>
            <w:r w:rsidRPr="004A5348">
              <w:rPr>
                <w:rFonts w:ascii="Courier New" w:hAnsi="Courier New" w:cs="Courier New"/>
                <w:sz w:val="20"/>
                <w:szCs w:val="20"/>
              </w:rPr>
              <w:t xml:space="preserve">                    $questionData['options'] = $question['options'];</w:t>
            </w:r>
          </w:p>
          <w:p w14:paraId="1B614F35" w14:textId="77777777" w:rsidR="00604DE3" w:rsidRPr="004A5348" w:rsidRDefault="00604DE3" w:rsidP="00604DE3">
            <w:pPr>
              <w:rPr>
                <w:rFonts w:ascii="Courier New" w:hAnsi="Courier New" w:cs="Courier New"/>
                <w:sz w:val="20"/>
                <w:szCs w:val="20"/>
              </w:rPr>
            </w:pPr>
            <w:r w:rsidRPr="004A5348">
              <w:rPr>
                <w:rFonts w:ascii="Courier New" w:hAnsi="Courier New" w:cs="Courier New"/>
                <w:sz w:val="20"/>
                <w:szCs w:val="20"/>
              </w:rPr>
              <w:t xml:space="preserve">                } else{</w:t>
            </w:r>
          </w:p>
          <w:p w14:paraId="7F28636A" w14:textId="77777777" w:rsidR="00604DE3" w:rsidRPr="004A5348" w:rsidRDefault="00604DE3" w:rsidP="00604DE3">
            <w:pPr>
              <w:rPr>
                <w:rFonts w:ascii="Courier New" w:hAnsi="Courier New" w:cs="Courier New"/>
                <w:sz w:val="20"/>
                <w:szCs w:val="20"/>
              </w:rPr>
            </w:pPr>
            <w:r w:rsidRPr="004A5348">
              <w:rPr>
                <w:rFonts w:ascii="Courier New" w:hAnsi="Courier New" w:cs="Courier New"/>
                <w:sz w:val="20"/>
                <w:szCs w:val="20"/>
              </w:rPr>
              <w:t xml:space="preserve">                    $data['options'] = null;</w:t>
            </w:r>
          </w:p>
          <w:p w14:paraId="4B7ADE6E" w14:textId="77777777" w:rsidR="00604DE3" w:rsidRPr="004A5348" w:rsidRDefault="00604DE3" w:rsidP="00604DE3">
            <w:pPr>
              <w:rPr>
                <w:rFonts w:ascii="Courier New" w:hAnsi="Courier New" w:cs="Courier New"/>
                <w:sz w:val="20"/>
                <w:szCs w:val="20"/>
              </w:rPr>
            </w:pPr>
            <w:r w:rsidRPr="004A5348">
              <w:rPr>
                <w:rFonts w:ascii="Courier New" w:hAnsi="Courier New" w:cs="Courier New"/>
                <w:sz w:val="20"/>
                <w:szCs w:val="20"/>
              </w:rPr>
              <w:t xml:space="preserve">                }</w:t>
            </w:r>
          </w:p>
          <w:p w14:paraId="43B404CB" w14:textId="77777777" w:rsidR="00604DE3" w:rsidRPr="004A5348" w:rsidRDefault="00604DE3" w:rsidP="00604DE3">
            <w:pPr>
              <w:rPr>
                <w:rFonts w:ascii="Courier New" w:hAnsi="Courier New" w:cs="Courier New"/>
                <w:sz w:val="20"/>
                <w:szCs w:val="20"/>
              </w:rPr>
            </w:pPr>
            <w:r w:rsidRPr="004A5348">
              <w:rPr>
                <w:rFonts w:ascii="Courier New" w:hAnsi="Courier New" w:cs="Courier New"/>
                <w:sz w:val="20"/>
                <w:szCs w:val="20"/>
              </w:rPr>
              <w:t xml:space="preserve"> </w:t>
            </w:r>
          </w:p>
          <w:p w14:paraId="6C28A99F" w14:textId="77777777" w:rsidR="00604DE3" w:rsidRPr="004A5348" w:rsidRDefault="00604DE3" w:rsidP="00604DE3">
            <w:pPr>
              <w:rPr>
                <w:rFonts w:ascii="Courier New" w:hAnsi="Courier New" w:cs="Courier New"/>
                <w:sz w:val="20"/>
                <w:szCs w:val="20"/>
              </w:rPr>
            </w:pPr>
            <w:r w:rsidRPr="004A5348">
              <w:rPr>
                <w:rFonts w:ascii="Courier New" w:hAnsi="Courier New" w:cs="Courier New"/>
                <w:sz w:val="20"/>
                <w:szCs w:val="20"/>
              </w:rPr>
              <w:t xml:space="preserve">                $questionRef-&gt;push($questionData);</w:t>
            </w:r>
          </w:p>
          <w:p w14:paraId="6F003CB5" w14:textId="77777777" w:rsidR="00604DE3" w:rsidRPr="004A5348" w:rsidRDefault="00604DE3" w:rsidP="00604DE3">
            <w:pPr>
              <w:rPr>
                <w:rFonts w:ascii="Courier New" w:hAnsi="Courier New" w:cs="Courier New"/>
                <w:sz w:val="20"/>
                <w:szCs w:val="20"/>
              </w:rPr>
            </w:pPr>
            <w:r w:rsidRPr="004A5348">
              <w:rPr>
                <w:rFonts w:ascii="Courier New" w:hAnsi="Courier New" w:cs="Courier New"/>
                <w:sz w:val="20"/>
                <w:szCs w:val="20"/>
              </w:rPr>
              <w:t xml:space="preserve">            }</w:t>
            </w:r>
          </w:p>
          <w:p w14:paraId="7725E702" w14:textId="77777777" w:rsidR="00604DE3" w:rsidRPr="004A5348" w:rsidRDefault="00604DE3" w:rsidP="00604DE3">
            <w:pPr>
              <w:rPr>
                <w:rFonts w:ascii="Courier New" w:hAnsi="Courier New" w:cs="Courier New"/>
                <w:sz w:val="20"/>
                <w:szCs w:val="20"/>
              </w:rPr>
            </w:pPr>
            <w:r w:rsidRPr="004A5348">
              <w:rPr>
                <w:rFonts w:ascii="Courier New" w:hAnsi="Courier New" w:cs="Courier New"/>
                <w:sz w:val="20"/>
                <w:szCs w:val="20"/>
              </w:rPr>
              <w:t xml:space="preserve"> </w:t>
            </w:r>
          </w:p>
          <w:p w14:paraId="041C304A" w14:textId="77777777" w:rsidR="00604DE3" w:rsidRPr="004A5348" w:rsidRDefault="00604DE3" w:rsidP="00604DE3">
            <w:pPr>
              <w:rPr>
                <w:rFonts w:ascii="Courier New" w:hAnsi="Courier New" w:cs="Courier New"/>
                <w:sz w:val="20"/>
                <w:szCs w:val="20"/>
              </w:rPr>
            </w:pPr>
            <w:r w:rsidRPr="004A5348">
              <w:rPr>
                <w:rFonts w:ascii="Courier New" w:hAnsi="Courier New" w:cs="Courier New"/>
                <w:sz w:val="20"/>
                <w:szCs w:val="20"/>
              </w:rPr>
              <w:t xml:space="preserve">            return redirect()-&gt;back()-&gt;with('success', 'Quiz and selected questions saved successfully!');</w:t>
            </w:r>
          </w:p>
          <w:p w14:paraId="48754466" w14:textId="77777777" w:rsidR="00604DE3" w:rsidRPr="004A5348" w:rsidRDefault="00604DE3" w:rsidP="00604DE3">
            <w:pPr>
              <w:rPr>
                <w:rFonts w:ascii="Courier New" w:hAnsi="Courier New" w:cs="Courier New"/>
                <w:sz w:val="20"/>
                <w:szCs w:val="20"/>
              </w:rPr>
            </w:pPr>
            <w:r w:rsidRPr="004A5348">
              <w:rPr>
                <w:rFonts w:ascii="Courier New" w:hAnsi="Courier New" w:cs="Courier New"/>
                <w:sz w:val="20"/>
                <w:szCs w:val="20"/>
              </w:rPr>
              <w:t xml:space="preserve">        } catch (\Exception $e) {</w:t>
            </w:r>
          </w:p>
          <w:p w14:paraId="55CDDBC3" w14:textId="77777777" w:rsidR="00604DE3" w:rsidRPr="004A5348" w:rsidRDefault="00604DE3" w:rsidP="00604DE3">
            <w:pPr>
              <w:rPr>
                <w:rFonts w:ascii="Courier New" w:hAnsi="Courier New" w:cs="Courier New"/>
                <w:sz w:val="20"/>
                <w:szCs w:val="20"/>
              </w:rPr>
            </w:pPr>
            <w:r w:rsidRPr="004A5348">
              <w:rPr>
                <w:rFonts w:ascii="Courier New" w:hAnsi="Courier New" w:cs="Courier New"/>
                <w:sz w:val="20"/>
                <w:szCs w:val="20"/>
              </w:rPr>
              <w:t xml:space="preserve">            return redirect()-&gt;back()-&gt;with('error', 'Failed to save quiz: ' . $e-&gt;getMessage());</w:t>
            </w:r>
          </w:p>
          <w:p w14:paraId="5574B875" w14:textId="77777777" w:rsidR="00604DE3" w:rsidRPr="004A5348" w:rsidRDefault="00604DE3" w:rsidP="00604DE3">
            <w:pPr>
              <w:rPr>
                <w:rFonts w:ascii="Courier New" w:hAnsi="Courier New" w:cs="Courier New"/>
                <w:sz w:val="20"/>
                <w:szCs w:val="20"/>
              </w:rPr>
            </w:pPr>
            <w:r w:rsidRPr="004A5348">
              <w:rPr>
                <w:rFonts w:ascii="Courier New" w:hAnsi="Courier New" w:cs="Courier New"/>
                <w:sz w:val="20"/>
                <w:szCs w:val="20"/>
              </w:rPr>
              <w:t xml:space="preserve">        }</w:t>
            </w:r>
          </w:p>
          <w:p w14:paraId="24AB05B9" w14:textId="6F42E9BD" w:rsidR="00604DE3" w:rsidRPr="00604DE3" w:rsidRDefault="00604DE3" w:rsidP="00656ED6">
            <w:pPr>
              <w:rPr>
                <w:sz w:val="18"/>
                <w:szCs w:val="18"/>
              </w:rPr>
            </w:pPr>
            <w:r w:rsidRPr="004A5348">
              <w:rPr>
                <w:rFonts w:ascii="Courier New" w:hAnsi="Courier New" w:cs="Courier New"/>
                <w:sz w:val="20"/>
                <w:szCs w:val="20"/>
              </w:rPr>
              <w:t xml:space="preserve">    }</w:t>
            </w:r>
          </w:p>
        </w:tc>
      </w:tr>
    </w:tbl>
    <w:p w14:paraId="31A0D379" w14:textId="77777777" w:rsidR="002C6200" w:rsidRDefault="002C6200" w:rsidP="00656ED6"/>
    <w:p w14:paraId="49A723B9" w14:textId="70456782" w:rsidR="00F645DB" w:rsidRPr="00656ED6" w:rsidRDefault="00F645DB" w:rsidP="00656ED6">
      <w:r>
        <w:t xml:space="preserve">Pada kode program diatas </w:t>
      </w:r>
      <w:r w:rsidR="00B46331">
        <w:t xml:space="preserve">kode tersebut </w:t>
      </w:r>
      <w:r w:rsidR="00B46331" w:rsidRPr="00B46331">
        <w:t xml:space="preserve">berfungsi untuk mengambil referensi ke node </w:t>
      </w:r>
      <w:r w:rsidR="00B46331" w:rsidRPr="00157F36">
        <w:rPr>
          <w:rFonts w:ascii="Courier New" w:hAnsi="Courier New" w:cs="Courier New"/>
        </w:rPr>
        <w:t xml:space="preserve">questions </w:t>
      </w:r>
      <w:r w:rsidR="00B46331" w:rsidRPr="00B46331">
        <w:t xml:space="preserve">pada Firebase. Node ini menjadi tempat penyimpanan seluruh soal yang dimasukkan ke dalam </w:t>
      </w:r>
      <w:r w:rsidR="00573989" w:rsidRPr="00573989">
        <w:rPr>
          <w:i/>
          <w:iCs/>
        </w:rPr>
        <w:t>q</w:t>
      </w:r>
      <w:r w:rsidR="00B46331" w:rsidRPr="00573989">
        <w:rPr>
          <w:i/>
          <w:iCs/>
        </w:rPr>
        <w:t>ui</w:t>
      </w:r>
      <w:r w:rsidR="00573989" w:rsidRPr="00573989">
        <w:rPr>
          <w:i/>
          <w:iCs/>
        </w:rPr>
        <w:t>z</w:t>
      </w:r>
      <w:r w:rsidR="00B46331" w:rsidRPr="00B46331">
        <w:t>.</w:t>
      </w:r>
      <w:r w:rsidR="00573989">
        <w:t xml:space="preserve"> Kemudian </w:t>
      </w:r>
      <w:r w:rsidR="00573989" w:rsidRPr="00573989">
        <w:t xml:space="preserve">melakukan iterasi terhadap seluruh soal yang dikirim dari form dan hanya akan memproses soal yang telah dipilih (memiliki atribut </w:t>
      </w:r>
      <w:r w:rsidR="00573989" w:rsidRPr="00157F36">
        <w:rPr>
          <w:rFonts w:ascii="Courier New" w:hAnsi="Courier New" w:cs="Courier New"/>
        </w:rPr>
        <w:t>select</w:t>
      </w:r>
      <w:r w:rsidR="00573989" w:rsidRPr="00573989">
        <w:t>).</w:t>
      </w:r>
      <w:r w:rsidR="00573989">
        <w:t xml:space="preserve"> </w:t>
      </w:r>
      <w:r w:rsidR="00573989" w:rsidRPr="00573989">
        <w:t>Data</w:t>
      </w:r>
      <w:r w:rsidR="00573989">
        <w:t xml:space="preserve"> </w:t>
      </w:r>
      <w:r w:rsidR="00573989" w:rsidRPr="00573989">
        <w:t>berisi semua informasi yang dibutuhkan untuk menyajikan soal ke pe</w:t>
      </w:r>
      <w:r w:rsidR="00573989">
        <w:t>ngguna</w:t>
      </w:r>
      <w:r w:rsidR="00573989" w:rsidRPr="00573989">
        <w:t xml:space="preserve">, termasuk </w:t>
      </w:r>
      <w:r w:rsidR="00076C0C">
        <w:t xml:space="preserve">nama </w:t>
      </w:r>
      <w:r w:rsidR="00076C0C">
        <w:rPr>
          <w:i/>
          <w:iCs/>
        </w:rPr>
        <w:t>quiz</w:t>
      </w:r>
      <w:r w:rsidR="00573989" w:rsidRPr="00573989">
        <w:t xml:space="preserve">, tingkat kesulitan soal, poin, </w:t>
      </w:r>
      <w:r w:rsidR="00573989" w:rsidRPr="00076C0C">
        <w:rPr>
          <w:i/>
          <w:iCs/>
        </w:rPr>
        <w:t>timer</w:t>
      </w:r>
      <w:r w:rsidR="00573989" w:rsidRPr="00573989">
        <w:t xml:space="preserve">, serta penjelasan </w:t>
      </w:r>
      <w:r w:rsidR="00573989" w:rsidRPr="00076C0C">
        <w:rPr>
          <w:i/>
          <w:iCs/>
        </w:rPr>
        <w:t>(feedback)</w:t>
      </w:r>
      <w:r w:rsidR="00573989" w:rsidRPr="00573989">
        <w:t xml:space="preserve"> terhadap jawaban benar.</w:t>
      </w:r>
      <w:r w:rsidR="00076C0C">
        <w:t xml:space="preserve"> </w:t>
      </w:r>
      <w:r w:rsidR="00076C0C" w:rsidRPr="00076C0C">
        <w:t xml:space="preserve">Metode </w:t>
      </w:r>
      <w:r w:rsidR="00076C0C" w:rsidRPr="00076C0C">
        <w:rPr>
          <w:rFonts w:ascii="Courier New" w:hAnsi="Courier New" w:cs="Courier New"/>
        </w:rPr>
        <w:t>push()</w:t>
      </w:r>
      <w:r w:rsidR="00076C0C" w:rsidRPr="00076C0C">
        <w:t xml:space="preserve"> digunakan untuk menyimpan setiap soal ke dalam node </w:t>
      </w:r>
      <w:r w:rsidR="00076C0C" w:rsidRPr="00157F36">
        <w:rPr>
          <w:rFonts w:ascii="Courier New" w:hAnsi="Courier New" w:cs="Courier New"/>
        </w:rPr>
        <w:t>questions</w:t>
      </w:r>
      <w:r w:rsidR="00076C0C" w:rsidRPr="00076C0C">
        <w:t xml:space="preserve"> di Firebase secara otomatis menggunakan ID unik yang dibuat oleh sistem Firebase.</w:t>
      </w:r>
      <w:r w:rsidR="00157F36">
        <w:t xml:space="preserve"> </w:t>
      </w:r>
      <w:r w:rsidR="00157F36" w:rsidRPr="00157F36">
        <w:t xml:space="preserve">Setelah semua soal berhasil disimpan, </w:t>
      </w:r>
      <w:r w:rsidR="002A12ED">
        <w:rPr>
          <w:i/>
          <w:iCs/>
        </w:rPr>
        <w:t>admin</w:t>
      </w:r>
      <w:r w:rsidR="00157F36" w:rsidRPr="00157F36">
        <w:t xml:space="preserve"> akan mendapatkan notifikasi bahwa proses berhasil</w:t>
      </w:r>
      <w:r w:rsidR="002A12ED">
        <w:t>.</w:t>
      </w:r>
    </w:p>
    <w:p w14:paraId="5BD4893E" w14:textId="0195BDAC" w:rsidR="00105FAC" w:rsidRDefault="00361829" w:rsidP="00361829">
      <w:pPr>
        <w:pStyle w:val="Heading2"/>
        <w:rPr>
          <w:i/>
          <w:iCs/>
        </w:rPr>
      </w:pPr>
      <w:bookmarkStart w:id="163" w:name="_Toc195504912"/>
      <w:r>
        <w:t xml:space="preserve">Implementasi Simpan Data </w:t>
      </w:r>
      <w:r>
        <w:rPr>
          <w:i/>
          <w:iCs/>
        </w:rPr>
        <w:t xml:space="preserve">Quiz </w:t>
      </w:r>
      <w:r>
        <w:t xml:space="preserve">ke </w:t>
      </w:r>
      <w:r>
        <w:rPr>
          <w:i/>
          <w:iCs/>
        </w:rPr>
        <w:t>Firebase</w:t>
      </w:r>
      <w:bookmarkEnd w:id="163"/>
    </w:p>
    <w:p w14:paraId="7D082B5A" w14:textId="20EC367A" w:rsidR="00361829" w:rsidRDefault="00361829" w:rsidP="00361829">
      <w:r w:rsidRPr="00A32255">
        <w:t xml:space="preserve">Dalam sistem ini, Firebase digunakan sebagai basis data untuk menyimpan informasi quiz yang telah divalidasi. Setelah validasi input berhasil, data </w:t>
      </w:r>
      <w:r w:rsidR="00AB300D" w:rsidRPr="00A32255">
        <w:t>quiz</w:t>
      </w:r>
      <w:r w:rsidRPr="00A32255">
        <w:t xml:space="preserve"> akan dikirim dan disimpan ke Firebase agar dapat diakses dan digunakan oleh sistem.</w:t>
      </w:r>
      <w:r w:rsidR="000119E9" w:rsidRPr="00A32255">
        <w:t xml:space="preserve"> Proses ini dilakukan saat dosen menyelesaikan pembuatan </w:t>
      </w:r>
      <w:r w:rsidR="00CC03FC" w:rsidRPr="00A32255">
        <w:t>quiz</w:t>
      </w:r>
      <w:r w:rsidR="000119E9" w:rsidRPr="00A32255">
        <w:t xml:space="preserve">, termasuk memasukkan informasi seperti nama </w:t>
      </w:r>
      <w:r w:rsidR="00CC03FC" w:rsidRPr="00A32255">
        <w:t>quiz</w:t>
      </w:r>
      <w:r w:rsidR="000119E9" w:rsidRPr="00A32255">
        <w:t xml:space="preserve">, kode </w:t>
      </w:r>
      <w:r w:rsidR="00CC03FC" w:rsidRPr="00A32255">
        <w:t>quiz</w:t>
      </w:r>
      <w:r w:rsidR="000119E9" w:rsidRPr="00A32255">
        <w:t xml:space="preserve">, tipe </w:t>
      </w:r>
      <w:r w:rsidR="00CC03FC" w:rsidRPr="00A32255">
        <w:t>quiz</w:t>
      </w:r>
      <w:r w:rsidR="000119E9" w:rsidRPr="00A32255">
        <w:t>, waktu pelaksanaan, dan jumlah soal yang dipilih</w:t>
      </w:r>
      <w:r w:rsidR="000119E9" w:rsidRPr="000119E9">
        <w:t>.</w:t>
      </w:r>
    </w:p>
    <w:p w14:paraId="06D9BBA4" w14:textId="5E09FC50" w:rsidR="00F709ED" w:rsidRPr="00F709ED" w:rsidRDefault="00F709ED" w:rsidP="00F709ED">
      <w:pPr>
        <w:pStyle w:val="Caption"/>
        <w:keepNext/>
        <w:jc w:val="center"/>
        <w:rPr>
          <w:i w:val="0"/>
          <w:iCs w:val="0"/>
          <w:color w:val="auto"/>
          <w:sz w:val="24"/>
          <w:szCs w:val="24"/>
        </w:rPr>
      </w:pPr>
      <w:bookmarkStart w:id="164" w:name="_Toc195482853"/>
      <w:bookmarkStart w:id="165" w:name="_Toc195482871"/>
      <w:r w:rsidRPr="00F709ED">
        <w:rPr>
          <w:i w:val="0"/>
          <w:iCs w:val="0"/>
          <w:color w:val="auto"/>
          <w:sz w:val="24"/>
          <w:szCs w:val="24"/>
        </w:rPr>
        <w:t xml:space="preserve">Tabel 5. </w:t>
      </w:r>
      <w:r w:rsidRPr="00F709ED">
        <w:rPr>
          <w:i w:val="0"/>
          <w:iCs w:val="0"/>
          <w:color w:val="auto"/>
          <w:sz w:val="24"/>
          <w:szCs w:val="24"/>
        </w:rPr>
        <w:fldChar w:fldCharType="begin"/>
      </w:r>
      <w:r w:rsidRPr="00F709ED">
        <w:rPr>
          <w:i w:val="0"/>
          <w:iCs w:val="0"/>
          <w:color w:val="auto"/>
          <w:sz w:val="24"/>
          <w:szCs w:val="24"/>
        </w:rPr>
        <w:instrText xml:space="preserve"> SEQ Tabel_5. \* ARABIC </w:instrText>
      </w:r>
      <w:r w:rsidRPr="00F709ED">
        <w:rPr>
          <w:i w:val="0"/>
          <w:iCs w:val="0"/>
          <w:color w:val="auto"/>
          <w:sz w:val="24"/>
          <w:szCs w:val="24"/>
        </w:rPr>
        <w:fldChar w:fldCharType="separate"/>
      </w:r>
      <w:r w:rsidR="006C1C49">
        <w:rPr>
          <w:i w:val="0"/>
          <w:iCs w:val="0"/>
          <w:noProof/>
          <w:color w:val="auto"/>
          <w:sz w:val="24"/>
          <w:szCs w:val="24"/>
        </w:rPr>
        <w:t>18</w:t>
      </w:r>
      <w:r w:rsidRPr="00F709ED">
        <w:rPr>
          <w:i w:val="0"/>
          <w:iCs w:val="0"/>
          <w:color w:val="auto"/>
          <w:sz w:val="24"/>
          <w:szCs w:val="24"/>
        </w:rPr>
        <w:fldChar w:fldCharType="end"/>
      </w:r>
      <w:r w:rsidRPr="00F709ED">
        <w:rPr>
          <w:i w:val="0"/>
          <w:iCs w:val="0"/>
          <w:color w:val="auto"/>
          <w:sz w:val="24"/>
          <w:szCs w:val="24"/>
        </w:rPr>
        <w:t xml:space="preserve"> Kode Program Implementasi Simpan Data </w:t>
      </w:r>
      <w:r w:rsidRPr="00F709ED">
        <w:rPr>
          <w:color w:val="auto"/>
          <w:sz w:val="24"/>
          <w:szCs w:val="24"/>
        </w:rPr>
        <w:t>Quiz</w:t>
      </w:r>
      <w:bookmarkEnd w:id="164"/>
      <w:bookmarkEnd w:id="165"/>
    </w:p>
    <w:tbl>
      <w:tblPr>
        <w:tblStyle w:val="TableGrid"/>
        <w:tblW w:w="0" w:type="auto"/>
        <w:tblLook w:val="04A0" w:firstRow="1" w:lastRow="0" w:firstColumn="1" w:lastColumn="0" w:noHBand="0" w:noVBand="1"/>
      </w:tblPr>
      <w:tblGrid>
        <w:gridCol w:w="9350"/>
      </w:tblGrid>
      <w:tr w:rsidR="002C6200" w14:paraId="5BE54DF4" w14:textId="77777777" w:rsidTr="002C6200">
        <w:tc>
          <w:tcPr>
            <w:tcW w:w="9350" w:type="dxa"/>
          </w:tcPr>
          <w:p w14:paraId="3692BF4F" w14:textId="77777777" w:rsidR="002C6200" w:rsidRPr="00FA02F6" w:rsidRDefault="002C6200" w:rsidP="002C6200">
            <w:pPr>
              <w:spacing w:after="160"/>
              <w:rPr>
                <w:rFonts w:ascii="Courier New" w:hAnsi="Courier New" w:cs="Courier New"/>
                <w:sz w:val="18"/>
                <w:szCs w:val="18"/>
              </w:rPr>
            </w:pPr>
            <w:r w:rsidRPr="00FA02F6">
              <w:rPr>
                <w:rFonts w:ascii="Courier New" w:hAnsi="Courier New" w:cs="Courier New"/>
                <w:sz w:val="18"/>
                <w:szCs w:val="18"/>
              </w:rPr>
              <w:t>            $quizRef = $this-&gt;database-&gt;getReference('quizs')-&gt;push();</w:t>
            </w:r>
          </w:p>
          <w:p w14:paraId="36C20680" w14:textId="77777777" w:rsidR="002C6200" w:rsidRPr="00FA02F6" w:rsidRDefault="002C6200" w:rsidP="002C6200">
            <w:pPr>
              <w:spacing w:after="160"/>
              <w:rPr>
                <w:rFonts w:ascii="Courier New" w:hAnsi="Courier New" w:cs="Courier New"/>
                <w:sz w:val="18"/>
                <w:szCs w:val="18"/>
              </w:rPr>
            </w:pPr>
            <w:r w:rsidRPr="00FA02F6">
              <w:rPr>
                <w:rFonts w:ascii="Courier New" w:hAnsi="Courier New" w:cs="Courier New"/>
                <w:sz w:val="18"/>
                <w:szCs w:val="18"/>
              </w:rPr>
              <w:t>            $quizId = $quizRef-&gt;getKey(); // Mendapatkan ID unik dari Firestore</w:t>
            </w:r>
          </w:p>
          <w:p w14:paraId="4C803D4F" w14:textId="77777777" w:rsidR="002C6200" w:rsidRPr="00FA02F6" w:rsidRDefault="002C6200" w:rsidP="002C6200">
            <w:pPr>
              <w:spacing w:after="160"/>
              <w:rPr>
                <w:rFonts w:ascii="Courier New" w:hAnsi="Courier New" w:cs="Courier New"/>
                <w:sz w:val="18"/>
                <w:szCs w:val="18"/>
              </w:rPr>
            </w:pPr>
          </w:p>
          <w:p w14:paraId="6EBCCD3F" w14:textId="77777777" w:rsidR="002C6200" w:rsidRPr="00FA02F6" w:rsidRDefault="002C6200" w:rsidP="002C6200">
            <w:pPr>
              <w:spacing w:after="160"/>
              <w:rPr>
                <w:rFonts w:ascii="Courier New" w:hAnsi="Courier New" w:cs="Courier New"/>
                <w:sz w:val="18"/>
                <w:szCs w:val="18"/>
              </w:rPr>
            </w:pPr>
            <w:r w:rsidRPr="00FA02F6">
              <w:rPr>
                <w:rFonts w:ascii="Courier New" w:hAnsi="Courier New" w:cs="Courier New"/>
                <w:sz w:val="18"/>
                <w:szCs w:val="18"/>
              </w:rPr>
              <w:t>            $quizData = [</w:t>
            </w:r>
          </w:p>
          <w:p w14:paraId="5C1AEA03" w14:textId="77777777" w:rsidR="002C6200" w:rsidRPr="00FA02F6" w:rsidRDefault="002C6200" w:rsidP="002C6200">
            <w:pPr>
              <w:spacing w:after="160"/>
              <w:rPr>
                <w:rFonts w:ascii="Courier New" w:hAnsi="Courier New" w:cs="Courier New"/>
                <w:sz w:val="18"/>
                <w:szCs w:val="18"/>
              </w:rPr>
            </w:pPr>
            <w:r w:rsidRPr="00FA02F6">
              <w:rPr>
                <w:rFonts w:ascii="Courier New" w:hAnsi="Courier New" w:cs="Courier New"/>
                <w:sz w:val="18"/>
                <w:szCs w:val="18"/>
              </w:rPr>
              <w:t>                'id'             =&gt; $quizId,</w:t>
            </w:r>
          </w:p>
          <w:p w14:paraId="0F90664F" w14:textId="77777777" w:rsidR="002C6200" w:rsidRPr="00FA02F6" w:rsidRDefault="002C6200" w:rsidP="002C6200">
            <w:pPr>
              <w:spacing w:after="160"/>
              <w:rPr>
                <w:rFonts w:ascii="Courier New" w:hAnsi="Courier New" w:cs="Courier New"/>
                <w:sz w:val="18"/>
                <w:szCs w:val="18"/>
              </w:rPr>
            </w:pPr>
            <w:r w:rsidRPr="00FA02F6">
              <w:rPr>
                <w:rFonts w:ascii="Courier New" w:hAnsi="Courier New" w:cs="Courier New"/>
                <w:sz w:val="18"/>
                <w:szCs w:val="18"/>
              </w:rPr>
              <w:t>                'nama_quiz'      =&gt; $request-&gt;nama_quiz,</w:t>
            </w:r>
          </w:p>
          <w:p w14:paraId="31B1A9C9" w14:textId="77777777" w:rsidR="002C6200" w:rsidRPr="00FA02F6" w:rsidRDefault="002C6200" w:rsidP="002C6200">
            <w:pPr>
              <w:spacing w:after="160"/>
              <w:rPr>
                <w:rFonts w:ascii="Courier New" w:hAnsi="Courier New" w:cs="Courier New"/>
                <w:sz w:val="18"/>
                <w:szCs w:val="18"/>
              </w:rPr>
            </w:pPr>
            <w:r w:rsidRPr="00FA02F6">
              <w:rPr>
                <w:rFonts w:ascii="Courier New" w:hAnsi="Courier New" w:cs="Courier New"/>
                <w:sz w:val="18"/>
                <w:szCs w:val="18"/>
              </w:rPr>
              <w:t>                'code_quiz'      =&gt; $request-&gt;code_quiz,</w:t>
            </w:r>
          </w:p>
          <w:p w14:paraId="07CB49A2" w14:textId="77777777" w:rsidR="002C6200" w:rsidRPr="00FA02F6" w:rsidRDefault="002C6200" w:rsidP="002C6200">
            <w:pPr>
              <w:spacing w:after="160"/>
              <w:rPr>
                <w:rFonts w:ascii="Courier New" w:hAnsi="Courier New" w:cs="Courier New"/>
                <w:sz w:val="18"/>
                <w:szCs w:val="18"/>
              </w:rPr>
            </w:pPr>
            <w:r w:rsidRPr="00FA02F6">
              <w:rPr>
                <w:rFonts w:ascii="Courier New" w:hAnsi="Courier New" w:cs="Courier New"/>
                <w:sz w:val="18"/>
                <w:szCs w:val="18"/>
              </w:rPr>
              <w:t>                'type_quiz'      =&gt; $request-&gt;type_quiz,</w:t>
            </w:r>
          </w:p>
          <w:p w14:paraId="1CD47584" w14:textId="77777777" w:rsidR="002C6200" w:rsidRPr="00FA02F6" w:rsidRDefault="002C6200" w:rsidP="002C6200">
            <w:pPr>
              <w:spacing w:after="160"/>
              <w:rPr>
                <w:rFonts w:ascii="Courier New" w:hAnsi="Courier New" w:cs="Courier New"/>
                <w:sz w:val="18"/>
                <w:szCs w:val="18"/>
              </w:rPr>
            </w:pPr>
            <w:r w:rsidRPr="00FA02F6">
              <w:rPr>
                <w:rFonts w:ascii="Courier New" w:hAnsi="Courier New" w:cs="Courier New"/>
                <w:sz w:val="18"/>
                <w:szCs w:val="18"/>
              </w:rPr>
              <w:t>                'status'         =&gt;"Open",</w:t>
            </w:r>
          </w:p>
          <w:p w14:paraId="1DACFC22" w14:textId="77777777" w:rsidR="002C6200" w:rsidRPr="00FA02F6" w:rsidRDefault="002C6200" w:rsidP="002C6200">
            <w:pPr>
              <w:spacing w:after="160"/>
              <w:rPr>
                <w:rFonts w:ascii="Courier New" w:hAnsi="Courier New" w:cs="Courier New"/>
                <w:sz w:val="18"/>
                <w:szCs w:val="18"/>
              </w:rPr>
            </w:pPr>
            <w:r w:rsidRPr="00FA02F6">
              <w:rPr>
                <w:rFonts w:ascii="Courier New" w:hAnsi="Courier New" w:cs="Courier New"/>
                <w:sz w:val="18"/>
                <w:szCs w:val="18"/>
              </w:rPr>
              <w:t>                'total_question' =&gt; count(array_filter($request-&gt;questions, fn($q) =&gt; isset($q['select']))),</w:t>
            </w:r>
          </w:p>
          <w:p w14:paraId="10515A27" w14:textId="77777777" w:rsidR="002C6200" w:rsidRPr="00FA02F6" w:rsidRDefault="002C6200" w:rsidP="002C6200">
            <w:pPr>
              <w:spacing w:after="160"/>
              <w:rPr>
                <w:rFonts w:ascii="Courier New" w:hAnsi="Courier New" w:cs="Courier New"/>
                <w:sz w:val="18"/>
                <w:szCs w:val="18"/>
              </w:rPr>
            </w:pPr>
            <w:r w:rsidRPr="00FA02F6">
              <w:rPr>
                <w:rFonts w:ascii="Courier New" w:hAnsi="Courier New" w:cs="Courier New"/>
                <w:sz w:val="18"/>
                <w:szCs w:val="18"/>
              </w:rPr>
              <w:t>                'start_time'     =&gt; $request-&gt;start_time,</w:t>
            </w:r>
          </w:p>
          <w:p w14:paraId="1BFC4DAE" w14:textId="77777777" w:rsidR="002C6200" w:rsidRPr="00FA02F6" w:rsidRDefault="002C6200" w:rsidP="002C6200">
            <w:pPr>
              <w:spacing w:after="160"/>
              <w:rPr>
                <w:rFonts w:ascii="Courier New" w:hAnsi="Courier New" w:cs="Courier New"/>
                <w:sz w:val="18"/>
                <w:szCs w:val="18"/>
              </w:rPr>
            </w:pPr>
            <w:r w:rsidRPr="00FA02F6">
              <w:rPr>
                <w:rFonts w:ascii="Courier New" w:hAnsi="Courier New" w:cs="Courier New"/>
                <w:sz w:val="18"/>
                <w:szCs w:val="18"/>
              </w:rPr>
              <w:t>                'end_time'       =&gt; $request-&gt;end_time,</w:t>
            </w:r>
          </w:p>
          <w:p w14:paraId="393CD8F0" w14:textId="77777777" w:rsidR="002C6200" w:rsidRPr="00FA02F6" w:rsidRDefault="002C6200" w:rsidP="002C6200">
            <w:pPr>
              <w:spacing w:after="160"/>
              <w:rPr>
                <w:rFonts w:ascii="Courier New" w:hAnsi="Courier New" w:cs="Courier New"/>
                <w:sz w:val="18"/>
                <w:szCs w:val="18"/>
              </w:rPr>
            </w:pPr>
            <w:r w:rsidRPr="00FA02F6">
              <w:rPr>
                <w:rFonts w:ascii="Courier New" w:hAnsi="Courier New" w:cs="Courier New"/>
                <w:sz w:val="18"/>
                <w:szCs w:val="18"/>
              </w:rPr>
              <w:t>                'created_at'     =&gt; now(),</w:t>
            </w:r>
          </w:p>
          <w:p w14:paraId="6E5B4906" w14:textId="77777777" w:rsidR="002C6200" w:rsidRPr="00FA02F6" w:rsidRDefault="002C6200" w:rsidP="002C6200">
            <w:pPr>
              <w:spacing w:after="160"/>
              <w:rPr>
                <w:rFonts w:ascii="Courier New" w:hAnsi="Courier New" w:cs="Courier New"/>
                <w:sz w:val="18"/>
                <w:szCs w:val="18"/>
              </w:rPr>
            </w:pPr>
            <w:r w:rsidRPr="00FA02F6">
              <w:rPr>
                <w:rFonts w:ascii="Courier New" w:hAnsi="Courier New" w:cs="Courier New"/>
                <w:sz w:val="18"/>
                <w:szCs w:val="18"/>
              </w:rPr>
              <w:t>            ];</w:t>
            </w:r>
          </w:p>
          <w:p w14:paraId="1A8ADA4C" w14:textId="3F0D6337" w:rsidR="002C6200" w:rsidRDefault="002C6200" w:rsidP="002C6200">
            <w:r w:rsidRPr="00FA02F6">
              <w:rPr>
                <w:rFonts w:ascii="Courier New" w:hAnsi="Courier New" w:cs="Courier New"/>
                <w:sz w:val="18"/>
                <w:szCs w:val="18"/>
              </w:rPr>
              <w:t>   $quizRef-&gt;set($quizData);</w:t>
            </w:r>
          </w:p>
        </w:tc>
      </w:tr>
    </w:tbl>
    <w:p w14:paraId="1C32F93E" w14:textId="77777777" w:rsidR="00A32255" w:rsidRDefault="00A32255" w:rsidP="00A32255"/>
    <w:p w14:paraId="5C942DE6" w14:textId="1674DC45" w:rsidR="00C42AAB" w:rsidRPr="00EF5C4C" w:rsidRDefault="009D52EF" w:rsidP="00A32255">
      <w:pPr>
        <w:rPr>
          <w:b/>
        </w:rPr>
      </w:pPr>
      <w:r w:rsidRPr="00EF5C4C">
        <w:t xml:space="preserve">Sistem mengakses node </w:t>
      </w:r>
      <w:r w:rsidRPr="00EF5C4C">
        <w:rPr>
          <w:rFonts w:ascii="Courier New" w:hAnsi="Courier New" w:cs="Courier New"/>
        </w:rPr>
        <w:t>quizs</w:t>
      </w:r>
      <w:r w:rsidRPr="00EF5C4C">
        <w:t xml:space="preserve"> di Firebase dan menambahkan entri baru menggunakan metode </w:t>
      </w:r>
      <w:r w:rsidRPr="00EF5C4C">
        <w:rPr>
          <w:rFonts w:ascii="Courier New" w:hAnsi="Courier New" w:cs="Courier New"/>
        </w:rPr>
        <w:t>push()</w:t>
      </w:r>
      <w:r w:rsidRPr="00EF5C4C">
        <w:t xml:space="preserve">. Firebase secara otomatis menghasilkan ID unik untuk entri tersebut, yang kemudian disimpan dalam variabel </w:t>
      </w:r>
      <w:r w:rsidRPr="00EF5C4C">
        <w:rPr>
          <w:rFonts w:ascii="Courier New" w:hAnsi="Courier New" w:cs="Courier New"/>
        </w:rPr>
        <w:t>$quizId</w:t>
      </w:r>
      <w:r w:rsidRPr="00EF5C4C">
        <w:t>. ID ini akan digunakan sebagai identitas utama kuis yang dibuat.</w:t>
      </w:r>
      <w:r w:rsidR="00D54C44" w:rsidRPr="00EF5C4C">
        <w:t xml:space="preserve">  </w:t>
      </w:r>
    </w:p>
    <w:p w14:paraId="3E355EE6" w14:textId="45B6F16E" w:rsidR="00FB3DCE" w:rsidRDefault="00D54C44" w:rsidP="00D54C44">
      <w:pPr>
        <w:rPr>
          <w:bCs/>
        </w:rPr>
      </w:pPr>
      <w:r w:rsidRPr="00EF5C4C">
        <w:rPr>
          <w:bCs/>
        </w:rPr>
        <w:t xml:space="preserve">Setelah data disiapkan, fungsi </w:t>
      </w:r>
      <w:r w:rsidRPr="00EF5C4C">
        <w:rPr>
          <w:rFonts w:ascii="Courier New" w:hAnsi="Courier New" w:cs="Courier New"/>
          <w:bCs/>
        </w:rPr>
        <w:t xml:space="preserve">set() </w:t>
      </w:r>
      <w:r w:rsidRPr="00EF5C4C">
        <w:rPr>
          <w:bCs/>
        </w:rPr>
        <w:t xml:space="preserve">digunakan untuk menyimpan seluruh data ke Firebase berdasarkan referensi </w:t>
      </w:r>
      <w:r w:rsidRPr="00EF5C4C">
        <w:rPr>
          <w:rFonts w:ascii="Courier New" w:hAnsi="Courier New" w:cs="Courier New"/>
          <w:bCs/>
        </w:rPr>
        <w:t>quizRef</w:t>
      </w:r>
      <w:r w:rsidRPr="00EF5C4C">
        <w:rPr>
          <w:bCs/>
        </w:rPr>
        <w:t xml:space="preserve"> yang telah dibuat sebelumnya. Artinya, semua informasi kuis akan disimpan secara permanen di database cloud untuk digunakan dalam proses selanjutnya, seperti menampilkan daftar kuis, memulai kuis, atau evaluasi hasil.</w:t>
      </w:r>
    </w:p>
    <w:p w14:paraId="6D85872C" w14:textId="77777777" w:rsidR="0082196B" w:rsidRDefault="0082196B" w:rsidP="00D54C44">
      <w:pPr>
        <w:rPr>
          <w:bCs/>
        </w:rPr>
      </w:pPr>
    </w:p>
    <w:p w14:paraId="31AB1B32" w14:textId="77777777" w:rsidR="00581566" w:rsidRDefault="00581566" w:rsidP="00D54C44">
      <w:pPr>
        <w:rPr>
          <w:bCs/>
        </w:rPr>
      </w:pPr>
    </w:p>
    <w:p w14:paraId="6E521CD3" w14:textId="77777777" w:rsidR="00581566" w:rsidRDefault="00581566" w:rsidP="00D54C44">
      <w:pPr>
        <w:rPr>
          <w:bCs/>
        </w:rPr>
      </w:pPr>
    </w:p>
    <w:p w14:paraId="3A03D06E" w14:textId="77777777" w:rsidR="00581566" w:rsidRDefault="00581566" w:rsidP="00D54C44">
      <w:pPr>
        <w:rPr>
          <w:bCs/>
        </w:rPr>
      </w:pPr>
    </w:p>
    <w:p w14:paraId="5998C254" w14:textId="77777777" w:rsidR="00581566" w:rsidRDefault="00581566" w:rsidP="00D54C44">
      <w:pPr>
        <w:rPr>
          <w:bCs/>
        </w:rPr>
      </w:pPr>
    </w:p>
    <w:p w14:paraId="1B38F32B" w14:textId="77777777" w:rsidR="00581566" w:rsidRDefault="00581566" w:rsidP="00D54C44">
      <w:pPr>
        <w:rPr>
          <w:bCs/>
        </w:rPr>
      </w:pPr>
    </w:p>
    <w:p w14:paraId="03330F24" w14:textId="77777777" w:rsidR="00581566" w:rsidRDefault="00581566" w:rsidP="00D54C44">
      <w:pPr>
        <w:rPr>
          <w:bCs/>
        </w:rPr>
      </w:pPr>
    </w:p>
    <w:p w14:paraId="08AD7E66" w14:textId="77777777" w:rsidR="00581566" w:rsidRDefault="00581566" w:rsidP="00D54C44">
      <w:pPr>
        <w:rPr>
          <w:bCs/>
        </w:rPr>
      </w:pPr>
    </w:p>
    <w:p w14:paraId="048A063A" w14:textId="77777777" w:rsidR="00581566" w:rsidRDefault="00581566" w:rsidP="00D54C44">
      <w:pPr>
        <w:rPr>
          <w:bCs/>
        </w:rPr>
      </w:pPr>
    </w:p>
    <w:p w14:paraId="113DFA00" w14:textId="77777777" w:rsidR="00581566" w:rsidRDefault="00581566" w:rsidP="00D54C44">
      <w:pPr>
        <w:rPr>
          <w:bCs/>
        </w:rPr>
      </w:pPr>
    </w:p>
    <w:p w14:paraId="600701BA" w14:textId="29CF33D4" w:rsidR="00FB3DCE" w:rsidRDefault="007815A5" w:rsidP="00137D36">
      <w:pPr>
        <w:pStyle w:val="Heading1"/>
        <w:ind w:left="450" w:firstLine="270"/>
      </w:pPr>
      <w:r>
        <w:br/>
      </w:r>
      <w:bookmarkStart w:id="166" w:name="_Toc195504913"/>
      <w:r w:rsidR="008C35E6">
        <w:t>HASIL</w:t>
      </w:r>
      <w:r>
        <w:t xml:space="preserve"> DAN PEMBAHASAN</w:t>
      </w:r>
      <w:bookmarkEnd w:id="166"/>
    </w:p>
    <w:p w14:paraId="5B9ADBE3" w14:textId="51FD81AC" w:rsidR="008D7F2A" w:rsidRDefault="008D7F2A" w:rsidP="008D7F2A">
      <w:r>
        <w:t>Pad</w:t>
      </w:r>
      <w:r w:rsidR="0043616F">
        <w:t>a b</w:t>
      </w:r>
      <w:r w:rsidR="0043616F" w:rsidRPr="0043616F">
        <w:t>ab ini</w:t>
      </w:r>
      <w:r w:rsidR="0043616F">
        <w:t>,</w:t>
      </w:r>
      <w:r w:rsidR="0043616F" w:rsidRPr="0043616F">
        <w:t xml:space="preserve"> membahas hasil yang diperoleh dari implementasi dan pengujian sistem yang dikembangkan dalam penelitian ini, serta pembahasan terhadap temuan yang dihasilkan. Analisis hasil dilakukan untuk mengevaluasi kinerja sistem dan memberikan pemahaman yang lebih mendalam mengenai efektivitas pendekatan yang </w:t>
      </w:r>
      <w:r w:rsidR="00435BEF">
        <w:t>digunakan.</w:t>
      </w:r>
    </w:p>
    <w:p w14:paraId="7E1F88AE" w14:textId="0A64B5C6" w:rsidR="00435BEF" w:rsidRDefault="00E35AE1" w:rsidP="00E35AE1">
      <w:pPr>
        <w:pStyle w:val="Heading2"/>
      </w:pPr>
      <w:bookmarkStart w:id="167" w:name="_Toc195504914"/>
      <w:r>
        <w:t xml:space="preserve">Hasil Implementasi </w:t>
      </w:r>
      <w:r w:rsidR="004E5ADA">
        <w:t>Sistem</w:t>
      </w:r>
      <w:bookmarkEnd w:id="167"/>
    </w:p>
    <w:p w14:paraId="56A05CD7" w14:textId="22D017AC" w:rsidR="000F245A" w:rsidRDefault="000F245A" w:rsidP="000F245A">
      <w:r w:rsidRPr="000F245A">
        <w:t xml:space="preserve">Sub bab ini menjelaskan hasil dari proses implementasi sistem yang telah dikembangkan berdasarkan rancangan sebelumnya. Penjelasan difokuskan pada bagaimana sistem telah direalisasikan ke dalam bentuk </w:t>
      </w:r>
      <w:r>
        <w:rPr>
          <w:i/>
          <w:iCs/>
        </w:rPr>
        <w:t>website application educational</w:t>
      </w:r>
      <w:r w:rsidRPr="000F245A">
        <w:t xml:space="preserve"> yang dapat digunakan oleh pengguna sesuai dengan peran dan fungsinya, yaitu sebagai </w:t>
      </w:r>
      <w:r w:rsidRPr="000F245A">
        <w:rPr>
          <w:i/>
          <w:iCs/>
        </w:rPr>
        <w:t>admin</w:t>
      </w:r>
      <w:r w:rsidRPr="000F245A">
        <w:t xml:space="preserve"> (pengelola </w:t>
      </w:r>
      <w:r w:rsidRPr="000F245A">
        <w:rPr>
          <w:i/>
          <w:iCs/>
        </w:rPr>
        <w:t>quiz</w:t>
      </w:r>
      <w:r w:rsidRPr="000F245A">
        <w:t xml:space="preserve">) dan </w:t>
      </w:r>
      <w:r w:rsidRPr="000F245A">
        <w:rPr>
          <w:i/>
          <w:iCs/>
        </w:rPr>
        <w:t>user</w:t>
      </w:r>
      <w:r w:rsidRPr="000F245A">
        <w:t xml:space="preserve"> (peserta </w:t>
      </w:r>
      <w:r w:rsidRPr="000F245A">
        <w:rPr>
          <w:i/>
          <w:iCs/>
        </w:rPr>
        <w:t>quiz</w:t>
      </w:r>
      <w:r w:rsidRPr="000F245A">
        <w:t>).</w:t>
      </w:r>
    </w:p>
    <w:p w14:paraId="0ABF2707" w14:textId="50DBD617" w:rsidR="00FF2B86" w:rsidRPr="00DB513F" w:rsidRDefault="00DB513F" w:rsidP="00DB513F">
      <w:pPr>
        <w:pStyle w:val="Heading3"/>
        <w:rPr>
          <w:color w:val="auto"/>
        </w:rPr>
      </w:pPr>
      <w:bookmarkStart w:id="168" w:name="_Toc195504915"/>
      <w:r w:rsidRPr="00DB513F">
        <w:rPr>
          <w:color w:val="auto"/>
        </w:rPr>
        <w:t xml:space="preserve">Hasil Implementasi </w:t>
      </w:r>
      <w:r w:rsidR="00FF2B86" w:rsidRPr="00DB513F">
        <w:rPr>
          <w:color w:val="auto"/>
        </w:rPr>
        <w:t>Register</w:t>
      </w:r>
      <w:bookmarkEnd w:id="168"/>
    </w:p>
    <w:p w14:paraId="1389D9E8" w14:textId="54959D44" w:rsidR="000F6DE7" w:rsidRDefault="000F6DE7" w:rsidP="00FF2B86">
      <w:r>
        <w:t xml:space="preserve">Halaman register pada </w:t>
      </w:r>
      <w:r w:rsidRPr="00FF2B86">
        <w:rPr>
          <w:i/>
          <w:iCs/>
        </w:rPr>
        <w:t>website</w:t>
      </w:r>
      <w:r w:rsidR="00D60F9A" w:rsidRPr="00FF2B86">
        <w:rPr>
          <w:i/>
          <w:iCs/>
        </w:rPr>
        <w:t xml:space="preserve"> application educational</w:t>
      </w:r>
      <w:r>
        <w:t xml:space="preserve"> dirancang untuk memungkinkan pengguna membuat akun baru sebelum memasuki website. Pada halaman ini, pengguna diminta untuk mengisi beberapa informasi dengan memasukkan nama lengkap, alamat </w:t>
      </w:r>
      <w:r w:rsidRPr="00FF2B86">
        <w:rPr>
          <w:i/>
          <w:iCs/>
        </w:rPr>
        <w:t>email</w:t>
      </w:r>
      <w:r>
        <w:t xml:space="preserve">, dan kata sandi yang diinginkan. Setelah semua data diisi, pengguna dapat menekan tombol "Register" yang berfungsi mengirimkan data yang telah diisi untuk membuat akun baru. Halaman ini juga menyediakan link untuk pengguna yang sudah memiliki akun, yang dapat mengarah ke halaman </w:t>
      </w:r>
      <w:r w:rsidRPr="00FF2B86">
        <w:rPr>
          <w:i/>
          <w:iCs/>
        </w:rPr>
        <w:t>login</w:t>
      </w:r>
      <w:r>
        <w:t>, serta opsi "Forgot Your Password?" bagi pengguna yang lupa kata sandi mereka. Tampilan desain yang sederhana dan intuitif memudahkan pengguna untuk melakukan registrasi dengan cepat, memberikan pengalaman yang lancar dalam mengakses aplikasi kuis.</w:t>
      </w:r>
    </w:p>
    <w:p w14:paraId="19335F02" w14:textId="77777777" w:rsidR="00D60F9A" w:rsidRDefault="00D60F9A" w:rsidP="00D60F9A">
      <w:pPr>
        <w:keepNext/>
        <w:jc w:val="center"/>
      </w:pPr>
      <w:r>
        <w:rPr>
          <w:noProof/>
        </w:rPr>
        <w:drawing>
          <wp:inline distT="0" distB="0" distL="0" distR="0" wp14:anchorId="64B1DE6A" wp14:editId="284102F1">
            <wp:extent cx="5486400" cy="3223895"/>
            <wp:effectExtent l="0" t="0" r="7620" b="7620"/>
            <wp:docPr id="10793230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323011" name="Picture 1"/>
                    <pic:cNvPicPr>
                      <a:picLocks noChangeAspect="1"/>
                    </pic:cNvPicPr>
                  </pic:nvPicPr>
                  <pic:blipFill>
                    <a:blip r:embed="rId47"/>
                    <a:stretch>
                      <a:fillRect/>
                    </a:stretch>
                  </pic:blipFill>
                  <pic:spPr>
                    <a:xfrm>
                      <a:off x="0" y="0"/>
                      <a:ext cx="5486400" cy="3223895"/>
                    </a:xfrm>
                    <a:prstGeom prst="rect">
                      <a:avLst/>
                    </a:prstGeom>
                  </pic:spPr>
                </pic:pic>
              </a:graphicData>
            </a:graphic>
          </wp:inline>
        </w:drawing>
      </w:r>
    </w:p>
    <w:p w14:paraId="09EA6711" w14:textId="61A64DDA" w:rsidR="00D60F9A" w:rsidRDefault="00D60F9A" w:rsidP="00D60F9A">
      <w:pPr>
        <w:pStyle w:val="Caption"/>
        <w:jc w:val="center"/>
        <w:rPr>
          <w:i w:val="0"/>
          <w:iCs w:val="0"/>
          <w:color w:val="auto"/>
          <w:sz w:val="24"/>
          <w:szCs w:val="24"/>
        </w:rPr>
      </w:pPr>
      <w:bookmarkStart w:id="169" w:name="_Toc195482981"/>
      <w:r w:rsidRPr="00591DDC">
        <w:rPr>
          <w:i w:val="0"/>
          <w:iCs w:val="0"/>
          <w:color w:val="auto"/>
          <w:sz w:val="24"/>
          <w:szCs w:val="24"/>
        </w:rPr>
        <w:t xml:space="preserve">Gambar 6. </w:t>
      </w:r>
      <w:r w:rsidRPr="00591DDC">
        <w:rPr>
          <w:i w:val="0"/>
          <w:iCs w:val="0"/>
          <w:color w:val="auto"/>
          <w:sz w:val="24"/>
          <w:szCs w:val="24"/>
        </w:rPr>
        <w:fldChar w:fldCharType="begin"/>
      </w:r>
      <w:r w:rsidRPr="00591DDC">
        <w:rPr>
          <w:i w:val="0"/>
          <w:iCs w:val="0"/>
          <w:color w:val="auto"/>
          <w:sz w:val="24"/>
          <w:szCs w:val="24"/>
        </w:rPr>
        <w:instrText xml:space="preserve"> SEQ Gambar_6. \* ARABIC </w:instrText>
      </w:r>
      <w:r w:rsidRPr="00591DDC">
        <w:rPr>
          <w:i w:val="0"/>
          <w:iCs w:val="0"/>
          <w:color w:val="auto"/>
          <w:sz w:val="24"/>
          <w:szCs w:val="24"/>
        </w:rPr>
        <w:fldChar w:fldCharType="separate"/>
      </w:r>
      <w:r w:rsidR="006C1C49">
        <w:rPr>
          <w:i w:val="0"/>
          <w:iCs w:val="0"/>
          <w:noProof/>
          <w:color w:val="auto"/>
          <w:sz w:val="24"/>
          <w:szCs w:val="24"/>
        </w:rPr>
        <w:t>1</w:t>
      </w:r>
      <w:r w:rsidRPr="00591DDC">
        <w:rPr>
          <w:i w:val="0"/>
          <w:iCs w:val="0"/>
          <w:color w:val="auto"/>
          <w:sz w:val="24"/>
          <w:szCs w:val="24"/>
        </w:rPr>
        <w:fldChar w:fldCharType="end"/>
      </w:r>
      <w:r w:rsidRPr="00591DDC">
        <w:rPr>
          <w:i w:val="0"/>
          <w:iCs w:val="0"/>
          <w:color w:val="auto"/>
          <w:sz w:val="24"/>
          <w:szCs w:val="24"/>
        </w:rPr>
        <w:t xml:space="preserve"> </w:t>
      </w:r>
      <w:r w:rsidR="00591DDC" w:rsidRPr="00591DDC">
        <w:rPr>
          <w:i w:val="0"/>
          <w:iCs w:val="0"/>
          <w:color w:val="auto"/>
          <w:sz w:val="24"/>
          <w:szCs w:val="24"/>
        </w:rPr>
        <w:t>Hasil Implementasi Register</w:t>
      </w:r>
      <w:bookmarkEnd w:id="169"/>
    </w:p>
    <w:p w14:paraId="36E44FE1" w14:textId="77777777" w:rsidR="00A458EB" w:rsidRPr="00A458EB" w:rsidRDefault="00A458EB" w:rsidP="00A458EB"/>
    <w:p w14:paraId="443EA31E" w14:textId="2342A627" w:rsidR="009B71AF" w:rsidRPr="00DB513F" w:rsidRDefault="00DB513F" w:rsidP="00DB513F">
      <w:pPr>
        <w:pStyle w:val="Heading3"/>
        <w:rPr>
          <w:color w:val="auto"/>
        </w:rPr>
      </w:pPr>
      <w:bookmarkStart w:id="170" w:name="_Toc195504916"/>
      <w:r w:rsidRPr="00DB513F">
        <w:rPr>
          <w:color w:val="auto"/>
        </w:rPr>
        <w:t xml:space="preserve">Hasil Implementasi </w:t>
      </w:r>
      <w:r w:rsidR="009B71AF" w:rsidRPr="00DB513F">
        <w:rPr>
          <w:color w:val="auto"/>
        </w:rPr>
        <w:t>Login</w:t>
      </w:r>
      <w:bookmarkEnd w:id="170"/>
    </w:p>
    <w:p w14:paraId="7CC9A38B" w14:textId="51825B05" w:rsidR="00FE781C" w:rsidRDefault="00FE781C" w:rsidP="00FE781C">
      <w:r>
        <w:t xml:space="preserve">Halaman </w:t>
      </w:r>
      <w:r w:rsidRPr="00FE781C">
        <w:rPr>
          <w:i/>
          <w:iCs/>
        </w:rPr>
        <w:t>login</w:t>
      </w:r>
      <w:r>
        <w:t xml:space="preserve"> pada </w:t>
      </w:r>
      <w:r w:rsidRPr="00FF2B86">
        <w:rPr>
          <w:i/>
          <w:iCs/>
        </w:rPr>
        <w:t>website application educational</w:t>
      </w:r>
      <w:r>
        <w:t xml:space="preserve"> dirancang untuk memungkinkan pengguna yang sudah terdaftar masuk ke dalam akun mereka dengan memasukkan alamat email dan kata sandi yang telah terdaftar. Pengguna dapat memilih untuk mencentang opsi "Remember Me", yang akan menyimpan sesi login mereka agar tidak perlu memasukkan kredensial setiap kali mengakses aplikasi. Selain itu, halaman login juga menyediakan dua opsi penting di bagian bawah: "Forgot Your Password?" yang memungkinkan pengguna yang lupa kata sandi untuk meresetnya, dan "Don't have an account yet? Register Account!" yang mengarahkan pengguna baru ke halaman registrasi untuk membuat akun.</w:t>
      </w:r>
    </w:p>
    <w:p w14:paraId="61F70E39" w14:textId="77777777" w:rsidR="00FE781C" w:rsidRDefault="00FE781C" w:rsidP="00A32255">
      <w:r>
        <w:rPr>
          <w:noProof/>
        </w:rPr>
        <w:drawing>
          <wp:inline distT="0" distB="0" distL="0" distR="0" wp14:anchorId="697DD0C7" wp14:editId="1ABF5430">
            <wp:extent cx="5593080" cy="3223895"/>
            <wp:effectExtent l="0" t="0" r="7620" b="0"/>
            <wp:docPr id="1190884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088468" name="Picture 1"/>
                    <pic:cNvPicPr>
                      <a:picLocks noChangeAspect="1"/>
                    </pic:cNvPicPr>
                  </pic:nvPicPr>
                  <pic:blipFill>
                    <a:blip r:embed="rId48"/>
                    <a:stretch>
                      <a:fillRect/>
                    </a:stretch>
                  </pic:blipFill>
                  <pic:spPr>
                    <a:xfrm>
                      <a:off x="0" y="0"/>
                      <a:ext cx="5593080" cy="3223895"/>
                    </a:xfrm>
                    <a:prstGeom prst="rect">
                      <a:avLst/>
                    </a:prstGeom>
                  </pic:spPr>
                </pic:pic>
              </a:graphicData>
            </a:graphic>
          </wp:inline>
        </w:drawing>
      </w:r>
    </w:p>
    <w:p w14:paraId="5658A07C" w14:textId="008CAC44" w:rsidR="00A32255" w:rsidRDefault="00FE781C" w:rsidP="00D00F40">
      <w:pPr>
        <w:pStyle w:val="Caption"/>
        <w:jc w:val="center"/>
        <w:rPr>
          <w:color w:val="auto"/>
          <w:sz w:val="24"/>
          <w:szCs w:val="24"/>
        </w:rPr>
      </w:pPr>
      <w:bookmarkStart w:id="171" w:name="_Toc195482982"/>
      <w:r w:rsidRPr="00EC6445">
        <w:rPr>
          <w:i w:val="0"/>
          <w:iCs w:val="0"/>
          <w:color w:val="auto"/>
          <w:sz w:val="24"/>
          <w:szCs w:val="24"/>
        </w:rPr>
        <w:t xml:space="preserve">Gambar 6. </w:t>
      </w:r>
      <w:r w:rsidRPr="00EC6445">
        <w:rPr>
          <w:i w:val="0"/>
          <w:iCs w:val="0"/>
          <w:color w:val="auto"/>
          <w:sz w:val="24"/>
          <w:szCs w:val="24"/>
        </w:rPr>
        <w:fldChar w:fldCharType="begin"/>
      </w:r>
      <w:r w:rsidRPr="00EC6445">
        <w:rPr>
          <w:i w:val="0"/>
          <w:iCs w:val="0"/>
          <w:color w:val="auto"/>
          <w:sz w:val="24"/>
          <w:szCs w:val="24"/>
        </w:rPr>
        <w:instrText xml:space="preserve"> SEQ Gambar_6. \* ARABIC </w:instrText>
      </w:r>
      <w:r w:rsidRPr="00EC6445">
        <w:rPr>
          <w:i w:val="0"/>
          <w:iCs w:val="0"/>
          <w:color w:val="auto"/>
          <w:sz w:val="24"/>
          <w:szCs w:val="24"/>
        </w:rPr>
        <w:fldChar w:fldCharType="separate"/>
      </w:r>
      <w:r w:rsidR="006C1C49">
        <w:rPr>
          <w:i w:val="0"/>
          <w:iCs w:val="0"/>
          <w:noProof/>
          <w:color w:val="auto"/>
          <w:sz w:val="24"/>
          <w:szCs w:val="24"/>
        </w:rPr>
        <w:t>2</w:t>
      </w:r>
      <w:r w:rsidRPr="00EC6445">
        <w:rPr>
          <w:i w:val="0"/>
          <w:iCs w:val="0"/>
          <w:color w:val="auto"/>
          <w:sz w:val="24"/>
          <w:szCs w:val="24"/>
        </w:rPr>
        <w:fldChar w:fldCharType="end"/>
      </w:r>
      <w:r w:rsidRPr="00FE781C">
        <w:rPr>
          <w:i w:val="0"/>
          <w:iCs w:val="0"/>
          <w:color w:val="auto"/>
          <w:sz w:val="24"/>
          <w:szCs w:val="24"/>
        </w:rPr>
        <w:t xml:space="preserve"> Hasil Implementasi</w:t>
      </w:r>
      <w:r w:rsidRPr="00FE781C">
        <w:rPr>
          <w:color w:val="auto"/>
          <w:sz w:val="24"/>
          <w:szCs w:val="24"/>
        </w:rPr>
        <w:t xml:space="preserve"> Login</w:t>
      </w:r>
      <w:bookmarkEnd w:id="171"/>
    </w:p>
    <w:p w14:paraId="58D210A1" w14:textId="77777777" w:rsidR="00A458EB" w:rsidRPr="00A458EB" w:rsidRDefault="00A458EB" w:rsidP="00A458EB"/>
    <w:p w14:paraId="6FBE87A4" w14:textId="68476989" w:rsidR="00A32255" w:rsidRPr="0068021D" w:rsidRDefault="00916F96" w:rsidP="00A32255">
      <w:pPr>
        <w:pStyle w:val="Heading3"/>
        <w:rPr>
          <w:color w:val="auto"/>
        </w:rPr>
      </w:pPr>
      <w:bookmarkStart w:id="172" w:name="_Toc195504917"/>
      <w:r w:rsidRPr="0068021D">
        <w:rPr>
          <w:color w:val="auto"/>
        </w:rPr>
        <w:t xml:space="preserve">Hasil Implementasi </w:t>
      </w:r>
      <w:r w:rsidR="00137D36" w:rsidRPr="0068021D">
        <w:rPr>
          <w:color w:val="auto"/>
        </w:rPr>
        <w:t>Berdasarkan Peran Pengguna</w:t>
      </w:r>
      <w:bookmarkEnd w:id="172"/>
    </w:p>
    <w:p w14:paraId="325140E7" w14:textId="76498472" w:rsidR="008608EA" w:rsidRPr="008608EA" w:rsidRDefault="008608EA" w:rsidP="008608EA">
      <w:pPr>
        <w:tabs>
          <w:tab w:val="left" w:pos="4500"/>
        </w:tabs>
      </w:pPr>
      <w:r w:rsidRPr="008608EA">
        <w:t xml:space="preserve">Pada </w:t>
      </w:r>
      <w:r w:rsidRPr="008608EA">
        <w:rPr>
          <w:i/>
          <w:iCs/>
        </w:rPr>
        <w:t>website application educational</w:t>
      </w:r>
      <w:r w:rsidRPr="008608EA">
        <w:t xml:space="preserve"> ini, terdapat dua peran utama yang membedakan akses dan fungsionalitas pengguna, yaitu peran </w:t>
      </w:r>
      <w:r w:rsidRPr="008608EA">
        <w:rPr>
          <w:i/>
          <w:iCs/>
        </w:rPr>
        <w:t>Admin</w:t>
      </w:r>
      <w:r w:rsidRPr="008608EA">
        <w:t xml:space="preserve"> dan </w:t>
      </w:r>
      <w:r w:rsidRPr="008608EA">
        <w:rPr>
          <w:i/>
          <w:iCs/>
        </w:rPr>
        <w:t>User</w:t>
      </w:r>
      <w:r w:rsidRPr="008608EA">
        <w:t xml:space="preserve">. Peran </w:t>
      </w:r>
      <w:r w:rsidRPr="008608EA">
        <w:rPr>
          <w:i/>
          <w:iCs/>
        </w:rPr>
        <w:t>Admin</w:t>
      </w:r>
      <w:r w:rsidRPr="008608EA">
        <w:t xml:space="preserve"> memiliki kontrol penuh atas pengelolaan aplikasi, termasuk pembuatan dan pengaturan </w:t>
      </w:r>
      <w:r w:rsidR="00E425F7">
        <w:rPr>
          <w:i/>
          <w:iCs/>
        </w:rPr>
        <w:t>quiz</w:t>
      </w:r>
      <w:r w:rsidRPr="008608EA">
        <w:t xml:space="preserve">, serta pengelolaan data pengguna. </w:t>
      </w:r>
      <w:r w:rsidRPr="008608EA">
        <w:rPr>
          <w:i/>
          <w:iCs/>
        </w:rPr>
        <w:t>Admin</w:t>
      </w:r>
      <w:r w:rsidRPr="008608EA">
        <w:t xml:space="preserve"> dapat meninjau hasil </w:t>
      </w:r>
      <w:r w:rsidR="00E425F7">
        <w:rPr>
          <w:i/>
          <w:iCs/>
        </w:rPr>
        <w:t>quiz</w:t>
      </w:r>
      <w:r w:rsidRPr="008608EA">
        <w:t xml:space="preserve">, mengatur tingkat kesulitan soal, dan memonitor aktivitas pengguna. Sementara itu, peran </w:t>
      </w:r>
      <w:r w:rsidRPr="008608EA">
        <w:rPr>
          <w:i/>
          <w:iCs/>
        </w:rPr>
        <w:t>User</w:t>
      </w:r>
      <w:r w:rsidRPr="008608EA">
        <w:t xml:space="preserve"> memiliki akses untuk berpartisipasi dalam kuis. Berikut merupakan hasil implementasi </w:t>
      </w:r>
      <w:r w:rsidR="00E425F7">
        <w:rPr>
          <w:i/>
          <w:iCs/>
        </w:rPr>
        <w:t>quiz</w:t>
      </w:r>
      <w:r w:rsidRPr="008608EA">
        <w:t xml:space="preserve"> terhadap </w:t>
      </w:r>
      <w:r w:rsidR="00E425F7">
        <w:t>dua</w:t>
      </w:r>
      <w:r w:rsidRPr="008608EA">
        <w:t xml:space="preserve"> peran utama</w:t>
      </w:r>
    </w:p>
    <w:p w14:paraId="1B5A0EE3" w14:textId="09EE29F4" w:rsidR="009B71AF" w:rsidRDefault="00FE055B" w:rsidP="00767EBD">
      <w:pPr>
        <w:pStyle w:val="Heading4"/>
        <w:ind w:left="900" w:hanging="900"/>
        <w:rPr>
          <w:rFonts w:ascii="Times New Roman" w:hAnsi="Times New Roman" w:cs="Times New Roman"/>
          <w:b/>
          <w:bCs/>
          <w:color w:val="auto"/>
        </w:rPr>
      </w:pPr>
      <w:r w:rsidRPr="00FE055B">
        <w:rPr>
          <w:rFonts w:ascii="Times New Roman" w:hAnsi="Times New Roman" w:cs="Times New Roman"/>
          <w:b/>
          <w:bCs/>
          <w:color w:val="auto"/>
        </w:rPr>
        <w:t>Admin</w:t>
      </w:r>
    </w:p>
    <w:p w14:paraId="5E13B91F" w14:textId="786E3902" w:rsidR="00096BBB" w:rsidRPr="00096BBB" w:rsidRDefault="00096BBB" w:rsidP="00096BBB">
      <w:r w:rsidRPr="00096BBB">
        <w:t xml:space="preserve">Peran </w:t>
      </w:r>
      <w:r w:rsidRPr="00096BBB">
        <w:rPr>
          <w:i/>
          <w:iCs/>
        </w:rPr>
        <w:t>admin</w:t>
      </w:r>
      <w:r w:rsidRPr="00096BBB">
        <w:t xml:space="preserve"> bertanggung jawab dalam mengelola konten pembelajaran berupa soal-soal </w:t>
      </w:r>
      <w:r>
        <w:rPr>
          <w:i/>
          <w:iCs/>
        </w:rPr>
        <w:t>quiz</w:t>
      </w:r>
      <w:r w:rsidRPr="00096BBB">
        <w:t xml:space="preserve">. </w:t>
      </w:r>
      <w:r w:rsidRPr="00096BBB">
        <w:rPr>
          <w:i/>
          <w:iCs/>
        </w:rPr>
        <w:t>Admin</w:t>
      </w:r>
      <w:r w:rsidRPr="00096BBB">
        <w:t xml:space="preserve"> memiliki akses penuh untuk </w:t>
      </w:r>
      <w:r w:rsidR="00EF2FAA">
        <w:t xml:space="preserve">mengatur tipe soal, </w:t>
      </w:r>
      <w:r w:rsidRPr="00096BBB">
        <w:t xml:space="preserve">menambahkan, mengedit, maupun </w:t>
      </w:r>
      <w:r w:rsidR="00EF2FAA">
        <w:t xml:space="preserve">membuka </w:t>
      </w:r>
      <w:r w:rsidR="00EF2FAA">
        <w:rPr>
          <w:i/>
          <w:iCs/>
        </w:rPr>
        <w:t>quiz</w:t>
      </w:r>
      <w:r w:rsidRPr="00096BBB">
        <w:t xml:space="preserve">. Selain itu, </w:t>
      </w:r>
      <w:r w:rsidRPr="00EF2FAA">
        <w:rPr>
          <w:i/>
          <w:iCs/>
        </w:rPr>
        <w:t>admin</w:t>
      </w:r>
      <w:r w:rsidRPr="00096BBB">
        <w:t xml:space="preserve"> juga dapat melihat hasil rekap kuis peserta dalam bentuk </w:t>
      </w:r>
      <w:r w:rsidRPr="00096BBB">
        <w:rPr>
          <w:i/>
          <w:iCs/>
        </w:rPr>
        <w:t>leaderboard</w:t>
      </w:r>
      <w:r>
        <w:t>.</w:t>
      </w:r>
    </w:p>
    <w:p w14:paraId="5B58B16B" w14:textId="76236570" w:rsidR="00FE055B" w:rsidRDefault="00FE055B" w:rsidP="00FE055B">
      <w:pPr>
        <w:pStyle w:val="Heading5"/>
        <w:rPr>
          <w:rFonts w:ascii="Times New Roman" w:hAnsi="Times New Roman" w:cs="Times New Roman"/>
          <w:b/>
          <w:bCs/>
          <w:color w:val="auto"/>
        </w:rPr>
      </w:pPr>
      <w:r w:rsidRPr="00FE055B">
        <w:rPr>
          <w:rFonts w:ascii="Times New Roman" w:hAnsi="Times New Roman" w:cs="Times New Roman"/>
          <w:b/>
          <w:bCs/>
          <w:color w:val="auto"/>
        </w:rPr>
        <w:t xml:space="preserve">Hasil Implementasi </w:t>
      </w:r>
      <w:r w:rsidRPr="00FE055B">
        <w:rPr>
          <w:rFonts w:ascii="Times New Roman" w:hAnsi="Times New Roman" w:cs="Times New Roman"/>
          <w:b/>
          <w:bCs/>
          <w:i/>
          <w:iCs/>
          <w:color w:val="auto"/>
        </w:rPr>
        <w:t xml:space="preserve">Admin Generate </w:t>
      </w:r>
      <w:r w:rsidRPr="00FE055B">
        <w:rPr>
          <w:rFonts w:ascii="Times New Roman" w:hAnsi="Times New Roman" w:cs="Times New Roman"/>
          <w:b/>
          <w:bCs/>
          <w:color w:val="auto"/>
        </w:rPr>
        <w:t>Soal</w:t>
      </w:r>
    </w:p>
    <w:p w14:paraId="27A9C250" w14:textId="6E4B7E9B" w:rsidR="00FE055B" w:rsidRDefault="00FE055B" w:rsidP="00FE055B">
      <w:r>
        <w:t xml:space="preserve">Halaman </w:t>
      </w:r>
      <w:r w:rsidRPr="00701153">
        <w:rPr>
          <w:i/>
          <w:iCs/>
        </w:rPr>
        <w:t>Generate Question</w:t>
      </w:r>
      <w:r>
        <w:t xml:space="preserve"> pada </w:t>
      </w:r>
      <w:r w:rsidRPr="00701153">
        <w:rPr>
          <w:i/>
          <w:iCs/>
        </w:rPr>
        <w:t>website</w:t>
      </w:r>
      <w:r>
        <w:t xml:space="preserve"> dirancang untuk memungkinkan </w:t>
      </w:r>
      <w:r w:rsidRPr="00701153">
        <w:rPr>
          <w:i/>
          <w:iCs/>
        </w:rPr>
        <w:t>admin</w:t>
      </w:r>
      <w:r>
        <w:t xml:space="preserve"> menghasilkan soal secara otomatis untuk </w:t>
      </w:r>
      <w:r w:rsidR="00701153">
        <w:rPr>
          <w:i/>
          <w:iCs/>
        </w:rPr>
        <w:t>quiz</w:t>
      </w:r>
      <w:r>
        <w:t xml:space="preserve">. </w:t>
      </w:r>
      <w:r w:rsidRPr="00701153">
        <w:rPr>
          <w:i/>
          <w:iCs/>
        </w:rPr>
        <w:t>Admin</w:t>
      </w:r>
      <w:r>
        <w:t xml:space="preserve"> dapat mengunggah </w:t>
      </w:r>
      <w:r w:rsidRPr="00701153">
        <w:rPr>
          <w:i/>
          <w:iCs/>
        </w:rPr>
        <w:t>file</w:t>
      </w:r>
      <w:r>
        <w:t xml:space="preserve"> berisi materi kuis dengan cara menyeret dan menjatuhkan </w:t>
      </w:r>
      <w:r w:rsidRPr="00701153">
        <w:rPr>
          <w:i/>
          <w:iCs/>
        </w:rPr>
        <w:t>file</w:t>
      </w:r>
      <w:r w:rsidRPr="00701153">
        <w:t xml:space="preserve"> </w:t>
      </w:r>
      <w:r>
        <w:t xml:space="preserve">ke area yang disediakan atau memilih </w:t>
      </w:r>
      <w:r w:rsidRPr="00701153">
        <w:rPr>
          <w:i/>
          <w:iCs/>
        </w:rPr>
        <w:t>file</w:t>
      </w:r>
      <w:r>
        <w:t xml:space="preserve"> melalui tombol "Browse File". Format file yang didukung adalah PDF. Di samping itu, admin dapat menentukan jumlah soal yang ingin dihasilkan pada kolom "Total Questions" dan memilih tipe soal melalui dropdown "Questions Type". Setelah pengaturan selesai, admin dapat mengklik tombol "Generate Questions" untuk memproses dan menghasilkan soal sesuai dengan preferensi yang telah ditentukan. Proses pembuatan soal ini dilakukan dengan menggunakan API dari </w:t>
      </w:r>
      <w:r w:rsidRPr="00701153">
        <w:rPr>
          <w:i/>
          <w:iCs/>
        </w:rPr>
        <w:t>Gemini</w:t>
      </w:r>
      <w:r>
        <w:t xml:space="preserve">, yang secara otomatis menghasilkan soal </w:t>
      </w:r>
      <w:r w:rsidRPr="00FE055B">
        <w:t xml:space="preserve">berdasarkan materi yang diunggah. Dengan menggunakan API </w:t>
      </w:r>
      <w:r w:rsidRPr="00701153">
        <w:rPr>
          <w:i/>
          <w:iCs/>
        </w:rPr>
        <w:t>Gemini</w:t>
      </w:r>
      <w:r w:rsidRPr="00FE055B">
        <w:t xml:space="preserve">, pembuatan </w:t>
      </w:r>
      <w:r w:rsidR="00EC6445">
        <w:rPr>
          <w:i/>
          <w:iCs/>
        </w:rPr>
        <w:t>quiz</w:t>
      </w:r>
      <w:r w:rsidR="00EC6445" w:rsidRPr="00FE055B">
        <w:t xml:space="preserve"> </w:t>
      </w:r>
      <w:r w:rsidRPr="00FE055B">
        <w:t xml:space="preserve">menjadi lebih </w:t>
      </w:r>
      <w:r w:rsidR="00EC6445">
        <w:t>mudah</w:t>
      </w:r>
      <w:r w:rsidRPr="00FE055B">
        <w:t xml:space="preserve"> tanpa harus membuat soal secara manual.</w:t>
      </w:r>
    </w:p>
    <w:p w14:paraId="7A43D57B" w14:textId="77777777" w:rsidR="00EC6445" w:rsidRDefault="00EC6445" w:rsidP="00EC6445">
      <w:pPr>
        <w:keepNext/>
        <w:jc w:val="center"/>
      </w:pPr>
      <w:r>
        <w:rPr>
          <w:noProof/>
        </w:rPr>
        <w:drawing>
          <wp:inline distT="0" distB="0" distL="0" distR="0" wp14:anchorId="787F13F4" wp14:editId="3E2D7BF7">
            <wp:extent cx="5120640" cy="3223895"/>
            <wp:effectExtent l="0" t="0" r="3810" b="0"/>
            <wp:docPr id="11934124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3412413" name="Picture 1"/>
                    <pic:cNvPicPr>
                      <a:picLocks noChangeAspect="1"/>
                    </pic:cNvPicPr>
                  </pic:nvPicPr>
                  <pic:blipFill>
                    <a:blip r:embed="rId49"/>
                    <a:stretch>
                      <a:fillRect/>
                    </a:stretch>
                  </pic:blipFill>
                  <pic:spPr>
                    <a:xfrm>
                      <a:off x="0" y="0"/>
                      <a:ext cx="5120640" cy="3223895"/>
                    </a:xfrm>
                    <a:prstGeom prst="rect">
                      <a:avLst/>
                    </a:prstGeom>
                  </pic:spPr>
                </pic:pic>
              </a:graphicData>
            </a:graphic>
          </wp:inline>
        </w:drawing>
      </w:r>
    </w:p>
    <w:p w14:paraId="1B8EC423" w14:textId="37970210" w:rsidR="00EC6445" w:rsidRDefault="00EC6445" w:rsidP="00EC6445">
      <w:pPr>
        <w:pStyle w:val="Caption"/>
        <w:jc w:val="center"/>
        <w:rPr>
          <w:i w:val="0"/>
          <w:iCs w:val="0"/>
          <w:color w:val="auto"/>
          <w:sz w:val="24"/>
          <w:szCs w:val="24"/>
        </w:rPr>
      </w:pPr>
      <w:bookmarkStart w:id="173" w:name="_Toc195482983"/>
      <w:r w:rsidRPr="00EC6445">
        <w:rPr>
          <w:i w:val="0"/>
          <w:iCs w:val="0"/>
          <w:color w:val="auto"/>
          <w:sz w:val="24"/>
          <w:szCs w:val="24"/>
        </w:rPr>
        <w:t xml:space="preserve">Gambar 6. </w:t>
      </w:r>
      <w:r w:rsidRPr="00EC6445">
        <w:rPr>
          <w:i w:val="0"/>
          <w:iCs w:val="0"/>
          <w:color w:val="auto"/>
          <w:sz w:val="24"/>
          <w:szCs w:val="24"/>
        </w:rPr>
        <w:fldChar w:fldCharType="begin"/>
      </w:r>
      <w:r w:rsidRPr="00EC6445">
        <w:rPr>
          <w:i w:val="0"/>
          <w:iCs w:val="0"/>
          <w:color w:val="auto"/>
          <w:sz w:val="24"/>
          <w:szCs w:val="24"/>
        </w:rPr>
        <w:instrText xml:space="preserve"> SEQ Gambar_6. \* ARABIC </w:instrText>
      </w:r>
      <w:r w:rsidRPr="00EC6445">
        <w:rPr>
          <w:i w:val="0"/>
          <w:iCs w:val="0"/>
          <w:color w:val="auto"/>
          <w:sz w:val="24"/>
          <w:szCs w:val="24"/>
        </w:rPr>
        <w:fldChar w:fldCharType="separate"/>
      </w:r>
      <w:r w:rsidR="006C1C49">
        <w:rPr>
          <w:i w:val="0"/>
          <w:iCs w:val="0"/>
          <w:noProof/>
          <w:color w:val="auto"/>
          <w:sz w:val="24"/>
          <w:szCs w:val="24"/>
        </w:rPr>
        <w:t>3</w:t>
      </w:r>
      <w:r w:rsidRPr="00EC6445">
        <w:rPr>
          <w:i w:val="0"/>
          <w:iCs w:val="0"/>
          <w:color w:val="auto"/>
          <w:sz w:val="24"/>
          <w:szCs w:val="24"/>
        </w:rPr>
        <w:fldChar w:fldCharType="end"/>
      </w:r>
      <w:r w:rsidRPr="00EC6445">
        <w:rPr>
          <w:i w:val="0"/>
          <w:iCs w:val="0"/>
          <w:color w:val="auto"/>
          <w:sz w:val="24"/>
          <w:szCs w:val="24"/>
        </w:rPr>
        <w:t xml:space="preserve"> Hasil Implementasi </w:t>
      </w:r>
      <w:r w:rsidRPr="00EC6445">
        <w:rPr>
          <w:color w:val="auto"/>
          <w:sz w:val="24"/>
          <w:szCs w:val="24"/>
        </w:rPr>
        <w:t>Generate</w:t>
      </w:r>
      <w:r w:rsidRPr="00EC6445">
        <w:rPr>
          <w:i w:val="0"/>
          <w:iCs w:val="0"/>
          <w:color w:val="auto"/>
          <w:sz w:val="24"/>
          <w:szCs w:val="24"/>
        </w:rPr>
        <w:t xml:space="preserve"> Soal</w:t>
      </w:r>
      <w:bookmarkEnd w:id="173"/>
    </w:p>
    <w:p w14:paraId="7346B181" w14:textId="77777777" w:rsidR="00B441F3" w:rsidRDefault="00624C3F" w:rsidP="00B441F3">
      <w:pPr>
        <w:keepNext/>
        <w:jc w:val="center"/>
      </w:pPr>
      <w:r>
        <w:rPr>
          <w:noProof/>
        </w:rPr>
        <w:drawing>
          <wp:inline distT="0" distB="0" distL="0" distR="0" wp14:anchorId="234DC35D" wp14:editId="345F09E8">
            <wp:extent cx="5733288" cy="3227832"/>
            <wp:effectExtent l="0" t="0" r="1270" b="0"/>
            <wp:docPr id="59861904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733288" cy="3227832"/>
                    </a:xfrm>
                    <a:prstGeom prst="rect">
                      <a:avLst/>
                    </a:prstGeom>
                    <a:noFill/>
                    <a:ln>
                      <a:noFill/>
                    </a:ln>
                  </pic:spPr>
                </pic:pic>
              </a:graphicData>
            </a:graphic>
          </wp:inline>
        </w:drawing>
      </w:r>
    </w:p>
    <w:p w14:paraId="1B0D887E" w14:textId="6D22636C" w:rsidR="00A458EB" w:rsidRDefault="00B441F3" w:rsidP="00B441F3">
      <w:pPr>
        <w:pStyle w:val="Caption"/>
        <w:jc w:val="center"/>
        <w:rPr>
          <w:color w:val="auto"/>
          <w:sz w:val="24"/>
          <w:szCs w:val="24"/>
        </w:rPr>
      </w:pPr>
      <w:r w:rsidRPr="00B441F3">
        <w:rPr>
          <w:i w:val="0"/>
          <w:iCs w:val="0"/>
          <w:color w:val="auto"/>
          <w:sz w:val="24"/>
          <w:szCs w:val="24"/>
        </w:rPr>
        <w:t xml:space="preserve">Gambar 6. </w:t>
      </w:r>
      <w:r w:rsidRPr="00B441F3">
        <w:rPr>
          <w:i w:val="0"/>
          <w:iCs w:val="0"/>
          <w:color w:val="auto"/>
          <w:sz w:val="24"/>
          <w:szCs w:val="24"/>
        </w:rPr>
        <w:fldChar w:fldCharType="begin"/>
      </w:r>
      <w:r w:rsidRPr="00B441F3">
        <w:rPr>
          <w:i w:val="0"/>
          <w:iCs w:val="0"/>
          <w:color w:val="auto"/>
          <w:sz w:val="24"/>
          <w:szCs w:val="24"/>
        </w:rPr>
        <w:instrText xml:space="preserve"> SEQ Gambar_6. \* ARABIC </w:instrText>
      </w:r>
      <w:r w:rsidRPr="00B441F3">
        <w:rPr>
          <w:i w:val="0"/>
          <w:iCs w:val="0"/>
          <w:color w:val="auto"/>
          <w:sz w:val="24"/>
          <w:szCs w:val="24"/>
        </w:rPr>
        <w:fldChar w:fldCharType="separate"/>
      </w:r>
      <w:r w:rsidR="006C1C49">
        <w:rPr>
          <w:i w:val="0"/>
          <w:iCs w:val="0"/>
          <w:noProof/>
          <w:color w:val="auto"/>
          <w:sz w:val="24"/>
          <w:szCs w:val="24"/>
        </w:rPr>
        <w:t>4</w:t>
      </w:r>
      <w:r w:rsidRPr="00B441F3">
        <w:rPr>
          <w:i w:val="0"/>
          <w:iCs w:val="0"/>
          <w:color w:val="auto"/>
          <w:sz w:val="24"/>
          <w:szCs w:val="24"/>
        </w:rPr>
        <w:fldChar w:fldCharType="end"/>
      </w:r>
      <w:r w:rsidRPr="00B441F3">
        <w:rPr>
          <w:i w:val="0"/>
          <w:iCs w:val="0"/>
          <w:color w:val="auto"/>
          <w:sz w:val="24"/>
          <w:szCs w:val="24"/>
        </w:rPr>
        <w:t xml:space="preserve"> Hasil Implementasi Generate Soal </w:t>
      </w:r>
      <w:r w:rsidRPr="00B441F3">
        <w:rPr>
          <w:color w:val="auto"/>
          <w:sz w:val="24"/>
          <w:szCs w:val="24"/>
        </w:rPr>
        <w:t xml:space="preserve">True </w:t>
      </w:r>
      <w:r>
        <w:rPr>
          <w:color w:val="auto"/>
          <w:sz w:val="24"/>
          <w:szCs w:val="24"/>
        </w:rPr>
        <w:t>–</w:t>
      </w:r>
      <w:r w:rsidRPr="00B441F3">
        <w:rPr>
          <w:color w:val="auto"/>
          <w:sz w:val="24"/>
          <w:szCs w:val="24"/>
        </w:rPr>
        <w:t xml:space="preserve"> False</w:t>
      </w:r>
    </w:p>
    <w:p w14:paraId="0461DC46" w14:textId="77777777" w:rsidR="00FD2E14" w:rsidRPr="00FD2E14" w:rsidRDefault="00FD2E14" w:rsidP="00FD2E14"/>
    <w:p w14:paraId="70DE90C3" w14:textId="77777777" w:rsidR="00FD2E14" w:rsidRDefault="00FD2E14" w:rsidP="00FD2E14">
      <w:pPr>
        <w:keepNext/>
        <w:jc w:val="center"/>
      </w:pPr>
      <w:r>
        <w:rPr>
          <w:noProof/>
        </w:rPr>
        <w:drawing>
          <wp:inline distT="0" distB="0" distL="0" distR="0" wp14:anchorId="04680C39" wp14:editId="4BCDF2DE">
            <wp:extent cx="5788152" cy="3255264"/>
            <wp:effectExtent l="0" t="0" r="3175" b="2540"/>
            <wp:docPr id="98776420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788152" cy="3255264"/>
                    </a:xfrm>
                    <a:prstGeom prst="rect">
                      <a:avLst/>
                    </a:prstGeom>
                    <a:noFill/>
                    <a:ln>
                      <a:noFill/>
                    </a:ln>
                  </pic:spPr>
                </pic:pic>
              </a:graphicData>
            </a:graphic>
          </wp:inline>
        </w:drawing>
      </w:r>
    </w:p>
    <w:p w14:paraId="50F97FAB" w14:textId="52C58AA5" w:rsidR="00B441F3" w:rsidRPr="00FD2E14" w:rsidRDefault="00FD2E14" w:rsidP="00FD2E14">
      <w:pPr>
        <w:pStyle w:val="Caption"/>
        <w:jc w:val="center"/>
        <w:rPr>
          <w:color w:val="auto"/>
          <w:sz w:val="24"/>
          <w:szCs w:val="24"/>
        </w:rPr>
      </w:pPr>
      <w:r w:rsidRPr="00FD2E14">
        <w:rPr>
          <w:i w:val="0"/>
          <w:iCs w:val="0"/>
          <w:color w:val="auto"/>
          <w:sz w:val="24"/>
          <w:szCs w:val="24"/>
        </w:rPr>
        <w:t xml:space="preserve">Gambar 6. </w:t>
      </w:r>
      <w:r w:rsidRPr="00FD2E14">
        <w:rPr>
          <w:i w:val="0"/>
          <w:iCs w:val="0"/>
          <w:color w:val="auto"/>
          <w:sz w:val="24"/>
          <w:szCs w:val="24"/>
        </w:rPr>
        <w:fldChar w:fldCharType="begin"/>
      </w:r>
      <w:r w:rsidRPr="00FD2E14">
        <w:rPr>
          <w:i w:val="0"/>
          <w:iCs w:val="0"/>
          <w:color w:val="auto"/>
          <w:sz w:val="24"/>
          <w:szCs w:val="24"/>
        </w:rPr>
        <w:instrText xml:space="preserve"> SEQ Gambar_6. \* ARABIC </w:instrText>
      </w:r>
      <w:r w:rsidRPr="00FD2E14">
        <w:rPr>
          <w:i w:val="0"/>
          <w:iCs w:val="0"/>
          <w:color w:val="auto"/>
          <w:sz w:val="24"/>
          <w:szCs w:val="24"/>
        </w:rPr>
        <w:fldChar w:fldCharType="separate"/>
      </w:r>
      <w:r w:rsidR="006C1C49">
        <w:rPr>
          <w:i w:val="0"/>
          <w:iCs w:val="0"/>
          <w:noProof/>
          <w:color w:val="auto"/>
          <w:sz w:val="24"/>
          <w:szCs w:val="24"/>
        </w:rPr>
        <w:t>5</w:t>
      </w:r>
      <w:r w:rsidRPr="00FD2E14">
        <w:rPr>
          <w:i w:val="0"/>
          <w:iCs w:val="0"/>
          <w:color w:val="auto"/>
          <w:sz w:val="24"/>
          <w:szCs w:val="24"/>
        </w:rPr>
        <w:fldChar w:fldCharType="end"/>
      </w:r>
      <w:r w:rsidRPr="00FD2E14">
        <w:rPr>
          <w:i w:val="0"/>
          <w:iCs w:val="0"/>
          <w:color w:val="auto"/>
          <w:sz w:val="24"/>
          <w:szCs w:val="24"/>
        </w:rPr>
        <w:t xml:space="preserve"> Hasil Implementasi </w:t>
      </w:r>
      <w:r w:rsidRPr="00FD2E14">
        <w:rPr>
          <w:color w:val="auto"/>
          <w:sz w:val="24"/>
          <w:szCs w:val="24"/>
        </w:rPr>
        <w:t>Generate</w:t>
      </w:r>
      <w:r w:rsidRPr="00FD2E14">
        <w:rPr>
          <w:i w:val="0"/>
          <w:iCs w:val="0"/>
          <w:color w:val="auto"/>
          <w:sz w:val="24"/>
          <w:szCs w:val="24"/>
        </w:rPr>
        <w:t xml:space="preserve"> Soal </w:t>
      </w:r>
      <w:r w:rsidRPr="00FD2E14">
        <w:rPr>
          <w:color w:val="auto"/>
          <w:sz w:val="24"/>
          <w:szCs w:val="24"/>
        </w:rPr>
        <w:t>Short Answer</w:t>
      </w:r>
    </w:p>
    <w:p w14:paraId="7BEED654" w14:textId="79700E16" w:rsidR="002D4C85" w:rsidRDefault="002D4C85" w:rsidP="002D4C85">
      <w:pPr>
        <w:pStyle w:val="Heading5"/>
        <w:rPr>
          <w:rFonts w:ascii="Times New Roman" w:hAnsi="Times New Roman" w:cs="Times New Roman"/>
          <w:b/>
          <w:bCs/>
          <w:i/>
          <w:iCs/>
          <w:color w:val="auto"/>
        </w:rPr>
      </w:pPr>
      <w:r w:rsidRPr="002D4C85">
        <w:rPr>
          <w:rFonts w:ascii="Times New Roman" w:hAnsi="Times New Roman" w:cs="Times New Roman"/>
          <w:b/>
          <w:bCs/>
          <w:color w:val="auto"/>
        </w:rPr>
        <w:t xml:space="preserve">Hasil Implementasi Mengatur </w:t>
      </w:r>
      <w:r w:rsidRPr="002D4C85">
        <w:rPr>
          <w:rFonts w:ascii="Times New Roman" w:hAnsi="Times New Roman" w:cs="Times New Roman"/>
          <w:b/>
          <w:bCs/>
          <w:i/>
          <w:iCs/>
          <w:color w:val="auto"/>
        </w:rPr>
        <w:t>Time</w:t>
      </w:r>
      <w:r w:rsidRPr="002D4C85">
        <w:rPr>
          <w:rFonts w:ascii="Times New Roman" w:hAnsi="Times New Roman" w:cs="Times New Roman"/>
          <w:b/>
          <w:bCs/>
          <w:color w:val="auto"/>
        </w:rPr>
        <w:t xml:space="preserve">, </w:t>
      </w:r>
      <w:r w:rsidRPr="002D4C85">
        <w:rPr>
          <w:rFonts w:ascii="Times New Roman" w:hAnsi="Times New Roman" w:cs="Times New Roman"/>
          <w:b/>
          <w:bCs/>
          <w:i/>
          <w:iCs/>
          <w:color w:val="auto"/>
        </w:rPr>
        <w:t>Point</w:t>
      </w:r>
      <w:r w:rsidRPr="002D4C85">
        <w:rPr>
          <w:rFonts w:ascii="Times New Roman" w:hAnsi="Times New Roman" w:cs="Times New Roman"/>
          <w:b/>
          <w:bCs/>
          <w:color w:val="auto"/>
        </w:rPr>
        <w:t xml:space="preserve">, dan </w:t>
      </w:r>
      <w:r w:rsidRPr="002D4C85">
        <w:rPr>
          <w:rFonts w:ascii="Times New Roman" w:hAnsi="Times New Roman" w:cs="Times New Roman"/>
          <w:b/>
          <w:bCs/>
          <w:i/>
          <w:iCs/>
          <w:color w:val="auto"/>
        </w:rPr>
        <w:t>Level</w:t>
      </w:r>
    </w:p>
    <w:p w14:paraId="0007DA1E" w14:textId="75D04329" w:rsidR="00CF6A1C" w:rsidRPr="00CF6A1C" w:rsidRDefault="00CF6A1C" w:rsidP="00CF6A1C">
      <w:r w:rsidRPr="00CF6A1C">
        <w:t xml:space="preserve">Halaman ini menampilkan soal yang telah berhasil di-generate pada fitur </w:t>
      </w:r>
      <w:r w:rsidRPr="00CF6A1C">
        <w:rPr>
          <w:i/>
          <w:iCs/>
        </w:rPr>
        <w:t>Generate Quiz</w:t>
      </w:r>
      <w:r w:rsidRPr="00CF6A1C">
        <w:t xml:space="preserve">. Setelah soal dihasilkan, </w:t>
      </w:r>
      <w:r w:rsidRPr="009E1609">
        <w:rPr>
          <w:i/>
          <w:iCs/>
        </w:rPr>
        <w:t>admin</w:t>
      </w:r>
      <w:r w:rsidRPr="00CF6A1C">
        <w:t xml:space="preserve"> dapat melihat dan mengedit setiap soal yang muncul, termasuk opsi jawaban, jawaban yang benar, serta </w:t>
      </w:r>
      <w:r w:rsidRPr="00CF6A1C">
        <w:rPr>
          <w:i/>
          <w:iCs/>
        </w:rPr>
        <w:t>feedback</w:t>
      </w:r>
      <w:r w:rsidRPr="00CF6A1C">
        <w:t xml:space="preserve"> untuk setiap soal. Selain itu, </w:t>
      </w:r>
      <w:r w:rsidRPr="00CF6A1C">
        <w:rPr>
          <w:i/>
          <w:iCs/>
        </w:rPr>
        <w:t>admin</w:t>
      </w:r>
      <w:r w:rsidRPr="00CF6A1C">
        <w:t xml:space="preserve"> diberikan kebebasan untuk mengatur </w:t>
      </w:r>
      <w:r w:rsidRPr="00CF6A1C">
        <w:rPr>
          <w:i/>
          <w:iCs/>
        </w:rPr>
        <w:t>Time</w:t>
      </w:r>
      <w:r w:rsidRPr="00CF6A1C">
        <w:t xml:space="preserve"> </w:t>
      </w:r>
      <w:r w:rsidRPr="00CF6A1C">
        <w:rPr>
          <w:i/>
          <w:iCs/>
        </w:rPr>
        <w:t>Limit</w:t>
      </w:r>
      <w:r w:rsidRPr="00CF6A1C">
        <w:t xml:space="preserve">, </w:t>
      </w:r>
      <w:r w:rsidRPr="00CF6A1C">
        <w:rPr>
          <w:i/>
          <w:iCs/>
        </w:rPr>
        <w:t>Set</w:t>
      </w:r>
      <w:r w:rsidRPr="00CF6A1C">
        <w:t xml:space="preserve"> </w:t>
      </w:r>
      <w:r w:rsidRPr="00CF6A1C">
        <w:rPr>
          <w:i/>
          <w:iCs/>
        </w:rPr>
        <w:t>Point</w:t>
      </w:r>
      <w:r w:rsidRPr="00CF6A1C">
        <w:t xml:space="preserve">, dan </w:t>
      </w:r>
      <w:r w:rsidRPr="00CF6A1C">
        <w:rPr>
          <w:i/>
          <w:iCs/>
        </w:rPr>
        <w:t>Quiz</w:t>
      </w:r>
      <w:r w:rsidRPr="00CF6A1C">
        <w:t xml:space="preserve"> </w:t>
      </w:r>
      <w:r w:rsidRPr="00CF6A1C">
        <w:rPr>
          <w:i/>
          <w:iCs/>
        </w:rPr>
        <w:t>Level</w:t>
      </w:r>
      <w:r w:rsidRPr="00CF6A1C">
        <w:t xml:space="preserve"> untuk setiap soal yang ditampilkan. Misalnya, pada soal pertama yang muncul, </w:t>
      </w:r>
      <w:r w:rsidRPr="00CF6A1C">
        <w:rPr>
          <w:i/>
          <w:iCs/>
        </w:rPr>
        <w:t>admin</w:t>
      </w:r>
      <w:r w:rsidRPr="00CF6A1C">
        <w:t xml:space="preserve"> dapat menentukan batas waktu untuk menjawab soal, memberikan poin yang sesuai berdasarkan tingkat kesulitan, dan memilih tingkat kesulitan </w:t>
      </w:r>
      <w:r w:rsidR="009E1609">
        <w:rPr>
          <w:i/>
          <w:iCs/>
        </w:rPr>
        <w:t>quiz</w:t>
      </w:r>
      <w:r w:rsidRPr="00CF6A1C">
        <w:t xml:space="preserve"> (</w:t>
      </w:r>
      <w:r w:rsidR="009E1609">
        <w:rPr>
          <w:i/>
          <w:iCs/>
        </w:rPr>
        <w:t>easy</w:t>
      </w:r>
      <w:r w:rsidR="009E1609">
        <w:t xml:space="preserve">, </w:t>
      </w:r>
      <w:r w:rsidR="009E1609">
        <w:rPr>
          <w:i/>
          <w:iCs/>
        </w:rPr>
        <w:t>medium</w:t>
      </w:r>
      <w:r w:rsidR="009E1609">
        <w:t xml:space="preserve">, </w:t>
      </w:r>
      <w:r w:rsidR="009E1609">
        <w:rPr>
          <w:i/>
          <w:iCs/>
        </w:rPr>
        <w:t>hard</w:t>
      </w:r>
      <w:r w:rsidRPr="00CF6A1C">
        <w:t xml:space="preserve">). Pengaturan ini memungkinkan </w:t>
      </w:r>
      <w:r w:rsidRPr="009E1609">
        <w:rPr>
          <w:i/>
          <w:iCs/>
        </w:rPr>
        <w:t>admin</w:t>
      </w:r>
      <w:r w:rsidRPr="00CF6A1C">
        <w:t xml:space="preserve"> untuk menyesuaikan </w:t>
      </w:r>
      <w:r w:rsidR="009E1609">
        <w:rPr>
          <w:i/>
          <w:iCs/>
        </w:rPr>
        <w:t>quiz</w:t>
      </w:r>
      <w:r w:rsidR="009E1609" w:rsidRPr="00CF6A1C">
        <w:t xml:space="preserve"> </w:t>
      </w:r>
      <w:r w:rsidRPr="00CF6A1C">
        <w:t>dengan kebutuhan dan preferensi pengguna, memastikan pengalaman belajar yang lebih dinamis dan disesuaikan.</w:t>
      </w:r>
    </w:p>
    <w:p w14:paraId="47A73B08" w14:textId="39751AF2" w:rsidR="002D4C85" w:rsidRDefault="002D4C85" w:rsidP="002D4C85"/>
    <w:p w14:paraId="5B341B2D" w14:textId="77777777" w:rsidR="00E819B1" w:rsidRDefault="00E819B1" w:rsidP="00E819B1">
      <w:pPr>
        <w:keepNext/>
        <w:jc w:val="center"/>
      </w:pPr>
      <w:r>
        <w:rPr>
          <w:noProof/>
        </w:rPr>
        <w:drawing>
          <wp:inline distT="0" distB="0" distL="0" distR="0" wp14:anchorId="1694B2DA" wp14:editId="619E0F30">
            <wp:extent cx="5120640" cy="3223895"/>
            <wp:effectExtent l="0" t="0" r="3810" b="0"/>
            <wp:docPr id="2439098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909878" name="Picture 1"/>
                    <pic:cNvPicPr>
                      <a:picLocks noChangeAspect="1"/>
                    </pic:cNvPicPr>
                  </pic:nvPicPr>
                  <pic:blipFill>
                    <a:blip r:embed="rId52"/>
                    <a:stretch>
                      <a:fillRect/>
                    </a:stretch>
                  </pic:blipFill>
                  <pic:spPr>
                    <a:xfrm>
                      <a:off x="0" y="0"/>
                      <a:ext cx="5120640" cy="3223895"/>
                    </a:xfrm>
                    <a:prstGeom prst="rect">
                      <a:avLst/>
                    </a:prstGeom>
                  </pic:spPr>
                </pic:pic>
              </a:graphicData>
            </a:graphic>
          </wp:inline>
        </w:drawing>
      </w:r>
    </w:p>
    <w:p w14:paraId="533B846D" w14:textId="3D51F7D8" w:rsidR="00E819B1" w:rsidRDefault="00E819B1" w:rsidP="00E819B1">
      <w:pPr>
        <w:pStyle w:val="Caption"/>
        <w:jc w:val="center"/>
        <w:rPr>
          <w:color w:val="auto"/>
          <w:sz w:val="24"/>
          <w:szCs w:val="24"/>
        </w:rPr>
      </w:pPr>
      <w:bookmarkStart w:id="174" w:name="_Toc195482984"/>
      <w:r w:rsidRPr="00E819B1">
        <w:rPr>
          <w:i w:val="0"/>
          <w:iCs w:val="0"/>
          <w:color w:val="auto"/>
          <w:sz w:val="24"/>
          <w:szCs w:val="24"/>
        </w:rPr>
        <w:t xml:space="preserve">Gambar 6. </w:t>
      </w:r>
      <w:r w:rsidRPr="00E819B1">
        <w:rPr>
          <w:i w:val="0"/>
          <w:iCs w:val="0"/>
          <w:color w:val="auto"/>
          <w:sz w:val="24"/>
          <w:szCs w:val="24"/>
        </w:rPr>
        <w:fldChar w:fldCharType="begin"/>
      </w:r>
      <w:r w:rsidRPr="00E819B1">
        <w:rPr>
          <w:i w:val="0"/>
          <w:iCs w:val="0"/>
          <w:color w:val="auto"/>
          <w:sz w:val="24"/>
          <w:szCs w:val="24"/>
        </w:rPr>
        <w:instrText xml:space="preserve"> SEQ Gambar_6. \* ARABIC </w:instrText>
      </w:r>
      <w:r w:rsidRPr="00E819B1">
        <w:rPr>
          <w:i w:val="0"/>
          <w:iCs w:val="0"/>
          <w:color w:val="auto"/>
          <w:sz w:val="24"/>
          <w:szCs w:val="24"/>
        </w:rPr>
        <w:fldChar w:fldCharType="separate"/>
      </w:r>
      <w:r w:rsidR="006C1C49">
        <w:rPr>
          <w:i w:val="0"/>
          <w:iCs w:val="0"/>
          <w:noProof/>
          <w:color w:val="auto"/>
          <w:sz w:val="24"/>
          <w:szCs w:val="24"/>
        </w:rPr>
        <w:t>6</w:t>
      </w:r>
      <w:r w:rsidRPr="00E819B1">
        <w:rPr>
          <w:i w:val="0"/>
          <w:iCs w:val="0"/>
          <w:color w:val="auto"/>
          <w:sz w:val="24"/>
          <w:szCs w:val="24"/>
        </w:rPr>
        <w:fldChar w:fldCharType="end"/>
      </w:r>
      <w:r w:rsidRPr="00E819B1">
        <w:rPr>
          <w:i w:val="0"/>
          <w:iCs w:val="0"/>
          <w:color w:val="auto"/>
          <w:sz w:val="24"/>
          <w:szCs w:val="24"/>
        </w:rPr>
        <w:t xml:space="preserve"> Hasil Implementasi</w:t>
      </w:r>
      <w:r w:rsidRPr="00E819B1">
        <w:rPr>
          <w:color w:val="auto"/>
          <w:sz w:val="24"/>
          <w:szCs w:val="24"/>
        </w:rPr>
        <w:t xml:space="preserve"> </w:t>
      </w:r>
      <w:r w:rsidRPr="00E819B1">
        <w:rPr>
          <w:i w:val="0"/>
          <w:iCs w:val="0"/>
          <w:color w:val="auto"/>
          <w:sz w:val="24"/>
          <w:szCs w:val="24"/>
        </w:rPr>
        <w:t xml:space="preserve">Mengatur </w:t>
      </w:r>
      <w:r w:rsidRPr="00E819B1">
        <w:rPr>
          <w:color w:val="auto"/>
          <w:sz w:val="24"/>
          <w:szCs w:val="24"/>
        </w:rPr>
        <w:t xml:space="preserve">Time, Point, </w:t>
      </w:r>
      <w:r w:rsidRPr="00E819B1">
        <w:rPr>
          <w:i w:val="0"/>
          <w:iCs w:val="0"/>
          <w:color w:val="auto"/>
          <w:sz w:val="24"/>
          <w:szCs w:val="24"/>
        </w:rPr>
        <w:t xml:space="preserve">dan </w:t>
      </w:r>
      <w:r w:rsidRPr="00E819B1">
        <w:rPr>
          <w:color w:val="auto"/>
          <w:sz w:val="24"/>
          <w:szCs w:val="24"/>
        </w:rPr>
        <w:t>Level</w:t>
      </w:r>
      <w:bookmarkEnd w:id="174"/>
    </w:p>
    <w:p w14:paraId="10FFD66B" w14:textId="77777777" w:rsidR="00A458EB" w:rsidRPr="00A458EB" w:rsidRDefault="00A458EB" w:rsidP="00A458EB"/>
    <w:p w14:paraId="05F78805" w14:textId="7B492C0A" w:rsidR="00FE055B" w:rsidRPr="00662292" w:rsidRDefault="00662292" w:rsidP="00E819B1">
      <w:pPr>
        <w:pStyle w:val="Heading5"/>
        <w:rPr>
          <w:rFonts w:ascii="Times New Roman" w:hAnsi="Times New Roman" w:cs="Times New Roman"/>
          <w:b/>
          <w:bCs/>
          <w:i/>
          <w:iCs/>
          <w:color w:val="auto"/>
        </w:rPr>
      </w:pPr>
      <w:r w:rsidRPr="00662292">
        <w:rPr>
          <w:rFonts w:ascii="Times New Roman" w:hAnsi="Times New Roman" w:cs="Times New Roman"/>
          <w:b/>
          <w:bCs/>
          <w:color w:val="auto"/>
        </w:rPr>
        <w:t xml:space="preserve">Hasil Implementasi Pengaturan </w:t>
      </w:r>
      <w:r w:rsidRPr="00662292">
        <w:rPr>
          <w:rFonts w:ascii="Times New Roman" w:hAnsi="Times New Roman" w:cs="Times New Roman"/>
          <w:b/>
          <w:bCs/>
          <w:i/>
          <w:iCs/>
          <w:color w:val="auto"/>
        </w:rPr>
        <w:t>Quiz</w:t>
      </w:r>
    </w:p>
    <w:p w14:paraId="0E186153" w14:textId="2F618289" w:rsidR="00662292" w:rsidRDefault="00662292" w:rsidP="00662292">
      <w:r w:rsidRPr="00662292">
        <w:t xml:space="preserve">Halaman ini menampilkan fitur untuk mengatur </w:t>
      </w:r>
      <w:r>
        <w:rPr>
          <w:i/>
          <w:iCs/>
        </w:rPr>
        <w:t>quiz</w:t>
      </w:r>
      <w:r w:rsidRPr="00662292">
        <w:t xml:space="preserve"> yang akan dibuat oleh admin. Pada tampilan ini, admin diminta untuk mengisi beberapa informasi penting, seperti nama </w:t>
      </w:r>
      <w:r>
        <w:rPr>
          <w:i/>
          <w:iCs/>
        </w:rPr>
        <w:t>quiz</w:t>
      </w:r>
      <w:r w:rsidRPr="00662292">
        <w:t xml:space="preserve"> dan kode </w:t>
      </w:r>
      <w:r>
        <w:rPr>
          <w:i/>
          <w:iCs/>
        </w:rPr>
        <w:t>quiz</w:t>
      </w:r>
      <w:r w:rsidRPr="00662292">
        <w:t xml:space="preserve">, yang akan digunakan untuk mengidentifikasi </w:t>
      </w:r>
      <w:r w:rsidR="00A659B3">
        <w:rPr>
          <w:i/>
          <w:iCs/>
        </w:rPr>
        <w:t>quiz</w:t>
      </w:r>
      <w:r w:rsidR="00A659B3" w:rsidRPr="00662292">
        <w:t xml:space="preserve"> </w:t>
      </w:r>
      <w:r w:rsidRPr="00662292">
        <w:t xml:space="preserve">tersebut. Selain itu, </w:t>
      </w:r>
      <w:r w:rsidRPr="00662292">
        <w:rPr>
          <w:i/>
          <w:iCs/>
        </w:rPr>
        <w:t>admin</w:t>
      </w:r>
      <w:r w:rsidRPr="00662292">
        <w:t xml:space="preserve"> juga dapat mengatur waktu mulai dan waktu berakhir kuis dengan memilih tanggal dan jam yang diinginkan. Setelah semua informasi diisi, admin dapat menyimpan pengaturan kuis dengan menekan tombol Save Quiz, yang akan menyimpan semua pengaturan kuis dan mempersiapkan kuis untuk diaktifkan sesuai dengan jadwal yang ditentukan. Fitur ini memberikan fleksibilitas bagi admin untuk mengelola waktu dan pengaturan setiap kuis dengan mudah dan efisien.</w:t>
      </w:r>
    </w:p>
    <w:p w14:paraId="163746EE" w14:textId="77777777" w:rsidR="001921E2" w:rsidRDefault="001921E2" w:rsidP="001921E2">
      <w:pPr>
        <w:keepNext/>
        <w:jc w:val="center"/>
      </w:pPr>
      <w:r>
        <w:rPr>
          <w:noProof/>
        </w:rPr>
        <w:drawing>
          <wp:inline distT="0" distB="0" distL="0" distR="0" wp14:anchorId="691C442F" wp14:editId="158FDA1B">
            <wp:extent cx="5909744" cy="3634177"/>
            <wp:effectExtent l="0" t="0" r="0" b="4445"/>
            <wp:docPr id="20682425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8242564" name="Picture 1"/>
                    <pic:cNvPicPr>
                      <a:picLocks noChangeAspect="1"/>
                    </pic:cNvPicPr>
                  </pic:nvPicPr>
                  <pic:blipFill>
                    <a:blip r:embed="rId53"/>
                    <a:stretch>
                      <a:fillRect/>
                    </a:stretch>
                  </pic:blipFill>
                  <pic:spPr>
                    <a:xfrm>
                      <a:off x="0" y="0"/>
                      <a:ext cx="5919525" cy="3640192"/>
                    </a:xfrm>
                    <a:prstGeom prst="rect">
                      <a:avLst/>
                    </a:prstGeom>
                  </pic:spPr>
                </pic:pic>
              </a:graphicData>
            </a:graphic>
          </wp:inline>
        </w:drawing>
      </w:r>
    </w:p>
    <w:p w14:paraId="1A1D0C53" w14:textId="175BA0A5" w:rsidR="001921E2" w:rsidRDefault="001921E2" w:rsidP="001921E2">
      <w:pPr>
        <w:pStyle w:val="Caption"/>
        <w:jc w:val="center"/>
        <w:rPr>
          <w:color w:val="auto"/>
          <w:sz w:val="24"/>
          <w:szCs w:val="24"/>
        </w:rPr>
      </w:pPr>
      <w:bookmarkStart w:id="175" w:name="_Toc195482985"/>
      <w:r w:rsidRPr="001921E2">
        <w:rPr>
          <w:i w:val="0"/>
          <w:iCs w:val="0"/>
          <w:color w:val="auto"/>
          <w:sz w:val="24"/>
          <w:szCs w:val="24"/>
        </w:rPr>
        <w:t xml:space="preserve">Gambar 6. </w:t>
      </w:r>
      <w:r w:rsidRPr="001921E2">
        <w:rPr>
          <w:i w:val="0"/>
          <w:iCs w:val="0"/>
          <w:color w:val="auto"/>
          <w:sz w:val="24"/>
          <w:szCs w:val="24"/>
        </w:rPr>
        <w:fldChar w:fldCharType="begin"/>
      </w:r>
      <w:r w:rsidRPr="001921E2">
        <w:rPr>
          <w:i w:val="0"/>
          <w:iCs w:val="0"/>
          <w:color w:val="auto"/>
          <w:sz w:val="24"/>
          <w:szCs w:val="24"/>
        </w:rPr>
        <w:instrText xml:space="preserve"> SEQ Gambar_6. \* ARABIC </w:instrText>
      </w:r>
      <w:r w:rsidRPr="001921E2">
        <w:rPr>
          <w:i w:val="0"/>
          <w:iCs w:val="0"/>
          <w:color w:val="auto"/>
          <w:sz w:val="24"/>
          <w:szCs w:val="24"/>
        </w:rPr>
        <w:fldChar w:fldCharType="separate"/>
      </w:r>
      <w:r w:rsidR="006C1C49">
        <w:rPr>
          <w:i w:val="0"/>
          <w:iCs w:val="0"/>
          <w:noProof/>
          <w:color w:val="auto"/>
          <w:sz w:val="24"/>
          <w:szCs w:val="24"/>
        </w:rPr>
        <w:t>7</w:t>
      </w:r>
      <w:r w:rsidRPr="001921E2">
        <w:rPr>
          <w:i w:val="0"/>
          <w:iCs w:val="0"/>
          <w:color w:val="auto"/>
          <w:sz w:val="24"/>
          <w:szCs w:val="24"/>
        </w:rPr>
        <w:fldChar w:fldCharType="end"/>
      </w:r>
      <w:r w:rsidRPr="001921E2">
        <w:rPr>
          <w:i w:val="0"/>
          <w:iCs w:val="0"/>
          <w:color w:val="auto"/>
          <w:sz w:val="24"/>
          <w:szCs w:val="24"/>
        </w:rPr>
        <w:t xml:space="preserve"> Hasil Implementasi Pengaturan </w:t>
      </w:r>
      <w:r w:rsidRPr="001921E2">
        <w:rPr>
          <w:color w:val="auto"/>
          <w:sz w:val="24"/>
          <w:szCs w:val="24"/>
        </w:rPr>
        <w:t>Quiz</w:t>
      </w:r>
      <w:bookmarkEnd w:id="175"/>
    </w:p>
    <w:p w14:paraId="35FDBD16" w14:textId="77777777" w:rsidR="00A458EB" w:rsidRPr="00A458EB" w:rsidRDefault="00A458EB" w:rsidP="00A458EB"/>
    <w:p w14:paraId="21FD6970" w14:textId="73D3E498" w:rsidR="00FE055B" w:rsidRDefault="001921E2" w:rsidP="001921E2">
      <w:pPr>
        <w:pStyle w:val="Heading5"/>
        <w:rPr>
          <w:rFonts w:ascii="Times New Roman" w:hAnsi="Times New Roman" w:cs="Times New Roman"/>
          <w:b/>
          <w:bCs/>
          <w:i/>
          <w:iCs/>
          <w:color w:val="auto"/>
        </w:rPr>
      </w:pPr>
      <w:r w:rsidRPr="00A8770D">
        <w:rPr>
          <w:rFonts w:ascii="Times New Roman" w:hAnsi="Times New Roman" w:cs="Times New Roman"/>
          <w:b/>
          <w:bCs/>
          <w:color w:val="auto"/>
        </w:rPr>
        <w:t xml:space="preserve">Hasil Implementasi </w:t>
      </w:r>
      <w:r w:rsidRPr="00A8770D">
        <w:rPr>
          <w:rFonts w:ascii="Times New Roman" w:hAnsi="Times New Roman" w:cs="Times New Roman"/>
          <w:b/>
          <w:bCs/>
          <w:i/>
          <w:iCs/>
          <w:color w:val="auto"/>
        </w:rPr>
        <w:t>Open Quiz</w:t>
      </w:r>
    </w:p>
    <w:p w14:paraId="7F379E35" w14:textId="4B6FC40C" w:rsidR="00A8770D" w:rsidRPr="00A8770D" w:rsidRDefault="00A8770D" w:rsidP="00A8770D">
      <w:r w:rsidRPr="00A8770D">
        <w:t xml:space="preserve">Halaman ini menampilkan daftar </w:t>
      </w:r>
      <w:r>
        <w:rPr>
          <w:i/>
          <w:iCs/>
        </w:rPr>
        <w:t>quiz</w:t>
      </w:r>
      <w:r w:rsidRPr="00A8770D">
        <w:t xml:space="preserve"> yang sedang dibuka di dalam sistem. Di bagian atas, terdapat informasi mengenai </w:t>
      </w:r>
      <w:r>
        <w:rPr>
          <w:i/>
          <w:iCs/>
        </w:rPr>
        <w:t>quiz</w:t>
      </w:r>
      <w:r w:rsidRPr="00A8770D">
        <w:t xml:space="preserve"> yang telah dibuat, seperti nama kuis, jumlah soal, serta waktu mulai dan waktu berakhir </w:t>
      </w:r>
      <w:r>
        <w:rPr>
          <w:i/>
          <w:iCs/>
        </w:rPr>
        <w:t>quiz</w:t>
      </w:r>
      <w:r w:rsidRPr="00A8770D">
        <w:t xml:space="preserve"> tersebut. </w:t>
      </w:r>
      <w:r w:rsidRPr="00394E92">
        <w:rPr>
          <w:i/>
          <w:iCs/>
        </w:rPr>
        <w:t>Admin</w:t>
      </w:r>
      <w:r w:rsidRPr="00A8770D">
        <w:t xml:space="preserve"> atau pengguna dapat melihat kode </w:t>
      </w:r>
      <w:r>
        <w:rPr>
          <w:i/>
          <w:iCs/>
        </w:rPr>
        <w:t>quiz</w:t>
      </w:r>
      <w:r w:rsidRPr="00A8770D">
        <w:t xml:space="preserve"> yang harus dimasukkan untuk memulai </w:t>
      </w:r>
      <w:r w:rsidR="00394E92">
        <w:rPr>
          <w:i/>
          <w:iCs/>
        </w:rPr>
        <w:t>quiz</w:t>
      </w:r>
      <w:r w:rsidRPr="00A8770D">
        <w:t xml:space="preserve">. Untuk memulai </w:t>
      </w:r>
      <w:r w:rsidR="00394E92">
        <w:rPr>
          <w:i/>
          <w:iCs/>
        </w:rPr>
        <w:t>quiz</w:t>
      </w:r>
      <w:r w:rsidRPr="00A8770D">
        <w:t xml:space="preserve">, pengguna hanya perlu memasukkan kode kuis yang sesuai pada kolom yang disediakan dan kemudian menekan tombol Start Quiz. Halaman ini memudahkan pengguna untuk melihat </w:t>
      </w:r>
      <w:r w:rsidR="00394E92">
        <w:rPr>
          <w:i/>
          <w:iCs/>
        </w:rPr>
        <w:t>quiz</w:t>
      </w:r>
      <w:r w:rsidR="00394E92" w:rsidRPr="00A8770D">
        <w:t xml:space="preserve"> </w:t>
      </w:r>
      <w:r w:rsidRPr="00A8770D">
        <w:t xml:space="preserve">yang sedang aktif dan memulai </w:t>
      </w:r>
      <w:r w:rsidR="00394E92">
        <w:rPr>
          <w:i/>
          <w:iCs/>
        </w:rPr>
        <w:t>quiz</w:t>
      </w:r>
      <w:r w:rsidR="00394E92" w:rsidRPr="00A8770D">
        <w:t xml:space="preserve"> </w:t>
      </w:r>
      <w:r w:rsidRPr="00A8770D">
        <w:t>tersebut dengan cepat berdasarkan informasi yang ditampilkan.</w:t>
      </w:r>
    </w:p>
    <w:p w14:paraId="1C329C5C" w14:textId="77777777" w:rsidR="00A8770D" w:rsidRPr="00A8770D" w:rsidRDefault="00A8770D" w:rsidP="00A8770D"/>
    <w:p w14:paraId="01871961" w14:textId="2D0C2E6F" w:rsidR="00394E92" w:rsidRDefault="00C83DB6" w:rsidP="003F7AE6">
      <w:r>
        <w:rPr>
          <w:noProof/>
        </w:rPr>
        <w:drawing>
          <wp:inline distT="0" distB="0" distL="0" distR="0" wp14:anchorId="18449A04" wp14:editId="56BA23EC">
            <wp:extent cx="5943600" cy="3343910"/>
            <wp:effectExtent l="0" t="0" r="0" b="8890"/>
            <wp:docPr id="96345966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43600" cy="3343910"/>
                    </a:xfrm>
                    <a:prstGeom prst="rect">
                      <a:avLst/>
                    </a:prstGeom>
                    <a:noFill/>
                    <a:ln>
                      <a:noFill/>
                    </a:ln>
                  </pic:spPr>
                </pic:pic>
              </a:graphicData>
            </a:graphic>
          </wp:inline>
        </w:drawing>
      </w:r>
    </w:p>
    <w:p w14:paraId="2DE1726C" w14:textId="473CB7CC" w:rsidR="00591DDC" w:rsidRPr="00394E92" w:rsidRDefault="00394E92" w:rsidP="00394E92">
      <w:pPr>
        <w:pStyle w:val="Caption"/>
        <w:jc w:val="center"/>
        <w:rPr>
          <w:color w:val="auto"/>
          <w:sz w:val="24"/>
          <w:szCs w:val="24"/>
        </w:rPr>
      </w:pPr>
      <w:bookmarkStart w:id="176" w:name="_Toc195482986"/>
      <w:r w:rsidRPr="00394E92">
        <w:rPr>
          <w:i w:val="0"/>
          <w:iCs w:val="0"/>
          <w:color w:val="auto"/>
          <w:sz w:val="24"/>
          <w:szCs w:val="24"/>
        </w:rPr>
        <w:t xml:space="preserve">Gambar 6. </w:t>
      </w:r>
      <w:r w:rsidRPr="00394E92">
        <w:rPr>
          <w:i w:val="0"/>
          <w:iCs w:val="0"/>
          <w:color w:val="auto"/>
          <w:sz w:val="24"/>
          <w:szCs w:val="24"/>
        </w:rPr>
        <w:fldChar w:fldCharType="begin"/>
      </w:r>
      <w:r w:rsidRPr="00394E92">
        <w:rPr>
          <w:i w:val="0"/>
          <w:iCs w:val="0"/>
          <w:color w:val="auto"/>
          <w:sz w:val="24"/>
          <w:szCs w:val="24"/>
        </w:rPr>
        <w:instrText xml:space="preserve"> SEQ Gambar_6. \* ARABIC </w:instrText>
      </w:r>
      <w:r w:rsidRPr="00394E92">
        <w:rPr>
          <w:i w:val="0"/>
          <w:iCs w:val="0"/>
          <w:color w:val="auto"/>
          <w:sz w:val="24"/>
          <w:szCs w:val="24"/>
        </w:rPr>
        <w:fldChar w:fldCharType="separate"/>
      </w:r>
      <w:r w:rsidR="006C1C49">
        <w:rPr>
          <w:i w:val="0"/>
          <w:iCs w:val="0"/>
          <w:noProof/>
          <w:color w:val="auto"/>
          <w:sz w:val="24"/>
          <w:szCs w:val="24"/>
        </w:rPr>
        <w:t>8</w:t>
      </w:r>
      <w:r w:rsidRPr="00394E92">
        <w:rPr>
          <w:i w:val="0"/>
          <w:iCs w:val="0"/>
          <w:color w:val="auto"/>
          <w:sz w:val="24"/>
          <w:szCs w:val="24"/>
        </w:rPr>
        <w:fldChar w:fldCharType="end"/>
      </w:r>
      <w:r w:rsidRPr="00394E92">
        <w:rPr>
          <w:i w:val="0"/>
          <w:iCs w:val="0"/>
          <w:color w:val="auto"/>
          <w:sz w:val="24"/>
          <w:szCs w:val="24"/>
        </w:rPr>
        <w:t xml:space="preserve"> Hasil Implementasi </w:t>
      </w:r>
      <w:r w:rsidRPr="00394E92">
        <w:rPr>
          <w:color w:val="auto"/>
          <w:sz w:val="24"/>
          <w:szCs w:val="24"/>
        </w:rPr>
        <w:t>Quiz Open</w:t>
      </w:r>
      <w:bookmarkEnd w:id="176"/>
    </w:p>
    <w:p w14:paraId="43498860" w14:textId="77777777" w:rsidR="007374C1" w:rsidRPr="007374C1" w:rsidRDefault="00767EBD" w:rsidP="007374C1">
      <w:pPr>
        <w:pStyle w:val="Heading4"/>
        <w:ind w:left="900" w:hanging="900"/>
        <w:rPr>
          <w:rFonts w:ascii="Times New Roman" w:hAnsi="Times New Roman" w:cs="Times New Roman"/>
          <w:b/>
          <w:bCs/>
        </w:rPr>
      </w:pPr>
      <w:r w:rsidRPr="00767EBD">
        <w:rPr>
          <w:rFonts w:ascii="Times New Roman" w:hAnsi="Times New Roman" w:cs="Times New Roman"/>
          <w:b/>
          <w:bCs/>
          <w:color w:val="auto"/>
        </w:rPr>
        <w:t>User</w:t>
      </w:r>
    </w:p>
    <w:p w14:paraId="5E5B4D0A" w14:textId="77777777" w:rsidR="00F65988" w:rsidRDefault="007374C1" w:rsidP="00F65988">
      <w:r w:rsidRPr="007374C1">
        <w:t xml:space="preserve">Peran user berfungsi sebagai peserta yang mengikuti </w:t>
      </w:r>
      <w:r w:rsidR="00211EEA">
        <w:rPr>
          <w:i/>
          <w:iCs/>
        </w:rPr>
        <w:t>quiz</w:t>
      </w:r>
      <w:r w:rsidRPr="007374C1">
        <w:t xml:space="preserve">. </w:t>
      </w:r>
      <w:r w:rsidRPr="00211EEA">
        <w:rPr>
          <w:i/>
          <w:iCs/>
        </w:rPr>
        <w:t>User</w:t>
      </w:r>
      <w:r w:rsidRPr="007374C1">
        <w:t xml:space="preserve"> dapat mengakses daftar soal, mengerjakan </w:t>
      </w:r>
      <w:r w:rsidR="00211EEA">
        <w:rPr>
          <w:i/>
          <w:iCs/>
        </w:rPr>
        <w:t>quiz</w:t>
      </w:r>
      <w:r w:rsidRPr="007374C1">
        <w:t xml:space="preserve"> sesuai dengan waktu yang telah ditentukan, dan menerima </w:t>
      </w:r>
      <w:r w:rsidRPr="00F65988">
        <w:rPr>
          <w:i/>
          <w:iCs/>
        </w:rPr>
        <w:t>feedback</w:t>
      </w:r>
      <w:r w:rsidRPr="007374C1">
        <w:t xml:space="preserve"> secara langsung setelah menjawab soal. Selain itu, </w:t>
      </w:r>
      <w:r w:rsidRPr="00F65988">
        <w:rPr>
          <w:i/>
          <w:iCs/>
        </w:rPr>
        <w:t>user</w:t>
      </w:r>
      <w:r w:rsidRPr="007374C1">
        <w:t xml:space="preserve"> juga dapat melihat peringkat mereka melalui fitur </w:t>
      </w:r>
      <w:r w:rsidRPr="00F65988">
        <w:rPr>
          <w:i/>
          <w:iCs/>
        </w:rPr>
        <w:t>leaderboard</w:t>
      </w:r>
      <w:r w:rsidRPr="007374C1">
        <w:t>, yang memberikan motivasi berbasis kompetisi secara sehat antar pengguna.</w:t>
      </w:r>
    </w:p>
    <w:p w14:paraId="4CB6C0C9" w14:textId="4C00E275" w:rsidR="00EB6898" w:rsidRDefault="00E10432" w:rsidP="00F65988">
      <w:pPr>
        <w:pStyle w:val="Heading5"/>
        <w:jc w:val="left"/>
        <w:rPr>
          <w:rFonts w:ascii="Times New Roman" w:hAnsi="Times New Roman" w:cs="Times New Roman"/>
          <w:b/>
          <w:bCs/>
          <w:i/>
          <w:iCs/>
          <w:color w:val="auto"/>
        </w:rPr>
      </w:pPr>
      <w:r>
        <w:rPr>
          <w:rFonts w:ascii="Times New Roman" w:hAnsi="Times New Roman" w:cs="Times New Roman"/>
          <w:b/>
          <w:bCs/>
          <w:color w:val="auto"/>
        </w:rPr>
        <w:t xml:space="preserve">Hasil Implementasi </w:t>
      </w:r>
      <w:r w:rsidR="00F65988" w:rsidRPr="006B31A9">
        <w:rPr>
          <w:rFonts w:ascii="Times New Roman" w:hAnsi="Times New Roman" w:cs="Times New Roman"/>
          <w:b/>
          <w:bCs/>
          <w:color w:val="auto"/>
        </w:rPr>
        <w:t xml:space="preserve">Tampilan Hasil Implementasi </w:t>
      </w:r>
      <w:r w:rsidR="006B31A9" w:rsidRPr="006B31A9">
        <w:rPr>
          <w:rFonts w:ascii="Times New Roman" w:hAnsi="Times New Roman" w:cs="Times New Roman"/>
          <w:b/>
          <w:bCs/>
          <w:color w:val="auto"/>
        </w:rPr>
        <w:t xml:space="preserve">Mulai </w:t>
      </w:r>
      <w:r w:rsidR="006B31A9" w:rsidRPr="006B31A9">
        <w:rPr>
          <w:rFonts w:ascii="Times New Roman" w:hAnsi="Times New Roman" w:cs="Times New Roman"/>
          <w:b/>
          <w:bCs/>
          <w:i/>
          <w:iCs/>
          <w:color w:val="auto"/>
        </w:rPr>
        <w:t>Quiz</w:t>
      </w:r>
      <w:r w:rsidR="006B31A9" w:rsidRPr="006B31A9">
        <w:rPr>
          <w:rFonts w:ascii="Times New Roman" w:hAnsi="Times New Roman" w:cs="Times New Roman"/>
          <w:b/>
          <w:bCs/>
          <w:color w:val="auto"/>
        </w:rPr>
        <w:t xml:space="preserve">/Memilih </w:t>
      </w:r>
      <w:r w:rsidR="006B31A9" w:rsidRPr="006B31A9">
        <w:rPr>
          <w:rFonts w:ascii="Times New Roman" w:hAnsi="Times New Roman" w:cs="Times New Roman"/>
          <w:b/>
          <w:bCs/>
          <w:i/>
          <w:iCs/>
          <w:color w:val="auto"/>
        </w:rPr>
        <w:t>Quiz</w:t>
      </w:r>
    </w:p>
    <w:p w14:paraId="4EDCE2E7" w14:textId="06D09A85" w:rsidR="00AD7D30" w:rsidRDefault="00AD7D30" w:rsidP="00AD7D30">
      <w:r w:rsidRPr="00AD7D30">
        <w:t xml:space="preserve">Setelah pengguna berhasil </w:t>
      </w:r>
      <w:r w:rsidRPr="00FA720B">
        <w:rPr>
          <w:i/>
          <w:iCs/>
        </w:rPr>
        <w:t>login</w:t>
      </w:r>
      <w:r w:rsidRPr="00AD7D30">
        <w:t xml:space="preserve">, halaman utama akan menampilkan daftar </w:t>
      </w:r>
      <w:r w:rsidR="00FA720B" w:rsidRPr="00FA720B">
        <w:rPr>
          <w:i/>
          <w:iCs/>
        </w:rPr>
        <w:t>quiz</w:t>
      </w:r>
      <w:r w:rsidR="00FA720B" w:rsidRPr="00AD7D30">
        <w:t xml:space="preserve"> </w:t>
      </w:r>
      <w:r w:rsidRPr="00AD7D30">
        <w:t xml:space="preserve">yang tersedia untuk diikuti. Pada halaman ini, pengguna dapat memasukkan kode </w:t>
      </w:r>
      <w:r w:rsidR="00FA720B" w:rsidRPr="00FA720B">
        <w:rPr>
          <w:i/>
          <w:iCs/>
        </w:rPr>
        <w:t>quiz</w:t>
      </w:r>
      <w:r w:rsidR="00FA720B" w:rsidRPr="00AD7D30">
        <w:t xml:space="preserve"> </w:t>
      </w:r>
      <w:r w:rsidRPr="00AD7D30">
        <w:t xml:space="preserve">yang sesuai melalui kolom "Enter quiz code" untuk bergabung dalam </w:t>
      </w:r>
      <w:r w:rsidR="00FA720B" w:rsidRPr="00FA720B">
        <w:rPr>
          <w:i/>
          <w:iCs/>
        </w:rPr>
        <w:t>quiz</w:t>
      </w:r>
      <w:r w:rsidR="00FA720B" w:rsidRPr="00AD7D30">
        <w:t xml:space="preserve"> </w:t>
      </w:r>
      <w:r w:rsidRPr="00AD7D30">
        <w:t xml:space="preserve">yang telah disiapkan. Di bawah kolom tersebut, terdapat daftar </w:t>
      </w:r>
      <w:r w:rsidR="00FA720B" w:rsidRPr="00FA720B">
        <w:rPr>
          <w:i/>
          <w:iCs/>
        </w:rPr>
        <w:t>quiz</w:t>
      </w:r>
      <w:r w:rsidR="00FA720B" w:rsidRPr="00AD7D30">
        <w:t xml:space="preserve"> </w:t>
      </w:r>
      <w:r w:rsidRPr="00AD7D30">
        <w:t xml:space="preserve">yang masing-masing menampilkan nama </w:t>
      </w:r>
      <w:r w:rsidR="00FA720B" w:rsidRPr="00FA720B">
        <w:rPr>
          <w:i/>
          <w:iCs/>
        </w:rPr>
        <w:t>quiz</w:t>
      </w:r>
      <w:r w:rsidR="00FA720B" w:rsidRPr="00AD7D30">
        <w:t xml:space="preserve"> </w:t>
      </w:r>
      <w:r w:rsidRPr="00AD7D30">
        <w:t xml:space="preserve">dan jumlah soal yang ada. Pengguna dapat memilih </w:t>
      </w:r>
      <w:r w:rsidR="00D90E40" w:rsidRPr="00FA720B">
        <w:rPr>
          <w:i/>
          <w:iCs/>
        </w:rPr>
        <w:t>quiz</w:t>
      </w:r>
      <w:r w:rsidR="00D90E40" w:rsidRPr="00AD7D30">
        <w:t xml:space="preserve"> </w:t>
      </w:r>
      <w:r w:rsidRPr="00AD7D30">
        <w:t xml:space="preserve">yang diinginkan dan memulai </w:t>
      </w:r>
      <w:r w:rsidR="00FA720B" w:rsidRPr="00FA720B">
        <w:rPr>
          <w:i/>
          <w:iCs/>
        </w:rPr>
        <w:t>quiz</w:t>
      </w:r>
      <w:r w:rsidR="00FA720B" w:rsidRPr="00AD7D30">
        <w:t xml:space="preserve"> </w:t>
      </w:r>
      <w:r w:rsidRPr="00AD7D30">
        <w:t xml:space="preserve">tersebut dengan menekan tombol "Start Quiz" yang tersedia di setiap </w:t>
      </w:r>
      <w:r w:rsidR="00FA720B" w:rsidRPr="00FA720B">
        <w:rPr>
          <w:i/>
          <w:iCs/>
        </w:rPr>
        <w:t>quiz</w:t>
      </w:r>
      <w:r w:rsidRPr="00AD7D30">
        <w:t xml:space="preserve">. Halaman ini memberikan akses mudah bagi pengguna untuk memilih dan memulai kuis sesuai keinginan mereka setelah </w:t>
      </w:r>
      <w:r w:rsidRPr="00FA720B">
        <w:rPr>
          <w:i/>
          <w:iCs/>
        </w:rPr>
        <w:t>login</w:t>
      </w:r>
      <w:r w:rsidRPr="00AD7D30">
        <w:t>.</w:t>
      </w:r>
    </w:p>
    <w:p w14:paraId="6989D65D" w14:textId="77777777" w:rsidR="00D90E40" w:rsidRDefault="00FA720B" w:rsidP="00D90E40">
      <w:pPr>
        <w:keepNext/>
      </w:pPr>
      <w:r>
        <w:rPr>
          <w:noProof/>
        </w:rPr>
        <w:drawing>
          <wp:inline distT="0" distB="0" distL="0" distR="0" wp14:anchorId="4D56E92C" wp14:editId="575310D6">
            <wp:extent cx="5943600" cy="3345815"/>
            <wp:effectExtent l="0" t="0" r="0" b="6985"/>
            <wp:docPr id="156618357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43600" cy="3345815"/>
                    </a:xfrm>
                    <a:prstGeom prst="rect">
                      <a:avLst/>
                    </a:prstGeom>
                    <a:noFill/>
                    <a:ln>
                      <a:noFill/>
                    </a:ln>
                  </pic:spPr>
                </pic:pic>
              </a:graphicData>
            </a:graphic>
          </wp:inline>
        </w:drawing>
      </w:r>
    </w:p>
    <w:p w14:paraId="1FB0129B" w14:textId="06987923" w:rsidR="00384040" w:rsidRDefault="00D90E40" w:rsidP="00D90E40">
      <w:pPr>
        <w:pStyle w:val="Caption"/>
        <w:jc w:val="center"/>
        <w:rPr>
          <w:color w:val="auto"/>
          <w:sz w:val="24"/>
          <w:szCs w:val="24"/>
        </w:rPr>
      </w:pPr>
      <w:bookmarkStart w:id="177" w:name="_Toc195482987"/>
      <w:r w:rsidRPr="00D90E40">
        <w:rPr>
          <w:i w:val="0"/>
          <w:iCs w:val="0"/>
          <w:color w:val="auto"/>
          <w:sz w:val="24"/>
          <w:szCs w:val="24"/>
        </w:rPr>
        <w:t xml:space="preserve">Gambar 6. </w:t>
      </w:r>
      <w:r w:rsidRPr="00D90E40">
        <w:rPr>
          <w:i w:val="0"/>
          <w:iCs w:val="0"/>
          <w:color w:val="auto"/>
          <w:sz w:val="24"/>
          <w:szCs w:val="24"/>
        </w:rPr>
        <w:fldChar w:fldCharType="begin"/>
      </w:r>
      <w:r w:rsidRPr="00D90E40">
        <w:rPr>
          <w:i w:val="0"/>
          <w:iCs w:val="0"/>
          <w:color w:val="auto"/>
          <w:sz w:val="24"/>
          <w:szCs w:val="24"/>
        </w:rPr>
        <w:instrText xml:space="preserve"> SEQ Gambar_6. \* ARABIC </w:instrText>
      </w:r>
      <w:r w:rsidRPr="00D90E40">
        <w:rPr>
          <w:i w:val="0"/>
          <w:iCs w:val="0"/>
          <w:color w:val="auto"/>
          <w:sz w:val="24"/>
          <w:szCs w:val="24"/>
        </w:rPr>
        <w:fldChar w:fldCharType="separate"/>
      </w:r>
      <w:r w:rsidR="006C1C49">
        <w:rPr>
          <w:i w:val="0"/>
          <w:iCs w:val="0"/>
          <w:noProof/>
          <w:color w:val="auto"/>
          <w:sz w:val="24"/>
          <w:szCs w:val="24"/>
        </w:rPr>
        <w:t>9</w:t>
      </w:r>
      <w:r w:rsidRPr="00D90E40">
        <w:rPr>
          <w:i w:val="0"/>
          <w:iCs w:val="0"/>
          <w:color w:val="auto"/>
          <w:sz w:val="24"/>
          <w:szCs w:val="24"/>
        </w:rPr>
        <w:fldChar w:fldCharType="end"/>
      </w:r>
      <w:r w:rsidRPr="00D90E40">
        <w:rPr>
          <w:i w:val="0"/>
          <w:iCs w:val="0"/>
          <w:color w:val="auto"/>
          <w:sz w:val="24"/>
          <w:szCs w:val="24"/>
        </w:rPr>
        <w:t xml:space="preserve"> Hasil Implementasi Mulai </w:t>
      </w:r>
      <w:r w:rsidRPr="00D90E40">
        <w:rPr>
          <w:color w:val="auto"/>
          <w:sz w:val="24"/>
          <w:szCs w:val="24"/>
        </w:rPr>
        <w:t>Quiz</w:t>
      </w:r>
      <w:bookmarkEnd w:id="177"/>
    </w:p>
    <w:p w14:paraId="41341F5F" w14:textId="77777777" w:rsidR="00A458EB" w:rsidRPr="00A458EB" w:rsidRDefault="00A458EB" w:rsidP="00A458EB"/>
    <w:p w14:paraId="73D004DB" w14:textId="613E3283" w:rsidR="00DC6E1B" w:rsidRPr="00DC6E1B" w:rsidRDefault="00E10432" w:rsidP="00DC6E1B">
      <w:pPr>
        <w:pStyle w:val="Heading5"/>
        <w:jc w:val="left"/>
        <w:rPr>
          <w:rFonts w:ascii="Times New Roman" w:hAnsi="Times New Roman" w:cs="Times New Roman"/>
          <w:b/>
          <w:bCs/>
          <w:i/>
          <w:iCs/>
          <w:color w:val="auto"/>
        </w:rPr>
      </w:pPr>
      <w:r>
        <w:rPr>
          <w:rFonts w:ascii="Times New Roman" w:hAnsi="Times New Roman" w:cs="Times New Roman"/>
          <w:b/>
          <w:bCs/>
          <w:color w:val="auto"/>
        </w:rPr>
        <w:t xml:space="preserve">Hasil Implementasi </w:t>
      </w:r>
      <w:r w:rsidR="00EB6898">
        <w:rPr>
          <w:rFonts w:ascii="Times New Roman" w:hAnsi="Times New Roman" w:cs="Times New Roman"/>
          <w:b/>
          <w:bCs/>
          <w:color w:val="auto"/>
        </w:rPr>
        <w:t>Tampil</w:t>
      </w:r>
      <w:r w:rsidR="004B5230">
        <w:rPr>
          <w:rFonts w:ascii="Times New Roman" w:hAnsi="Times New Roman" w:cs="Times New Roman"/>
          <w:b/>
          <w:bCs/>
          <w:color w:val="auto"/>
        </w:rPr>
        <w:t>an</w:t>
      </w:r>
      <w:r w:rsidR="00DC6E1B">
        <w:rPr>
          <w:rFonts w:ascii="Times New Roman" w:hAnsi="Times New Roman" w:cs="Times New Roman"/>
          <w:b/>
          <w:bCs/>
          <w:color w:val="auto"/>
        </w:rPr>
        <w:t xml:space="preserve"> </w:t>
      </w:r>
      <w:r w:rsidR="00EB6898" w:rsidRPr="00DC6E1B">
        <w:rPr>
          <w:rFonts w:ascii="Times New Roman" w:hAnsi="Times New Roman" w:cs="Times New Roman"/>
          <w:b/>
          <w:bCs/>
          <w:i/>
          <w:iCs/>
          <w:color w:val="auto"/>
        </w:rPr>
        <w:t xml:space="preserve">Quiz </w:t>
      </w:r>
    </w:p>
    <w:p w14:paraId="2424FC98" w14:textId="77777777" w:rsidR="00DC6E1B" w:rsidRDefault="00DC6E1B" w:rsidP="00DC6E1B">
      <w:r w:rsidRPr="007E2BF8">
        <w:t xml:space="preserve">Setelah user memilih </w:t>
      </w:r>
      <w:r w:rsidRPr="007E2BF8">
        <w:rPr>
          <w:i/>
          <w:iCs/>
        </w:rPr>
        <w:t>quiz</w:t>
      </w:r>
      <w:r w:rsidRPr="007E2BF8">
        <w:t xml:space="preserve">, maka sistem akan menampilkan soal-soal yang harus dijawab. Di bagian atas halaman, terdapat indikator yang menunjukkan </w:t>
      </w:r>
      <w:r w:rsidRPr="007E2BF8">
        <w:rPr>
          <w:i/>
          <w:iCs/>
        </w:rPr>
        <w:t>level</w:t>
      </w:r>
      <w:r w:rsidRPr="007E2BF8">
        <w:t xml:space="preserve"> </w:t>
      </w:r>
      <w:r>
        <w:rPr>
          <w:i/>
          <w:iCs/>
        </w:rPr>
        <w:t>quiz</w:t>
      </w:r>
      <w:r w:rsidRPr="007E2BF8">
        <w:t xml:space="preserve"> dan jumlah poin yang dapat diperoleh. Selain itu, ada waktu countdown yang menunjukkan berapa banyak waktu yang tersisa untuk menjawab soal tersebut. Selain soal pilihan ganda, </w:t>
      </w:r>
      <w:r>
        <w:rPr>
          <w:i/>
          <w:iCs/>
        </w:rPr>
        <w:t>quiz</w:t>
      </w:r>
      <w:r w:rsidRPr="007E2BF8">
        <w:t xml:space="preserve"> ini juga dapat mencakup soal dengan format </w:t>
      </w:r>
      <w:r w:rsidRPr="00DC6E1B">
        <w:rPr>
          <w:i/>
          <w:iCs/>
        </w:rPr>
        <w:t>true/false</w:t>
      </w:r>
      <w:r w:rsidRPr="007E2BF8">
        <w:t xml:space="preserve"> dan </w:t>
      </w:r>
      <w:r>
        <w:rPr>
          <w:i/>
          <w:iCs/>
        </w:rPr>
        <w:t>short answer</w:t>
      </w:r>
      <w:r w:rsidRPr="007E2BF8">
        <w:t>, memberikan variasi dalam jenis soal yang diberikan kepada pengguna. Halaman ini menyediakan pengalaman interaktif yang mengharuskan pengguna untuk memberikan jawaban dengan cepat dan akurat sesuai dengan soal yang ditampilkan.</w:t>
      </w:r>
    </w:p>
    <w:p w14:paraId="788BDA70" w14:textId="77777777" w:rsidR="004B5230" w:rsidRDefault="004B5230" w:rsidP="004B5230">
      <w:pPr>
        <w:keepNext/>
        <w:jc w:val="center"/>
      </w:pPr>
      <w:r>
        <w:rPr>
          <w:noProof/>
        </w:rPr>
        <w:drawing>
          <wp:inline distT="0" distB="0" distL="0" distR="0" wp14:anchorId="33B1C4A1" wp14:editId="45D12077">
            <wp:extent cx="5121910" cy="2880995"/>
            <wp:effectExtent l="0" t="0" r="2540" b="0"/>
            <wp:docPr id="79239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23906" name="Picture 1"/>
                    <pic:cNvPicPr>
                      <a:picLocks noChangeAspect="1"/>
                    </pic:cNvPicPr>
                  </pic:nvPicPr>
                  <pic:blipFill>
                    <a:blip r:embed="rId56"/>
                    <a:stretch>
                      <a:fillRect/>
                    </a:stretch>
                  </pic:blipFill>
                  <pic:spPr>
                    <a:xfrm>
                      <a:off x="0" y="0"/>
                      <a:ext cx="5121910" cy="2880995"/>
                    </a:xfrm>
                    <a:prstGeom prst="rect">
                      <a:avLst/>
                    </a:prstGeom>
                  </pic:spPr>
                </pic:pic>
              </a:graphicData>
            </a:graphic>
          </wp:inline>
        </w:drawing>
      </w:r>
    </w:p>
    <w:p w14:paraId="63ECA59E" w14:textId="56766C79" w:rsidR="00DC6E1B" w:rsidRDefault="004B5230" w:rsidP="004B5230">
      <w:pPr>
        <w:pStyle w:val="Caption"/>
        <w:jc w:val="center"/>
        <w:rPr>
          <w:color w:val="auto"/>
          <w:sz w:val="24"/>
          <w:szCs w:val="24"/>
        </w:rPr>
      </w:pPr>
      <w:bookmarkStart w:id="178" w:name="_Toc195482988"/>
      <w:r w:rsidRPr="004B5230">
        <w:rPr>
          <w:i w:val="0"/>
          <w:iCs w:val="0"/>
          <w:color w:val="auto"/>
          <w:sz w:val="24"/>
          <w:szCs w:val="24"/>
        </w:rPr>
        <w:t xml:space="preserve">Gambar 6. </w:t>
      </w:r>
      <w:r w:rsidRPr="004B5230">
        <w:rPr>
          <w:i w:val="0"/>
          <w:iCs w:val="0"/>
          <w:color w:val="auto"/>
          <w:sz w:val="24"/>
          <w:szCs w:val="24"/>
        </w:rPr>
        <w:fldChar w:fldCharType="begin"/>
      </w:r>
      <w:r w:rsidRPr="004B5230">
        <w:rPr>
          <w:i w:val="0"/>
          <w:iCs w:val="0"/>
          <w:color w:val="auto"/>
          <w:sz w:val="24"/>
          <w:szCs w:val="24"/>
        </w:rPr>
        <w:instrText xml:space="preserve"> SEQ Gambar_6. \* ARABIC </w:instrText>
      </w:r>
      <w:r w:rsidRPr="004B5230">
        <w:rPr>
          <w:i w:val="0"/>
          <w:iCs w:val="0"/>
          <w:color w:val="auto"/>
          <w:sz w:val="24"/>
          <w:szCs w:val="24"/>
        </w:rPr>
        <w:fldChar w:fldCharType="separate"/>
      </w:r>
      <w:r w:rsidR="006C1C49">
        <w:rPr>
          <w:i w:val="0"/>
          <w:iCs w:val="0"/>
          <w:noProof/>
          <w:color w:val="auto"/>
          <w:sz w:val="24"/>
          <w:szCs w:val="24"/>
        </w:rPr>
        <w:t>10</w:t>
      </w:r>
      <w:r w:rsidRPr="004B5230">
        <w:rPr>
          <w:i w:val="0"/>
          <w:iCs w:val="0"/>
          <w:color w:val="auto"/>
          <w:sz w:val="24"/>
          <w:szCs w:val="24"/>
        </w:rPr>
        <w:fldChar w:fldCharType="end"/>
      </w:r>
      <w:r w:rsidRPr="004B5230">
        <w:rPr>
          <w:i w:val="0"/>
          <w:iCs w:val="0"/>
          <w:color w:val="auto"/>
          <w:sz w:val="24"/>
          <w:szCs w:val="24"/>
        </w:rPr>
        <w:t xml:space="preserve"> Hasil Implementasi Tampilan </w:t>
      </w:r>
      <w:r w:rsidRPr="004B5230">
        <w:rPr>
          <w:color w:val="auto"/>
          <w:sz w:val="24"/>
          <w:szCs w:val="24"/>
        </w:rPr>
        <w:t>Quiz User</w:t>
      </w:r>
      <w:r w:rsidR="00BE2704">
        <w:rPr>
          <w:color w:val="auto"/>
          <w:sz w:val="24"/>
          <w:szCs w:val="24"/>
        </w:rPr>
        <w:t xml:space="preserve"> Multiple Choice</w:t>
      </w:r>
      <w:bookmarkEnd w:id="178"/>
    </w:p>
    <w:p w14:paraId="561D53B0" w14:textId="77777777" w:rsidR="00BE2704" w:rsidRDefault="00BE2704" w:rsidP="00BE2704">
      <w:pPr>
        <w:keepNext/>
        <w:jc w:val="center"/>
      </w:pPr>
      <w:r>
        <w:rPr>
          <w:noProof/>
        </w:rPr>
        <w:drawing>
          <wp:inline distT="0" distB="0" distL="0" distR="0" wp14:anchorId="64442340" wp14:editId="25094CCE">
            <wp:extent cx="5130800" cy="3223895"/>
            <wp:effectExtent l="0" t="0" r="0" b="0"/>
            <wp:docPr id="15378662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7866220" name="Picture 1"/>
                    <pic:cNvPicPr>
                      <a:picLocks noChangeAspect="1"/>
                    </pic:cNvPicPr>
                  </pic:nvPicPr>
                  <pic:blipFill>
                    <a:blip r:embed="rId57"/>
                    <a:stretch>
                      <a:fillRect/>
                    </a:stretch>
                  </pic:blipFill>
                  <pic:spPr>
                    <a:xfrm>
                      <a:off x="0" y="0"/>
                      <a:ext cx="5130800" cy="3223895"/>
                    </a:xfrm>
                    <a:prstGeom prst="rect">
                      <a:avLst/>
                    </a:prstGeom>
                  </pic:spPr>
                </pic:pic>
              </a:graphicData>
            </a:graphic>
          </wp:inline>
        </w:drawing>
      </w:r>
    </w:p>
    <w:p w14:paraId="70AC56D1" w14:textId="6DB7777C" w:rsidR="00BE2704" w:rsidRDefault="00BE2704" w:rsidP="00BE2704">
      <w:pPr>
        <w:pStyle w:val="Caption"/>
        <w:jc w:val="center"/>
        <w:rPr>
          <w:color w:val="auto"/>
          <w:sz w:val="24"/>
          <w:szCs w:val="24"/>
        </w:rPr>
      </w:pPr>
      <w:bookmarkStart w:id="179" w:name="_Toc195482989"/>
      <w:r w:rsidRPr="00BE2704">
        <w:rPr>
          <w:i w:val="0"/>
          <w:iCs w:val="0"/>
          <w:color w:val="auto"/>
          <w:sz w:val="24"/>
          <w:szCs w:val="24"/>
        </w:rPr>
        <w:t xml:space="preserve">Gambar 6. </w:t>
      </w:r>
      <w:r w:rsidRPr="00BE2704">
        <w:rPr>
          <w:i w:val="0"/>
          <w:iCs w:val="0"/>
          <w:color w:val="auto"/>
          <w:sz w:val="24"/>
          <w:szCs w:val="24"/>
        </w:rPr>
        <w:fldChar w:fldCharType="begin"/>
      </w:r>
      <w:r w:rsidRPr="00BE2704">
        <w:rPr>
          <w:i w:val="0"/>
          <w:iCs w:val="0"/>
          <w:color w:val="auto"/>
          <w:sz w:val="24"/>
          <w:szCs w:val="24"/>
        </w:rPr>
        <w:instrText xml:space="preserve"> SEQ Gambar_6. \* ARABIC </w:instrText>
      </w:r>
      <w:r w:rsidRPr="00BE2704">
        <w:rPr>
          <w:i w:val="0"/>
          <w:iCs w:val="0"/>
          <w:color w:val="auto"/>
          <w:sz w:val="24"/>
          <w:szCs w:val="24"/>
        </w:rPr>
        <w:fldChar w:fldCharType="separate"/>
      </w:r>
      <w:r w:rsidR="006C1C49">
        <w:rPr>
          <w:i w:val="0"/>
          <w:iCs w:val="0"/>
          <w:noProof/>
          <w:color w:val="auto"/>
          <w:sz w:val="24"/>
          <w:szCs w:val="24"/>
        </w:rPr>
        <w:t>11</w:t>
      </w:r>
      <w:r w:rsidRPr="00BE2704">
        <w:rPr>
          <w:i w:val="0"/>
          <w:iCs w:val="0"/>
          <w:color w:val="auto"/>
          <w:sz w:val="24"/>
          <w:szCs w:val="24"/>
        </w:rPr>
        <w:fldChar w:fldCharType="end"/>
      </w:r>
      <w:r w:rsidRPr="00BE2704">
        <w:rPr>
          <w:i w:val="0"/>
          <w:iCs w:val="0"/>
          <w:color w:val="auto"/>
          <w:sz w:val="24"/>
          <w:szCs w:val="24"/>
        </w:rPr>
        <w:t xml:space="preserve"> Hasil Implementasi </w:t>
      </w:r>
      <w:r w:rsidRPr="00BE2704">
        <w:rPr>
          <w:color w:val="auto"/>
          <w:sz w:val="24"/>
          <w:szCs w:val="24"/>
        </w:rPr>
        <w:t>Quiz User</w:t>
      </w:r>
      <w:r w:rsidRPr="00BE2704">
        <w:rPr>
          <w:i w:val="0"/>
          <w:iCs w:val="0"/>
          <w:color w:val="auto"/>
          <w:sz w:val="24"/>
          <w:szCs w:val="24"/>
        </w:rPr>
        <w:t xml:space="preserve"> Tipe </w:t>
      </w:r>
      <w:r w:rsidRPr="00BE2704">
        <w:rPr>
          <w:color w:val="auto"/>
          <w:sz w:val="24"/>
          <w:szCs w:val="24"/>
        </w:rPr>
        <w:t>Short Answer</w:t>
      </w:r>
      <w:bookmarkEnd w:id="179"/>
    </w:p>
    <w:p w14:paraId="064B50E6" w14:textId="77777777" w:rsidR="00460BA1" w:rsidRDefault="00460BA1" w:rsidP="00460BA1">
      <w:pPr>
        <w:keepNext/>
        <w:jc w:val="center"/>
      </w:pPr>
      <w:r>
        <w:rPr>
          <w:noProof/>
        </w:rPr>
        <w:drawing>
          <wp:inline distT="0" distB="0" distL="0" distR="0" wp14:anchorId="66E6FC90" wp14:editId="5F9234D9">
            <wp:extent cx="5440680" cy="3063240"/>
            <wp:effectExtent l="0" t="0" r="7620" b="3810"/>
            <wp:docPr id="201323630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440680" cy="3063240"/>
                    </a:xfrm>
                    <a:prstGeom prst="rect">
                      <a:avLst/>
                    </a:prstGeom>
                    <a:noFill/>
                    <a:ln>
                      <a:noFill/>
                    </a:ln>
                  </pic:spPr>
                </pic:pic>
              </a:graphicData>
            </a:graphic>
          </wp:inline>
        </w:drawing>
      </w:r>
    </w:p>
    <w:p w14:paraId="0D63875E" w14:textId="1FBD71E9" w:rsidR="00BE2704" w:rsidRDefault="00460BA1" w:rsidP="008F5595">
      <w:pPr>
        <w:pStyle w:val="Caption"/>
        <w:jc w:val="center"/>
        <w:rPr>
          <w:color w:val="auto"/>
          <w:sz w:val="24"/>
          <w:szCs w:val="24"/>
        </w:rPr>
      </w:pPr>
      <w:r w:rsidRPr="008F5595">
        <w:rPr>
          <w:i w:val="0"/>
          <w:iCs w:val="0"/>
          <w:color w:val="auto"/>
          <w:sz w:val="24"/>
          <w:szCs w:val="24"/>
        </w:rPr>
        <w:t xml:space="preserve">Gambar 6. </w:t>
      </w:r>
      <w:r w:rsidRPr="008F5595">
        <w:rPr>
          <w:i w:val="0"/>
          <w:iCs w:val="0"/>
          <w:color w:val="auto"/>
          <w:sz w:val="24"/>
          <w:szCs w:val="24"/>
        </w:rPr>
        <w:fldChar w:fldCharType="begin"/>
      </w:r>
      <w:r w:rsidRPr="008F5595">
        <w:rPr>
          <w:i w:val="0"/>
          <w:iCs w:val="0"/>
          <w:color w:val="auto"/>
          <w:sz w:val="24"/>
          <w:szCs w:val="24"/>
        </w:rPr>
        <w:instrText xml:space="preserve"> SEQ Gambar_6. \* ARABIC </w:instrText>
      </w:r>
      <w:r w:rsidRPr="008F5595">
        <w:rPr>
          <w:i w:val="0"/>
          <w:iCs w:val="0"/>
          <w:color w:val="auto"/>
          <w:sz w:val="24"/>
          <w:szCs w:val="24"/>
        </w:rPr>
        <w:fldChar w:fldCharType="separate"/>
      </w:r>
      <w:r w:rsidR="006C1C49">
        <w:rPr>
          <w:i w:val="0"/>
          <w:iCs w:val="0"/>
          <w:noProof/>
          <w:color w:val="auto"/>
          <w:sz w:val="24"/>
          <w:szCs w:val="24"/>
        </w:rPr>
        <w:t>12</w:t>
      </w:r>
      <w:r w:rsidRPr="008F5595">
        <w:rPr>
          <w:i w:val="0"/>
          <w:iCs w:val="0"/>
          <w:color w:val="auto"/>
          <w:sz w:val="24"/>
          <w:szCs w:val="24"/>
        </w:rPr>
        <w:fldChar w:fldCharType="end"/>
      </w:r>
      <w:r w:rsidRPr="008F5595">
        <w:rPr>
          <w:i w:val="0"/>
          <w:iCs w:val="0"/>
          <w:color w:val="auto"/>
          <w:sz w:val="24"/>
          <w:szCs w:val="24"/>
        </w:rPr>
        <w:t xml:space="preserve"> Hasil Implementasi </w:t>
      </w:r>
      <w:r w:rsidR="008F5595" w:rsidRPr="008F5595">
        <w:rPr>
          <w:color w:val="auto"/>
          <w:sz w:val="24"/>
          <w:szCs w:val="24"/>
        </w:rPr>
        <w:t>Quiz</w:t>
      </w:r>
      <w:r w:rsidR="008F5595" w:rsidRPr="008F5595">
        <w:rPr>
          <w:i w:val="0"/>
          <w:iCs w:val="0"/>
          <w:color w:val="auto"/>
          <w:sz w:val="24"/>
          <w:szCs w:val="24"/>
        </w:rPr>
        <w:t xml:space="preserve"> User </w:t>
      </w:r>
      <w:r w:rsidRPr="008F5595">
        <w:rPr>
          <w:i w:val="0"/>
          <w:iCs w:val="0"/>
          <w:color w:val="auto"/>
          <w:sz w:val="24"/>
          <w:szCs w:val="24"/>
        </w:rPr>
        <w:t>Tipe</w:t>
      </w:r>
      <w:r w:rsidR="008F5595" w:rsidRPr="008F5595">
        <w:rPr>
          <w:i w:val="0"/>
          <w:iCs w:val="0"/>
          <w:color w:val="auto"/>
          <w:sz w:val="24"/>
          <w:szCs w:val="24"/>
        </w:rPr>
        <w:t xml:space="preserve"> </w:t>
      </w:r>
      <w:r w:rsidRPr="008F5595">
        <w:rPr>
          <w:color w:val="auto"/>
          <w:sz w:val="24"/>
          <w:szCs w:val="24"/>
        </w:rPr>
        <w:t xml:space="preserve">True </w:t>
      </w:r>
      <w:r w:rsidR="008F5595">
        <w:rPr>
          <w:color w:val="auto"/>
          <w:sz w:val="24"/>
          <w:szCs w:val="24"/>
        </w:rPr>
        <w:t>–</w:t>
      </w:r>
      <w:r w:rsidRPr="008F5595">
        <w:rPr>
          <w:color w:val="auto"/>
          <w:sz w:val="24"/>
          <w:szCs w:val="24"/>
        </w:rPr>
        <w:t xml:space="preserve"> False</w:t>
      </w:r>
    </w:p>
    <w:p w14:paraId="7E769EA0" w14:textId="77777777" w:rsidR="008F5595" w:rsidRPr="008F5595" w:rsidRDefault="008F5595" w:rsidP="008F5595"/>
    <w:p w14:paraId="454D70D2" w14:textId="047D1233" w:rsidR="00141C58" w:rsidRDefault="00E10432" w:rsidP="00F65988">
      <w:pPr>
        <w:pStyle w:val="Heading5"/>
        <w:jc w:val="left"/>
        <w:rPr>
          <w:rFonts w:ascii="Times New Roman" w:hAnsi="Times New Roman" w:cs="Times New Roman"/>
          <w:b/>
          <w:bCs/>
          <w:color w:val="auto"/>
        </w:rPr>
      </w:pPr>
      <w:r w:rsidRPr="007E2BF8">
        <w:rPr>
          <w:rFonts w:ascii="Times New Roman" w:hAnsi="Times New Roman" w:cs="Times New Roman"/>
          <w:b/>
          <w:bCs/>
          <w:color w:val="auto"/>
        </w:rPr>
        <w:t xml:space="preserve">Hasil Implementasi </w:t>
      </w:r>
      <w:r w:rsidR="00141C58" w:rsidRPr="007E2BF8">
        <w:rPr>
          <w:rFonts w:ascii="Times New Roman" w:hAnsi="Times New Roman" w:cs="Times New Roman"/>
          <w:b/>
          <w:bCs/>
          <w:color w:val="auto"/>
        </w:rPr>
        <w:t xml:space="preserve">Tampilan Feedback Quiz </w:t>
      </w:r>
    </w:p>
    <w:p w14:paraId="4F99BFC0" w14:textId="67F327D2" w:rsidR="003D2BC1" w:rsidRDefault="003D2BC1" w:rsidP="003D2BC1">
      <w:r w:rsidRPr="003D2BC1">
        <w:t xml:space="preserve">Setelah pengguna menjawab soal, jika jawaban yang dipilih salah, sistem akan menampilkan </w:t>
      </w:r>
      <w:r w:rsidRPr="003D2BC1">
        <w:rPr>
          <w:i/>
          <w:iCs/>
        </w:rPr>
        <w:t>feedback</w:t>
      </w:r>
      <w:r w:rsidRPr="003D2BC1">
        <w:t xml:space="preserve"> singkat yang menjelaskan alasan mengapa jawaban tersebut tidak tepat. </w:t>
      </w:r>
      <w:r w:rsidRPr="003D2BC1">
        <w:rPr>
          <w:i/>
          <w:iCs/>
        </w:rPr>
        <w:t>Feedback</w:t>
      </w:r>
      <w:r w:rsidRPr="003D2BC1">
        <w:t xml:space="preserve"> ini bertujuan untuk membantu pengguna memahami kesalahan mereka dan mempelajari penjelasan yang diberikan. Hal ini berlaku untuk ketiga jenis soal yang ada, baik pilihan ganda, </w:t>
      </w:r>
      <w:r w:rsidRPr="003D2BC1">
        <w:rPr>
          <w:i/>
          <w:iCs/>
        </w:rPr>
        <w:t>true/false</w:t>
      </w:r>
      <w:r w:rsidRPr="003D2BC1">
        <w:t>, maupun soal</w:t>
      </w:r>
      <w:r>
        <w:rPr>
          <w:i/>
          <w:iCs/>
        </w:rPr>
        <w:t xml:space="preserve"> short answer</w:t>
      </w:r>
      <w:r w:rsidRPr="003D2BC1">
        <w:t xml:space="preserve">. Setelah </w:t>
      </w:r>
      <w:r w:rsidRPr="003D2BC1">
        <w:rPr>
          <w:i/>
          <w:iCs/>
        </w:rPr>
        <w:t>feedback</w:t>
      </w:r>
      <w:r w:rsidRPr="003D2BC1">
        <w:t xml:space="preserve"> ditampilkan, pengguna dapat melanjutkan ke soal berikutnya dengan menekan tombol "Lanjut ke Soal Berikutnya", yang akan mengarahkan mereka ke soal selanjutnya dalam </w:t>
      </w:r>
      <w:r>
        <w:rPr>
          <w:i/>
          <w:iCs/>
        </w:rPr>
        <w:t>quiz</w:t>
      </w:r>
      <w:r w:rsidRPr="003D2BC1">
        <w:t xml:space="preserve">. Fitur ini memastikan bahwa pengguna mendapatkan informasi yang berguna untuk meningkatkan pemahaman mereka sepanjang </w:t>
      </w:r>
      <w:r>
        <w:rPr>
          <w:i/>
          <w:iCs/>
        </w:rPr>
        <w:t>quiz</w:t>
      </w:r>
      <w:r w:rsidRPr="003D2BC1">
        <w:t>.</w:t>
      </w:r>
    </w:p>
    <w:p w14:paraId="5B01B10B" w14:textId="77777777" w:rsidR="007D12AC" w:rsidRDefault="007D12AC" w:rsidP="007D12AC">
      <w:pPr>
        <w:keepNext/>
        <w:jc w:val="center"/>
      </w:pPr>
      <w:r>
        <w:rPr>
          <w:noProof/>
        </w:rPr>
        <w:drawing>
          <wp:inline distT="0" distB="0" distL="0" distR="0" wp14:anchorId="34980B3B" wp14:editId="014DFE98">
            <wp:extent cx="5039055" cy="3213980"/>
            <wp:effectExtent l="0" t="0" r="0" b="5715"/>
            <wp:docPr id="128343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34372" name="Picture 1"/>
                    <pic:cNvPicPr>
                      <a:picLocks noChangeAspect="1"/>
                    </pic:cNvPicPr>
                  </pic:nvPicPr>
                  <pic:blipFill>
                    <a:blip r:embed="rId59"/>
                    <a:stretch>
                      <a:fillRect/>
                    </a:stretch>
                  </pic:blipFill>
                  <pic:spPr>
                    <a:xfrm>
                      <a:off x="0" y="0"/>
                      <a:ext cx="5039439" cy="3214225"/>
                    </a:xfrm>
                    <a:prstGeom prst="rect">
                      <a:avLst/>
                    </a:prstGeom>
                  </pic:spPr>
                </pic:pic>
              </a:graphicData>
            </a:graphic>
          </wp:inline>
        </w:drawing>
      </w:r>
    </w:p>
    <w:p w14:paraId="29BAF228" w14:textId="56F83570" w:rsidR="00917722" w:rsidRPr="008F5595" w:rsidRDefault="007D12AC" w:rsidP="008F5595">
      <w:pPr>
        <w:pStyle w:val="Caption"/>
        <w:jc w:val="center"/>
        <w:rPr>
          <w:color w:val="auto"/>
          <w:sz w:val="24"/>
          <w:szCs w:val="24"/>
        </w:rPr>
      </w:pPr>
      <w:bookmarkStart w:id="180" w:name="_Toc195482990"/>
      <w:r w:rsidRPr="007D12AC">
        <w:rPr>
          <w:i w:val="0"/>
          <w:iCs w:val="0"/>
          <w:color w:val="auto"/>
          <w:sz w:val="24"/>
          <w:szCs w:val="24"/>
        </w:rPr>
        <w:t xml:space="preserve">Gambar 6. </w:t>
      </w:r>
      <w:r w:rsidRPr="007D12AC">
        <w:rPr>
          <w:i w:val="0"/>
          <w:iCs w:val="0"/>
          <w:color w:val="auto"/>
          <w:sz w:val="24"/>
          <w:szCs w:val="24"/>
        </w:rPr>
        <w:fldChar w:fldCharType="begin"/>
      </w:r>
      <w:r w:rsidRPr="007D12AC">
        <w:rPr>
          <w:i w:val="0"/>
          <w:iCs w:val="0"/>
          <w:color w:val="auto"/>
          <w:sz w:val="24"/>
          <w:szCs w:val="24"/>
        </w:rPr>
        <w:instrText xml:space="preserve"> SEQ Gambar_6. \* ARABIC </w:instrText>
      </w:r>
      <w:r w:rsidRPr="007D12AC">
        <w:rPr>
          <w:i w:val="0"/>
          <w:iCs w:val="0"/>
          <w:color w:val="auto"/>
          <w:sz w:val="24"/>
          <w:szCs w:val="24"/>
        </w:rPr>
        <w:fldChar w:fldCharType="separate"/>
      </w:r>
      <w:r w:rsidR="006C1C49">
        <w:rPr>
          <w:i w:val="0"/>
          <w:iCs w:val="0"/>
          <w:noProof/>
          <w:color w:val="auto"/>
          <w:sz w:val="24"/>
          <w:szCs w:val="24"/>
        </w:rPr>
        <w:t>13</w:t>
      </w:r>
      <w:r w:rsidRPr="007D12AC">
        <w:rPr>
          <w:i w:val="0"/>
          <w:iCs w:val="0"/>
          <w:color w:val="auto"/>
          <w:sz w:val="24"/>
          <w:szCs w:val="24"/>
        </w:rPr>
        <w:fldChar w:fldCharType="end"/>
      </w:r>
      <w:r w:rsidRPr="007D12AC">
        <w:rPr>
          <w:i w:val="0"/>
          <w:iCs w:val="0"/>
          <w:color w:val="auto"/>
          <w:sz w:val="24"/>
          <w:szCs w:val="24"/>
        </w:rPr>
        <w:t xml:space="preserve"> Hasil Implementasi </w:t>
      </w:r>
      <w:r w:rsidRPr="007D12AC">
        <w:rPr>
          <w:color w:val="auto"/>
          <w:sz w:val="24"/>
          <w:szCs w:val="24"/>
        </w:rPr>
        <w:t>Feedback</w:t>
      </w:r>
      <w:r w:rsidR="00075F05">
        <w:rPr>
          <w:color w:val="auto"/>
          <w:sz w:val="24"/>
          <w:szCs w:val="24"/>
        </w:rPr>
        <w:t xml:space="preserve"> Multiple Choice</w:t>
      </w:r>
      <w:bookmarkEnd w:id="180"/>
    </w:p>
    <w:p w14:paraId="3926B4B7" w14:textId="765EF9D6" w:rsidR="00284844" w:rsidRDefault="00284844" w:rsidP="008F5595">
      <w:pPr>
        <w:pStyle w:val="Heading5"/>
        <w:numPr>
          <w:ilvl w:val="0"/>
          <w:numId w:val="0"/>
        </w:numPr>
        <w:ind w:left="1008" w:hanging="1008"/>
        <w:jc w:val="left"/>
        <w:rPr>
          <w:rFonts w:ascii="Times New Roman" w:hAnsi="Times New Roman" w:cs="Times New Roman"/>
          <w:b/>
          <w:bCs/>
          <w:color w:val="auto"/>
        </w:rPr>
      </w:pPr>
    </w:p>
    <w:p w14:paraId="173391E6" w14:textId="77777777" w:rsidR="00075F05" w:rsidRDefault="00075F05" w:rsidP="00075F05">
      <w:pPr>
        <w:keepNext/>
        <w:jc w:val="center"/>
      </w:pPr>
      <w:r>
        <w:rPr>
          <w:noProof/>
        </w:rPr>
        <w:drawing>
          <wp:inline distT="0" distB="0" distL="0" distR="0" wp14:anchorId="4D21DBF2" wp14:editId="5AAB3BCA">
            <wp:extent cx="5007817" cy="3204927"/>
            <wp:effectExtent l="0" t="0" r="2540" b="0"/>
            <wp:docPr id="4384511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451158" name="Picture 1"/>
                    <pic:cNvPicPr>
                      <a:picLocks noChangeAspect="1"/>
                    </pic:cNvPicPr>
                  </pic:nvPicPr>
                  <pic:blipFill>
                    <a:blip r:embed="rId60"/>
                    <a:stretch>
                      <a:fillRect/>
                    </a:stretch>
                  </pic:blipFill>
                  <pic:spPr>
                    <a:xfrm>
                      <a:off x="0" y="0"/>
                      <a:ext cx="5013877" cy="3208805"/>
                    </a:xfrm>
                    <a:prstGeom prst="rect">
                      <a:avLst/>
                    </a:prstGeom>
                  </pic:spPr>
                </pic:pic>
              </a:graphicData>
            </a:graphic>
          </wp:inline>
        </w:drawing>
      </w:r>
    </w:p>
    <w:p w14:paraId="5BE5D332" w14:textId="240FB942" w:rsidR="003D2BC1" w:rsidRDefault="00075F05" w:rsidP="00917722">
      <w:pPr>
        <w:pStyle w:val="Caption"/>
        <w:jc w:val="center"/>
        <w:rPr>
          <w:color w:val="auto"/>
          <w:sz w:val="24"/>
          <w:szCs w:val="24"/>
        </w:rPr>
      </w:pPr>
      <w:bookmarkStart w:id="181" w:name="_Toc195482991"/>
      <w:r w:rsidRPr="00075F05">
        <w:rPr>
          <w:i w:val="0"/>
          <w:iCs w:val="0"/>
          <w:color w:val="auto"/>
          <w:sz w:val="24"/>
          <w:szCs w:val="24"/>
        </w:rPr>
        <w:t xml:space="preserve">Gambar 6. </w:t>
      </w:r>
      <w:r w:rsidRPr="00075F05">
        <w:rPr>
          <w:i w:val="0"/>
          <w:iCs w:val="0"/>
          <w:color w:val="auto"/>
          <w:sz w:val="24"/>
          <w:szCs w:val="24"/>
        </w:rPr>
        <w:fldChar w:fldCharType="begin"/>
      </w:r>
      <w:r w:rsidRPr="00075F05">
        <w:rPr>
          <w:i w:val="0"/>
          <w:iCs w:val="0"/>
          <w:color w:val="auto"/>
          <w:sz w:val="24"/>
          <w:szCs w:val="24"/>
        </w:rPr>
        <w:instrText xml:space="preserve"> SEQ Gambar_6. \* ARABIC </w:instrText>
      </w:r>
      <w:r w:rsidRPr="00075F05">
        <w:rPr>
          <w:i w:val="0"/>
          <w:iCs w:val="0"/>
          <w:color w:val="auto"/>
          <w:sz w:val="24"/>
          <w:szCs w:val="24"/>
        </w:rPr>
        <w:fldChar w:fldCharType="separate"/>
      </w:r>
      <w:r w:rsidR="006C1C49">
        <w:rPr>
          <w:i w:val="0"/>
          <w:iCs w:val="0"/>
          <w:noProof/>
          <w:color w:val="auto"/>
          <w:sz w:val="24"/>
          <w:szCs w:val="24"/>
        </w:rPr>
        <w:t>14</w:t>
      </w:r>
      <w:r w:rsidRPr="00075F05">
        <w:rPr>
          <w:i w:val="0"/>
          <w:iCs w:val="0"/>
          <w:color w:val="auto"/>
          <w:sz w:val="24"/>
          <w:szCs w:val="24"/>
        </w:rPr>
        <w:fldChar w:fldCharType="end"/>
      </w:r>
      <w:r w:rsidRPr="00075F05">
        <w:rPr>
          <w:i w:val="0"/>
          <w:iCs w:val="0"/>
          <w:color w:val="auto"/>
          <w:sz w:val="24"/>
          <w:szCs w:val="24"/>
        </w:rPr>
        <w:t xml:space="preserve"> Hasil Implementasi </w:t>
      </w:r>
      <w:r w:rsidRPr="00075F05">
        <w:rPr>
          <w:color w:val="auto"/>
          <w:sz w:val="24"/>
          <w:szCs w:val="24"/>
        </w:rPr>
        <w:t>Feedback Short Answer</w:t>
      </w:r>
      <w:bookmarkEnd w:id="181"/>
    </w:p>
    <w:p w14:paraId="0D8BDB1C" w14:textId="77777777" w:rsidR="004853AC" w:rsidRDefault="004853AC" w:rsidP="004853AC">
      <w:pPr>
        <w:keepNext/>
        <w:jc w:val="center"/>
      </w:pPr>
      <w:r>
        <w:rPr>
          <w:noProof/>
        </w:rPr>
        <w:drawing>
          <wp:inline distT="0" distB="0" distL="0" distR="0" wp14:anchorId="4DF4CA2E" wp14:editId="0326564A">
            <wp:extent cx="5943600" cy="3346704"/>
            <wp:effectExtent l="0" t="0" r="0" b="6350"/>
            <wp:docPr id="11719151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943600" cy="3346704"/>
                    </a:xfrm>
                    <a:prstGeom prst="rect">
                      <a:avLst/>
                    </a:prstGeom>
                    <a:noFill/>
                    <a:ln>
                      <a:noFill/>
                    </a:ln>
                  </pic:spPr>
                </pic:pic>
              </a:graphicData>
            </a:graphic>
          </wp:inline>
        </w:drawing>
      </w:r>
    </w:p>
    <w:p w14:paraId="7B03DA32" w14:textId="1C59845D" w:rsidR="004853AC" w:rsidRDefault="004853AC" w:rsidP="004853AC">
      <w:pPr>
        <w:pStyle w:val="Caption"/>
        <w:jc w:val="center"/>
        <w:rPr>
          <w:color w:val="auto"/>
          <w:sz w:val="24"/>
          <w:szCs w:val="24"/>
        </w:rPr>
      </w:pPr>
      <w:r w:rsidRPr="00A458EB">
        <w:rPr>
          <w:i w:val="0"/>
          <w:iCs w:val="0"/>
          <w:color w:val="auto"/>
          <w:sz w:val="24"/>
          <w:szCs w:val="24"/>
        </w:rPr>
        <w:t xml:space="preserve">Gambar 6. </w:t>
      </w:r>
      <w:r w:rsidRPr="00A458EB">
        <w:rPr>
          <w:i w:val="0"/>
          <w:iCs w:val="0"/>
          <w:color w:val="auto"/>
          <w:sz w:val="24"/>
          <w:szCs w:val="24"/>
        </w:rPr>
        <w:fldChar w:fldCharType="begin"/>
      </w:r>
      <w:r w:rsidRPr="00A458EB">
        <w:rPr>
          <w:i w:val="0"/>
          <w:iCs w:val="0"/>
          <w:color w:val="auto"/>
          <w:sz w:val="24"/>
          <w:szCs w:val="24"/>
        </w:rPr>
        <w:instrText xml:space="preserve"> SEQ Gambar_6. \* ARABIC </w:instrText>
      </w:r>
      <w:r w:rsidRPr="00A458EB">
        <w:rPr>
          <w:i w:val="0"/>
          <w:iCs w:val="0"/>
          <w:color w:val="auto"/>
          <w:sz w:val="24"/>
          <w:szCs w:val="24"/>
        </w:rPr>
        <w:fldChar w:fldCharType="separate"/>
      </w:r>
      <w:r w:rsidR="006C1C49">
        <w:rPr>
          <w:i w:val="0"/>
          <w:iCs w:val="0"/>
          <w:noProof/>
          <w:color w:val="auto"/>
          <w:sz w:val="24"/>
          <w:szCs w:val="24"/>
        </w:rPr>
        <w:t>15</w:t>
      </w:r>
      <w:r w:rsidRPr="00A458EB">
        <w:rPr>
          <w:i w:val="0"/>
          <w:iCs w:val="0"/>
          <w:color w:val="auto"/>
          <w:sz w:val="24"/>
          <w:szCs w:val="24"/>
        </w:rPr>
        <w:fldChar w:fldCharType="end"/>
      </w:r>
      <w:r w:rsidRPr="00A458EB">
        <w:rPr>
          <w:i w:val="0"/>
          <w:iCs w:val="0"/>
          <w:color w:val="auto"/>
          <w:sz w:val="24"/>
          <w:szCs w:val="24"/>
        </w:rPr>
        <w:t xml:space="preserve"> Hasil Implementasi</w:t>
      </w:r>
      <w:r w:rsidR="00A458EB" w:rsidRPr="00A458EB">
        <w:rPr>
          <w:i w:val="0"/>
          <w:iCs w:val="0"/>
          <w:color w:val="auto"/>
          <w:sz w:val="24"/>
          <w:szCs w:val="24"/>
        </w:rPr>
        <w:t xml:space="preserve"> </w:t>
      </w:r>
      <w:r w:rsidRPr="00A458EB">
        <w:rPr>
          <w:color w:val="auto"/>
          <w:sz w:val="24"/>
          <w:szCs w:val="24"/>
        </w:rPr>
        <w:t>Feedback True -False</w:t>
      </w:r>
    </w:p>
    <w:p w14:paraId="76F53808" w14:textId="77777777" w:rsidR="00A458EB" w:rsidRPr="00A458EB" w:rsidRDefault="00A458EB" w:rsidP="00A458EB"/>
    <w:p w14:paraId="79FE4187" w14:textId="77777777" w:rsidR="00123809" w:rsidRPr="00123809" w:rsidRDefault="00917722" w:rsidP="00917722">
      <w:pPr>
        <w:pStyle w:val="Heading5"/>
        <w:jc w:val="left"/>
        <w:rPr>
          <w:rFonts w:ascii="Times New Roman" w:hAnsi="Times New Roman" w:cs="Times New Roman"/>
          <w:b/>
          <w:bCs/>
        </w:rPr>
      </w:pPr>
      <w:r w:rsidRPr="00917722">
        <w:rPr>
          <w:rFonts w:ascii="Times New Roman" w:hAnsi="Times New Roman" w:cs="Times New Roman"/>
          <w:b/>
          <w:bCs/>
          <w:color w:val="auto"/>
        </w:rPr>
        <w:t xml:space="preserve">Hasil Implementasi </w:t>
      </w:r>
      <w:r w:rsidRPr="00917722">
        <w:rPr>
          <w:rFonts w:ascii="Times New Roman" w:hAnsi="Times New Roman" w:cs="Times New Roman"/>
          <w:b/>
          <w:bCs/>
          <w:i/>
          <w:iCs/>
          <w:color w:val="auto"/>
        </w:rPr>
        <w:t>Leaderboard</w:t>
      </w:r>
    </w:p>
    <w:p w14:paraId="059CE6C7" w14:textId="3FDC0545" w:rsidR="00123809" w:rsidRDefault="00123809" w:rsidP="00123809">
      <w:r w:rsidRPr="00123809">
        <w:t xml:space="preserve">Setelah </w:t>
      </w:r>
      <w:r w:rsidRPr="00123809">
        <w:rPr>
          <w:i/>
          <w:iCs/>
        </w:rPr>
        <w:t>user</w:t>
      </w:r>
      <w:r w:rsidRPr="00123809">
        <w:t xml:space="preserve"> berhasil menjawab semua soal dalam </w:t>
      </w:r>
      <w:r w:rsidRPr="00123809">
        <w:rPr>
          <w:i/>
          <w:iCs/>
        </w:rPr>
        <w:t>quiz</w:t>
      </w:r>
      <w:r w:rsidRPr="00123809">
        <w:t xml:space="preserve">, halaman </w:t>
      </w:r>
      <w:r w:rsidRPr="00123809">
        <w:rPr>
          <w:i/>
          <w:iCs/>
        </w:rPr>
        <w:t>quiz</w:t>
      </w:r>
      <w:r w:rsidRPr="00123809">
        <w:t xml:space="preserve"> selesai akan ditampilkan. Halaman ini akan menyertakan </w:t>
      </w:r>
      <w:r w:rsidRPr="00123809">
        <w:rPr>
          <w:i/>
          <w:iCs/>
        </w:rPr>
        <w:t>leaderboard</w:t>
      </w:r>
      <w:r w:rsidRPr="00123809">
        <w:t xml:space="preserve"> yang menunjukkan peringkat, nama pengguna, dan poin yang diperoleh selama </w:t>
      </w:r>
      <w:r>
        <w:rPr>
          <w:i/>
          <w:iCs/>
        </w:rPr>
        <w:t>quiz</w:t>
      </w:r>
      <w:r w:rsidRPr="00123809">
        <w:t xml:space="preserve">. Sebagai contoh, pengguna dengan nama "Debora" berada di peringkat pertama dengan total poin 40. Selain itu, tersedia tombol "Kembali ke Dashboard" yang memungkinkan pengguna untuk kembali ke halaman utama setelah menyelesaikan </w:t>
      </w:r>
      <w:r w:rsidRPr="00123809">
        <w:rPr>
          <w:i/>
          <w:iCs/>
        </w:rPr>
        <w:t>quiz</w:t>
      </w:r>
      <w:r w:rsidRPr="00123809">
        <w:t xml:space="preserve">. Halaman ini memberikan umpan balik langsung mengenai kinerja pengguna dalam </w:t>
      </w:r>
      <w:r w:rsidRPr="00123809">
        <w:rPr>
          <w:i/>
          <w:iCs/>
        </w:rPr>
        <w:t>quiz</w:t>
      </w:r>
      <w:r w:rsidRPr="00123809">
        <w:t xml:space="preserve"> dan menunjukkan posisi mereka dibandingkan dengan peserta lainnya.</w:t>
      </w:r>
    </w:p>
    <w:p w14:paraId="672465AB" w14:textId="77777777" w:rsidR="00BB6FCD" w:rsidRDefault="00BB6FCD" w:rsidP="00BB6FCD">
      <w:pPr>
        <w:keepNext/>
        <w:jc w:val="center"/>
      </w:pPr>
      <w:r>
        <w:rPr>
          <w:noProof/>
        </w:rPr>
        <w:drawing>
          <wp:inline distT="0" distB="0" distL="0" distR="0" wp14:anchorId="7C97299C" wp14:editId="4E244559">
            <wp:extent cx="5029200" cy="2823210"/>
            <wp:effectExtent l="0" t="0" r="0" b="0"/>
            <wp:docPr id="8626316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2631608" name="Picture 1"/>
                    <pic:cNvPicPr>
                      <a:picLocks noChangeAspect="1"/>
                    </pic:cNvPicPr>
                  </pic:nvPicPr>
                  <pic:blipFill>
                    <a:blip r:embed="rId62"/>
                    <a:stretch>
                      <a:fillRect/>
                    </a:stretch>
                  </pic:blipFill>
                  <pic:spPr>
                    <a:xfrm>
                      <a:off x="0" y="0"/>
                      <a:ext cx="5029200" cy="2823210"/>
                    </a:xfrm>
                    <a:prstGeom prst="rect">
                      <a:avLst/>
                    </a:prstGeom>
                  </pic:spPr>
                </pic:pic>
              </a:graphicData>
            </a:graphic>
          </wp:inline>
        </w:drawing>
      </w:r>
    </w:p>
    <w:p w14:paraId="79471EDE" w14:textId="7226AE02" w:rsidR="00BB6FCD" w:rsidRPr="00BB6FCD" w:rsidRDefault="00BB6FCD" w:rsidP="00BB6FCD">
      <w:pPr>
        <w:pStyle w:val="Caption"/>
        <w:jc w:val="center"/>
        <w:rPr>
          <w:color w:val="auto"/>
          <w:sz w:val="24"/>
          <w:szCs w:val="24"/>
        </w:rPr>
      </w:pPr>
      <w:bookmarkStart w:id="182" w:name="_Toc195482992"/>
      <w:r w:rsidRPr="00BB6FCD">
        <w:rPr>
          <w:i w:val="0"/>
          <w:iCs w:val="0"/>
          <w:color w:val="auto"/>
          <w:sz w:val="24"/>
          <w:szCs w:val="24"/>
        </w:rPr>
        <w:t xml:space="preserve">Gambar 6. </w:t>
      </w:r>
      <w:r w:rsidRPr="00BB6FCD">
        <w:rPr>
          <w:i w:val="0"/>
          <w:iCs w:val="0"/>
          <w:color w:val="auto"/>
          <w:sz w:val="24"/>
          <w:szCs w:val="24"/>
        </w:rPr>
        <w:fldChar w:fldCharType="begin"/>
      </w:r>
      <w:r w:rsidRPr="00BB6FCD">
        <w:rPr>
          <w:i w:val="0"/>
          <w:iCs w:val="0"/>
          <w:color w:val="auto"/>
          <w:sz w:val="24"/>
          <w:szCs w:val="24"/>
        </w:rPr>
        <w:instrText xml:space="preserve"> SEQ Gambar_6. \* ARABIC </w:instrText>
      </w:r>
      <w:r w:rsidRPr="00BB6FCD">
        <w:rPr>
          <w:i w:val="0"/>
          <w:iCs w:val="0"/>
          <w:color w:val="auto"/>
          <w:sz w:val="24"/>
          <w:szCs w:val="24"/>
        </w:rPr>
        <w:fldChar w:fldCharType="separate"/>
      </w:r>
      <w:r w:rsidR="006C1C49">
        <w:rPr>
          <w:i w:val="0"/>
          <w:iCs w:val="0"/>
          <w:noProof/>
          <w:color w:val="auto"/>
          <w:sz w:val="24"/>
          <w:szCs w:val="24"/>
        </w:rPr>
        <w:t>16</w:t>
      </w:r>
      <w:r w:rsidRPr="00BB6FCD">
        <w:rPr>
          <w:i w:val="0"/>
          <w:iCs w:val="0"/>
          <w:color w:val="auto"/>
          <w:sz w:val="24"/>
          <w:szCs w:val="24"/>
        </w:rPr>
        <w:fldChar w:fldCharType="end"/>
      </w:r>
      <w:r w:rsidRPr="00BB6FCD">
        <w:rPr>
          <w:i w:val="0"/>
          <w:iCs w:val="0"/>
          <w:color w:val="auto"/>
          <w:sz w:val="24"/>
          <w:szCs w:val="24"/>
        </w:rPr>
        <w:t xml:space="preserve"> Hasil Implementasi Tampilan </w:t>
      </w:r>
      <w:r w:rsidRPr="00BB6FCD">
        <w:rPr>
          <w:color w:val="auto"/>
          <w:sz w:val="24"/>
          <w:szCs w:val="24"/>
        </w:rPr>
        <w:t>Leaderboard User</w:t>
      </w:r>
      <w:bookmarkEnd w:id="182"/>
    </w:p>
    <w:p w14:paraId="238ADD2F" w14:textId="77777777" w:rsidR="00917722" w:rsidRDefault="00917722" w:rsidP="00123809">
      <w:pPr>
        <w:pStyle w:val="Heading5"/>
        <w:numPr>
          <w:ilvl w:val="0"/>
          <w:numId w:val="0"/>
        </w:numPr>
        <w:jc w:val="left"/>
        <w:rPr>
          <w:rFonts w:ascii="Times New Roman" w:hAnsi="Times New Roman" w:cs="Times New Roman"/>
          <w:b/>
          <w:bCs/>
        </w:rPr>
      </w:pPr>
    </w:p>
    <w:p w14:paraId="20C81726" w14:textId="400A29D0" w:rsidR="00BA0E15" w:rsidRDefault="00385757" w:rsidP="00385757">
      <w:pPr>
        <w:pStyle w:val="Heading2"/>
      </w:pPr>
      <w:bookmarkStart w:id="183" w:name="_Toc195504918"/>
      <w:r>
        <w:t>Hasil Evaluasi</w:t>
      </w:r>
      <w:r w:rsidR="00203AE2">
        <w:t xml:space="preserve"> </w:t>
      </w:r>
      <w:r w:rsidR="00203AE2" w:rsidRPr="00485F96">
        <w:rPr>
          <w:i/>
          <w:iCs/>
        </w:rPr>
        <w:t>Su</w:t>
      </w:r>
      <w:r w:rsidR="00485F96" w:rsidRPr="00485F96">
        <w:rPr>
          <w:i/>
          <w:iCs/>
        </w:rPr>
        <w:t>rvey</w:t>
      </w:r>
      <w:bookmarkEnd w:id="183"/>
    </w:p>
    <w:p w14:paraId="66307463" w14:textId="6BEDE3FD" w:rsidR="00791F66" w:rsidRDefault="00485F96" w:rsidP="00485F96">
      <w:r>
        <w:t xml:space="preserve">Pada subbab ini akan dijabarkan terkait hasil yang diperoleh berdasarkan pelaksanaan </w:t>
      </w:r>
      <w:r>
        <w:rPr>
          <w:i/>
          <w:iCs/>
        </w:rPr>
        <w:t>survey</w:t>
      </w:r>
      <w:r>
        <w:t>.</w:t>
      </w:r>
    </w:p>
    <w:p w14:paraId="4C5C7F6B" w14:textId="08116450" w:rsidR="00485F96" w:rsidRDefault="00DE33B0" w:rsidP="00DE33B0">
      <w:pPr>
        <w:pStyle w:val="Heading3"/>
        <w:rPr>
          <w:color w:val="auto"/>
        </w:rPr>
      </w:pPr>
      <w:bookmarkStart w:id="184" w:name="_Toc195504919"/>
      <w:r w:rsidRPr="00DE33B0">
        <w:rPr>
          <w:color w:val="auto"/>
        </w:rPr>
        <w:t>Hasil Evaluasi Survey Website Application Educational Quiz</w:t>
      </w:r>
      <w:bookmarkEnd w:id="184"/>
    </w:p>
    <w:p w14:paraId="05783F0B" w14:textId="009CB42C" w:rsidR="00DE33B0" w:rsidRDefault="00DE33B0" w:rsidP="00DE33B0">
      <w:r>
        <w:t xml:space="preserve">Pada subbab ini, akan disajikan hasil survei </w:t>
      </w:r>
      <w:r w:rsidRPr="001237C6">
        <w:rPr>
          <w:i/>
          <w:iCs/>
        </w:rPr>
        <w:t>Website Quiz</w:t>
      </w:r>
      <w:r>
        <w:t xml:space="preserve"> yang telah dilakukan dalam</w:t>
      </w:r>
      <w:r w:rsidR="001237C6">
        <w:t xml:space="preserve"> survei</w:t>
      </w:r>
      <w:r>
        <w:t xml:space="preserve">. Analisis data dari survei ini bertujuan untuk memahami respons mahasiswa terhadap berbagai pilihan jawaban yang diberikan, khususnya terkait penggunaan Website Quiz dalam jawaban. Dalam survei ini, mahasiswa menjawab </w:t>
      </w:r>
      <w:r w:rsidRPr="00DE33B0">
        <w:rPr>
          <w:i/>
          <w:iCs/>
        </w:rPr>
        <w:t>Multiple</w:t>
      </w:r>
      <w:r>
        <w:t xml:space="preserve"> </w:t>
      </w:r>
      <w:r w:rsidRPr="00DE33B0">
        <w:rPr>
          <w:i/>
          <w:iCs/>
        </w:rPr>
        <w:t>Choice</w:t>
      </w:r>
      <w:r>
        <w:t xml:space="preserve">, </w:t>
      </w:r>
      <w:r>
        <w:rPr>
          <w:i/>
          <w:iCs/>
        </w:rPr>
        <w:t>Short Answer</w:t>
      </w:r>
      <w:r>
        <w:t xml:space="preserve">, dan </w:t>
      </w:r>
      <w:r w:rsidR="001237C6">
        <w:rPr>
          <w:i/>
          <w:iCs/>
        </w:rPr>
        <w:t>True – False</w:t>
      </w:r>
      <w:r w:rsidR="001237C6">
        <w:t>.</w:t>
      </w:r>
    </w:p>
    <w:p w14:paraId="0F010071" w14:textId="0EC08D4A" w:rsidR="00E93FFA" w:rsidRPr="001237C6" w:rsidRDefault="001237C6" w:rsidP="001237C6">
      <w:pPr>
        <w:tabs>
          <w:tab w:val="left" w:pos="939"/>
        </w:tabs>
        <w:rPr>
          <w:sz w:val="22"/>
        </w:rPr>
      </w:pPr>
      <w:r w:rsidRPr="001237C6">
        <w:rPr>
          <w:sz w:val="22"/>
        </w:rPr>
        <w:t>Berikut adalah ringkasan dari hasil survei mengenai Website Quiz terhadap jawaban mahasisw</w:t>
      </w:r>
      <w:r w:rsidR="002A3644">
        <w:rPr>
          <w:sz w:val="22"/>
        </w:rPr>
        <w:t>a</w:t>
      </w:r>
      <w:r w:rsidRPr="001237C6">
        <w:rPr>
          <w:sz w:val="22"/>
        </w:rPr>
        <w:t>:</w:t>
      </w:r>
    </w:p>
    <w:p w14:paraId="36A55360" w14:textId="4F7D7DB7" w:rsidR="00913FDF" w:rsidRPr="00713817" w:rsidRDefault="00713817">
      <w:pPr>
        <w:pStyle w:val="ListParagraph"/>
        <w:numPr>
          <w:ilvl w:val="6"/>
          <w:numId w:val="52"/>
        </w:numPr>
        <w:tabs>
          <w:tab w:val="clear" w:pos="5040"/>
        </w:tabs>
        <w:ind w:left="540" w:hanging="540"/>
        <w:rPr>
          <w:szCs w:val="24"/>
        </w:rPr>
      </w:pPr>
      <w:r w:rsidRPr="00713817">
        <w:rPr>
          <w:szCs w:val="24"/>
        </w:rPr>
        <w:t xml:space="preserve">Apakah </w:t>
      </w:r>
      <w:r>
        <w:rPr>
          <w:szCs w:val="24"/>
        </w:rPr>
        <w:t>a</w:t>
      </w:r>
      <w:r w:rsidRPr="00713817">
        <w:rPr>
          <w:szCs w:val="24"/>
        </w:rPr>
        <w:t xml:space="preserve">nda pernah menggunakan aplikasi </w:t>
      </w:r>
      <w:r w:rsidRPr="00713817">
        <w:rPr>
          <w:i/>
          <w:iCs/>
          <w:szCs w:val="24"/>
        </w:rPr>
        <w:t>quiz</w:t>
      </w:r>
      <w:r w:rsidRPr="00713817">
        <w:rPr>
          <w:szCs w:val="24"/>
        </w:rPr>
        <w:t xml:space="preserve"> berbasis </w:t>
      </w:r>
      <w:r w:rsidRPr="00713817">
        <w:rPr>
          <w:i/>
          <w:iCs/>
          <w:szCs w:val="24"/>
        </w:rPr>
        <w:t>Gamification</w:t>
      </w:r>
      <w:r w:rsidRPr="00713817">
        <w:rPr>
          <w:szCs w:val="24"/>
        </w:rPr>
        <w:t> sebelumnya? (Seperti Quiziz, Duolingo, Kahoot)</w:t>
      </w:r>
    </w:p>
    <w:p w14:paraId="57FF3DC5" w14:textId="7629A4D4" w:rsidR="002A3644" w:rsidRDefault="002A3644" w:rsidP="002A3644">
      <w:pPr>
        <w:tabs>
          <w:tab w:val="left" w:pos="939"/>
        </w:tabs>
        <w:rPr>
          <w:sz w:val="22"/>
        </w:rPr>
      </w:pPr>
      <w:r w:rsidRPr="002A3644">
        <w:rPr>
          <w:sz w:val="22"/>
        </w:rPr>
        <w:t xml:space="preserve">Pada gambar </w:t>
      </w:r>
      <w:r w:rsidR="00E93FFA">
        <w:rPr>
          <w:sz w:val="22"/>
        </w:rPr>
        <w:t>berikut</w:t>
      </w:r>
      <w:r w:rsidRPr="002A3644">
        <w:rPr>
          <w:sz w:val="22"/>
        </w:rPr>
        <w:t xml:space="preserve"> menampilkan hasil dari sebuah pertanyaan kuesioner yang menanyakan kepada responden apakah mereka pernah menggunakan aplikasi kuis berbasis </w:t>
      </w:r>
      <w:r w:rsidRPr="00713817">
        <w:rPr>
          <w:i/>
          <w:iCs/>
          <w:sz w:val="22"/>
        </w:rPr>
        <w:t>gamification</w:t>
      </w:r>
      <w:r w:rsidRPr="002A3644">
        <w:rPr>
          <w:sz w:val="22"/>
        </w:rPr>
        <w:t>, seperti Quizizz, Duolingo, atau Kahoot. Dari total 35 responden, seluruhnya (100%) menjawab bahwa mereka pernah menggunakan aplikasi tersebut. Hal ini tergambar jelas melalui diagram lingkaran berwarna biru penuh, yang menandakan tidak ada satu pun responden yang menjawab “belum pernah”. Temuan ini menunjukkan bahwa seluruh responden sudah familiar dan memiliki pengalaman dengan aplikasi pembelajaran yang menerapkan elemen-elemen permainan. Artinya, mereka tidak asing dengan konsep gamifikasi dalam proses belajar, yang biasanya mengedepankan pendekatan interaktif, menyenangkan, dan memotivasi. Hasil ini juga menjadi indikasi positif bagi penelitian atau program pembelajaran yang ingin mengimplementasikan metode gamifikasi, karena audiensnya sudah memiliki pengalaman dasar, sehingga penerapan metode tersebut berpotensi lebih efektif dan mudah diterima.</w:t>
      </w:r>
    </w:p>
    <w:p w14:paraId="4B0488CC" w14:textId="77777777" w:rsidR="009751FB" w:rsidRDefault="00E93FFA" w:rsidP="009751FB">
      <w:pPr>
        <w:keepNext/>
        <w:tabs>
          <w:tab w:val="left" w:pos="939"/>
        </w:tabs>
      </w:pPr>
      <w:r>
        <w:rPr>
          <w:noProof/>
        </w:rPr>
        <w:drawing>
          <wp:inline distT="0" distB="0" distL="0" distR="0" wp14:anchorId="119EFA55" wp14:editId="4D52CA2A">
            <wp:extent cx="5943600" cy="2698115"/>
            <wp:effectExtent l="0" t="0" r="0" b="6985"/>
            <wp:docPr id="472622290" name="Picture 7" descr="Diagram jawaban Formulir. Judul pertanyaan: Apakah Anda pernah menggunakan aplikasi kuis berbasis Gamification sebelumnya? (Seperti Quiziz, Duolingo, Kahoot)&#10;. Jumlah jawaban: 35 jawab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Diagram jawaban Formulir. Judul pertanyaan: Apakah Anda pernah menggunakan aplikasi kuis berbasis Gamification sebelumnya? (Seperti Quiziz, Duolingo, Kahoot)&#10;. Jumlah jawaban: 35 jawaban."/>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943600" cy="2698115"/>
                    </a:xfrm>
                    <a:prstGeom prst="rect">
                      <a:avLst/>
                    </a:prstGeom>
                    <a:noFill/>
                    <a:ln>
                      <a:noFill/>
                    </a:ln>
                  </pic:spPr>
                </pic:pic>
              </a:graphicData>
            </a:graphic>
          </wp:inline>
        </w:drawing>
      </w:r>
    </w:p>
    <w:p w14:paraId="7555D3BE" w14:textId="5001CF9E" w:rsidR="00253DE0" w:rsidRDefault="009751FB" w:rsidP="00F569CD">
      <w:pPr>
        <w:pStyle w:val="Caption"/>
        <w:jc w:val="center"/>
        <w:rPr>
          <w:i w:val="0"/>
          <w:iCs w:val="0"/>
          <w:color w:val="auto"/>
          <w:sz w:val="24"/>
          <w:szCs w:val="24"/>
        </w:rPr>
      </w:pPr>
      <w:bookmarkStart w:id="185" w:name="_Toc195482993"/>
      <w:r w:rsidRPr="00253DE0">
        <w:rPr>
          <w:i w:val="0"/>
          <w:iCs w:val="0"/>
          <w:color w:val="auto"/>
          <w:sz w:val="24"/>
          <w:szCs w:val="24"/>
        </w:rPr>
        <w:t xml:space="preserve">Gambar 6. </w:t>
      </w:r>
      <w:r w:rsidRPr="00253DE0">
        <w:rPr>
          <w:i w:val="0"/>
          <w:iCs w:val="0"/>
          <w:color w:val="auto"/>
          <w:sz w:val="24"/>
          <w:szCs w:val="24"/>
        </w:rPr>
        <w:fldChar w:fldCharType="begin"/>
      </w:r>
      <w:r w:rsidRPr="00253DE0">
        <w:rPr>
          <w:i w:val="0"/>
          <w:iCs w:val="0"/>
          <w:color w:val="auto"/>
          <w:sz w:val="24"/>
          <w:szCs w:val="24"/>
        </w:rPr>
        <w:instrText xml:space="preserve"> SEQ Gambar_6. \* ARABIC </w:instrText>
      </w:r>
      <w:r w:rsidRPr="00253DE0">
        <w:rPr>
          <w:i w:val="0"/>
          <w:iCs w:val="0"/>
          <w:color w:val="auto"/>
          <w:sz w:val="24"/>
          <w:szCs w:val="24"/>
        </w:rPr>
        <w:fldChar w:fldCharType="separate"/>
      </w:r>
      <w:r w:rsidR="006C1C49">
        <w:rPr>
          <w:i w:val="0"/>
          <w:iCs w:val="0"/>
          <w:noProof/>
          <w:color w:val="auto"/>
          <w:sz w:val="24"/>
          <w:szCs w:val="24"/>
        </w:rPr>
        <w:t>17</w:t>
      </w:r>
      <w:r w:rsidRPr="00253DE0">
        <w:rPr>
          <w:i w:val="0"/>
          <w:iCs w:val="0"/>
          <w:color w:val="auto"/>
          <w:sz w:val="24"/>
          <w:szCs w:val="24"/>
        </w:rPr>
        <w:fldChar w:fldCharType="end"/>
      </w:r>
      <w:r w:rsidRPr="00253DE0">
        <w:rPr>
          <w:i w:val="0"/>
          <w:iCs w:val="0"/>
          <w:color w:val="auto"/>
          <w:sz w:val="24"/>
          <w:szCs w:val="24"/>
        </w:rPr>
        <w:t xml:space="preserve"> </w:t>
      </w:r>
      <w:r w:rsidRPr="00253DE0">
        <w:rPr>
          <w:color w:val="auto"/>
          <w:sz w:val="24"/>
          <w:szCs w:val="24"/>
        </w:rPr>
        <w:t>Suvey result question</w:t>
      </w:r>
      <w:r w:rsidRPr="00253DE0">
        <w:rPr>
          <w:i w:val="0"/>
          <w:iCs w:val="0"/>
          <w:color w:val="auto"/>
          <w:sz w:val="24"/>
          <w:szCs w:val="24"/>
        </w:rPr>
        <w:t xml:space="preserve"> 1</w:t>
      </w:r>
      <w:bookmarkEnd w:id="185"/>
    </w:p>
    <w:p w14:paraId="60F2CB05" w14:textId="77777777" w:rsidR="00423967" w:rsidRPr="00423967" w:rsidRDefault="00423967" w:rsidP="00423967"/>
    <w:p w14:paraId="43D4FB23" w14:textId="400EA3C1" w:rsidR="00713817" w:rsidRDefault="00423967">
      <w:pPr>
        <w:pStyle w:val="ListParagraph"/>
        <w:numPr>
          <w:ilvl w:val="6"/>
          <w:numId w:val="52"/>
        </w:numPr>
        <w:tabs>
          <w:tab w:val="clear" w:pos="5040"/>
          <w:tab w:val="num" w:pos="5670"/>
        </w:tabs>
        <w:ind w:left="540" w:hanging="540"/>
      </w:pPr>
      <w:r w:rsidRPr="00423967">
        <w:t xml:space="preserve">Seberapa sering </w:t>
      </w:r>
      <w:r>
        <w:t>a</w:t>
      </w:r>
      <w:r w:rsidRPr="00423967">
        <w:t xml:space="preserve">nda menggunakan </w:t>
      </w:r>
      <w:r w:rsidRPr="00423967">
        <w:rPr>
          <w:i/>
          <w:iCs/>
        </w:rPr>
        <w:t>website</w:t>
      </w:r>
      <w:r w:rsidRPr="00423967">
        <w:t xml:space="preserve"> berbasis </w:t>
      </w:r>
      <w:r w:rsidRPr="00423967">
        <w:rPr>
          <w:i/>
          <w:iCs/>
        </w:rPr>
        <w:t>Gamification</w:t>
      </w:r>
      <w:r w:rsidRPr="00423967">
        <w:t> untuk menguji pengetahuan Anda?  </w:t>
      </w:r>
    </w:p>
    <w:p w14:paraId="6A05EEA7" w14:textId="1294863F" w:rsidR="009751FB" w:rsidRPr="009751FB" w:rsidRDefault="009751FB" w:rsidP="009751FB">
      <w:r w:rsidRPr="009751FB">
        <w:t xml:space="preserve">Pada </w:t>
      </w:r>
      <w:r w:rsidR="008865A6">
        <w:t>g</w:t>
      </w:r>
      <w:r w:rsidRPr="009751FB">
        <w:t>ambar</w:t>
      </w:r>
      <w:r w:rsidR="00253DE0">
        <w:t xml:space="preserve"> dibawah ini </w:t>
      </w:r>
      <w:r w:rsidRPr="009751FB">
        <w:t xml:space="preserve">menunjukkan hasil kuesioner yang menanyakan seberapa sering responden menggunakan website berbasis </w:t>
      </w:r>
      <w:r w:rsidRPr="00913FDF">
        <w:t xml:space="preserve">gamification untuk menguji pengetahuan mereka. Dari total 35 responden, mayoritas atau sebesar 54,3% </w:t>
      </w:r>
      <w:r w:rsidR="00091564">
        <w:t xml:space="preserve">atau 19 responden </w:t>
      </w:r>
      <w:r w:rsidRPr="00913FDF">
        <w:t>menjawab bahwa mereka cukup sering menggunakan platform gamifikasi dalam kegiatan belajarnya. Selanjutnya, 28,6% responden</w:t>
      </w:r>
      <w:r w:rsidR="002E4EBE">
        <w:t xml:space="preserve"> atau 10 </w:t>
      </w:r>
      <w:r w:rsidR="009550FF">
        <w:t>responden</w:t>
      </w:r>
      <w:r w:rsidRPr="00913FDF">
        <w:t xml:space="preserve"> menyatakan bahwa mereka jarang menggunakan platform tersebut, sementara </w:t>
      </w:r>
      <w:r w:rsidR="002E4EBE">
        <w:t xml:space="preserve">4 </w:t>
      </w:r>
      <w:r w:rsidR="009550FF">
        <w:t>responden</w:t>
      </w:r>
      <w:r w:rsidR="002E4EBE">
        <w:t xml:space="preserve"> atau </w:t>
      </w:r>
      <w:r w:rsidRPr="00913FDF">
        <w:t xml:space="preserve">11,4% mengatakan hanya menggunakannya saat akan mengikuti UTS dan UAS. Sisanya terdiri dari 2,9% </w:t>
      </w:r>
      <w:r w:rsidR="002E4EBE">
        <w:t xml:space="preserve">atau 1 </w:t>
      </w:r>
      <w:r w:rsidR="009550FF">
        <w:t>responden</w:t>
      </w:r>
      <w:r w:rsidR="002E4EBE">
        <w:t xml:space="preserve"> </w:t>
      </w:r>
      <w:r w:rsidRPr="00913FDF">
        <w:t xml:space="preserve">yang menggunakan hanya ketika UTS atau UAS berlangsung, dan </w:t>
      </w:r>
      <w:r w:rsidR="00442C09">
        <w:t xml:space="preserve">1 </w:t>
      </w:r>
      <w:r w:rsidR="009550FF">
        <w:t>responden</w:t>
      </w:r>
      <w:r w:rsidR="00442C09">
        <w:t xml:space="preserve"> atau </w:t>
      </w:r>
      <w:r w:rsidRPr="00913FDF">
        <w:t>2,9% lainnya menjawab bahwa mereka menggunakannya sangat sering. Tidak ada responden yang menyatakan t</w:t>
      </w:r>
      <w:r w:rsidRPr="009751FB">
        <w:t>idak pernah menggunakan platform tersebut.</w:t>
      </w:r>
    </w:p>
    <w:p w14:paraId="00A1608D" w14:textId="77777777" w:rsidR="009751FB" w:rsidRDefault="009751FB" w:rsidP="009751FB">
      <w:r w:rsidRPr="009751FB">
        <w:t>Dari data ini dapat disimpulkan bahwa sebagian besar responden memiliki kebiasaan menggunakan website gamifikasi secara cukup rutin, baik dalam kegiatan belajar sehari-hari maupun pada momen-momen tertentu seperti ujian. Meskipun frekuensi penggunaannya bervariasi, fakta bahwa tidak ada yang menjawab "tidak pernah" menunjukkan bahwa seluruh responden sudah mengenal dan setidaknya pernah memanfaatkan metode gamifikasi dalam proses belajarnya. Hal ini menegaskan bahwa pendekatan gamifikasi memiliki potensi kuat untuk terus dikembangkan sebagai bagian dari strategi pembelajaran yang menarik dan relevan bagi mahasiswa.</w:t>
      </w:r>
    </w:p>
    <w:p w14:paraId="56A02139" w14:textId="77777777" w:rsidR="00F569CD" w:rsidRDefault="009751FB" w:rsidP="00F569CD">
      <w:pPr>
        <w:keepNext/>
      </w:pPr>
      <w:r>
        <w:rPr>
          <w:noProof/>
        </w:rPr>
        <w:drawing>
          <wp:inline distT="0" distB="0" distL="0" distR="0" wp14:anchorId="2BF465D3" wp14:editId="4D521546">
            <wp:extent cx="5943600" cy="2698115"/>
            <wp:effectExtent l="0" t="0" r="0" b="6985"/>
            <wp:docPr id="2124147999" name="Picture 8" descr="Diagram jawaban Formulir. Judul pertanyaan: Seberapa sering Anda menggunakan website berbasis Gamification untuk menguji pengetahuan Anda?  . Jumlah jawaban: 35 jawab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Diagram jawaban Formulir. Judul pertanyaan: Seberapa sering Anda menggunakan website berbasis Gamification untuk menguji pengetahuan Anda?  . Jumlah jawaban: 35 jawaban."/>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943600" cy="2698115"/>
                    </a:xfrm>
                    <a:prstGeom prst="rect">
                      <a:avLst/>
                    </a:prstGeom>
                    <a:noFill/>
                    <a:ln>
                      <a:noFill/>
                    </a:ln>
                  </pic:spPr>
                </pic:pic>
              </a:graphicData>
            </a:graphic>
          </wp:inline>
        </w:drawing>
      </w:r>
    </w:p>
    <w:p w14:paraId="671F2382" w14:textId="39475F45" w:rsidR="00DE33B0" w:rsidRDefault="00F569CD" w:rsidP="00F569CD">
      <w:pPr>
        <w:pStyle w:val="Caption"/>
        <w:jc w:val="center"/>
        <w:rPr>
          <w:color w:val="auto"/>
          <w:sz w:val="24"/>
          <w:szCs w:val="24"/>
        </w:rPr>
      </w:pPr>
      <w:bookmarkStart w:id="186" w:name="_Toc195482994"/>
      <w:r w:rsidRPr="00F569CD">
        <w:rPr>
          <w:i w:val="0"/>
          <w:iCs w:val="0"/>
          <w:color w:val="auto"/>
          <w:sz w:val="24"/>
          <w:szCs w:val="24"/>
        </w:rPr>
        <w:t xml:space="preserve">Gambar 6. </w:t>
      </w:r>
      <w:r w:rsidRPr="00F569CD">
        <w:rPr>
          <w:i w:val="0"/>
          <w:iCs w:val="0"/>
          <w:color w:val="auto"/>
          <w:sz w:val="24"/>
          <w:szCs w:val="24"/>
        </w:rPr>
        <w:fldChar w:fldCharType="begin"/>
      </w:r>
      <w:r w:rsidRPr="00F569CD">
        <w:rPr>
          <w:i w:val="0"/>
          <w:iCs w:val="0"/>
          <w:color w:val="auto"/>
          <w:sz w:val="24"/>
          <w:szCs w:val="24"/>
        </w:rPr>
        <w:instrText xml:space="preserve"> SEQ Gambar_6. \* ARABIC </w:instrText>
      </w:r>
      <w:r w:rsidRPr="00F569CD">
        <w:rPr>
          <w:i w:val="0"/>
          <w:iCs w:val="0"/>
          <w:color w:val="auto"/>
          <w:sz w:val="24"/>
          <w:szCs w:val="24"/>
        </w:rPr>
        <w:fldChar w:fldCharType="separate"/>
      </w:r>
      <w:r w:rsidR="006C1C49">
        <w:rPr>
          <w:i w:val="0"/>
          <w:iCs w:val="0"/>
          <w:noProof/>
          <w:color w:val="auto"/>
          <w:sz w:val="24"/>
          <w:szCs w:val="24"/>
        </w:rPr>
        <w:t>18</w:t>
      </w:r>
      <w:r w:rsidRPr="00F569CD">
        <w:rPr>
          <w:i w:val="0"/>
          <w:iCs w:val="0"/>
          <w:color w:val="auto"/>
          <w:sz w:val="24"/>
          <w:szCs w:val="24"/>
        </w:rPr>
        <w:fldChar w:fldCharType="end"/>
      </w:r>
      <w:r w:rsidRPr="00F569CD">
        <w:rPr>
          <w:color w:val="auto"/>
          <w:sz w:val="24"/>
          <w:szCs w:val="24"/>
        </w:rPr>
        <w:t xml:space="preserve"> Suvey result question 2</w:t>
      </w:r>
      <w:bookmarkEnd w:id="186"/>
    </w:p>
    <w:p w14:paraId="0BE0D265" w14:textId="6D2DDA62" w:rsidR="002D7C88" w:rsidRDefault="00961BEC">
      <w:pPr>
        <w:pStyle w:val="ListParagraph"/>
        <w:numPr>
          <w:ilvl w:val="6"/>
          <w:numId w:val="52"/>
        </w:numPr>
        <w:tabs>
          <w:tab w:val="clear" w:pos="5040"/>
          <w:tab w:val="num" w:pos="5580"/>
        </w:tabs>
        <w:spacing w:after="0"/>
        <w:ind w:left="540" w:hanging="540"/>
      </w:pPr>
      <w:r w:rsidRPr="00961BEC">
        <w:t xml:space="preserve">Bagaimana tingkat pemahaman </w:t>
      </w:r>
      <w:r w:rsidR="008251CC">
        <w:t>a</w:t>
      </w:r>
      <w:r w:rsidRPr="00961BEC">
        <w:t xml:space="preserve">nda terhadap mekanisme permainan </w:t>
      </w:r>
      <w:r>
        <w:t xml:space="preserve">  </w:t>
      </w:r>
      <w:r w:rsidRPr="00961BEC">
        <w:t>berbasis </w:t>
      </w:r>
      <w:r w:rsidRPr="008251CC">
        <w:rPr>
          <w:i/>
          <w:iCs/>
        </w:rPr>
        <w:t>Gamification</w:t>
      </w:r>
      <w:r w:rsidRPr="00961BEC">
        <w:t>?  </w:t>
      </w:r>
    </w:p>
    <w:p w14:paraId="4A63BE47" w14:textId="34250F09" w:rsidR="00050B4B" w:rsidRPr="00050B4B" w:rsidRDefault="00050B4B" w:rsidP="00050B4B">
      <w:r w:rsidRPr="00050B4B">
        <w:t xml:space="preserve">Gambar di </w:t>
      </w:r>
      <w:r w:rsidR="00F4677A">
        <w:t>bawah</w:t>
      </w:r>
      <w:r w:rsidRPr="00050B4B">
        <w:t xml:space="preserve"> memperlihatkan hasil dari sebuah pertanyaan kuesioner yang bertujuan untuk mengetahui tingkat pemahaman responden terhadap mekanisme permainan berbasis </w:t>
      </w:r>
      <w:r w:rsidRPr="00050B4B">
        <w:rPr>
          <w:i/>
          <w:iCs/>
        </w:rPr>
        <w:t>gamification</w:t>
      </w:r>
      <w:r w:rsidRPr="00050B4B">
        <w:t>. Dari total 35 responden, mayoritas yaitu 62,9%</w:t>
      </w:r>
      <w:r w:rsidR="00442C09">
        <w:t xml:space="preserve"> atau 22 </w:t>
      </w:r>
      <w:r w:rsidR="009550FF">
        <w:t>responden</w:t>
      </w:r>
      <w:r w:rsidRPr="00050B4B">
        <w:t xml:space="preserve"> menyatakan bahwa mereka cukup paham dengan mekanisme gamifikasi. Selanjutnya, 31,4% </w:t>
      </w:r>
      <w:r w:rsidR="00442C09">
        <w:t xml:space="preserve">atau 11 </w:t>
      </w:r>
      <w:r w:rsidRPr="00050B4B">
        <w:t xml:space="preserve">responden merasa sangat paham, yang menunjukkan tingkat pemahaman yang lebih tinggi terhadap konsep dan cara kerja gamifikasi dalam konteks pembelajaran. Sementara itu, hanya </w:t>
      </w:r>
      <w:r w:rsidR="00442C09">
        <w:t xml:space="preserve">1 </w:t>
      </w:r>
      <w:r w:rsidR="009550FF">
        <w:t>responden</w:t>
      </w:r>
      <w:r w:rsidR="00442C09">
        <w:t xml:space="preserve"> atau </w:t>
      </w:r>
      <w:r w:rsidRPr="00050B4B">
        <w:t xml:space="preserve">2,9% yang mengaku kurang paham, dan 2,9% </w:t>
      </w:r>
      <w:r w:rsidR="005D0ED5">
        <w:t xml:space="preserve">atau 1 responden </w:t>
      </w:r>
      <w:r w:rsidRPr="00050B4B">
        <w:t>lainnya menyatakan tidak paham sama sekali.</w:t>
      </w:r>
    </w:p>
    <w:p w14:paraId="6F878FFE" w14:textId="77777777" w:rsidR="00050B4B" w:rsidRDefault="00050B4B" w:rsidP="00050B4B">
      <w:r w:rsidRPr="00050B4B">
        <w:t>Dari hasil ini dapat disimpulkan bahwa sebagian besar responden memiliki tingkat pemahaman yang baik terhadap bagaimana sistem gamifikasi bekerja, meskipun ada sebagian kecil yang masih belum memahami konsep tersebut secara menyeluruh. Hal ini menunjukkan bahwa secara umum, peserta sudah memiliki bekal pengetahuan yang cukup untuk mengikuti atau terlibat dalam kegiatan pembelajaran yang menggunakan pendekatan gamifikasi. Namun, tetap diperlukan upaya sosialisasi atau penjelasan tambahan bagi segelintir peserta yang masih kurang atau tidak memahami, agar mereka dapat lebih maksimal dalam mengikuti proses pembelajaran berbasis permainan tersebut.</w:t>
      </w:r>
    </w:p>
    <w:p w14:paraId="3208930E" w14:textId="77777777" w:rsidR="00A71D11" w:rsidRDefault="00F4677A" w:rsidP="00A71D11">
      <w:pPr>
        <w:keepNext/>
      </w:pPr>
      <w:r>
        <w:rPr>
          <w:noProof/>
        </w:rPr>
        <w:drawing>
          <wp:inline distT="0" distB="0" distL="0" distR="0" wp14:anchorId="241296F0" wp14:editId="6E3E5400">
            <wp:extent cx="5943600" cy="2499360"/>
            <wp:effectExtent l="0" t="0" r="0" b="0"/>
            <wp:docPr id="1715185990" name="Picture 9" descr="Diagram jawaban Formulir. Judul pertanyaan: Bagaimana tingkat pemahaman Anda terhadap mekanisme permainan berbasis Gamification?  . Jumlah jawaban: 35 jawab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Diagram jawaban Formulir. Judul pertanyaan: Bagaimana tingkat pemahaman Anda terhadap mekanisme permainan berbasis Gamification?  . Jumlah jawaban: 35 jawaban."/>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943600" cy="2499360"/>
                    </a:xfrm>
                    <a:prstGeom prst="rect">
                      <a:avLst/>
                    </a:prstGeom>
                    <a:noFill/>
                    <a:ln>
                      <a:noFill/>
                    </a:ln>
                  </pic:spPr>
                </pic:pic>
              </a:graphicData>
            </a:graphic>
          </wp:inline>
        </w:drawing>
      </w:r>
    </w:p>
    <w:p w14:paraId="5E8054BB" w14:textId="11AC526A" w:rsidR="00050B4B" w:rsidRPr="00A71D11" w:rsidRDefault="00A71D11" w:rsidP="00A71D11">
      <w:pPr>
        <w:pStyle w:val="Caption"/>
        <w:jc w:val="center"/>
        <w:rPr>
          <w:color w:val="auto"/>
          <w:sz w:val="24"/>
          <w:szCs w:val="24"/>
        </w:rPr>
      </w:pPr>
      <w:bookmarkStart w:id="187" w:name="_Toc195482995"/>
      <w:r w:rsidRPr="00A71D11">
        <w:rPr>
          <w:i w:val="0"/>
          <w:iCs w:val="0"/>
          <w:color w:val="auto"/>
          <w:sz w:val="24"/>
          <w:szCs w:val="24"/>
        </w:rPr>
        <w:t xml:space="preserve">Gambar 6. </w:t>
      </w:r>
      <w:r w:rsidRPr="00A71D11">
        <w:rPr>
          <w:i w:val="0"/>
          <w:iCs w:val="0"/>
          <w:color w:val="auto"/>
          <w:sz w:val="24"/>
          <w:szCs w:val="24"/>
        </w:rPr>
        <w:fldChar w:fldCharType="begin"/>
      </w:r>
      <w:r w:rsidRPr="00A71D11">
        <w:rPr>
          <w:i w:val="0"/>
          <w:iCs w:val="0"/>
          <w:color w:val="auto"/>
          <w:sz w:val="24"/>
          <w:szCs w:val="24"/>
        </w:rPr>
        <w:instrText xml:space="preserve"> SEQ Gambar_6. \* ARABIC </w:instrText>
      </w:r>
      <w:r w:rsidRPr="00A71D11">
        <w:rPr>
          <w:i w:val="0"/>
          <w:iCs w:val="0"/>
          <w:color w:val="auto"/>
          <w:sz w:val="24"/>
          <w:szCs w:val="24"/>
        </w:rPr>
        <w:fldChar w:fldCharType="separate"/>
      </w:r>
      <w:r w:rsidR="006C1C49">
        <w:rPr>
          <w:i w:val="0"/>
          <w:iCs w:val="0"/>
          <w:noProof/>
          <w:color w:val="auto"/>
          <w:sz w:val="24"/>
          <w:szCs w:val="24"/>
        </w:rPr>
        <w:t>19</w:t>
      </w:r>
      <w:r w:rsidRPr="00A71D11">
        <w:rPr>
          <w:i w:val="0"/>
          <w:iCs w:val="0"/>
          <w:color w:val="auto"/>
          <w:sz w:val="24"/>
          <w:szCs w:val="24"/>
        </w:rPr>
        <w:fldChar w:fldCharType="end"/>
      </w:r>
      <w:r w:rsidRPr="00A71D11">
        <w:rPr>
          <w:color w:val="auto"/>
          <w:sz w:val="24"/>
          <w:szCs w:val="24"/>
        </w:rPr>
        <w:t xml:space="preserve"> Suvey result question 3</w:t>
      </w:r>
      <w:bookmarkEnd w:id="187"/>
    </w:p>
    <w:p w14:paraId="1E4BDC08" w14:textId="06E00F61" w:rsidR="000F5850" w:rsidRDefault="000F5850" w:rsidP="0044617B">
      <w:pPr>
        <w:ind w:left="540" w:hanging="540"/>
      </w:pPr>
      <w:r>
        <w:t xml:space="preserve">4. </w:t>
      </w:r>
      <w:r w:rsidR="0044617B">
        <w:t xml:space="preserve">    </w:t>
      </w:r>
      <w:r w:rsidR="00DF2B77" w:rsidRPr="00DF2B77">
        <w:t>Seberapa mudah Anda memahami cara kerja sistem generate soal otomatis ini?</w:t>
      </w:r>
    </w:p>
    <w:p w14:paraId="3B671649" w14:textId="1047C534" w:rsidR="00050B4B" w:rsidRPr="00050B4B" w:rsidRDefault="00050B4B" w:rsidP="00050B4B">
      <w:r w:rsidRPr="00050B4B">
        <w:t xml:space="preserve">Pada </w:t>
      </w:r>
      <w:r w:rsidR="00F4677A">
        <w:t xml:space="preserve">gambar di bawah ini </w:t>
      </w:r>
      <w:r w:rsidRPr="00050B4B">
        <w:t xml:space="preserve">menampilkan hasil kuesioner yang menanyakan kepada responden tentang tingkat kemudahan mereka dalam memahami cara kerja sistem generate soal otomatis. Dari total 35 responden, sebagian besar yaitu 60% </w:t>
      </w:r>
      <w:r w:rsidR="005D0ED5">
        <w:t xml:space="preserve">atau 21 </w:t>
      </w:r>
      <w:r w:rsidR="009550FF">
        <w:t>responden</w:t>
      </w:r>
      <w:r w:rsidR="005D0ED5">
        <w:t xml:space="preserve"> </w:t>
      </w:r>
      <w:r w:rsidRPr="00050B4B">
        <w:t xml:space="preserve">menyatakan bahwa mereka merasa cukup mudah dalam memahami mekanisme sistem tersebut. Sementara itu, </w:t>
      </w:r>
      <w:r w:rsidR="005D0ED5">
        <w:t xml:space="preserve">13 </w:t>
      </w:r>
      <w:r w:rsidR="009550FF">
        <w:t>responden</w:t>
      </w:r>
      <w:r w:rsidR="005D0ED5">
        <w:t xml:space="preserve"> atau </w:t>
      </w:r>
      <w:r w:rsidRPr="00050B4B">
        <w:t>37,1% responden menjawab bahwa mereka merasa sangat mudah memahaminya, yang menunjukkan bahwa hampir seluruh peserta memiliki pemahaman yang baik terhadap cara kerja sistem ini. Hanya</w:t>
      </w:r>
      <w:r w:rsidR="005D0ED5">
        <w:t xml:space="preserve"> 1 </w:t>
      </w:r>
      <w:r w:rsidR="009550FF">
        <w:t>responden</w:t>
      </w:r>
      <w:r w:rsidR="005D0ED5">
        <w:t xml:space="preserve"> atau </w:t>
      </w:r>
      <w:r w:rsidRPr="00050B4B">
        <w:t>2,9% responden yang menjawab cukup sulit, dan tidak ada satu pun yang merasa sistem ini sangat sulit untuk dipahami.</w:t>
      </w:r>
    </w:p>
    <w:p w14:paraId="7CCEBA58" w14:textId="0CF782C0" w:rsidR="00050B4B" w:rsidRPr="00050B4B" w:rsidRDefault="00050B4B" w:rsidP="00050B4B">
      <w:r w:rsidRPr="00050B4B">
        <w:t xml:space="preserve">Hasil ini menunjukkan bahwa sistem generate soal otomatis yang digunakan dianggap relatif mudah dipahami oleh mayoritas responden. Kemudahan ini bisa menjadi salah satu keunggulan dari sistem yang diterapkan, karena pengguna tidak mengalami kesulitan berarti dalam mengerti cara kerjanya. Meskipun demikian, masih ada sedikit bagian dari responden yang merasa cukup kesulitan, sehingga mungkin perlu adanya penjelasan tambahan atau panduan penggunaan agar semua pengguna dapat memanfaatkan sistem ini secara optimal tanpa kebingungan. Secara keseluruhan, temuan ini menunjukkan bahwa sistem sudah cukup </w:t>
      </w:r>
      <w:r w:rsidRPr="000F5850">
        <w:rPr>
          <w:i/>
          <w:iCs/>
        </w:rPr>
        <w:t>user</w:t>
      </w:r>
      <w:r w:rsidR="000F5850" w:rsidRPr="000F5850">
        <w:rPr>
          <w:i/>
          <w:iCs/>
        </w:rPr>
        <w:t xml:space="preserve"> - </w:t>
      </w:r>
      <w:r w:rsidRPr="000F5850">
        <w:rPr>
          <w:i/>
          <w:iCs/>
        </w:rPr>
        <w:t>friendly</w:t>
      </w:r>
      <w:r w:rsidRPr="00050B4B">
        <w:t xml:space="preserve"> dan dapat diterima dengan baik oleh pengguna.</w:t>
      </w:r>
    </w:p>
    <w:p w14:paraId="26DACC13" w14:textId="77777777" w:rsidR="00A71D11" w:rsidRDefault="00142CF5" w:rsidP="00A71D11">
      <w:pPr>
        <w:keepNext/>
      </w:pPr>
      <w:r>
        <w:rPr>
          <w:noProof/>
        </w:rPr>
        <w:drawing>
          <wp:inline distT="0" distB="0" distL="0" distR="0" wp14:anchorId="614FB8B1" wp14:editId="67FCFF25">
            <wp:extent cx="5943600" cy="2499360"/>
            <wp:effectExtent l="0" t="0" r="0" b="0"/>
            <wp:docPr id="905380009" name="Picture 10" descr="Diagram jawaban Formulir. Judul pertanyaan: Seberapa mudah Anda memahami cara kerja sistem generate soal otomatis ini?&#10;. Jumlah jawaban: 35 jawab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Diagram jawaban Formulir. Judul pertanyaan: Seberapa mudah Anda memahami cara kerja sistem generate soal otomatis ini?&#10;. Jumlah jawaban: 35 jawaban."/>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943600" cy="2499360"/>
                    </a:xfrm>
                    <a:prstGeom prst="rect">
                      <a:avLst/>
                    </a:prstGeom>
                    <a:noFill/>
                    <a:ln>
                      <a:noFill/>
                    </a:ln>
                  </pic:spPr>
                </pic:pic>
              </a:graphicData>
            </a:graphic>
          </wp:inline>
        </w:drawing>
      </w:r>
    </w:p>
    <w:p w14:paraId="249EC0E0" w14:textId="5BB97B25" w:rsidR="00050B4B" w:rsidRPr="00A71D11" w:rsidRDefault="00A71D11" w:rsidP="00A71D11">
      <w:pPr>
        <w:pStyle w:val="Caption"/>
        <w:jc w:val="center"/>
        <w:rPr>
          <w:color w:val="auto"/>
          <w:sz w:val="24"/>
          <w:szCs w:val="24"/>
        </w:rPr>
      </w:pPr>
      <w:bookmarkStart w:id="188" w:name="_Toc195482996"/>
      <w:r w:rsidRPr="00A71D11">
        <w:rPr>
          <w:i w:val="0"/>
          <w:iCs w:val="0"/>
          <w:color w:val="auto"/>
          <w:sz w:val="24"/>
          <w:szCs w:val="24"/>
        </w:rPr>
        <w:t xml:space="preserve">Gambar 6. </w:t>
      </w:r>
      <w:r w:rsidRPr="00A71D11">
        <w:rPr>
          <w:i w:val="0"/>
          <w:iCs w:val="0"/>
          <w:color w:val="auto"/>
          <w:sz w:val="24"/>
          <w:szCs w:val="24"/>
        </w:rPr>
        <w:fldChar w:fldCharType="begin"/>
      </w:r>
      <w:r w:rsidRPr="00A71D11">
        <w:rPr>
          <w:i w:val="0"/>
          <w:iCs w:val="0"/>
          <w:color w:val="auto"/>
          <w:sz w:val="24"/>
          <w:szCs w:val="24"/>
        </w:rPr>
        <w:instrText xml:space="preserve"> SEQ Gambar_6. \* ARABIC </w:instrText>
      </w:r>
      <w:r w:rsidRPr="00A71D11">
        <w:rPr>
          <w:i w:val="0"/>
          <w:iCs w:val="0"/>
          <w:color w:val="auto"/>
          <w:sz w:val="24"/>
          <w:szCs w:val="24"/>
        </w:rPr>
        <w:fldChar w:fldCharType="separate"/>
      </w:r>
      <w:r w:rsidR="006C1C49">
        <w:rPr>
          <w:i w:val="0"/>
          <w:iCs w:val="0"/>
          <w:noProof/>
          <w:color w:val="auto"/>
          <w:sz w:val="24"/>
          <w:szCs w:val="24"/>
        </w:rPr>
        <w:t>20</w:t>
      </w:r>
      <w:r w:rsidRPr="00A71D11">
        <w:rPr>
          <w:i w:val="0"/>
          <w:iCs w:val="0"/>
          <w:color w:val="auto"/>
          <w:sz w:val="24"/>
          <w:szCs w:val="24"/>
        </w:rPr>
        <w:fldChar w:fldCharType="end"/>
      </w:r>
      <w:r w:rsidRPr="00A71D11">
        <w:rPr>
          <w:color w:val="auto"/>
          <w:sz w:val="24"/>
          <w:szCs w:val="24"/>
        </w:rPr>
        <w:t xml:space="preserve"> Suvey result question 4</w:t>
      </w:r>
      <w:bookmarkEnd w:id="188"/>
    </w:p>
    <w:p w14:paraId="07BE4A2B" w14:textId="2D4146B1" w:rsidR="00C73C44" w:rsidRDefault="00DF2B77">
      <w:pPr>
        <w:pStyle w:val="ListParagraph"/>
        <w:numPr>
          <w:ilvl w:val="4"/>
          <w:numId w:val="52"/>
        </w:numPr>
        <w:tabs>
          <w:tab w:val="clear" w:pos="3600"/>
          <w:tab w:val="num" w:pos="540"/>
        </w:tabs>
        <w:ind w:hanging="3600"/>
      </w:pPr>
      <w:r>
        <w:t>A</w:t>
      </w:r>
      <w:r w:rsidRPr="00DF2B77">
        <w:t>pakah soal yang dihasilkan oleh sistem sesuai dengan materi yang diunggah?</w:t>
      </w:r>
    </w:p>
    <w:p w14:paraId="39C5BCD1" w14:textId="52EBE4C6" w:rsidR="00050B4B" w:rsidRDefault="00050B4B" w:rsidP="00050B4B">
      <w:r w:rsidRPr="00050B4B">
        <w:t xml:space="preserve">Pada </w:t>
      </w:r>
      <w:r w:rsidR="00142CF5">
        <w:t>gambar dibawah ini</w:t>
      </w:r>
      <w:r w:rsidRPr="00050B4B">
        <w:t xml:space="preserve"> merupakan hasil survei terhadap 35 responden mengenai kesesuaian soal yang dihasilkan oleh sistem dengan materi yang diunggah. Pertanyaan yang diajukan adalah: </w:t>
      </w:r>
      <w:r w:rsidRPr="00050B4B">
        <w:rPr>
          <w:i/>
          <w:iCs/>
        </w:rPr>
        <w:t>"Apakah soal yang dihasilkan oleh sistem sesuai dengan materi yang diunggah?"</w:t>
      </w:r>
      <w:r w:rsidRPr="00050B4B">
        <w:t xml:space="preserve"> Hasilnya ditampilkan dalam bentuk diagram lingkaran dengan dua pilihan jawaban yang dominan, yaitu "Sangat sesuai" dan "Cukup sesuai". Sebanyak 51,4%</w:t>
      </w:r>
      <w:r w:rsidR="000C5DCE">
        <w:t xml:space="preserve"> atau 18 </w:t>
      </w:r>
      <w:r w:rsidR="009550FF">
        <w:t>responden</w:t>
      </w:r>
      <w:r w:rsidRPr="00050B4B">
        <w:t xml:space="preserve"> menyatakan bahwa soal yang dihasilkan sangat sesuai dengan materi, yang ditandai dengan warna biru. Sementara itu, 48,6% </w:t>
      </w:r>
      <w:r w:rsidR="000C5DCE">
        <w:t xml:space="preserve">atau 17 </w:t>
      </w:r>
      <w:r w:rsidR="009550FF">
        <w:t>responden</w:t>
      </w:r>
      <w:r w:rsidR="000C5DCE">
        <w:t xml:space="preserve"> </w:t>
      </w:r>
      <w:r w:rsidRPr="00050B4B">
        <w:t>lainnya merasa bahwa soal tersebut cukup sesuai, ditandai dengan warna merah. Menariknya, tidak ada responden yang memilih opsi "Kurang sesuai" maupun "Tidak sesuai sama sekali", yang biasanya ditandai dengan warna kuning dan hijau. Hal ini menunjukkan bahwa mayoritas pengguna merasa bahwa sistem mampu menghasilkan soal yang relevan dengan materi, meskipun sebagian kecil masih melihat adanya ruang untuk peningkatan agar soal menjadi lebih tepat sasaran. Secara keseluruhan, respons ini memberikan indikasi positif terhadap kinerja sistem dalam mencocokkan soal dengan konten yang diberikan.</w:t>
      </w:r>
    </w:p>
    <w:p w14:paraId="033B7239" w14:textId="77777777" w:rsidR="00A71D11" w:rsidRDefault="00142CF5" w:rsidP="00A71D11">
      <w:pPr>
        <w:keepNext/>
      </w:pPr>
      <w:r>
        <w:rPr>
          <w:noProof/>
        </w:rPr>
        <w:drawing>
          <wp:inline distT="0" distB="0" distL="0" distR="0" wp14:anchorId="79E2202F" wp14:editId="79D47E44">
            <wp:extent cx="5943600" cy="2499360"/>
            <wp:effectExtent l="0" t="0" r="0" b="0"/>
            <wp:docPr id="1562584434" name="Picture 11" descr="Diagram jawaban Formulir. Judul pertanyaan: Apakah soal yang dihasilkan oleh sistem sesuai dengan materi yang diunggah?&#10;. Jumlah jawaban: 35 jawab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Diagram jawaban Formulir. Judul pertanyaan: Apakah soal yang dihasilkan oleh sistem sesuai dengan materi yang diunggah?&#10;. Jumlah jawaban: 35 jawaban."/>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943600" cy="2499360"/>
                    </a:xfrm>
                    <a:prstGeom prst="rect">
                      <a:avLst/>
                    </a:prstGeom>
                    <a:noFill/>
                    <a:ln>
                      <a:noFill/>
                    </a:ln>
                  </pic:spPr>
                </pic:pic>
              </a:graphicData>
            </a:graphic>
          </wp:inline>
        </w:drawing>
      </w:r>
    </w:p>
    <w:p w14:paraId="7639B98F" w14:textId="53FCF345" w:rsidR="00050B4B" w:rsidRDefault="00A71D11" w:rsidP="00A71D11">
      <w:pPr>
        <w:pStyle w:val="Caption"/>
        <w:jc w:val="center"/>
        <w:rPr>
          <w:color w:val="auto"/>
          <w:sz w:val="24"/>
          <w:szCs w:val="24"/>
        </w:rPr>
      </w:pPr>
      <w:bookmarkStart w:id="189" w:name="_Toc195482997"/>
      <w:r w:rsidRPr="00A71D11">
        <w:rPr>
          <w:i w:val="0"/>
          <w:iCs w:val="0"/>
          <w:color w:val="auto"/>
          <w:sz w:val="24"/>
          <w:szCs w:val="24"/>
        </w:rPr>
        <w:t xml:space="preserve">Gambar 6. </w:t>
      </w:r>
      <w:r w:rsidRPr="00A71D11">
        <w:rPr>
          <w:i w:val="0"/>
          <w:iCs w:val="0"/>
          <w:color w:val="auto"/>
          <w:sz w:val="24"/>
          <w:szCs w:val="24"/>
        </w:rPr>
        <w:fldChar w:fldCharType="begin"/>
      </w:r>
      <w:r w:rsidRPr="00A71D11">
        <w:rPr>
          <w:i w:val="0"/>
          <w:iCs w:val="0"/>
          <w:color w:val="auto"/>
          <w:sz w:val="24"/>
          <w:szCs w:val="24"/>
        </w:rPr>
        <w:instrText xml:space="preserve"> SEQ Gambar_6. \* ARABIC </w:instrText>
      </w:r>
      <w:r w:rsidRPr="00A71D11">
        <w:rPr>
          <w:i w:val="0"/>
          <w:iCs w:val="0"/>
          <w:color w:val="auto"/>
          <w:sz w:val="24"/>
          <w:szCs w:val="24"/>
        </w:rPr>
        <w:fldChar w:fldCharType="separate"/>
      </w:r>
      <w:r w:rsidR="006C1C49">
        <w:rPr>
          <w:i w:val="0"/>
          <w:iCs w:val="0"/>
          <w:noProof/>
          <w:color w:val="auto"/>
          <w:sz w:val="24"/>
          <w:szCs w:val="24"/>
        </w:rPr>
        <w:t>21</w:t>
      </w:r>
      <w:r w:rsidRPr="00A71D11">
        <w:rPr>
          <w:i w:val="0"/>
          <w:iCs w:val="0"/>
          <w:color w:val="auto"/>
          <w:sz w:val="24"/>
          <w:szCs w:val="24"/>
        </w:rPr>
        <w:fldChar w:fldCharType="end"/>
      </w:r>
      <w:r w:rsidRPr="00A71D11">
        <w:rPr>
          <w:color w:val="auto"/>
          <w:sz w:val="24"/>
          <w:szCs w:val="24"/>
        </w:rPr>
        <w:t xml:space="preserve"> Suvey result question 5</w:t>
      </w:r>
      <w:bookmarkEnd w:id="189"/>
    </w:p>
    <w:p w14:paraId="791DB541" w14:textId="5D9A93AA" w:rsidR="00C73C44" w:rsidRPr="00C73C44" w:rsidRDefault="00D918CB">
      <w:pPr>
        <w:pStyle w:val="ListParagraph"/>
        <w:numPr>
          <w:ilvl w:val="4"/>
          <w:numId w:val="52"/>
        </w:numPr>
        <w:tabs>
          <w:tab w:val="clear" w:pos="3600"/>
        </w:tabs>
        <w:ind w:left="540" w:hanging="540"/>
      </w:pPr>
      <w:r w:rsidRPr="00D918CB">
        <w:t xml:space="preserve">Bagaimana menurut </w:t>
      </w:r>
      <w:r w:rsidR="00470386">
        <w:t>a</w:t>
      </w:r>
      <w:r w:rsidRPr="00D918CB">
        <w:t>nda tingkat kesulitan soal yang dihasilkan oleh sistem?</w:t>
      </w:r>
    </w:p>
    <w:p w14:paraId="1F90931F" w14:textId="40942B6F" w:rsidR="00050B4B" w:rsidRDefault="00050B4B" w:rsidP="00050B4B">
      <w:r w:rsidRPr="00050B4B">
        <w:t xml:space="preserve">Gambar di </w:t>
      </w:r>
      <w:r w:rsidR="00142CF5">
        <w:t>bawah ini</w:t>
      </w:r>
      <w:r w:rsidRPr="00050B4B">
        <w:t xml:space="preserve"> menunjukkan hasil survei yang menilai tingkat kesesuaian tingkat kesulitan soal yang dihasilkan oleh sistem. Pertanyaan yang diajukan adalah: </w:t>
      </w:r>
      <w:r w:rsidRPr="00050B4B">
        <w:rPr>
          <w:i/>
          <w:iCs/>
        </w:rPr>
        <w:t>"Bagaimana menurut Anda tingkat kesulitan soal yang dihasilkan oleh sistem?"</w:t>
      </w:r>
      <w:r w:rsidRPr="00050B4B">
        <w:t xml:space="preserve"> Sebanyak 35 responden memberikan tanggapan, dan hasilnya ditampilkan dalam diagram lingkaran. Mayoritas besar responden, yaitu 91,4%, </w:t>
      </w:r>
      <w:r w:rsidR="000C5DCE">
        <w:t xml:space="preserve">atau 32 </w:t>
      </w:r>
      <w:r w:rsidR="009550FF">
        <w:t>responden</w:t>
      </w:r>
      <w:r w:rsidR="000C5DCE">
        <w:t xml:space="preserve"> </w:t>
      </w:r>
      <w:r w:rsidRPr="00050B4B">
        <w:t xml:space="preserve">memilih jawaban </w:t>
      </w:r>
      <w:r w:rsidRPr="00050B4B">
        <w:rPr>
          <w:i/>
          <w:iCs/>
        </w:rPr>
        <w:t>"Sudah sesuai dengan kategori Easy, Medium, dan Hard"</w:t>
      </w:r>
      <w:r w:rsidRPr="00050B4B">
        <w:t>, yang ditunjukkan dengan warna biru. Artinya, hampir seluruh responden merasa bahwa soal yang diberikan oleh sistem sudah terbagi dengan baik berdasarkan tingkat kesulitan yang tepat. Sementara itu, hanya 8,6%</w:t>
      </w:r>
      <w:r w:rsidR="000C5DCE">
        <w:t xml:space="preserve"> atau 3 </w:t>
      </w:r>
      <w:r w:rsidRPr="00050B4B">
        <w:t xml:space="preserve">responden yang merasa bahwa </w:t>
      </w:r>
      <w:r w:rsidRPr="00050B4B">
        <w:rPr>
          <w:i/>
          <w:iCs/>
        </w:rPr>
        <w:t>"Beberapa soal tidak sesuai tingkat kesulitannya"</w:t>
      </w:r>
      <w:r w:rsidRPr="00050B4B">
        <w:t xml:space="preserve">, yang diwakili oleh warna merah. Menariknya, tidak ada responden yang memilih opsi </w:t>
      </w:r>
      <w:r w:rsidRPr="00050B4B">
        <w:rPr>
          <w:i/>
          <w:iCs/>
        </w:rPr>
        <w:t>"Tidak sesuai sama sekali"</w:t>
      </w:r>
      <w:r w:rsidRPr="00050B4B">
        <w:t>. Hal ini menunjukkan bahwa sistem sudah sangat baik dalam mengelompokkan soal berdasarkan tingkat kesulitan, meskipun masih ada sedikit catatan bahwa sebagian kecil soal mungkin perlu dikaji ulang agar lebih sesuai dengan kategorinya. Secara umum, hasil ini mencerminkan kinerja sistem yang sangat memuaskan dalam aspek penyesuaian tingkat kesulitan soal.</w:t>
      </w:r>
    </w:p>
    <w:p w14:paraId="6A342832" w14:textId="77777777" w:rsidR="00A71D11" w:rsidRDefault="00142CF5" w:rsidP="00A71D11">
      <w:pPr>
        <w:keepNext/>
      </w:pPr>
      <w:r>
        <w:rPr>
          <w:noProof/>
        </w:rPr>
        <w:drawing>
          <wp:inline distT="0" distB="0" distL="0" distR="0" wp14:anchorId="7B917124" wp14:editId="51926FB6">
            <wp:extent cx="5943600" cy="2499360"/>
            <wp:effectExtent l="0" t="0" r="0" b="0"/>
            <wp:docPr id="1610603717" name="Picture 12" descr="Diagram jawaban Formulir. Judul pertanyaan: Bagaimana menurut Anda tingkat kesulitan soal yang dihasilkan oleh sistem?&#10;. Jumlah jawaban: 35 jawab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Diagram jawaban Formulir. Judul pertanyaan: Bagaimana menurut Anda tingkat kesulitan soal yang dihasilkan oleh sistem?&#10;. Jumlah jawaban: 35 jawaban."/>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943600" cy="2499360"/>
                    </a:xfrm>
                    <a:prstGeom prst="rect">
                      <a:avLst/>
                    </a:prstGeom>
                    <a:noFill/>
                    <a:ln>
                      <a:noFill/>
                    </a:ln>
                  </pic:spPr>
                </pic:pic>
              </a:graphicData>
            </a:graphic>
          </wp:inline>
        </w:drawing>
      </w:r>
    </w:p>
    <w:p w14:paraId="2E616C42" w14:textId="79F10E49" w:rsidR="00050B4B" w:rsidRPr="00A71D11" w:rsidRDefault="00A71D11" w:rsidP="00A71D11">
      <w:pPr>
        <w:pStyle w:val="Caption"/>
        <w:jc w:val="center"/>
        <w:rPr>
          <w:color w:val="auto"/>
          <w:sz w:val="24"/>
          <w:szCs w:val="24"/>
        </w:rPr>
      </w:pPr>
      <w:bookmarkStart w:id="190" w:name="_Toc195482998"/>
      <w:r w:rsidRPr="00A71D11">
        <w:rPr>
          <w:i w:val="0"/>
          <w:iCs w:val="0"/>
          <w:color w:val="auto"/>
          <w:sz w:val="24"/>
          <w:szCs w:val="24"/>
        </w:rPr>
        <w:t xml:space="preserve">Gambar 6. </w:t>
      </w:r>
      <w:r w:rsidRPr="00A71D11">
        <w:rPr>
          <w:i w:val="0"/>
          <w:iCs w:val="0"/>
          <w:color w:val="auto"/>
          <w:sz w:val="24"/>
          <w:szCs w:val="24"/>
        </w:rPr>
        <w:fldChar w:fldCharType="begin"/>
      </w:r>
      <w:r w:rsidRPr="00A71D11">
        <w:rPr>
          <w:i w:val="0"/>
          <w:iCs w:val="0"/>
          <w:color w:val="auto"/>
          <w:sz w:val="24"/>
          <w:szCs w:val="24"/>
        </w:rPr>
        <w:instrText xml:space="preserve"> SEQ Gambar_6. \* ARABIC </w:instrText>
      </w:r>
      <w:r w:rsidRPr="00A71D11">
        <w:rPr>
          <w:i w:val="0"/>
          <w:iCs w:val="0"/>
          <w:color w:val="auto"/>
          <w:sz w:val="24"/>
          <w:szCs w:val="24"/>
        </w:rPr>
        <w:fldChar w:fldCharType="separate"/>
      </w:r>
      <w:r w:rsidR="006C1C49">
        <w:rPr>
          <w:i w:val="0"/>
          <w:iCs w:val="0"/>
          <w:noProof/>
          <w:color w:val="auto"/>
          <w:sz w:val="24"/>
          <w:szCs w:val="24"/>
        </w:rPr>
        <w:t>22</w:t>
      </w:r>
      <w:r w:rsidRPr="00A71D11">
        <w:rPr>
          <w:i w:val="0"/>
          <w:iCs w:val="0"/>
          <w:color w:val="auto"/>
          <w:sz w:val="24"/>
          <w:szCs w:val="24"/>
        </w:rPr>
        <w:fldChar w:fldCharType="end"/>
      </w:r>
      <w:r w:rsidRPr="00A71D11">
        <w:rPr>
          <w:color w:val="auto"/>
          <w:sz w:val="24"/>
          <w:szCs w:val="24"/>
        </w:rPr>
        <w:t xml:space="preserve"> Suvey result question 6</w:t>
      </w:r>
      <w:bookmarkEnd w:id="190"/>
    </w:p>
    <w:p w14:paraId="22EA73A0" w14:textId="7FF00ED5" w:rsidR="00D918CB" w:rsidRDefault="008E18BD">
      <w:pPr>
        <w:pStyle w:val="ListParagraph"/>
        <w:numPr>
          <w:ilvl w:val="4"/>
          <w:numId w:val="52"/>
        </w:numPr>
        <w:tabs>
          <w:tab w:val="clear" w:pos="3600"/>
        </w:tabs>
        <w:ind w:left="540" w:hanging="540"/>
      </w:pPr>
      <w:r w:rsidRPr="008E18BD">
        <w:t xml:space="preserve">Seberapa jelas </w:t>
      </w:r>
      <w:r w:rsidRPr="00470386">
        <w:rPr>
          <w:i/>
          <w:iCs/>
        </w:rPr>
        <w:t>feedback</w:t>
      </w:r>
      <w:r w:rsidRPr="008E18BD">
        <w:t xml:space="preserve"> (penjelasan) yang diberikan setelah menjawab soal?</w:t>
      </w:r>
    </w:p>
    <w:p w14:paraId="4F8518CF" w14:textId="049BD109" w:rsidR="00050B4B" w:rsidRPr="00050B4B" w:rsidRDefault="00050B4B" w:rsidP="00050B4B">
      <w:r w:rsidRPr="00050B4B">
        <w:t xml:space="preserve">Pada Gambar </w:t>
      </w:r>
      <w:r w:rsidR="00142CF5">
        <w:t xml:space="preserve">di bawah ini </w:t>
      </w:r>
      <w:r w:rsidRPr="00050B4B">
        <w:t>menunjukkan hasil survei dari 35 responden mengenai seberapa jelas feedback atau penjelasan yang diberikan setelah mereka menjawab soal. Terdapat empat kategori penilaian, yaitu "Sangat jelas", "Cukup jelas", "Kurang jelas", dan "Tidak jelas sama sekali". Dari diagram tersebut, mayoritas responden, yaitu 60%</w:t>
      </w:r>
      <w:r w:rsidR="009550FF">
        <w:t xml:space="preserve"> atau 21 responden</w:t>
      </w:r>
      <w:r w:rsidRPr="00050B4B">
        <w:t xml:space="preserve"> menilai bahwa feedback yang diberikan adalah "Cukup jelas". Sementara itu, 14 responden atau 40% memilih opsi "Sangat jelas". Dua kategori lainnya, yaitu "Kurang jelas" dan "Tidak jelas sama sekali", tidak terlihat dalam diagram dan tidak memiliki persentase, yang berarti tidak ada responden yang memilih dua opsi tersebut.</w:t>
      </w:r>
    </w:p>
    <w:p w14:paraId="401589ED" w14:textId="77777777" w:rsidR="00050B4B" w:rsidRDefault="00050B4B" w:rsidP="00050B4B">
      <w:r w:rsidRPr="00050B4B">
        <w:t>Hal ini menunjukkan bahwa sebagian besar peserta merasa bahwa penjelasan yang diberikan setelah menjawab soal sudah cukup informatif, meskipun masih ada ruang untuk peningkatan agar lebih banyak responden merasa penjelasannya sangat jelas. Tidak adanya responden yang merasa penjelasan kurang jelas atau tidak jelas sama sekali merupakan indikator positif terhadap kualitas feedback yang diberikan.</w:t>
      </w:r>
    </w:p>
    <w:p w14:paraId="09E21602" w14:textId="77777777" w:rsidR="00A71D11" w:rsidRDefault="00142CF5" w:rsidP="00A71D11">
      <w:pPr>
        <w:keepNext/>
      </w:pPr>
      <w:r>
        <w:rPr>
          <w:noProof/>
        </w:rPr>
        <w:drawing>
          <wp:inline distT="0" distB="0" distL="0" distR="0" wp14:anchorId="488DDB4F" wp14:editId="3CD1A422">
            <wp:extent cx="5943600" cy="2499360"/>
            <wp:effectExtent l="0" t="0" r="0" b="0"/>
            <wp:docPr id="172568943" name="Picture 13" descr="Diagram jawaban Formulir. Judul pertanyaan: Seberapa jelas feedback (penjelasan) yang diberikan setelah menjawab soal?&#10;. Jumlah jawaban: 35 jawab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Diagram jawaban Formulir. Judul pertanyaan: Seberapa jelas feedback (penjelasan) yang diberikan setelah menjawab soal?&#10;. Jumlah jawaban: 35 jawaban."/>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943600" cy="2499360"/>
                    </a:xfrm>
                    <a:prstGeom prst="rect">
                      <a:avLst/>
                    </a:prstGeom>
                    <a:noFill/>
                    <a:ln>
                      <a:noFill/>
                    </a:ln>
                  </pic:spPr>
                </pic:pic>
              </a:graphicData>
            </a:graphic>
          </wp:inline>
        </w:drawing>
      </w:r>
    </w:p>
    <w:p w14:paraId="05E52FC7" w14:textId="5048E6B7" w:rsidR="00470386" w:rsidRPr="006B69BD" w:rsidRDefault="00A71D11" w:rsidP="006B69BD">
      <w:pPr>
        <w:pStyle w:val="Caption"/>
        <w:jc w:val="center"/>
        <w:rPr>
          <w:color w:val="auto"/>
          <w:sz w:val="24"/>
          <w:szCs w:val="24"/>
        </w:rPr>
      </w:pPr>
      <w:bookmarkStart w:id="191" w:name="_Toc195482999"/>
      <w:r w:rsidRPr="00A71D11">
        <w:rPr>
          <w:i w:val="0"/>
          <w:iCs w:val="0"/>
          <w:color w:val="auto"/>
          <w:sz w:val="24"/>
          <w:szCs w:val="24"/>
        </w:rPr>
        <w:t xml:space="preserve">Gambar 6. </w:t>
      </w:r>
      <w:r w:rsidRPr="00A71D11">
        <w:rPr>
          <w:i w:val="0"/>
          <w:iCs w:val="0"/>
          <w:color w:val="auto"/>
          <w:sz w:val="24"/>
          <w:szCs w:val="24"/>
        </w:rPr>
        <w:fldChar w:fldCharType="begin"/>
      </w:r>
      <w:r w:rsidRPr="00A71D11">
        <w:rPr>
          <w:i w:val="0"/>
          <w:iCs w:val="0"/>
          <w:color w:val="auto"/>
          <w:sz w:val="24"/>
          <w:szCs w:val="24"/>
        </w:rPr>
        <w:instrText xml:space="preserve"> SEQ Gambar_6. \* ARABIC </w:instrText>
      </w:r>
      <w:r w:rsidRPr="00A71D11">
        <w:rPr>
          <w:i w:val="0"/>
          <w:iCs w:val="0"/>
          <w:color w:val="auto"/>
          <w:sz w:val="24"/>
          <w:szCs w:val="24"/>
        </w:rPr>
        <w:fldChar w:fldCharType="separate"/>
      </w:r>
      <w:r w:rsidR="006C1C49">
        <w:rPr>
          <w:i w:val="0"/>
          <w:iCs w:val="0"/>
          <w:noProof/>
          <w:color w:val="auto"/>
          <w:sz w:val="24"/>
          <w:szCs w:val="24"/>
        </w:rPr>
        <w:t>23</w:t>
      </w:r>
      <w:r w:rsidRPr="00A71D11">
        <w:rPr>
          <w:i w:val="0"/>
          <w:iCs w:val="0"/>
          <w:color w:val="auto"/>
          <w:sz w:val="24"/>
          <w:szCs w:val="24"/>
        </w:rPr>
        <w:fldChar w:fldCharType="end"/>
      </w:r>
      <w:r w:rsidRPr="00A71D11">
        <w:rPr>
          <w:color w:val="auto"/>
          <w:sz w:val="24"/>
          <w:szCs w:val="24"/>
        </w:rPr>
        <w:t xml:space="preserve"> Suvey result question 7</w:t>
      </w:r>
      <w:bookmarkEnd w:id="191"/>
    </w:p>
    <w:p w14:paraId="50222264" w14:textId="77777777" w:rsidR="006B69BD" w:rsidRDefault="006B69BD" w:rsidP="00C74A77">
      <w:pPr>
        <w:tabs>
          <w:tab w:val="left" w:pos="2116"/>
        </w:tabs>
      </w:pPr>
    </w:p>
    <w:p w14:paraId="104E0525" w14:textId="7E5671C9" w:rsidR="006B69BD" w:rsidRDefault="006B69BD">
      <w:pPr>
        <w:pStyle w:val="ListParagraph"/>
        <w:numPr>
          <w:ilvl w:val="4"/>
          <w:numId w:val="52"/>
        </w:numPr>
        <w:tabs>
          <w:tab w:val="clear" w:pos="3600"/>
          <w:tab w:val="num" w:pos="540"/>
        </w:tabs>
        <w:ind w:left="540" w:hanging="540"/>
      </w:pPr>
      <w:r w:rsidRPr="00003474">
        <w:t>Apakah fitur </w:t>
      </w:r>
      <w:r w:rsidRPr="00470386">
        <w:rPr>
          <w:i/>
          <w:iCs/>
        </w:rPr>
        <w:t>Gamification</w:t>
      </w:r>
      <w:r w:rsidRPr="00003474">
        <w:rPr>
          <w:b/>
          <w:bCs/>
        </w:rPr>
        <w:t> </w:t>
      </w:r>
      <w:r w:rsidRPr="00003474">
        <w:t xml:space="preserve">seperti poin, </w:t>
      </w:r>
      <w:r w:rsidRPr="00470386">
        <w:rPr>
          <w:i/>
          <w:iCs/>
        </w:rPr>
        <w:t>timer</w:t>
      </w:r>
      <w:r w:rsidRPr="00003474">
        <w:t xml:space="preserve">, dan </w:t>
      </w:r>
      <w:r w:rsidRPr="00470386">
        <w:rPr>
          <w:i/>
          <w:iCs/>
        </w:rPr>
        <w:t>leaderboard</w:t>
      </w:r>
      <w:r w:rsidRPr="00003474">
        <w:t xml:space="preserve"> membuat pengalaman belajar lebih menarik?</w:t>
      </w:r>
    </w:p>
    <w:p w14:paraId="05443BA1" w14:textId="626F8F2C" w:rsidR="006B69BD" w:rsidRPr="00050B4B" w:rsidRDefault="006B69BD" w:rsidP="006B69BD">
      <w:r w:rsidRPr="00050B4B">
        <w:t xml:space="preserve">Gambar di </w:t>
      </w:r>
      <w:r>
        <w:t>bawah ini</w:t>
      </w:r>
      <w:r w:rsidRPr="00050B4B">
        <w:t xml:space="preserve"> menampilkan hasil survei dari 35 responden mengenai pendapat mereka terhadap fitur </w:t>
      </w:r>
      <w:r w:rsidRPr="00050B4B">
        <w:rPr>
          <w:i/>
          <w:iCs/>
        </w:rPr>
        <w:t>gamification</w:t>
      </w:r>
      <w:r>
        <w:t xml:space="preserve"> - </w:t>
      </w:r>
      <w:r w:rsidRPr="00050B4B">
        <w:t xml:space="preserve">seperti poin, </w:t>
      </w:r>
      <w:r w:rsidRPr="00C74A77">
        <w:rPr>
          <w:i/>
          <w:iCs/>
        </w:rPr>
        <w:t>timer</w:t>
      </w:r>
      <w:r w:rsidRPr="00050B4B">
        <w:t xml:space="preserve">, dan </w:t>
      </w:r>
      <w:r w:rsidRPr="00C74A77">
        <w:rPr>
          <w:i/>
          <w:iCs/>
        </w:rPr>
        <w:t>leaderboard</w:t>
      </w:r>
      <w:r>
        <w:t xml:space="preserve"> - </w:t>
      </w:r>
      <w:r w:rsidRPr="00050B4B">
        <w:t>dalam meningkatkan daya tarik pengalaman belajar. Diagram pie menunjukkan bahwa mayoritas responden, yaitu 60%</w:t>
      </w:r>
      <w:r w:rsidR="00DF034E">
        <w:t xml:space="preserve"> atau 21 responden </w:t>
      </w:r>
      <w:r w:rsidRPr="00050B4B">
        <w:t xml:space="preserve">menganggap fitur-fitur </w:t>
      </w:r>
      <w:r w:rsidRPr="00050B4B">
        <w:rPr>
          <w:i/>
          <w:iCs/>
        </w:rPr>
        <w:t>gamification</w:t>
      </w:r>
      <w:r w:rsidRPr="00050B4B">
        <w:t xml:space="preserve"> ini "Sangat menarik". Sementara itu, 40%</w:t>
      </w:r>
      <w:r w:rsidR="00DF034E">
        <w:t xml:space="preserve"> atau 14 responden</w:t>
      </w:r>
      <w:r w:rsidRPr="00050B4B">
        <w:t xml:space="preserve"> lainnya memilih opsi "Cukup menarik". Tidak ada responden yang menyatakan bahwa fitur ini "Kurang menarik" atau "Tidak menarik", yang berarti semua peserta survei merasa bahwa unsur </w:t>
      </w:r>
      <w:r w:rsidRPr="00050B4B">
        <w:rPr>
          <w:i/>
          <w:iCs/>
        </w:rPr>
        <w:t>gamification</w:t>
      </w:r>
      <w:r w:rsidRPr="00050B4B">
        <w:t xml:space="preserve"> memberikan dampak positif terhadap pengalaman belajar mereka.</w:t>
      </w:r>
    </w:p>
    <w:p w14:paraId="35AC1867" w14:textId="21704925" w:rsidR="00C74A77" w:rsidRDefault="006B69BD" w:rsidP="00050B4B">
      <w:r w:rsidRPr="00050B4B">
        <w:t xml:space="preserve">Hasil ini menunjukkan bahwa penerapan elemen-elemen permainan dalam proses pembelajaran cukup berhasil menarik minat peserta. Dengan mayoritas responden menyatakan ketertarikannya secara tinggi, dapat disimpulkan bahwa penggunaan </w:t>
      </w:r>
      <w:r w:rsidRPr="00050B4B">
        <w:rPr>
          <w:i/>
          <w:iCs/>
        </w:rPr>
        <w:t>gamification</w:t>
      </w:r>
      <w:r w:rsidRPr="00050B4B">
        <w:t xml:space="preserve"> adalah strategi yang efektif untuk meningkatkan keterlibatan dan motivasi belajar. Meskipun masih ada ruang untuk peningkatan agar lebih banyak responden merasa pengalaman belajar menjadi "sangat menarik", data ini merupakan indikator positif terhadap pendekatan pembelajaran berbasis permainan.</w:t>
      </w:r>
    </w:p>
    <w:p w14:paraId="3BDB7F43" w14:textId="77777777" w:rsidR="00A71D11" w:rsidRDefault="00FC49B2" w:rsidP="00A71D11">
      <w:pPr>
        <w:keepNext/>
      </w:pPr>
      <w:r>
        <w:rPr>
          <w:noProof/>
        </w:rPr>
        <w:drawing>
          <wp:inline distT="0" distB="0" distL="0" distR="0" wp14:anchorId="7612F93B" wp14:editId="4BA8AFE2">
            <wp:extent cx="5943600" cy="2698115"/>
            <wp:effectExtent l="0" t="0" r="0" b="6985"/>
            <wp:docPr id="1201315785" name="Picture 14" descr="Diagram jawaban Formulir. Judul pertanyaan: Apakah fitur Gamification seperti poin, timer, dan leaderboard membuat pengalaman belajar lebih menarik?&#10;&#10;. Jumlah jawaban: 35 jawab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Diagram jawaban Formulir. Judul pertanyaan: Apakah fitur Gamification seperti poin, timer, dan leaderboard membuat pengalaman belajar lebih menarik?&#10;&#10;. Jumlah jawaban: 35 jawaban."/>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943600" cy="2698115"/>
                    </a:xfrm>
                    <a:prstGeom prst="rect">
                      <a:avLst/>
                    </a:prstGeom>
                    <a:noFill/>
                    <a:ln>
                      <a:noFill/>
                    </a:ln>
                  </pic:spPr>
                </pic:pic>
              </a:graphicData>
            </a:graphic>
          </wp:inline>
        </w:drawing>
      </w:r>
    </w:p>
    <w:p w14:paraId="67BC2110" w14:textId="48EBBD24" w:rsidR="00C74A77" w:rsidRDefault="00A71D11" w:rsidP="00CC45D8">
      <w:pPr>
        <w:pStyle w:val="Caption"/>
        <w:jc w:val="center"/>
        <w:rPr>
          <w:color w:val="auto"/>
          <w:sz w:val="24"/>
          <w:szCs w:val="24"/>
        </w:rPr>
      </w:pPr>
      <w:bookmarkStart w:id="192" w:name="_Toc195483000"/>
      <w:r w:rsidRPr="00A71D11">
        <w:rPr>
          <w:i w:val="0"/>
          <w:iCs w:val="0"/>
          <w:color w:val="auto"/>
          <w:sz w:val="24"/>
          <w:szCs w:val="24"/>
        </w:rPr>
        <w:t xml:space="preserve">Gambar 6. </w:t>
      </w:r>
      <w:r w:rsidRPr="00A71D11">
        <w:rPr>
          <w:i w:val="0"/>
          <w:iCs w:val="0"/>
          <w:color w:val="auto"/>
          <w:sz w:val="24"/>
          <w:szCs w:val="24"/>
        </w:rPr>
        <w:fldChar w:fldCharType="begin"/>
      </w:r>
      <w:r w:rsidRPr="00A71D11">
        <w:rPr>
          <w:i w:val="0"/>
          <w:iCs w:val="0"/>
          <w:color w:val="auto"/>
          <w:sz w:val="24"/>
          <w:szCs w:val="24"/>
        </w:rPr>
        <w:instrText xml:space="preserve"> SEQ Gambar_6. \* ARABIC </w:instrText>
      </w:r>
      <w:r w:rsidRPr="00A71D11">
        <w:rPr>
          <w:i w:val="0"/>
          <w:iCs w:val="0"/>
          <w:color w:val="auto"/>
          <w:sz w:val="24"/>
          <w:szCs w:val="24"/>
        </w:rPr>
        <w:fldChar w:fldCharType="separate"/>
      </w:r>
      <w:r w:rsidR="006C1C49">
        <w:rPr>
          <w:i w:val="0"/>
          <w:iCs w:val="0"/>
          <w:noProof/>
          <w:color w:val="auto"/>
          <w:sz w:val="24"/>
          <w:szCs w:val="24"/>
        </w:rPr>
        <w:t>24</w:t>
      </w:r>
      <w:r w:rsidRPr="00A71D11">
        <w:rPr>
          <w:i w:val="0"/>
          <w:iCs w:val="0"/>
          <w:color w:val="auto"/>
          <w:sz w:val="24"/>
          <w:szCs w:val="24"/>
        </w:rPr>
        <w:fldChar w:fldCharType="end"/>
      </w:r>
      <w:r w:rsidRPr="00A71D11">
        <w:rPr>
          <w:color w:val="auto"/>
          <w:sz w:val="24"/>
          <w:szCs w:val="24"/>
        </w:rPr>
        <w:t xml:space="preserve"> Suvey result question 8</w:t>
      </w:r>
      <w:bookmarkEnd w:id="192"/>
    </w:p>
    <w:p w14:paraId="22C8CB66" w14:textId="1A4B5DDA" w:rsidR="00C74A77" w:rsidRDefault="00A604EA">
      <w:pPr>
        <w:pStyle w:val="ListParagraph"/>
        <w:numPr>
          <w:ilvl w:val="4"/>
          <w:numId w:val="52"/>
        </w:numPr>
        <w:tabs>
          <w:tab w:val="clear" w:pos="3600"/>
          <w:tab w:val="num" w:pos="540"/>
        </w:tabs>
        <w:ind w:hanging="3600"/>
      </w:pPr>
      <w:r w:rsidRPr="00A604EA">
        <w:t xml:space="preserve">Seberapa puas </w:t>
      </w:r>
      <w:r>
        <w:t>a</w:t>
      </w:r>
      <w:r w:rsidRPr="00A604EA">
        <w:t xml:space="preserve">nda menggunakan </w:t>
      </w:r>
      <w:r w:rsidRPr="00A604EA">
        <w:rPr>
          <w:i/>
          <w:iCs/>
        </w:rPr>
        <w:t>website</w:t>
      </w:r>
      <w:r w:rsidRPr="00A604EA">
        <w:t xml:space="preserve"> berbasis </w:t>
      </w:r>
      <w:r w:rsidRPr="00A604EA">
        <w:rPr>
          <w:i/>
          <w:iCs/>
        </w:rPr>
        <w:t>Gamification</w:t>
      </w:r>
      <w:r w:rsidRPr="00A604EA">
        <w:rPr>
          <w:b/>
          <w:bCs/>
        </w:rPr>
        <w:t>?</w:t>
      </w:r>
    </w:p>
    <w:p w14:paraId="41E3B10F" w14:textId="552D8193" w:rsidR="00850731" w:rsidRPr="00850731" w:rsidRDefault="00850731" w:rsidP="00850731">
      <w:pPr>
        <w:rPr>
          <w:sz w:val="22"/>
        </w:rPr>
      </w:pPr>
      <w:r>
        <w:t xml:space="preserve">Pada gambar di atas menunjukkan hasil survei dari 35 responden mengenai tingkat kepuasan mereka dalam menggunakan website berbasis </w:t>
      </w:r>
      <w:r w:rsidRPr="00850731">
        <w:rPr>
          <w:i/>
          <w:iCs/>
        </w:rPr>
        <w:t>gamification</w:t>
      </w:r>
      <w:r>
        <w:t xml:space="preserve">. Diagram pie memperlihatkan bahwa mayoritas responden, yaitu </w:t>
      </w:r>
      <w:r w:rsidRPr="00850731">
        <w:t xml:space="preserve">sebesar 57,1%, </w:t>
      </w:r>
      <w:r w:rsidR="00BF234D">
        <w:t xml:space="preserve">atau 20 responden </w:t>
      </w:r>
      <w:r w:rsidRPr="00850731">
        <w:t>merasa</w:t>
      </w:r>
      <w:r>
        <w:t xml:space="preserve"> "Sangat Puas" dengan pengalaman mereka menggunakan website tersebut. Sementara itu, </w:t>
      </w:r>
      <w:r w:rsidR="00CE77C3">
        <w:t>42</w:t>
      </w:r>
      <w:r w:rsidR="00CE77C3" w:rsidRPr="00850731">
        <w:t>,</w:t>
      </w:r>
      <w:r w:rsidR="00CE77C3">
        <w:t>9</w:t>
      </w:r>
      <w:r w:rsidR="00CE77C3" w:rsidRPr="00850731">
        <w:t>%</w:t>
      </w:r>
      <w:r>
        <w:t xml:space="preserve"> </w:t>
      </w:r>
      <w:r w:rsidR="00BF234D">
        <w:t xml:space="preserve">atau 15 responden </w:t>
      </w:r>
      <w:r>
        <w:t>merasa "Cukup Puas". Tidak ada responden yang memilih opsi "Kurang Puas" atau "Tidak puas sama sekali", yang menunjukkan bahwa tidak ada keluhan signifikan terkait pengalaman penggunaan website ini.</w:t>
      </w:r>
    </w:p>
    <w:p w14:paraId="570C514F" w14:textId="77777777" w:rsidR="00850731" w:rsidRDefault="00850731" w:rsidP="00850731">
      <w:r>
        <w:t xml:space="preserve">Hasil ini menunjukkan bahwa pendekatan </w:t>
      </w:r>
      <w:r w:rsidRPr="00850731">
        <w:rPr>
          <w:i/>
          <w:iCs/>
        </w:rPr>
        <w:t>gamification</w:t>
      </w:r>
      <w:r>
        <w:t xml:space="preserve"> yang diterapkan dalam website tersebut telah berhasil memberikan pengalaman yang memuaskan bagi pengguna. Mayoritas merasa sangat puas, yang berarti elemen-elemen seperti poin, leaderboard, atau tantangan-tantangan dalam website berhasil meningkatkan kepuasan belajar. Meski masih ada ruang untuk penyempurnaan agar lebih banyak pengguna merasa sangat puas, hasil ini merupakan sinyal positif bahwa penerapan </w:t>
      </w:r>
      <w:r w:rsidRPr="00850731">
        <w:rPr>
          <w:i/>
          <w:iCs/>
        </w:rPr>
        <w:t>gamification</w:t>
      </w:r>
      <w:r>
        <w:t xml:space="preserve"> memberikan dampak yang baik terhadap kepuasan pengguna secara keseluruhan.</w:t>
      </w:r>
    </w:p>
    <w:p w14:paraId="175DEBB8" w14:textId="77777777" w:rsidR="00850731" w:rsidRDefault="00850731" w:rsidP="00850731">
      <w:pPr>
        <w:keepNext/>
        <w:tabs>
          <w:tab w:val="left" w:pos="2116"/>
        </w:tabs>
        <w:rPr>
          <w:noProof/>
        </w:rPr>
      </w:pPr>
    </w:p>
    <w:p w14:paraId="21B46934" w14:textId="027D2E17" w:rsidR="00A71D11" w:rsidRDefault="00F569CD" w:rsidP="00A71D11">
      <w:pPr>
        <w:keepNext/>
        <w:tabs>
          <w:tab w:val="left" w:pos="2116"/>
        </w:tabs>
        <w:jc w:val="center"/>
      </w:pPr>
      <w:r>
        <w:rPr>
          <w:noProof/>
        </w:rPr>
        <w:drawing>
          <wp:inline distT="0" distB="0" distL="0" distR="0" wp14:anchorId="2D9A4E3F" wp14:editId="729ED849">
            <wp:extent cx="5943600" cy="2499360"/>
            <wp:effectExtent l="0" t="0" r="0" b="0"/>
            <wp:docPr id="847955882" name="Picture 15" descr="Diagram jawaban Formulir. Judul pertanyaan: Seberapa puas Anda menggunakan website berbasis Gamification?. Jumlah jawaban: 35 jawab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Diagram jawaban Formulir. Judul pertanyaan: Seberapa puas Anda menggunakan website berbasis Gamification?. Jumlah jawaban: 35 jawaban."/>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943600" cy="2499360"/>
                    </a:xfrm>
                    <a:prstGeom prst="rect">
                      <a:avLst/>
                    </a:prstGeom>
                    <a:noFill/>
                    <a:ln>
                      <a:noFill/>
                    </a:ln>
                  </pic:spPr>
                </pic:pic>
              </a:graphicData>
            </a:graphic>
          </wp:inline>
        </w:drawing>
      </w:r>
    </w:p>
    <w:p w14:paraId="03F5EFF5" w14:textId="37AFB61D" w:rsidR="00F4677A" w:rsidRDefault="00A71D11" w:rsidP="00A71D11">
      <w:pPr>
        <w:pStyle w:val="Caption"/>
        <w:jc w:val="center"/>
        <w:rPr>
          <w:color w:val="auto"/>
          <w:sz w:val="24"/>
          <w:szCs w:val="24"/>
        </w:rPr>
      </w:pPr>
      <w:bookmarkStart w:id="193" w:name="_Toc195483001"/>
      <w:r w:rsidRPr="00A71D11">
        <w:rPr>
          <w:i w:val="0"/>
          <w:iCs w:val="0"/>
          <w:color w:val="auto"/>
          <w:sz w:val="24"/>
          <w:szCs w:val="24"/>
        </w:rPr>
        <w:t xml:space="preserve">Gambar 6. </w:t>
      </w:r>
      <w:r w:rsidRPr="00A71D11">
        <w:rPr>
          <w:i w:val="0"/>
          <w:iCs w:val="0"/>
          <w:color w:val="auto"/>
          <w:sz w:val="24"/>
          <w:szCs w:val="24"/>
        </w:rPr>
        <w:fldChar w:fldCharType="begin"/>
      </w:r>
      <w:r w:rsidRPr="00A71D11">
        <w:rPr>
          <w:i w:val="0"/>
          <w:iCs w:val="0"/>
          <w:color w:val="auto"/>
          <w:sz w:val="24"/>
          <w:szCs w:val="24"/>
        </w:rPr>
        <w:instrText xml:space="preserve"> SEQ Gambar_6. \* ARABIC </w:instrText>
      </w:r>
      <w:r w:rsidRPr="00A71D11">
        <w:rPr>
          <w:i w:val="0"/>
          <w:iCs w:val="0"/>
          <w:color w:val="auto"/>
          <w:sz w:val="24"/>
          <w:szCs w:val="24"/>
        </w:rPr>
        <w:fldChar w:fldCharType="separate"/>
      </w:r>
      <w:r w:rsidR="006C1C49">
        <w:rPr>
          <w:i w:val="0"/>
          <w:iCs w:val="0"/>
          <w:noProof/>
          <w:color w:val="auto"/>
          <w:sz w:val="24"/>
          <w:szCs w:val="24"/>
        </w:rPr>
        <w:t>25</w:t>
      </w:r>
      <w:r w:rsidRPr="00A71D11">
        <w:rPr>
          <w:i w:val="0"/>
          <w:iCs w:val="0"/>
          <w:color w:val="auto"/>
          <w:sz w:val="24"/>
          <w:szCs w:val="24"/>
        </w:rPr>
        <w:fldChar w:fldCharType="end"/>
      </w:r>
      <w:r w:rsidRPr="00A71D11">
        <w:rPr>
          <w:color w:val="auto"/>
          <w:sz w:val="24"/>
          <w:szCs w:val="24"/>
        </w:rPr>
        <w:t xml:space="preserve"> Suvey result question </w:t>
      </w:r>
      <w:r>
        <w:rPr>
          <w:color w:val="auto"/>
          <w:sz w:val="24"/>
          <w:szCs w:val="24"/>
        </w:rPr>
        <w:t>9</w:t>
      </w:r>
      <w:bookmarkEnd w:id="193"/>
    </w:p>
    <w:p w14:paraId="161DE0DE" w14:textId="2116E677" w:rsidR="00C048EC" w:rsidRPr="00C048EC" w:rsidRDefault="00C048EC">
      <w:pPr>
        <w:pStyle w:val="ListParagraph"/>
        <w:numPr>
          <w:ilvl w:val="4"/>
          <w:numId w:val="52"/>
        </w:numPr>
        <w:tabs>
          <w:tab w:val="clear" w:pos="3600"/>
        </w:tabs>
        <w:ind w:left="540" w:hanging="540"/>
      </w:pPr>
      <w:r>
        <w:t>Saran dan Masukan</w:t>
      </w:r>
    </w:p>
    <w:p w14:paraId="4392549F" w14:textId="5CFF7D7E" w:rsidR="00C048EC" w:rsidRPr="00C048EC" w:rsidRDefault="00C048EC" w:rsidP="00C048EC">
      <w:pPr>
        <w:tabs>
          <w:tab w:val="left" w:pos="2116"/>
        </w:tabs>
      </w:pPr>
      <w:r w:rsidRPr="00F4677A">
        <w:t xml:space="preserve">Pada </w:t>
      </w:r>
      <w:r>
        <w:t>g</w:t>
      </w:r>
      <w:r w:rsidRPr="00F4677A">
        <w:t>ambar</w:t>
      </w:r>
      <w:r>
        <w:t xml:space="preserve"> di bawah ini</w:t>
      </w:r>
      <w:r w:rsidRPr="00F4677A">
        <w:t xml:space="preserve"> menampilkan hasil tanggapan terbuka dari 35 responden yang memberikan saran atau masukan untuk meningkatkan sistem berbasis </w:t>
      </w:r>
      <w:r w:rsidRPr="00F4677A">
        <w:rPr>
          <w:i/>
          <w:iCs/>
        </w:rPr>
        <w:t>gamification</w:t>
      </w:r>
      <w:r w:rsidRPr="00F4677A">
        <w:t xml:space="preserve"> yang mereka gunakan. Secara umum, tanggapan terbagi ke dalam dua kategori besar: ada yang merasa sistem sudah cukup baik sehingga tidak memberikan saran (contohnya: "-", "Tidak ada"), dan ada juga yang memberikan saran yang lebih spesifik dan konstruktif untuk pengembangan lebih lanjut.</w:t>
      </w:r>
    </w:p>
    <w:p w14:paraId="330814FD" w14:textId="77777777" w:rsidR="00F4677A" w:rsidRDefault="00F4677A" w:rsidP="00F4677A">
      <w:pPr>
        <w:tabs>
          <w:tab w:val="left" w:pos="2116"/>
        </w:tabs>
      </w:pPr>
      <w:r w:rsidRPr="00F4677A">
        <w:t xml:space="preserve">Beberapa saran yang sering muncul antara lain peningkatan fitur </w:t>
      </w:r>
      <w:r w:rsidRPr="008E428D">
        <w:rPr>
          <w:i/>
          <w:iCs/>
        </w:rPr>
        <w:t>feedback</w:t>
      </w:r>
      <w:r w:rsidRPr="00F4677A">
        <w:t xml:space="preserve">, baik dari segi kejelasan maupun cara penyampaian yang lebih menarik—seperti penggunaan animasi sederhana agar tidak monoton. Selain itu, responden juga menyarankan agar soal kuis ditampilkan secara acak dan dilengkapi dengan </w:t>
      </w:r>
      <w:r w:rsidRPr="00F4677A">
        <w:rPr>
          <w:i/>
          <w:iCs/>
        </w:rPr>
        <w:t>leaderboard</w:t>
      </w:r>
      <w:r w:rsidRPr="00F4677A">
        <w:t xml:space="preserve"> untuk setiap mata kuliah, sehingga menambah semangat kompetisi di antara pengguna. Ada pula usulan untuk memperkaya tampilan visual melalui animasi dan warna yang lebih hidup guna menarik perhatian pengguna.</w:t>
      </w:r>
      <w:r>
        <w:t xml:space="preserve"> </w:t>
      </w:r>
      <w:r w:rsidRPr="00F4677A">
        <w:t>Saran menarik lainnya mencakup personalisasi sistem berdasarkan data pengguna agar tantangan dan hadiah yang diberikan lebih relevan. Beberapa responden juga mengusulkan diversifikasi tipe soal agar tidak monoton, penggunaan teknologi OCR untuk mendukung file PDF berbasis gambar, serta penambahan fitur komentar agar pengguna bisa mendiskusikan soal sebelum dipublikasikan. Secara keseluruhan, tanggapan ini menunjukkan antusiasme pengguna dalam memberikan masukan yang membangun, dengan harapan sistem dapat terus berkembang dan memberikan pengalaman belajar yang semakin baik.</w:t>
      </w:r>
    </w:p>
    <w:p w14:paraId="0C66CCE1" w14:textId="77777777" w:rsidR="00CF50F9" w:rsidRDefault="00F569CD" w:rsidP="00CF50F9">
      <w:pPr>
        <w:keepNext/>
        <w:tabs>
          <w:tab w:val="left" w:pos="2116"/>
        </w:tabs>
        <w:jc w:val="center"/>
      </w:pPr>
      <w:r>
        <w:rPr>
          <w:noProof/>
        </w:rPr>
        <w:drawing>
          <wp:inline distT="0" distB="0" distL="0" distR="0" wp14:anchorId="569F2682" wp14:editId="638515CF">
            <wp:extent cx="5943600" cy="4253865"/>
            <wp:effectExtent l="0" t="0" r="1270" b="0"/>
            <wp:docPr id="14782237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8223724" name=""/>
                    <pic:cNvPicPr/>
                  </pic:nvPicPr>
                  <pic:blipFill>
                    <a:blip r:embed="rId72"/>
                    <a:stretch>
                      <a:fillRect/>
                    </a:stretch>
                  </pic:blipFill>
                  <pic:spPr>
                    <a:xfrm>
                      <a:off x="0" y="0"/>
                      <a:ext cx="5943600" cy="4253865"/>
                    </a:xfrm>
                    <a:prstGeom prst="rect">
                      <a:avLst/>
                    </a:prstGeom>
                  </pic:spPr>
                </pic:pic>
              </a:graphicData>
            </a:graphic>
          </wp:inline>
        </w:drawing>
      </w:r>
    </w:p>
    <w:p w14:paraId="766546B2" w14:textId="0741D5E1" w:rsidR="00F569CD" w:rsidRPr="00CF50F9" w:rsidRDefault="00CF50F9" w:rsidP="00CF50F9">
      <w:pPr>
        <w:pStyle w:val="Caption"/>
        <w:jc w:val="center"/>
        <w:rPr>
          <w:color w:val="auto"/>
          <w:sz w:val="24"/>
          <w:szCs w:val="24"/>
        </w:rPr>
      </w:pPr>
      <w:bookmarkStart w:id="194" w:name="_Toc195483002"/>
      <w:r w:rsidRPr="00CF50F9">
        <w:rPr>
          <w:i w:val="0"/>
          <w:iCs w:val="0"/>
          <w:color w:val="auto"/>
          <w:sz w:val="24"/>
          <w:szCs w:val="24"/>
        </w:rPr>
        <w:t xml:space="preserve">Gambar 6. </w:t>
      </w:r>
      <w:r w:rsidRPr="00CF50F9">
        <w:rPr>
          <w:i w:val="0"/>
          <w:iCs w:val="0"/>
          <w:color w:val="auto"/>
          <w:sz w:val="24"/>
          <w:szCs w:val="24"/>
        </w:rPr>
        <w:fldChar w:fldCharType="begin"/>
      </w:r>
      <w:r w:rsidRPr="00CF50F9">
        <w:rPr>
          <w:i w:val="0"/>
          <w:iCs w:val="0"/>
          <w:color w:val="auto"/>
          <w:sz w:val="24"/>
          <w:szCs w:val="24"/>
        </w:rPr>
        <w:instrText xml:space="preserve"> SEQ Gambar_6. \* ARABIC </w:instrText>
      </w:r>
      <w:r w:rsidRPr="00CF50F9">
        <w:rPr>
          <w:i w:val="0"/>
          <w:iCs w:val="0"/>
          <w:color w:val="auto"/>
          <w:sz w:val="24"/>
          <w:szCs w:val="24"/>
        </w:rPr>
        <w:fldChar w:fldCharType="separate"/>
      </w:r>
      <w:r w:rsidR="006C1C49">
        <w:rPr>
          <w:i w:val="0"/>
          <w:iCs w:val="0"/>
          <w:noProof/>
          <w:color w:val="auto"/>
          <w:sz w:val="24"/>
          <w:szCs w:val="24"/>
        </w:rPr>
        <w:t>26</w:t>
      </w:r>
      <w:r w:rsidRPr="00CF50F9">
        <w:rPr>
          <w:i w:val="0"/>
          <w:iCs w:val="0"/>
          <w:color w:val="auto"/>
          <w:sz w:val="24"/>
          <w:szCs w:val="24"/>
        </w:rPr>
        <w:fldChar w:fldCharType="end"/>
      </w:r>
      <w:r w:rsidRPr="00CF50F9">
        <w:rPr>
          <w:color w:val="auto"/>
          <w:sz w:val="24"/>
          <w:szCs w:val="24"/>
        </w:rPr>
        <w:t xml:space="preserve"> Suvey result question 10</w:t>
      </w:r>
      <w:bookmarkEnd w:id="194"/>
    </w:p>
    <w:p w14:paraId="4441526F" w14:textId="581A07BF" w:rsidR="00F4677A" w:rsidRPr="00F4677A" w:rsidRDefault="00F4677A" w:rsidP="00F4677A">
      <w:pPr>
        <w:tabs>
          <w:tab w:val="left" w:pos="2116"/>
        </w:tabs>
      </w:pPr>
    </w:p>
    <w:p w14:paraId="447CC05F" w14:textId="2BCE10DE" w:rsidR="00791F66" w:rsidRDefault="00791F66" w:rsidP="00791F66">
      <w:pPr>
        <w:pStyle w:val="Heading3"/>
        <w:rPr>
          <w:bCs/>
          <w:color w:val="auto"/>
        </w:rPr>
      </w:pPr>
      <w:bookmarkStart w:id="195" w:name="_Toc195504920"/>
      <w:r w:rsidRPr="007709F8">
        <w:rPr>
          <w:color w:val="auto"/>
        </w:rPr>
        <w:t xml:space="preserve">Hasil </w:t>
      </w:r>
      <w:r w:rsidR="007709F8" w:rsidRPr="007709F8">
        <w:rPr>
          <w:bCs/>
          <w:color w:val="auto"/>
        </w:rPr>
        <w:t>Kuesioner</w:t>
      </w:r>
      <w:r w:rsidR="00E616BB">
        <w:rPr>
          <w:bCs/>
          <w:color w:val="auto"/>
        </w:rPr>
        <w:t xml:space="preserve"> Evaluasi</w:t>
      </w:r>
      <w:bookmarkEnd w:id="195"/>
    </w:p>
    <w:p w14:paraId="0A57D231" w14:textId="193BF974" w:rsidR="00001451" w:rsidRPr="00001451" w:rsidRDefault="0061394A" w:rsidP="00001451">
      <w:r>
        <w:t>Hasil kuesioner evaluasi di visualisasikan dalam ben</w:t>
      </w:r>
      <w:r w:rsidR="00001451">
        <w:t xml:space="preserve">tuk </w:t>
      </w:r>
      <w:r w:rsidR="00001451" w:rsidRPr="00001451">
        <w:rPr>
          <w:i/>
          <w:iCs/>
        </w:rPr>
        <w:t>stacked bar chart horizontal</w:t>
      </w:r>
      <w:r w:rsidR="00001451">
        <w:rPr>
          <w:i/>
          <w:iCs/>
        </w:rPr>
        <w:t xml:space="preserve"> </w:t>
      </w:r>
      <w:r w:rsidR="00001451">
        <w:t xml:space="preserve">yang menggambarkan </w:t>
      </w:r>
      <w:r w:rsidR="00001451" w:rsidRPr="00001451">
        <w:t xml:space="preserve">distribusi persentase jawaban dari 35 responden terhadap sepuluh pertanyaan evaluasi sistem berbasis gamification. Setiap bar menyajikan kategori jawaban seperti </w:t>
      </w:r>
      <w:r w:rsidR="00001451" w:rsidRPr="00001451">
        <w:rPr>
          <w:i/>
          <w:iCs/>
        </w:rPr>
        <w:t>sangat puas</w:t>
      </w:r>
      <w:r w:rsidR="00001451" w:rsidRPr="00001451">
        <w:t xml:space="preserve">, </w:t>
      </w:r>
      <w:r w:rsidR="00001451" w:rsidRPr="00001451">
        <w:rPr>
          <w:i/>
          <w:iCs/>
        </w:rPr>
        <w:t>cukup jelas</w:t>
      </w:r>
      <w:r w:rsidR="00001451" w:rsidRPr="00001451">
        <w:t xml:space="preserve">, atau </w:t>
      </w:r>
      <w:r w:rsidR="00001451" w:rsidRPr="00001451">
        <w:rPr>
          <w:i/>
          <w:iCs/>
        </w:rPr>
        <w:t>cukup mudah</w:t>
      </w:r>
      <w:r w:rsidR="00001451" w:rsidRPr="00001451">
        <w:t>, disertai dengan keterangan persentase dan jumlah responden aktual dalam tanda kurung.</w:t>
      </w:r>
    </w:p>
    <w:p w14:paraId="6627587F" w14:textId="77777777" w:rsidR="00001451" w:rsidRDefault="00001451" w:rsidP="00001451">
      <w:r w:rsidRPr="00001451">
        <w:t>Responden yang berpartisipasi adalah mahasiswa Program Studi Sistem Informasi angkatan 2021 dengan total partisipasi sebanyak 35 orang (100%).</w:t>
      </w:r>
    </w:p>
    <w:p w14:paraId="4AAB5A9B" w14:textId="77777777" w:rsidR="00001451" w:rsidRPr="00001451" w:rsidRDefault="00001451" w:rsidP="00001451"/>
    <w:p w14:paraId="3AA942D7" w14:textId="0E7AF0E8" w:rsidR="0053489C" w:rsidRPr="00001451" w:rsidRDefault="0053489C" w:rsidP="0053489C"/>
    <w:p w14:paraId="64741E4E" w14:textId="77777777" w:rsidR="0053489C" w:rsidRDefault="00E616BB" w:rsidP="0053489C">
      <w:pPr>
        <w:keepNext/>
        <w:jc w:val="center"/>
      </w:pPr>
      <w:r>
        <w:rPr>
          <w:noProof/>
        </w:rPr>
        <w:drawing>
          <wp:inline distT="0" distB="0" distL="0" distR="0" wp14:anchorId="43AE9312" wp14:editId="743833D5">
            <wp:extent cx="5943600" cy="2329732"/>
            <wp:effectExtent l="0" t="0" r="0" b="0"/>
            <wp:docPr id="5249427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943600" cy="2329732"/>
                    </a:xfrm>
                    <a:prstGeom prst="rect">
                      <a:avLst/>
                    </a:prstGeom>
                    <a:noFill/>
                    <a:ln>
                      <a:noFill/>
                    </a:ln>
                  </pic:spPr>
                </pic:pic>
              </a:graphicData>
            </a:graphic>
          </wp:inline>
        </w:drawing>
      </w:r>
    </w:p>
    <w:p w14:paraId="1B4D055D" w14:textId="157C7CE4" w:rsidR="00E616BB" w:rsidRPr="0053489C" w:rsidRDefault="0053489C" w:rsidP="0053489C">
      <w:pPr>
        <w:pStyle w:val="Caption"/>
        <w:jc w:val="center"/>
        <w:rPr>
          <w:i w:val="0"/>
          <w:iCs w:val="0"/>
          <w:color w:val="auto"/>
          <w:sz w:val="24"/>
          <w:szCs w:val="24"/>
        </w:rPr>
      </w:pPr>
      <w:r w:rsidRPr="0053489C">
        <w:rPr>
          <w:i w:val="0"/>
          <w:iCs w:val="0"/>
          <w:color w:val="auto"/>
          <w:sz w:val="24"/>
          <w:szCs w:val="24"/>
        </w:rPr>
        <w:t xml:space="preserve">Gambar 6. </w:t>
      </w:r>
      <w:r w:rsidRPr="0053489C">
        <w:rPr>
          <w:i w:val="0"/>
          <w:iCs w:val="0"/>
          <w:color w:val="auto"/>
          <w:sz w:val="24"/>
          <w:szCs w:val="24"/>
        </w:rPr>
        <w:fldChar w:fldCharType="begin"/>
      </w:r>
      <w:r w:rsidRPr="0053489C">
        <w:rPr>
          <w:i w:val="0"/>
          <w:iCs w:val="0"/>
          <w:color w:val="auto"/>
          <w:sz w:val="24"/>
          <w:szCs w:val="24"/>
        </w:rPr>
        <w:instrText xml:space="preserve"> SEQ Gambar_6. \* ARABIC </w:instrText>
      </w:r>
      <w:r w:rsidRPr="0053489C">
        <w:rPr>
          <w:i w:val="0"/>
          <w:iCs w:val="0"/>
          <w:color w:val="auto"/>
          <w:sz w:val="24"/>
          <w:szCs w:val="24"/>
        </w:rPr>
        <w:fldChar w:fldCharType="separate"/>
      </w:r>
      <w:r w:rsidR="006C1C49">
        <w:rPr>
          <w:i w:val="0"/>
          <w:iCs w:val="0"/>
          <w:noProof/>
          <w:color w:val="auto"/>
          <w:sz w:val="24"/>
          <w:szCs w:val="24"/>
        </w:rPr>
        <w:t>27</w:t>
      </w:r>
      <w:r w:rsidRPr="0053489C">
        <w:rPr>
          <w:i w:val="0"/>
          <w:iCs w:val="0"/>
          <w:color w:val="auto"/>
          <w:sz w:val="24"/>
          <w:szCs w:val="24"/>
        </w:rPr>
        <w:fldChar w:fldCharType="end"/>
      </w:r>
      <w:r w:rsidRPr="0053489C">
        <w:rPr>
          <w:i w:val="0"/>
          <w:iCs w:val="0"/>
          <w:color w:val="auto"/>
          <w:sz w:val="24"/>
          <w:szCs w:val="24"/>
        </w:rPr>
        <w:t xml:space="preserve"> Hasil Kuesioner</w:t>
      </w:r>
    </w:p>
    <w:p w14:paraId="128F9DEE" w14:textId="77777777" w:rsidR="00F22766" w:rsidRPr="00F22766" w:rsidRDefault="00F22766" w:rsidP="00F22766">
      <w:pPr>
        <w:tabs>
          <w:tab w:val="left" w:pos="2116"/>
        </w:tabs>
      </w:pPr>
      <w:r w:rsidRPr="00F22766">
        <w:t>Berdasarkan hasil kuesioner:</w:t>
      </w:r>
    </w:p>
    <w:p w14:paraId="65C2E53C" w14:textId="77777777" w:rsidR="00F22766" w:rsidRPr="00CD33DA" w:rsidRDefault="00F22766">
      <w:pPr>
        <w:numPr>
          <w:ilvl w:val="0"/>
          <w:numId w:val="63"/>
        </w:numPr>
        <w:tabs>
          <w:tab w:val="left" w:pos="2116"/>
        </w:tabs>
        <w:spacing w:after="0"/>
        <w:jc w:val="left"/>
        <w:rPr>
          <w:i/>
          <w:iCs/>
        </w:rPr>
      </w:pPr>
      <w:r w:rsidRPr="00F22766">
        <w:t xml:space="preserve">Pengalaman Responden Menggunakan Aplikasi </w:t>
      </w:r>
      <w:r w:rsidRPr="00F22766">
        <w:rPr>
          <w:i/>
          <w:iCs/>
        </w:rPr>
        <w:t>Gamification</w:t>
      </w:r>
    </w:p>
    <w:p w14:paraId="2AAA7361" w14:textId="15D9F619" w:rsidR="00F22766" w:rsidRPr="00F22766" w:rsidRDefault="00F22766" w:rsidP="00CD33DA">
      <w:pPr>
        <w:tabs>
          <w:tab w:val="left" w:pos="2116"/>
        </w:tabs>
        <w:spacing w:after="0"/>
        <w:ind w:left="720"/>
      </w:pPr>
      <w:r w:rsidRPr="00F22766">
        <w:t>Seluruh responden (100%) menyatakan telah menggunakan aplikasi seperti Quizizz, Duolingo, atau Kahoot. Hal ini menunjukkan bahwa mayoritas responden sudah memiliki pengalaman dan familiar dengan konsep gamification.</w:t>
      </w:r>
    </w:p>
    <w:p w14:paraId="643BF561" w14:textId="77777777" w:rsidR="00CD33DA" w:rsidRDefault="00F22766">
      <w:pPr>
        <w:numPr>
          <w:ilvl w:val="0"/>
          <w:numId w:val="63"/>
        </w:numPr>
        <w:tabs>
          <w:tab w:val="left" w:pos="2116"/>
        </w:tabs>
        <w:spacing w:after="0"/>
        <w:rPr>
          <w:i/>
          <w:iCs/>
        </w:rPr>
      </w:pPr>
      <w:r w:rsidRPr="00F22766">
        <w:t xml:space="preserve">Frekuensi Penggunaan </w:t>
      </w:r>
      <w:r w:rsidRPr="00F22766">
        <w:rPr>
          <w:i/>
          <w:iCs/>
        </w:rPr>
        <w:t>Website Gamification</w:t>
      </w:r>
    </w:p>
    <w:p w14:paraId="68191864" w14:textId="2C7A2075" w:rsidR="00F22766" w:rsidRDefault="00F22766" w:rsidP="00CD33DA">
      <w:pPr>
        <w:tabs>
          <w:tab w:val="left" w:pos="2116"/>
        </w:tabs>
        <w:spacing w:after="0"/>
        <w:ind w:left="720"/>
      </w:pPr>
      <w:r w:rsidRPr="00F22766">
        <w:t>Sebagian besar responden (54,3% atau 19 orang) mengaku cukup sering menggunakan website berbasis gamification. Sementara itu, 28,6% (10 orang) menjawab jarang menggunakannya, dan sisanya menjawab hanya pada saat tertentu, seperti menjelang UTS/UAS atau sangat sering (masing-masing 2,9%).</w:t>
      </w:r>
    </w:p>
    <w:p w14:paraId="1E6BC132" w14:textId="77777777" w:rsidR="00CD33DA" w:rsidRPr="00F22766" w:rsidRDefault="00CD33DA" w:rsidP="00CD33DA">
      <w:pPr>
        <w:tabs>
          <w:tab w:val="left" w:pos="2116"/>
        </w:tabs>
        <w:spacing w:after="0"/>
        <w:ind w:left="720"/>
        <w:rPr>
          <w:i/>
          <w:iCs/>
        </w:rPr>
      </w:pPr>
    </w:p>
    <w:p w14:paraId="3A04FC35" w14:textId="77777777" w:rsidR="00CD33DA" w:rsidRDefault="00F22766">
      <w:pPr>
        <w:numPr>
          <w:ilvl w:val="0"/>
          <w:numId w:val="63"/>
        </w:numPr>
        <w:tabs>
          <w:tab w:val="left" w:pos="2116"/>
        </w:tabs>
        <w:spacing w:after="0"/>
        <w:jc w:val="left"/>
      </w:pPr>
      <w:r w:rsidRPr="00F22766">
        <w:t xml:space="preserve">Tingkat Pemahaman terhadap Mekanisme </w:t>
      </w:r>
      <w:r w:rsidRPr="00F22766">
        <w:rPr>
          <w:i/>
          <w:iCs/>
        </w:rPr>
        <w:t>Gamification</w:t>
      </w:r>
    </w:p>
    <w:p w14:paraId="62C139C1" w14:textId="794479EB" w:rsidR="00CD33DA" w:rsidRPr="00F22766" w:rsidRDefault="00F22766" w:rsidP="00CD33DA">
      <w:pPr>
        <w:tabs>
          <w:tab w:val="left" w:pos="2116"/>
        </w:tabs>
        <w:spacing w:after="0"/>
        <w:ind w:left="720"/>
      </w:pPr>
      <w:r w:rsidRPr="00F22766">
        <w:t>Mayoritas responden menunjukkan pemahaman yang baik: 62,9% (22 orang) merasa cukup paham, dan 31,4% (11 orang) merasa sangat paham. Hanya 1 responden masing-masing yang menyatakan kurang paham atau tidak paham.</w:t>
      </w:r>
    </w:p>
    <w:p w14:paraId="2D0EEAE4" w14:textId="77777777" w:rsidR="00CD33DA" w:rsidRDefault="00F22766">
      <w:pPr>
        <w:numPr>
          <w:ilvl w:val="0"/>
          <w:numId w:val="63"/>
        </w:numPr>
        <w:tabs>
          <w:tab w:val="left" w:pos="2116"/>
        </w:tabs>
        <w:spacing w:after="0"/>
      </w:pPr>
      <w:r w:rsidRPr="00F22766">
        <w:t>Kemudahan Memahami Sistem Generate Soal Otomatis</w:t>
      </w:r>
    </w:p>
    <w:p w14:paraId="45A9BC61" w14:textId="3055FC67" w:rsidR="00F22766" w:rsidRPr="00F22766" w:rsidRDefault="00F22766" w:rsidP="00CD33DA">
      <w:pPr>
        <w:tabs>
          <w:tab w:val="left" w:pos="2116"/>
        </w:tabs>
        <w:spacing w:after="0"/>
        <w:ind w:left="720"/>
      </w:pPr>
      <w:r w:rsidRPr="00F22766">
        <w:t>Sebanyak 60% (21 orang) merasa cukup mudah memahami cara kerja sistem, dan 37,1% (13 orang) menyatakan sangat mudah. Hanya 2,9% (1 orang) yang merasa cukup sulit.</w:t>
      </w:r>
    </w:p>
    <w:p w14:paraId="2D452808" w14:textId="77777777" w:rsidR="00CD33DA" w:rsidRPr="00CD33DA" w:rsidRDefault="00F22766">
      <w:pPr>
        <w:numPr>
          <w:ilvl w:val="0"/>
          <w:numId w:val="63"/>
        </w:numPr>
        <w:tabs>
          <w:tab w:val="left" w:pos="2116"/>
        </w:tabs>
        <w:spacing w:after="0"/>
      </w:pPr>
      <w:r w:rsidRPr="00F22766">
        <w:t>Kesesuaian Soal dengan Materi yang Diunggah</w:t>
      </w:r>
    </w:p>
    <w:p w14:paraId="1BACBE24" w14:textId="286E5795" w:rsidR="00F22766" w:rsidRPr="00F22766" w:rsidRDefault="00F22766" w:rsidP="00631350">
      <w:pPr>
        <w:tabs>
          <w:tab w:val="left" w:pos="2116"/>
        </w:tabs>
        <w:spacing w:after="0"/>
        <w:ind w:left="720"/>
      </w:pPr>
      <w:r w:rsidRPr="00F22766">
        <w:t>Sebanyak 51,4% (18 orang) menyatakan bahwa soal yang dihasilkan sangat sesuai dengan materi yang diunggah, sementara 48,6% (17 orang) merasa soal cukup sesuai. Tidak ada responden yang menilai soal kurang sesuai atau tidak sesuai.</w:t>
      </w:r>
    </w:p>
    <w:p w14:paraId="53FD9623" w14:textId="77777777" w:rsidR="00631350" w:rsidRPr="00631350" w:rsidRDefault="00F22766">
      <w:pPr>
        <w:numPr>
          <w:ilvl w:val="0"/>
          <w:numId w:val="63"/>
        </w:numPr>
        <w:tabs>
          <w:tab w:val="left" w:pos="2116"/>
        </w:tabs>
        <w:spacing w:after="0"/>
      </w:pPr>
      <w:r w:rsidRPr="00F22766">
        <w:t>Tingkat Kesulitan Soal</w:t>
      </w:r>
    </w:p>
    <w:p w14:paraId="4D0729F1" w14:textId="4275B0A1" w:rsidR="00F22766" w:rsidRPr="00F22766" w:rsidRDefault="00F22766" w:rsidP="00631350">
      <w:pPr>
        <w:tabs>
          <w:tab w:val="left" w:pos="2116"/>
        </w:tabs>
        <w:spacing w:after="0"/>
        <w:ind w:left="720"/>
      </w:pPr>
      <w:r w:rsidRPr="00F22766">
        <w:t>Sebanyak 91,4% (32 orang) menilai soal sudah sesuai dengan kategori Easy, Medium, dan Hard. Sisanya, 8,6% (3 orang) menilai bahwa beberapa soal tidak sesuai tingkat kesulitannya.</w:t>
      </w:r>
    </w:p>
    <w:p w14:paraId="15657553" w14:textId="77777777" w:rsidR="00631350" w:rsidRPr="00631350" w:rsidRDefault="00F22766">
      <w:pPr>
        <w:numPr>
          <w:ilvl w:val="0"/>
          <w:numId w:val="63"/>
        </w:numPr>
        <w:tabs>
          <w:tab w:val="left" w:pos="2116"/>
        </w:tabs>
        <w:spacing w:after="0"/>
      </w:pPr>
      <w:r w:rsidRPr="00F22766">
        <w:t>Kejelasan Feedback setelah Menjawab Soal</w:t>
      </w:r>
    </w:p>
    <w:p w14:paraId="26E0EB9A" w14:textId="7052BF13" w:rsidR="00F22766" w:rsidRPr="00F22766" w:rsidRDefault="00F22766" w:rsidP="00631350">
      <w:pPr>
        <w:tabs>
          <w:tab w:val="left" w:pos="2116"/>
        </w:tabs>
        <w:spacing w:after="0"/>
        <w:ind w:left="720"/>
      </w:pPr>
      <w:r w:rsidRPr="00F22766">
        <w:t>Mayoritas responden menyatakan bahwa feedback sudah cukup informatif: 60% (21 orang) menjawab cukup jelas, dan 40% (14 orang) menjawab sangat jelas. Tidak ada yang menilai kurang jelas atau tidak jelas sama sekali.</w:t>
      </w:r>
    </w:p>
    <w:p w14:paraId="530F3B87" w14:textId="77777777" w:rsidR="003469A2" w:rsidRDefault="00F22766">
      <w:pPr>
        <w:numPr>
          <w:ilvl w:val="0"/>
          <w:numId w:val="63"/>
        </w:numPr>
        <w:tabs>
          <w:tab w:val="left" w:pos="2116"/>
        </w:tabs>
        <w:spacing w:after="0"/>
      </w:pPr>
      <w:r w:rsidRPr="00F22766">
        <w:t>Ketertarikan terhadap Fitur Gamification (Poin, Timer, Leaderboard)</w:t>
      </w:r>
    </w:p>
    <w:p w14:paraId="1DBB3FC0" w14:textId="347A4E01" w:rsidR="00F22766" w:rsidRPr="00F22766" w:rsidRDefault="00F22766" w:rsidP="003469A2">
      <w:pPr>
        <w:tabs>
          <w:tab w:val="left" w:pos="2116"/>
        </w:tabs>
        <w:spacing w:after="0"/>
        <w:ind w:left="720"/>
      </w:pPr>
      <w:r w:rsidRPr="00F22766">
        <w:t>Untuk pertanyaan yang diajukan dua kali ini, hasilnya konsisten: 60% (21 orang) merasa fitur ini sangat menarik, dan 40% (14 orang) merasa cukup menarik. Tidak ada responden yang memberikan penilaian negatif.</w:t>
      </w:r>
    </w:p>
    <w:p w14:paraId="2EFFE85D" w14:textId="77777777" w:rsidR="003469A2" w:rsidRDefault="00F22766">
      <w:pPr>
        <w:numPr>
          <w:ilvl w:val="0"/>
          <w:numId w:val="63"/>
        </w:numPr>
        <w:tabs>
          <w:tab w:val="left" w:pos="2116"/>
        </w:tabs>
        <w:spacing w:after="0"/>
      </w:pPr>
      <w:r w:rsidRPr="00F22766">
        <w:t>Tingkat Kepuasan terhadap Website Gamification</w:t>
      </w:r>
    </w:p>
    <w:p w14:paraId="33896332" w14:textId="2A821286" w:rsidR="00F22766" w:rsidRDefault="00F22766" w:rsidP="003469A2">
      <w:pPr>
        <w:tabs>
          <w:tab w:val="left" w:pos="2116"/>
        </w:tabs>
        <w:spacing w:after="0"/>
        <w:ind w:left="720"/>
      </w:pPr>
      <w:r w:rsidRPr="00F22766">
        <w:t>Sebanyak 57,1% (20 orang) menyatakan sangat puas, dan 42,9% (15 orang) merasa cukup puas. Tidak ada responden yang merasa kurang puas atau tidak puas sama sekali.</w:t>
      </w:r>
    </w:p>
    <w:p w14:paraId="59E61617" w14:textId="77777777" w:rsidR="00893713" w:rsidRDefault="00893713" w:rsidP="003469A2">
      <w:pPr>
        <w:tabs>
          <w:tab w:val="left" w:pos="2116"/>
        </w:tabs>
        <w:spacing w:after="0"/>
        <w:ind w:left="720"/>
      </w:pPr>
    </w:p>
    <w:p w14:paraId="54B26BAD" w14:textId="14DC6AAB" w:rsidR="00893713" w:rsidRDefault="00893713" w:rsidP="00893713">
      <w:pPr>
        <w:pStyle w:val="Heading2"/>
      </w:pPr>
      <w:bookmarkStart w:id="196" w:name="_Toc195504921"/>
      <w:r>
        <w:t xml:space="preserve">Hasil </w:t>
      </w:r>
      <w:r w:rsidR="0020758D">
        <w:t>dan Pembahasan Penerapan</w:t>
      </w:r>
      <w:r>
        <w:t xml:space="preserve"> </w:t>
      </w:r>
      <w:r w:rsidRPr="0027334D">
        <w:rPr>
          <w:i/>
          <w:iCs/>
        </w:rPr>
        <w:t>Progressive Learning</w:t>
      </w:r>
      <w:bookmarkEnd w:id="196"/>
      <w:r>
        <w:t xml:space="preserve"> </w:t>
      </w:r>
    </w:p>
    <w:p w14:paraId="5F915A93" w14:textId="054E6A42" w:rsidR="00050B4B" w:rsidRPr="00D40F9B" w:rsidRDefault="0020758D" w:rsidP="0039490E">
      <w:r w:rsidRPr="0020758D">
        <w:rPr>
          <w:i/>
          <w:iCs/>
        </w:rPr>
        <w:t>Progressive learning</w:t>
      </w:r>
      <w:r w:rsidRPr="0020758D">
        <w:t xml:space="preserve"> merupakan pendekatan pembelajaran yang menekankan pada peningkatan tingkat kesulitan secara bertahap berdasarkan kemampuan dan kemajuan pengguna. Pada sistem </w:t>
      </w:r>
      <w:r w:rsidRPr="00F06356">
        <w:t xml:space="preserve">website pembelajaran berbasis </w:t>
      </w:r>
      <w:r w:rsidRPr="00F06356">
        <w:rPr>
          <w:i/>
          <w:iCs/>
        </w:rPr>
        <w:t>gamification</w:t>
      </w:r>
      <w:r w:rsidRPr="00F06356">
        <w:t xml:space="preserve"> yang dikembangkan, konsep ini diimplementasikan melalui pengaturan </w:t>
      </w:r>
      <w:r w:rsidRPr="00F06356">
        <w:rPr>
          <w:i/>
          <w:iCs/>
        </w:rPr>
        <w:t>level</w:t>
      </w:r>
      <w:r w:rsidRPr="00F06356">
        <w:t xml:space="preserve"> kesulitan soal kuis menjadi tiga tingkatan utama, yaitu </w:t>
      </w:r>
      <w:r w:rsidRPr="00F06356">
        <w:rPr>
          <w:i/>
          <w:iCs/>
        </w:rPr>
        <w:t>Easy</w:t>
      </w:r>
      <w:r w:rsidRPr="00F06356">
        <w:t xml:space="preserve">, </w:t>
      </w:r>
      <w:r w:rsidRPr="00F06356">
        <w:rPr>
          <w:i/>
          <w:iCs/>
        </w:rPr>
        <w:t>Medium</w:t>
      </w:r>
      <w:r w:rsidRPr="00F06356">
        <w:t xml:space="preserve">, dan </w:t>
      </w:r>
      <w:r w:rsidRPr="00F06356">
        <w:rPr>
          <w:i/>
          <w:iCs/>
        </w:rPr>
        <w:t>Hard</w:t>
      </w:r>
      <w:r w:rsidRPr="00F06356">
        <w:t xml:space="preserve">. </w:t>
      </w:r>
      <w:r w:rsidR="0039490E" w:rsidRPr="0039490E">
        <w:t xml:space="preserve">Pengelompokan ini ditentukan secara otomatis oleh sistem melalui pemrosesan AI Gemini saat soal dihasilkan berdasarkan materi PDF yang diunggah. AI menganalisis kompleksitas konten materi dan menyusun soal ke dalam tiga tingkat kesulitan utama, yaitu </w:t>
      </w:r>
      <w:r w:rsidR="0039490E" w:rsidRPr="0039490E">
        <w:rPr>
          <w:i/>
          <w:iCs/>
        </w:rPr>
        <w:t>Easy</w:t>
      </w:r>
      <w:r w:rsidR="0039490E" w:rsidRPr="0039490E">
        <w:t xml:space="preserve">, </w:t>
      </w:r>
      <w:r w:rsidR="0039490E" w:rsidRPr="0039490E">
        <w:rPr>
          <w:i/>
          <w:iCs/>
        </w:rPr>
        <w:t>Medium</w:t>
      </w:r>
      <w:r w:rsidR="0039490E" w:rsidRPr="0039490E">
        <w:t xml:space="preserve">, dan </w:t>
      </w:r>
      <w:r w:rsidR="0039490E" w:rsidRPr="0039490E">
        <w:rPr>
          <w:i/>
          <w:iCs/>
        </w:rPr>
        <w:t>Hard</w:t>
      </w:r>
      <w:r w:rsidR="0039490E" w:rsidRPr="00D40F9B">
        <w:t xml:space="preserve">. </w:t>
      </w:r>
      <w:r w:rsidR="00D40F9B" w:rsidRPr="00D40F9B">
        <w:t xml:space="preserve">Secara teknis, urutan soal dari </w:t>
      </w:r>
      <w:r w:rsidR="00D40F9B" w:rsidRPr="00B45B82">
        <w:rPr>
          <w:i/>
          <w:iCs/>
        </w:rPr>
        <w:t>level</w:t>
      </w:r>
      <w:r w:rsidR="00D40F9B" w:rsidRPr="00D40F9B">
        <w:t xml:space="preserve"> termudah hingga tersulit bertujuan untuk membangun kepercayaan diri dan konsentrasi pengguna secara bertahap. Pengguna diajak untuk memahami materi melalui soal-soal sederhana terlebih dahulu, kemudian meningkat ke soal yang membutuhkan penalaran dan analisis yang lebih tinggi. Pendekatan ini sekaligus membantu meminimalisasi rasa frustrasi yang sering muncul jika soal sulit diberikan di awal.</w:t>
      </w:r>
    </w:p>
    <w:p w14:paraId="0AD9DD44" w14:textId="77777777" w:rsidR="00D40F9B" w:rsidRPr="00D40F9B" w:rsidRDefault="00D40F9B" w:rsidP="00D40F9B">
      <w:pPr>
        <w:tabs>
          <w:tab w:val="left" w:pos="2116"/>
        </w:tabs>
      </w:pPr>
      <w:r w:rsidRPr="00D40F9B">
        <w:t xml:space="preserve">Hasil dari implementasi </w:t>
      </w:r>
      <w:r w:rsidRPr="00D40F9B">
        <w:rPr>
          <w:i/>
          <w:iCs/>
        </w:rPr>
        <w:t>progressive</w:t>
      </w:r>
      <w:r w:rsidRPr="00D40F9B">
        <w:t xml:space="preserve"> </w:t>
      </w:r>
      <w:r w:rsidRPr="00D40F9B">
        <w:rPr>
          <w:i/>
          <w:iCs/>
        </w:rPr>
        <w:t>learning</w:t>
      </w:r>
      <w:r w:rsidRPr="00D40F9B">
        <w:t xml:space="preserve"> ini juga tercermin dari hasil survei pengguna. Sebanyak 91,4% responden menyatakan bahwa soal telah sesuai dengan kategori </w:t>
      </w:r>
      <w:r w:rsidRPr="00D40F9B">
        <w:rPr>
          <w:i/>
          <w:iCs/>
        </w:rPr>
        <w:t>Easy</w:t>
      </w:r>
      <w:r w:rsidRPr="00D40F9B">
        <w:t xml:space="preserve">, </w:t>
      </w:r>
      <w:r w:rsidRPr="00D40F9B">
        <w:rPr>
          <w:i/>
          <w:iCs/>
        </w:rPr>
        <w:t>Medium</w:t>
      </w:r>
      <w:r w:rsidRPr="00D40F9B">
        <w:t xml:space="preserve">, dan </w:t>
      </w:r>
      <w:r w:rsidRPr="00D40F9B">
        <w:rPr>
          <w:i/>
          <w:iCs/>
        </w:rPr>
        <w:t>Hard</w:t>
      </w:r>
      <w:r w:rsidRPr="00D40F9B">
        <w:t>, sedangkan hanya 8,6% menyatakan bahwa beberapa soal tidak sesuai tingkat kesulitannya. Hal ini menunjukkan bahwa sistem yang dirancang telah berhasil menyajikan alur pembelajaran bertahap sesuai harapan pengguna.</w:t>
      </w:r>
    </w:p>
    <w:p w14:paraId="30AD04CC" w14:textId="10150750" w:rsidR="00B45B82" w:rsidRPr="00B45B82" w:rsidRDefault="00267FE4" w:rsidP="00B45B82">
      <w:pPr>
        <w:tabs>
          <w:tab w:val="left" w:pos="2116"/>
        </w:tabs>
      </w:pPr>
      <w:r>
        <w:t>Berdasarkan</w:t>
      </w:r>
      <w:r w:rsidR="00D40F9B" w:rsidRPr="00D40F9B">
        <w:t xml:space="preserve"> </w:t>
      </w:r>
      <w:r>
        <w:t>hasil survei dari responden</w:t>
      </w:r>
      <w:r w:rsidR="00D40F9B" w:rsidRPr="00D40F9B">
        <w:t xml:space="preserve"> menyatakan bahwa keberadaan </w:t>
      </w:r>
      <w:r w:rsidR="00D40F9B" w:rsidRPr="00D40F9B">
        <w:rPr>
          <w:i/>
          <w:iCs/>
        </w:rPr>
        <w:t>level</w:t>
      </w:r>
      <w:r w:rsidR="00D40F9B" w:rsidRPr="00D40F9B">
        <w:t xml:space="preserve"> </w:t>
      </w:r>
      <w:r w:rsidR="00D40F9B" w:rsidRPr="00D40F9B">
        <w:rPr>
          <w:i/>
          <w:iCs/>
        </w:rPr>
        <w:t>quiz</w:t>
      </w:r>
      <w:r w:rsidR="00D40F9B" w:rsidRPr="00D40F9B">
        <w:t xml:space="preserve"> membantu mereka untuk lebih fokus dalam memahami soal secara bertahap. Konsep </w:t>
      </w:r>
      <w:r w:rsidR="00D40F9B" w:rsidRPr="00D40F9B">
        <w:rPr>
          <w:i/>
          <w:iCs/>
        </w:rPr>
        <w:t>progressive</w:t>
      </w:r>
      <w:r w:rsidR="00D40F9B" w:rsidRPr="00D40F9B">
        <w:t xml:space="preserve"> learning ini juga mendorong mereka untuk terus meningkatkan kemampuan, karena mereka merasa tertantang secara bertahap namun tidak tertekan secara langsung.</w:t>
      </w:r>
      <w:r w:rsidR="00B45B82">
        <w:t xml:space="preserve"> P</w:t>
      </w:r>
      <w:r w:rsidR="00B45B82" w:rsidRPr="00B45B82">
        <w:t xml:space="preserve">enerapan progressive learning pada sistem telah </w:t>
      </w:r>
      <w:r w:rsidR="00B45B82" w:rsidRPr="004E0433">
        <w:t>berkontribusi secara signifikan terhadap efektivitas pembelajaran dan peningkatan motivasi pengguna. Pengaturan kesulitan yang terstruktur membuat pengguna dapat belajar secara berkelanjutan dan berkembang dari soal yang</w:t>
      </w:r>
      <w:r w:rsidR="00B45B82" w:rsidRPr="00B45B82">
        <w:t xml:space="preserve"> sederhana hingga kompleks secara sistematis.</w:t>
      </w:r>
    </w:p>
    <w:p w14:paraId="3DCB2FAF" w14:textId="77777777" w:rsidR="0091352F" w:rsidRPr="0091352F" w:rsidRDefault="0091352F" w:rsidP="0091352F">
      <w:pPr>
        <w:pStyle w:val="Heading2"/>
      </w:pPr>
      <w:bookmarkStart w:id="197" w:name="_Toc195504922"/>
      <w:r>
        <w:t xml:space="preserve">Hasil dan Pembahasan Penerapan </w:t>
      </w:r>
      <w:r>
        <w:rPr>
          <w:i/>
          <w:iCs/>
        </w:rPr>
        <w:t>Serious Games</w:t>
      </w:r>
      <w:bookmarkEnd w:id="197"/>
    </w:p>
    <w:p w14:paraId="57495E06" w14:textId="6C0CDC1C" w:rsidR="00512B75" w:rsidRPr="00512B75" w:rsidRDefault="0091352F" w:rsidP="00512B75">
      <w:r w:rsidRPr="0091352F">
        <w:t xml:space="preserve">Konsep </w:t>
      </w:r>
      <w:r w:rsidRPr="0091352F">
        <w:rPr>
          <w:i/>
          <w:iCs/>
        </w:rPr>
        <w:t>serious</w:t>
      </w:r>
      <w:r w:rsidRPr="0091352F">
        <w:t xml:space="preserve"> </w:t>
      </w:r>
      <w:r w:rsidRPr="0091352F">
        <w:rPr>
          <w:i/>
          <w:iCs/>
        </w:rPr>
        <w:t>games</w:t>
      </w:r>
      <w:r w:rsidRPr="0091352F">
        <w:t xml:space="preserve"> merujuk pada penggunaan elemen permainan dalam konteks non-hiburan, seperti pendidikan, untuk menciptakan pengalaman belajar yang menyenangkan namun tetap terfokus pada pencapaian tujuan pembelajaran. Dalam sistem ini, </w:t>
      </w:r>
      <w:r w:rsidRPr="0091352F">
        <w:rPr>
          <w:i/>
          <w:iCs/>
        </w:rPr>
        <w:t>serious</w:t>
      </w:r>
      <w:r w:rsidRPr="0091352F">
        <w:t xml:space="preserve"> </w:t>
      </w:r>
      <w:r w:rsidRPr="0091352F">
        <w:rPr>
          <w:i/>
          <w:iCs/>
        </w:rPr>
        <w:t>games</w:t>
      </w:r>
      <w:r w:rsidRPr="0091352F">
        <w:t xml:space="preserve"> diimplementasikan dengan menggabungkan elemen permainan yang bersifat edukatif dan terarah, seperti pemberian </w:t>
      </w:r>
      <w:r w:rsidRPr="0091352F">
        <w:rPr>
          <w:i/>
          <w:iCs/>
        </w:rPr>
        <w:t>feedback</w:t>
      </w:r>
      <w:r w:rsidRPr="0091352F">
        <w:t xml:space="preserve"> langsung, penggunaan </w:t>
      </w:r>
      <w:r w:rsidRPr="0091352F">
        <w:rPr>
          <w:i/>
          <w:iCs/>
        </w:rPr>
        <w:t>leaderboard</w:t>
      </w:r>
      <w:r w:rsidRPr="0091352F">
        <w:t xml:space="preserve">, sistem skor, dan batas waktu </w:t>
      </w:r>
      <w:r w:rsidRPr="00512B75">
        <w:t xml:space="preserve">pengerjaan soal. </w:t>
      </w:r>
      <w:r w:rsidR="00512B75" w:rsidRPr="00512B75">
        <w:t xml:space="preserve">Salah satu implementasi utama adalah </w:t>
      </w:r>
      <w:r w:rsidR="00512B75" w:rsidRPr="00512B75">
        <w:rPr>
          <w:i/>
          <w:iCs/>
        </w:rPr>
        <w:t>feedback</w:t>
      </w:r>
      <w:r w:rsidR="00512B75" w:rsidRPr="00512B75">
        <w:t xml:space="preserve"> otomatis setelah menjawab soal, baik pada tipe soal pilihan ganda (</w:t>
      </w:r>
      <w:r w:rsidR="00512B75" w:rsidRPr="00512B75">
        <w:rPr>
          <w:i/>
          <w:iCs/>
        </w:rPr>
        <w:t>multiple choice</w:t>
      </w:r>
      <w:r w:rsidR="00512B75" w:rsidRPr="00512B75">
        <w:t>), isian pendek (</w:t>
      </w:r>
      <w:r w:rsidR="00512B75" w:rsidRPr="00512B75">
        <w:rPr>
          <w:i/>
          <w:iCs/>
        </w:rPr>
        <w:t>short answer</w:t>
      </w:r>
      <w:r w:rsidR="00512B75" w:rsidRPr="00512B75">
        <w:t>), maupun benar/salah (</w:t>
      </w:r>
      <w:r w:rsidR="00512B75" w:rsidRPr="00512B75">
        <w:rPr>
          <w:i/>
          <w:iCs/>
        </w:rPr>
        <w:t>true/false</w:t>
      </w:r>
      <w:r w:rsidR="00512B75" w:rsidRPr="00512B75">
        <w:t xml:space="preserve">). </w:t>
      </w:r>
      <w:r w:rsidR="00512B75" w:rsidRPr="003D1701">
        <w:rPr>
          <w:i/>
          <w:iCs/>
        </w:rPr>
        <w:t>Feedback</w:t>
      </w:r>
      <w:r w:rsidR="00512B75" w:rsidRPr="00512B75">
        <w:t xml:space="preserve"> ini memberikan penjelasan mengenai alasan </w:t>
      </w:r>
      <w:r w:rsidR="00512B75">
        <w:t xml:space="preserve">atas </w:t>
      </w:r>
      <w:r w:rsidR="00512B75" w:rsidRPr="00512B75">
        <w:t xml:space="preserve">jawaban </w:t>
      </w:r>
      <w:r w:rsidR="00512B75">
        <w:t xml:space="preserve">yang </w:t>
      </w:r>
      <w:r w:rsidR="00512B75" w:rsidRPr="00512B75">
        <w:t>salah. Tujuannya adalah agar pengguna dapat langsung belajar dari kesalahan mereka dan memperkuat pemahaman terhadap materi yang diuji.</w:t>
      </w:r>
    </w:p>
    <w:p w14:paraId="2FB8D2EC" w14:textId="77777777" w:rsidR="00252384" w:rsidRPr="00252384" w:rsidRDefault="00512B75" w:rsidP="00252384">
      <w:r w:rsidRPr="00512B75">
        <w:t xml:space="preserve">Selain itu, sistem juga menyediakan fitur leaderboard yang menampilkan peringkat pengguna berdasarkan poin yang dikumpulkan dari jawaban dan kecepatan menjawab. Fitur ini berfungsi untuk mendorong semangat kompetitif yang sehat dan meningkatkan motivasi pengguna untuk berprestasi. </w:t>
      </w:r>
      <w:r w:rsidRPr="00512B75">
        <w:rPr>
          <w:i/>
          <w:iCs/>
        </w:rPr>
        <w:t>Leaderboard</w:t>
      </w:r>
      <w:r w:rsidRPr="00512B75">
        <w:t xml:space="preserve"> ini ditampilkan setelah </w:t>
      </w:r>
      <w:r w:rsidRPr="00512B75">
        <w:rPr>
          <w:i/>
          <w:iCs/>
        </w:rPr>
        <w:t>quiz</w:t>
      </w:r>
      <w:r w:rsidRPr="00512B75">
        <w:t xml:space="preserve"> selesai, sehingga pengguna dapat melihat perbandingan hasil mereka dengan peserta lain secara </w:t>
      </w:r>
      <w:r w:rsidRPr="00512B75">
        <w:rPr>
          <w:i/>
          <w:iCs/>
        </w:rPr>
        <w:t>real</w:t>
      </w:r>
      <w:r w:rsidR="00252384" w:rsidRPr="00252384">
        <w:rPr>
          <w:i/>
          <w:iCs/>
        </w:rPr>
        <w:t xml:space="preserve"> - </w:t>
      </w:r>
      <w:r w:rsidRPr="00512B75">
        <w:rPr>
          <w:i/>
          <w:iCs/>
        </w:rPr>
        <w:t>time</w:t>
      </w:r>
      <w:r w:rsidRPr="00512B75">
        <w:t>.</w:t>
      </w:r>
      <w:r w:rsidR="00252384">
        <w:t xml:space="preserve"> </w:t>
      </w:r>
      <w:r w:rsidR="00252384" w:rsidRPr="00252384">
        <w:t xml:space="preserve">Fitur </w:t>
      </w:r>
      <w:r w:rsidR="00252384" w:rsidRPr="00252384">
        <w:rPr>
          <w:i/>
          <w:iCs/>
        </w:rPr>
        <w:t>timer</w:t>
      </w:r>
      <w:r w:rsidR="00252384" w:rsidRPr="00252384">
        <w:t xml:space="preserve"> </w:t>
      </w:r>
      <w:r w:rsidR="00252384" w:rsidRPr="00252384">
        <w:rPr>
          <w:i/>
          <w:iCs/>
        </w:rPr>
        <w:t>(countdown)</w:t>
      </w:r>
      <w:r w:rsidR="00252384" w:rsidRPr="00252384">
        <w:t xml:space="preserve"> juga menjadi bagian penting dari serious games. Setiap soal diberikan batas waktu pengerjaan untuk menciptakan situasi yang menantang namun tetap realistis, mirip seperti tantangan dalam permainan strategi. Tekanan waktu ini mengasah kemampuan pengguna dalam berpikir cepat dan fokus, tanpa mengorbankan kualitas jawaban.</w:t>
      </w:r>
    </w:p>
    <w:p w14:paraId="60807A01" w14:textId="77777777" w:rsidR="00252384" w:rsidRPr="00252384" w:rsidRDefault="00252384" w:rsidP="00252384">
      <w:r w:rsidRPr="00252384">
        <w:t xml:space="preserve">Variasi tiga tipe soal </w:t>
      </w:r>
      <w:r w:rsidRPr="00252384">
        <w:rPr>
          <w:i/>
          <w:iCs/>
        </w:rPr>
        <w:t>(multiple choice, short answer, true/false)</w:t>
      </w:r>
      <w:r w:rsidRPr="00252384">
        <w:t xml:space="preserve"> juga memberikan nuansa permainan yang lebih dinamis dan tidak monoton. Pengguna merasa seperti bermain dan belajar sekaligus, yang secara psikologis dapat meningkatkan retensi informasi dan keterlibatan dalam proses belajar.</w:t>
      </w:r>
    </w:p>
    <w:p w14:paraId="208FF6A6" w14:textId="6AC3CC18" w:rsidR="00F35D10" w:rsidRDefault="00252384" w:rsidP="00F50299">
      <w:r w:rsidRPr="00252384">
        <w:t xml:space="preserve">Dari hasil survei terhadap 35 responden, ditemukan bahwa seluruh peserta (100%) menyatakan bahwa fitur gamification seperti poin, timer, dan leaderboard meningkatkan daya tarik pembelajaran. Sebanyak 60% merasa fitur ini sangat menarik, dan 40% cukup menarik. Tidak ada satu pun responden yang memberikan penilaian negatif terhadap aspek-aspek </w:t>
      </w:r>
      <w:r w:rsidRPr="00252384">
        <w:rPr>
          <w:i/>
          <w:iCs/>
        </w:rPr>
        <w:t>serious</w:t>
      </w:r>
      <w:r w:rsidRPr="00252384">
        <w:t xml:space="preserve"> </w:t>
      </w:r>
      <w:r w:rsidRPr="00252384">
        <w:rPr>
          <w:i/>
          <w:iCs/>
        </w:rPr>
        <w:t>games</w:t>
      </w:r>
      <w:r w:rsidRPr="00252384">
        <w:t xml:space="preserve"> yang diterapkan.</w:t>
      </w:r>
    </w:p>
    <w:p w14:paraId="6718376D" w14:textId="5DF3C648" w:rsidR="00F35D10" w:rsidRDefault="00F35D10" w:rsidP="00F35D10">
      <w:pPr>
        <w:pStyle w:val="Heading2"/>
      </w:pPr>
      <w:bookmarkStart w:id="198" w:name="_Toc195504923"/>
      <w:r>
        <w:t>Pembaha</w:t>
      </w:r>
      <w:r w:rsidR="006D3C59">
        <w:t>sa</w:t>
      </w:r>
      <w:r>
        <w:t>n Hasil</w:t>
      </w:r>
      <w:bookmarkEnd w:id="198"/>
    </w:p>
    <w:p w14:paraId="123A8288" w14:textId="77777777" w:rsidR="00F35D10" w:rsidRDefault="00F35D10" w:rsidP="00F35D10">
      <w:r>
        <w:t>Hasil i</w:t>
      </w:r>
      <w:r w:rsidRPr="00F35D10">
        <w:t xml:space="preserve">mplementasi sistem kuis berbasis gamifikasi dalam LMS Gemini AI menunjukkan bahwa pendekatan ini mampu meningkatkan kualitas interaksi pengguna dengan platform pembelajaran. Berdasarkan pengujian sistem dan tanggapan pengguna melalui survei, sistem berhasil mengintegrasikan elemen-elemen gamifikasi seperti poin, </w:t>
      </w:r>
      <w:r w:rsidRPr="00D704B9">
        <w:rPr>
          <w:i/>
          <w:iCs/>
        </w:rPr>
        <w:t>level</w:t>
      </w:r>
      <w:r w:rsidRPr="00F35D10">
        <w:t xml:space="preserve">, </w:t>
      </w:r>
      <w:r w:rsidRPr="00D704B9">
        <w:rPr>
          <w:i/>
          <w:iCs/>
        </w:rPr>
        <w:t>leaderboard</w:t>
      </w:r>
      <w:r w:rsidRPr="00F35D10">
        <w:t xml:space="preserve">, dan </w:t>
      </w:r>
      <w:r w:rsidRPr="00D704B9">
        <w:rPr>
          <w:i/>
          <w:iCs/>
        </w:rPr>
        <w:t>feedback</w:t>
      </w:r>
      <w:r w:rsidRPr="00F35D10">
        <w:t xml:space="preserve"> secara fungsional dan tepat sasaran.</w:t>
      </w:r>
      <w:r w:rsidR="00D704B9">
        <w:t xml:space="preserve">   </w:t>
      </w:r>
    </w:p>
    <w:p w14:paraId="0C1C9B1B" w14:textId="77777777" w:rsidR="00D704B9" w:rsidRPr="00D704B9" w:rsidRDefault="00D704B9" w:rsidP="00D704B9">
      <w:r w:rsidRPr="00D704B9">
        <w:t xml:space="preserve">Dari sisi peran, </w:t>
      </w:r>
      <w:r w:rsidRPr="00D704B9">
        <w:rPr>
          <w:i/>
          <w:iCs/>
        </w:rPr>
        <w:t>admin</w:t>
      </w:r>
      <w:r w:rsidRPr="00D704B9">
        <w:t xml:space="preserve"> memiliki kontrol penuh terhadap pengelolaan </w:t>
      </w:r>
      <w:r w:rsidRPr="00D704B9">
        <w:rPr>
          <w:i/>
          <w:iCs/>
        </w:rPr>
        <w:t>quiz</w:t>
      </w:r>
      <w:r w:rsidRPr="00D704B9">
        <w:t xml:space="preserve">, termasuk pembuatan soal otomatis, pengaturan tingkat kesulitan, batas waktu, dan sistem poin. Fitur unggulan seperti </w:t>
      </w:r>
      <w:r w:rsidRPr="00D704B9">
        <w:rPr>
          <w:i/>
          <w:iCs/>
        </w:rPr>
        <w:t>generate</w:t>
      </w:r>
      <w:r w:rsidRPr="00D704B9">
        <w:t xml:space="preserve"> soal otomatis dari </w:t>
      </w:r>
      <w:r w:rsidRPr="00D704B9">
        <w:rPr>
          <w:i/>
          <w:iCs/>
        </w:rPr>
        <w:t>file</w:t>
      </w:r>
      <w:r w:rsidRPr="00D704B9">
        <w:t xml:space="preserve"> PDF melalui integrasi API Gemini sangat membantu dalam proses penyusunan soal yang cepat dan efisien, serta memungkinkan diferensiasi tipe soal seperti </w:t>
      </w:r>
      <w:r w:rsidRPr="00D704B9">
        <w:rPr>
          <w:i/>
          <w:iCs/>
        </w:rPr>
        <w:t>multiple</w:t>
      </w:r>
      <w:r w:rsidRPr="00D704B9">
        <w:t xml:space="preserve"> </w:t>
      </w:r>
      <w:r w:rsidRPr="00D704B9">
        <w:rPr>
          <w:i/>
          <w:iCs/>
        </w:rPr>
        <w:t>choice</w:t>
      </w:r>
      <w:r w:rsidRPr="00D704B9">
        <w:t xml:space="preserve">, </w:t>
      </w:r>
      <w:r w:rsidRPr="00D704B9">
        <w:rPr>
          <w:i/>
          <w:iCs/>
        </w:rPr>
        <w:t>true/false</w:t>
      </w:r>
      <w:r w:rsidRPr="00D704B9">
        <w:t xml:space="preserve">, dan </w:t>
      </w:r>
      <w:r w:rsidRPr="00D704B9">
        <w:rPr>
          <w:i/>
          <w:iCs/>
        </w:rPr>
        <w:t>short</w:t>
      </w:r>
      <w:r w:rsidRPr="00D704B9">
        <w:t xml:space="preserve"> </w:t>
      </w:r>
      <w:r w:rsidRPr="00D704B9">
        <w:rPr>
          <w:i/>
          <w:iCs/>
        </w:rPr>
        <w:t>answer</w:t>
      </w:r>
      <w:r w:rsidRPr="00D704B9">
        <w:t>.</w:t>
      </w:r>
    </w:p>
    <w:p w14:paraId="4FEDDD76" w14:textId="743318F5" w:rsidR="00D704B9" w:rsidRDefault="00D704B9" w:rsidP="00F35D10">
      <w:r w:rsidRPr="00D704B9">
        <w:t xml:space="preserve">Sementara itu, dari sisi user, tampilan yang interaktif, waktu yang jelas, serta adanya </w:t>
      </w:r>
      <w:r w:rsidRPr="00D704B9">
        <w:rPr>
          <w:i/>
          <w:iCs/>
        </w:rPr>
        <w:t>feedback</w:t>
      </w:r>
      <w:r w:rsidRPr="00D704B9">
        <w:t xml:space="preserve"> setelah menjawab soal, memberikan pengalaman belajar yang lebih aktif. </w:t>
      </w:r>
      <w:r w:rsidRPr="00D704B9">
        <w:rPr>
          <w:i/>
          <w:iCs/>
        </w:rPr>
        <w:t>Leaderboard</w:t>
      </w:r>
      <w:r w:rsidRPr="00D704B9">
        <w:t xml:space="preserve"> dan sistem poin mendorong persaingan sehat dan motivasi yang tinggi.</w:t>
      </w:r>
    </w:p>
    <w:p w14:paraId="067A8D5F" w14:textId="77777777" w:rsidR="00BD096D" w:rsidRDefault="00BD096D" w:rsidP="00F35D10">
      <w:r w:rsidRPr="00BD096D">
        <w:t xml:space="preserve">Hasil survei menunjukkan bahwa seluruh responden (100%) sudah mengenal dan pernah menggunakan platform </w:t>
      </w:r>
      <w:r w:rsidRPr="00BD096D">
        <w:rPr>
          <w:i/>
          <w:iCs/>
        </w:rPr>
        <w:t>gamification</w:t>
      </w:r>
      <w:r w:rsidRPr="00BD096D">
        <w:t xml:space="preserve"> sejenis seperti Quizizz</w:t>
      </w:r>
      <w:r>
        <w:t xml:space="preserve">, </w:t>
      </w:r>
      <w:r w:rsidRPr="00BD096D">
        <w:t>Duolingo,</w:t>
      </w:r>
      <w:r>
        <w:t xml:space="preserve"> atau Kahoot!</w:t>
      </w:r>
      <w:r w:rsidRPr="00BD096D">
        <w:t xml:space="preserve"> yang menunjukkan kesiapan pengguna terhadap sistem serupa. Selain itu, sebagian besar responden menyatakan bahwa mereka merasa sangat puas dengan pengalaman belajar menggunakan sistem ini, terutama karena fitur seperti </w:t>
      </w:r>
      <w:r w:rsidRPr="006D3C59">
        <w:rPr>
          <w:i/>
          <w:iCs/>
        </w:rPr>
        <w:t>leaderboard</w:t>
      </w:r>
      <w:r w:rsidRPr="00BD096D">
        <w:t xml:space="preserve"> dan </w:t>
      </w:r>
      <w:r w:rsidRPr="006D3C59">
        <w:rPr>
          <w:i/>
          <w:iCs/>
        </w:rPr>
        <w:t>feedback</w:t>
      </w:r>
      <w:r w:rsidRPr="00BD096D">
        <w:t xml:space="preserve"> dinilai menarik dan bermanfaat dalam mendukung pemahaman materi.</w:t>
      </w:r>
      <w:r w:rsidR="006D3C59">
        <w:t xml:space="preserve"> </w:t>
      </w:r>
      <w:r w:rsidR="006D3C59" w:rsidRPr="006D3C59">
        <w:t xml:space="preserve">Namun demikian, beberapa masukan dari responden menyarankan peningkatan pada aspek </w:t>
      </w:r>
      <w:r w:rsidR="006D3C59" w:rsidRPr="006D3C59">
        <w:rPr>
          <w:i/>
          <w:iCs/>
        </w:rPr>
        <w:t>feedback</w:t>
      </w:r>
      <w:r w:rsidR="006D3C59" w:rsidRPr="006D3C59">
        <w:t xml:space="preserve"> yang lebih jelas dan visual, penambahan variasi tipe soal, serta penyempurnaan tampilan agar lebih menarik secara visual. Hal ini menunjukkan bahwa meskipun sistem sudah berjalan dengan baik, masih terdapat ruang untuk peningkatan pada sisi estetika dan penyajian konten pembelajaran.</w:t>
      </w:r>
    </w:p>
    <w:p w14:paraId="5D3AE9C8" w14:textId="77777777" w:rsidR="006D3C59" w:rsidRDefault="006D3C59" w:rsidP="00F35D10">
      <w:r w:rsidRPr="006D3C59">
        <w:t>Dengan demikian, hasil implementasi menunjukkan bahwa sistem berhasil mengintegrasikan prinsip</w:t>
      </w:r>
      <w:r>
        <w:t xml:space="preserve"> - </w:t>
      </w:r>
      <w:r w:rsidRPr="006D3C59">
        <w:t xml:space="preserve">prinsip </w:t>
      </w:r>
      <w:r w:rsidRPr="006D3C59">
        <w:rPr>
          <w:i/>
          <w:iCs/>
        </w:rPr>
        <w:t>gamification</w:t>
      </w:r>
      <w:r w:rsidRPr="006D3C59">
        <w:t xml:space="preserve"> untuk meningkatkan keterlibatan dan pemahaman pengguna, namun tetap memerlukan pengembangan lebih lanjut agar pengalaman pengguna menjadi lebih optimal.</w:t>
      </w:r>
    </w:p>
    <w:p w14:paraId="0DD1CA70" w14:textId="77777777" w:rsidR="007800F2" w:rsidRDefault="007800F2" w:rsidP="00F35D10"/>
    <w:p w14:paraId="5C5148FF" w14:textId="77777777" w:rsidR="004B404E" w:rsidRDefault="004B404E" w:rsidP="004B404E">
      <w:pPr>
        <w:pStyle w:val="Heading2"/>
      </w:pPr>
      <w:bookmarkStart w:id="199" w:name="_Toc195504924"/>
      <w:r>
        <w:t>Evaluasi Teknis Sistem</w:t>
      </w:r>
      <w:bookmarkEnd w:id="199"/>
    </w:p>
    <w:p w14:paraId="0D2D403E" w14:textId="77A423E1" w:rsidR="002946D2" w:rsidRPr="002946D2" w:rsidRDefault="004B404E" w:rsidP="002946D2">
      <w:r>
        <w:t>Dari</w:t>
      </w:r>
      <w:r w:rsidR="002946D2">
        <w:t xml:space="preserve"> </w:t>
      </w:r>
      <w:r w:rsidR="002946D2" w:rsidRPr="002946D2">
        <w:t xml:space="preserve">segi teknis, sistem </w:t>
      </w:r>
      <w:r w:rsidR="002946D2">
        <w:rPr>
          <w:i/>
          <w:iCs/>
        </w:rPr>
        <w:t>quiz</w:t>
      </w:r>
      <w:r w:rsidR="002946D2" w:rsidRPr="002946D2">
        <w:t xml:space="preserve"> berbasis </w:t>
      </w:r>
      <w:r w:rsidR="002946D2" w:rsidRPr="002946D2">
        <w:rPr>
          <w:i/>
          <w:iCs/>
        </w:rPr>
        <w:t>gamification</w:t>
      </w:r>
      <w:r w:rsidR="002946D2" w:rsidRPr="002946D2">
        <w:t xml:space="preserve"> yang dikembangkan telah menunjukkan performa yang baik. Proses </w:t>
      </w:r>
      <w:r w:rsidR="002946D2" w:rsidRPr="002946D2">
        <w:rPr>
          <w:i/>
          <w:iCs/>
        </w:rPr>
        <w:t>generate soal otomatis</w:t>
      </w:r>
      <w:r w:rsidR="002946D2" w:rsidRPr="002946D2">
        <w:t xml:space="preserve"> berjalan secara efisien dan responsif, meskipun bergantung pada kualitas file PDF yang diunggah. Integrasi API berjalan stabil dan memberikan hasil soal yang cukup relevan dengan isi materi, sebagaimana dikonfirmasi oleh mayoritas responden dalam survei.</w:t>
      </w:r>
    </w:p>
    <w:p w14:paraId="1C063AB4" w14:textId="52E21D53" w:rsidR="002946D2" w:rsidRPr="002946D2" w:rsidRDefault="002946D2" w:rsidP="002946D2">
      <w:r w:rsidRPr="002946D2">
        <w:t xml:space="preserve">Antarmuka pengguna (UI) yang sederhana dan intuitif memungkinkan navigasi yang mudah, baik bagi </w:t>
      </w:r>
      <w:r w:rsidRPr="002946D2">
        <w:rPr>
          <w:i/>
          <w:iCs/>
        </w:rPr>
        <w:t>admin</w:t>
      </w:r>
      <w:r w:rsidRPr="002946D2">
        <w:t xml:space="preserve"> maupun </w:t>
      </w:r>
      <w:r w:rsidRPr="002946D2">
        <w:rPr>
          <w:i/>
          <w:iCs/>
        </w:rPr>
        <w:t>user</w:t>
      </w:r>
      <w:r w:rsidRPr="002946D2">
        <w:t xml:space="preserve">. Penggunaan Laravel sebagai kerangka </w:t>
      </w:r>
      <w:r w:rsidRPr="002946D2">
        <w:rPr>
          <w:i/>
          <w:iCs/>
        </w:rPr>
        <w:t>backend</w:t>
      </w:r>
      <w:r w:rsidRPr="002946D2">
        <w:t xml:space="preserve"> memberikan kestabilan dan fleksibilitas dalam mengelola data pengguna, soal, serta skor. Selain itu, sistem juga mampu menangani interaksi secara </w:t>
      </w:r>
      <w:r w:rsidRPr="002946D2">
        <w:rPr>
          <w:i/>
          <w:iCs/>
        </w:rPr>
        <w:t>real</w:t>
      </w:r>
      <w:r w:rsidR="00DA0433" w:rsidRPr="00DA0433">
        <w:rPr>
          <w:i/>
          <w:iCs/>
        </w:rPr>
        <w:t xml:space="preserve"> - </w:t>
      </w:r>
      <w:r w:rsidRPr="002946D2">
        <w:rPr>
          <w:i/>
          <w:iCs/>
        </w:rPr>
        <w:t>time</w:t>
      </w:r>
      <w:r w:rsidRPr="002946D2">
        <w:t xml:space="preserve">, termasuk penyimpanan jawaban, tampilan </w:t>
      </w:r>
      <w:r w:rsidRPr="002946D2">
        <w:rPr>
          <w:i/>
          <w:iCs/>
        </w:rPr>
        <w:t>feedback</w:t>
      </w:r>
      <w:r w:rsidRPr="002946D2">
        <w:t>, dan perhitungan poin tanpa mengalami delay yang berarti.</w:t>
      </w:r>
    </w:p>
    <w:p w14:paraId="3606DD5D" w14:textId="77777777" w:rsidR="002946D2" w:rsidRPr="002946D2" w:rsidRDefault="002946D2" w:rsidP="002946D2">
      <w:r w:rsidRPr="002946D2">
        <w:t>Meskipun demikian, terdapat beberapa keterbatasan teknis yang perlu diperhatikan, seperti:</w:t>
      </w:r>
    </w:p>
    <w:p w14:paraId="406707AF" w14:textId="77777777" w:rsidR="002946D2" w:rsidRPr="002946D2" w:rsidRDefault="002946D2">
      <w:pPr>
        <w:numPr>
          <w:ilvl w:val="0"/>
          <w:numId w:val="64"/>
        </w:numPr>
      </w:pPr>
      <w:r w:rsidRPr="002946D2">
        <w:t>Belum adanya deteksi otomatis terhadap file PDF berbasis gambar (OCR belum diterapkan).</w:t>
      </w:r>
    </w:p>
    <w:p w14:paraId="4B9EA8AE" w14:textId="77777777" w:rsidR="002946D2" w:rsidRPr="002946D2" w:rsidRDefault="002946D2">
      <w:pPr>
        <w:numPr>
          <w:ilvl w:val="0"/>
          <w:numId w:val="64"/>
        </w:numPr>
      </w:pPr>
      <w:r w:rsidRPr="002946D2">
        <w:t>Tampilan visual masih sederhana dan belum menggunakan animasi atau efek transisi yang dapat meningkatkan pengalaman pengguna.</w:t>
      </w:r>
    </w:p>
    <w:p w14:paraId="20B9E877" w14:textId="1E2294FA" w:rsidR="002946D2" w:rsidRPr="002946D2" w:rsidRDefault="002946D2">
      <w:pPr>
        <w:numPr>
          <w:ilvl w:val="0"/>
          <w:numId w:val="64"/>
        </w:numPr>
      </w:pPr>
      <w:r w:rsidRPr="002946D2">
        <w:t xml:space="preserve">Pengaturan </w:t>
      </w:r>
      <w:r w:rsidR="007800F2">
        <w:t xml:space="preserve">tipe </w:t>
      </w:r>
      <w:r w:rsidRPr="002946D2">
        <w:t>soal acak belum sepenuhnya diterapkan.</w:t>
      </w:r>
    </w:p>
    <w:p w14:paraId="1717DB20" w14:textId="77777777" w:rsidR="002946D2" w:rsidRPr="002946D2" w:rsidRDefault="002946D2" w:rsidP="002946D2">
      <w:r w:rsidRPr="002946D2">
        <w:t>Dengan identifikasi ini, maka pengembangan sistem selanjutnya dapat difokuskan pada peningkatan visual interaktif, dukungan untuk format materi yang lebih kompleks, dan penguatan sistem adaptif berdasarkan performa pengguna.</w:t>
      </w:r>
    </w:p>
    <w:p w14:paraId="6CFD2F57" w14:textId="77777777" w:rsidR="004B404E" w:rsidRDefault="004B404E" w:rsidP="004B404E"/>
    <w:p w14:paraId="3D14A8EE" w14:textId="093E0F74" w:rsidR="00293763" w:rsidRPr="004B404E" w:rsidRDefault="00293763" w:rsidP="00293763">
      <w:pPr>
        <w:pStyle w:val="Heading2"/>
        <w:sectPr w:rsidR="00293763" w:rsidRPr="004B404E" w:rsidSect="000C2D0C">
          <w:pgSz w:w="12240" w:h="15840"/>
          <w:pgMar w:top="1440" w:right="1440" w:bottom="1440" w:left="1440" w:header="720" w:footer="720" w:gutter="0"/>
          <w:cols w:space="720"/>
          <w:docGrid w:linePitch="360"/>
        </w:sectPr>
      </w:pPr>
    </w:p>
    <w:p w14:paraId="5D2CA4C0" w14:textId="14B93936" w:rsidR="004C6151" w:rsidRPr="004C6151" w:rsidRDefault="000F5EB6" w:rsidP="004C6151">
      <w:pPr>
        <w:pStyle w:val="Heading1"/>
        <w:numPr>
          <w:ilvl w:val="0"/>
          <w:numId w:val="0"/>
        </w:numPr>
      </w:pPr>
      <w:bookmarkStart w:id="200" w:name="_Toc195504925"/>
      <w:r>
        <w:t>DAFTAR PUSTAKA</w:t>
      </w:r>
      <w:bookmarkEnd w:id="200"/>
    </w:p>
    <w:p w14:paraId="149E07A1" w14:textId="2ED7E3A7" w:rsidR="00D741C8" w:rsidRPr="00D741C8" w:rsidRDefault="00331D3C" w:rsidP="00D741C8">
      <w:pPr>
        <w:widowControl w:val="0"/>
        <w:autoSpaceDE w:val="0"/>
        <w:autoSpaceDN w:val="0"/>
        <w:adjustRightInd w:val="0"/>
        <w:ind w:left="640" w:hanging="640"/>
        <w:rPr>
          <w:rFonts w:cs="Times New Roman"/>
          <w:noProof/>
          <w:kern w:val="0"/>
          <w:szCs w:val="24"/>
        </w:rPr>
      </w:pPr>
      <w:r>
        <w:fldChar w:fldCharType="begin" w:fldLock="1"/>
      </w:r>
      <w:r>
        <w:instrText xml:space="preserve">ADDIN Mendeley Bibliography CSL_BIBLIOGRAPHY </w:instrText>
      </w:r>
      <w:r>
        <w:fldChar w:fldCharType="separate"/>
      </w:r>
      <w:r w:rsidR="00D741C8" w:rsidRPr="00D741C8">
        <w:rPr>
          <w:rFonts w:cs="Times New Roman"/>
          <w:noProof/>
          <w:kern w:val="0"/>
          <w:szCs w:val="24"/>
        </w:rPr>
        <w:t>[1]</w:t>
      </w:r>
      <w:r w:rsidR="00D741C8" w:rsidRPr="00D741C8">
        <w:rPr>
          <w:rFonts w:cs="Times New Roman"/>
          <w:noProof/>
          <w:kern w:val="0"/>
          <w:szCs w:val="24"/>
        </w:rPr>
        <w:tab/>
        <w:t xml:space="preserve">I. M. Ružic and M. Dumancic, “Gamification in education,” </w:t>
      </w:r>
      <w:r w:rsidR="00D741C8" w:rsidRPr="00D741C8">
        <w:rPr>
          <w:rFonts w:cs="Times New Roman"/>
          <w:i/>
          <w:iCs/>
          <w:noProof/>
          <w:kern w:val="0"/>
          <w:szCs w:val="24"/>
        </w:rPr>
        <w:t>Informatologia</w:t>
      </w:r>
      <w:r w:rsidR="00D741C8" w:rsidRPr="00D741C8">
        <w:rPr>
          <w:rFonts w:cs="Times New Roman"/>
          <w:noProof/>
          <w:kern w:val="0"/>
          <w:szCs w:val="24"/>
        </w:rPr>
        <w:t>, vol. 48, no. 3–4, pp. 198–204, 2015, doi: 10.3390/encyclopedia3040089.</w:t>
      </w:r>
    </w:p>
    <w:p w14:paraId="0D97559A" w14:textId="77777777" w:rsidR="00D741C8" w:rsidRPr="00D741C8" w:rsidRDefault="00D741C8" w:rsidP="00D741C8">
      <w:pPr>
        <w:widowControl w:val="0"/>
        <w:autoSpaceDE w:val="0"/>
        <w:autoSpaceDN w:val="0"/>
        <w:adjustRightInd w:val="0"/>
        <w:ind w:left="640" w:hanging="640"/>
        <w:rPr>
          <w:rFonts w:cs="Times New Roman"/>
          <w:noProof/>
          <w:kern w:val="0"/>
          <w:szCs w:val="24"/>
        </w:rPr>
      </w:pPr>
      <w:r w:rsidRPr="00D741C8">
        <w:rPr>
          <w:rFonts w:cs="Times New Roman"/>
          <w:noProof/>
          <w:kern w:val="0"/>
          <w:szCs w:val="24"/>
        </w:rPr>
        <w:t>[2]</w:t>
      </w:r>
      <w:r w:rsidRPr="00D741C8">
        <w:rPr>
          <w:rFonts w:cs="Times New Roman"/>
          <w:noProof/>
          <w:kern w:val="0"/>
          <w:szCs w:val="24"/>
        </w:rPr>
        <w:tab/>
        <w:t xml:space="preserve">A. Yusof, N. A. Atan, J. Harun, M. S. Rosli, and U. M. A. Majid, “Students Engagement and Development of Generic Skills in Gamified Hybrid Service-Learning Course,” </w:t>
      </w:r>
      <w:r w:rsidRPr="00D741C8">
        <w:rPr>
          <w:rFonts w:cs="Times New Roman"/>
          <w:i/>
          <w:iCs/>
          <w:noProof/>
          <w:kern w:val="0"/>
          <w:szCs w:val="24"/>
        </w:rPr>
        <w:t>Int. J. Emerg. Technol. Learn.</w:t>
      </w:r>
      <w:r w:rsidRPr="00D741C8">
        <w:rPr>
          <w:rFonts w:cs="Times New Roman"/>
          <w:noProof/>
          <w:kern w:val="0"/>
          <w:szCs w:val="24"/>
        </w:rPr>
        <w:t>, vol. 16, no. 24, pp. 220–243, 2021, doi: 10.3991/ijet.v16i24.27481.</w:t>
      </w:r>
    </w:p>
    <w:p w14:paraId="01BBAB92" w14:textId="77777777" w:rsidR="00D741C8" w:rsidRPr="00D741C8" w:rsidRDefault="00D741C8" w:rsidP="00D741C8">
      <w:pPr>
        <w:widowControl w:val="0"/>
        <w:autoSpaceDE w:val="0"/>
        <w:autoSpaceDN w:val="0"/>
        <w:adjustRightInd w:val="0"/>
        <w:ind w:left="640" w:hanging="640"/>
        <w:rPr>
          <w:rFonts w:cs="Times New Roman"/>
          <w:noProof/>
          <w:kern w:val="0"/>
          <w:szCs w:val="24"/>
        </w:rPr>
      </w:pPr>
      <w:r w:rsidRPr="00D741C8">
        <w:rPr>
          <w:rFonts w:cs="Times New Roman"/>
          <w:noProof/>
          <w:kern w:val="0"/>
          <w:szCs w:val="24"/>
        </w:rPr>
        <w:t>[3]</w:t>
      </w:r>
      <w:r w:rsidRPr="00D741C8">
        <w:rPr>
          <w:rFonts w:cs="Times New Roman"/>
          <w:noProof/>
          <w:kern w:val="0"/>
          <w:szCs w:val="24"/>
        </w:rPr>
        <w:tab/>
        <w:t xml:space="preserve">M. A. Firdaus, D. R. Indah, Y. Sazaki, E. P. Ariefin, M. F. Nuriza, and M. Rafly, “Gamification using Octalysis Framework in Knowledge Management System for Vocational High Schools during the Covid-19 Pandemic,” </w:t>
      </w:r>
      <w:r w:rsidRPr="00D741C8">
        <w:rPr>
          <w:rFonts w:cs="Times New Roman"/>
          <w:i/>
          <w:iCs/>
          <w:noProof/>
          <w:kern w:val="0"/>
          <w:szCs w:val="24"/>
        </w:rPr>
        <w:t>2022 7th Int. Conf. Informatics Comput. ICIC 2022</w:t>
      </w:r>
      <w:r w:rsidRPr="00D741C8">
        <w:rPr>
          <w:rFonts w:cs="Times New Roman"/>
          <w:noProof/>
          <w:kern w:val="0"/>
          <w:szCs w:val="24"/>
        </w:rPr>
        <w:t>, no. September, 2022, doi: 10.1109/ICIC56845.2022.10007026.</w:t>
      </w:r>
    </w:p>
    <w:p w14:paraId="17B1C37A" w14:textId="77777777" w:rsidR="00D741C8" w:rsidRPr="00D741C8" w:rsidRDefault="00D741C8" w:rsidP="00D741C8">
      <w:pPr>
        <w:widowControl w:val="0"/>
        <w:autoSpaceDE w:val="0"/>
        <w:autoSpaceDN w:val="0"/>
        <w:adjustRightInd w:val="0"/>
        <w:ind w:left="640" w:hanging="640"/>
        <w:rPr>
          <w:rFonts w:cs="Times New Roman"/>
          <w:noProof/>
          <w:kern w:val="0"/>
          <w:szCs w:val="24"/>
        </w:rPr>
      </w:pPr>
      <w:r w:rsidRPr="00D741C8">
        <w:rPr>
          <w:rFonts w:cs="Times New Roman"/>
          <w:noProof/>
          <w:kern w:val="0"/>
          <w:szCs w:val="24"/>
        </w:rPr>
        <w:t>[4]</w:t>
      </w:r>
      <w:r w:rsidRPr="00D741C8">
        <w:rPr>
          <w:rFonts w:cs="Times New Roman"/>
          <w:noProof/>
          <w:kern w:val="0"/>
          <w:szCs w:val="24"/>
        </w:rPr>
        <w:tab/>
        <w:t>J. Jayalath, “Gamification to Enhance Motivation and Engagement in Blended eLearning for Technical and Vocational Education and Training,” vol. 27, 2022, doi: 10.1007/s10758-020-09466-2.</w:t>
      </w:r>
    </w:p>
    <w:p w14:paraId="19A4E515" w14:textId="77777777" w:rsidR="00D741C8" w:rsidRPr="00D741C8" w:rsidRDefault="00D741C8" w:rsidP="00D741C8">
      <w:pPr>
        <w:widowControl w:val="0"/>
        <w:autoSpaceDE w:val="0"/>
        <w:autoSpaceDN w:val="0"/>
        <w:adjustRightInd w:val="0"/>
        <w:ind w:left="640" w:hanging="640"/>
        <w:rPr>
          <w:rFonts w:cs="Times New Roman"/>
          <w:noProof/>
          <w:kern w:val="0"/>
          <w:szCs w:val="24"/>
        </w:rPr>
      </w:pPr>
      <w:r w:rsidRPr="00D741C8">
        <w:rPr>
          <w:rFonts w:cs="Times New Roman"/>
          <w:noProof/>
          <w:kern w:val="0"/>
          <w:szCs w:val="24"/>
        </w:rPr>
        <w:t>[5]</w:t>
      </w:r>
      <w:r w:rsidRPr="00D741C8">
        <w:rPr>
          <w:rFonts w:cs="Times New Roman"/>
          <w:noProof/>
          <w:kern w:val="0"/>
          <w:szCs w:val="24"/>
        </w:rPr>
        <w:tab/>
        <w:t xml:space="preserve">V. R. Manipatruni, N. S. Kumar, M. R. Karim, and S. Banu, “Improving English Vocabulary Through Quizizz in Practice Tests for Gamification and Google Forms with AutoProctor in Assessment tests for the Preclusion of Malpractice,” </w:t>
      </w:r>
      <w:r w:rsidRPr="00D741C8">
        <w:rPr>
          <w:rFonts w:cs="Times New Roman"/>
          <w:i/>
          <w:iCs/>
          <w:noProof/>
          <w:kern w:val="0"/>
          <w:szCs w:val="24"/>
        </w:rPr>
        <w:t>Int. J. Interact. Mob. Technol.</w:t>
      </w:r>
      <w:r w:rsidRPr="00D741C8">
        <w:rPr>
          <w:rFonts w:cs="Times New Roman"/>
          <w:noProof/>
          <w:kern w:val="0"/>
          <w:szCs w:val="24"/>
        </w:rPr>
        <w:t>, vol. 17, no. 13, pp. 22–43, 2023, doi: 10.3991/ijim.v17i13.39445.</w:t>
      </w:r>
    </w:p>
    <w:p w14:paraId="65F5253A" w14:textId="77777777" w:rsidR="00D741C8" w:rsidRPr="00D741C8" w:rsidRDefault="00D741C8" w:rsidP="00D741C8">
      <w:pPr>
        <w:widowControl w:val="0"/>
        <w:autoSpaceDE w:val="0"/>
        <w:autoSpaceDN w:val="0"/>
        <w:adjustRightInd w:val="0"/>
        <w:ind w:left="640" w:hanging="640"/>
        <w:rPr>
          <w:rFonts w:cs="Times New Roman"/>
          <w:noProof/>
          <w:kern w:val="0"/>
          <w:szCs w:val="24"/>
        </w:rPr>
      </w:pPr>
      <w:r w:rsidRPr="00D741C8">
        <w:rPr>
          <w:rFonts w:cs="Times New Roman"/>
          <w:noProof/>
          <w:kern w:val="0"/>
          <w:szCs w:val="24"/>
        </w:rPr>
        <w:t>[6]</w:t>
      </w:r>
      <w:r w:rsidRPr="00D741C8">
        <w:rPr>
          <w:rFonts w:cs="Times New Roman"/>
          <w:noProof/>
          <w:kern w:val="0"/>
          <w:szCs w:val="24"/>
        </w:rPr>
        <w:tab/>
        <w:t xml:space="preserve">Z. Zhang and J. Crawford, “EFL learners’ motivation in a gamified formative assessment: The case of Quizizz,” </w:t>
      </w:r>
      <w:r w:rsidRPr="00D741C8">
        <w:rPr>
          <w:rFonts w:cs="Times New Roman"/>
          <w:i/>
          <w:iCs/>
          <w:noProof/>
          <w:kern w:val="0"/>
          <w:szCs w:val="24"/>
        </w:rPr>
        <w:t>Educ. Inf. Technol.</w:t>
      </w:r>
      <w:r w:rsidRPr="00D741C8">
        <w:rPr>
          <w:rFonts w:cs="Times New Roman"/>
          <w:noProof/>
          <w:kern w:val="0"/>
          <w:szCs w:val="24"/>
        </w:rPr>
        <w:t>, vol. 29, no. 5, pp. 6217–6239, 2024, doi: 10.1007/s10639-023-12034-7.</w:t>
      </w:r>
    </w:p>
    <w:p w14:paraId="08A210AB" w14:textId="77777777" w:rsidR="00D741C8" w:rsidRPr="00D741C8" w:rsidRDefault="00D741C8" w:rsidP="00D741C8">
      <w:pPr>
        <w:widowControl w:val="0"/>
        <w:autoSpaceDE w:val="0"/>
        <w:autoSpaceDN w:val="0"/>
        <w:adjustRightInd w:val="0"/>
        <w:ind w:left="640" w:hanging="640"/>
        <w:rPr>
          <w:rFonts w:cs="Times New Roman"/>
          <w:noProof/>
          <w:kern w:val="0"/>
          <w:szCs w:val="24"/>
        </w:rPr>
      </w:pPr>
      <w:r w:rsidRPr="00D741C8">
        <w:rPr>
          <w:rFonts w:cs="Times New Roman"/>
          <w:noProof/>
          <w:kern w:val="0"/>
          <w:szCs w:val="24"/>
        </w:rPr>
        <w:t>[7]</w:t>
      </w:r>
      <w:r w:rsidRPr="00D741C8">
        <w:rPr>
          <w:rFonts w:cs="Times New Roman"/>
          <w:noProof/>
          <w:kern w:val="0"/>
          <w:szCs w:val="24"/>
        </w:rPr>
        <w:tab/>
        <w:t>B. Smith and R. Peters, “The effectiveness of Duolingo in developing receptive and productive language knowledge and proficiency,” vol. 28, no. 1, pp. 1–26, 2024.</w:t>
      </w:r>
    </w:p>
    <w:p w14:paraId="4C66277E" w14:textId="705EA51C" w:rsidR="00D741C8" w:rsidRPr="00D741C8" w:rsidRDefault="00D741C8" w:rsidP="00D741C8">
      <w:pPr>
        <w:widowControl w:val="0"/>
        <w:autoSpaceDE w:val="0"/>
        <w:autoSpaceDN w:val="0"/>
        <w:adjustRightInd w:val="0"/>
        <w:ind w:left="640" w:hanging="640"/>
        <w:rPr>
          <w:rFonts w:cs="Times New Roman"/>
          <w:noProof/>
          <w:kern w:val="0"/>
          <w:szCs w:val="24"/>
        </w:rPr>
      </w:pPr>
      <w:r w:rsidRPr="00D741C8">
        <w:rPr>
          <w:rFonts w:cs="Times New Roman"/>
          <w:noProof/>
          <w:kern w:val="0"/>
          <w:szCs w:val="24"/>
        </w:rPr>
        <w:t>[8]</w:t>
      </w:r>
      <w:r w:rsidRPr="00D741C8">
        <w:rPr>
          <w:rFonts w:cs="Times New Roman"/>
          <w:noProof/>
          <w:kern w:val="0"/>
          <w:szCs w:val="24"/>
        </w:rPr>
        <w:tab/>
        <w:t xml:space="preserve">L. Nguyen, K. Murphy, and G. Andrews, “Design and development of a gamified cognitive training program targeting executive functions for older adults,” </w:t>
      </w:r>
      <w:r w:rsidRPr="00D741C8">
        <w:rPr>
          <w:rFonts w:cs="Times New Roman"/>
          <w:i/>
          <w:iCs/>
          <w:noProof/>
          <w:kern w:val="0"/>
          <w:szCs w:val="24"/>
        </w:rPr>
        <w:t>Entertain. Comput.</w:t>
      </w:r>
      <w:r w:rsidRPr="00D741C8">
        <w:rPr>
          <w:rFonts w:cs="Times New Roman"/>
          <w:noProof/>
          <w:kern w:val="0"/>
          <w:szCs w:val="24"/>
        </w:rPr>
        <w:t>, vol. 52, no. October 2024, 2025, doi: 10.1016/j.entcom.2024.100892.</w:t>
      </w:r>
      <w:r w:rsidR="002C04DE">
        <w:rPr>
          <w:rFonts w:cs="Times New Roman"/>
          <w:noProof/>
          <w:kern w:val="0"/>
          <w:szCs w:val="24"/>
        </w:rPr>
        <w:tab/>
        <w:t xml:space="preserve"> </w:t>
      </w:r>
      <w:r w:rsidR="002C04DE">
        <w:rPr>
          <w:rFonts w:cs="Times New Roman"/>
          <w:noProof/>
          <w:kern w:val="0"/>
          <w:szCs w:val="24"/>
        </w:rPr>
        <w:tab/>
      </w:r>
    </w:p>
    <w:p w14:paraId="0605EF88" w14:textId="77777777" w:rsidR="00D741C8" w:rsidRPr="00D741C8" w:rsidRDefault="00D741C8" w:rsidP="00D741C8">
      <w:pPr>
        <w:widowControl w:val="0"/>
        <w:autoSpaceDE w:val="0"/>
        <w:autoSpaceDN w:val="0"/>
        <w:adjustRightInd w:val="0"/>
        <w:ind w:left="640" w:hanging="640"/>
        <w:rPr>
          <w:rFonts w:cs="Times New Roman"/>
          <w:noProof/>
          <w:kern w:val="0"/>
          <w:szCs w:val="24"/>
        </w:rPr>
      </w:pPr>
      <w:r w:rsidRPr="00D741C8">
        <w:rPr>
          <w:rFonts w:cs="Times New Roman"/>
          <w:noProof/>
          <w:kern w:val="0"/>
          <w:szCs w:val="24"/>
        </w:rPr>
        <w:t>[9]</w:t>
      </w:r>
      <w:r w:rsidRPr="00D741C8">
        <w:rPr>
          <w:rFonts w:cs="Times New Roman"/>
          <w:noProof/>
          <w:kern w:val="0"/>
          <w:szCs w:val="24"/>
        </w:rPr>
        <w:tab/>
        <w:t xml:space="preserve">T. Koval, N. Oliinyk, T. Kryvosheya, and A. Khilya, “Application of Gamification in Higher Education: Training of Early Childhood and Primary Education Teachers in Ukraine,” </w:t>
      </w:r>
      <w:r w:rsidRPr="00D741C8">
        <w:rPr>
          <w:rFonts w:cs="Times New Roman"/>
          <w:i/>
          <w:iCs/>
          <w:noProof/>
          <w:kern w:val="0"/>
          <w:szCs w:val="24"/>
        </w:rPr>
        <w:t>Vide. Tehnol. Resur. - Environ. Technol. Resour.</w:t>
      </w:r>
      <w:r w:rsidRPr="00D741C8">
        <w:rPr>
          <w:rFonts w:cs="Times New Roman"/>
          <w:noProof/>
          <w:kern w:val="0"/>
          <w:szCs w:val="24"/>
        </w:rPr>
        <w:t>, vol. 2, pp. 183–187, 2024, doi: 10.17770/etr2024vol2.8051.</w:t>
      </w:r>
    </w:p>
    <w:p w14:paraId="2CC2F752" w14:textId="77777777" w:rsidR="00D741C8" w:rsidRPr="00D741C8" w:rsidRDefault="00D741C8" w:rsidP="00D741C8">
      <w:pPr>
        <w:widowControl w:val="0"/>
        <w:autoSpaceDE w:val="0"/>
        <w:autoSpaceDN w:val="0"/>
        <w:adjustRightInd w:val="0"/>
        <w:ind w:left="640" w:hanging="640"/>
        <w:rPr>
          <w:rFonts w:cs="Times New Roman"/>
          <w:noProof/>
          <w:kern w:val="0"/>
          <w:szCs w:val="24"/>
        </w:rPr>
      </w:pPr>
      <w:r w:rsidRPr="00D741C8">
        <w:rPr>
          <w:rFonts w:cs="Times New Roman"/>
          <w:noProof/>
          <w:kern w:val="0"/>
          <w:szCs w:val="24"/>
        </w:rPr>
        <w:t>[10]</w:t>
      </w:r>
      <w:r w:rsidRPr="00D741C8">
        <w:rPr>
          <w:rFonts w:cs="Times New Roman"/>
          <w:noProof/>
          <w:kern w:val="0"/>
          <w:szCs w:val="24"/>
        </w:rPr>
        <w:tab/>
        <w:t xml:space="preserve">D. N. N. Tinajero, A. J. S. Yugsi, and C. F. N. Masaquiza, “New trends in the use of computer tools for teaching-learning in health,” </w:t>
      </w:r>
      <w:r w:rsidRPr="00D741C8">
        <w:rPr>
          <w:rFonts w:cs="Times New Roman"/>
          <w:i/>
          <w:iCs/>
          <w:noProof/>
          <w:kern w:val="0"/>
          <w:szCs w:val="24"/>
        </w:rPr>
        <w:t>Sapienza</w:t>
      </w:r>
      <w:r w:rsidRPr="00D741C8">
        <w:rPr>
          <w:rFonts w:cs="Times New Roman"/>
          <w:noProof/>
          <w:kern w:val="0"/>
          <w:szCs w:val="24"/>
        </w:rPr>
        <w:t>, vol. 5, no. 3, pp. 1–9, 2024, doi: 10.51798/sijis.v5i3.637.</w:t>
      </w:r>
    </w:p>
    <w:p w14:paraId="4E96C022" w14:textId="77777777" w:rsidR="00D741C8" w:rsidRPr="00D741C8" w:rsidRDefault="00D741C8" w:rsidP="00D741C8">
      <w:pPr>
        <w:widowControl w:val="0"/>
        <w:autoSpaceDE w:val="0"/>
        <w:autoSpaceDN w:val="0"/>
        <w:adjustRightInd w:val="0"/>
        <w:ind w:left="640" w:hanging="640"/>
        <w:rPr>
          <w:rFonts w:cs="Times New Roman"/>
          <w:noProof/>
          <w:kern w:val="0"/>
          <w:szCs w:val="24"/>
        </w:rPr>
      </w:pPr>
      <w:r w:rsidRPr="00D741C8">
        <w:rPr>
          <w:rFonts w:cs="Times New Roman"/>
          <w:noProof/>
          <w:kern w:val="0"/>
          <w:szCs w:val="24"/>
        </w:rPr>
        <w:t>[11]</w:t>
      </w:r>
      <w:r w:rsidRPr="00D741C8">
        <w:rPr>
          <w:rFonts w:cs="Times New Roman"/>
          <w:noProof/>
          <w:kern w:val="0"/>
          <w:szCs w:val="24"/>
        </w:rPr>
        <w:tab/>
        <w:t xml:space="preserve">N. Cavus, I. Ibrahim, M. Ogbonna Okonkwo, N. Bode Ayansina, and T. Modupeola, “The Effects of Gamification in Education: A Systematic Literature Review,” </w:t>
      </w:r>
      <w:r w:rsidRPr="00D741C8">
        <w:rPr>
          <w:rFonts w:cs="Times New Roman"/>
          <w:i/>
          <w:iCs/>
          <w:noProof/>
          <w:kern w:val="0"/>
          <w:szCs w:val="24"/>
        </w:rPr>
        <w:t>BRAIN. Broad Res. Artif. Intell. Neurosci.</w:t>
      </w:r>
      <w:r w:rsidRPr="00D741C8">
        <w:rPr>
          <w:rFonts w:cs="Times New Roman"/>
          <w:noProof/>
          <w:kern w:val="0"/>
          <w:szCs w:val="24"/>
        </w:rPr>
        <w:t>, vol. 14, no. 2, pp. 211–241, 2023, doi: 10.18662/brain/14.2/452.</w:t>
      </w:r>
    </w:p>
    <w:p w14:paraId="0855ACCD" w14:textId="77777777" w:rsidR="00D741C8" w:rsidRPr="00D741C8" w:rsidRDefault="00D741C8" w:rsidP="00D741C8">
      <w:pPr>
        <w:widowControl w:val="0"/>
        <w:autoSpaceDE w:val="0"/>
        <w:autoSpaceDN w:val="0"/>
        <w:adjustRightInd w:val="0"/>
        <w:ind w:left="640" w:hanging="640"/>
        <w:rPr>
          <w:rFonts w:cs="Times New Roman"/>
          <w:noProof/>
          <w:kern w:val="0"/>
          <w:szCs w:val="24"/>
        </w:rPr>
      </w:pPr>
      <w:r w:rsidRPr="00D741C8">
        <w:rPr>
          <w:rFonts w:cs="Times New Roman"/>
          <w:noProof/>
          <w:kern w:val="0"/>
          <w:szCs w:val="24"/>
        </w:rPr>
        <w:t>[12]</w:t>
      </w:r>
      <w:r w:rsidRPr="00D741C8">
        <w:rPr>
          <w:rFonts w:cs="Times New Roman"/>
          <w:noProof/>
          <w:kern w:val="0"/>
          <w:szCs w:val="24"/>
        </w:rPr>
        <w:tab/>
        <w:t xml:space="preserve">M. Gomes, A. C. Silva, and J. Pereira, “Gamification in the Portuguese Language Subject: a Review of Two E-Learning Platforms,” </w:t>
      </w:r>
      <w:r w:rsidRPr="00D741C8">
        <w:rPr>
          <w:rFonts w:cs="Times New Roman"/>
          <w:i/>
          <w:iCs/>
          <w:noProof/>
          <w:kern w:val="0"/>
          <w:szCs w:val="24"/>
        </w:rPr>
        <w:t>Educ. New Dev. 2023 – Vol. 2</w:t>
      </w:r>
      <w:r w:rsidRPr="00D741C8">
        <w:rPr>
          <w:rFonts w:cs="Times New Roman"/>
          <w:noProof/>
          <w:kern w:val="0"/>
          <w:szCs w:val="24"/>
        </w:rPr>
        <w:t>, vol. 2, pp. 509–513, 2023, doi: 10.36315/2023v2end113.</w:t>
      </w:r>
    </w:p>
    <w:p w14:paraId="59D2DCC8" w14:textId="68BB7EEC" w:rsidR="00D741C8" w:rsidRPr="00D741C8" w:rsidRDefault="00D741C8" w:rsidP="00D741C8">
      <w:pPr>
        <w:widowControl w:val="0"/>
        <w:autoSpaceDE w:val="0"/>
        <w:autoSpaceDN w:val="0"/>
        <w:adjustRightInd w:val="0"/>
        <w:ind w:left="640" w:hanging="640"/>
        <w:rPr>
          <w:rFonts w:cs="Times New Roman"/>
          <w:noProof/>
          <w:kern w:val="0"/>
          <w:szCs w:val="24"/>
        </w:rPr>
      </w:pPr>
      <w:r w:rsidRPr="00D741C8">
        <w:rPr>
          <w:rFonts w:cs="Times New Roman"/>
          <w:noProof/>
          <w:kern w:val="0"/>
          <w:szCs w:val="24"/>
        </w:rPr>
        <w:t>[13]</w:t>
      </w:r>
      <w:r w:rsidRPr="00D741C8">
        <w:rPr>
          <w:rFonts w:cs="Times New Roman"/>
          <w:noProof/>
          <w:kern w:val="0"/>
          <w:szCs w:val="24"/>
        </w:rPr>
        <w:tab/>
        <w:t xml:space="preserve">T. Beranič and M. Heričko, “The Impact of </w:t>
      </w:r>
      <w:r w:rsidR="00EB4EAD" w:rsidRPr="00EB4EAD">
        <w:rPr>
          <w:rFonts w:cs="Times New Roman"/>
          <w:i/>
          <w:iCs/>
          <w:noProof/>
          <w:kern w:val="0"/>
          <w:szCs w:val="24"/>
        </w:rPr>
        <w:t xml:space="preserve">Serious games </w:t>
      </w:r>
      <w:r w:rsidRPr="00D741C8">
        <w:rPr>
          <w:rFonts w:cs="Times New Roman"/>
          <w:noProof/>
          <w:kern w:val="0"/>
          <w:szCs w:val="24"/>
        </w:rPr>
        <w:t xml:space="preserve">in Economic and Business Education: A Case of ERP Business Simulation,” </w:t>
      </w:r>
      <w:r w:rsidRPr="00D741C8">
        <w:rPr>
          <w:rFonts w:cs="Times New Roman"/>
          <w:i/>
          <w:iCs/>
          <w:noProof/>
          <w:kern w:val="0"/>
          <w:szCs w:val="24"/>
        </w:rPr>
        <w:t>Sustain.</w:t>
      </w:r>
      <w:r w:rsidRPr="00D741C8">
        <w:rPr>
          <w:rFonts w:cs="Times New Roman"/>
          <w:noProof/>
          <w:kern w:val="0"/>
          <w:szCs w:val="24"/>
        </w:rPr>
        <w:t>, vol. 14, no. 2, 2022, doi: 10.3390/su14020683.</w:t>
      </w:r>
    </w:p>
    <w:p w14:paraId="096CDA39" w14:textId="77777777" w:rsidR="00D741C8" w:rsidRPr="00D741C8" w:rsidRDefault="00D741C8" w:rsidP="00D741C8">
      <w:pPr>
        <w:widowControl w:val="0"/>
        <w:autoSpaceDE w:val="0"/>
        <w:autoSpaceDN w:val="0"/>
        <w:adjustRightInd w:val="0"/>
        <w:ind w:left="640" w:hanging="640"/>
        <w:rPr>
          <w:rFonts w:cs="Times New Roman"/>
          <w:noProof/>
          <w:kern w:val="0"/>
          <w:szCs w:val="24"/>
        </w:rPr>
      </w:pPr>
      <w:r w:rsidRPr="00D741C8">
        <w:rPr>
          <w:rFonts w:cs="Times New Roman"/>
          <w:noProof/>
          <w:kern w:val="0"/>
          <w:szCs w:val="24"/>
        </w:rPr>
        <w:t>[14]</w:t>
      </w:r>
      <w:r w:rsidRPr="00D741C8">
        <w:rPr>
          <w:rFonts w:cs="Times New Roman"/>
          <w:noProof/>
          <w:kern w:val="0"/>
          <w:szCs w:val="24"/>
        </w:rPr>
        <w:tab/>
        <w:t xml:space="preserve">C. Neerupa, R. Naveen Kumar, R. Pavithra, and A. John William, “Game on for learning: a holistic exploration of Gamification’s impact on student engagement and academic performance in educational environments,” </w:t>
      </w:r>
      <w:r w:rsidRPr="00D741C8">
        <w:rPr>
          <w:rFonts w:cs="Times New Roman"/>
          <w:i/>
          <w:iCs/>
          <w:noProof/>
          <w:kern w:val="0"/>
          <w:szCs w:val="24"/>
        </w:rPr>
        <w:t>Manag. Matters</w:t>
      </w:r>
      <w:r w:rsidRPr="00D741C8">
        <w:rPr>
          <w:rFonts w:cs="Times New Roman"/>
          <w:noProof/>
          <w:kern w:val="0"/>
          <w:szCs w:val="24"/>
        </w:rPr>
        <w:t>, vol. 21, no. 1, pp. 38–53, 2024, doi: 10.1108/manm-01-2024-0001.</w:t>
      </w:r>
    </w:p>
    <w:p w14:paraId="2FFC6FF6" w14:textId="77777777" w:rsidR="00D741C8" w:rsidRPr="00D741C8" w:rsidRDefault="00D741C8" w:rsidP="00D741C8">
      <w:pPr>
        <w:widowControl w:val="0"/>
        <w:autoSpaceDE w:val="0"/>
        <w:autoSpaceDN w:val="0"/>
        <w:adjustRightInd w:val="0"/>
        <w:ind w:left="640" w:hanging="640"/>
        <w:rPr>
          <w:rFonts w:cs="Times New Roman"/>
          <w:noProof/>
          <w:kern w:val="0"/>
          <w:szCs w:val="24"/>
        </w:rPr>
      </w:pPr>
      <w:r w:rsidRPr="00D741C8">
        <w:rPr>
          <w:rFonts w:cs="Times New Roman"/>
          <w:noProof/>
          <w:kern w:val="0"/>
          <w:szCs w:val="24"/>
        </w:rPr>
        <w:t>[15]</w:t>
      </w:r>
      <w:r w:rsidRPr="00D741C8">
        <w:rPr>
          <w:rFonts w:cs="Times New Roman"/>
          <w:noProof/>
          <w:kern w:val="0"/>
          <w:szCs w:val="24"/>
        </w:rPr>
        <w:tab/>
        <w:t xml:space="preserve">G. Learning and G. Lampropoulos, “Impact of Gamification on Students ’ Learning Outcomes and Academic Performance : A Longitudinal Study Comparing,” </w:t>
      </w:r>
      <w:r w:rsidRPr="00D741C8">
        <w:rPr>
          <w:rFonts w:cs="Times New Roman"/>
          <w:i/>
          <w:iCs/>
          <w:noProof/>
          <w:kern w:val="0"/>
          <w:szCs w:val="24"/>
        </w:rPr>
        <w:t>Educ. Sci.</w:t>
      </w:r>
      <w:r w:rsidRPr="00D741C8">
        <w:rPr>
          <w:rFonts w:cs="Times New Roman"/>
          <w:noProof/>
          <w:kern w:val="0"/>
          <w:szCs w:val="24"/>
        </w:rPr>
        <w:t>, vol. 14, no. 4, pp. 1–28, 2024.</w:t>
      </w:r>
    </w:p>
    <w:p w14:paraId="025FED23" w14:textId="69E68BBF" w:rsidR="00D741C8" w:rsidRPr="00D741C8" w:rsidRDefault="00D741C8" w:rsidP="00D741C8">
      <w:pPr>
        <w:widowControl w:val="0"/>
        <w:autoSpaceDE w:val="0"/>
        <w:autoSpaceDN w:val="0"/>
        <w:adjustRightInd w:val="0"/>
        <w:ind w:left="640" w:hanging="640"/>
        <w:rPr>
          <w:rFonts w:cs="Times New Roman"/>
          <w:noProof/>
          <w:kern w:val="0"/>
          <w:szCs w:val="24"/>
        </w:rPr>
      </w:pPr>
      <w:r w:rsidRPr="00D741C8">
        <w:rPr>
          <w:rFonts w:cs="Times New Roman"/>
          <w:noProof/>
          <w:kern w:val="0"/>
          <w:szCs w:val="24"/>
        </w:rPr>
        <w:t>[16]</w:t>
      </w:r>
      <w:r w:rsidRPr="00D741C8">
        <w:rPr>
          <w:rFonts w:cs="Times New Roman"/>
          <w:noProof/>
          <w:kern w:val="0"/>
          <w:szCs w:val="24"/>
        </w:rPr>
        <w:tab/>
        <w:t>M. J. Gomez, Á. Armada Sánchez, M. Albaladejo-González, F. J. García Clemente, and J. A. Ruipérez-Valiente, “Utilizing Explainable AI to Enhance Real-</w:t>
      </w:r>
      <w:r w:rsidR="00582B36" w:rsidRPr="00582B36">
        <w:rPr>
          <w:rFonts w:cs="Times New Roman"/>
          <w:i/>
          <w:iCs/>
          <w:noProof/>
          <w:kern w:val="0"/>
          <w:szCs w:val="24"/>
        </w:rPr>
        <w:t>time</w:t>
      </w:r>
      <w:r w:rsidRPr="00D741C8">
        <w:rPr>
          <w:rFonts w:cs="Times New Roman"/>
          <w:noProof/>
          <w:kern w:val="0"/>
          <w:szCs w:val="24"/>
        </w:rPr>
        <w:t xml:space="preserve"> Student Performance Prediction in Educational </w:t>
      </w:r>
      <w:r w:rsidR="003E3E06" w:rsidRPr="003E3E06">
        <w:rPr>
          <w:rFonts w:cs="Times New Roman"/>
          <w:i/>
          <w:iCs/>
          <w:noProof/>
          <w:kern w:val="0"/>
          <w:szCs w:val="24"/>
        </w:rPr>
        <w:t>Serious game</w:t>
      </w:r>
      <w:r w:rsidRPr="00D741C8">
        <w:rPr>
          <w:rFonts w:cs="Times New Roman"/>
          <w:noProof/>
          <w:kern w:val="0"/>
          <w:szCs w:val="24"/>
        </w:rPr>
        <w:t xml:space="preserve">s,” </w:t>
      </w:r>
      <w:r w:rsidRPr="00D741C8">
        <w:rPr>
          <w:rFonts w:cs="Times New Roman"/>
          <w:i/>
          <w:iCs/>
          <w:noProof/>
          <w:kern w:val="0"/>
          <w:szCs w:val="24"/>
        </w:rPr>
        <w:t>Proc. ACM Symp. Appl. Comput.</w:t>
      </w:r>
      <w:r w:rsidRPr="00D741C8">
        <w:rPr>
          <w:rFonts w:cs="Times New Roman"/>
          <w:noProof/>
          <w:kern w:val="0"/>
          <w:szCs w:val="24"/>
        </w:rPr>
        <w:t>, pp. 93–94, 2024, doi: 10.1145/3605098.3636109.</w:t>
      </w:r>
    </w:p>
    <w:p w14:paraId="3519171B" w14:textId="77777777" w:rsidR="00D741C8" w:rsidRPr="00D741C8" w:rsidRDefault="00D741C8" w:rsidP="00D741C8">
      <w:pPr>
        <w:widowControl w:val="0"/>
        <w:autoSpaceDE w:val="0"/>
        <w:autoSpaceDN w:val="0"/>
        <w:adjustRightInd w:val="0"/>
        <w:ind w:left="640" w:hanging="640"/>
        <w:rPr>
          <w:rFonts w:cs="Times New Roman"/>
          <w:noProof/>
          <w:kern w:val="0"/>
          <w:szCs w:val="24"/>
        </w:rPr>
      </w:pPr>
      <w:r w:rsidRPr="00D741C8">
        <w:rPr>
          <w:rFonts w:cs="Times New Roman"/>
          <w:noProof/>
          <w:kern w:val="0"/>
          <w:szCs w:val="24"/>
        </w:rPr>
        <w:t>[17]</w:t>
      </w:r>
      <w:r w:rsidRPr="00D741C8">
        <w:rPr>
          <w:rFonts w:cs="Times New Roman"/>
          <w:noProof/>
          <w:kern w:val="0"/>
          <w:szCs w:val="24"/>
        </w:rPr>
        <w:tab/>
        <w:t xml:space="preserve">A. Khaldi, R. Bouzidi, and F. Nader, “Gamification of e-learning in higher education: a systematic literature review,” </w:t>
      </w:r>
      <w:r w:rsidRPr="00D741C8">
        <w:rPr>
          <w:rFonts w:cs="Times New Roman"/>
          <w:i/>
          <w:iCs/>
          <w:noProof/>
          <w:kern w:val="0"/>
          <w:szCs w:val="24"/>
        </w:rPr>
        <w:t>Smart Learn. Environ.</w:t>
      </w:r>
      <w:r w:rsidRPr="00D741C8">
        <w:rPr>
          <w:rFonts w:cs="Times New Roman"/>
          <w:noProof/>
          <w:kern w:val="0"/>
          <w:szCs w:val="24"/>
        </w:rPr>
        <w:t>, vol. 10, no. 1, 2023, doi: 10.1186/s40561-023-00227-z.</w:t>
      </w:r>
    </w:p>
    <w:p w14:paraId="1E9833EA" w14:textId="3B8C86EB" w:rsidR="00D741C8" w:rsidRPr="00D741C8" w:rsidRDefault="00D741C8" w:rsidP="00D741C8">
      <w:pPr>
        <w:widowControl w:val="0"/>
        <w:autoSpaceDE w:val="0"/>
        <w:autoSpaceDN w:val="0"/>
        <w:adjustRightInd w:val="0"/>
        <w:ind w:left="640" w:hanging="640"/>
        <w:rPr>
          <w:rFonts w:cs="Times New Roman"/>
          <w:noProof/>
          <w:kern w:val="0"/>
          <w:szCs w:val="24"/>
        </w:rPr>
      </w:pPr>
      <w:r w:rsidRPr="00D741C8">
        <w:rPr>
          <w:rFonts w:cs="Times New Roman"/>
          <w:noProof/>
          <w:kern w:val="0"/>
          <w:szCs w:val="24"/>
        </w:rPr>
        <w:t>[18]</w:t>
      </w:r>
      <w:r w:rsidRPr="00D741C8">
        <w:rPr>
          <w:rFonts w:cs="Times New Roman"/>
          <w:noProof/>
          <w:kern w:val="0"/>
          <w:szCs w:val="24"/>
        </w:rPr>
        <w:tab/>
        <w:t xml:space="preserve">A. Dachowicz </w:t>
      </w:r>
      <w:r w:rsidRPr="00D741C8">
        <w:rPr>
          <w:rFonts w:cs="Times New Roman"/>
          <w:i/>
          <w:iCs/>
          <w:noProof/>
          <w:kern w:val="0"/>
          <w:szCs w:val="24"/>
        </w:rPr>
        <w:t>et al.</w:t>
      </w:r>
      <w:r w:rsidRPr="00D741C8">
        <w:rPr>
          <w:rFonts w:cs="Times New Roman"/>
          <w:noProof/>
          <w:kern w:val="0"/>
          <w:szCs w:val="24"/>
        </w:rPr>
        <w:t>, “Mission Engineering and Design Using Real-</w:t>
      </w:r>
      <w:r w:rsidR="00582B36" w:rsidRPr="00582B36">
        <w:rPr>
          <w:rFonts w:cs="Times New Roman"/>
          <w:i/>
          <w:iCs/>
          <w:noProof/>
          <w:kern w:val="0"/>
          <w:szCs w:val="24"/>
        </w:rPr>
        <w:t>Time</w:t>
      </w:r>
      <w:r w:rsidRPr="00D741C8">
        <w:rPr>
          <w:rFonts w:cs="Times New Roman"/>
          <w:noProof/>
          <w:kern w:val="0"/>
          <w:szCs w:val="24"/>
        </w:rPr>
        <w:t xml:space="preserve"> Strategy Games: An Explainable AI Approach,” </w:t>
      </w:r>
      <w:r w:rsidRPr="00D741C8">
        <w:rPr>
          <w:rFonts w:cs="Times New Roman"/>
          <w:i/>
          <w:iCs/>
          <w:noProof/>
          <w:kern w:val="0"/>
          <w:szCs w:val="24"/>
        </w:rPr>
        <w:t>J. Mech. Des.</w:t>
      </w:r>
      <w:r w:rsidRPr="00D741C8">
        <w:rPr>
          <w:rFonts w:cs="Times New Roman"/>
          <w:noProof/>
          <w:kern w:val="0"/>
          <w:szCs w:val="24"/>
        </w:rPr>
        <w:t>, vol. 144, no. 2, pp. 1–12, 2022, doi: 10.1115/1.4052841.</w:t>
      </w:r>
    </w:p>
    <w:p w14:paraId="500C5EF7" w14:textId="16436416" w:rsidR="00D741C8" w:rsidRPr="00D741C8" w:rsidRDefault="00D741C8" w:rsidP="00D741C8">
      <w:pPr>
        <w:widowControl w:val="0"/>
        <w:autoSpaceDE w:val="0"/>
        <w:autoSpaceDN w:val="0"/>
        <w:adjustRightInd w:val="0"/>
        <w:ind w:left="640" w:hanging="640"/>
        <w:rPr>
          <w:rFonts w:cs="Times New Roman"/>
          <w:noProof/>
          <w:kern w:val="0"/>
          <w:szCs w:val="24"/>
        </w:rPr>
      </w:pPr>
      <w:r w:rsidRPr="00D741C8">
        <w:rPr>
          <w:rFonts w:cs="Times New Roman"/>
          <w:noProof/>
          <w:kern w:val="0"/>
          <w:szCs w:val="24"/>
        </w:rPr>
        <w:t>[19]</w:t>
      </w:r>
      <w:r w:rsidRPr="00D741C8">
        <w:rPr>
          <w:rFonts w:cs="Times New Roman"/>
          <w:noProof/>
          <w:kern w:val="0"/>
          <w:szCs w:val="24"/>
        </w:rPr>
        <w:tab/>
        <w:t>S. Penney, J. Dodge, A. Anderson, C. Hilderbrand, L. Simpson, and M. Burnett, “The shoutcasters, the game enthusiasts, and the AI: Foraging for explanations of real-</w:t>
      </w:r>
      <w:r w:rsidR="00582B36" w:rsidRPr="00582B36">
        <w:rPr>
          <w:rFonts w:cs="Times New Roman"/>
          <w:i/>
          <w:iCs/>
          <w:noProof/>
          <w:kern w:val="0"/>
          <w:szCs w:val="24"/>
        </w:rPr>
        <w:t>time</w:t>
      </w:r>
      <w:r w:rsidRPr="00D741C8">
        <w:rPr>
          <w:rFonts w:cs="Times New Roman"/>
          <w:noProof/>
          <w:kern w:val="0"/>
          <w:szCs w:val="24"/>
        </w:rPr>
        <w:t xml:space="preserve"> strategy players,” </w:t>
      </w:r>
      <w:r w:rsidRPr="00D741C8">
        <w:rPr>
          <w:rFonts w:cs="Times New Roman"/>
          <w:i/>
          <w:iCs/>
          <w:noProof/>
          <w:kern w:val="0"/>
          <w:szCs w:val="24"/>
        </w:rPr>
        <w:t>ACM Trans. Interact. Intell. Syst.</w:t>
      </w:r>
      <w:r w:rsidRPr="00D741C8">
        <w:rPr>
          <w:rFonts w:cs="Times New Roman"/>
          <w:noProof/>
          <w:kern w:val="0"/>
          <w:szCs w:val="24"/>
        </w:rPr>
        <w:t>, vol. 11, no. 1, 2021, doi: 10.1145/3396047.</w:t>
      </w:r>
    </w:p>
    <w:p w14:paraId="05A40419" w14:textId="77777777" w:rsidR="00D741C8" w:rsidRPr="00D741C8" w:rsidRDefault="00D741C8" w:rsidP="00D741C8">
      <w:pPr>
        <w:widowControl w:val="0"/>
        <w:autoSpaceDE w:val="0"/>
        <w:autoSpaceDN w:val="0"/>
        <w:adjustRightInd w:val="0"/>
        <w:ind w:left="640" w:hanging="640"/>
        <w:rPr>
          <w:rFonts w:cs="Times New Roman"/>
          <w:noProof/>
          <w:kern w:val="0"/>
          <w:szCs w:val="24"/>
        </w:rPr>
      </w:pPr>
      <w:r w:rsidRPr="00D741C8">
        <w:rPr>
          <w:rFonts w:cs="Times New Roman"/>
          <w:noProof/>
          <w:kern w:val="0"/>
          <w:szCs w:val="24"/>
        </w:rPr>
        <w:t>[20]</w:t>
      </w:r>
      <w:r w:rsidRPr="00D741C8">
        <w:rPr>
          <w:rFonts w:cs="Times New Roman"/>
          <w:noProof/>
          <w:kern w:val="0"/>
          <w:szCs w:val="24"/>
        </w:rPr>
        <w:tab/>
        <w:t xml:space="preserve">C. Abril, E. M. Gimenez-Fernandez, and M. del M. Camacho-Miñano, “Using gamification to overcome innovation process challenges: A literature review and future agenda,” </w:t>
      </w:r>
      <w:r w:rsidRPr="00D741C8">
        <w:rPr>
          <w:rFonts w:cs="Times New Roman"/>
          <w:i/>
          <w:iCs/>
          <w:noProof/>
          <w:kern w:val="0"/>
          <w:szCs w:val="24"/>
        </w:rPr>
        <w:t>Technovation</w:t>
      </w:r>
      <w:r w:rsidRPr="00D741C8">
        <w:rPr>
          <w:rFonts w:cs="Times New Roman"/>
          <w:noProof/>
          <w:kern w:val="0"/>
          <w:szCs w:val="24"/>
        </w:rPr>
        <w:t>, vol. 133, no. April, 2024, doi: 10.1016/j.technovation.2024.103020.</w:t>
      </w:r>
    </w:p>
    <w:p w14:paraId="003DE8CF" w14:textId="77777777" w:rsidR="00D741C8" w:rsidRPr="00D741C8" w:rsidRDefault="00D741C8" w:rsidP="00D741C8">
      <w:pPr>
        <w:widowControl w:val="0"/>
        <w:autoSpaceDE w:val="0"/>
        <w:autoSpaceDN w:val="0"/>
        <w:adjustRightInd w:val="0"/>
        <w:ind w:left="640" w:hanging="640"/>
        <w:rPr>
          <w:rFonts w:cs="Times New Roman"/>
          <w:noProof/>
          <w:kern w:val="0"/>
          <w:szCs w:val="24"/>
        </w:rPr>
      </w:pPr>
      <w:r w:rsidRPr="00D741C8">
        <w:rPr>
          <w:rFonts w:cs="Times New Roman"/>
          <w:noProof/>
          <w:kern w:val="0"/>
          <w:szCs w:val="24"/>
        </w:rPr>
        <w:t>[21]</w:t>
      </w:r>
      <w:r w:rsidRPr="00D741C8">
        <w:rPr>
          <w:rFonts w:cs="Times New Roman"/>
          <w:noProof/>
          <w:kern w:val="0"/>
          <w:szCs w:val="24"/>
        </w:rPr>
        <w:tab/>
        <w:t xml:space="preserve">S. A. Triantafyllou, T. Sapounidis, and Y. Farhaoui, “Gamification and Computational Thinking in Education: A systematic literature review,” </w:t>
      </w:r>
      <w:r w:rsidRPr="00D741C8">
        <w:rPr>
          <w:rFonts w:cs="Times New Roman"/>
          <w:i/>
          <w:iCs/>
          <w:noProof/>
          <w:kern w:val="0"/>
          <w:szCs w:val="24"/>
        </w:rPr>
        <w:t>Salud, Cienc. y Tecnol. - Ser. Conf.</w:t>
      </w:r>
      <w:r w:rsidRPr="00D741C8">
        <w:rPr>
          <w:rFonts w:cs="Times New Roman"/>
          <w:noProof/>
          <w:kern w:val="0"/>
          <w:szCs w:val="24"/>
        </w:rPr>
        <w:t>, vol. 3, no. October, 2024, doi: 10.56294/sctconf2024659.</w:t>
      </w:r>
    </w:p>
    <w:p w14:paraId="621909BD" w14:textId="77777777" w:rsidR="00D741C8" w:rsidRPr="00D741C8" w:rsidRDefault="00D741C8" w:rsidP="00D741C8">
      <w:pPr>
        <w:widowControl w:val="0"/>
        <w:autoSpaceDE w:val="0"/>
        <w:autoSpaceDN w:val="0"/>
        <w:adjustRightInd w:val="0"/>
        <w:ind w:left="640" w:hanging="640"/>
        <w:rPr>
          <w:rFonts w:cs="Times New Roman"/>
          <w:noProof/>
          <w:kern w:val="0"/>
          <w:szCs w:val="24"/>
        </w:rPr>
      </w:pPr>
      <w:r w:rsidRPr="00D741C8">
        <w:rPr>
          <w:rFonts w:cs="Times New Roman"/>
          <w:noProof/>
          <w:kern w:val="0"/>
          <w:szCs w:val="24"/>
        </w:rPr>
        <w:t>[22]</w:t>
      </w:r>
      <w:r w:rsidRPr="00D741C8">
        <w:rPr>
          <w:rFonts w:cs="Times New Roman"/>
          <w:noProof/>
          <w:kern w:val="0"/>
          <w:szCs w:val="24"/>
        </w:rPr>
        <w:tab/>
        <w:t>A. R. Map, “A dvancing C ivic L earning and E ngagement in D emocracy,” no. December, 2024, doi: 10.5121/ijma.2024.16502.</w:t>
      </w:r>
    </w:p>
    <w:p w14:paraId="75978EDF" w14:textId="77777777" w:rsidR="00D741C8" w:rsidRPr="00D741C8" w:rsidRDefault="00D741C8" w:rsidP="00D741C8">
      <w:pPr>
        <w:widowControl w:val="0"/>
        <w:autoSpaceDE w:val="0"/>
        <w:autoSpaceDN w:val="0"/>
        <w:adjustRightInd w:val="0"/>
        <w:ind w:left="640" w:hanging="640"/>
        <w:rPr>
          <w:rFonts w:cs="Times New Roman"/>
          <w:noProof/>
          <w:kern w:val="0"/>
          <w:szCs w:val="24"/>
        </w:rPr>
      </w:pPr>
      <w:r w:rsidRPr="00D741C8">
        <w:rPr>
          <w:rFonts w:cs="Times New Roman"/>
          <w:noProof/>
          <w:kern w:val="0"/>
          <w:szCs w:val="24"/>
        </w:rPr>
        <w:t>[23]</w:t>
      </w:r>
      <w:r w:rsidRPr="00D741C8">
        <w:rPr>
          <w:rFonts w:cs="Times New Roman"/>
          <w:noProof/>
          <w:kern w:val="0"/>
          <w:szCs w:val="24"/>
        </w:rPr>
        <w:tab/>
        <w:t>“American Journal of Modern World Sciences 2024 Vol 1 Issue 4,” vol. 1, no. 4, pp. 201–208, 2024.</w:t>
      </w:r>
    </w:p>
    <w:p w14:paraId="5250E8DD" w14:textId="77777777" w:rsidR="00D741C8" w:rsidRPr="00D741C8" w:rsidRDefault="00D741C8" w:rsidP="00D741C8">
      <w:pPr>
        <w:widowControl w:val="0"/>
        <w:autoSpaceDE w:val="0"/>
        <w:autoSpaceDN w:val="0"/>
        <w:adjustRightInd w:val="0"/>
        <w:ind w:left="640" w:hanging="640"/>
        <w:rPr>
          <w:rFonts w:cs="Times New Roman"/>
          <w:noProof/>
          <w:kern w:val="0"/>
          <w:szCs w:val="24"/>
        </w:rPr>
      </w:pPr>
      <w:r w:rsidRPr="00D741C8">
        <w:rPr>
          <w:rFonts w:cs="Times New Roman"/>
          <w:noProof/>
          <w:kern w:val="0"/>
          <w:szCs w:val="24"/>
        </w:rPr>
        <w:t>[24]</w:t>
      </w:r>
      <w:r w:rsidRPr="00D741C8">
        <w:rPr>
          <w:rFonts w:cs="Times New Roman"/>
          <w:noProof/>
          <w:kern w:val="0"/>
          <w:szCs w:val="24"/>
        </w:rPr>
        <w:tab/>
        <w:t xml:space="preserve">B. Jose, J. Cherian, P. J. Jaya, L. Kuriakose, and P. W. R. Leema, “The ghost effect: how gamification can hinder genuine learning,” </w:t>
      </w:r>
      <w:r w:rsidRPr="00D741C8">
        <w:rPr>
          <w:rFonts w:cs="Times New Roman"/>
          <w:i/>
          <w:iCs/>
          <w:noProof/>
          <w:kern w:val="0"/>
          <w:szCs w:val="24"/>
        </w:rPr>
        <w:t>Front. Educ.</w:t>
      </w:r>
      <w:r w:rsidRPr="00D741C8">
        <w:rPr>
          <w:rFonts w:cs="Times New Roman"/>
          <w:noProof/>
          <w:kern w:val="0"/>
          <w:szCs w:val="24"/>
        </w:rPr>
        <w:t>, vol. 9, no. 2014, 2024, doi: 10.3389/feduc.2024.1474733.</w:t>
      </w:r>
    </w:p>
    <w:p w14:paraId="050236D6" w14:textId="77777777" w:rsidR="00D741C8" w:rsidRPr="00D741C8" w:rsidRDefault="00D741C8" w:rsidP="00D741C8">
      <w:pPr>
        <w:widowControl w:val="0"/>
        <w:autoSpaceDE w:val="0"/>
        <w:autoSpaceDN w:val="0"/>
        <w:adjustRightInd w:val="0"/>
        <w:ind w:left="640" w:hanging="640"/>
        <w:rPr>
          <w:rFonts w:cs="Times New Roman"/>
          <w:noProof/>
          <w:kern w:val="0"/>
          <w:szCs w:val="24"/>
        </w:rPr>
      </w:pPr>
      <w:r w:rsidRPr="00D741C8">
        <w:rPr>
          <w:rFonts w:cs="Times New Roman"/>
          <w:noProof/>
          <w:kern w:val="0"/>
          <w:szCs w:val="24"/>
        </w:rPr>
        <w:t>[25]</w:t>
      </w:r>
      <w:r w:rsidRPr="00D741C8">
        <w:rPr>
          <w:rFonts w:cs="Times New Roman"/>
          <w:noProof/>
          <w:kern w:val="0"/>
          <w:szCs w:val="24"/>
        </w:rPr>
        <w:tab/>
        <w:t xml:space="preserve">J. Guaña-Moya, Y. Arteaga-Alcívar, S. Criollo-C, and D. Cajamarca-Carrazco, “Use of Interactive Technologies to Increase Motivation in University Online Courses,” </w:t>
      </w:r>
      <w:r w:rsidRPr="00D741C8">
        <w:rPr>
          <w:rFonts w:cs="Times New Roman"/>
          <w:i/>
          <w:iCs/>
          <w:noProof/>
          <w:kern w:val="0"/>
          <w:szCs w:val="24"/>
        </w:rPr>
        <w:t>Educ. Sci.</w:t>
      </w:r>
      <w:r w:rsidRPr="00D741C8">
        <w:rPr>
          <w:rFonts w:cs="Times New Roman"/>
          <w:noProof/>
          <w:kern w:val="0"/>
          <w:szCs w:val="24"/>
        </w:rPr>
        <w:t>, vol. 14, no. 12, pp. 1–28, 2024, doi: 10.3390/educsci14121406.</w:t>
      </w:r>
    </w:p>
    <w:p w14:paraId="40FE6D55" w14:textId="77777777" w:rsidR="00D741C8" w:rsidRPr="00D741C8" w:rsidRDefault="00D741C8" w:rsidP="00D741C8">
      <w:pPr>
        <w:widowControl w:val="0"/>
        <w:autoSpaceDE w:val="0"/>
        <w:autoSpaceDN w:val="0"/>
        <w:adjustRightInd w:val="0"/>
        <w:ind w:left="640" w:hanging="640"/>
        <w:rPr>
          <w:rFonts w:cs="Times New Roman"/>
          <w:noProof/>
          <w:kern w:val="0"/>
          <w:szCs w:val="24"/>
        </w:rPr>
      </w:pPr>
      <w:r w:rsidRPr="00D741C8">
        <w:rPr>
          <w:rFonts w:cs="Times New Roman"/>
          <w:noProof/>
          <w:kern w:val="0"/>
          <w:szCs w:val="24"/>
        </w:rPr>
        <w:t>[26]</w:t>
      </w:r>
      <w:r w:rsidRPr="00D741C8">
        <w:rPr>
          <w:rFonts w:cs="Times New Roman"/>
          <w:noProof/>
          <w:kern w:val="0"/>
          <w:szCs w:val="24"/>
        </w:rPr>
        <w:tab/>
        <w:t xml:space="preserve">A. Nechifor, “Gamified Romanian for Specific Purposes: A Journey to Engaged Language Acquisition,” </w:t>
      </w:r>
      <w:r w:rsidRPr="00D741C8">
        <w:rPr>
          <w:rFonts w:cs="Times New Roman"/>
          <w:i/>
          <w:iCs/>
          <w:noProof/>
          <w:kern w:val="0"/>
          <w:szCs w:val="24"/>
        </w:rPr>
        <w:t>Analele Univ. Ovidius Constanta, Ser. Filol.</w:t>
      </w:r>
      <w:r w:rsidRPr="00D741C8">
        <w:rPr>
          <w:rFonts w:cs="Times New Roman"/>
          <w:noProof/>
          <w:kern w:val="0"/>
          <w:szCs w:val="24"/>
        </w:rPr>
        <w:t>, vol. 35, no. 2, pp. 348–371, 2024.</w:t>
      </w:r>
    </w:p>
    <w:p w14:paraId="7BB53B8E" w14:textId="77777777" w:rsidR="00D741C8" w:rsidRPr="00D741C8" w:rsidRDefault="00D741C8" w:rsidP="00D741C8">
      <w:pPr>
        <w:widowControl w:val="0"/>
        <w:autoSpaceDE w:val="0"/>
        <w:autoSpaceDN w:val="0"/>
        <w:adjustRightInd w:val="0"/>
        <w:ind w:left="640" w:hanging="640"/>
        <w:rPr>
          <w:rFonts w:cs="Times New Roman"/>
          <w:noProof/>
          <w:kern w:val="0"/>
          <w:szCs w:val="24"/>
        </w:rPr>
      </w:pPr>
      <w:r w:rsidRPr="00D741C8">
        <w:rPr>
          <w:rFonts w:cs="Times New Roman"/>
          <w:noProof/>
          <w:kern w:val="0"/>
          <w:szCs w:val="24"/>
        </w:rPr>
        <w:t>[27]</w:t>
      </w:r>
      <w:r w:rsidRPr="00D741C8">
        <w:rPr>
          <w:rFonts w:cs="Times New Roman"/>
          <w:noProof/>
          <w:kern w:val="0"/>
          <w:szCs w:val="24"/>
        </w:rPr>
        <w:tab/>
        <w:t>S. R. Februanda, “Journal of Dynamics,” vol. 1, no. 1, pp. 1–7, 2016.</w:t>
      </w:r>
    </w:p>
    <w:p w14:paraId="72BAA314" w14:textId="77777777" w:rsidR="00D741C8" w:rsidRPr="00D741C8" w:rsidRDefault="00D741C8" w:rsidP="00D741C8">
      <w:pPr>
        <w:widowControl w:val="0"/>
        <w:autoSpaceDE w:val="0"/>
        <w:autoSpaceDN w:val="0"/>
        <w:adjustRightInd w:val="0"/>
        <w:ind w:left="640" w:hanging="640"/>
        <w:rPr>
          <w:rFonts w:cs="Times New Roman"/>
          <w:noProof/>
          <w:kern w:val="0"/>
          <w:szCs w:val="24"/>
        </w:rPr>
      </w:pPr>
      <w:r w:rsidRPr="00D741C8">
        <w:rPr>
          <w:rFonts w:cs="Times New Roman"/>
          <w:noProof/>
          <w:kern w:val="0"/>
          <w:szCs w:val="24"/>
        </w:rPr>
        <w:t>[28]</w:t>
      </w:r>
      <w:r w:rsidRPr="00D741C8">
        <w:rPr>
          <w:rFonts w:cs="Times New Roman"/>
          <w:noProof/>
          <w:kern w:val="0"/>
          <w:szCs w:val="24"/>
        </w:rPr>
        <w:tab/>
        <w:t>A. Molnár, J. Varga, and Á. Csiszárik-kocsir, “Decision Making : Applications in Management and Engineering Deriving the Classical and New-Keynesian Phillips Curves using Machine Learning Simulations,” vol. 7, no. 1, pp. 546–567, 2024.</w:t>
      </w:r>
    </w:p>
    <w:p w14:paraId="7D0F3710" w14:textId="77777777" w:rsidR="00D741C8" w:rsidRPr="00D741C8" w:rsidRDefault="00D741C8" w:rsidP="00D741C8">
      <w:pPr>
        <w:widowControl w:val="0"/>
        <w:autoSpaceDE w:val="0"/>
        <w:autoSpaceDN w:val="0"/>
        <w:adjustRightInd w:val="0"/>
        <w:ind w:left="640" w:hanging="640"/>
        <w:rPr>
          <w:rFonts w:cs="Times New Roman"/>
          <w:noProof/>
          <w:kern w:val="0"/>
          <w:szCs w:val="24"/>
        </w:rPr>
      </w:pPr>
      <w:r w:rsidRPr="00D741C8">
        <w:rPr>
          <w:rFonts w:cs="Times New Roman"/>
          <w:noProof/>
          <w:kern w:val="0"/>
          <w:szCs w:val="24"/>
        </w:rPr>
        <w:t>[29]</w:t>
      </w:r>
      <w:r w:rsidRPr="00D741C8">
        <w:rPr>
          <w:rFonts w:cs="Times New Roman"/>
          <w:noProof/>
          <w:kern w:val="0"/>
          <w:szCs w:val="24"/>
        </w:rPr>
        <w:tab/>
        <w:t>A. R. Map, “A dvancing C ivic L earning and E ngagement in D emocracy,” no. October, 2024, doi: 10.5121/ijma.2024.16502.</w:t>
      </w:r>
    </w:p>
    <w:p w14:paraId="4BC06A4E" w14:textId="77777777" w:rsidR="00D741C8" w:rsidRPr="00D741C8" w:rsidRDefault="00D741C8" w:rsidP="00D741C8">
      <w:pPr>
        <w:widowControl w:val="0"/>
        <w:autoSpaceDE w:val="0"/>
        <w:autoSpaceDN w:val="0"/>
        <w:adjustRightInd w:val="0"/>
        <w:ind w:left="640" w:hanging="640"/>
        <w:rPr>
          <w:rFonts w:cs="Times New Roman"/>
          <w:noProof/>
          <w:kern w:val="0"/>
          <w:szCs w:val="24"/>
        </w:rPr>
      </w:pPr>
      <w:r w:rsidRPr="00D741C8">
        <w:rPr>
          <w:rFonts w:cs="Times New Roman"/>
          <w:noProof/>
          <w:kern w:val="0"/>
          <w:szCs w:val="24"/>
        </w:rPr>
        <w:t>[30]</w:t>
      </w:r>
      <w:r w:rsidRPr="00D741C8">
        <w:rPr>
          <w:rFonts w:cs="Times New Roman"/>
          <w:noProof/>
          <w:kern w:val="0"/>
          <w:szCs w:val="24"/>
        </w:rPr>
        <w:tab/>
        <w:t>D. Applications, “Gamification Elements in Food Delivery Applications Exploring the Impact of Gamification Elements in Food,” no. May, 2024.</w:t>
      </w:r>
    </w:p>
    <w:p w14:paraId="2FBB182A" w14:textId="77777777" w:rsidR="00D741C8" w:rsidRPr="00D741C8" w:rsidRDefault="00D741C8" w:rsidP="00D741C8">
      <w:pPr>
        <w:widowControl w:val="0"/>
        <w:autoSpaceDE w:val="0"/>
        <w:autoSpaceDN w:val="0"/>
        <w:adjustRightInd w:val="0"/>
        <w:ind w:left="640" w:hanging="640"/>
        <w:rPr>
          <w:rFonts w:cs="Times New Roman"/>
          <w:noProof/>
          <w:kern w:val="0"/>
          <w:szCs w:val="24"/>
        </w:rPr>
      </w:pPr>
      <w:r w:rsidRPr="00D741C8">
        <w:rPr>
          <w:rFonts w:cs="Times New Roman"/>
          <w:noProof/>
          <w:kern w:val="0"/>
          <w:szCs w:val="24"/>
        </w:rPr>
        <w:t>[31]</w:t>
      </w:r>
      <w:r w:rsidRPr="00D741C8">
        <w:rPr>
          <w:rFonts w:cs="Times New Roman"/>
          <w:noProof/>
          <w:kern w:val="0"/>
          <w:szCs w:val="24"/>
        </w:rPr>
        <w:tab/>
        <w:t>B. J. Mary, “Improving Student Engagement Through Active Learning Incorporating Gamification in the Flipped Classroom Approach . Abstract :,” no. December, 2024.</w:t>
      </w:r>
    </w:p>
    <w:p w14:paraId="379AD754" w14:textId="77777777" w:rsidR="00D741C8" w:rsidRPr="00D741C8" w:rsidRDefault="00D741C8" w:rsidP="00D741C8">
      <w:pPr>
        <w:widowControl w:val="0"/>
        <w:autoSpaceDE w:val="0"/>
        <w:autoSpaceDN w:val="0"/>
        <w:adjustRightInd w:val="0"/>
        <w:ind w:left="640" w:hanging="640"/>
        <w:rPr>
          <w:rFonts w:cs="Times New Roman"/>
          <w:noProof/>
          <w:kern w:val="0"/>
          <w:szCs w:val="24"/>
        </w:rPr>
      </w:pPr>
      <w:r w:rsidRPr="00D741C8">
        <w:rPr>
          <w:rFonts w:cs="Times New Roman"/>
          <w:noProof/>
          <w:kern w:val="0"/>
          <w:szCs w:val="24"/>
        </w:rPr>
        <w:t>[32]</w:t>
      </w:r>
      <w:r w:rsidRPr="00D741C8">
        <w:rPr>
          <w:rFonts w:cs="Times New Roman"/>
          <w:noProof/>
          <w:kern w:val="0"/>
          <w:szCs w:val="24"/>
        </w:rPr>
        <w:tab/>
        <w:t xml:space="preserve">S. N. D. Mahmud, H. Husnin, and T. M. T. Soh, “Teaching presence in online gamified education for sustainability learning,” </w:t>
      </w:r>
      <w:r w:rsidRPr="00D741C8">
        <w:rPr>
          <w:rFonts w:cs="Times New Roman"/>
          <w:i/>
          <w:iCs/>
          <w:noProof/>
          <w:kern w:val="0"/>
          <w:szCs w:val="24"/>
        </w:rPr>
        <w:t>Sustain.</w:t>
      </w:r>
      <w:r w:rsidRPr="00D741C8">
        <w:rPr>
          <w:rFonts w:cs="Times New Roman"/>
          <w:noProof/>
          <w:kern w:val="0"/>
          <w:szCs w:val="24"/>
        </w:rPr>
        <w:t>, vol. 12, no. 9, pp. 1–17, 2020, doi: 10.3390/su12093801.</w:t>
      </w:r>
    </w:p>
    <w:p w14:paraId="4A4383B6" w14:textId="77777777" w:rsidR="00D741C8" w:rsidRPr="00D741C8" w:rsidRDefault="00D741C8" w:rsidP="00D741C8">
      <w:pPr>
        <w:widowControl w:val="0"/>
        <w:autoSpaceDE w:val="0"/>
        <w:autoSpaceDN w:val="0"/>
        <w:adjustRightInd w:val="0"/>
        <w:ind w:left="640" w:hanging="640"/>
        <w:rPr>
          <w:rFonts w:cs="Times New Roman"/>
          <w:noProof/>
          <w:kern w:val="0"/>
          <w:szCs w:val="24"/>
        </w:rPr>
      </w:pPr>
      <w:r w:rsidRPr="00D741C8">
        <w:rPr>
          <w:rFonts w:cs="Times New Roman"/>
          <w:noProof/>
          <w:kern w:val="0"/>
          <w:szCs w:val="24"/>
        </w:rPr>
        <w:t>[33]</w:t>
      </w:r>
      <w:r w:rsidRPr="00D741C8">
        <w:rPr>
          <w:rFonts w:cs="Times New Roman"/>
          <w:noProof/>
          <w:kern w:val="0"/>
          <w:szCs w:val="24"/>
        </w:rPr>
        <w:tab/>
        <w:t>H. Winghart and W. Park, “MageMemo MageMemo,” no. November, pp. 8–17, 2024, doi: 10.70715/jitcai.2024.v1.i1.002.</w:t>
      </w:r>
    </w:p>
    <w:p w14:paraId="1B20C0ED" w14:textId="77777777" w:rsidR="00D741C8" w:rsidRPr="00D741C8" w:rsidRDefault="00D741C8" w:rsidP="00D741C8">
      <w:pPr>
        <w:widowControl w:val="0"/>
        <w:autoSpaceDE w:val="0"/>
        <w:autoSpaceDN w:val="0"/>
        <w:adjustRightInd w:val="0"/>
        <w:ind w:left="640" w:hanging="640"/>
        <w:rPr>
          <w:rFonts w:cs="Times New Roman"/>
          <w:noProof/>
          <w:kern w:val="0"/>
          <w:szCs w:val="24"/>
        </w:rPr>
      </w:pPr>
      <w:r w:rsidRPr="00D741C8">
        <w:rPr>
          <w:rFonts w:cs="Times New Roman"/>
          <w:noProof/>
          <w:kern w:val="0"/>
          <w:szCs w:val="24"/>
        </w:rPr>
        <w:t>[34]</w:t>
      </w:r>
      <w:r w:rsidRPr="00D741C8">
        <w:rPr>
          <w:rFonts w:cs="Times New Roman"/>
          <w:noProof/>
          <w:kern w:val="0"/>
          <w:szCs w:val="24"/>
        </w:rPr>
        <w:tab/>
        <w:t xml:space="preserve">S. Das, S. Vaishnavi Nakshatram, H. Söbke, J. Baalsrud Hauge, and C. Springer, “Towards gamification for spatial digital learning environments,” </w:t>
      </w:r>
      <w:r w:rsidRPr="00D741C8">
        <w:rPr>
          <w:rFonts w:cs="Times New Roman"/>
          <w:i/>
          <w:iCs/>
          <w:noProof/>
          <w:kern w:val="0"/>
          <w:szCs w:val="24"/>
        </w:rPr>
        <w:t>Entertain. Comput.</w:t>
      </w:r>
      <w:r w:rsidRPr="00D741C8">
        <w:rPr>
          <w:rFonts w:cs="Times New Roman"/>
          <w:noProof/>
          <w:kern w:val="0"/>
          <w:szCs w:val="24"/>
        </w:rPr>
        <w:t>, vol. 52, no. July 2024, 2025, doi: 10.1016/j.entcom.2024.100893.</w:t>
      </w:r>
    </w:p>
    <w:p w14:paraId="5295F579" w14:textId="77777777" w:rsidR="00D741C8" w:rsidRPr="00D741C8" w:rsidRDefault="00D741C8" w:rsidP="00D741C8">
      <w:pPr>
        <w:widowControl w:val="0"/>
        <w:autoSpaceDE w:val="0"/>
        <w:autoSpaceDN w:val="0"/>
        <w:adjustRightInd w:val="0"/>
        <w:ind w:left="640" w:hanging="640"/>
        <w:rPr>
          <w:rFonts w:cs="Times New Roman"/>
          <w:noProof/>
          <w:kern w:val="0"/>
          <w:szCs w:val="24"/>
        </w:rPr>
      </w:pPr>
      <w:r w:rsidRPr="00D741C8">
        <w:rPr>
          <w:rFonts w:cs="Times New Roman"/>
          <w:noProof/>
          <w:kern w:val="0"/>
          <w:szCs w:val="24"/>
        </w:rPr>
        <w:t>[35]</w:t>
      </w:r>
      <w:r w:rsidRPr="00D741C8">
        <w:rPr>
          <w:rFonts w:cs="Times New Roman"/>
          <w:noProof/>
          <w:kern w:val="0"/>
          <w:szCs w:val="24"/>
        </w:rPr>
        <w:tab/>
        <w:t>H. Cecotti, “2021 IEEE International Conference on Engineering, Technology &amp; Education (TALE).,” 2021.</w:t>
      </w:r>
    </w:p>
    <w:p w14:paraId="5DF717B2" w14:textId="77777777" w:rsidR="00D741C8" w:rsidRPr="00D741C8" w:rsidRDefault="00D741C8" w:rsidP="00D741C8">
      <w:pPr>
        <w:widowControl w:val="0"/>
        <w:autoSpaceDE w:val="0"/>
        <w:autoSpaceDN w:val="0"/>
        <w:adjustRightInd w:val="0"/>
        <w:ind w:left="640" w:hanging="640"/>
        <w:rPr>
          <w:rFonts w:cs="Times New Roman"/>
          <w:noProof/>
          <w:kern w:val="0"/>
          <w:szCs w:val="24"/>
        </w:rPr>
      </w:pPr>
      <w:r w:rsidRPr="00D741C8">
        <w:rPr>
          <w:rFonts w:cs="Times New Roman"/>
          <w:noProof/>
          <w:kern w:val="0"/>
          <w:szCs w:val="24"/>
        </w:rPr>
        <w:t>[36]</w:t>
      </w:r>
      <w:r w:rsidRPr="00D741C8">
        <w:rPr>
          <w:rFonts w:cs="Times New Roman"/>
          <w:noProof/>
          <w:kern w:val="0"/>
          <w:szCs w:val="24"/>
        </w:rPr>
        <w:tab/>
        <w:t>Z. Menestrina, “THE G3P FRAMEWORK guiding the design process of games for purpose,” p. 173, 2017, [Online]. Available: http://eprints-phd.biblio.unitn.it/2598/%0Ahttp://eprints-phd.biblio.unitn.it/2598/1/PHD_THESIS.pdf.</w:t>
      </w:r>
    </w:p>
    <w:p w14:paraId="6B54E15A" w14:textId="3193512C" w:rsidR="00D741C8" w:rsidRPr="00D741C8" w:rsidRDefault="00D741C8" w:rsidP="00D741C8">
      <w:pPr>
        <w:widowControl w:val="0"/>
        <w:autoSpaceDE w:val="0"/>
        <w:autoSpaceDN w:val="0"/>
        <w:adjustRightInd w:val="0"/>
        <w:ind w:left="640" w:hanging="640"/>
        <w:rPr>
          <w:rFonts w:cs="Times New Roman"/>
          <w:noProof/>
          <w:kern w:val="0"/>
          <w:szCs w:val="24"/>
        </w:rPr>
      </w:pPr>
      <w:r w:rsidRPr="00D741C8">
        <w:rPr>
          <w:rFonts w:cs="Times New Roman"/>
          <w:noProof/>
          <w:kern w:val="0"/>
          <w:szCs w:val="24"/>
        </w:rPr>
        <w:t>[37]</w:t>
      </w:r>
      <w:r w:rsidRPr="00D741C8">
        <w:rPr>
          <w:rFonts w:cs="Times New Roman"/>
          <w:noProof/>
          <w:kern w:val="0"/>
          <w:szCs w:val="24"/>
        </w:rPr>
        <w:tab/>
        <w:t xml:space="preserve">I. Afyouni, A. Murad, and A. Einea, “Adaptive rehabilitation bots in </w:t>
      </w:r>
      <w:r w:rsidR="003E3E06" w:rsidRPr="003E3E06">
        <w:rPr>
          <w:rFonts w:cs="Times New Roman"/>
          <w:i/>
          <w:iCs/>
          <w:noProof/>
          <w:kern w:val="0"/>
          <w:szCs w:val="24"/>
        </w:rPr>
        <w:t>serious game</w:t>
      </w:r>
      <w:r w:rsidRPr="00D741C8">
        <w:rPr>
          <w:rFonts w:cs="Times New Roman"/>
          <w:noProof/>
          <w:kern w:val="0"/>
          <w:szCs w:val="24"/>
        </w:rPr>
        <w:t xml:space="preserve">s,” </w:t>
      </w:r>
      <w:r w:rsidRPr="00D741C8">
        <w:rPr>
          <w:rFonts w:cs="Times New Roman"/>
          <w:i/>
          <w:iCs/>
          <w:noProof/>
          <w:kern w:val="0"/>
          <w:szCs w:val="24"/>
        </w:rPr>
        <w:t>Sensors (Switzerland)</w:t>
      </w:r>
      <w:r w:rsidRPr="00D741C8">
        <w:rPr>
          <w:rFonts w:cs="Times New Roman"/>
          <w:noProof/>
          <w:kern w:val="0"/>
          <w:szCs w:val="24"/>
        </w:rPr>
        <w:t>, vol. 20, no. 24, pp. 1–30, 2020, doi: 10.3390/s20247037.</w:t>
      </w:r>
    </w:p>
    <w:p w14:paraId="325623CC" w14:textId="77777777" w:rsidR="00D741C8" w:rsidRPr="00D741C8" w:rsidRDefault="00D741C8" w:rsidP="00D741C8">
      <w:pPr>
        <w:widowControl w:val="0"/>
        <w:autoSpaceDE w:val="0"/>
        <w:autoSpaceDN w:val="0"/>
        <w:adjustRightInd w:val="0"/>
        <w:ind w:left="640" w:hanging="640"/>
        <w:rPr>
          <w:rFonts w:cs="Times New Roman"/>
          <w:noProof/>
          <w:kern w:val="0"/>
          <w:szCs w:val="24"/>
        </w:rPr>
      </w:pPr>
      <w:r w:rsidRPr="00D741C8">
        <w:rPr>
          <w:rFonts w:cs="Times New Roman"/>
          <w:noProof/>
          <w:kern w:val="0"/>
          <w:szCs w:val="24"/>
        </w:rPr>
        <w:t>[38]</w:t>
      </w:r>
      <w:r w:rsidRPr="00D741C8">
        <w:rPr>
          <w:rFonts w:cs="Times New Roman"/>
          <w:noProof/>
          <w:kern w:val="0"/>
          <w:szCs w:val="24"/>
        </w:rPr>
        <w:tab/>
        <w:t xml:space="preserve">I. Afyouni, A. Einea, and A. Murad, “Rehabot: Gamified virtual assistants towards adaptive telerehabilitation,” </w:t>
      </w:r>
      <w:r w:rsidRPr="00D741C8">
        <w:rPr>
          <w:rFonts w:cs="Times New Roman"/>
          <w:i/>
          <w:iCs/>
          <w:noProof/>
          <w:kern w:val="0"/>
          <w:szCs w:val="24"/>
        </w:rPr>
        <w:t>ACM UMAP 2019 Adjun. - Adjun. Publ. 27th Conf. User Model. Adapt. Pers.</w:t>
      </w:r>
      <w:r w:rsidRPr="00D741C8">
        <w:rPr>
          <w:rFonts w:cs="Times New Roman"/>
          <w:noProof/>
          <w:kern w:val="0"/>
          <w:szCs w:val="24"/>
        </w:rPr>
        <w:t>, no. June, pp. 21–26, 2019, doi: 10.1145/3314183.3324988.</w:t>
      </w:r>
    </w:p>
    <w:p w14:paraId="2DA80461" w14:textId="77777777" w:rsidR="00D741C8" w:rsidRPr="00D741C8" w:rsidRDefault="00D741C8" w:rsidP="00D741C8">
      <w:pPr>
        <w:widowControl w:val="0"/>
        <w:autoSpaceDE w:val="0"/>
        <w:autoSpaceDN w:val="0"/>
        <w:adjustRightInd w:val="0"/>
        <w:ind w:left="640" w:hanging="640"/>
        <w:rPr>
          <w:rFonts w:cs="Times New Roman"/>
          <w:noProof/>
          <w:kern w:val="0"/>
          <w:szCs w:val="24"/>
        </w:rPr>
      </w:pPr>
      <w:r w:rsidRPr="00D741C8">
        <w:rPr>
          <w:rFonts w:cs="Times New Roman"/>
          <w:noProof/>
          <w:kern w:val="0"/>
          <w:szCs w:val="24"/>
        </w:rPr>
        <w:t>[39]</w:t>
      </w:r>
      <w:r w:rsidRPr="00D741C8">
        <w:rPr>
          <w:rFonts w:cs="Times New Roman"/>
          <w:noProof/>
          <w:kern w:val="0"/>
          <w:szCs w:val="24"/>
        </w:rPr>
        <w:tab/>
        <w:t xml:space="preserve">L. Stojko, L. Lin, R. Soucek, K. Moser, and M. Koch, “Introducing a Gamification Element in Enterprise Collaboration Platforms: Only a Flash in the Pan or a Lasting Effect?,” </w:t>
      </w:r>
      <w:r w:rsidRPr="00D741C8">
        <w:rPr>
          <w:rFonts w:cs="Times New Roman"/>
          <w:i/>
          <w:iCs/>
          <w:noProof/>
          <w:kern w:val="0"/>
          <w:szCs w:val="24"/>
        </w:rPr>
        <w:t>Proc. 22nd Eur. Conf. Comput. Coop. Work</w:t>
      </w:r>
      <w:r w:rsidRPr="00D741C8">
        <w:rPr>
          <w:rFonts w:cs="Times New Roman"/>
          <w:noProof/>
          <w:kern w:val="0"/>
          <w:szCs w:val="24"/>
        </w:rPr>
        <w:t>, pp. 1–17, 2024, doi: 10.48340/ecscw2024_n08.</w:t>
      </w:r>
    </w:p>
    <w:p w14:paraId="21BCCAB7" w14:textId="77777777" w:rsidR="00D741C8" w:rsidRPr="00D741C8" w:rsidRDefault="00D741C8" w:rsidP="00D741C8">
      <w:pPr>
        <w:widowControl w:val="0"/>
        <w:autoSpaceDE w:val="0"/>
        <w:autoSpaceDN w:val="0"/>
        <w:adjustRightInd w:val="0"/>
        <w:ind w:left="640" w:hanging="640"/>
        <w:rPr>
          <w:rFonts w:cs="Times New Roman"/>
          <w:noProof/>
          <w:kern w:val="0"/>
          <w:szCs w:val="24"/>
        </w:rPr>
      </w:pPr>
      <w:r w:rsidRPr="00D741C8">
        <w:rPr>
          <w:rFonts w:cs="Times New Roman"/>
          <w:noProof/>
          <w:kern w:val="0"/>
          <w:szCs w:val="24"/>
        </w:rPr>
        <w:t>[40]</w:t>
      </w:r>
      <w:r w:rsidRPr="00D741C8">
        <w:rPr>
          <w:rFonts w:cs="Times New Roman"/>
          <w:noProof/>
          <w:kern w:val="0"/>
          <w:szCs w:val="24"/>
        </w:rPr>
        <w:tab/>
        <w:t xml:space="preserve">P. F. et al. Tunji-Olayeni, “Turkish Online Journal of TURKISH ONLINE,” </w:t>
      </w:r>
      <w:r w:rsidRPr="00D741C8">
        <w:rPr>
          <w:rFonts w:cs="Times New Roman"/>
          <w:i/>
          <w:iCs/>
          <w:noProof/>
          <w:kern w:val="0"/>
          <w:szCs w:val="24"/>
        </w:rPr>
        <w:t>Turkish Online J. TURKISH ONLINE</w:t>
      </w:r>
      <w:r w:rsidRPr="00D741C8">
        <w:rPr>
          <w:rFonts w:cs="Times New Roman"/>
          <w:noProof/>
          <w:kern w:val="0"/>
          <w:szCs w:val="24"/>
        </w:rPr>
        <w:t>, vol. 13, no. 2, pp. 19–24, 2014.</w:t>
      </w:r>
    </w:p>
    <w:p w14:paraId="62B9A146" w14:textId="77777777" w:rsidR="00D741C8" w:rsidRPr="00D741C8" w:rsidRDefault="00D741C8" w:rsidP="00D741C8">
      <w:pPr>
        <w:widowControl w:val="0"/>
        <w:autoSpaceDE w:val="0"/>
        <w:autoSpaceDN w:val="0"/>
        <w:adjustRightInd w:val="0"/>
        <w:ind w:left="640" w:hanging="640"/>
        <w:rPr>
          <w:rFonts w:cs="Times New Roman"/>
          <w:noProof/>
          <w:kern w:val="0"/>
          <w:szCs w:val="24"/>
        </w:rPr>
      </w:pPr>
      <w:r w:rsidRPr="00D741C8">
        <w:rPr>
          <w:rFonts w:cs="Times New Roman"/>
          <w:noProof/>
          <w:kern w:val="0"/>
          <w:szCs w:val="24"/>
        </w:rPr>
        <w:t>[41]</w:t>
      </w:r>
      <w:r w:rsidRPr="00D741C8">
        <w:rPr>
          <w:rFonts w:cs="Times New Roman"/>
          <w:noProof/>
          <w:kern w:val="0"/>
          <w:szCs w:val="24"/>
        </w:rPr>
        <w:tab/>
        <w:t>M. V. Agravante, J. K. Fernandez, and M. L. Perez, “ICCE 2024 FLOU : Evaluating the Intrinsic Motivation of Learners in Gamifying ICCE 2024 FLOU : Evaluating the Intrinsic Motivation of Learners in Gamifying Academic Programs through a Gamified Mobile Application,” no. January, 2025.</w:t>
      </w:r>
    </w:p>
    <w:p w14:paraId="066CEF9F" w14:textId="77777777" w:rsidR="00D741C8" w:rsidRPr="00D741C8" w:rsidRDefault="00D741C8" w:rsidP="00D741C8">
      <w:pPr>
        <w:widowControl w:val="0"/>
        <w:autoSpaceDE w:val="0"/>
        <w:autoSpaceDN w:val="0"/>
        <w:adjustRightInd w:val="0"/>
        <w:ind w:left="640" w:hanging="640"/>
        <w:rPr>
          <w:rFonts w:cs="Times New Roman"/>
          <w:noProof/>
          <w:kern w:val="0"/>
          <w:szCs w:val="24"/>
        </w:rPr>
      </w:pPr>
      <w:r w:rsidRPr="00D741C8">
        <w:rPr>
          <w:rFonts w:cs="Times New Roman"/>
          <w:noProof/>
          <w:kern w:val="0"/>
          <w:szCs w:val="24"/>
        </w:rPr>
        <w:t>[42]</w:t>
      </w:r>
      <w:r w:rsidRPr="00D741C8">
        <w:rPr>
          <w:rFonts w:cs="Times New Roman"/>
          <w:noProof/>
          <w:kern w:val="0"/>
          <w:szCs w:val="24"/>
        </w:rPr>
        <w:tab/>
        <w:t xml:space="preserve">V. Di Nardo, R. Fino, M. Fiore, G. Mignogna, M. Mongiello, and G. Simeone, “Usage of Gamification Techniques in Software Engineering Education and Training: A Systematic Review,” </w:t>
      </w:r>
      <w:r w:rsidRPr="00D741C8">
        <w:rPr>
          <w:rFonts w:cs="Times New Roman"/>
          <w:i/>
          <w:iCs/>
          <w:noProof/>
          <w:kern w:val="0"/>
          <w:szCs w:val="24"/>
        </w:rPr>
        <w:t>Computers</w:t>
      </w:r>
      <w:r w:rsidRPr="00D741C8">
        <w:rPr>
          <w:rFonts w:cs="Times New Roman"/>
          <w:noProof/>
          <w:kern w:val="0"/>
          <w:szCs w:val="24"/>
        </w:rPr>
        <w:t>, vol. 13, no. 8, 2024, doi: 10.3390/computers13080196.</w:t>
      </w:r>
    </w:p>
    <w:p w14:paraId="1C315D89" w14:textId="77777777" w:rsidR="00D741C8" w:rsidRPr="00D741C8" w:rsidRDefault="00D741C8" w:rsidP="00D741C8">
      <w:pPr>
        <w:widowControl w:val="0"/>
        <w:autoSpaceDE w:val="0"/>
        <w:autoSpaceDN w:val="0"/>
        <w:adjustRightInd w:val="0"/>
        <w:ind w:left="640" w:hanging="640"/>
        <w:rPr>
          <w:rFonts w:cs="Times New Roman"/>
          <w:noProof/>
          <w:kern w:val="0"/>
          <w:szCs w:val="24"/>
        </w:rPr>
      </w:pPr>
      <w:r w:rsidRPr="00D741C8">
        <w:rPr>
          <w:rFonts w:cs="Times New Roman"/>
          <w:noProof/>
          <w:kern w:val="0"/>
          <w:szCs w:val="24"/>
        </w:rPr>
        <w:t>[43]</w:t>
      </w:r>
      <w:r w:rsidRPr="00D741C8">
        <w:rPr>
          <w:rFonts w:cs="Times New Roman"/>
          <w:noProof/>
          <w:kern w:val="0"/>
          <w:szCs w:val="24"/>
        </w:rPr>
        <w:tab/>
        <w:t>D. R. Jadeja, “Transforming Libraries Through Play : Engaging Learners in the Digital Era,” no. January, 2025, doi: 10.2015/IJIRMF/Nobcon-2024-L03.</w:t>
      </w:r>
    </w:p>
    <w:p w14:paraId="2CDE2225" w14:textId="77777777" w:rsidR="00D741C8" w:rsidRPr="00D741C8" w:rsidRDefault="00D741C8" w:rsidP="00D741C8">
      <w:pPr>
        <w:widowControl w:val="0"/>
        <w:autoSpaceDE w:val="0"/>
        <w:autoSpaceDN w:val="0"/>
        <w:adjustRightInd w:val="0"/>
        <w:ind w:left="640" w:hanging="640"/>
        <w:rPr>
          <w:rFonts w:cs="Times New Roman"/>
          <w:noProof/>
          <w:kern w:val="0"/>
          <w:szCs w:val="24"/>
        </w:rPr>
      </w:pPr>
      <w:r w:rsidRPr="00D741C8">
        <w:rPr>
          <w:rFonts w:cs="Times New Roman"/>
          <w:noProof/>
          <w:kern w:val="0"/>
          <w:szCs w:val="24"/>
        </w:rPr>
        <w:t>[44]</w:t>
      </w:r>
      <w:r w:rsidRPr="00D741C8">
        <w:rPr>
          <w:rFonts w:cs="Times New Roman"/>
          <w:noProof/>
          <w:kern w:val="0"/>
          <w:szCs w:val="24"/>
        </w:rPr>
        <w:tab/>
        <w:t>M. Bayindir, “The Role of Mobile Applications and Social Media in Increasing Fan Loyalty,” vol. 1, no. 1, pp. 1–13, 2024.</w:t>
      </w:r>
    </w:p>
    <w:p w14:paraId="60D0A2F5" w14:textId="77777777" w:rsidR="00D741C8" w:rsidRPr="00D741C8" w:rsidRDefault="00D741C8" w:rsidP="00D741C8">
      <w:pPr>
        <w:widowControl w:val="0"/>
        <w:autoSpaceDE w:val="0"/>
        <w:autoSpaceDN w:val="0"/>
        <w:adjustRightInd w:val="0"/>
        <w:ind w:left="640" w:hanging="640"/>
        <w:rPr>
          <w:rFonts w:cs="Times New Roman"/>
          <w:noProof/>
          <w:kern w:val="0"/>
          <w:szCs w:val="24"/>
        </w:rPr>
      </w:pPr>
      <w:r w:rsidRPr="00D741C8">
        <w:rPr>
          <w:rFonts w:cs="Times New Roman"/>
          <w:noProof/>
          <w:kern w:val="0"/>
          <w:szCs w:val="24"/>
        </w:rPr>
        <w:t>[45]</w:t>
      </w:r>
      <w:r w:rsidRPr="00D741C8">
        <w:rPr>
          <w:rFonts w:cs="Times New Roman"/>
          <w:noProof/>
          <w:kern w:val="0"/>
          <w:szCs w:val="24"/>
        </w:rPr>
        <w:tab/>
        <w:t>“Affiliations : Pr ep rin t n ot pe er r ev iew Authors : Abstract : rin t n ed.”</w:t>
      </w:r>
    </w:p>
    <w:p w14:paraId="3F086FB7" w14:textId="59F255CF" w:rsidR="00D741C8" w:rsidRPr="00D741C8" w:rsidRDefault="00D741C8" w:rsidP="00D741C8">
      <w:pPr>
        <w:widowControl w:val="0"/>
        <w:autoSpaceDE w:val="0"/>
        <w:autoSpaceDN w:val="0"/>
        <w:adjustRightInd w:val="0"/>
        <w:ind w:left="640" w:hanging="640"/>
        <w:rPr>
          <w:rFonts w:cs="Times New Roman"/>
          <w:noProof/>
          <w:kern w:val="0"/>
          <w:szCs w:val="24"/>
        </w:rPr>
      </w:pPr>
      <w:r w:rsidRPr="00D741C8">
        <w:rPr>
          <w:rFonts w:cs="Times New Roman"/>
          <w:noProof/>
          <w:kern w:val="0"/>
          <w:szCs w:val="24"/>
        </w:rPr>
        <w:t>[46]</w:t>
      </w:r>
      <w:r w:rsidRPr="00D741C8">
        <w:rPr>
          <w:rFonts w:cs="Times New Roman"/>
          <w:noProof/>
          <w:kern w:val="0"/>
          <w:szCs w:val="24"/>
        </w:rPr>
        <w:tab/>
        <w:t>V. Guerola-navarro, R. Oltra-badenes, M. Pérez-marín, V. Guerola-navarro, and R. Oltra-badenes, “</w:t>
      </w:r>
      <w:r w:rsidR="00EB4EAD" w:rsidRPr="00EB4EAD">
        <w:rPr>
          <w:rFonts w:cs="Times New Roman"/>
          <w:i/>
          <w:iCs/>
          <w:noProof/>
          <w:kern w:val="0"/>
          <w:szCs w:val="24"/>
        </w:rPr>
        <w:t xml:space="preserve">Serious games </w:t>
      </w:r>
      <w:r w:rsidRPr="00D741C8">
        <w:rPr>
          <w:rFonts w:cs="Times New Roman"/>
          <w:noProof/>
          <w:kern w:val="0"/>
          <w:szCs w:val="24"/>
        </w:rPr>
        <w:t xml:space="preserve">for Enhancing Socio- Emotional Skills in Children and Adolescents : A Comprehensive Bibliometric Analysis </w:t>
      </w:r>
      <w:r w:rsidR="00EB4EAD" w:rsidRPr="00EB4EAD">
        <w:rPr>
          <w:rFonts w:cs="Times New Roman"/>
          <w:i/>
          <w:iCs/>
          <w:noProof/>
          <w:kern w:val="0"/>
          <w:szCs w:val="24"/>
        </w:rPr>
        <w:t xml:space="preserve">Serious games </w:t>
      </w:r>
      <w:r w:rsidRPr="00D741C8">
        <w:rPr>
          <w:rFonts w:cs="Times New Roman"/>
          <w:noProof/>
          <w:kern w:val="0"/>
          <w:szCs w:val="24"/>
        </w:rPr>
        <w:t>for Enhancing Socio-Emotional Skills in Children and Adolescents : A Comprehensive Bibliometric Analysis,” pp. 0–16, 2024, doi: 10.20944/preprints202412.1126.v1.</w:t>
      </w:r>
    </w:p>
    <w:p w14:paraId="41B289BC" w14:textId="74C4273A" w:rsidR="00D741C8" w:rsidRPr="00D741C8" w:rsidRDefault="00D741C8" w:rsidP="00D741C8">
      <w:pPr>
        <w:widowControl w:val="0"/>
        <w:autoSpaceDE w:val="0"/>
        <w:autoSpaceDN w:val="0"/>
        <w:adjustRightInd w:val="0"/>
        <w:ind w:left="640" w:hanging="640"/>
        <w:rPr>
          <w:rFonts w:cs="Times New Roman"/>
          <w:noProof/>
          <w:kern w:val="0"/>
          <w:szCs w:val="24"/>
        </w:rPr>
      </w:pPr>
      <w:r w:rsidRPr="00D741C8">
        <w:rPr>
          <w:rFonts w:cs="Times New Roman"/>
          <w:noProof/>
          <w:kern w:val="0"/>
          <w:szCs w:val="24"/>
        </w:rPr>
        <w:t>[47]</w:t>
      </w:r>
      <w:r w:rsidRPr="00D741C8">
        <w:rPr>
          <w:rFonts w:cs="Times New Roman"/>
          <w:noProof/>
          <w:kern w:val="0"/>
          <w:szCs w:val="24"/>
        </w:rPr>
        <w:tab/>
        <w:t xml:space="preserve">M. Kharbouch </w:t>
      </w:r>
      <w:r w:rsidRPr="00D741C8">
        <w:rPr>
          <w:rFonts w:cs="Times New Roman"/>
          <w:i/>
          <w:iCs/>
          <w:noProof/>
          <w:kern w:val="0"/>
          <w:szCs w:val="24"/>
        </w:rPr>
        <w:t>et al.</w:t>
      </w:r>
      <w:r w:rsidRPr="00D741C8">
        <w:rPr>
          <w:rFonts w:cs="Times New Roman"/>
          <w:noProof/>
          <w:kern w:val="0"/>
          <w:szCs w:val="24"/>
        </w:rPr>
        <w:t xml:space="preserve">, “Uncharted dimensions, gaps, and future trends of </w:t>
      </w:r>
      <w:r w:rsidR="00EB4EAD" w:rsidRPr="00EB4EAD">
        <w:rPr>
          <w:rFonts w:cs="Times New Roman"/>
          <w:i/>
          <w:iCs/>
          <w:noProof/>
          <w:kern w:val="0"/>
          <w:szCs w:val="24"/>
        </w:rPr>
        <w:t xml:space="preserve">serious games </w:t>
      </w:r>
      <w:r w:rsidRPr="00D741C8">
        <w:rPr>
          <w:rFonts w:cs="Times New Roman"/>
          <w:noProof/>
          <w:kern w:val="0"/>
          <w:szCs w:val="24"/>
        </w:rPr>
        <w:t xml:space="preserve">in software engineering,” </w:t>
      </w:r>
      <w:r w:rsidRPr="00D741C8">
        <w:rPr>
          <w:rFonts w:cs="Times New Roman"/>
          <w:i/>
          <w:iCs/>
          <w:noProof/>
          <w:kern w:val="0"/>
          <w:szCs w:val="24"/>
        </w:rPr>
        <w:t>Comput. Stand. Interfaces</w:t>
      </w:r>
      <w:r w:rsidRPr="00D741C8">
        <w:rPr>
          <w:rFonts w:cs="Times New Roman"/>
          <w:noProof/>
          <w:kern w:val="0"/>
          <w:szCs w:val="24"/>
        </w:rPr>
        <w:t>, vol. 92, no. August 2024, 2025, doi: 10.1016/j.csi.2024.103915.</w:t>
      </w:r>
    </w:p>
    <w:p w14:paraId="795ACB5C" w14:textId="77777777" w:rsidR="00D741C8" w:rsidRPr="00D741C8" w:rsidRDefault="00D741C8" w:rsidP="00D741C8">
      <w:pPr>
        <w:widowControl w:val="0"/>
        <w:autoSpaceDE w:val="0"/>
        <w:autoSpaceDN w:val="0"/>
        <w:adjustRightInd w:val="0"/>
        <w:ind w:left="640" w:hanging="640"/>
        <w:rPr>
          <w:rFonts w:cs="Times New Roman"/>
          <w:noProof/>
          <w:kern w:val="0"/>
          <w:szCs w:val="24"/>
        </w:rPr>
      </w:pPr>
      <w:r w:rsidRPr="00D741C8">
        <w:rPr>
          <w:rFonts w:cs="Times New Roman"/>
          <w:noProof/>
          <w:kern w:val="0"/>
          <w:szCs w:val="24"/>
        </w:rPr>
        <w:t>[48]</w:t>
      </w:r>
      <w:r w:rsidRPr="00D741C8">
        <w:rPr>
          <w:rFonts w:cs="Times New Roman"/>
          <w:noProof/>
          <w:kern w:val="0"/>
          <w:szCs w:val="24"/>
        </w:rPr>
        <w:tab/>
        <w:t xml:space="preserve">A. H. Pilabré, P. Ngangue, A. Barro, and Y. Pafadnam, “An imperative for the national public health school in Burkina Faso to promote the use of information and communication technologies in education during the COVID-19 pandemic: Critical analysis,” </w:t>
      </w:r>
      <w:r w:rsidRPr="00D741C8">
        <w:rPr>
          <w:rFonts w:cs="Times New Roman"/>
          <w:i/>
          <w:iCs/>
          <w:noProof/>
          <w:kern w:val="0"/>
          <w:szCs w:val="24"/>
        </w:rPr>
        <w:t>JMIR Med. Educ.</w:t>
      </w:r>
      <w:r w:rsidRPr="00D741C8">
        <w:rPr>
          <w:rFonts w:cs="Times New Roman"/>
          <w:noProof/>
          <w:kern w:val="0"/>
          <w:szCs w:val="24"/>
        </w:rPr>
        <w:t>, vol. 7, no. 2, pp. 1–11, 2021, doi: 10.2196/27169.</w:t>
      </w:r>
    </w:p>
    <w:p w14:paraId="2B386F00" w14:textId="3E0FC903" w:rsidR="00D741C8" w:rsidRPr="00D741C8" w:rsidRDefault="00D741C8" w:rsidP="00D741C8">
      <w:pPr>
        <w:widowControl w:val="0"/>
        <w:autoSpaceDE w:val="0"/>
        <w:autoSpaceDN w:val="0"/>
        <w:adjustRightInd w:val="0"/>
        <w:ind w:left="640" w:hanging="640"/>
        <w:rPr>
          <w:rFonts w:cs="Times New Roman"/>
          <w:noProof/>
          <w:kern w:val="0"/>
          <w:szCs w:val="24"/>
        </w:rPr>
      </w:pPr>
      <w:r w:rsidRPr="00D741C8">
        <w:rPr>
          <w:rFonts w:cs="Times New Roman"/>
          <w:noProof/>
          <w:kern w:val="0"/>
          <w:szCs w:val="24"/>
        </w:rPr>
        <w:t>[49]</w:t>
      </w:r>
      <w:r w:rsidRPr="00D741C8">
        <w:rPr>
          <w:rFonts w:cs="Times New Roman"/>
          <w:noProof/>
          <w:kern w:val="0"/>
          <w:szCs w:val="24"/>
        </w:rPr>
        <w:tab/>
        <w:t xml:space="preserve">A. Abd-Alrazaq </w:t>
      </w:r>
      <w:r w:rsidRPr="00D741C8">
        <w:rPr>
          <w:rFonts w:cs="Times New Roman"/>
          <w:i/>
          <w:iCs/>
          <w:noProof/>
          <w:kern w:val="0"/>
          <w:szCs w:val="24"/>
        </w:rPr>
        <w:t>et al.</w:t>
      </w:r>
      <w:r w:rsidRPr="00D741C8">
        <w:rPr>
          <w:rFonts w:cs="Times New Roman"/>
          <w:noProof/>
          <w:kern w:val="0"/>
          <w:szCs w:val="24"/>
        </w:rPr>
        <w:t xml:space="preserve">, “The Effectiveness of </w:t>
      </w:r>
      <w:r w:rsidR="00EB4EAD" w:rsidRPr="00EB4EAD">
        <w:rPr>
          <w:rFonts w:cs="Times New Roman"/>
          <w:i/>
          <w:iCs/>
          <w:noProof/>
          <w:kern w:val="0"/>
          <w:szCs w:val="24"/>
        </w:rPr>
        <w:t xml:space="preserve">Serious games </w:t>
      </w:r>
      <w:r w:rsidRPr="00D741C8">
        <w:rPr>
          <w:rFonts w:cs="Times New Roman"/>
          <w:noProof/>
          <w:kern w:val="0"/>
          <w:szCs w:val="24"/>
        </w:rPr>
        <w:t xml:space="preserve">for Alleviating Depression: Systematic Review and Meta-analysis,” </w:t>
      </w:r>
      <w:r w:rsidRPr="00D741C8">
        <w:rPr>
          <w:rFonts w:cs="Times New Roman"/>
          <w:i/>
          <w:iCs/>
          <w:noProof/>
          <w:kern w:val="0"/>
          <w:szCs w:val="24"/>
        </w:rPr>
        <w:t xml:space="preserve">JMIR </w:t>
      </w:r>
      <w:r w:rsidR="003E3E06" w:rsidRPr="003E3E06">
        <w:rPr>
          <w:rFonts w:cs="Times New Roman"/>
          <w:i/>
          <w:iCs/>
          <w:noProof/>
          <w:kern w:val="0"/>
          <w:szCs w:val="24"/>
        </w:rPr>
        <w:t>Serious game</w:t>
      </w:r>
      <w:r w:rsidRPr="00D741C8">
        <w:rPr>
          <w:rFonts w:cs="Times New Roman"/>
          <w:i/>
          <w:iCs/>
          <w:noProof/>
          <w:kern w:val="0"/>
          <w:szCs w:val="24"/>
        </w:rPr>
        <w:t>s</w:t>
      </w:r>
      <w:r w:rsidRPr="00D741C8">
        <w:rPr>
          <w:rFonts w:cs="Times New Roman"/>
          <w:noProof/>
          <w:kern w:val="0"/>
          <w:szCs w:val="24"/>
        </w:rPr>
        <w:t>, vol. 10, no. 1, 2022, doi: 10.2196/32331.</w:t>
      </w:r>
    </w:p>
    <w:p w14:paraId="2F07201A" w14:textId="77777777" w:rsidR="00D741C8" w:rsidRPr="00D741C8" w:rsidRDefault="00D741C8" w:rsidP="00D741C8">
      <w:pPr>
        <w:widowControl w:val="0"/>
        <w:autoSpaceDE w:val="0"/>
        <w:autoSpaceDN w:val="0"/>
        <w:adjustRightInd w:val="0"/>
        <w:ind w:left="640" w:hanging="640"/>
        <w:rPr>
          <w:rFonts w:cs="Times New Roman"/>
          <w:noProof/>
          <w:kern w:val="0"/>
          <w:szCs w:val="24"/>
        </w:rPr>
      </w:pPr>
      <w:r w:rsidRPr="00D741C8">
        <w:rPr>
          <w:rFonts w:cs="Times New Roman"/>
          <w:noProof/>
          <w:kern w:val="0"/>
          <w:szCs w:val="24"/>
        </w:rPr>
        <w:t>[50]</w:t>
      </w:r>
      <w:r w:rsidRPr="00D741C8">
        <w:rPr>
          <w:rFonts w:cs="Times New Roman"/>
          <w:noProof/>
          <w:kern w:val="0"/>
          <w:szCs w:val="24"/>
        </w:rPr>
        <w:tab/>
        <w:t xml:space="preserve">C. Browne and F. Maire, “Evolutionary game design,” </w:t>
      </w:r>
      <w:r w:rsidRPr="00D741C8">
        <w:rPr>
          <w:rFonts w:cs="Times New Roman"/>
          <w:i/>
          <w:iCs/>
          <w:noProof/>
          <w:kern w:val="0"/>
          <w:szCs w:val="24"/>
        </w:rPr>
        <w:t>IEEE Trans. Comput. Intell. AI Games</w:t>
      </w:r>
      <w:r w:rsidRPr="00D741C8">
        <w:rPr>
          <w:rFonts w:cs="Times New Roman"/>
          <w:noProof/>
          <w:kern w:val="0"/>
          <w:szCs w:val="24"/>
        </w:rPr>
        <w:t>, vol. 2, no. 1, pp. 1–16, 2010, doi: 10.1109/TCIAIG.2010.2041928.</w:t>
      </w:r>
    </w:p>
    <w:p w14:paraId="3F675BC3" w14:textId="77777777" w:rsidR="00D741C8" w:rsidRPr="00D741C8" w:rsidRDefault="00D741C8" w:rsidP="00D741C8">
      <w:pPr>
        <w:widowControl w:val="0"/>
        <w:autoSpaceDE w:val="0"/>
        <w:autoSpaceDN w:val="0"/>
        <w:adjustRightInd w:val="0"/>
        <w:ind w:left="640" w:hanging="640"/>
        <w:rPr>
          <w:rFonts w:cs="Times New Roman"/>
          <w:noProof/>
          <w:kern w:val="0"/>
          <w:szCs w:val="24"/>
        </w:rPr>
      </w:pPr>
      <w:r w:rsidRPr="00D741C8">
        <w:rPr>
          <w:rFonts w:cs="Times New Roman"/>
          <w:noProof/>
          <w:kern w:val="0"/>
          <w:szCs w:val="24"/>
        </w:rPr>
        <w:t>[51]</w:t>
      </w:r>
      <w:r w:rsidRPr="00D741C8">
        <w:rPr>
          <w:rFonts w:cs="Times New Roman"/>
          <w:noProof/>
          <w:kern w:val="0"/>
          <w:szCs w:val="24"/>
        </w:rPr>
        <w:tab/>
        <w:t xml:space="preserve">O. Goethe, </w:t>
      </w:r>
      <w:r w:rsidRPr="00D741C8">
        <w:rPr>
          <w:rFonts w:cs="Times New Roman"/>
          <w:i/>
          <w:iCs/>
          <w:noProof/>
          <w:kern w:val="0"/>
          <w:szCs w:val="24"/>
        </w:rPr>
        <w:t>Gamification Mindset</w:t>
      </w:r>
      <w:r w:rsidRPr="00D741C8">
        <w:rPr>
          <w:rFonts w:cs="Times New Roman"/>
          <w:noProof/>
          <w:kern w:val="0"/>
          <w:szCs w:val="24"/>
        </w:rPr>
        <w:t>. 2019.</w:t>
      </w:r>
    </w:p>
    <w:p w14:paraId="7B382B44" w14:textId="77777777" w:rsidR="00D741C8" w:rsidRPr="00D741C8" w:rsidRDefault="00D741C8" w:rsidP="00D741C8">
      <w:pPr>
        <w:widowControl w:val="0"/>
        <w:autoSpaceDE w:val="0"/>
        <w:autoSpaceDN w:val="0"/>
        <w:adjustRightInd w:val="0"/>
        <w:ind w:left="640" w:hanging="640"/>
        <w:rPr>
          <w:rFonts w:cs="Times New Roman"/>
          <w:noProof/>
          <w:kern w:val="0"/>
          <w:szCs w:val="24"/>
        </w:rPr>
      </w:pPr>
      <w:r w:rsidRPr="00D741C8">
        <w:rPr>
          <w:rFonts w:cs="Times New Roman"/>
          <w:noProof/>
          <w:kern w:val="0"/>
          <w:szCs w:val="24"/>
        </w:rPr>
        <w:t>[52]</w:t>
      </w:r>
      <w:r w:rsidRPr="00D741C8">
        <w:rPr>
          <w:rFonts w:cs="Times New Roman"/>
          <w:noProof/>
          <w:kern w:val="0"/>
          <w:szCs w:val="24"/>
        </w:rPr>
        <w:tab/>
        <w:t xml:space="preserve">J. Healy and C. Cullen, “Towards a Model of the Design Process for Games,” </w:t>
      </w:r>
      <w:r w:rsidRPr="00D741C8">
        <w:rPr>
          <w:rFonts w:cs="Times New Roman"/>
          <w:i/>
          <w:iCs/>
          <w:noProof/>
          <w:kern w:val="0"/>
          <w:szCs w:val="24"/>
        </w:rPr>
        <w:t>Conf. Pap. Sch. Media</w:t>
      </w:r>
      <w:r w:rsidRPr="00D741C8">
        <w:rPr>
          <w:rFonts w:cs="Times New Roman"/>
          <w:noProof/>
          <w:kern w:val="0"/>
          <w:szCs w:val="24"/>
        </w:rPr>
        <w:t>, p. 2022, 2022, [Online]. Available: https://arrow.tudublin.ie/aaschmedcon.</w:t>
      </w:r>
    </w:p>
    <w:p w14:paraId="34E0D155" w14:textId="77777777" w:rsidR="00D741C8" w:rsidRPr="00D741C8" w:rsidRDefault="00D741C8" w:rsidP="00D741C8">
      <w:pPr>
        <w:widowControl w:val="0"/>
        <w:autoSpaceDE w:val="0"/>
        <w:autoSpaceDN w:val="0"/>
        <w:adjustRightInd w:val="0"/>
        <w:ind w:left="640" w:hanging="640"/>
        <w:rPr>
          <w:rFonts w:cs="Times New Roman"/>
          <w:noProof/>
          <w:kern w:val="0"/>
          <w:szCs w:val="24"/>
        </w:rPr>
      </w:pPr>
      <w:r w:rsidRPr="00D741C8">
        <w:rPr>
          <w:rFonts w:cs="Times New Roman"/>
          <w:noProof/>
          <w:kern w:val="0"/>
          <w:szCs w:val="24"/>
        </w:rPr>
        <w:t>[53]</w:t>
      </w:r>
      <w:r w:rsidRPr="00D741C8">
        <w:rPr>
          <w:rFonts w:cs="Times New Roman"/>
          <w:noProof/>
          <w:kern w:val="0"/>
          <w:szCs w:val="24"/>
        </w:rPr>
        <w:tab/>
        <w:t xml:space="preserve">Y. Li, J. Muñoz, S. Mehrabi, L. Middleton, S. Cao, and J. Boger, “Multidisciplinary iterative design of exergames (MIDE): A framework for supporting the design, development, and evaluation of exergames for health,” </w:t>
      </w:r>
      <w:r w:rsidRPr="00D741C8">
        <w:rPr>
          <w:rFonts w:cs="Times New Roman"/>
          <w:i/>
          <w:iCs/>
          <w:noProof/>
          <w:kern w:val="0"/>
          <w:szCs w:val="24"/>
        </w:rPr>
        <w:t>Lect. Notes Comput. Sci. (including Subser. Lect. Notes Artif. Intell. Lect. Notes Bioinformatics)</w:t>
      </w:r>
      <w:r w:rsidRPr="00D741C8">
        <w:rPr>
          <w:rFonts w:cs="Times New Roman"/>
          <w:noProof/>
          <w:kern w:val="0"/>
          <w:szCs w:val="24"/>
        </w:rPr>
        <w:t>, vol. 12211 LNCS, no. July, pp. 128–147, 2020, doi: 10.1007/978-3-030-50164-8_9.</w:t>
      </w:r>
    </w:p>
    <w:p w14:paraId="2FCB66A6" w14:textId="77777777" w:rsidR="00D741C8" w:rsidRPr="00D741C8" w:rsidRDefault="00D741C8" w:rsidP="00D741C8">
      <w:pPr>
        <w:widowControl w:val="0"/>
        <w:autoSpaceDE w:val="0"/>
        <w:autoSpaceDN w:val="0"/>
        <w:adjustRightInd w:val="0"/>
        <w:ind w:left="640" w:hanging="640"/>
        <w:rPr>
          <w:rFonts w:cs="Times New Roman"/>
          <w:noProof/>
          <w:kern w:val="0"/>
          <w:szCs w:val="24"/>
        </w:rPr>
      </w:pPr>
      <w:r w:rsidRPr="00D741C8">
        <w:rPr>
          <w:rFonts w:cs="Times New Roman"/>
          <w:noProof/>
          <w:kern w:val="0"/>
          <w:szCs w:val="24"/>
        </w:rPr>
        <w:t>[54]</w:t>
      </w:r>
      <w:r w:rsidRPr="00D741C8">
        <w:rPr>
          <w:rFonts w:cs="Times New Roman"/>
          <w:noProof/>
          <w:kern w:val="0"/>
          <w:szCs w:val="24"/>
        </w:rPr>
        <w:tab/>
        <w:t>K. Neil, “Game Design Tools : Can They Improve Game Design Practice?,” p. 301, 2015, [Online]. Available: https://tel.archives-ouvertes.fr/tel-01344638.</w:t>
      </w:r>
    </w:p>
    <w:p w14:paraId="292DADB2" w14:textId="2BDB8259" w:rsidR="00D741C8" w:rsidRPr="00D741C8" w:rsidRDefault="00D741C8" w:rsidP="00D741C8">
      <w:pPr>
        <w:widowControl w:val="0"/>
        <w:autoSpaceDE w:val="0"/>
        <w:autoSpaceDN w:val="0"/>
        <w:adjustRightInd w:val="0"/>
        <w:ind w:left="640" w:hanging="640"/>
        <w:rPr>
          <w:rFonts w:cs="Times New Roman"/>
          <w:noProof/>
          <w:kern w:val="0"/>
          <w:szCs w:val="24"/>
        </w:rPr>
      </w:pPr>
      <w:r w:rsidRPr="00D741C8">
        <w:rPr>
          <w:rFonts w:cs="Times New Roman"/>
          <w:noProof/>
          <w:kern w:val="0"/>
          <w:szCs w:val="24"/>
        </w:rPr>
        <w:t>[55]</w:t>
      </w:r>
      <w:r w:rsidRPr="00D741C8">
        <w:rPr>
          <w:rFonts w:cs="Times New Roman"/>
          <w:noProof/>
          <w:kern w:val="0"/>
          <w:szCs w:val="24"/>
        </w:rPr>
        <w:tab/>
        <w:t xml:space="preserve">R. Yanez-Gomez, J. L. Font, D. Cascado-Caballero, and J. L. Sevillano, “Heuristic usability evaluation on games: a modular approach,” </w:t>
      </w:r>
      <w:r w:rsidRPr="00D741C8">
        <w:rPr>
          <w:rFonts w:cs="Times New Roman"/>
          <w:i/>
          <w:iCs/>
          <w:noProof/>
          <w:kern w:val="0"/>
          <w:szCs w:val="24"/>
        </w:rPr>
        <w:t>Mul</w:t>
      </w:r>
      <w:r w:rsidR="00582B36" w:rsidRPr="00582B36">
        <w:rPr>
          <w:rFonts w:cs="Times New Roman"/>
          <w:i/>
          <w:iCs/>
          <w:noProof/>
          <w:kern w:val="0"/>
          <w:szCs w:val="24"/>
        </w:rPr>
        <w:t>time</w:t>
      </w:r>
      <w:r w:rsidRPr="00D741C8">
        <w:rPr>
          <w:rFonts w:cs="Times New Roman"/>
          <w:i/>
          <w:iCs/>
          <w:noProof/>
          <w:kern w:val="0"/>
          <w:szCs w:val="24"/>
        </w:rPr>
        <w:t>d. Tools Appl.</w:t>
      </w:r>
      <w:r w:rsidRPr="00D741C8">
        <w:rPr>
          <w:rFonts w:cs="Times New Roman"/>
          <w:noProof/>
          <w:kern w:val="0"/>
          <w:szCs w:val="24"/>
        </w:rPr>
        <w:t>, vol. 78, no. 4, pp. 4937–4964, 2019, doi: 10.1007/s11042-018-6593-1.</w:t>
      </w:r>
    </w:p>
    <w:p w14:paraId="586D52C4" w14:textId="77777777" w:rsidR="00D741C8" w:rsidRPr="00D741C8" w:rsidRDefault="00D741C8" w:rsidP="00D741C8">
      <w:pPr>
        <w:widowControl w:val="0"/>
        <w:autoSpaceDE w:val="0"/>
        <w:autoSpaceDN w:val="0"/>
        <w:adjustRightInd w:val="0"/>
        <w:ind w:left="640" w:hanging="640"/>
        <w:rPr>
          <w:rFonts w:cs="Times New Roman"/>
          <w:noProof/>
          <w:kern w:val="0"/>
          <w:szCs w:val="24"/>
        </w:rPr>
      </w:pPr>
      <w:r w:rsidRPr="00D741C8">
        <w:rPr>
          <w:rFonts w:cs="Times New Roman"/>
          <w:noProof/>
          <w:kern w:val="0"/>
          <w:szCs w:val="24"/>
        </w:rPr>
        <w:t>[56]</w:t>
      </w:r>
      <w:r w:rsidRPr="00D741C8">
        <w:rPr>
          <w:rFonts w:cs="Times New Roman"/>
          <w:noProof/>
          <w:kern w:val="0"/>
          <w:szCs w:val="24"/>
        </w:rPr>
        <w:tab/>
        <w:t xml:space="preserve">R. Maskeliūnas, R. Damaševičius, T. Blažauskas, J. Swacha, R. Queirós, and J. C. Paiva, “FGPE+: The Mobile FGPE Environment and the Pareto-Optimized Gamified Programming Exercise Selection Model—An Empirical Evaluation,” </w:t>
      </w:r>
      <w:r w:rsidRPr="00D741C8">
        <w:rPr>
          <w:rFonts w:cs="Times New Roman"/>
          <w:i/>
          <w:iCs/>
          <w:noProof/>
          <w:kern w:val="0"/>
          <w:szCs w:val="24"/>
        </w:rPr>
        <w:t>Computers</w:t>
      </w:r>
      <w:r w:rsidRPr="00D741C8">
        <w:rPr>
          <w:rFonts w:cs="Times New Roman"/>
          <w:noProof/>
          <w:kern w:val="0"/>
          <w:szCs w:val="24"/>
        </w:rPr>
        <w:t>, vol. 12, no. 7, 2023, doi: 10.3390/computers12070144.</w:t>
      </w:r>
    </w:p>
    <w:p w14:paraId="750CFF85" w14:textId="3A0E8EA6" w:rsidR="00D741C8" w:rsidRPr="00D741C8" w:rsidRDefault="00D741C8" w:rsidP="00D741C8">
      <w:pPr>
        <w:widowControl w:val="0"/>
        <w:autoSpaceDE w:val="0"/>
        <w:autoSpaceDN w:val="0"/>
        <w:adjustRightInd w:val="0"/>
        <w:ind w:left="640" w:hanging="640"/>
        <w:rPr>
          <w:rFonts w:cs="Times New Roman"/>
          <w:noProof/>
          <w:kern w:val="0"/>
          <w:szCs w:val="24"/>
        </w:rPr>
      </w:pPr>
      <w:r w:rsidRPr="00D741C8">
        <w:rPr>
          <w:rFonts w:cs="Times New Roman"/>
          <w:noProof/>
          <w:kern w:val="0"/>
          <w:szCs w:val="24"/>
        </w:rPr>
        <w:t>[57]</w:t>
      </w:r>
      <w:r w:rsidRPr="00D741C8">
        <w:rPr>
          <w:rFonts w:cs="Times New Roman"/>
          <w:noProof/>
          <w:kern w:val="0"/>
          <w:szCs w:val="24"/>
        </w:rPr>
        <w:tab/>
        <w:t xml:space="preserve">X. Qi, G. Sun, and L. Yue, “Applying Self-Optimised </w:t>
      </w:r>
      <w:r w:rsidR="00EB4EAD" w:rsidRPr="00EB4EAD">
        <w:rPr>
          <w:rFonts w:cs="Times New Roman"/>
          <w:i/>
          <w:iCs/>
          <w:noProof/>
          <w:kern w:val="0"/>
          <w:szCs w:val="24"/>
        </w:rPr>
        <w:t>Feedback</w:t>
      </w:r>
      <w:r w:rsidRPr="00D741C8">
        <w:rPr>
          <w:rFonts w:cs="Times New Roman"/>
          <w:noProof/>
          <w:kern w:val="0"/>
          <w:szCs w:val="24"/>
        </w:rPr>
        <w:t xml:space="preserve"> to a Learning Management System for Facilitating Personalised Learning Activities on Massive Open Online Courses,” </w:t>
      </w:r>
      <w:r w:rsidRPr="00D741C8">
        <w:rPr>
          <w:rFonts w:cs="Times New Roman"/>
          <w:i/>
          <w:iCs/>
          <w:noProof/>
          <w:kern w:val="0"/>
          <w:szCs w:val="24"/>
        </w:rPr>
        <w:t>Sustain.</w:t>
      </w:r>
      <w:r w:rsidRPr="00D741C8">
        <w:rPr>
          <w:rFonts w:cs="Times New Roman"/>
          <w:noProof/>
          <w:kern w:val="0"/>
          <w:szCs w:val="24"/>
        </w:rPr>
        <w:t>, vol. 15, no. 16, pp. 0–21, 2023, doi: 10.3390/su151612562.</w:t>
      </w:r>
    </w:p>
    <w:p w14:paraId="0EB374C0" w14:textId="0041AFCE" w:rsidR="00D741C8" w:rsidRPr="00D741C8" w:rsidRDefault="00D741C8" w:rsidP="00D741C8">
      <w:pPr>
        <w:widowControl w:val="0"/>
        <w:autoSpaceDE w:val="0"/>
        <w:autoSpaceDN w:val="0"/>
        <w:adjustRightInd w:val="0"/>
        <w:ind w:left="640" w:hanging="640"/>
        <w:rPr>
          <w:rFonts w:cs="Times New Roman"/>
          <w:noProof/>
          <w:kern w:val="0"/>
          <w:szCs w:val="24"/>
        </w:rPr>
      </w:pPr>
      <w:r w:rsidRPr="00D741C8">
        <w:rPr>
          <w:rFonts w:cs="Times New Roman"/>
          <w:noProof/>
          <w:kern w:val="0"/>
          <w:szCs w:val="24"/>
        </w:rPr>
        <w:t>[58]</w:t>
      </w:r>
      <w:r w:rsidRPr="00D741C8">
        <w:rPr>
          <w:rFonts w:cs="Times New Roman"/>
          <w:noProof/>
          <w:kern w:val="0"/>
          <w:szCs w:val="24"/>
        </w:rPr>
        <w:tab/>
        <w:t xml:space="preserve">K. Ishaq </w:t>
      </w:r>
      <w:r w:rsidRPr="00D741C8">
        <w:rPr>
          <w:rFonts w:cs="Times New Roman"/>
          <w:i/>
          <w:iCs/>
          <w:noProof/>
          <w:kern w:val="0"/>
          <w:szCs w:val="24"/>
        </w:rPr>
        <w:t>et al.</w:t>
      </w:r>
      <w:r w:rsidRPr="00D741C8">
        <w:rPr>
          <w:rFonts w:cs="Times New Roman"/>
          <w:noProof/>
          <w:kern w:val="0"/>
          <w:szCs w:val="24"/>
        </w:rPr>
        <w:t>, “</w:t>
      </w:r>
      <w:r w:rsidR="00967504" w:rsidRPr="00967504">
        <w:rPr>
          <w:rFonts w:cs="Times New Roman"/>
          <w:i/>
          <w:iCs/>
          <w:noProof/>
          <w:kern w:val="0"/>
          <w:szCs w:val="24"/>
        </w:rPr>
        <w:t>Level</w:t>
      </w:r>
      <w:r w:rsidRPr="00D741C8">
        <w:rPr>
          <w:rFonts w:cs="Times New Roman"/>
          <w:noProof/>
          <w:kern w:val="0"/>
          <w:szCs w:val="24"/>
        </w:rPr>
        <w:t xml:space="preserve"> up your coding: a systematic review of personalized, cognitive, and gamified learning in programming education,” </w:t>
      </w:r>
      <w:r w:rsidRPr="00D741C8">
        <w:rPr>
          <w:rFonts w:cs="Times New Roman"/>
          <w:i/>
          <w:iCs/>
          <w:noProof/>
          <w:kern w:val="0"/>
          <w:szCs w:val="24"/>
        </w:rPr>
        <w:t>PeerJ Comput. Sci.</w:t>
      </w:r>
      <w:r w:rsidRPr="00D741C8">
        <w:rPr>
          <w:rFonts w:cs="Times New Roman"/>
          <w:noProof/>
          <w:kern w:val="0"/>
          <w:szCs w:val="24"/>
        </w:rPr>
        <w:t>, vol. 10, pp. 1–55, 2024, doi: 10.7717/peerj-cs.2310.</w:t>
      </w:r>
    </w:p>
    <w:p w14:paraId="15929EBA" w14:textId="59611932" w:rsidR="00D741C8" w:rsidRPr="00D741C8" w:rsidRDefault="00D741C8" w:rsidP="00D741C8">
      <w:pPr>
        <w:widowControl w:val="0"/>
        <w:autoSpaceDE w:val="0"/>
        <w:autoSpaceDN w:val="0"/>
        <w:adjustRightInd w:val="0"/>
        <w:ind w:left="640" w:hanging="640"/>
        <w:rPr>
          <w:rFonts w:cs="Times New Roman"/>
          <w:noProof/>
          <w:kern w:val="0"/>
          <w:szCs w:val="24"/>
        </w:rPr>
      </w:pPr>
      <w:r w:rsidRPr="00D741C8">
        <w:rPr>
          <w:rFonts w:cs="Times New Roman"/>
          <w:noProof/>
          <w:kern w:val="0"/>
          <w:szCs w:val="24"/>
        </w:rPr>
        <w:t>[59]</w:t>
      </w:r>
      <w:r w:rsidRPr="00D741C8">
        <w:rPr>
          <w:rFonts w:cs="Times New Roman"/>
          <w:noProof/>
          <w:kern w:val="0"/>
          <w:szCs w:val="24"/>
        </w:rPr>
        <w:tab/>
        <w:t xml:space="preserve">A. Horvers, I. Molenaar, H. Van Der West, T. Bosse, and A. W. Lazonder, “Multimodal measurements enhance insights into emotional responses to immediate </w:t>
      </w:r>
      <w:r w:rsidR="00EB4EAD" w:rsidRPr="00EB4EAD">
        <w:rPr>
          <w:rFonts w:cs="Times New Roman"/>
          <w:i/>
          <w:iCs/>
          <w:noProof/>
          <w:kern w:val="0"/>
          <w:szCs w:val="24"/>
        </w:rPr>
        <w:t>feedback</w:t>
      </w:r>
      <w:r w:rsidRPr="00D741C8">
        <w:rPr>
          <w:rFonts w:cs="Times New Roman"/>
          <w:noProof/>
          <w:kern w:val="0"/>
          <w:szCs w:val="24"/>
        </w:rPr>
        <w:t xml:space="preserve">,” </w:t>
      </w:r>
      <w:r w:rsidRPr="00D741C8">
        <w:rPr>
          <w:rFonts w:cs="Times New Roman"/>
          <w:i/>
          <w:iCs/>
          <w:noProof/>
          <w:kern w:val="0"/>
          <w:szCs w:val="24"/>
        </w:rPr>
        <w:t>Front. Psychol.</w:t>
      </w:r>
      <w:r w:rsidRPr="00D741C8">
        <w:rPr>
          <w:rFonts w:cs="Times New Roman"/>
          <w:noProof/>
          <w:kern w:val="0"/>
          <w:szCs w:val="24"/>
        </w:rPr>
        <w:t>, vol. 14, no. February, pp. 1–12, 2023, doi: 10.3389/fpsyg.2023.1294386.</w:t>
      </w:r>
    </w:p>
    <w:p w14:paraId="34E00928" w14:textId="504C8B36" w:rsidR="00D741C8" w:rsidRPr="00D741C8" w:rsidRDefault="00D741C8" w:rsidP="00D741C8">
      <w:pPr>
        <w:widowControl w:val="0"/>
        <w:autoSpaceDE w:val="0"/>
        <w:autoSpaceDN w:val="0"/>
        <w:adjustRightInd w:val="0"/>
        <w:ind w:left="640" w:hanging="640"/>
        <w:rPr>
          <w:rFonts w:cs="Times New Roman"/>
          <w:noProof/>
          <w:kern w:val="0"/>
          <w:szCs w:val="24"/>
        </w:rPr>
      </w:pPr>
      <w:r w:rsidRPr="00D741C8">
        <w:rPr>
          <w:rFonts w:cs="Times New Roman"/>
          <w:noProof/>
          <w:kern w:val="0"/>
          <w:szCs w:val="24"/>
        </w:rPr>
        <w:t>[60]</w:t>
      </w:r>
      <w:r w:rsidRPr="00D741C8">
        <w:rPr>
          <w:rFonts w:cs="Times New Roman"/>
          <w:noProof/>
          <w:kern w:val="0"/>
          <w:szCs w:val="24"/>
        </w:rPr>
        <w:tab/>
        <w:t>Halima Oluwabunmi Bello, Adebimpe Bolatito Ige, and Maxwell Nana Ameyaw, “Adaptive machine learning models: Concepts for real-</w:t>
      </w:r>
      <w:r w:rsidR="00582B36" w:rsidRPr="00582B36">
        <w:rPr>
          <w:rFonts w:cs="Times New Roman"/>
          <w:i/>
          <w:iCs/>
          <w:noProof/>
          <w:kern w:val="0"/>
          <w:szCs w:val="24"/>
        </w:rPr>
        <w:t>time</w:t>
      </w:r>
      <w:r w:rsidRPr="00D741C8">
        <w:rPr>
          <w:rFonts w:cs="Times New Roman"/>
          <w:noProof/>
          <w:kern w:val="0"/>
          <w:szCs w:val="24"/>
        </w:rPr>
        <w:t xml:space="preserve"> financial fraud prevention in dynamic environments,” </w:t>
      </w:r>
      <w:r w:rsidRPr="00D741C8">
        <w:rPr>
          <w:rFonts w:cs="Times New Roman"/>
          <w:i/>
          <w:iCs/>
          <w:noProof/>
          <w:kern w:val="0"/>
          <w:szCs w:val="24"/>
        </w:rPr>
        <w:t>World J. Adv. Eng. Technol. Sci.</w:t>
      </w:r>
      <w:r w:rsidRPr="00D741C8">
        <w:rPr>
          <w:rFonts w:cs="Times New Roman"/>
          <w:noProof/>
          <w:kern w:val="0"/>
          <w:szCs w:val="24"/>
        </w:rPr>
        <w:t>, vol. 12, no. 2, pp. 021–034, 2024, doi: 10.30574/wjaets.2024.12.2.0266.</w:t>
      </w:r>
    </w:p>
    <w:p w14:paraId="11CC173B" w14:textId="7CC1F38C" w:rsidR="00D741C8" w:rsidRPr="00D741C8" w:rsidRDefault="00D741C8" w:rsidP="00D741C8">
      <w:pPr>
        <w:widowControl w:val="0"/>
        <w:autoSpaceDE w:val="0"/>
        <w:autoSpaceDN w:val="0"/>
        <w:adjustRightInd w:val="0"/>
        <w:ind w:left="640" w:hanging="640"/>
        <w:rPr>
          <w:rFonts w:cs="Times New Roman"/>
          <w:noProof/>
          <w:kern w:val="0"/>
          <w:szCs w:val="24"/>
        </w:rPr>
      </w:pPr>
      <w:r w:rsidRPr="00D741C8">
        <w:rPr>
          <w:rFonts w:cs="Times New Roman"/>
          <w:noProof/>
          <w:kern w:val="0"/>
          <w:szCs w:val="24"/>
        </w:rPr>
        <w:t>[61]</w:t>
      </w:r>
      <w:r w:rsidRPr="00D741C8">
        <w:rPr>
          <w:rFonts w:cs="Times New Roman"/>
          <w:noProof/>
          <w:kern w:val="0"/>
          <w:szCs w:val="24"/>
        </w:rPr>
        <w:tab/>
        <w:t xml:space="preserve">J. Tang, Y. Zhao, T. Wang, and Z. Zeng, “Examining the Effects of </w:t>
      </w:r>
      <w:r w:rsidR="00EB4EAD" w:rsidRPr="00EB4EAD">
        <w:rPr>
          <w:rFonts w:cs="Times New Roman"/>
          <w:i/>
          <w:iCs/>
          <w:noProof/>
          <w:kern w:val="0"/>
          <w:szCs w:val="24"/>
        </w:rPr>
        <w:t>Feedback</w:t>
      </w:r>
      <w:r w:rsidRPr="00D741C8">
        <w:rPr>
          <w:rFonts w:cs="Times New Roman"/>
          <w:noProof/>
          <w:kern w:val="0"/>
          <w:szCs w:val="24"/>
        </w:rPr>
        <w:t xml:space="preserve">-giving as a Gamification Mechanic in Crowd Rating Systems,” </w:t>
      </w:r>
      <w:r w:rsidRPr="00D741C8">
        <w:rPr>
          <w:rFonts w:cs="Times New Roman"/>
          <w:i/>
          <w:iCs/>
          <w:noProof/>
          <w:kern w:val="0"/>
          <w:szCs w:val="24"/>
        </w:rPr>
        <w:t>Int. J. Hum. Comput. Interact.</w:t>
      </w:r>
      <w:r w:rsidRPr="00D741C8">
        <w:rPr>
          <w:rFonts w:cs="Times New Roman"/>
          <w:noProof/>
          <w:kern w:val="0"/>
          <w:szCs w:val="24"/>
        </w:rPr>
        <w:t>, vol. 37, no. 20, pp. 1916–1930, 2021, doi: 10.1080/10447318.2021.1917866.</w:t>
      </w:r>
    </w:p>
    <w:p w14:paraId="5DA3E1C9" w14:textId="525D3CFC" w:rsidR="00D741C8" w:rsidRPr="00D741C8" w:rsidRDefault="00D741C8" w:rsidP="00D741C8">
      <w:pPr>
        <w:widowControl w:val="0"/>
        <w:autoSpaceDE w:val="0"/>
        <w:autoSpaceDN w:val="0"/>
        <w:adjustRightInd w:val="0"/>
        <w:ind w:left="640" w:hanging="640"/>
        <w:rPr>
          <w:rFonts w:cs="Times New Roman"/>
          <w:noProof/>
          <w:kern w:val="0"/>
          <w:szCs w:val="24"/>
        </w:rPr>
      </w:pPr>
      <w:r w:rsidRPr="00D741C8">
        <w:rPr>
          <w:rFonts w:cs="Times New Roman"/>
          <w:noProof/>
          <w:kern w:val="0"/>
          <w:szCs w:val="24"/>
        </w:rPr>
        <w:t>[62]</w:t>
      </w:r>
      <w:r w:rsidRPr="00D741C8">
        <w:rPr>
          <w:rFonts w:cs="Times New Roman"/>
          <w:noProof/>
          <w:kern w:val="0"/>
          <w:szCs w:val="24"/>
        </w:rPr>
        <w:tab/>
        <w:t xml:space="preserve">“Acquisition </w:t>
      </w:r>
      <w:r w:rsidR="00582B36" w:rsidRPr="00582B36">
        <w:rPr>
          <w:rFonts w:cs="Times New Roman"/>
          <w:i/>
          <w:iCs/>
          <w:noProof/>
          <w:kern w:val="0"/>
          <w:szCs w:val="24"/>
        </w:rPr>
        <w:t>time</w:t>
      </w:r>
      <w:r w:rsidRPr="00D741C8">
        <w:rPr>
          <w:rFonts w:cs="Times New Roman"/>
          <w:noProof/>
          <w:kern w:val="0"/>
          <w:szCs w:val="24"/>
        </w:rPr>
        <w:t xml:space="preserve"> reduction of diffusion-weighted liver imaging using.pdf.” .</w:t>
      </w:r>
    </w:p>
    <w:p w14:paraId="7319D46D" w14:textId="77777777" w:rsidR="00D741C8" w:rsidRPr="00D741C8" w:rsidRDefault="00D741C8" w:rsidP="00D741C8">
      <w:pPr>
        <w:widowControl w:val="0"/>
        <w:autoSpaceDE w:val="0"/>
        <w:autoSpaceDN w:val="0"/>
        <w:adjustRightInd w:val="0"/>
        <w:ind w:left="640" w:hanging="640"/>
        <w:rPr>
          <w:rFonts w:cs="Times New Roman"/>
          <w:noProof/>
          <w:kern w:val="0"/>
          <w:szCs w:val="24"/>
        </w:rPr>
      </w:pPr>
      <w:r w:rsidRPr="00D741C8">
        <w:rPr>
          <w:rFonts w:cs="Times New Roman"/>
          <w:noProof/>
          <w:kern w:val="0"/>
          <w:szCs w:val="24"/>
        </w:rPr>
        <w:t>[63]</w:t>
      </w:r>
      <w:r w:rsidRPr="00D741C8">
        <w:rPr>
          <w:rFonts w:cs="Times New Roman"/>
          <w:noProof/>
          <w:kern w:val="0"/>
          <w:szCs w:val="24"/>
        </w:rPr>
        <w:tab/>
        <w:t xml:space="preserve">J. Meirte </w:t>
      </w:r>
      <w:r w:rsidRPr="00D741C8">
        <w:rPr>
          <w:rFonts w:cs="Times New Roman"/>
          <w:i/>
          <w:iCs/>
          <w:noProof/>
          <w:kern w:val="0"/>
          <w:szCs w:val="24"/>
        </w:rPr>
        <w:t>et al.</w:t>
      </w:r>
      <w:r w:rsidRPr="00D741C8">
        <w:rPr>
          <w:rFonts w:cs="Times New Roman"/>
          <w:noProof/>
          <w:kern w:val="0"/>
          <w:szCs w:val="24"/>
        </w:rPr>
        <w:t xml:space="preserve">, “Benefits and Disadvantages of Electronic Patient-reported Outcome Measures: Systematic Review,” </w:t>
      </w:r>
      <w:r w:rsidRPr="00D741C8">
        <w:rPr>
          <w:rFonts w:cs="Times New Roman"/>
          <w:i/>
          <w:iCs/>
          <w:noProof/>
          <w:kern w:val="0"/>
          <w:szCs w:val="24"/>
        </w:rPr>
        <w:t>JMIR Perioper. Med.</w:t>
      </w:r>
      <w:r w:rsidRPr="00D741C8">
        <w:rPr>
          <w:rFonts w:cs="Times New Roman"/>
          <w:noProof/>
          <w:kern w:val="0"/>
          <w:szCs w:val="24"/>
        </w:rPr>
        <w:t>, vol. 3, no. 1, p. e15588, 2020, doi: 10.2196/15588.</w:t>
      </w:r>
    </w:p>
    <w:p w14:paraId="40F755D4" w14:textId="77777777" w:rsidR="00D741C8" w:rsidRPr="00D741C8" w:rsidRDefault="00D741C8" w:rsidP="00D741C8">
      <w:pPr>
        <w:widowControl w:val="0"/>
        <w:autoSpaceDE w:val="0"/>
        <w:autoSpaceDN w:val="0"/>
        <w:adjustRightInd w:val="0"/>
        <w:ind w:left="640" w:hanging="640"/>
        <w:rPr>
          <w:rFonts w:cs="Times New Roman"/>
          <w:noProof/>
          <w:kern w:val="0"/>
          <w:szCs w:val="24"/>
        </w:rPr>
      </w:pPr>
      <w:r w:rsidRPr="00D741C8">
        <w:rPr>
          <w:rFonts w:cs="Times New Roman"/>
          <w:noProof/>
          <w:kern w:val="0"/>
          <w:szCs w:val="24"/>
        </w:rPr>
        <w:t>[64]</w:t>
      </w:r>
      <w:r w:rsidRPr="00D741C8">
        <w:rPr>
          <w:rFonts w:cs="Times New Roman"/>
          <w:noProof/>
          <w:kern w:val="0"/>
          <w:szCs w:val="24"/>
        </w:rPr>
        <w:tab/>
        <w:t xml:space="preserve">R. Schuster, N. Topooco, A. Keller, E. Radvogin, and A. R. Laireiter, “Advantages and disadvantages of online and blended therapy: Replication and extension of findings on psychotherapists’ appraisals,” </w:t>
      </w:r>
      <w:r w:rsidRPr="00D741C8">
        <w:rPr>
          <w:rFonts w:cs="Times New Roman"/>
          <w:i/>
          <w:iCs/>
          <w:noProof/>
          <w:kern w:val="0"/>
          <w:szCs w:val="24"/>
        </w:rPr>
        <w:t>Internet Interv.</w:t>
      </w:r>
      <w:r w:rsidRPr="00D741C8">
        <w:rPr>
          <w:rFonts w:cs="Times New Roman"/>
          <w:noProof/>
          <w:kern w:val="0"/>
          <w:szCs w:val="24"/>
        </w:rPr>
        <w:t>, vol. 21, no. May, p. 100326, 2020, doi: 10.1016/j.invent.2020.100326.</w:t>
      </w:r>
    </w:p>
    <w:p w14:paraId="6BA48625" w14:textId="77777777" w:rsidR="00D741C8" w:rsidRPr="00D741C8" w:rsidRDefault="00D741C8" w:rsidP="00D741C8">
      <w:pPr>
        <w:widowControl w:val="0"/>
        <w:autoSpaceDE w:val="0"/>
        <w:autoSpaceDN w:val="0"/>
        <w:adjustRightInd w:val="0"/>
        <w:ind w:left="640" w:hanging="640"/>
        <w:rPr>
          <w:rFonts w:cs="Times New Roman"/>
          <w:noProof/>
          <w:kern w:val="0"/>
          <w:szCs w:val="24"/>
        </w:rPr>
      </w:pPr>
      <w:r w:rsidRPr="00D741C8">
        <w:rPr>
          <w:rFonts w:cs="Times New Roman"/>
          <w:noProof/>
          <w:kern w:val="0"/>
          <w:szCs w:val="24"/>
        </w:rPr>
        <w:t>[65]</w:t>
      </w:r>
      <w:r w:rsidRPr="00D741C8">
        <w:rPr>
          <w:rFonts w:cs="Times New Roman"/>
          <w:noProof/>
          <w:kern w:val="0"/>
          <w:szCs w:val="24"/>
        </w:rPr>
        <w:tab/>
        <w:t xml:space="preserve">J. J. C. U. Lee and J. C. U. Hammer, “Gamification in Education: What, How, Why Bother?,” </w:t>
      </w:r>
      <w:r w:rsidRPr="00D741C8">
        <w:rPr>
          <w:rFonts w:cs="Times New Roman"/>
          <w:i/>
          <w:iCs/>
          <w:noProof/>
          <w:kern w:val="0"/>
          <w:szCs w:val="24"/>
        </w:rPr>
        <w:t>Acad. Exch. Q.</w:t>
      </w:r>
      <w:r w:rsidRPr="00D741C8">
        <w:rPr>
          <w:rFonts w:cs="Times New Roman"/>
          <w:noProof/>
          <w:kern w:val="0"/>
          <w:szCs w:val="24"/>
        </w:rPr>
        <w:t>, vol. 15, no. 2, pp. 1–5, 2011, [Online]. Available: http://www.mendeley.com/research/gamification-education-bother-2/.</w:t>
      </w:r>
    </w:p>
    <w:p w14:paraId="21BB3B5F" w14:textId="34DE8CAE" w:rsidR="00D741C8" w:rsidRPr="00D741C8" w:rsidRDefault="00D741C8" w:rsidP="00D741C8">
      <w:pPr>
        <w:widowControl w:val="0"/>
        <w:autoSpaceDE w:val="0"/>
        <w:autoSpaceDN w:val="0"/>
        <w:adjustRightInd w:val="0"/>
        <w:ind w:left="640" w:hanging="640"/>
        <w:rPr>
          <w:rFonts w:cs="Times New Roman"/>
          <w:noProof/>
        </w:rPr>
      </w:pPr>
      <w:r w:rsidRPr="00D741C8">
        <w:rPr>
          <w:rFonts w:cs="Times New Roman"/>
          <w:noProof/>
          <w:kern w:val="0"/>
          <w:szCs w:val="24"/>
        </w:rPr>
        <w:t>[66]</w:t>
      </w:r>
      <w:r w:rsidRPr="00D741C8">
        <w:rPr>
          <w:rFonts w:cs="Times New Roman"/>
          <w:noProof/>
          <w:kern w:val="0"/>
          <w:szCs w:val="24"/>
        </w:rPr>
        <w:tab/>
        <w:t xml:space="preserve">A. Dimitriadou, N. Djafarova, O. Turetken, M. Verkuyl, and A. Ferworn, “Challenges in </w:t>
      </w:r>
      <w:r w:rsidR="003E3E06" w:rsidRPr="003E3E06">
        <w:rPr>
          <w:rFonts w:cs="Times New Roman"/>
          <w:i/>
          <w:iCs/>
          <w:noProof/>
          <w:kern w:val="0"/>
          <w:szCs w:val="24"/>
        </w:rPr>
        <w:t>Serious game</w:t>
      </w:r>
      <w:r w:rsidRPr="00D741C8">
        <w:rPr>
          <w:rFonts w:cs="Times New Roman"/>
          <w:noProof/>
          <w:kern w:val="0"/>
          <w:szCs w:val="24"/>
        </w:rPr>
        <w:t xml:space="preserve"> Design and Development: Educators’ Experiences,” </w:t>
      </w:r>
      <w:r w:rsidRPr="00D741C8">
        <w:rPr>
          <w:rFonts w:cs="Times New Roman"/>
          <w:i/>
          <w:iCs/>
          <w:noProof/>
          <w:kern w:val="0"/>
          <w:szCs w:val="24"/>
        </w:rPr>
        <w:t>Simul. Gaming</w:t>
      </w:r>
      <w:r w:rsidRPr="00D741C8">
        <w:rPr>
          <w:rFonts w:cs="Times New Roman"/>
          <w:noProof/>
          <w:kern w:val="0"/>
          <w:szCs w:val="24"/>
        </w:rPr>
        <w:t>, vol. 52, no. 2, pp. 132–152, 2021, doi: 10.1177/1046878120944197.</w:t>
      </w:r>
    </w:p>
    <w:p w14:paraId="761E711C" w14:textId="37AE169C" w:rsidR="006F366A" w:rsidRPr="006F366A" w:rsidRDefault="00331D3C" w:rsidP="00B241E2">
      <w:r>
        <w:fldChar w:fldCharType="end"/>
      </w:r>
    </w:p>
    <w:sectPr w:rsidR="006F366A" w:rsidRPr="006F366A" w:rsidSect="00C32E99">
      <w:footerReference w:type="default" r:id="rId74"/>
      <w:pgSz w:w="12240" w:h="15840"/>
      <w:pgMar w:top="1440" w:right="1440" w:bottom="1440" w:left="1440" w:header="720" w:footer="720" w:gutter="0"/>
      <w:pgNumType w:fmt="lowerRoman" w:start="8"/>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A1F510F" w14:textId="77777777" w:rsidR="00FF05B6" w:rsidRDefault="00FF05B6" w:rsidP="00C67A1E">
      <w:pPr>
        <w:spacing w:after="0" w:line="240" w:lineRule="auto"/>
      </w:pPr>
      <w:r>
        <w:separator/>
      </w:r>
    </w:p>
  </w:endnote>
  <w:endnote w:type="continuationSeparator" w:id="0">
    <w:p w14:paraId="6B495219" w14:textId="77777777" w:rsidR="00FF05B6" w:rsidRDefault="00FF05B6" w:rsidP="00C67A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embedRegular r:id="rId1" w:fontKey="{D5FFB073-05CA-4F1D-B5AC-A9FC006CE83F}"/>
  </w:font>
  <w:font w:name="DengXian">
    <w:altName w:val="等线"/>
    <w:panose1 w:val="02010600030101010101"/>
    <w:charset w:val="86"/>
    <w:family w:val="auto"/>
    <w:pitch w:val="variable"/>
    <w:sig w:usb0="A00002BF" w:usb1="38CF7CFA" w:usb2="00000016" w:usb3="00000000" w:csb0="0004000F" w:csb1="00000000"/>
  </w:font>
  <w:font w:name="Segoe UI Symbol">
    <w:panose1 w:val="020B0502040204020203"/>
    <w:charset w:val="00"/>
    <w:family w:val="swiss"/>
    <w:pitch w:val="variable"/>
    <w:sig w:usb0="800001E3" w:usb1="1200FFEF" w:usb2="00040000" w:usb3="00000000" w:csb0="00000001" w:csb1="00000000"/>
    <w:embedRegular r:id="rId2" w:subsetted="1" w:fontKey="{509B7D92-9D7A-4E08-8B5F-45E7A016A0FF}"/>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07561821"/>
      <w:docPartObj>
        <w:docPartGallery w:val="Page Numbers (Bottom of Page)"/>
        <w:docPartUnique/>
      </w:docPartObj>
    </w:sdtPr>
    <w:sdtEndPr>
      <w:rPr>
        <w:noProof/>
      </w:rPr>
    </w:sdtEndPr>
    <w:sdtContent>
      <w:p w14:paraId="7040A4B7" w14:textId="1FBCAD25" w:rsidR="00186E35" w:rsidRDefault="00186E35" w:rsidP="000C765B">
        <w:pPr>
          <w:pStyle w:val="Footer"/>
          <w:ind w:left="4320"/>
          <w:jc w:val="center"/>
        </w:pPr>
        <w:r>
          <w:fldChar w:fldCharType="begin"/>
        </w:r>
        <w:r>
          <w:instrText xml:space="preserve"> PAGE   \* MERGEFORMAT </w:instrText>
        </w:r>
        <w:r>
          <w:fldChar w:fldCharType="separate"/>
        </w:r>
        <w:r>
          <w:rPr>
            <w:noProof/>
          </w:rPr>
          <w:t>2</w:t>
        </w:r>
        <w:r>
          <w:rPr>
            <w:noProof/>
          </w:rPr>
          <w:fldChar w:fldCharType="end"/>
        </w:r>
        <w:r w:rsidR="009E6083">
          <w:rPr>
            <w:noProof/>
          </w:rPr>
          <w:t xml:space="preserve"> </w:t>
        </w:r>
        <w:r w:rsidR="00F07690">
          <w:rPr>
            <w:noProof/>
          </w:rPr>
          <w:t xml:space="preserve">                          </w:t>
        </w:r>
        <w:r w:rsidR="000C765B">
          <w:rPr>
            <w:noProof/>
          </w:rPr>
          <w:t xml:space="preserve">                  </w:t>
        </w:r>
        <w:r w:rsidR="009E6083" w:rsidRPr="00F07690">
          <w:rPr>
            <w:rFonts w:ascii="Arial" w:hAnsi="Arial" w:cs="Arial"/>
            <w:b/>
            <w:bCs/>
            <w:noProof/>
            <w:sz w:val="20"/>
            <w:szCs w:val="20"/>
          </w:rPr>
          <w:t>Institut Teknologi Del</w:t>
        </w:r>
      </w:p>
    </w:sdtContent>
  </w:sdt>
  <w:p w14:paraId="5F912795" w14:textId="77777777" w:rsidR="00186E35" w:rsidRDefault="00186E3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64625939"/>
      <w:docPartObj>
        <w:docPartGallery w:val="Page Numbers (Bottom of Page)"/>
        <w:docPartUnique/>
      </w:docPartObj>
    </w:sdtPr>
    <w:sdtEndPr>
      <w:rPr>
        <w:noProof/>
      </w:rPr>
    </w:sdtEndPr>
    <w:sdtContent>
      <w:p w14:paraId="6CDD0AAA" w14:textId="77777777" w:rsidR="004229BB" w:rsidRDefault="00A77046" w:rsidP="009150A2">
        <w:pPr>
          <w:pStyle w:val="Footer"/>
          <w:ind w:firstLine="4320"/>
          <w:jc w:val="center"/>
          <w:rPr>
            <w:noProof/>
          </w:rPr>
        </w:pPr>
        <w:r>
          <w:fldChar w:fldCharType="begin"/>
        </w:r>
        <w:r>
          <w:instrText xml:space="preserve"> PAGE   \* MERGEFORMAT </w:instrText>
        </w:r>
        <w:r>
          <w:fldChar w:fldCharType="separate"/>
        </w:r>
        <w:r>
          <w:rPr>
            <w:noProof/>
          </w:rPr>
          <w:t>2</w:t>
        </w:r>
        <w:r>
          <w:rPr>
            <w:noProof/>
          </w:rPr>
          <w:fldChar w:fldCharType="end"/>
        </w:r>
        <w:r>
          <w:rPr>
            <w:noProof/>
          </w:rPr>
          <w:tab/>
        </w:r>
        <w:r w:rsidR="009150A2">
          <w:rPr>
            <w:noProof/>
          </w:rPr>
          <w:tab/>
        </w:r>
      </w:p>
      <w:p w14:paraId="659D58DD" w14:textId="5D834559" w:rsidR="00A77046" w:rsidRDefault="004229BB" w:rsidP="009150A2">
        <w:pPr>
          <w:pStyle w:val="Footer"/>
          <w:ind w:firstLine="4320"/>
          <w:jc w:val="center"/>
        </w:pPr>
        <w:r>
          <w:rPr>
            <w:noProof/>
          </w:rPr>
          <w:tab/>
        </w:r>
        <w:r>
          <w:rPr>
            <w:noProof/>
          </w:rPr>
          <w:tab/>
        </w:r>
        <w:r w:rsidR="00A77046" w:rsidRPr="00F07690">
          <w:rPr>
            <w:rFonts w:ascii="Arial" w:hAnsi="Arial" w:cs="Arial"/>
            <w:b/>
            <w:bCs/>
            <w:noProof/>
            <w:sz w:val="20"/>
            <w:szCs w:val="20"/>
          </w:rPr>
          <w:t>Institut Teknologi Del</w:t>
        </w:r>
      </w:p>
    </w:sdtContent>
  </w:sdt>
  <w:p w14:paraId="1CDF3788" w14:textId="77777777" w:rsidR="000C765B" w:rsidRDefault="000C765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7A1D3C4" w14:textId="77777777" w:rsidR="00292015" w:rsidRDefault="00292015" w:rsidP="009150A2">
    <w:pPr>
      <w:pStyle w:val="Footer"/>
      <w:ind w:firstLine="4320"/>
      <w:jc w:val="center"/>
    </w:pPr>
  </w:p>
  <w:sdt>
    <w:sdtPr>
      <w:id w:val="-560250957"/>
      <w:docPartObj>
        <w:docPartGallery w:val="Page Numbers (Bottom of Page)"/>
        <w:docPartUnique/>
      </w:docPartObj>
    </w:sdtPr>
    <w:sdtEndPr>
      <w:rPr>
        <w:noProof/>
      </w:rPr>
    </w:sdtEndPr>
    <w:sdtContent>
      <w:p w14:paraId="285B0C63" w14:textId="1D0A0820" w:rsidR="00571999" w:rsidRDefault="00C32E99" w:rsidP="004229BB">
        <w:pPr>
          <w:pStyle w:val="Footer"/>
          <w:ind w:firstLine="4320"/>
          <w:rPr>
            <w:noProof/>
          </w:rPr>
        </w:pPr>
        <w:r>
          <w:fldChar w:fldCharType="begin"/>
        </w:r>
        <w:r>
          <w:instrText xml:space="preserve"> PAGE   \* MERGEFORMAT </w:instrText>
        </w:r>
        <w:r>
          <w:fldChar w:fldCharType="separate"/>
        </w:r>
        <w:r>
          <w:rPr>
            <w:noProof/>
          </w:rPr>
          <w:t>2</w:t>
        </w:r>
        <w:r>
          <w:rPr>
            <w:noProof/>
          </w:rPr>
          <w:fldChar w:fldCharType="end"/>
        </w:r>
        <w:r>
          <w:rPr>
            <w:noProof/>
          </w:rPr>
          <w:tab/>
        </w:r>
      </w:p>
      <w:p w14:paraId="7FD7A9A9" w14:textId="3B34199A" w:rsidR="00C32E99" w:rsidRDefault="00571999" w:rsidP="00571999">
        <w:pPr>
          <w:pStyle w:val="Footer"/>
          <w:ind w:left="1440" w:firstLine="4680"/>
          <w:jc w:val="center"/>
        </w:pPr>
        <w:r>
          <w:rPr>
            <w:noProof/>
          </w:rPr>
          <w:tab/>
        </w:r>
        <w:r>
          <w:rPr>
            <w:noProof/>
          </w:rPr>
          <w:tab/>
        </w:r>
        <w:r>
          <w:rPr>
            <w:noProof/>
          </w:rPr>
          <w:tab/>
        </w:r>
        <w:r w:rsidR="00C32E99" w:rsidRPr="00F07690">
          <w:rPr>
            <w:rFonts w:ascii="Arial" w:hAnsi="Arial" w:cs="Arial"/>
            <w:b/>
            <w:bCs/>
            <w:noProof/>
            <w:sz w:val="20"/>
            <w:szCs w:val="20"/>
          </w:rPr>
          <w:t>Institut Teknologi Del</w:t>
        </w:r>
      </w:p>
    </w:sdtContent>
  </w:sdt>
  <w:p w14:paraId="0F94AA70" w14:textId="5C3E008C" w:rsidR="00C32E99" w:rsidRDefault="00292015">
    <w:pPr>
      <w:pStyle w:val="Footer"/>
    </w:pPr>
    <w:r>
      <w:tab/>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86948692"/>
      <w:docPartObj>
        <w:docPartGallery w:val="Page Numbers (Bottom of Page)"/>
        <w:docPartUnique/>
      </w:docPartObj>
    </w:sdtPr>
    <w:sdtEndPr>
      <w:rPr>
        <w:noProof/>
      </w:rPr>
    </w:sdtEndPr>
    <w:sdtContent>
      <w:p w14:paraId="70BC632C" w14:textId="77777777" w:rsidR="004C5F30" w:rsidRDefault="004C5F30" w:rsidP="009150A2">
        <w:pPr>
          <w:pStyle w:val="Footer"/>
          <w:ind w:firstLine="4320"/>
          <w:jc w:val="center"/>
        </w:pPr>
        <w:r>
          <w:fldChar w:fldCharType="begin"/>
        </w:r>
        <w:r>
          <w:instrText xml:space="preserve"> PAGE   \* MERGEFORMAT </w:instrText>
        </w:r>
        <w:r>
          <w:fldChar w:fldCharType="separate"/>
        </w:r>
        <w:r>
          <w:rPr>
            <w:noProof/>
          </w:rPr>
          <w:t>2</w:t>
        </w:r>
        <w:r>
          <w:rPr>
            <w:noProof/>
          </w:rPr>
          <w:fldChar w:fldCharType="end"/>
        </w:r>
        <w:r>
          <w:rPr>
            <w:noProof/>
          </w:rPr>
          <w:tab/>
        </w:r>
        <w:r>
          <w:rPr>
            <w:noProof/>
          </w:rPr>
          <w:tab/>
        </w:r>
        <w:r w:rsidRPr="00F07690">
          <w:rPr>
            <w:rFonts w:ascii="Arial" w:hAnsi="Arial" w:cs="Arial"/>
            <w:b/>
            <w:bCs/>
            <w:noProof/>
            <w:sz w:val="20"/>
            <w:szCs w:val="20"/>
          </w:rPr>
          <w:t>Institut Teknologi Del</w:t>
        </w:r>
      </w:p>
    </w:sdtContent>
  </w:sdt>
  <w:p w14:paraId="06358633" w14:textId="77777777" w:rsidR="004C5F30" w:rsidRDefault="004C5F3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0A0612B" w14:textId="77777777" w:rsidR="00FF05B6" w:rsidRDefault="00FF05B6" w:rsidP="00C67A1E">
      <w:pPr>
        <w:spacing w:after="0" w:line="240" w:lineRule="auto"/>
      </w:pPr>
      <w:r>
        <w:separator/>
      </w:r>
    </w:p>
  </w:footnote>
  <w:footnote w:type="continuationSeparator" w:id="0">
    <w:p w14:paraId="536A016D" w14:textId="77777777" w:rsidR="00FF05B6" w:rsidRDefault="00FF05B6" w:rsidP="00C67A1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CB7EFE"/>
    <w:multiLevelType w:val="hybridMultilevel"/>
    <w:tmpl w:val="30BAAEC2"/>
    <w:lvl w:ilvl="0" w:tplc="E07EC690">
      <w:start w:val="1"/>
      <w:numFmt w:val="bullet"/>
      <w:lvlText w:val=""/>
      <w:lvlJc w:val="left"/>
      <w:pPr>
        <w:ind w:left="720" w:hanging="360"/>
      </w:pPr>
      <w:rPr>
        <w:rFonts w:ascii="Symbol" w:hAnsi="Symbol" w:hint="default"/>
        <w:sz w:val="20"/>
        <w:szCs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0E3EB8"/>
    <w:multiLevelType w:val="hybridMultilevel"/>
    <w:tmpl w:val="C9F685D2"/>
    <w:lvl w:ilvl="0" w:tplc="3932A3E2">
      <w:start w:val="1"/>
      <w:numFmt w:val="bullet"/>
      <w:lvlText w:val=""/>
      <w:lvlJc w:val="left"/>
      <w:pPr>
        <w:ind w:left="1530" w:hanging="360"/>
      </w:pPr>
      <w:rPr>
        <w:rFonts w:ascii="Symbol" w:hAnsi="Symbol" w:hint="default"/>
        <w:sz w:val="20"/>
        <w:szCs w:val="20"/>
      </w:rPr>
    </w:lvl>
    <w:lvl w:ilvl="1" w:tplc="04090003" w:tentative="1">
      <w:start w:val="1"/>
      <w:numFmt w:val="bullet"/>
      <w:lvlText w:val="o"/>
      <w:lvlJc w:val="left"/>
      <w:pPr>
        <w:ind w:left="2250" w:hanging="360"/>
      </w:pPr>
      <w:rPr>
        <w:rFonts w:ascii="Courier New" w:hAnsi="Courier New" w:cs="Courier New" w:hint="default"/>
      </w:rPr>
    </w:lvl>
    <w:lvl w:ilvl="2" w:tplc="04090005" w:tentative="1">
      <w:start w:val="1"/>
      <w:numFmt w:val="bullet"/>
      <w:lvlText w:val=""/>
      <w:lvlJc w:val="left"/>
      <w:pPr>
        <w:ind w:left="2970" w:hanging="360"/>
      </w:pPr>
      <w:rPr>
        <w:rFonts w:ascii="Wingdings" w:hAnsi="Wingdings" w:hint="default"/>
      </w:rPr>
    </w:lvl>
    <w:lvl w:ilvl="3" w:tplc="04090001" w:tentative="1">
      <w:start w:val="1"/>
      <w:numFmt w:val="bullet"/>
      <w:lvlText w:val=""/>
      <w:lvlJc w:val="left"/>
      <w:pPr>
        <w:ind w:left="3690" w:hanging="360"/>
      </w:pPr>
      <w:rPr>
        <w:rFonts w:ascii="Symbol" w:hAnsi="Symbol" w:hint="default"/>
      </w:rPr>
    </w:lvl>
    <w:lvl w:ilvl="4" w:tplc="04090003" w:tentative="1">
      <w:start w:val="1"/>
      <w:numFmt w:val="bullet"/>
      <w:lvlText w:val="o"/>
      <w:lvlJc w:val="left"/>
      <w:pPr>
        <w:ind w:left="4410" w:hanging="360"/>
      </w:pPr>
      <w:rPr>
        <w:rFonts w:ascii="Courier New" w:hAnsi="Courier New" w:cs="Courier New" w:hint="default"/>
      </w:rPr>
    </w:lvl>
    <w:lvl w:ilvl="5" w:tplc="04090005" w:tentative="1">
      <w:start w:val="1"/>
      <w:numFmt w:val="bullet"/>
      <w:lvlText w:val=""/>
      <w:lvlJc w:val="left"/>
      <w:pPr>
        <w:ind w:left="5130" w:hanging="360"/>
      </w:pPr>
      <w:rPr>
        <w:rFonts w:ascii="Wingdings" w:hAnsi="Wingdings" w:hint="default"/>
      </w:rPr>
    </w:lvl>
    <w:lvl w:ilvl="6" w:tplc="04090001" w:tentative="1">
      <w:start w:val="1"/>
      <w:numFmt w:val="bullet"/>
      <w:lvlText w:val=""/>
      <w:lvlJc w:val="left"/>
      <w:pPr>
        <w:ind w:left="5850" w:hanging="360"/>
      </w:pPr>
      <w:rPr>
        <w:rFonts w:ascii="Symbol" w:hAnsi="Symbol" w:hint="default"/>
      </w:rPr>
    </w:lvl>
    <w:lvl w:ilvl="7" w:tplc="04090003" w:tentative="1">
      <w:start w:val="1"/>
      <w:numFmt w:val="bullet"/>
      <w:lvlText w:val="o"/>
      <w:lvlJc w:val="left"/>
      <w:pPr>
        <w:ind w:left="6570" w:hanging="360"/>
      </w:pPr>
      <w:rPr>
        <w:rFonts w:ascii="Courier New" w:hAnsi="Courier New" w:cs="Courier New" w:hint="default"/>
      </w:rPr>
    </w:lvl>
    <w:lvl w:ilvl="8" w:tplc="04090005" w:tentative="1">
      <w:start w:val="1"/>
      <w:numFmt w:val="bullet"/>
      <w:lvlText w:val=""/>
      <w:lvlJc w:val="left"/>
      <w:pPr>
        <w:ind w:left="7290" w:hanging="360"/>
      </w:pPr>
      <w:rPr>
        <w:rFonts w:ascii="Wingdings" w:hAnsi="Wingdings" w:hint="default"/>
      </w:rPr>
    </w:lvl>
  </w:abstractNum>
  <w:abstractNum w:abstractNumId="2" w15:restartNumberingAfterBreak="0">
    <w:nsid w:val="07AD2591"/>
    <w:multiLevelType w:val="hybridMultilevel"/>
    <w:tmpl w:val="18E694DC"/>
    <w:lvl w:ilvl="0" w:tplc="280A4BDA">
      <w:start w:val="1"/>
      <w:numFmt w:val="bullet"/>
      <w:lvlText w:val=""/>
      <w:lvlJc w:val="left"/>
      <w:pPr>
        <w:ind w:left="720" w:hanging="360"/>
      </w:pPr>
      <w:rPr>
        <w:rFonts w:ascii="Symbol" w:hAnsi="Symbol" w:hint="default"/>
        <w:sz w:val="20"/>
        <w:szCs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A0D4240"/>
    <w:multiLevelType w:val="hybridMultilevel"/>
    <w:tmpl w:val="1DB4D180"/>
    <w:lvl w:ilvl="0" w:tplc="C8C0E8A0">
      <w:start w:val="1"/>
      <w:numFmt w:val="bullet"/>
      <w:lvlText w:val=""/>
      <w:lvlJc w:val="left"/>
      <w:pPr>
        <w:ind w:left="720" w:hanging="360"/>
      </w:pPr>
      <w:rPr>
        <w:rFonts w:ascii="Symbol" w:hAnsi="Symbol" w:hint="default"/>
        <w:sz w:val="20"/>
        <w:szCs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4516DE"/>
    <w:multiLevelType w:val="hybridMultilevel"/>
    <w:tmpl w:val="10C0FF8E"/>
    <w:lvl w:ilvl="0" w:tplc="3932A3E2">
      <w:start w:val="1"/>
      <w:numFmt w:val="bullet"/>
      <w:lvlText w:val=""/>
      <w:lvlJc w:val="left"/>
      <w:pPr>
        <w:ind w:left="1530" w:hanging="360"/>
      </w:pPr>
      <w:rPr>
        <w:rFonts w:ascii="Symbol" w:hAnsi="Symbol" w:hint="default"/>
        <w:sz w:val="20"/>
        <w:szCs w:val="20"/>
      </w:rPr>
    </w:lvl>
    <w:lvl w:ilvl="1" w:tplc="04090003" w:tentative="1">
      <w:start w:val="1"/>
      <w:numFmt w:val="bullet"/>
      <w:lvlText w:val="o"/>
      <w:lvlJc w:val="left"/>
      <w:pPr>
        <w:ind w:left="2250" w:hanging="360"/>
      </w:pPr>
      <w:rPr>
        <w:rFonts w:ascii="Courier New" w:hAnsi="Courier New" w:cs="Courier New" w:hint="default"/>
      </w:rPr>
    </w:lvl>
    <w:lvl w:ilvl="2" w:tplc="04090005" w:tentative="1">
      <w:start w:val="1"/>
      <w:numFmt w:val="bullet"/>
      <w:lvlText w:val=""/>
      <w:lvlJc w:val="left"/>
      <w:pPr>
        <w:ind w:left="2970" w:hanging="360"/>
      </w:pPr>
      <w:rPr>
        <w:rFonts w:ascii="Wingdings" w:hAnsi="Wingdings" w:hint="default"/>
      </w:rPr>
    </w:lvl>
    <w:lvl w:ilvl="3" w:tplc="04090001" w:tentative="1">
      <w:start w:val="1"/>
      <w:numFmt w:val="bullet"/>
      <w:lvlText w:val=""/>
      <w:lvlJc w:val="left"/>
      <w:pPr>
        <w:ind w:left="3690" w:hanging="360"/>
      </w:pPr>
      <w:rPr>
        <w:rFonts w:ascii="Symbol" w:hAnsi="Symbol" w:hint="default"/>
      </w:rPr>
    </w:lvl>
    <w:lvl w:ilvl="4" w:tplc="04090003" w:tentative="1">
      <w:start w:val="1"/>
      <w:numFmt w:val="bullet"/>
      <w:lvlText w:val="o"/>
      <w:lvlJc w:val="left"/>
      <w:pPr>
        <w:ind w:left="4410" w:hanging="360"/>
      </w:pPr>
      <w:rPr>
        <w:rFonts w:ascii="Courier New" w:hAnsi="Courier New" w:cs="Courier New" w:hint="default"/>
      </w:rPr>
    </w:lvl>
    <w:lvl w:ilvl="5" w:tplc="04090005" w:tentative="1">
      <w:start w:val="1"/>
      <w:numFmt w:val="bullet"/>
      <w:lvlText w:val=""/>
      <w:lvlJc w:val="left"/>
      <w:pPr>
        <w:ind w:left="5130" w:hanging="360"/>
      </w:pPr>
      <w:rPr>
        <w:rFonts w:ascii="Wingdings" w:hAnsi="Wingdings" w:hint="default"/>
      </w:rPr>
    </w:lvl>
    <w:lvl w:ilvl="6" w:tplc="04090001" w:tentative="1">
      <w:start w:val="1"/>
      <w:numFmt w:val="bullet"/>
      <w:lvlText w:val=""/>
      <w:lvlJc w:val="left"/>
      <w:pPr>
        <w:ind w:left="5850" w:hanging="360"/>
      </w:pPr>
      <w:rPr>
        <w:rFonts w:ascii="Symbol" w:hAnsi="Symbol" w:hint="default"/>
      </w:rPr>
    </w:lvl>
    <w:lvl w:ilvl="7" w:tplc="04090003" w:tentative="1">
      <w:start w:val="1"/>
      <w:numFmt w:val="bullet"/>
      <w:lvlText w:val="o"/>
      <w:lvlJc w:val="left"/>
      <w:pPr>
        <w:ind w:left="6570" w:hanging="360"/>
      </w:pPr>
      <w:rPr>
        <w:rFonts w:ascii="Courier New" w:hAnsi="Courier New" w:cs="Courier New" w:hint="default"/>
      </w:rPr>
    </w:lvl>
    <w:lvl w:ilvl="8" w:tplc="04090005" w:tentative="1">
      <w:start w:val="1"/>
      <w:numFmt w:val="bullet"/>
      <w:lvlText w:val=""/>
      <w:lvlJc w:val="left"/>
      <w:pPr>
        <w:ind w:left="7290" w:hanging="360"/>
      </w:pPr>
      <w:rPr>
        <w:rFonts w:ascii="Wingdings" w:hAnsi="Wingdings" w:hint="default"/>
      </w:rPr>
    </w:lvl>
  </w:abstractNum>
  <w:abstractNum w:abstractNumId="5" w15:restartNumberingAfterBreak="0">
    <w:nsid w:val="0C6521C0"/>
    <w:multiLevelType w:val="hybridMultilevel"/>
    <w:tmpl w:val="E6CA7C5E"/>
    <w:lvl w:ilvl="0" w:tplc="C2E6A0B8">
      <w:start w:val="1"/>
      <w:numFmt w:val="bullet"/>
      <w:lvlText w:val=""/>
      <w:lvlJc w:val="left"/>
      <w:pPr>
        <w:ind w:left="1710" w:hanging="360"/>
      </w:pPr>
      <w:rPr>
        <w:rFonts w:ascii="Symbol" w:hAnsi="Symbol" w:hint="default"/>
        <w:sz w:val="20"/>
        <w:szCs w:val="20"/>
      </w:rPr>
    </w:lvl>
    <w:lvl w:ilvl="1" w:tplc="04090003" w:tentative="1">
      <w:start w:val="1"/>
      <w:numFmt w:val="bullet"/>
      <w:lvlText w:val="o"/>
      <w:lvlJc w:val="left"/>
      <w:pPr>
        <w:ind w:left="2430" w:hanging="360"/>
      </w:pPr>
      <w:rPr>
        <w:rFonts w:ascii="Courier New" w:hAnsi="Courier New" w:cs="Courier New" w:hint="default"/>
      </w:rPr>
    </w:lvl>
    <w:lvl w:ilvl="2" w:tplc="04090005" w:tentative="1">
      <w:start w:val="1"/>
      <w:numFmt w:val="bullet"/>
      <w:lvlText w:val=""/>
      <w:lvlJc w:val="left"/>
      <w:pPr>
        <w:ind w:left="3150" w:hanging="360"/>
      </w:pPr>
      <w:rPr>
        <w:rFonts w:ascii="Wingdings" w:hAnsi="Wingdings" w:hint="default"/>
      </w:rPr>
    </w:lvl>
    <w:lvl w:ilvl="3" w:tplc="04090001" w:tentative="1">
      <w:start w:val="1"/>
      <w:numFmt w:val="bullet"/>
      <w:lvlText w:val=""/>
      <w:lvlJc w:val="left"/>
      <w:pPr>
        <w:ind w:left="3870" w:hanging="360"/>
      </w:pPr>
      <w:rPr>
        <w:rFonts w:ascii="Symbol" w:hAnsi="Symbol" w:hint="default"/>
      </w:rPr>
    </w:lvl>
    <w:lvl w:ilvl="4" w:tplc="04090003" w:tentative="1">
      <w:start w:val="1"/>
      <w:numFmt w:val="bullet"/>
      <w:lvlText w:val="o"/>
      <w:lvlJc w:val="left"/>
      <w:pPr>
        <w:ind w:left="4590" w:hanging="360"/>
      </w:pPr>
      <w:rPr>
        <w:rFonts w:ascii="Courier New" w:hAnsi="Courier New" w:cs="Courier New" w:hint="default"/>
      </w:rPr>
    </w:lvl>
    <w:lvl w:ilvl="5" w:tplc="04090005" w:tentative="1">
      <w:start w:val="1"/>
      <w:numFmt w:val="bullet"/>
      <w:lvlText w:val=""/>
      <w:lvlJc w:val="left"/>
      <w:pPr>
        <w:ind w:left="5310" w:hanging="360"/>
      </w:pPr>
      <w:rPr>
        <w:rFonts w:ascii="Wingdings" w:hAnsi="Wingdings" w:hint="default"/>
      </w:rPr>
    </w:lvl>
    <w:lvl w:ilvl="6" w:tplc="04090001" w:tentative="1">
      <w:start w:val="1"/>
      <w:numFmt w:val="bullet"/>
      <w:lvlText w:val=""/>
      <w:lvlJc w:val="left"/>
      <w:pPr>
        <w:ind w:left="6030" w:hanging="360"/>
      </w:pPr>
      <w:rPr>
        <w:rFonts w:ascii="Symbol" w:hAnsi="Symbol" w:hint="default"/>
      </w:rPr>
    </w:lvl>
    <w:lvl w:ilvl="7" w:tplc="04090003" w:tentative="1">
      <w:start w:val="1"/>
      <w:numFmt w:val="bullet"/>
      <w:lvlText w:val="o"/>
      <w:lvlJc w:val="left"/>
      <w:pPr>
        <w:ind w:left="6750" w:hanging="360"/>
      </w:pPr>
      <w:rPr>
        <w:rFonts w:ascii="Courier New" w:hAnsi="Courier New" w:cs="Courier New" w:hint="default"/>
      </w:rPr>
    </w:lvl>
    <w:lvl w:ilvl="8" w:tplc="04090005" w:tentative="1">
      <w:start w:val="1"/>
      <w:numFmt w:val="bullet"/>
      <w:lvlText w:val=""/>
      <w:lvlJc w:val="left"/>
      <w:pPr>
        <w:ind w:left="7470" w:hanging="360"/>
      </w:pPr>
      <w:rPr>
        <w:rFonts w:ascii="Wingdings" w:hAnsi="Wingdings" w:hint="default"/>
      </w:rPr>
    </w:lvl>
  </w:abstractNum>
  <w:abstractNum w:abstractNumId="6" w15:restartNumberingAfterBreak="0">
    <w:nsid w:val="0D3969B1"/>
    <w:multiLevelType w:val="multilevel"/>
    <w:tmpl w:val="EE18B6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FC51982"/>
    <w:multiLevelType w:val="hybridMultilevel"/>
    <w:tmpl w:val="75D624C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102C1543"/>
    <w:multiLevelType w:val="hybridMultilevel"/>
    <w:tmpl w:val="B1941998"/>
    <w:lvl w:ilvl="0" w:tplc="FFFFFFFF">
      <w:start w:val="1"/>
      <w:numFmt w:val="bullet"/>
      <w:lvlText w:val=""/>
      <w:lvlJc w:val="left"/>
      <w:pPr>
        <w:ind w:left="2700" w:hanging="360"/>
      </w:pPr>
      <w:rPr>
        <w:rFonts w:ascii="Symbol" w:hAnsi="Symbol" w:hint="default"/>
        <w:sz w:val="20"/>
        <w:szCs w:val="20"/>
      </w:rPr>
    </w:lvl>
    <w:lvl w:ilvl="1" w:tplc="85101BE8">
      <w:start w:val="1"/>
      <w:numFmt w:val="bullet"/>
      <w:lvlText w:val=""/>
      <w:lvlJc w:val="left"/>
      <w:pPr>
        <w:ind w:left="1710" w:hanging="360"/>
      </w:pPr>
      <w:rPr>
        <w:rFonts w:ascii="Symbol" w:hAnsi="Symbol" w:hint="default"/>
        <w:sz w:val="20"/>
        <w:szCs w:val="20"/>
      </w:rPr>
    </w:lvl>
    <w:lvl w:ilvl="2" w:tplc="FFFFFFFF" w:tentative="1">
      <w:start w:val="1"/>
      <w:numFmt w:val="bullet"/>
      <w:lvlText w:val=""/>
      <w:lvlJc w:val="left"/>
      <w:pPr>
        <w:ind w:left="3150" w:hanging="360"/>
      </w:pPr>
      <w:rPr>
        <w:rFonts w:ascii="Wingdings" w:hAnsi="Wingdings" w:hint="default"/>
      </w:rPr>
    </w:lvl>
    <w:lvl w:ilvl="3" w:tplc="FFFFFFFF" w:tentative="1">
      <w:start w:val="1"/>
      <w:numFmt w:val="bullet"/>
      <w:lvlText w:val=""/>
      <w:lvlJc w:val="left"/>
      <w:pPr>
        <w:ind w:left="3870" w:hanging="360"/>
      </w:pPr>
      <w:rPr>
        <w:rFonts w:ascii="Symbol" w:hAnsi="Symbol" w:hint="default"/>
      </w:rPr>
    </w:lvl>
    <w:lvl w:ilvl="4" w:tplc="FFFFFFFF" w:tentative="1">
      <w:start w:val="1"/>
      <w:numFmt w:val="bullet"/>
      <w:lvlText w:val="o"/>
      <w:lvlJc w:val="left"/>
      <w:pPr>
        <w:ind w:left="4590" w:hanging="360"/>
      </w:pPr>
      <w:rPr>
        <w:rFonts w:ascii="Courier New" w:hAnsi="Courier New" w:cs="Courier New" w:hint="default"/>
      </w:rPr>
    </w:lvl>
    <w:lvl w:ilvl="5" w:tplc="FFFFFFFF" w:tentative="1">
      <w:start w:val="1"/>
      <w:numFmt w:val="bullet"/>
      <w:lvlText w:val=""/>
      <w:lvlJc w:val="left"/>
      <w:pPr>
        <w:ind w:left="5310" w:hanging="360"/>
      </w:pPr>
      <w:rPr>
        <w:rFonts w:ascii="Wingdings" w:hAnsi="Wingdings" w:hint="default"/>
      </w:rPr>
    </w:lvl>
    <w:lvl w:ilvl="6" w:tplc="FFFFFFFF" w:tentative="1">
      <w:start w:val="1"/>
      <w:numFmt w:val="bullet"/>
      <w:lvlText w:val=""/>
      <w:lvlJc w:val="left"/>
      <w:pPr>
        <w:ind w:left="6030" w:hanging="360"/>
      </w:pPr>
      <w:rPr>
        <w:rFonts w:ascii="Symbol" w:hAnsi="Symbol" w:hint="default"/>
      </w:rPr>
    </w:lvl>
    <w:lvl w:ilvl="7" w:tplc="FFFFFFFF" w:tentative="1">
      <w:start w:val="1"/>
      <w:numFmt w:val="bullet"/>
      <w:lvlText w:val="o"/>
      <w:lvlJc w:val="left"/>
      <w:pPr>
        <w:ind w:left="6750" w:hanging="360"/>
      </w:pPr>
      <w:rPr>
        <w:rFonts w:ascii="Courier New" w:hAnsi="Courier New" w:cs="Courier New" w:hint="default"/>
      </w:rPr>
    </w:lvl>
    <w:lvl w:ilvl="8" w:tplc="FFFFFFFF" w:tentative="1">
      <w:start w:val="1"/>
      <w:numFmt w:val="bullet"/>
      <w:lvlText w:val=""/>
      <w:lvlJc w:val="left"/>
      <w:pPr>
        <w:ind w:left="7470" w:hanging="360"/>
      </w:pPr>
      <w:rPr>
        <w:rFonts w:ascii="Wingdings" w:hAnsi="Wingdings" w:hint="default"/>
      </w:rPr>
    </w:lvl>
  </w:abstractNum>
  <w:abstractNum w:abstractNumId="9" w15:restartNumberingAfterBreak="0">
    <w:nsid w:val="160021C3"/>
    <w:multiLevelType w:val="multilevel"/>
    <w:tmpl w:val="C066AE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31751AE"/>
    <w:multiLevelType w:val="hybridMultilevel"/>
    <w:tmpl w:val="DC2C1468"/>
    <w:lvl w:ilvl="0" w:tplc="7B6ED0C8">
      <w:start w:val="1"/>
      <w:numFmt w:val="bullet"/>
      <w:lvlText w:val=""/>
      <w:lvlJc w:val="left"/>
      <w:pPr>
        <w:ind w:left="720" w:hanging="360"/>
      </w:pPr>
      <w:rPr>
        <w:rFonts w:ascii="Symbol" w:hAnsi="Symbol" w:hint="default"/>
        <w:sz w:val="20"/>
        <w:szCs w:val="20"/>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3F52275"/>
    <w:multiLevelType w:val="multilevel"/>
    <w:tmpl w:val="2C6A26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7A06AD5"/>
    <w:multiLevelType w:val="multilevel"/>
    <w:tmpl w:val="7E0E77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BF50B74"/>
    <w:multiLevelType w:val="hybridMultilevel"/>
    <w:tmpl w:val="0BFC11EA"/>
    <w:lvl w:ilvl="0" w:tplc="85101BE8">
      <w:start w:val="1"/>
      <w:numFmt w:val="bullet"/>
      <w:lvlText w:val=""/>
      <w:lvlJc w:val="left"/>
      <w:pPr>
        <w:ind w:left="1710" w:hanging="360"/>
      </w:pPr>
      <w:rPr>
        <w:rFonts w:ascii="Symbol" w:hAnsi="Symbol" w:hint="default"/>
        <w:sz w:val="20"/>
        <w:szCs w:val="20"/>
      </w:rPr>
    </w:lvl>
    <w:lvl w:ilvl="1" w:tplc="04090003" w:tentative="1">
      <w:start w:val="1"/>
      <w:numFmt w:val="bullet"/>
      <w:lvlText w:val="o"/>
      <w:lvlJc w:val="left"/>
      <w:pPr>
        <w:ind w:left="2430" w:hanging="360"/>
      </w:pPr>
      <w:rPr>
        <w:rFonts w:ascii="Courier New" w:hAnsi="Courier New" w:cs="Courier New" w:hint="default"/>
      </w:rPr>
    </w:lvl>
    <w:lvl w:ilvl="2" w:tplc="04090005" w:tentative="1">
      <w:start w:val="1"/>
      <w:numFmt w:val="bullet"/>
      <w:lvlText w:val=""/>
      <w:lvlJc w:val="left"/>
      <w:pPr>
        <w:ind w:left="3150" w:hanging="360"/>
      </w:pPr>
      <w:rPr>
        <w:rFonts w:ascii="Wingdings" w:hAnsi="Wingdings" w:hint="default"/>
      </w:rPr>
    </w:lvl>
    <w:lvl w:ilvl="3" w:tplc="04090001" w:tentative="1">
      <w:start w:val="1"/>
      <w:numFmt w:val="bullet"/>
      <w:lvlText w:val=""/>
      <w:lvlJc w:val="left"/>
      <w:pPr>
        <w:ind w:left="3870" w:hanging="360"/>
      </w:pPr>
      <w:rPr>
        <w:rFonts w:ascii="Symbol" w:hAnsi="Symbol" w:hint="default"/>
      </w:rPr>
    </w:lvl>
    <w:lvl w:ilvl="4" w:tplc="04090003" w:tentative="1">
      <w:start w:val="1"/>
      <w:numFmt w:val="bullet"/>
      <w:lvlText w:val="o"/>
      <w:lvlJc w:val="left"/>
      <w:pPr>
        <w:ind w:left="4590" w:hanging="360"/>
      </w:pPr>
      <w:rPr>
        <w:rFonts w:ascii="Courier New" w:hAnsi="Courier New" w:cs="Courier New" w:hint="default"/>
      </w:rPr>
    </w:lvl>
    <w:lvl w:ilvl="5" w:tplc="04090005" w:tentative="1">
      <w:start w:val="1"/>
      <w:numFmt w:val="bullet"/>
      <w:lvlText w:val=""/>
      <w:lvlJc w:val="left"/>
      <w:pPr>
        <w:ind w:left="5310" w:hanging="360"/>
      </w:pPr>
      <w:rPr>
        <w:rFonts w:ascii="Wingdings" w:hAnsi="Wingdings" w:hint="default"/>
      </w:rPr>
    </w:lvl>
    <w:lvl w:ilvl="6" w:tplc="04090001" w:tentative="1">
      <w:start w:val="1"/>
      <w:numFmt w:val="bullet"/>
      <w:lvlText w:val=""/>
      <w:lvlJc w:val="left"/>
      <w:pPr>
        <w:ind w:left="6030" w:hanging="360"/>
      </w:pPr>
      <w:rPr>
        <w:rFonts w:ascii="Symbol" w:hAnsi="Symbol" w:hint="default"/>
      </w:rPr>
    </w:lvl>
    <w:lvl w:ilvl="7" w:tplc="04090003" w:tentative="1">
      <w:start w:val="1"/>
      <w:numFmt w:val="bullet"/>
      <w:lvlText w:val="o"/>
      <w:lvlJc w:val="left"/>
      <w:pPr>
        <w:ind w:left="6750" w:hanging="360"/>
      </w:pPr>
      <w:rPr>
        <w:rFonts w:ascii="Courier New" w:hAnsi="Courier New" w:cs="Courier New" w:hint="default"/>
      </w:rPr>
    </w:lvl>
    <w:lvl w:ilvl="8" w:tplc="04090005" w:tentative="1">
      <w:start w:val="1"/>
      <w:numFmt w:val="bullet"/>
      <w:lvlText w:val=""/>
      <w:lvlJc w:val="left"/>
      <w:pPr>
        <w:ind w:left="7470" w:hanging="360"/>
      </w:pPr>
      <w:rPr>
        <w:rFonts w:ascii="Wingdings" w:hAnsi="Wingdings" w:hint="default"/>
      </w:rPr>
    </w:lvl>
  </w:abstractNum>
  <w:abstractNum w:abstractNumId="14" w15:restartNumberingAfterBreak="0">
    <w:nsid w:val="2C3E0FF8"/>
    <w:multiLevelType w:val="hybridMultilevel"/>
    <w:tmpl w:val="09543E3E"/>
    <w:lvl w:ilvl="0" w:tplc="56FA4E44">
      <w:start w:val="1"/>
      <w:numFmt w:val="bullet"/>
      <w:lvlText w:val=""/>
      <w:lvlJc w:val="left"/>
      <w:pPr>
        <w:ind w:left="2160" w:hanging="360"/>
      </w:pPr>
      <w:rPr>
        <w:rFonts w:ascii="Symbol" w:hAnsi="Symbol" w:hint="default"/>
        <w:sz w:val="20"/>
        <w:szCs w:val="20"/>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5" w15:restartNumberingAfterBreak="0">
    <w:nsid w:val="2C7C5E3B"/>
    <w:multiLevelType w:val="hybridMultilevel"/>
    <w:tmpl w:val="D4A8F1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D0E231A"/>
    <w:multiLevelType w:val="hybridMultilevel"/>
    <w:tmpl w:val="4FEC7836"/>
    <w:lvl w:ilvl="0" w:tplc="C28870C4">
      <w:start w:val="1"/>
      <w:numFmt w:val="bullet"/>
      <w:lvlText w:val=""/>
      <w:lvlJc w:val="left"/>
      <w:pPr>
        <w:ind w:left="1440" w:hanging="360"/>
      </w:pPr>
      <w:rPr>
        <w:rFonts w:ascii="Symbol" w:hAnsi="Symbol" w:hint="default"/>
        <w:sz w:val="20"/>
        <w:szCs w:val="20"/>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2D38741C"/>
    <w:multiLevelType w:val="hybridMultilevel"/>
    <w:tmpl w:val="6212A0F0"/>
    <w:lvl w:ilvl="0" w:tplc="511AADB2">
      <w:start w:val="1"/>
      <w:numFmt w:val="bullet"/>
      <w:lvlText w:val=""/>
      <w:lvlJc w:val="left"/>
      <w:pPr>
        <w:ind w:left="720" w:hanging="360"/>
      </w:pPr>
      <w:rPr>
        <w:rFonts w:ascii="Symbol" w:hAnsi="Symbol" w:hint="default"/>
        <w:sz w:val="20"/>
        <w:szCs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F2D7E83"/>
    <w:multiLevelType w:val="multilevel"/>
    <w:tmpl w:val="5F2480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1C80DD5"/>
    <w:multiLevelType w:val="hybridMultilevel"/>
    <w:tmpl w:val="B7CA4D80"/>
    <w:lvl w:ilvl="0" w:tplc="C8C0E8A0">
      <w:start w:val="1"/>
      <w:numFmt w:val="bullet"/>
      <w:lvlText w:val=""/>
      <w:lvlJc w:val="left"/>
      <w:pPr>
        <w:ind w:left="720" w:hanging="360"/>
      </w:pPr>
      <w:rPr>
        <w:rFonts w:ascii="Symbol" w:hAnsi="Symbol" w:hint="default"/>
        <w:sz w:val="20"/>
        <w:szCs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5042353"/>
    <w:multiLevelType w:val="hybridMultilevel"/>
    <w:tmpl w:val="B2948C6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3C9615E1"/>
    <w:multiLevelType w:val="hybridMultilevel"/>
    <w:tmpl w:val="0162612A"/>
    <w:lvl w:ilvl="0" w:tplc="3932A3E2">
      <w:start w:val="1"/>
      <w:numFmt w:val="bullet"/>
      <w:lvlText w:val=""/>
      <w:lvlJc w:val="left"/>
      <w:pPr>
        <w:ind w:left="1530" w:hanging="360"/>
      </w:pPr>
      <w:rPr>
        <w:rFonts w:ascii="Symbol" w:hAnsi="Symbol" w:hint="default"/>
        <w:sz w:val="20"/>
        <w:szCs w:val="20"/>
      </w:rPr>
    </w:lvl>
    <w:lvl w:ilvl="1" w:tplc="04090003" w:tentative="1">
      <w:start w:val="1"/>
      <w:numFmt w:val="bullet"/>
      <w:lvlText w:val="o"/>
      <w:lvlJc w:val="left"/>
      <w:pPr>
        <w:ind w:left="2250" w:hanging="360"/>
      </w:pPr>
      <w:rPr>
        <w:rFonts w:ascii="Courier New" w:hAnsi="Courier New" w:cs="Courier New" w:hint="default"/>
      </w:rPr>
    </w:lvl>
    <w:lvl w:ilvl="2" w:tplc="04090005" w:tentative="1">
      <w:start w:val="1"/>
      <w:numFmt w:val="bullet"/>
      <w:lvlText w:val=""/>
      <w:lvlJc w:val="left"/>
      <w:pPr>
        <w:ind w:left="2970" w:hanging="360"/>
      </w:pPr>
      <w:rPr>
        <w:rFonts w:ascii="Wingdings" w:hAnsi="Wingdings" w:hint="default"/>
      </w:rPr>
    </w:lvl>
    <w:lvl w:ilvl="3" w:tplc="04090001" w:tentative="1">
      <w:start w:val="1"/>
      <w:numFmt w:val="bullet"/>
      <w:lvlText w:val=""/>
      <w:lvlJc w:val="left"/>
      <w:pPr>
        <w:ind w:left="3690" w:hanging="360"/>
      </w:pPr>
      <w:rPr>
        <w:rFonts w:ascii="Symbol" w:hAnsi="Symbol" w:hint="default"/>
      </w:rPr>
    </w:lvl>
    <w:lvl w:ilvl="4" w:tplc="04090003" w:tentative="1">
      <w:start w:val="1"/>
      <w:numFmt w:val="bullet"/>
      <w:lvlText w:val="o"/>
      <w:lvlJc w:val="left"/>
      <w:pPr>
        <w:ind w:left="4410" w:hanging="360"/>
      </w:pPr>
      <w:rPr>
        <w:rFonts w:ascii="Courier New" w:hAnsi="Courier New" w:cs="Courier New" w:hint="default"/>
      </w:rPr>
    </w:lvl>
    <w:lvl w:ilvl="5" w:tplc="04090005" w:tentative="1">
      <w:start w:val="1"/>
      <w:numFmt w:val="bullet"/>
      <w:lvlText w:val=""/>
      <w:lvlJc w:val="left"/>
      <w:pPr>
        <w:ind w:left="5130" w:hanging="360"/>
      </w:pPr>
      <w:rPr>
        <w:rFonts w:ascii="Wingdings" w:hAnsi="Wingdings" w:hint="default"/>
      </w:rPr>
    </w:lvl>
    <w:lvl w:ilvl="6" w:tplc="04090001" w:tentative="1">
      <w:start w:val="1"/>
      <w:numFmt w:val="bullet"/>
      <w:lvlText w:val=""/>
      <w:lvlJc w:val="left"/>
      <w:pPr>
        <w:ind w:left="5850" w:hanging="360"/>
      </w:pPr>
      <w:rPr>
        <w:rFonts w:ascii="Symbol" w:hAnsi="Symbol" w:hint="default"/>
      </w:rPr>
    </w:lvl>
    <w:lvl w:ilvl="7" w:tplc="04090003" w:tentative="1">
      <w:start w:val="1"/>
      <w:numFmt w:val="bullet"/>
      <w:lvlText w:val="o"/>
      <w:lvlJc w:val="left"/>
      <w:pPr>
        <w:ind w:left="6570" w:hanging="360"/>
      </w:pPr>
      <w:rPr>
        <w:rFonts w:ascii="Courier New" w:hAnsi="Courier New" w:cs="Courier New" w:hint="default"/>
      </w:rPr>
    </w:lvl>
    <w:lvl w:ilvl="8" w:tplc="04090005" w:tentative="1">
      <w:start w:val="1"/>
      <w:numFmt w:val="bullet"/>
      <w:lvlText w:val=""/>
      <w:lvlJc w:val="left"/>
      <w:pPr>
        <w:ind w:left="7290" w:hanging="360"/>
      </w:pPr>
      <w:rPr>
        <w:rFonts w:ascii="Wingdings" w:hAnsi="Wingdings" w:hint="default"/>
      </w:rPr>
    </w:lvl>
  </w:abstractNum>
  <w:abstractNum w:abstractNumId="22" w15:restartNumberingAfterBreak="0">
    <w:nsid w:val="40856525"/>
    <w:multiLevelType w:val="hybridMultilevel"/>
    <w:tmpl w:val="36EC7E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2F87830"/>
    <w:multiLevelType w:val="hybridMultilevel"/>
    <w:tmpl w:val="B1F45E00"/>
    <w:lvl w:ilvl="0" w:tplc="82F4460A">
      <w:start w:val="1"/>
      <w:numFmt w:val="decimal"/>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30304DB"/>
    <w:multiLevelType w:val="multilevel"/>
    <w:tmpl w:val="0A024A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3846A8B"/>
    <w:multiLevelType w:val="multilevel"/>
    <w:tmpl w:val="4BD8101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44EB3632"/>
    <w:multiLevelType w:val="multilevel"/>
    <w:tmpl w:val="76146834"/>
    <w:lvl w:ilvl="0">
      <w:start w:val="1"/>
      <w:numFmt w:val="bullet"/>
      <w:lvlText w:val=""/>
      <w:lvlJc w:val="left"/>
      <w:pPr>
        <w:tabs>
          <w:tab w:val="num" w:pos="720"/>
        </w:tabs>
        <w:ind w:left="720" w:hanging="360"/>
      </w:pPr>
      <w:rPr>
        <w:rFonts w:ascii="Symbol" w:hAnsi="Symbol" w:hint="default"/>
        <w:sz w:val="20"/>
        <w:szCs w:val="20"/>
      </w:rPr>
    </w:lvl>
    <w:lvl w:ilvl="1">
      <w:start w:val="4"/>
      <w:numFmt w:val="bullet"/>
      <w:lvlText w:val="-"/>
      <w:lvlJc w:val="left"/>
      <w:pPr>
        <w:ind w:left="1440" w:hanging="360"/>
      </w:pPr>
      <w:rPr>
        <w:rFonts w:ascii="Times New Roman" w:eastAsiaTheme="minorHAnsi" w:hAnsi="Times New Roman" w:cs="Times New Roman" w:hint="default"/>
      </w:rPr>
    </w:lvl>
    <w:lvl w:ilvl="2">
      <w:start w:val="1"/>
      <w:numFmt w:val="bullet"/>
      <w:lvlText w:val=""/>
      <w:lvlJc w:val="left"/>
      <w:pPr>
        <w:ind w:left="2160" w:hanging="360"/>
      </w:pPr>
      <w:rPr>
        <w:rFonts w:ascii="Symbol" w:hAnsi="Symbol" w:hint="default"/>
        <w:sz w:val="20"/>
        <w:szCs w:val="20"/>
      </w:rPr>
    </w:lvl>
    <w:lvl w:ilvl="3">
      <w:start w:val="1"/>
      <w:numFmt w:val="lowerLetter"/>
      <w:lvlText w:val="%4."/>
      <w:lvlJc w:val="left"/>
      <w:pPr>
        <w:ind w:left="2880" w:hanging="360"/>
      </w:pPr>
      <w:rPr>
        <w:rFonts w:hint="default"/>
      </w:rPr>
    </w:lvl>
    <w:lvl w:ilvl="4">
      <w:start w:val="1"/>
      <w:numFmt w:val="decimal"/>
      <w:lvlText w:val="%5."/>
      <w:lvlJc w:val="left"/>
      <w:pPr>
        <w:tabs>
          <w:tab w:val="num" w:pos="3600"/>
        </w:tabs>
        <w:ind w:left="3600" w:hanging="360"/>
      </w:pPr>
      <w:rPr>
        <w:rFonts w:ascii="Times New Roman" w:eastAsiaTheme="minorHAnsi" w:hAnsi="Times New Roman" w:cstheme="minorBidi"/>
      </w:rPr>
    </w:lvl>
    <w:lvl w:ilvl="5" w:tentative="1">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rPr>
        <w:i w:val="0"/>
        <w:iCs w:val="0"/>
      </w:rPr>
    </w:lvl>
    <w:lvl w:ilvl="7">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480C446F"/>
    <w:multiLevelType w:val="hybridMultilevel"/>
    <w:tmpl w:val="385CB34C"/>
    <w:lvl w:ilvl="0" w:tplc="85101BE8">
      <w:start w:val="1"/>
      <w:numFmt w:val="bullet"/>
      <w:lvlText w:val=""/>
      <w:lvlJc w:val="left"/>
      <w:pPr>
        <w:ind w:left="1800" w:hanging="360"/>
      </w:pPr>
      <w:rPr>
        <w:rFonts w:ascii="Symbol" w:hAnsi="Symbol" w:hint="default"/>
        <w:sz w:val="20"/>
        <w:szCs w:val="20"/>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8" w15:restartNumberingAfterBreak="0">
    <w:nsid w:val="495747D7"/>
    <w:multiLevelType w:val="multilevel"/>
    <w:tmpl w:val="8600528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A2E16B7"/>
    <w:multiLevelType w:val="multilevel"/>
    <w:tmpl w:val="601C80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4C133498"/>
    <w:multiLevelType w:val="hybridMultilevel"/>
    <w:tmpl w:val="F556644E"/>
    <w:lvl w:ilvl="0" w:tplc="801E8564">
      <w:start w:val="1"/>
      <w:numFmt w:val="bullet"/>
      <w:lvlText w:val=""/>
      <w:lvlJc w:val="left"/>
      <w:pPr>
        <w:ind w:left="1440" w:hanging="360"/>
      </w:pPr>
      <w:rPr>
        <w:rFonts w:ascii="Symbol" w:hAnsi="Symbol" w:hint="default"/>
        <w:sz w:val="20"/>
        <w:szCs w:val="20"/>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4CE70363"/>
    <w:multiLevelType w:val="hybridMultilevel"/>
    <w:tmpl w:val="2B7A3700"/>
    <w:lvl w:ilvl="0" w:tplc="511AADB2">
      <w:start w:val="1"/>
      <w:numFmt w:val="bullet"/>
      <w:lvlText w:val=""/>
      <w:lvlJc w:val="left"/>
      <w:pPr>
        <w:ind w:left="720" w:hanging="360"/>
      </w:pPr>
      <w:rPr>
        <w:rFonts w:ascii="Symbol" w:hAnsi="Symbol" w:hint="default"/>
        <w:sz w:val="20"/>
        <w:szCs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DA31A35"/>
    <w:multiLevelType w:val="hybridMultilevel"/>
    <w:tmpl w:val="158ACD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E641FA1"/>
    <w:multiLevelType w:val="multilevel"/>
    <w:tmpl w:val="28189F0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504B0D83"/>
    <w:multiLevelType w:val="hybridMultilevel"/>
    <w:tmpl w:val="739CC37E"/>
    <w:lvl w:ilvl="0" w:tplc="40CC333E">
      <w:start w:val="1"/>
      <w:numFmt w:val="bullet"/>
      <w:lvlText w:val=""/>
      <w:lvlJc w:val="left"/>
      <w:pPr>
        <w:ind w:left="1080" w:hanging="360"/>
      </w:pPr>
      <w:rPr>
        <w:rFonts w:ascii="Symbol" w:hAnsi="Symbol" w:hint="default"/>
        <w:sz w:val="20"/>
        <w:szCs w:val="2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5" w15:restartNumberingAfterBreak="0">
    <w:nsid w:val="508248B0"/>
    <w:multiLevelType w:val="hybridMultilevel"/>
    <w:tmpl w:val="A5260D02"/>
    <w:lvl w:ilvl="0" w:tplc="3932A3E2">
      <w:start w:val="1"/>
      <w:numFmt w:val="bullet"/>
      <w:lvlText w:val=""/>
      <w:lvlJc w:val="left"/>
      <w:pPr>
        <w:ind w:left="1530" w:hanging="360"/>
      </w:pPr>
      <w:rPr>
        <w:rFonts w:ascii="Symbol" w:hAnsi="Symbol" w:hint="default"/>
        <w:sz w:val="20"/>
        <w:szCs w:val="20"/>
      </w:rPr>
    </w:lvl>
    <w:lvl w:ilvl="1" w:tplc="04090003" w:tentative="1">
      <w:start w:val="1"/>
      <w:numFmt w:val="bullet"/>
      <w:lvlText w:val="o"/>
      <w:lvlJc w:val="left"/>
      <w:pPr>
        <w:ind w:left="2250" w:hanging="360"/>
      </w:pPr>
      <w:rPr>
        <w:rFonts w:ascii="Courier New" w:hAnsi="Courier New" w:cs="Courier New" w:hint="default"/>
      </w:rPr>
    </w:lvl>
    <w:lvl w:ilvl="2" w:tplc="04090005" w:tentative="1">
      <w:start w:val="1"/>
      <w:numFmt w:val="bullet"/>
      <w:lvlText w:val=""/>
      <w:lvlJc w:val="left"/>
      <w:pPr>
        <w:ind w:left="2970" w:hanging="360"/>
      </w:pPr>
      <w:rPr>
        <w:rFonts w:ascii="Wingdings" w:hAnsi="Wingdings" w:hint="default"/>
      </w:rPr>
    </w:lvl>
    <w:lvl w:ilvl="3" w:tplc="04090001" w:tentative="1">
      <w:start w:val="1"/>
      <w:numFmt w:val="bullet"/>
      <w:lvlText w:val=""/>
      <w:lvlJc w:val="left"/>
      <w:pPr>
        <w:ind w:left="3690" w:hanging="360"/>
      </w:pPr>
      <w:rPr>
        <w:rFonts w:ascii="Symbol" w:hAnsi="Symbol" w:hint="default"/>
      </w:rPr>
    </w:lvl>
    <w:lvl w:ilvl="4" w:tplc="04090003" w:tentative="1">
      <w:start w:val="1"/>
      <w:numFmt w:val="bullet"/>
      <w:lvlText w:val="o"/>
      <w:lvlJc w:val="left"/>
      <w:pPr>
        <w:ind w:left="4410" w:hanging="360"/>
      </w:pPr>
      <w:rPr>
        <w:rFonts w:ascii="Courier New" w:hAnsi="Courier New" w:cs="Courier New" w:hint="default"/>
      </w:rPr>
    </w:lvl>
    <w:lvl w:ilvl="5" w:tplc="04090005" w:tentative="1">
      <w:start w:val="1"/>
      <w:numFmt w:val="bullet"/>
      <w:lvlText w:val=""/>
      <w:lvlJc w:val="left"/>
      <w:pPr>
        <w:ind w:left="5130" w:hanging="360"/>
      </w:pPr>
      <w:rPr>
        <w:rFonts w:ascii="Wingdings" w:hAnsi="Wingdings" w:hint="default"/>
      </w:rPr>
    </w:lvl>
    <w:lvl w:ilvl="6" w:tplc="04090001" w:tentative="1">
      <w:start w:val="1"/>
      <w:numFmt w:val="bullet"/>
      <w:lvlText w:val=""/>
      <w:lvlJc w:val="left"/>
      <w:pPr>
        <w:ind w:left="5850" w:hanging="360"/>
      </w:pPr>
      <w:rPr>
        <w:rFonts w:ascii="Symbol" w:hAnsi="Symbol" w:hint="default"/>
      </w:rPr>
    </w:lvl>
    <w:lvl w:ilvl="7" w:tplc="04090003" w:tentative="1">
      <w:start w:val="1"/>
      <w:numFmt w:val="bullet"/>
      <w:lvlText w:val="o"/>
      <w:lvlJc w:val="left"/>
      <w:pPr>
        <w:ind w:left="6570" w:hanging="360"/>
      </w:pPr>
      <w:rPr>
        <w:rFonts w:ascii="Courier New" w:hAnsi="Courier New" w:cs="Courier New" w:hint="default"/>
      </w:rPr>
    </w:lvl>
    <w:lvl w:ilvl="8" w:tplc="04090005" w:tentative="1">
      <w:start w:val="1"/>
      <w:numFmt w:val="bullet"/>
      <w:lvlText w:val=""/>
      <w:lvlJc w:val="left"/>
      <w:pPr>
        <w:ind w:left="7290" w:hanging="360"/>
      </w:pPr>
      <w:rPr>
        <w:rFonts w:ascii="Wingdings" w:hAnsi="Wingdings" w:hint="default"/>
      </w:rPr>
    </w:lvl>
  </w:abstractNum>
  <w:abstractNum w:abstractNumId="36" w15:restartNumberingAfterBreak="0">
    <w:nsid w:val="51241392"/>
    <w:multiLevelType w:val="hybridMultilevel"/>
    <w:tmpl w:val="E2928D86"/>
    <w:lvl w:ilvl="0" w:tplc="511AADB2">
      <w:start w:val="1"/>
      <w:numFmt w:val="bullet"/>
      <w:lvlText w:val=""/>
      <w:lvlJc w:val="left"/>
      <w:pPr>
        <w:ind w:left="720" w:hanging="360"/>
      </w:pPr>
      <w:rPr>
        <w:rFonts w:ascii="Symbol" w:hAnsi="Symbol" w:hint="default"/>
        <w:sz w:val="20"/>
        <w:szCs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2D62305"/>
    <w:multiLevelType w:val="hybridMultilevel"/>
    <w:tmpl w:val="61BE38C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8" w15:restartNumberingAfterBreak="0">
    <w:nsid w:val="54296661"/>
    <w:multiLevelType w:val="hybridMultilevel"/>
    <w:tmpl w:val="7B2471A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4755E46"/>
    <w:multiLevelType w:val="multilevel"/>
    <w:tmpl w:val="E09E90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54DC52D9"/>
    <w:multiLevelType w:val="multilevel"/>
    <w:tmpl w:val="4C5E15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55642E16"/>
    <w:multiLevelType w:val="multilevel"/>
    <w:tmpl w:val="845055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55D87B0E"/>
    <w:multiLevelType w:val="hybridMultilevel"/>
    <w:tmpl w:val="1B9EBC50"/>
    <w:lvl w:ilvl="0" w:tplc="3932A3E2">
      <w:start w:val="1"/>
      <w:numFmt w:val="bullet"/>
      <w:lvlText w:val=""/>
      <w:lvlJc w:val="left"/>
      <w:pPr>
        <w:ind w:left="1530" w:hanging="360"/>
      </w:pPr>
      <w:rPr>
        <w:rFonts w:ascii="Symbol" w:hAnsi="Symbol" w:hint="default"/>
        <w:sz w:val="20"/>
        <w:szCs w:val="20"/>
      </w:rPr>
    </w:lvl>
    <w:lvl w:ilvl="1" w:tplc="04090003" w:tentative="1">
      <w:start w:val="1"/>
      <w:numFmt w:val="bullet"/>
      <w:lvlText w:val="o"/>
      <w:lvlJc w:val="left"/>
      <w:pPr>
        <w:ind w:left="2250" w:hanging="360"/>
      </w:pPr>
      <w:rPr>
        <w:rFonts w:ascii="Courier New" w:hAnsi="Courier New" w:cs="Courier New" w:hint="default"/>
      </w:rPr>
    </w:lvl>
    <w:lvl w:ilvl="2" w:tplc="04090005" w:tentative="1">
      <w:start w:val="1"/>
      <w:numFmt w:val="bullet"/>
      <w:lvlText w:val=""/>
      <w:lvlJc w:val="left"/>
      <w:pPr>
        <w:ind w:left="2970" w:hanging="360"/>
      </w:pPr>
      <w:rPr>
        <w:rFonts w:ascii="Wingdings" w:hAnsi="Wingdings" w:hint="default"/>
      </w:rPr>
    </w:lvl>
    <w:lvl w:ilvl="3" w:tplc="04090001" w:tentative="1">
      <w:start w:val="1"/>
      <w:numFmt w:val="bullet"/>
      <w:lvlText w:val=""/>
      <w:lvlJc w:val="left"/>
      <w:pPr>
        <w:ind w:left="3690" w:hanging="360"/>
      </w:pPr>
      <w:rPr>
        <w:rFonts w:ascii="Symbol" w:hAnsi="Symbol" w:hint="default"/>
      </w:rPr>
    </w:lvl>
    <w:lvl w:ilvl="4" w:tplc="04090003" w:tentative="1">
      <w:start w:val="1"/>
      <w:numFmt w:val="bullet"/>
      <w:lvlText w:val="o"/>
      <w:lvlJc w:val="left"/>
      <w:pPr>
        <w:ind w:left="4410" w:hanging="360"/>
      </w:pPr>
      <w:rPr>
        <w:rFonts w:ascii="Courier New" w:hAnsi="Courier New" w:cs="Courier New" w:hint="default"/>
      </w:rPr>
    </w:lvl>
    <w:lvl w:ilvl="5" w:tplc="04090005" w:tentative="1">
      <w:start w:val="1"/>
      <w:numFmt w:val="bullet"/>
      <w:lvlText w:val=""/>
      <w:lvlJc w:val="left"/>
      <w:pPr>
        <w:ind w:left="5130" w:hanging="360"/>
      </w:pPr>
      <w:rPr>
        <w:rFonts w:ascii="Wingdings" w:hAnsi="Wingdings" w:hint="default"/>
      </w:rPr>
    </w:lvl>
    <w:lvl w:ilvl="6" w:tplc="04090001" w:tentative="1">
      <w:start w:val="1"/>
      <w:numFmt w:val="bullet"/>
      <w:lvlText w:val=""/>
      <w:lvlJc w:val="left"/>
      <w:pPr>
        <w:ind w:left="5850" w:hanging="360"/>
      </w:pPr>
      <w:rPr>
        <w:rFonts w:ascii="Symbol" w:hAnsi="Symbol" w:hint="default"/>
      </w:rPr>
    </w:lvl>
    <w:lvl w:ilvl="7" w:tplc="04090003" w:tentative="1">
      <w:start w:val="1"/>
      <w:numFmt w:val="bullet"/>
      <w:lvlText w:val="o"/>
      <w:lvlJc w:val="left"/>
      <w:pPr>
        <w:ind w:left="6570" w:hanging="360"/>
      </w:pPr>
      <w:rPr>
        <w:rFonts w:ascii="Courier New" w:hAnsi="Courier New" w:cs="Courier New" w:hint="default"/>
      </w:rPr>
    </w:lvl>
    <w:lvl w:ilvl="8" w:tplc="04090005" w:tentative="1">
      <w:start w:val="1"/>
      <w:numFmt w:val="bullet"/>
      <w:lvlText w:val=""/>
      <w:lvlJc w:val="left"/>
      <w:pPr>
        <w:ind w:left="7290" w:hanging="360"/>
      </w:pPr>
      <w:rPr>
        <w:rFonts w:ascii="Wingdings" w:hAnsi="Wingdings" w:hint="default"/>
      </w:rPr>
    </w:lvl>
  </w:abstractNum>
  <w:abstractNum w:abstractNumId="43" w15:restartNumberingAfterBreak="0">
    <w:nsid w:val="58046AF6"/>
    <w:multiLevelType w:val="hybridMultilevel"/>
    <w:tmpl w:val="8110E3DE"/>
    <w:lvl w:ilvl="0" w:tplc="3932A3E2">
      <w:start w:val="1"/>
      <w:numFmt w:val="bullet"/>
      <w:lvlText w:val=""/>
      <w:lvlJc w:val="left"/>
      <w:pPr>
        <w:ind w:left="1440" w:hanging="360"/>
      </w:pPr>
      <w:rPr>
        <w:rFonts w:ascii="Symbol" w:hAnsi="Symbol" w:hint="default"/>
        <w:sz w:val="20"/>
        <w:szCs w:val="20"/>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4" w15:restartNumberingAfterBreak="0">
    <w:nsid w:val="5AF36A25"/>
    <w:multiLevelType w:val="multilevel"/>
    <w:tmpl w:val="9B3E1744"/>
    <w:lvl w:ilvl="0">
      <w:start w:val="1"/>
      <w:numFmt w:val="decimal"/>
      <w:lvlText w:val="%1."/>
      <w:lvlJc w:val="left"/>
      <w:pPr>
        <w:tabs>
          <w:tab w:val="num" w:pos="720"/>
        </w:tabs>
        <w:ind w:left="720" w:hanging="360"/>
      </w:pPr>
      <w:rPr>
        <w:rFonts w:ascii="Times New Roman" w:eastAsiaTheme="minorHAnsi" w:hAnsi="Times New Roman" w:cstheme="minorBidi"/>
        <w:i w:val="0"/>
        <w:iCs w:val="0"/>
        <w:sz w:val="24"/>
        <w:szCs w:val="24"/>
      </w:rPr>
    </w:lvl>
    <w:lvl w:ilvl="1">
      <w:start w:val="4"/>
      <w:numFmt w:val="bullet"/>
      <w:lvlText w:val="-"/>
      <w:lvlJc w:val="left"/>
      <w:pPr>
        <w:ind w:left="1440" w:hanging="360"/>
      </w:pPr>
      <w:rPr>
        <w:rFonts w:ascii="Times New Roman" w:eastAsiaTheme="minorHAnsi" w:hAnsi="Times New Roman" w:cs="Times New Roman" w:hint="default"/>
      </w:rPr>
    </w:lvl>
    <w:lvl w:ilvl="2">
      <w:start w:val="1"/>
      <w:numFmt w:val="bullet"/>
      <w:lvlText w:val=""/>
      <w:lvlJc w:val="left"/>
      <w:pPr>
        <w:ind w:left="2160" w:hanging="360"/>
      </w:pPr>
      <w:rPr>
        <w:rFonts w:ascii="Symbol" w:hAnsi="Symbol" w:hint="default"/>
        <w:sz w:val="20"/>
        <w:szCs w:val="20"/>
      </w:rPr>
    </w:lvl>
    <w:lvl w:ilvl="3">
      <w:start w:val="1"/>
      <w:numFmt w:val="lowerLetter"/>
      <w:lvlText w:val="%4."/>
      <w:lvlJc w:val="left"/>
      <w:pPr>
        <w:ind w:left="2880" w:hanging="360"/>
      </w:pPr>
      <w:rPr>
        <w:rFonts w:hint="default"/>
      </w:rPr>
    </w:lvl>
    <w:lvl w:ilvl="4">
      <w:start w:val="1"/>
      <w:numFmt w:val="decimal"/>
      <w:lvlText w:val="%5."/>
      <w:lvlJc w:val="left"/>
      <w:pPr>
        <w:tabs>
          <w:tab w:val="num" w:pos="3600"/>
        </w:tabs>
        <w:ind w:left="3600" w:hanging="360"/>
      </w:pPr>
      <w:rPr>
        <w:rFonts w:ascii="Times New Roman" w:eastAsiaTheme="minorHAnsi" w:hAnsi="Times New Roman" w:cstheme="minorBidi"/>
        <w:i w:val="0"/>
        <w:iCs w:val="0"/>
      </w:rPr>
    </w:lvl>
    <w:lvl w:ilvl="5">
      <w:start w:val="1"/>
      <w:numFmt w:val="decimal"/>
      <w:lvlText w:val="%6."/>
      <w:lvlJc w:val="left"/>
      <w:pPr>
        <w:tabs>
          <w:tab w:val="num" w:pos="4320"/>
        </w:tabs>
        <w:ind w:left="4320" w:hanging="360"/>
      </w:pPr>
      <w:rPr>
        <w:i w:val="0"/>
        <w:iCs w:val="0"/>
      </w:rPr>
    </w:lvl>
    <w:lvl w:ilvl="6">
      <w:start w:val="1"/>
      <w:numFmt w:val="decimal"/>
      <w:lvlText w:val="%7."/>
      <w:lvlJc w:val="left"/>
      <w:pPr>
        <w:tabs>
          <w:tab w:val="num" w:pos="5040"/>
        </w:tabs>
        <w:ind w:left="5040" w:hanging="360"/>
      </w:pPr>
      <w:rPr>
        <w:i w:val="0"/>
        <w:iCs w:val="0"/>
      </w:rPr>
    </w:lvl>
    <w:lvl w:ilvl="7">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5B9248CD"/>
    <w:multiLevelType w:val="multilevel"/>
    <w:tmpl w:val="569AD9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5E7038D9"/>
    <w:multiLevelType w:val="multilevel"/>
    <w:tmpl w:val="3C9EF30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5ECD3B43"/>
    <w:multiLevelType w:val="hybridMultilevel"/>
    <w:tmpl w:val="5D6C7D3C"/>
    <w:lvl w:ilvl="0" w:tplc="C8C0E8A0">
      <w:start w:val="1"/>
      <w:numFmt w:val="bullet"/>
      <w:lvlText w:val=""/>
      <w:lvlJc w:val="left"/>
      <w:pPr>
        <w:ind w:left="2160" w:hanging="360"/>
      </w:pPr>
      <w:rPr>
        <w:rFonts w:ascii="Symbol" w:hAnsi="Symbol" w:hint="default"/>
        <w:sz w:val="20"/>
        <w:szCs w:val="20"/>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48" w15:restartNumberingAfterBreak="0">
    <w:nsid w:val="5FC432EA"/>
    <w:multiLevelType w:val="multilevel"/>
    <w:tmpl w:val="ABEA9C38"/>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sz w:val="20"/>
        <w:szCs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9" w15:restartNumberingAfterBreak="0">
    <w:nsid w:val="60E867C0"/>
    <w:multiLevelType w:val="hybridMultilevel"/>
    <w:tmpl w:val="29203160"/>
    <w:lvl w:ilvl="0" w:tplc="214EFE9C">
      <w:start w:val="1"/>
      <w:numFmt w:val="bullet"/>
      <w:lvlText w:val=""/>
      <w:lvlJc w:val="left"/>
      <w:pPr>
        <w:ind w:left="720" w:hanging="360"/>
      </w:pPr>
      <w:rPr>
        <w:rFonts w:ascii="Symbol" w:hAnsi="Symbol" w:hint="default"/>
        <w:sz w:val="20"/>
        <w:szCs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62CF59BB"/>
    <w:multiLevelType w:val="hybridMultilevel"/>
    <w:tmpl w:val="5B900DAC"/>
    <w:lvl w:ilvl="0" w:tplc="511AADB2">
      <w:start w:val="1"/>
      <w:numFmt w:val="bullet"/>
      <w:lvlText w:val=""/>
      <w:lvlJc w:val="left"/>
      <w:pPr>
        <w:ind w:left="720" w:hanging="360"/>
      </w:pPr>
      <w:rPr>
        <w:rFonts w:ascii="Symbol" w:hAnsi="Symbol" w:hint="default"/>
        <w:sz w:val="20"/>
        <w:szCs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6323120A"/>
    <w:multiLevelType w:val="multilevel"/>
    <w:tmpl w:val="8E8C0D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64682503"/>
    <w:multiLevelType w:val="hybridMultilevel"/>
    <w:tmpl w:val="7C46EC1E"/>
    <w:lvl w:ilvl="0" w:tplc="FB1C0A66">
      <w:start w:val="1"/>
      <w:numFmt w:val="bullet"/>
      <w:lvlText w:val=""/>
      <w:lvlJc w:val="left"/>
      <w:pPr>
        <w:ind w:left="2880" w:hanging="360"/>
      </w:pPr>
      <w:rPr>
        <w:rFonts w:ascii="Symbol" w:hAnsi="Symbol" w:hint="default"/>
        <w:sz w:val="20"/>
        <w:szCs w:val="20"/>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53" w15:restartNumberingAfterBreak="0">
    <w:nsid w:val="656A6F65"/>
    <w:multiLevelType w:val="multilevel"/>
    <w:tmpl w:val="9DC28A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66603587"/>
    <w:multiLevelType w:val="hybridMultilevel"/>
    <w:tmpl w:val="76E0125A"/>
    <w:lvl w:ilvl="0" w:tplc="FFFFFFFF">
      <w:start w:val="1"/>
      <w:numFmt w:val="bullet"/>
      <w:lvlText w:val=""/>
      <w:lvlJc w:val="left"/>
      <w:pPr>
        <w:ind w:left="2970" w:hanging="360"/>
      </w:pPr>
      <w:rPr>
        <w:rFonts w:ascii="Symbol" w:hAnsi="Symbol" w:hint="default"/>
        <w:sz w:val="20"/>
        <w:szCs w:val="20"/>
      </w:rPr>
    </w:lvl>
    <w:lvl w:ilvl="1" w:tplc="3932A3E2">
      <w:start w:val="1"/>
      <w:numFmt w:val="bullet"/>
      <w:lvlText w:val=""/>
      <w:lvlJc w:val="left"/>
      <w:pPr>
        <w:ind w:left="1710" w:hanging="360"/>
      </w:pPr>
      <w:rPr>
        <w:rFonts w:ascii="Symbol" w:hAnsi="Symbol" w:hint="default"/>
        <w:sz w:val="20"/>
        <w:szCs w:val="20"/>
      </w:rPr>
    </w:lvl>
    <w:lvl w:ilvl="2" w:tplc="FFFFFFFF" w:tentative="1">
      <w:start w:val="1"/>
      <w:numFmt w:val="bullet"/>
      <w:lvlText w:val=""/>
      <w:lvlJc w:val="left"/>
      <w:pPr>
        <w:ind w:left="3420" w:hanging="360"/>
      </w:pPr>
      <w:rPr>
        <w:rFonts w:ascii="Wingdings" w:hAnsi="Wingdings" w:hint="default"/>
      </w:rPr>
    </w:lvl>
    <w:lvl w:ilvl="3" w:tplc="FFFFFFFF" w:tentative="1">
      <w:start w:val="1"/>
      <w:numFmt w:val="bullet"/>
      <w:lvlText w:val=""/>
      <w:lvlJc w:val="left"/>
      <w:pPr>
        <w:ind w:left="4140" w:hanging="360"/>
      </w:pPr>
      <w:rPr>
        <w:rFonts w:ascii="Symbol" w:hAnsi="Symbol" w:hint="default"/>
      </w:rPr>
    </w:lvl>
    <w:lvl w:ilvl="4" w:tplc="FFFFFFFF" w:tentative="1">
      <w:start w:val="1"/>
      <w:numFmt w:val="bullet"/>
      <w:lvlText w:val="o"/>
      <w:lvlJc w:val="left"/>
      <w:pPr>
        <w:ind w:left="4860" w:hanging="360"/>
      </w:pPr>
      <w:rPr>
        <w:rFonts w:ascii="Courier New" w:hAnsi="Courier New" w:cs="Courier New" w:hint="default"/>
      </w:rPr>
    </w:lvl>
    <w:lvl w:ilvl="5" w:tplc="FFFFFFFF" w:tentative="1">
      <w:start w:val="1"/>
      <w:numFmt w:val="bullet"/>
      <w:lvlText w:val=""/>
      <w:lvlJc w:val="left"/>
      <w:pPr>
        <w:ind w:left="5580" w:hanging="360"/>
      </w:pPr>
      <w:rPr>
        <w:rFonts w:ascii="Wingdings" w:hAnsi="Wingdings" w:hint="default"/>
      </w:rPr>
    </w:lvl>
    <w:lvl w:ilvl="6" w:tplc="FFFFFFFF" w:tentative="1">
      <w:start w:val="1"/>
      <w:numFmt w:val="bullet"/>
      <w:lvlText w:val=""/>
      <w:lvlJc w:val="left"/>
      <w:pPr>
        <w:ind w:left="6300" w:hanging="360"/>
      </w:pPr>
      <w:rPr>
        <w:rFonts w:ascii="Symbol" w:hAnsi="Symbol" w:hint="default"/>
      </w:rPr>
    </w:lvl>
    <w:lvl w:ilvl="7" w:tplc="FFFFFFFF" w:tentative="1">
      <w:start w:val="1"/>
      <w:numFmt w:val="bullet"/>
      <w:lvlText w:val="o"/>
      <w:lvlJc w:val="left"/>
      <w:pPr>
        <w:ind w:left="7020" w:hanging="360"/>
      </w:pPr>
      <w:rPr>
        <w:rFonts w:ascii="Courier New" w:hAnsi="Courier New" w:cs="Courier New" w:hint="default"/>
      </w:rPr>
    </w:lvl>
    <w:lvl w:ilvl="8" w:tplc="FFFFFFFF" w:tentative="1">
      <w:start w:val="1"/>
      <w:numFmt w:val="bullet"/>
      <w:lvlText w:val=""/>
      <w:lvlJc w:val="left"/>
      <w:pPr>
        <w:ind w:left="7740" w:hanging="360"/>
      </w:pPr>
      <w:rPr>
        <w:rFonts w:ascii="Wingdings" w:hAnsi="Wingdings" w:hint="default"/>
      </w:rPr>
    </w:lvl>
  </w:abstractNum>
  <w:abstractNum w:abstractNumId="55" w15:restartNumberingAfterBreak="0">
    <w:nsid w:val="66620682"/>
    <w:multiLevelType w:val="multilevel"/>
    <w:tmpl w:val="95488A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6707545F"/>
    <w:multiLevelType w:val="multilevel"/>
    <w:tmpl w:val="B4BC2E42"/>
    <w:lvl w:ilvl="0">
      <w:start w:val="1"/>
      <w:numFmt w:val="decimal"/>
      <w:lvlText w:val="%1."/>
      <w:lvlJc w:val="left"/>
      <w:pPr>
        <w:tabs>
          <w:tab w:val="num" w:pos="720"/>
        </w:tabs>
        <w:ind w:left="720" w:hanging="360"/>
      </w:pPr>
      <w:rPr>
        <w:rFonts w:ascii="Times New Roman" w:hAnsi="Times New Roman" w:cs="Times New Roman" w:hint="default"/>
        <w:i w:val="0"/>
        <w:iCs w:val="0"/>
      </w:rPr>
    </w:lvl>
    <w:lvl w:ilvl="1">
      <w:start w:val="1"/>
      <w:numFmt w:val="decimal"/>
      <w:lvlText w:val="%2."/>
      <w:lvlJc w:val="left"/>
      <w:pPr>
        <w:ind w:left="1440" w:hanging="360"/>
      </w:pPr>
      <w:rPr>
        <w:i w:val="0"/>
        <w:iCs w:val="0"/>
      </w:rPr>
    </w:lvl>
    <w:lvl w:ilvl="2">
      <w:start w:val="1"/>
      <w:numFmt w:val="decimal"/>
      <w:lvlText w:val="%3."/>
      <w:lvlJc w:val="left"/>
      <w:pPr>
        <w:ind w:left="2160" w:hanging="360"/>
      </w:pPr>
      <w:rPr>
        <w:i w:val="0"/>
        <w:iCs w:val="0"/>
      </w:rPr>
    </w:lvl>
    <w:lvl w:ilvl="3">
      <w:start w:val="1"/>
      <w:numFmt w:val="decimal"/>
      <w:lvlText w:val="%4."/>
      <w:lvlJc w:val="left"/>
      <w:pPr>
        <w:tabs>
          <w:tab w:val="num" w:pos="2880"/>
        </w:tabs>
        <w:ind w:left="2880" w:hanging="360"/>
      </w:pPr>
      <w:rPr>
        <w:rFonts w:ascii="Times New Roman" w:hAnsi="Times New Roman" w:cs="Times New Roman" w:hint="default"/>
      </w:rPr>
    </w:lvl>
    <w:lvl w:ilvl="4">
      <w:start w:val="1"/>
      <w:numFmt w:val="decimal"/>
      <w:lvlText w:val="%5."/>
      <w:lvlJc w:val="left"/>
      <w:pPr>
        <w:tabs>
          <w:tab w:val="num" w:pos="3420"/>
        </w:tabs>
        <w:ind w:left="3420" w:hanging="360"/>
      </w:pPr>
      <w:rPr>
        <w:rFonts w:ascii="Times New Roman" w:hAnsi="Times New Roman" w:cs="Times New Roman" w:hint="default"/>
        <w:i w:val="0"/>
        <w:iCs w:val="0"/>
      </w:rPr>
    </w:lvl>
    <w:lvl w:ilvl="5">
      <w:start w:val="1"/>
      <w:numFmt w:val="decimal"/>
      <w:lvlText w:val="%6."/>
      <w:lvlJc w:val="left"/>
      <w:pPr>
        <w:tabs>
          <w:tab w:val="num" w:pos="4320"/>
        </w:tabs>
        <w:ind w:left="4320" w:hanging="360"/>
      </w:pPr>
      <w:rPr>
        <w:rFonts w:ascii="Times New Roman" w:hAnsi="Times New Roman" w:cs="Times New Roman" w:hint="default"/>
        <w:i w:val="0"/>
        <w:iCs w:val="0"/>
      </w:rPr>
    </w:lvl>
    <w:lvl w:ilvl="6">
      <w:start w:val="1"/>
      <w:numFmt w:val="decimal"/>
      <w:lvlText w:val="%7."/>
      <w:lvlJc w:val="left"/>
      <w:pPr>
        <w:tabs>
          <w:tab w:val="num" w:pos="5040"/>
        </w:tabs>
        <w:ind w:left="5040" w:hanging="360"/>
      </w:pPr>
      <w:rPr>
        <w:rFonts w:ascii="Times New Roman" w:hAnsi="Times New Roman" w:cs="Times New Roman" w:hint="default"/>
      </w:rPr>
    </w:lvl>
    <w:lvl w:ilvl="7">
      <w:start w:val="1"/>
      <w:numFmt w:val="decimal"/>
      <w:lvlText w:val="%8."/>
      <w:lvlJc w:val="left"/>
      <w:pPr>
        <w:tabs>
          <w:tab w:val="num" w:pos="5760"/>
        </w:tabs>
        <w:ind w:left="5760" w:hanging="360"/>
      </w:pPr>
      <w:rPr>
        <w:rFonts w:ascii="Times New Roman" w:hAnsi="Times New Roman" w:cs="Times New Roman" w:hint="default"/>
      </w:rPr>
    </w:lvl>
    <w:lvl w:ilvl="8">
      <w:start w:val="1"/>
      <w:numFmt w:val="decimal"/>
      <w:lvlText w:val="%9."/>
      <w:lvlJc w:val="left"/>
      <w:pPr>
        <w:tabs>
          <w:tab w:val="num" w:pos="6480"/>
        </w:tabs>
        <w:ind w:left="6480" w:hanging="360"/>
      </w:pPr>
      <w:rPr>
        <w:rFonts w:ascii="Times New Roman" w:hAnsi="Times New Roman" w:cs="Times New Roman" w:hint="default"/>
      </w:rPr>
    </w:lvl>
  </w:abstractNum>
  <w:abstractNum w:abstractNumId="57" w15:restartNumberingAfterBreak="0">
    <w:nsid w:val="676C79DF"/>
    <w:multiLevelType w:val="multilevel"/>
    <w:tmpl w:val="3CD2C722"/>
    <w:lvl w:ilvl="0">
      <w:start w:val="1"/>
      <w:numFmt w:val="upperRoman"/>
      <w:pStyle w:val="Heading1"/>
      <w:lvlText w:val="BAB %1"/>
      <w:lvlJc w:val="left"/>
      <w:pPr>
        <w:ind w:left="432" w:hanging="432"/>
      </w:pPr>
    </w:lvl>
    <w:lvl w:ilvl="1">
      <w:start w:val="1"/>
      <w:numFmt w:val="decimal"/>
      <w:pStyle w:val="Heading2"/>
      <w:isLgl/>
      <w:lvlText w:val="%1.%2"/>
      <w:lvlJc w:val="left"/>
      <w:pPr>
        <w:ind w:left="576" w:hanging="576"/>
      </w:pPr>
      <w:rPr>
        <w:i w:val="0"/>
        <w:iCs w:val="0"/>
      </w:rPr>
    </w:lvl>
    <w:lvl w:ilvl="2">
      <w:start w:val="1"/>
      <w:numFmt w:val="decimal"/>
      <w:pStyle w:val="Heading3"/>
      <w:isLgl/>
      <w:lvlText w:val="%1.%2.%3"/>
      <w:lvlJc w:val="left"/>
      <w:pPr>
        <w:ind w:left="720" w:hanging="720"/>
      </w:pPr>
      <w:rPr>
        <w:rFonts w:hint="default"/>
        <w:b/>
        <w:bCs w:val="0"/>
        <w:i w:val="0"/>
        <w:iCs w:val="0"/>
        <w:color w:val="auto"/>
      </w:rPr>
    </w:lvl>
    <w:lvl w:ilvl="3">
      <w:start w:val="1"/>
      <w:numFmt w:val="decimal"/>
      <w:pStyle w:val="Heading4"/>
      <w:isLgl/>
      <w:lvlText w:val="%1.%2.%3.%4"/>
      <w:lvlJc w:val="left"/>
      <w:pPr>
        <w:ind w:left="1584" w:hanging="864"/>
      </w:pPr>
      <w:rPr>
        <w:rFonts w:ascii="Times New Roman" w:hAnsi="Times New Roman" w:cs="Times New Roman" w:hint="default"/>
        <w:i w:val="0"/>
        <w:iCs w:val="0"/>
        <w:color w:val="auto"/>
      </w:rPr>
    </w:lvl>
    <w:lvl w:ilvl="4">
      <w:start w:val="1"/>
      <w:numFmt w:val="decimal"/>
      <w:pStyle w:val="Heading5"/>
      <w:isLgl/>
      <w:lvlText w:val="%1.%2.%3.%4.%5"/>
      <w:lvlJc w:val="left"/>
      <w:pPr>
        <w:ind w:left="1008" w:hanging="1008"/>
      </w:pPr>
      <w:rPr>
        <w:rFonts w:ascii="Times New Roman" w:hAnsi="Times New Roman" w:cs="Times New Roman" w:hint="default"/>
        <w:i w:val="0"/>
        <w:iCs w:val="0"/>
        <w:color w:val="auto"/>
      </w:rPr>
    </w:lvl>
    <w:lvl w:ilvl="5">
      <w:start w:val="1"/>
      <w:numFmt w:val="decimal"/>
      <w:pStyle w:val="Heading6"/>
      <w:isLgl/>
      <w:lvlText w:val="%1.%2.%3.%4.%5.%6"/>
      <w:lvlJc w:val="left"/>
      <w:pPr>
        <w:ind w:left="1152" w:hanging="1152"/>
      </w:pPr>
      <w:rPr>
        <w:rFonts w:hint="default"/>
      </w:rPr>
    </w:lvl>
    <w:lvl w:ilvl="6">
      <w:start w:val="1"/>
      <w:numFmt w:val="decimal"/>
      <w:pStyle w:val="Heading7"/>
      <w:isLgl/>
      <w:lvlText w:val="%1.%2.%3.%4.%5.%6.%7"/>
      <w:lvlJc w:val="left"/>
      <w:pPr>
        <w:ind w:left="1296" w:hanging="1296"/>
      </w:pPr>
      <w:rPr>
        <w:rFonts w:hint="default"/>
      </w:rPr>
    </w:lvl>
    <w:lvl w:ilvl="7">
      <w:start w:val="1"/>
      <w:numFmt w:val="decimal"/>
      <w:pStyle w:val="Heading8"/>
      <w:isLgl/>
      <w:lvlText w:val="%1.%2.%3.%4.%5.%6.%7.%8"/>
      <w:lvlJc w:val="left"/>
      <w:pPr>
        <w:ind w:left="1440" w:hanging="1440"/>
      </w:pPr>
      <w:rPr>
        <w:rFonts w:hint="default"/>
      </w:rPr>
    </w:lvl>
    <w:lvl w:ilvl="8">
      <w:start w:val="1"/>
      <w:numFmt w:val="decimal"/>
      <w:pStyle w:val="Heading9"/>
      <w:isLgl/>
      <w:lvlText w:val="%1.%2.%3.%4.%5.%6.%7.%8.%9"/>
      <w:lvlJc w:val="left"/>
      <w:pPr>
        <w:ind w:left="1584" w:hanging="1584"/>
      </w:pPr>
      <w:rPr>
        <w:rFonts w:hint="default"/>
      </w:rPr>
    </w:lvl>
  </w:abstractNum>
  <w:abstractNum w:abstractNumId="58" w15:restartNumberingAfterBreak="0">
    <w:nsid w:val="681954C8"/>
    <w:multiLevelType w:val="hybridMultilevel"/>
    <w:tmpl w:val="9EF00E60"/>
    <w:lvl w:ilvl="0" w:tplc="C28870C4">
      <w:start w:val="1"/>
      <w:numFmt w:val="bullet"/>
      <w:lvlText w:val=""/>
      <w:lvlJc w:val="left"/>
      <w:pPr>
        <w:ind w:left="720" w:hanging="360"/>
      </w:pPr>
      <w:rPr>
        <w:rFonts w:ascii="Symbol" w:hAnsi="Symbol" w:hint="default"/>
        <w:sz w:val="20"/>
        <w:szCs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6DAD4F12"/>
    <w:multiLevelType w:val="multilevel"/>
    <w:tmpl w:val="B576F0A2"/>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0" w15:restartNumberingAfterBreak="0">
    <w:nsid w:val="75144D3B"/>
    <w:multiLevelType w:val="multilevel"/>
    <w:tmpl w:val="456A547E"/>
    <w:lvl w:ilvl="0">
      <w:start w:val="1"/>
      <w:numFmt w:val="decimal"/>
      <w:lvlText w:val="%1."/>
      <w:lvlJc w:val="left"/>
      <w:pPr>
        <w:tabs>
          <w:tab w:val="num" w:pos="720"/>
        </w:tabs>
        <w:ind w:left="720" w:hanging="360"/>
      </w:pPr>
      <w:rPr>
        <w:rFonts w:ascii="Times New Roman" w:eastAsia="Times New Roman" w:hAnsi="Times New Roman" w:cs="Times New Roman"/>
      </w:rPr>
    </w:lvl>
    <w:lvl w:ilvl="1">
      <w:start w:val="1"/>
      <w:numFmt w:val="bullet"/>
      <w:lvlText w:val=""/>
      <w:lvlJc w:val="left"/>
      <w:pPr>
        <w:ind w:left="1440" w:hanging="360"/>
      </w:pPr>
      <w:rPr>
        <w:rFonts w:ascii="Symbol" w:hAnsi="Symbol" w:hint="default"/>
        <w:sz w:val="20"/>
        <w:szCs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1" w15:restartNumberingAfterBreak="0">
    <w:nsid w:val="759D4FE0"/>
    <w:multiLevelType w:val="multilevel"/>
    <w:tmpl w:val="A7200A60"/>
    <w:lvl w:ilvl="0">
      <w:start w:val="1"/>
      <w:numFmt w:val="decimal"/>
      <w:lvlText w:val="%1."/>
      <w:lvlJc w:val="left"/>
      <w:pPr>
        <w:tabs>
          <w:tab w:val="num" w:pos="720"/>
        </w:tabs>
        <w:ind w:left="720" w:hanging="360"/>
      </w:pPr>
      <w:rPr>
        <w:i w:val="0"/>
        <w:iCs w:val="0"/>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2" w15:restartNumberingAfterBreak="0">
    <w:nsid w:val="76B01162"/>
    <w:multiLevelType w:val="multilevel"/>
    <w:tmpl w:val="FAF061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3" w15:restartNumberingAfterBreak="0">
    <w:nsid w:val="78B20A69"/>
    <w:multiLevelType w:val="hybridMultilevel"/>
    <w:tmpl w:val="2F16B164"/>
    <w:lvl w:ilvl="0" w:tplc="C8C0E8A0">
      <w:start w:val="1"/>
      <w:numFmt w:val="bullet"/>
      <w:lvlText w:val=""/>
      <w:lvlJc w:val="left"/>
      <w:pPr>
        <w:ind w:left="720" w:hanging="360"/>
      </w:pPr>
      <w:rPr>
        <w:rFonts w:ascii="Symbol" w:hAnsi="Symbol" w:hint="default"/>
        <w:sz w:val="20"/>
        <w:szCs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7C482151"/>
    <w:multiLevelType w:val="hybridMultilevel"/>
    <w:tmpl w:val="C880832C"/>
    <w:lvl w:ilvl="0" w:tplc="C28870C4">
      <w:start w:val="1"/>
      <w:numFmt w:val="bullet"/>
      <w:lvlText w:val=""/>
      <w:lvlJc w:val="left"/>
      <w:pPr>
        <w:ind w:left="1800" w:hanging="360"/>
      </w:pPr>
      <w:rPr>
        <w:rFonts w:ascii="Symbol" w:hAnsi="Symbol" w:hint="default"/>
        <w:sz w:val="20"/>
        <w:szCs w:val="20"/>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16cid:durableId="745151211">
    <w:abstractNumId w:val="57"/>
  </w:num>
  <w:num w:numId="2" w16cid:durableId="1858808276">
    <w:abstractNumId w:val="25"/>
  </w:num>
  <w:num w:numId="3" w16cid:durableId="16085275">
    <w:abstractNumId w:val="44"/>
  </w:num>
  <w:num w:numId="4" w16cid:durableId="1683631149">
    <w:abstractNumId w:val="59"/>
  </w:num>
  <w:num w:numId="5" w16cid:durableId="476071985">
    <w:abstractNumId w:val="38"/>
  </w:num>
  <w:num w:numId="6" w16cid:durableId="1367369226">
    <w:abstractNumId w:val="32"/>
  </w:num>
  <w:num w:numId="7" w16cid:durableId="1882941310">
    <w:abstractNumId w:val="56"/>
  </w:num>
  <w:num w:numId="8" w16cid:durableId="1841113750">
    <w:abstractNumId w:val="55"/>
  </w:num>
  <w:num w:numId="9" w16cid:durableId="1576697823">
    <w:abstractNumId w:val="34"/>
  </w:num>
  <w:num w:numId="10" w16cid:durableId="1153527267">
    <w:abstractNumId w:val="52"/>
  </w:num>
  <w:num w:numId="11" w16cid:durableId="77529889">
    <w:abstractNumId w:val="14"/>
  </w:num>
  <w:num w:numId="12" w16cid:durableId="1767727283">
    <w:abstractNumId w:val="5"/>
  </w:num>
  <w:num w:numId="13" w16cid:durableId="593590854">
    <w:abstractNumId w:val="10"/>
  </w:num>
  <w:num w:numId="14" w16cid:durableId="622033699">
    <w:abstractNumId w:val="20"/>
  </w:num>
  <w:num w:numId="15" w16cid:durableId="460418957">
    <w:abstractNumId w:val="37"/>
  </w:num>
  <w:num w:numId="16" w16cid:durableId="146408087">
    <w:abstractNumId w:val="7"/>
  </w:num>
  <w:num w:numId="17" w16cid:durableId="1230386003">
    <w:abstractNumId w:val="54"/>
  </w:num>
  <w:num w:numId="18" w16cid:durableId="1963537921">
    <w:abstractNumId w:val="61"/>
  </w:num>
  <w:num w:numId="19" w16cid:durableId="686636923">
    <w:abstractNumId w:val="1"/>
  </w:num>
  <w:num w:numId="20" w16cid:durableId="359164029">
    <w:abstractNumId w:val="42"/>
  </w:num>
  <w:num w:numId="21" w16cid:durableId="878977324">
    <w:abstractNumId w:val="35"/>
  </w:num>
  <w:num w:numId="22" w16cid:durableId="65805088">
    <w:abstractNumId w:val="43"/>
  </w:num>
  <w:num w:numId="23" w16cid:durableId="1503858539">
    <w:abstractNumId w:val="21"/>
  </w:num>
  <w:num w:numId="24" w16cid:durableId="1715078107">
    <w:abstractNumId w:val="4"/>
  </w:num>
  <w:num w:numId="25" w16cid:durableId="236793529">
    <w:abstractNumId w:val="6"/>
  </w:num>
  <w:num w:numId="26" w16cid:durableId="1347176553">
    <w:abstractNumId w:val="48"/>
  </w:num>
  <w:num w:numId="27" w16cid:durableId="35398697">
    <w:abstractNumId w:val="60"/>
  </w:num>
  <w:num w:numId="28" w16cid:durableId="1955478438">
    <w:abstractNumId w:val="9"/>
  </w:num>
  <w:num w:numId="29" w16cid:durableId="990983039">
    <w:abstractNumId w:val="30"/>
  </w:num>
  <w:num w:numId="30" w16cid:durableId="1544633862">
    <w:abstractNumId w:val="15"/>
  </w:num>
  <w:num w:numId="31" w16cid:durableId="1690450333">
    <w:abstractNumId w:val="18"/>
  </w:num>
  <w:num w:numId="32" w16cid:durableId="467285275">
    <w:abstractNumId w:val="3"/>
  </w:num>
  <w:num w:numId="33" w16cid:durableId="1347830256">
    <w:abstractNumId w:val="47"/>
  </w:num>
  <w:num w:numId="34" w16cid:durableId="374504851">
    <w:abstractNumId w:val="19"/>
  </w:num>
  <w:num w:numId="35" w16cid:durableId="1204559986">
    <w:abstractNumId w:val="63"/>
  </w:num>
  <w:num w:numId="36" w16cid:durableId="1493521144">
    <w:abstractNumId w:val="23"/>
  </w:num>
  <w:num w:numId="37" w16cid:durableId="1953397989">
    <w:abstractNumId w:val="22"/>
  </w:num>
  <w:num w:numId="38" w16cid:durableId="480385946">
    <w:abstractNumId w:val="2"/>
  </w:num>
  <w:num w:numId="39" w16cid:durableId="647368214">
    <w:abstractNumId w:val="0"/>
  </w:num>
  <w:num w:numId="40" w16cid:durableId="1003896084">
    <w:abstractNumId w:val="46"/>
  </w:num>
  <w:num w:numId="41" w16cid:durableId="481972004">
    <w:abstractNumId w:val="49"/>
  </w:num>
  <w:num w:numId="42" w16cid:durableId="782722728">
    <w:abstractNumId w:val="24"/>
  </w:num>
  <w:num w:numId="43" w16cid:durableId="484275915">
    <w:abstractNumId w:val="13"/>
  </w:num>
  <w:num w:numId="44" w16cid:durableId="1842355403">
    <w:abstractNumId w:val="8"/>
  </w:num>
  <w:num w:numId="45" w16cid:durableId="544604361">
    <w:abstractNumId w:val="27"/>
  </w:num>
  <w:num w:numId="46" w16cid:durableId="1231578645">
    <w:abstractNumId w:val="41"/>
  </w:num>
  <w:num w:numId="47" w16cid:durableId="1225021470">
    <w:abstractNumId w:val="31"/>
  </w:num>
  <w:num w:numId="48" w16cid:durableId="1515651502">
    <w:abstractNumId w:val="17"/>
  </w:num>
  <w:num w:numId="49" w16cid:durableId="1282616261">
    <w:abstractNumId w:val="50"/>
  </w:num>
  <w:num w:numId="50" w16cid:durableId="927930264">
    <w:abstractNumId w:val="36"/>
  </w:num>
  <w:num w:numId="51" w16cid:durableId="731193093">
    <w:abstractNumId w:val="11"/>
  </w:num>
  <w:num w:numId="52" w16cid:durableId="1570457622">
    <w:abstractNumId w:val="26"/>
  </w:num>
  <w:num w:numId="53" w16cid:durableId="1651980658">
    <w:abstractNumId w:val="29"/>
  </w:num>
  <w:num w:numId="54" w16cid:durableId="736826854">
    <w:abstractNumId w:val="40"/>
  </w:num>
  <w:num w:numId="55" w16cid:durableId="991642514">
    <w:abstractNumId w:val="58"/>
  </w:num>
  <w:num w:numId="56" w16cid:durableId="1953054316">
    <w:abstractNumId w:val="64"/>
  </w:num>
  <w:num w:numId="57" w16cid:durableId="75372492">
    <w:abstractNumId w:val="16"/>
  </w:num>
  <w:num w:numId="58" w16cid:durableId="442072410">
    <w:abstractNumId w:val="28"/>
  </w:num>
  <w:num w:numId="59" w16cid:durableId="1516653626">
    <w:abstractNumId w:val="33"/>
  </w:num>
  <w:num w:numId="60" w16cid:durableId="803353240">
    <w:abstractNumId w:val="53"/>
  </w:num>
  <w:num w:numId="61" w16cid:durableId="1160119431">
    <w:abstractNumId w:val="12"/>
  </w:num>
  <w:num w:numId="62" w16cid:durableId="92214254">
    <w:abstractNumId w:val="62"/>
  </w:num>
  <w:num w:numId="63" w16cid:durableId="131680389">
    <w:abstractNumId w:val="51"/>
  </w:num>
  <w:num w:numId="64" w16cid:durableId="1623464243">
    <w:abstractNumId w:val="45"/>
  </w:num>
  <w:num w:numId="65" w16cid:durableId="1247571605">
    <w:abstractNumId w:val="39"/>
  </w:num>
  <w:numIdMacAtCleanup w:val="6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60"/>
  <w:embedTrueTypeFonts/>
  <w:saveSubsetFont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C55F2"/>
    <w:rsid w:val="000002E2"/>
    <w:rsid w:val="0000113D"/>
    <w:rsid w:val="00001451"/>
    <w:rsid w:val="000016B6"/>
    <w:rsid w:val="0000194F"/>
    <w:rsid w:val="00003474"/>
    <w:rsid w:val="00004BE1"/>
    <w:rsid w:val="00005A8B"/>
    <w:rsid w:val="00006265"/>
    <w:rsid w:val="00010409"/>
    <w:rsid w:val="000107FB"/>
    <w:rsid w:val="00010E6C"/>
    <w:rsid w:val="000119B9"/>
    <w:rsid w:val="000119E9"/>
    <w:rsid w:val="00012071"/>
    <w:rsid w:val="00012F59"/>
    <w:rsid w:val="0001457D"/>
    <w:rsid w:val="00014CEB"/>
    <w:rsid w:val="00015377"/>
    <w:rsid w:val="00015601"/>
    <w:rsid w:val="00015FB2"/>
    <w:rsid w:val="0001773F"/>
    <w:rsid w:val="0001783E"/>
    <w:rsid w:val="0002068F"/>
    <w:rsid w:val="000209A0"/>
    <w:rsid w:val="00020BA8"/>
    <w:rsid w:val="00021CD2"/>
    <w:rsid w:val="0002236E"/>
    <w:rsid w:val="00022CEF"/>
    <w:rsid w:val="00024A4C"/>
    <w:rsid w:val="00025B9B"/>
    <w:rsid w:val="00026E00"/>
    <w:rsid w:val="000279C4"/>
    <w:rsid w:val="00030515"/>
    <w:rsid w:val="00030947"/>
    <w:rsid w:val="000315D9"/>
    <w:rsid w:val="00031BCF"/>
    <w:rsid w:val="00032503"/>
    <w:rsid w:val="000325EC"/>
    <w:rsid w:val="0003288A"/>
    <w:rsid w:val="00032955"/>
    <w:rsid w:val="000329AE"/>
    <w:rsid w:val="00032E8E"/>
    <w:rsid w:val="00033262"/>
    <w:rsid w:val="0003364E"/>
    <w:rsid w:val="0003380A"/>
    <w:rsid w:val="00033E44"/>
    <w:rsid w:val="00033F11"/>
    <w:rsid w:val="0003412D"/>
    <w:rsid w:val="00035C87"/>
    <w:rsid w:val="00036A93"/>
    <w:rsid w:val="00037555"/>
    <w:rsid w:val="00037CCB"/>
    <w:rsid w:val="000409C7"/>
    <w:rsid w:val="000415BA"/>
    <w:rsid w:val="00041643"/>
    <w:rsid w:val="00041805"/>
    <w:rsid w:val="000428B2"/>
    <w:rsid w:val="00045B6E"/>
    <w:rsid w:val="00046858"/>
    <w:rsid w:val="00047576"/>
    <w:rsid w:val="00050144"/>
    <w:rsid w:val="0005037C"/>
    <w:rsid w:val="00050647"/>
    <w:rsid w:val="00050B4B"/>
    <w:rsid w:val="00051130"/>
    <w:rsid w:val="0005135F"/>
    <w:rsid w:val="00052193"/>
    <w:rsid w:val="00052B37"/>
    <w:rsid w:val="00053084"/>
    <w:rsid w:val="000548FB"/>
    <w:rsid w:val="00054B65"/>
    <w:rsid w:val="00056F5F"/>
    <w:rsid w:val="00057F6F"/>
    <w:rsid w:val="00060060"/>
    <w:rsid w:val="0006032F"/>
    <w:rsid w:val="00060C4B"/>
    <w:rsid w:val="00061178"/>
    <w:rsid w:val="0006137A"/>
    <w:rsid w:val="000620BA"/>
    <w:rsid w:val="0006262B"/>
    <w:rsid w:val="00062E8D"/>
    <w:rsid w:val="00062FEF"/>
    <w:rsid w:val="0006387C"/>
    <w:rsid w:val="00064403"/>
    <w:rsid w:val="00065083"/>
    <w:rsid w:val="000650A5"/>
    <w:rsid w:val="0006712A"/>
    <w:rsid w:val="00067324"/>
    <w:rsid w:val="00067D8B"/>
    <w:rsid w:val="00067F38"/>
    <w:rsid w:val="00070067"/>
    <w:rsid w:val="000708BA"/>
    <w:rsid w:val="0007185C"/>
    <w:rsid w:val="00071B4B"/>
    <w:rsid w:val="00072DBC"/>
    <w:rsid w:val="00073AF4"/>
    <w:rsid w:val="00074B84"/>
    <w:rsid w:val="000756AB"/>
    <w:rsid w:val="000758D2"/>
    <w:rsid w:val="00075C6E"/>
    <w:rsid w:val="00075F05"/>
    <w:rsid w:val="00076103"/>
    <w:rsid w:val="00076194"/>
    <w:rsid w:val="00076420"/>
    <w:rsid w:val="00076486"/>
    <w:rsid w:val="0007668D"/>
    <w:rsid w:val="0007671A"/>
    <w:rsid w:val="00076C0C"/>
    <w:rsid w:val="00080B3D"/>
    <w:rsid w:val="000816CA"/>
    <w:rsid w:val="00082472"/>
    <w:rsid w:val="000829FF"/>
    <w:rsid w:val="00083993"/>
    <w:rsid w:val="00083E74"/>
    <w:rsid w:val="00083EA9"/>
    <w:rsid w:val="00084F59"/>
    <w:rsid w:val="00085322"/>
    <w:rsid w:val="0008563A"/>
    <w:rsid w:val="00085779"/>
    <w:rsid w:val="000857F2"/>
    <w:rsid w:val="000870B5"/>
    <w:rsid w:val="00091564"/>
    <w:rsid w:val="00091BD7"/>
    <w:rsid w:val="00092A9A"/>
    <w:rsid w:val="00092CBA"/>
    <w:rsid w:val="00092E8C"/>
    <w:rsid w:val="000938E7"/>
    <w:rsid w:val="00094E48"/>
    <w:rsid w:val="00095469"/>
    <w:rsid w:val="00095EE9"/>
    <w:rsid w:val="00096BBB"/>
    <w:rsid w:val="00096D90"/>
    <w:rsid w:val="000970E8"/>
    <w:rsid w:val="000977E3"/>
    <w:rsid w:val="00097933"/>
    <w:rsid w:val="00097E4B"/>
    <w:rsid w:val="000A085B"/>
    <w:rsid w:val="000A0DFC"/>
    <w:rsid w:val="000A10EC"/>
    <w:rsid w:val="000A2252"/>
    <w:rsid w:val="000A2FA7"/>
    <w:rsid w:val="000A3A12"/>
    <w:rsid w:val="000A426B"/>
    <w:rsid w:val="000A4A9A"/>
    <w:rsid w:val="000A4E9F"/>
    <w:rsid w:val="000A6860"/>
    <w:rsid w:val="000A6CDC"/>
    <w:rsid w:val="000B101E"/>
    <w:rsid w:val="000B1776"/>
    <w:rsid w:val="000B1DE8"/>
    <w:rsid w:val="000B205F"/>
    <w:rsid w:val="000B21D3"/>
    <w:rsid w:val="000B27C9"/>
    <w:rsid w:val="000B4494"/>
    <w:rsid w:val="000B45B0"/>
    <w:rsid w:val="000B6120"/>
    <w:rsid w:val="000B6566"/>
    <w:rsid w:val="000B71AC"/>
    <w:rsid w:val="000B77C1"/>
    <w:rsid w:val="000C15EC"/>
    <w:rsid w:val="000C2D0C"/>
    <w:rsid w:val="000C3C51"/>
    <w:rsid w:val="000C4F01"/>
    <w:rsid w:val="000C563E"/>
    <w:rsid w:val="000C5DCE"/>
    <w:rsid w:val="000C5F67"/>
    <w:rsid w:val="000C690A"/>
    <w:rsid w:val="000C73BE"/>
    <w:rsid w:val="000C765B"/>
    <w:rsid w:val="000D078E"/>
    <w:rsid w:val="000D1933"/>
    <w:rsid w:val="000D1F3F"/>
    <w:rsid w:val="000D2673"/>
    <w:rsid w:val="000D3863"/>
    <w:rsid w:val="000D41F4"/>
    <w:rsid w:val="000D420B"/>
    <w:rsid w:val="000D437C"/>
    <w:rsid w:val="000D4C37"/>
    <w:rsid w:val="000D5C37"/>
    <w:rsid w:val="000D6056"/>
    <w:rsid w:val="000D6244"/>
    <w:rsid w:val="000D7F09"/>
    <w:rsid w:val="000E1656"/>
    <w:rsid w:val="000E1BDD"/>
    <w:rsid w:val="000E2A26"/>
    <w:rsid w:val="000E3E2F"/>
    <w:rsid w:val="000E62C2"/>
    <w:rsid w:val="000E63AB"/>
    <w:rsid w:val="000E6FD3"/>
    <w:rsid w:val="000E776C"/>
    <w:rsid w:val="000E7AA4"/>
    <w:rsid w:val="000F003A"/>
    <w:rsid w:val="000F00B9"/>
    <w:rsid w:val="000F0370"/>
    <w:rsid w:val="000F05ED"/>
    <w:rsid w:val="000F0ECC"/>
    <w:rsid w:val="000F185F"/>
    <w:rsid w:val="000F1A63"/>
    <w:rsid w:val="000F245A"/>
    <w:rsid w:val="000F25EF"/>
    <w:rsid w:val="000F2BD5"/>
    <w:rsid w:val="000F3CE4"/>
    <w:rsid w:val="000F487C"/>
    <w:rsid w:val="000F4D65"/>
    <w:rsid w:val="000F5850"/>
    <w:rsid w:val="000F5EB6"/>
    <w:rsid w:val="000F6933"/>
    <w:rsid w:val="000F6DE7"/>
    <w:rsid w:val="000F6E8D"/>
    <w:rsid w:val="00100266"/>
    <w:rsid w:val="00102E08"/>
    <w:rsid w:val="00103686"/>
    <w:rsid w:val="00104142"/>
    <w:rsid w:val="0010550B"/>
    <w:rsid w:val="001055A8"/>
    <w:rsid w:val="00105FAC"/>
    <w:rsid w:val="001067B7"/>
    <w:rsid w:val="00107687"/>
    <w:rsid w:val="001101AB"/>
    <w:rsid w:val="0011136F"/>
    <w:rsid w:val="001118AE"/>
    <w:rsid w:val="00112880"/>
    <w:rsid w:val="00112FB7"/>
    <w:rsid w:val="0011435E"/>
    <w:rsid w:val="00114E46"/>
    <w:rsid w:val="00114FAF"/>
    <w:rsid w:val="00115446"/>
    <w:rsid w:val="00115E94"/>
    <w:rsid w:val="001163C1"/>
    <w:rsid w:val="00116C05"/>
    <w:rsid w:val="00116D6A"/>
    <w:rsid w:val="00117435"/>
    <w:rsid w:val="001175CA"/>
    <w:rsid w:val="001200E8"/>
    <w:rsid w:val="00120A95"/>
    <w:rsid w:val="00120DCE"/>
    <w:rsid w:val="001210F9"/>
    <w:rsid w:val="001224F5"/>
    <w:rsid w:val="001228CD"/>
    <w:rsid w:val="001237C6"/>
    <w:rsid w:val="00123809"/>
    <w:rsid w:val="00123946"/>
    <w:rsid w:val="00124184"/>
    <w:rsid w:val="0012447F"/>
    <w:rsid w:val="001250ED"/>
    <w:rsid w:val="0012586C"/>
    <w:rsid w:val="00125B64"/>
    <w:rsid w:val="00126E98"/>
    <w:rsid w:val="00127556"/>
    <w:rsid w:val="00130305"/>
    <w:rsid w:val="00130EDB"/>
    <w:rsid w:val="00130FD7"/>
    <w:rsid w:val="00131259"/>
    <w:rsid w:val="001316A7"/>
    <w:rsid w:val="001316E0"/>
    <w:rsid w:val="00131A5A"/>
    <w:rsid w:val="0013246A"/>
    <w:rsid w:val="00132729"/>
    <w:rsid w:val="00132B3F"/>
    <w:rsid w:val="0013312A"/>
    <w:rsid w:val="00133681"/>
    <w:rsid w:val="00133891"/>
    <w:rsid w:val="00133D87"/>
    <w:rsid w:val="00135D0A"/>
    <w:rsid w:val="00136391"/>
    <w:rsid w:val="001370D3"/>
    <w:rsid w:val="001375FD"/>
    <w:rsid w:val="00137AAD"/>
    <w:rsid w:val="00137AF9"/>
    <w:rsid w:val="00137D36"/>
    <w:rsid w:val="00140B15"/>
    <w:rsid w:val="001418C0"/>
    <w:rsid w:val="00141C58"/>
    <w:rsid w:val="00142A4E"/>
    <w:rsid w:val="00142CF5"/>
    <w:rsid w:val="00142F52"/>
    <w:rsid w:val="001431C8"/>
    <w:rsid w:val="001440C9"/>
    <w:rsid w:val="00145280"/>
    <w:rsid w:val="0014569C"/>
    <w:rsid w:val="00145BEA"/>
    <w:rsid w:val="00146024"/>
    <w:rsid w:val="00146053"/>
    <w:rsid w:val="00146472"/>
    <w:rsid w:val="00146559"/>
    <w:rsid w:val="0014658E"/>
    <w:rsid w:val="00150A49"/>
    <w:rsid w:val="00150A66"/>
    <w:rsid w:val="001511CC"/>
    <w:rsid w:val="00151A8A"/>
    <w:rsid w:val="00151B79"/>
    <w:rsid w:val="00151F9B"/>
    <w:rsid w:val="001529CC"/>
    <w:rsid w:val="00153009"/>
    <w:rsid w:val="001533C7"/>
    <w:rsid w:val="001552FD"/>
    <w:rsid w:val="001553F3"/>
    <w:rsid w:val="00155905"/>
    <w:rsid w:val="00156063"/>
    <w:rsid w:val="00156A77"/>
    <w:rsid w:val="00156B0C"/>
    <w:rsid w:val="00157182"/>
    <w:rsid w:val="00157F36"/>
    <w:rsid w:val="00160203"/>
    <w:rsid w:val="00160383"/>
    <w:rsid w:val="001616C3"/>
    <w:rsid w:val="00161704"/>
    <w:rsid w:val="001628BC"/>
    <w:rsid w:val="001631B5"/>
    <w:rsid w:val="001640CC"/>
    <w:rsid w:val="001656F3"/>
    <w:rsid w:val="001662BD"/>
    <w:rsid w:val="00170FA6"/>
    <w:rsid w:val="0017129E"/>
    <w:rsid w:val="00172588"/>
    <w:rsid w:val="0017281D"/>
    <w:rsid w:val="00172E11"/>
    <w:rsid w:val="001730B4"/>
    <w:rsid w:val="00173481"/>
    <w:rsid w:val="00173A5B"/>
    <w:rsid w:val="0017689A"/>
    <w:rsid w:val="00176C77"/>
    <w:rsid w:val="00176D1D"/>
    <w:rsid w:val="00176EEE"/>
    <w:rsid w:val="00177684"/>
    <w:rsid w:val="001806C0"/>
    <w:rsid w:val="00180808"/>
    <w:rsid w:val="00180880"/>
    <w:rsid w:val="00180F4D"/>
    <w:rsid w:val="00181214"/>
    <w:rsid w:val="00181589"/>
    <w:rsid w:val="00181AEA"/>
    <w:rsid w:val="0018227D"/>
    <w:rsid w:val="00184DAE"/>
    <w:rsid w:val="001855FB"/>
    <w:rsid w:val="00185974"/>
    <w:rsid w:val="00186AFC"/>
    <w:rsid w:val="00186B42"/>
    <w:rsid w:val="00186E35"/>
    <w:rsid w:val="00187007"/>
    <w:rsid w:val="001910CC"/>
    <w:rsid w:val="0019148F"/>
    <w:rsid w:val="0019193C"/>
    <w:rsid w:val="00192123"/>
    <w:rsid w:val="001921E2"/>
    <w:rsid w:val="00192B90"/>
    <w:rsid w:val="001930B5"/>
    <w:rsid w:val="001931ED"/>
    <w:rsid w:val="001A2376"/>
    <w:rsid w:val="001A24FF"/>
    <w:rsid w:val="001A320C"/>
    <w:rsid w:val="001A3D81"/>
    <w:rsid w:val="001A4572"/>
    <w:rsid w:val="001A571E"/>
    <w:rsid w:val="001A5DDB"/>
    <w:rsid w:val="001A6515"/>
    <w:rsid w:val="001A7545"/>
    <w:rsid w:val="001A7D3A"/>
    <w:rsid w:val="001B0BAF"/>
    <w:rsid w:val="001B0EC3"/>
    <w:rsid w:val="001B1286"/>
    <w:rsid w:val="001B218F"/>
    <w:rsid w:val="001B26B1"/>
    <w:rsid w:val="001B59D6"/>
    <w:rsid w:val="001B7DBB"/>
    <w:rsid w:val="001C06B8"/>
    <w:rsid w:val="001C2EB9"/>
    <w:rsid w:val="001C35EE"/>
    <w:rsid w:val="001C37D8"/>
    <w:rsid w:val="001C55F2"/>
    <w:rsid w:val="001C5C5D"/>
    <w:rsid w:val="001C64F3"/>
    <w:rsid w:val="001C78CD"/>
    <w:rsid w:val="001C7A36"/>
    <w:rsid w:val="001D1059"/>
    <w:rsid w:val="001D12A8"/>
    <w:rsid w:val="001D12ED"/>
    <w:rsid w:val="001D227A"/>
    <w:rsid w:val="001D385B"/>
    <w:rsid w:val="001D38A4"/>
    <w:rsid w:val="001D409C"/>
    <w:rsid w:val="001D5106"/>
    <w:rsid w:val="001D5932"/>
    <w:rsid w:val="001D5EEE"/>
    <w:rsid w:val="001D795A"/>
    <w:rsid w:val="001D7F4C"/>
    <w:rsid w:val="001E0148"/>
    <w:rsid w:val="001E020C"/>
    <w:rsid w:val="001E0AA1"/>
    <w:rsid w:val="001E0CC8"/>
    <w:rsid w:val="001E1838"/>
    <w:rsid w:val="001E2AE3"/>
    <w:rsid w:val="001E3A10"/>
    <w:rsid w:val="001E7FC6"/>
    <w:rsid w:val="001F0DCC"/>
    <w:rsid w:val="001F20F1"/>
    <w:rsid w:val="001F2C67"/>
    <w:rsid w:val="001F3941"/>
    <w:rsid w:val="001F3E13"/>
    <w:rsid w:val="001F46DD"/>
    <w:rsid w:val="001F47DF"/>
    <w:rsid w:val="001F5A58"/>
    <w:rsid w:val="001F6108"/>
    <w:rsid w:val="001F6A88"/>
    <w:rsid w:val="001F6EC8"/>
    <w:rsid w:val="001F7552"/>
    <w:rsid w:val="00200939"/>
    <w:rsid w:val="00200BDD"/>
    <w:rsid w:val="00200C67"/>
    <w:rsid w:val="00201174"/>
    <w:rsid w:val="002018E2"/>
    <w:rsid w:val="00202191"/>
    <w:rsid w:val="002023EB"/>
    <w:rsid w:val="0020384F"/>
    <w:rsid w:val="00203AE2"/>
    <w:rsid w:val="00203CC4"/>
    <w:rsid w:val="0020511C"/>
    <w:rsid w:val="00205BED"/>
    <w:rsid w:val="0020758D"/>
    <w:rsid w:val="002076E8"/>
    <w:rsid w:val="00211C4F"/>
    <w:rsid w:val="00211EEA"/>
    <w:rsid w:val="002121B3"/>
    <w:rsid w:val="00212282"/>
    <w:rsid w:val="002124D9"/>
    <w:rsid w:val="00212806"/>
    <w:rsid w:val="00212878"/>
    <w:rsid w:val="00212CC7"/>
    <w:rsid w:val="0021366E"/>
    <w:rsid w:val="00213F02"/>
    <w:rsid w:val="002144EB"/>
    <w:rsid w:val="0021499B"/>
    <w:rsid w:val="00215A46"/>
    <w:rsid w:val="00216DFF"/>
    <w:rsid w:val="00220DD4"/>
    <w:rsid w:val="002210F3"/>
    <w:rsid w:val="00222C38"/>
    <w:rsid w:val="002230AB"/>
    <w:rsid w:val="00223832"/>
    <w:rsid w:val="00223BF7"/>
    <w:rsid w:val="00224499"/>
    <w:rsid w:val="002257BB"/>
    <w:rsid w:val="00225859"/>
    <w:rsid w:val="0022670B"/>
    <w:rsid w:val="00227FD6"/>
    <w:rsid w:val="00227FE2"/>
    <w:rsid w:val="00230165"/>
    <w:rsid w:val="002301D9"/>
    <w:rsid w:val="002306E9"/>
    <w:rsid w:val="002309AB"/>
    <w:rsid w:val="00231923"/>
    <w:rsid w:val="00231EB7"/>
    <w:rsid w:val="00232C20"/>
    <w:rsid w:val="00233D95"/>
    <w:rsid w:val="00233FAF"/>
    <w:rsid w:val="00234D8C"/>
    <w:rsid w:val="0023537D"/>
    <w:rsid w:val="002356F7"/>
    <w:rsid w:val="002360D4"/>
    <w:rsid w:val="00236671"/>
    <w:rsid w:val="00236D52"/>
    <w:rsid w:val="0023744B"/>
    <w:rsid w:val="00237611"/>
    <w:rsid w:val="00240193"/>
    <w:rsid w:val="00240B80"/>
    <w:rsid w:val="00240F05"/>
    <w:rsid w:val="002412EF"/>
    <w:rsid w:val="00241793"/>
    <w:rsid w:val="00241B67"/>
    <w:rsid w:val="0024214D"/>
    <w:rsid w:val="0024241D"/>
    <w:rsid w:val="00242646"/>
    <w:rsid w:val="0024339F"/>
    <w:rsid w:val="00243F00"/>
    <w:rsid w:val="002457C2"/>
    <w:rsid w:val="00245E49"/>
    <w:rsid w:val="002460E6"/>
    <w:rsid w:val="002461FB"/>
    <w:rsid w:val="00246B40"/>
    <w:rsid w:val="00247295"/>
    <w:rsid w:val="00247771"/>
    <w:rsid w:val="00250015"/>
    <w:rsid w:val="002504DD"/>
    <w:rsid w:val="002519D5"/>
    <w:rsid w:val="00251E9B"/>
    <w:rsid w:val="0025231C"/>
    <w:rsid w:val="00252384"/>
    <w:rsid w:val="00252442"/>
    <w:rsid w:val="00252F0E"/>
    <w:rsid w:val="0025349F"/>
    <w:rsid w:val="0025371E"/>
    <w:rsid w:val="00253DE0"/>
    <w:rsid w:val="002547FD"/>
    <w:rsid w:val="00255852"/>
    <w:rsid w:val="00255DD4"/>
    <w:rsid w:val="002568B6"/>
    <w:rsid w:val="00260C81"/>
    <w:rsid w:val="00261819"/>
    <w:rsid w:val="00262675"/>
    <w:rsid w:val="002655CC"/>
    <w:rsid w:val="00265674"/>
    <w:rsid w:val="00265728"/>
    <w:rsid w:val="00265BF0"/>
    <w:rsid w:val="00265F41"/>
    <w:rsid w:val="00266A74"/>
    <w:rsid w:val="002670A5"/>
    <w:rsid w:val="00267FE4"/>
    <w:rsid w:val="002712D2"/>
    <w:rsid w:val="0027133B"/>
    <w:rsid w:val="0027145F"/>
    <w:rsid w:val="00271D3B"/>
    <w:rsid w:val="002727F4"/>
    <w:rsid w:val="00272D6C"/>
    <w:rsid w:val="0027334D"/>
    <w:rsid w:val="00273F4D"/>
    <w:rsid w:val="0027413B"/>
    <w:rsid w:val="002754D2"/>
    <w:rsid w:val="00275503"/>
    <w:rsid w:val="002774E3"/>
    <w:rsid w:val="002802C3"/>
    <w:rsid w:val="00280D30"/>
    <w:rsid w:val="00282761"/>
    <w:rsid w:val="00282E82"/>
    <w:rsid w:val="00282F82"/>
    <w:rsid w:val="00283D3C"/>
    <w:rsid w:val="00283FB5"/>
    <w:rsid w:val="00284844"/>
    <w:rsid w:val="002848B7"/>
    <w:rsid w:val="00285C83"/>
    <w:rsid w:val="00286119"/>
    <w:rsid w:val="002864CE"/>
    <w:rsid w:val="00286F03"/>
    <w:rsid w:val="0028705F"/>
    <w:rsid w:val="00287FAD"/>
    <w:rsid w:val="002910DB"/>
    <w:rsid w:val="00292015"/>
    <w:rsid w:val="002928C0"/>
    <w:rsid w:val="002929A0"/>
    <w:rsid w:val="00292AF3"/>
    <w:rsid w:val="00292BB5"/>
    <w:rsid w:val="00293763"/>
    <w:rsid w:val="002946D2"/>
    <w:rsid w:val="0029487F"/>
    <w:rsid w:val="002955AB"/>
    <w:rsid w:val="002955B5"/>
    <w:rsid w:val="0029644B"/>
    <w:rsid w:val="00296554"/>
    <w:rsid w:val="002A0464"/>
    <w:rsid w:val="002A12ED"/>
    <w:rsid w:val="002A1FD6"/>
    <w:rsid w:val="002A336F"/>
    <w:rsid w:val="002A3644"/>
    <w:rsid w:val="002A3D0A"/>
    <w:rsid w:val="002A494B"/>
    <w:rsid w:val="002A5174"/>
    <w:rsid w:val="002A52DA"/>
    <w:rsid w:val="002A5785"/>
    <w:rsid w:val="002A6608"/>
    <w:rsid w:val="002A7251"/>
    <w:rsid w:val="002B0993"/>
    <w:rsid w:val="002B157A"/>
    <w:rsid w:val="002B18E6"/>
    <w:rsid w:val="002B19D7"/>
    <w:rsid w:val="002B1C08"/>
    <w:rsid w:val="002B1D0C"/>
    <w:rsid w:val="002B3D46"/>
    <w:rsid w:val="002B409C"/>
    <w:rsid w:val="002B4252"/>
    <w:rsid w:val="002B470E"/>
    <w:rsid w:val="002B5227"/>
    <w:rsid w:val="002B5DDD"/>
    <w:rsid w:val="002C04DE"/>
    <w:rsid w:val="002C0669"/>
    <w:rsid w:val="002C1A46"/>
    <w:rsid w:val="002C1C87"/>
    <w:rsid w:val="002C26AD"/>
    <w:rsid w:val="002C2986"/>
    <w:rsid w:val="002C395F"/>
    <w:rsid w:val="002C3C07"/>
    <w:rsid w:val="002C4223"/>
    <w:rsid w:val="002C4236"/>
    <w:rsid w:val="002C4C6D"/>
    <w:rsid w:val="002C59C0"/>
    <w:rsid w:val="002C5B5E"/>
    <w:rsid w:val="002C6200"/>
    <w:rsid w:val="002C6593"/>
    <w:rsid w:val="002C6D58"/>
    <w:rsid w:val="002C7DF2"/>
    <w:rsid w:val="002D08D6"/>
    <w:rsid w:val="002D1CC8"/>
    <w:rsid w:val="002D200C"/>
    <w:rsid w:val="002D243E"/>
    <w:rsid w:val="002D2C6D"/>
    <w:rsid w:val="002D395B"/>
    <w:rsid w:val="002D3A2A"/>
    <w:rsid w:val="002D3E15"/>
    <w:rsid w:val="002D3ED3"/>
    <w:rsid w:val="002D41B4"/>
    <w:rsid w:val="002D4310"/>
    <w:rsid w:val="002D4A5D"/>
    <w:rsid w:val="002D4C85"/>
    <w:rsid w:val="002D5581"/>
    <w:rsid w:val="002D5EA0"/>
    <w:rsid w:val="002D6332"/>
    <w:rsid w:val="002D70B7"/>
    <w:rsid w:val="002D7959"/>
    <w:rsid w:val="002D7C88"/>
    <w:rsid w:val="002D7CB0"/>
    <w:rsid w:val="002E0060"/>
    <w:rsid w:val="002E0778"/>
    <w:rsid w:val="002E0B58"/>
    <w:rsid w:val="002E2130"/>
    <w:rsid w:val="002E275D"/>
    <w:rsid w:val="002E3C80"/>
    <w:rsid w:val="002E47C3"/>
    <w:rsid w:val="002E4EBE"/>
    <w:rsid w:val="002E511D"/>
    <w:rsid w:val="002E5403"/>
    <w:rsid w:val="002E6BE4"/>
    <w:rsid w:val="002E6DCE"/>
    <w:rsid w:val="002E7F10"/>
    <w:rsid w:val="002F0681"/>
    <w:rsid w:val="002F17C1"/>
    <w:rsid w:val="002F1CC4"/>
    <w:rsid w:val="002F2D2C"/>
    <w:rsid w:val="002F2DD3"/>
    <w:rsid w:val="002F365D"/>
    <w:rsid w:val="002F3801"/>
    <w:rsid w:val="002F4252"/>
    <w:rsid w:val="002F50C6"/>
    <w:rsid w:val="002F67F5"/>
    <w:rsid w:val="002F73FB"/>
    <w:rsid w:val="00300BAC"/>
    <w:rsid w:val="003037CE"/>
    <w:rsid w:val="00304B3D"/>
    <w:rsid w:val="00304B61"/>
    <w:rsid w:val="00305BD6"/>
    <w:rsid w:val="003064F9"/>
    <w:rsid w:val="00306E29"/>
    <w:rsid w:val="00306FEA"/>
    <w:rsid w:val="00307832"/>
    <w:rsid w:val="00310597"/>
    <w:rsid w:val="0031062C"/>
    <w:rsid w:val="0031172D"/>
    <w:rsid w:val="003121A4"/>
    <w:rsid w:val="003124BA"/>
    <w:rsid w:val="00312F7C"/>
    <w:rsid w:val="003148EC"/>
    <w:rsid w:val="003149A4"/>
    <w:rsid w:val="00314B93"/>
    <w:rsid w:val="00314C48"/>
    <w:rsid w:val="003151B9"/>
    <w:rsid w:val="00316267"/>
    <w:rsid w:val="003164C2"/>
    <w:rsid w:val="00316914"/>
    <w:rsid w:val="00317BC7"/>
    <w:rsid w:val="0032199F"/>
    <w:rsid w:val="00322E26"/>
    <w:rsid w:val="00322F4D"/>
    <w:rsid w:val="00322F7F"/>
    <w:rsid w:val="0032352D"/>
    <w:rsid w:val="00323602"/>
    <w:rsid w:val="00324802"/>
    <w:rsid w:val="00324A4F"/>
    <w:rsid w:val="00324B86"/>
    <w:rsid w:val="003256AB"/>
    <w:rsid w:val="00327CBE"/>
    <w:rsid w:val="00327E9B"/>
    <w:rsid w:val="003300A2"/>
    <w:rsid w:val="0033039E"/>
    <w:rsid w:val="003305B5"/>
    <w:rsid w:val="00331D3C"/>
    <w:rsid w:val="003339D6"/>
    <w:rsid w:val="00334F0A"/>
    <w:rsid w:val="003352E4"/>
    <w:rsid w:val="00335A6C"/>
    <w:rsid w:val="00336E6D"/>
    <w:rsid w:val="003400C5"/>
    <w:rsid w:val="00340EE4"/>
    <w:rsid w:val="003433F5"/>
    <w:rsid w:val="00343555"/>
    <w:rsid w:val="003436F6"/>
    <w:rsid w:val="00343966"/>
    <w:rsid w:val="00343F15"/>
    <w:rsid w:val="00344066"/>
    <w:rsid w:val="00344179"/>
    <w:rsid w:val="003455A7"/>
    <w:rsid w:val="00345973"/>
    <w:rsid w:val="00345A23"/>
    <w:rsid w:val="003469A2"/>
    <w:rsid w:val="00346D52"/>
    <w:rsid w:val="003514D6"/>
    <w:rsid w:val="0035288F"/>
    <w:rsid w:val="0035305A"/>
    <w:rsid w:val="00353C27"/>
    <w:rsid w:val="00353F6D"/>
    <w:rsid w:val="00354032"/>
    <w:rsid w:val="00354425"/>
    <w:rsid w:val="003544C0"/>
    <w:rsid w:val="00354728"/>
    <w:rsid w:val="0035482B"/>
    <w:rsid w:val="00354B9E"/>
    <w:rsid w:val="00354DE8"/>
    <w:rsid w:val="00355EEB"/>
    <w:rsid w:val="00356991"/>
    <w:rsid w:val="003605CC"/>
    <w:rsid w:val="00360BC0"/>
    <w:rsid w:val="00361829"/>
    <w:rsid w:val="003620B6"/>
    <w:rsid w:val="00362353"/>
    <w:rsid w:val="00364911"/>
    <w:rsid w:val="003655BE"/>
    <w:rsid w:val="003678DF"/>
    <w:rsid w:val="00371279"/>
    <w:rsid w:val="003713E9"/>
    <w:rsid w:val="00371856"/>
    <w:rsid w:val="0037335E"/>
    <w:rsid w:val="003735CE"/>
    <w:rsid w:val="0037365F"/>
    <w:rsid w:val="00373A8D"/>
    <w:rsid w:val="00374ED5"/>
    <w:rsid w:val="00375261"/>
    <w:rsid w:val="003753C5"/>
    <w:rsid w:val="00375EBF"/>
    <w:rsid w:val="00376D01"/>
    <w:rsid w:val="00376EA5"/>
    <w:rsid w:val="003813E0"/>
    <w:rsid w:val="00381B03"/>
    <w:rsid w:val="00382AA7"/>
    <w:rsid w:val="003837DF"/>
    <w:rsid w:val="00383E9C"/>
    <w:rsid w:val="00384040"/>
    <w:rsid w:val="0038422F"/>
    <w:rsid w:val="003848FD"/>
    <w:rsid w:val="003854F7"/>
    <w:rsid w:val="00385757"/>
    <w:rsid w:val="003869E7"/>
    <w:rsid w:val="0038793A"/>
    <w:rsid w:val="00390560"/>
    <w:rsid w:val="003915F5"/>
    <w:rsid w:val="0039163A"/>
    <w:rsid w:val="003924A1"/>
    <w:rsid w:val="00392D4F"/>
    <w:rsid w:val="00392E17"/>
    <w:rsid w:val="0039331E"/>
    <w:rsid w:val="00393502"/>
    <w:rsid w:val="0039352C"/>
    <w:rsid w:val="003936E2"/>
    <w:rsid w:val="00393B06"/>
    <w:rsid w:val="00393EC2"/>
    <w:rsid w:val="003942F7"/>
    <w:rsid w:val="0039490E"/>
    <w:rsid w:val="00394BEF"/>
    <w:rsid w:val="00394E92"/>
    <w:rsid w:val="0039503C"/>
    <w:rsid w:val="003974C4"/>
    <w:rsid w:val="0039759E"/>
    <w:rsid w:val="003A02EB"/>
    <w:rsid w:val="003A08EB"/>
    <w:rsid w:val="003A192E"/>
    <w:rsid w:val="003A1A13"/>
    <w:rsid w:val="003A1EBA"/>
    <w:rsid w:val="003A2159"/>
    <w:rsid w:val="003A2A72"/>
    <w:rsid w:val="003A3AF8"/>
    <w:rsid w:val="003A439D"/>
    <w:rsid w:val="003A48F4"/>
    <w:rsid w:val="003A4BE7"/>
    <w:rsid w:val="003A5503"/>
    <w:rsid w:val="003A60B1"/>
    <w:rsid w:val="003A642D"/>
    <w:rsid w:val="003A757C"/>
    <w:rsid w:val="003B05D8"/>
    <w:rsid w:val="003B0996"/>
    <w:rsid w:val="003B0997"/>
    <w:rsid w:val="003B16F8"/>
    <w:rsid w:val="003B1BFF"/>
    <w:rsid w:val="003B1C92"/>
    <w:rsid w:val="003B1DA5"/>
    <w:rsid w:val="003B2475"/>
    <w:rsid w:val="003B2842"/>
    <w:rsid w:val="003B2931"/>
    <w:rsid w:val="003B32CC"/>
    <w:rsid w:val="003B4900"/>
    <w:rsid w:val="003B4C20"/>
    <w:rsid w:val="003B5049"/>
    <w:rsid w:val="003B5CCF"/>
    <w:rsid w:val="003C1242"/>
    <w:rsid w:val="003C16AB"/>
    <w:rsid w:val="003C18F9"/>
    <w:rsid w:val="003C239D"/>
    <w:rsid w:val="003C3882"/>
    <w:rsid w:val="003C3ED6"/>
    <w:rsid w:val="003C48E0"/>
    <w:rsid w:val="003C5805"/>
    <w:rsid w:val="003C6515"/>
    <w:rsid w:val="003C713D"/>
    <w:rsid w:val="003C7F9D"/>
    <w:rsid w:val="003D1701"/>
    <w:rsid w:val="003D2BC1"/>
    <w:rsid w:val="003D2C7A"/>
    <w:rsid w:val="003D3561"/>
    <w:rsid w:val="003D44F7"/>
    <w:rsid w:val="003D4B17"/>
    <w:rsid w:val="003D5844"/>
    <w:rsid w:val="003D64E0"/>
    <w:rsid w:val="003D6E3F"/>
    <w:rsid w:val="003D7BA8"/>
    <w:rsid w:val="003D7EDC"/>
    <w:rsid w:val="003E0A90"/>
    <w:rsid w:val="003E31A5"/>
    <w:rsid w:val="003E33FF"/>
    <w:rsid w:val="003E38BC"/>
    <w:rsid w:val="003E3DC9"/>
    <w:rsid w:val="003E3E06"/>
    <w:rsid w:val="003E4963"/>
    <w:rsid w:val="003E5A79"/>
    <w:rsid w:val="003E75F6"/>
    <w:rsid w:val="003E7CB2"/>
    <w:rsid w:val="003E7DF9"/>
    <w:rsid w:val="003F2252"/>
    <w:rsid w:val="003F2BD4"/>
    <w:rsid w:val="003F382E"/>
    <w:rsid w:val="003F3AA0"/>
    <w:rsid w:val="003F3E9E"/>
    <w:rsid w:val="003F3F3C"/>
    <w:rsid w:val="003F40B7"/>
    <w:rsid w:val="003F48A4"/>
    <w:rsid w:val="003F5886"/>
    <w:rsid w:val="003F5D6E"/>
    <w:rsid w:val="003F5E3F"/>
    <w:rsid w:val="003F6F20"/>
    <w:rsid w:val="003F7AE6"/>
    <w:rsid w:val="00400332"/>
    <w:rsid w:val="00400BFF"/>
    <w:rsid w:val="0040166D"/>
    <w:rsid w:val="00401CE5"/>
    <w:rsid w:val="0040279B"/>
    <w:rsid w:val="00402BDB"/>
    <w:rsid w:val="0040302B"/>
    <w:rsid w:val="004032CE"/>
    <w:rsid w:val="00403872"/>
    <w:rsid w:val="00403922"/>
    <w:rsid w:val="00403A4C"/>
    <w:rsid w:val="004041FA"/>
    <w:rsid w:val="0040623B"/>
    <w:rsid w:val="004067DE"/>
    <w:rsid w:val="00406BD7"/>
    <w:rsid w:val="00406C2C"/>
    <w:rsid w:val="00406CB5"/>
    <w:rsid w:val="00410550"/>
    <w:rsid w:val="00410945"/>
    <w:rsid w:val="00410B2C"/>
    <w:rsid w:val="00410EFF"/>
    <w:rsid w:val="00411410"/>
    <w:rsid w:val="004120A0"/>
    <w:rsid w:val="004150DE"/>
    <w:rsid w:val="00415926"/>
    <w:rsid w:val="00415C8A"/>
    <w:rsid w:val="00416D20"/>
    <w:rsid w:val="00420CE5"/>
    <w:rsid w:val="00420CE6"/>
    <w:rsid w:val="004210A2"/>
    <w:rsid w:val="004212DE"/>
    <w:rsid w:val="00422047"/>
    <w:rsid w:val="004227D9"/>
    <w:rsid w:val="004229BB"/>
    <w:rsid w:val="004233E1"/>
    <w:rsid w:val="00423454"/>
    <w:rsid w:val="00423889"/>
    <w:rsid w:val="00423967"/>
    <w:rsid w:val="00423E0B"/>
    <w:rsid w:val="00424673"/>
    <w:rsid w:val="00424B8C"/>
    <w:rsid w:val="00426311"/>
    <w:rsid w:val="004266C9"/>
    <w:rsid w:val="0043065F"/>
    <w:rsid w:val="0043081D"/>
    <w:rsid w:val="004318F7"/>
    <w:rsid w:val="0043284F"/>
    <w:rsid w:val="00432949"/>
    <w:rsid w:val="00433083"/>
    <w:rsid w:val="00433D9E"/>
    <w:rsid w:val="00433FCB"/>
    <w:rsid w:val="004346C5"/>
    <w:rsid w:val="00434E0F"/>
    <w:rsid w:val="00435470"/>
    <w:rsid w:val="00435BEF"/>
    <w:rsid w:val="0043611F"/>
    <w:rsid w:val="0043616F"/>
    <w:rsid w:val="0043778D"/>
    <w:rsid w:val="00437972"/>
    <w:rsid w:val="00440CEE"/>
    <w:rsid w:val="00440CF9"/>
    <w:rsid w:val="00442C09"/>
    <w:rsid w:val="00442E37"/>
    <w:rsid w:val="00444023"/>
    <w:rsid w:val="004442A4"/>
    <w:rsid w:val="00444626"/>
    <w:rsid w:val="00445648"/>
    <w:rsid w:val="004457D0"/>
    <w:rsid w:val="0044617B"/>
    <w:rsid w:val="004463A9"/>
    <w:rsid w:val="004464B8"/>
    <w:rsid w:val="00447078"/>
    <w:rsid w:val="0044782D"/>
    <w:rsid w:val="00450021"/>
    <w:rsid w:val="004523D3"/>
    <w:rsid w:val="00452772"/>
    <w:rsid w:val="00452F4F"/>
    <w:rsid w:val="00452FC4"/>
    <w:rsid w:val="00453160"/>
    <w:rsid w:val="004539E7"/>
    <w:rsid w:val="00454200"/>
    <w:rsid w:val="0045433E"/>
    <w:rsid w:val="004573AB"/>
    <w:rsid w:val="00460BA1"/>
    <w:rsid w:val="00461285"/>
    <w:rsid w:val="00461368"/>
    <w:rsid w:val="004613D5"/>
    <w:rsid w:val="00461937"/>
    <w:rsid w:val="00462520"/>
    <w:rsid w:val="0046364C"/>
    <w:rsid w:val="00463AFE"/>
    <w:rsid w:val="00463DAB"/>
    <w:rsid w:val="00464380"/>
    <w:rsid w:val="00464FB9"/>
    <w:rsid w:val="0046528E"/>
    <w:rsid w:val="00465BBD"/>
    <w:rsid w:val="004663A9"/>
    <w:rsid w:val="004674E2"/>
    <w:rsid w:val="004676E6"/>
    <w:rsid w:val="00467EA4"/>
    <w:rsid w:val="00470081"/>
    <w:rsid w:val="0047027F"/>
    <w:rsid w:val="00470386"/>
    <w:rsid w:val="00470C43"/>
    <w:rsid w:val="00471829"/>
    <w:rsid w:val="00471EFA"/>
    <w:rsid w:val="00472ACE"/>
    <w:rsid w:val="00474477"/>
    <w:rsid w:val="004749B3"/>
    <w:rsid w:val="0047542A"/>
    <w:rsid w:val="004757A3"/>
    <w:rsid w:val="004763AB"/>
    <w:rsid w:val="00480433"/>
    <w:rsid w:val="00480D2C"/>
    <w:rsid w:val="00481027"/>
    <w:rsid w:val="0048177E"/>
    <w:rsid w:val="004818CD"/>
    <w:rsid w:val="00484316"/>
    <w:rsid w:val="004847A4"/>
    <w:rsid w:val="00484B50"/>
    <w:rsid w:val="004853AC"/>
    <w:rsid w:val="00485A8B"/>
    <w:rsid w:val="00485B15"/>
    <w:rsid w:val="00485F96"/>
    <w:rsid w:val="00485FCF"/>
    <w:rsid w:val="00486383"/>
    <w:rsid w:val="00486992"/>
    <w:rsid w:val="00487E3B"/>
    <w:rsid w:val="004917D5"/>
    <w:rsid w:val="00493AF2"/>
    <w:rsid w:val="00494E57"/>
    <w:rsid w:val="00495A9B"/>
    <w:rsid w:val="0049621C"/>
    <w:rsid w:val="00496E1F"/>
    <w:rsid w:val="004A0E0A"/>
    <w:rsid w:val="004A1286"/>
    <w:rsid w:val="004A22FA"/>
    <w:rsid w:val="004A284F"/>
    <w:rsid w:val="004A2C8F"/>
    <w:rsid w:val="004A52E0"/>
    <w:rsid w:val="004A5348"/>
    <w:rsid w:val="004A581F"/>
    <w:rsid w:val="004A5EA8"/>
    <w:rsid w:val="004A64AF"/>
    <w:rsid w:val="004A6B9A"/>
    <w:rsid w:val="004A7A29"/>
    <w:rsid w:val="004A7B8A"/>
    <w:rsid w:val="004B0851"/>
    <w:rsid w:val="004B14A6"/>
    <w:rsid w:val="004B16C2"/>
    <w:rsid w:val="004B20BF"/>
    <w:rsid w:val="004B3B95"/>
    <w:rsid w:val="004B404E"/>
    <w:rsid w:val="004B5230"/>
    <w:rsid w:val="004B5897"/>
    <w:rsid w:val="004B5FB4"/>
    <w:rsid w:val="004B640D"/>
    <w:rsid w:val="004B75D1"/>
    <w:rsid w:val="004B7900"/>
    <w:rsid w:val="004B7B1A"/>
    <w:rsid w:val="004C0311"/>
    <w:rsid w:val="004C0D38"/>
    <w:rsid w:val="004C0E0C"/>
    <w:rsid w:val="004C13AE"/>
    <w:rsid w:val="004C28BB"/>
    <w:rsid w:val="004C33DA"/>
    <w:rsid w:val="004C37A3"/>
    <w:rsid w:val="004C3A46"/>
    <w:rsid w:val="004C4436"/>
    <w:rsid w:val="004C55A4"/>
    <w:rsid w:val="004C5F30"/>
    <w:rsid w:val="004C6151"/>
    <w:rsid w:val="004C6B83"/>
    <w:rsid w:val="004C6FA4"/>
    <w:rsid w:val="004C7A16"/>
    <w:rsid w:val="004C7CF5"/>
    <w:rsid w:val="004D0327"/>
    <w:rsid w:val="004D05ED"/>
    <w:rsid w:val="004D09D7"/>
    <w:rsid w:val="004D0B56"/>
    <w:rsid w:val="004D3109"/>
    <w:rsid w:val="004D3188"/>
    <w:rsid w:val="004D51A0"/>
    <w:rsid w:val="004D5337"/>
    <w:rsid w:val="004D5508"/>
    <w:rsid w:val="004D5853"/>
    <w:rsid w:val="004D630E"/>
    <w:rsid w:val="004D6AB5"/>
    <w:rsid w:val="004D7459"/>
    <w:rsid w:val="004E0433"/>
    <w:rsid w:val="004E1022"/>
    <w:rsid w:val="004E175C"/>
    <w:rsid w:val="004E32A1"/>
    <w:rsid w:val="004E3D3E"/>
    <w:rsid w:val="004E5ADA"/>
    <w:rsid w:val="004E68D3"/>
    <w:rsid w:val="004E762F"/>
    <w:rsid w:val="004F0693"/>
    <w:rsid w:val="004F1775"/>
    <w:rsid w:val="004F199F"/>
    <w:rsid w:val="004F34B8"/>
    <w:rsid w:val="004F3D8F"/>
    <w:rsid w:val="004F4567"/>
    <w:rsid w:val="004F54FC"/>
    <w:rsid w:val="004F5520"/>
    <w:rsid w:val="004F5FC6"/>
    <w:rsid w:val="004F668C"/>
    <w:rsid w:val="004F740B"/>
    <w:rsid w:val="0050047D"/>
    <w:rsid w:val="00500708"/>
    <w:rsid w:val="00500DC6"/>
    <w:rsid w:val="00501065"/>
    <w:rsid w:val="0050217B"/>
    <w:rsid w:val="005024DB"/>
    <w:rsid w:val="00502B85"/>
    <w:rsid w:val="00502C29"/>
    <w:rsid w:val="005032C2"/>
    <w:rsid w:val="00503D7D"/>
    <w:rsid w:val="00504F46"/>
    <w:rsid w:val="00504F79"/>
    <w:rsid w:val="005051B0"/>
    <w:rsid w:val="005060E3"/>
    <w:rsid w:val="00507111"/>
    <w:rsid w:val="005110D0"/>
    <w:rsid w:val="0051148A"/>
    <w:rsid w:val="00511F3A"/>
    <w:rsid w:val="00512845"/>
    <w:rsid w:val="00512B75"/>
    <w:rsid w:val="0051363C"/>
    <w:rsid w:val="00513736"/>
    <w:rsid w:val="0051399E"/>
    <w:rsid w:val="00513A9D"/>
    <w:rsid w:val="005154A7"/>
    <w:rsid w:val="00516922"/>
    <w:rsid w:val="00517297"/>
    <w:rsid w:val="00520614"/>
    <w:rsid w:val="00520B50"/>
    <w:rsid w:val="00522DEE"/>
    <w:rsid w:val="00522FFA"/>
    <w:rsid w:val="005253BA"/>
    <w:rsid w:val="005271BA"/>
    <w:rsid w:val="00527775"/>
    <w:rsid w:val="00527B65"/>
    <w:rsid w:val="00531539"/>
    <w:rsid w:val="005319EE"/>
    <w:rsid w:val="00531A9B"/>
    <w:rsid w:val="00532512"/>
    <w:rsid w:val="005328AB"/>
    <w:rsid w:val="00532B67"/>
    <w:rsid w:val="00533CE4"/>
    <w:rsid w:val="00533E00"/>
    <w:rsid w:val="0053489C"/>
    <w:rsid w:val="00535B0A"/>
    <w:rsid w:val="00535EED"/>
    <w:rsid w:val="005363E7"/>
    <w:rsid w:val="00536A34"/>
    <w:rsid w:val="005375F3"/>
    <w:rsid w:val="0053782E"/>
    <w:rsid w:val="00540474"/>
    <w:rsid w:val="00540A10"/>
    <w:rsid w:val="00541A28"/>
    <w:rsid w:val="00542281"/>
    <w:rsid w:val="0054238C"/>
    <w:rsid w:val="005425EE"/>
    <w:rsid w:val="005464DC"/>
    <w:rsid w:val="005467F4"/>
    <w:rsid w:val="005478D2"/>
    <w:rsid w:val="00552842"/>
    <w:rsid w:val="005528DF"/>
    <w:rsid w:val="0055331F"/>
    <w:rsid w:val="005540D3"/>
    <w:rsid w:val="00554A4B"/>
    <w:rsid w:val="0055508E"/>
    <w:rsid w:val="00555CD0"/>
    <w:rsid w:val="00555DD3"/>
    <w:rsid w:val="00555E33"/>
    <w:rsid w:val="0055795B"/>
    <w:rsid w:val="0056005F"/>
    <w:rsid w:val="0056118B"/>
    <w:rsid w:val="0056242F"/>
    <w:rsid w:val="00562531"/>
    <w:rsid w:val="00563C56"/>
    <w:rsid w:val="00565394"/>
    <w:rsid w:val="0056610B"/>
    <w:rsid w:val="00566C47"/>
    <w:rsid w:val="00567590"/>
    <w:rsid w:val="00570F79"/>
    <w:rsid w:val="0057121E"/>
    <w:rsid w:val="00571999"/>
    <w:rsid w:val="00573989"/>
    <w:rsid w:val="00574089"/>
    <w:rsid w:val="00575899"/>
    <w:rsid w:val="005758AB"/>
    <w:rsid w:val="00575DB5"/>
    <w:rsid w:val="005763DB"/>
    <w:rsid w:val="00577274"/>
    <w:rsid w:val="00577AFA"/>
    <w:rsid w:val="00577C74"/>
    <w:rsid w:val="005800DE"/>
    <w:rsid w:val="0058075E"/>
    <w:rsid w:val="0058107D"/>
    <w:rsid w:val="00581566"/>
    <w:rsid w:val="00581922"/>
    <w:rsid w:val="00581CF4"/>
    <w:rsid w:val="00582008"/>
    <w:rsid w:val="005820AD"/>
    <w:rsid w:val="00582188"/>
    <w:rsid w:val="00582218"/>
    <w:rsid w:val="00582B36"/>
    <w:rsid w:val="0058337A"/>
    <w:rsid w:val="005848C3"/>
    <w:rsid w:val="005855BB"/>
    <w:rsid w:val="00585EAC"/>
    <w:rsid w:val="00590C23"/>
    <w:rsid w:val="00591B62"/>
    <w:rsid w:val="00591DDC"/>
    <w:rsid w:val="005925B7"/>
    <w:rsid w:val="00592BC6"/>
    <w:rsid w:val="00593044"/>
    <w:rsid w:val="00593742"/>
    <w:rsid w:val="00593834"/>
    <w:rsid w:val="00593D86"/>
    <w:rsid w:val="00594494"/>
    <w:rsid w:val="005953C0"/>
    <w:rsid w:val="0059550B"/>
    <w:rsid w:val="005955EE"/>
    <w:rsid w:val="00595A7D"/>
    <w:rsid w:val="00595B62"/>
    <w:rsid w:val="00596712"/>
    <w:rsid w:val="0059674F"/>
    <w:rsid w:val="00596EC9"/>
    <w:rsid w:val="00597966"/>
    <w:rsid w:val="005A05C4"/>
    <w:rsid w:val="005A0940"/>
    <w:rsid w:val="005A0F73"/>
    <w:rsid w:val="005A10F9"/>
    <w:rsid w:val="005A1CC5"/>
    <w:rsid w:val="005A201C"/>
    <w:rsid w:val="005A281C"/>
    <w:rsid w:val="005A58A6"/>
    <w:rsid w:val="005A72F8"/>
    <w:rsid w:val="005A7F6D"/>
    <w:rsid w:val="005B027F"/>
    <w:rsid w:val="005B0BB5"/>
    <w:rsid w:val="005B1838"/>
    <w:rsid w:val="005B21EA"/>
    <w:rsid w:val="005B2679"/>
    <w:rsid w:val="005B31A5"/>
    <w:rsid w:val="005B40B7"/>
    <w:rsid w:val="005B4928"/>
    <w:rsid w:val="005B5CCB"/>
    <w:rsid w:val="005B6214"/>
    <w:rsid w:val="005B6D0A"/>
    <w:rsid w:val="005B6E00"/>
    <w:rsid w:val="005C0CDB"/>
    <w:rsid w:val="005C141E"/>
    <w:rsid w:val="005C45CC"/>
    <w:rsid w:val="005C5287"/>
    <w:rsid w:val="005C7904"/>
    <w:rsid w:val="005C7BF6"/>
    <w:rsid w:val="005D0ED5"/>
    <w:rsid w:val="005D36CB"/>
    <w:rsid w:val="005D4256"/>
    <w:rsid w:val="005D6725"/>
    <w:rsid w:val="005D7BF4"/>
    <w:rsid w:val="005E0E98"/>
    <w:rsid w:val="005E1150"/>
    <w:rsid w:val="005E1155"/>
    <w:rsid w:val="005E3806"/>
    <w:rsid w:val="005E3DA4"/>
    <w:rsid w:val="005E64C0"/>
    <w:rsid w:val="005E6EE2"/>
    <w:rsid w:val="005E7629"/>
    <w:rsid w:val="005F147A"/>
    <w:rsid w:val="005F222D"/>
    <w:rsid w:val="005F2954"/>
    <w:rsid w:val="005F2AEC"/>
    <w:rsid w:val="005F2B31"/>
    <w:rsid w:val="005F2CEF"/>
    <w:rsid w:val="005F2F06"/>
    <w:rsid w:val="005F377C"/>
    <w:rsid w:val="005F38F2"/>
    <w:rsid w:val="005F3C03"/>
    <w:rsid w:val="005F4763"/>
    <w:rsid w:val="005F4C9E"/>
    <w:rsid w:val="005F4D59"/>
    <w:rsid w:val="005F62C4"/>
    <w:rsid w:val="005F6D99"/>
    <w:rsid w:val="00601278"/>
    <w:rsid w:val="00602A68"/>
    <w:rsid w:val="00603370"/>
    <w:rsid w:val="00603AE2"/>
    <w:rsid w:val="00603B94"/>
    <w:rsid w:val="00603C09"/>
    <w:rsid w:val="00603F98"/>
    <w:rsid w:val="0060475B"/>
    <w:rsid w:val="00604DE3"/>
    <w:rsid w:val="006072FB"/>
    <w:rsid w:val="00607869"/>
    <w:rsid w:val="00611057"/>
    <w:rsid w:val="0061172E"/>
    <w:rsid w:val="006125F9"/>
    <w:rsid w:val="00612A36"/>
    <w:rsid w:val="00612B38"/>
    <w:rsid w:val="00613054"/>
    <w:rsid w:val="0061394A"/>
    <w:rsid w:val="00613D87"/>
    <w:rsid w:val="00614E91"/>
    <w:rsid w:val="00615626"/>
    <w:rsid w:val="00615F2E"/>
    <w:rsid w:val="0061625E"/>
    <w:rsid w:val="00616F0F"/>
    <w:rsid w:val="006171BD"/>
    <w:rsid w:val="006173BB"/>
    <w:rsid w:val="00617CC3"/>
    <w:rsid w:val="0062319B"/>
    <w:rsid w:val="00624C3F"/>
    <w:rsid w:val="006253B1"/>
    <w:rsid w:val="00625510"/>
    <w:rsid w:val="0062634C"/>
    <w:rsid w:val="00630E04"/>
    <w:rsid w:val="00631350"/>
    <w:rsid w:val="00631681"/>
    <w:rsid w:val="00631693"/>
    <w:rsid w:val="006325D8"/>
    <w:rsid w:val="00632857"/>
    <w:rsid w:val="00632A4D"/>
    <w:rsid w:val="00633472"/>
    <w:rsid w:val="00633E78"/>
    <w:rsid w:val="00634E14"/>
    <w:rsid w:val="006350DB"/>
    <w:rsid w:val="00636294"/>
    <w:rsid w:val="00637891"/>
    <w:rsid w:val="006409FB"/>
    <w:rsid w:val="00640E6B"/>
    <w:rsid w:val="0064147A"/>
    <w:rsid w:val="00642F8B"/>
    <w:rsid w:val="006438CC"/>
    <w:rsid w:val="00643C67"/>
    <w:rsid w:val="00644140"/>
    <w:rsid w:val="00644995"/>
    <w:rsid w:val="00646173"/>
    <w:rsid w:val="00646DAF"/>
    <w:rsid w:val="00646EB4"/>
    <w:rsid w:val="00647204"/>
    <w:rsid w:val="00650B82"/>
    <w:rsid w:val="00654397"/>
    <w:rsid w:val="006547EA"/>
    <w:rsid w:val="00656196"/>
    <w:rsid w:val="00656607"/>
    <w:rsid w:val="00656ED6"/>
    <w:rsid w:val="006570A7"/>
    <w:rsid w:val="006574D1"/>
    <w:rsid w:val="00660167"/>
    <w:rsid w:val="00661DF8"/>
    <w:rsid w:val="0066210D"/>
    <w:rsid w:val="00662292"/>
    <w:rsid w:val="00662A9A"/>
    <w:rsid w:val="0066318E"/>
    <w:rsid w:val="0066475C"/>
    <w:rsid w:val="00664B37"/>
    <w:rsid w:val="00665257"/>
    <w:rsid w:val="00665444"/>
    <w:rsid w:val="00665B5B"/>
    <w:rsid w:val="006668D8"/>
    <w:rsid w:val="00667923"/>
    <w:rsid w:val="00667E16"/>
    <w:rsid w:val="006708A9"/>
    <w:rsid w:val="00670F66"/>
    <w:rsid w:val="006722AB"/>
    <w:rsid w:val="00672A27"/>
    <w:rsid w:val="00674244"/>
    <w:rsid w:val="00674ACF"/>
    <w:rsid w:val="00675434"/>
    <w:rsid w:val="00676D4D"/>
    <w:rsid w:val="0068021D"/>
    <w:rsid w:val="006805C0"/>
    <w:rsid w:val="00680760"/>
    <w:rsid w:val="006816C9"/>
    <w:rsid w:val="00681BFC"/>
    <w:rsid w:val="00681C31"/>
    <w:rsid w:val="00681CDB"/>
    <w:rsid w:val="00681FD1"/>
    <w:rsid w:val="00682779"/>
    <w:rsid w:val="00682B2C"/>
    <w:rsid w:val="00683AFB"/>
    <w:rsid w:val="00683D48"/>
    <w:rsid w:val="006848E7"/>
    <w:rsid w:val="00684E2A"/>
    <w:rsid w:val="00685E24"/>
    <w:rsid w:val="00686A67"/>
    <w:rsid w:val="00686EBF"/>
    <w:rsid w:val="00686FC5"/>
    <w:rsid w:val="00686FDB"/>
    <w:rsid w:val="00692F55"/>
    <w:rsid w:val="00692FF1"/>
    <w:rsid w:val="00693A38"/>
    <w:rsid w:val="00695ABD"/>
    <w:rsid w:val="00695EB8"/>
    <w:rsid w:val="00696098"/>
    <w:rsid w:val="00697226"/>
    <w:rsid w:val="00697A6B"/>
    <w:rsid w:val="006A01E7"/>
    <w:rsid w:val="006A1B51"/>
    <w:rsid w:val="006A1DAA"/>
    <w:rsid w:val="006A3A4F"/>
    <w:rsid w:val="006A40C2"/>
    <w:rsid w:val="006A4852"/>
    <w:rsid w:val="006A4DA9"/>
    <w:rsid w:val="006A649D"/>
    <w:rsid w:val="006A7CDA"/>
    <w:rsid w:val="006B00C7"/>
    <w:rsid w:val="006B0786"/>
    <w:rsid w:val="006B2360"/>
    <w:rsid w:val="006B239F"/>
    <w:rsid w:val="006B2B61"/>
    <w:rsid w:val="006B3087"/>
    <w:rsid w:val="006B31A9"/>
    <w:rsid w:val="006B3A9D"/>
    <w:rsid w:val="006B40FD"/>
    <w:rsid w:val="006B45F9"/>
    <w:rsid w:val="006B599C"/>
    <w:rsid w:val="006B69BD"/>
    <w:rsid w:val="006B6AAD"/>
    <w:rsid w:val="006B7570"/>
    <w:rsid w:val="006B7E7D"/>
    <w:rsid w:val="006C02AE"/>
    <w:rsid w:val="006C0FAC"/>
    <w:rsid w:val="006C1C49"/>
    <w:rsid w:val="006C2944"/>
    <w:rsid w:val="006C3E7D"/>
    <w:rsid w:val="006C48FB"/>
    <w:rsid w:val="006C5084"/>
    <w:rsid w:val="006C6D53"/>
    <w:rsid w:val="006C76F5"/>
    <w:rsid w:val="006C7BFE"/>
    <w:rsid w:val="006D0249"/>
    <w:rsid w:val="006D06AF"/>
    <w:rsid w:val="006D1D87"/>
    <w:rsid w:val="006D3C59"/>
    <w:rsid w:val="006D4569"/>
    <w:rsid w:val="006D6A3D"/>
    <w:rsid w:val="006D7101"/>
    <w:rsid w:val="006D7C0E"/>
    <w:rsid w:val="006E0586"/>
    <w:rsid w:val="006E06C4"/>
    <w:rsid w:val="006E1535"/>
    <w:rsid w:val="006E2AE4"/>
    <w:rsid w:val="006E2CE9"/>
    <w:rsid w:val="006E3C08"/>
    <w:rsid w:val="006E43FC"/>
    <w:rsid w:val="006E4D04"/>
    <w:rsid w:val="006E6210"/>
    <w:rsid w:val="006E667B"/>
    <w:rsid w:val="006E716A"/>
    <w:rsid w:val="006E7D2B"/>
    <w:rsid w:val="006F1774"/>
    <w:rsid w:val="006F1E6F"/>
    <w:rsid w:val="006F1EA8"/>
    <w:rsid w:val="006F2179"/>
    <w:rsid w:val="006F2A50"/>
    <w:rsid w:val="006F2CDB"/>
    <w:rsid w:val="006F366A"/>
    <w:rsid w:val="006F3AD1"/>
    <w:rsid w:val="006F4800"/>
    <w:rsid w:val="006F4AEC"/>
    <w:rsid w:val="006F5DCC"/>
    <w:rsid w:val="006F6193"/>
    <w:rsid w:val="006F7AFE"/>
    <w:rsid w:val="006F7F72"/>
    <w:rsid w:val="007002E0"/>
    <w:rsid w:val="00701065"/>
    <w:rsid w:val="00701153"/>
    <w:rsid w:val="00701BA2"/>
    <w:rsid w:val="0070226F"/>
    <w:rsid w:val="00702FDE"/>
    <w:rsid w:val="007043F2"/>
    <w:rsid w:val="00704A9E"/>
    <w:rsid w:val="00704B35"/>
    <w:rsid w:val="0071094D"/>
    <w:rsid w:val="007125F1"/>
    <w:rsid w:val="00712743"/>
    <w:rsid w:val="00712E7A"/>
    <w:rsid w:val="00713817"/>
    <w:rsid w:val="007142FE"/>
    <w:rsid w:val="007145F8"/>
    <w:rsid w:val="007155BF"/>
    <w:rsid w:val="00716EB6"/>
    <w:rsid w:val="00720494"/>
    <w:rsid w:val="00721C2B"/>
    <w:rsid w:val="007223C1"/>
    <w:rsid w:val="00722A2B"/>
    <w:rsid w:val="007232AD"/>
    <w:rsid w:val="00723679"/>
    <w:rsid w:val="00724014"/>
    <w:rsid w:val="00724332"/>
    <w:rsid w:val="007264CD"/>
    <w:rsid w:val="00726CD4"/>
    <w:rsid w:val="00730C3C"/>
    <w:rsid w:val="007314A3"/>
    <w:rsid w:val="007319D5"/>
    <w:rsid w:val="00732437"/>
    <w:rsid w:val="007326D0"/>
    <w:rsid w:val="007330B3"/>
    <w:rsid w:val="007330E7"/>
    <w:rsid w:val="007352CB"/>
    <w:rsid w:val="00735874"/>
    <w:rsid w:val="00735F83"/>
    <w:rsid w:val="007364EF"/>
    <w:rsid w:val="007370C2"/>
    <w:rsid w:val="007374C1"/>
    <w:rsid w:val="007379D5"/>
    <w:rsid w:val="00741039"/>
    <w:rsid w:val="0074119A"/>
    <w:rsid w:val="00741C99"/>
    <w:rsid w:val="00744974"/>
    <w:rsid w:val="00744C9A"/>
    <w:rsid w:val="00745183"/>
    <w:rsid w:val="007476CA"/>
    <w:rsid w:val="0075006D"/>
    <w:rsid w:val="007505D2"/>
    <w:rsid w:val="00751C63"/>
    <w:rsid w:val="0075260D"/>
    <w:rsid w:val="0075388B"/>
    <w:rsid w:val="00753E1F"/>
    <w:rsid w:val="00753E2E"/>
    <w:rsid w:val="00754151"/>
    <w:rsid w:val="00754B2E"/>
    <w:rsid w:val="00755C38"/>
    <w:rsid w:val="00757472"/>
    <w:rsid w:val="007575B5"/>
    <w:rsid w:val="00757829"/>
    <w:rsid w:val="00760968"/>
    <w:rsid w:val="0076150C"/>
    <w:rsid w:val="00761B8B"/>
    <w:rsid w:val="007626A5"/>
    <w:rsid w:val="00762BCB"/>
    <w:rsid w:val="00762E49"/>
    <w:rsid w:val="0076517F"/>
    <w:rsid w:val="007655A5"/>
    <w:rsid w:val="007659F7"/>
    <w:rsid w:val="007663E5"/>
    <w:rsid w:val="0076670A"/>
    <w:rsid w:val="00767EBD"/>
    <w:rsid w:val="00770826"/>
    <w:rsid w:val="007709F8"/>
    <w:rsid w:val="00770DCC"/>
    <w:rsid w:val="00771C0D"/>
    <w:rsid w:val="00771E40"/>
    <w:rsid w:val="007731FE"/>
    <w:rsid w:val="007733F4"/>
    <w:rsid w:val="00773750"/>
    <w:rsid w:val="007739EF"/>
    <w:rsid w:val="007747E6"/>
    <w:rsid w:val="00774F06"/>
    <w:rsid w:val="007757C1"/>
    <w:rsid w:val="00775C7E"/>
    <w:rsid w:val="00775E96"/>
    <w:rsid w:val="00776DAD"/>
    <w:rsid w:val="007776D0"/>
    <w:rsid w:val="007779A1"/>
    <w:rsid w:val="007800F2"/>
    <w:rsid w:val="0078072D"/>
    <w:rsid w:val="00780893"/>
    <w:rsid w:val="00780943"/>
    <w:rsid w:val="00780BDD"/>
    <w:rsid w:val="00781541"/>
    <w:rsid w:val="007815A5"/>
    <w:rsid w:val="007821B5"/>
    <w:rsid w:val="0078293F"/>
    <w:rsid w:val="0078326A"/>
    <w:rsid w:val="0078331D"/>
    <w:rsid w:val="0078356F"/>
    <w:rsid w:val="007841CA"/>
    <w:rsid w:val="00784789"/>
    <w:rsid w:val="007847AA"/>
    <w:rsid w:val="00784ED7"/>
    <w:rsid w:val="00784F89"/>
    <w:rsid w:val="00785181"/>
    <w:rsid w:val="007856A8"/>
    <w:rsid w:val="007859B1"/>
    <w:rsid w:val="00785D26"/>
    <w:rsid w:val="0078686A"/>
    <w:rsid w:val="007868F0"/>
    <w:rsid w:val="00787386"/>
    <w:rsid w:val="0078775D"/>
    <w:rsid w:val="00787D89"/>
    <w:rsid w:val="00790494"/>
    <w:rsid w:val="007906BF"/>
    <w:rsid w:val="00790C6E"/>
    <w:rsid w:val="00791996"/>
    <w:rsid w:val="00791F66"/>
    <w:rsid w:val="00792D56"/>
    <w:rsid w:val="007935E8"/>
    <w:rsid w:val="0079389C"/>
    <w:rsid w:val="007956C3"/>
    <w:rsid w:val="00796362"/>
    <w:rsid w:val="00796AB7"/>
    <w:rsid w:val="00797E23"/>
    <w:rsid w:val="007A0C0A"/>
    <w:rsid w:val="007A0EF8"/>
    <w:rsid w:val="007A0F6E"/>
    <w:rsid w:val="007A21DD"/>
    <w:rsid w:val="007A2F48"/>
    <w:rsid w:val="007A3419"/>
    <w:rsid w:val="007A3CFE"/>
    <w:rsid w:val="007A3D77"/>
    <w:rsid w:val="007A3DA9"/>
    <w:rsid w:val="007A4874"/>
    <w:rsid w:val="007A4A44"/>
    <w:rsid w:val="007A4F5F"/>
    <w:rsid w:val="007A5B40"/>
    <w:rsid w:val="007A5B91"/>
    <w:rsid w:val="007A6973"/>
    <w:rsid w:val="007A6F58"/>
    <w:rsid w:val="007A7538"/>
    <w:rsid w:val="007A7997"/>
    <w:rsid w:val="007B0C5C"/>
    <w:rsid w:val="007B0E0C"/>
    <w:rsid w:val="007B0E45"/>
    <w:rsid w:val="007B163C"/>
    <w:rsid w:val="007B2B81"/>
    <w:rsid w:val="007B3C17"/>
    <w:rsid w:val="007B48FD"/>
    <w:rsid w:val="007B4BA6"/>
    <w:rsid w:val="007B500C"/>
    <w:rsid w:val="007B5C8A"/>
    <w:rsid w:val="007B606A"/>
    <w:rsid w:val="007B6E80"/>
    <w:rsid w:val="007B746B"/>
    <w:rsid w:val="007C1DF2"/>
    <w:rsid w:val="007C2BEB"/>
    <w:rsid w:val="007C30FC"/>
    <w:rsid w:val="007C3133"/>
    <w:rsid w:val="007C38DF"/>
    <w:rsid w:val="007C5DCB"/>
    <w:rsid w:val="007C6451"/>
    <w:rsid w:val="007C6515"/>
    <w:rsid w:val="007C6C4A"/>
    <w:rsid w:val="007C74B8"/>
    <w:rsid w:val="007C7CCA"/>
    <w:rsid w:val="007D12AC"/>
    <w:rsid w:val="007D3471"/>
    <w:rsid w:val="007D489E"/>
    <w:rsid w:val="007D50E8"/>
    <w:rsid w:val="007D550F"/>
    <w:rsid w:val="007D667F"/>
    <w:rsid w:val="007D6FC4"/>
    <w:rsid w:val="007D74E6"/>
    <w:rsid w:val="007D7DAF"/>
    <w:rsid w:val="007E0922"/>
    <w:rsid w:val="007E1C49"/>
    <w:rsid w:val="007E2BF8"/>
    <w:rsid w:val="007E48A3"/>
    <w:rsid w:val="007E5263"/>
    <w:rsid w:val="007E7AE7"/>
    <w:rsid w:val="007F0B86"/>
    <w:rsid w:val="007F2548"/>
    <w:rsid w:val="007F2675"/>
    <w:rsid w:val="007F2D48"/>
    <w:rsid w:val="007F2F4C"/>
    <w:rsid w:val="007F431F"/>
    <w:rsid w:val="007F44B9"/>
    <w:rsid w:val="007F47FE"/>
    <w:rsid w:val="007F49ED"/>
    <w:rsid w:val="007F587E"/>
    <w:rsid w:val="007F649D"/>
    <w:rsid w:val="007F741C"/>
    <w:rsid w:val="007F7842"/>
    <w:rsid w:val="00800BC4"/>
    <w:rsid w:val="00800CFF"/>
    <w:rsid w:val="00801BEF"/>
    <w:rsid w:val="00801D6E"/>
    <w:rsid w:val="00801F5F"/>
    <w:rsid w:val="0080231A"/>
    <w:rsid w:val="0080754B"/>
    <w:rsid w:val="00807939"/>
    <w:rsid w:val="008079F4"/>
    <w:rsid w:val="00810C0B"/>
    <w:rsid w:val="00811342"/>
    <w:rsid w:val="0081170B"/>
    <w:rsid w:val="00813796"/>
    <w:rsid w:val="00813D76"/>
    <w:rsid w:val="00813E5B"/>
    <w:rsid w:val="00814794"/>
    <w:rsid w:val="00815AEB"/>
    <w:rsid w:val="008168D9"/>
    <w:rsid w:val="00816B09"/>
    <w:rsid w:val="00816D9D"/>
    <w:rsid w:val="008204D5"/>
    <w:rsid w:val="00821228"/>
    <w:rsid w:val="0082196B"/>
    <w:rsid w:val="008220D7"/>
    <w:rsid w:val="00824E46"/>
    <w:rsid w:val="008251CC"/>
    <w:rsid w:val="00825917"/>
    <w:rsid w:val="0082592D"/>
    <w:rsid w:val="00826205"/>
    <w:rsid w:val="008264FE"/>
    <w:rsid w:val="008266ED"/>
    <w:rsid w:val="0082799F"/>
    <w:rsid w:val="0083022B"/>
    <w:rsid w:val="00830869"/>
    <w:rsid w:val="00830A0C"/>
    <w:rsid w:val="00834332"/>
    <w:rsid w:val="00836C99"/>
    <w:rsid w:val="00836E5B"/>
    <w:rsid w:val="00837325"/>
    <w:rsid w:val="00837A82"/>
    <w:rsid w:val="00840650"/>
    <w:rsid w:val="008423B7"/>
    <w:rsid w:val="00843E00"/>
    <w:rsid w:val="00844039"/>
    <w:rsid w:val="00844080"/>
    <w:rsid w:val="00844525"/>
    <w:rsid w:val="00845AE6"/>
    <w:rsid w:val="00845BF1"/>
    <w:rsid w:val="00845DA6"/>
    <w:rsid w:val="00846D9A"/>
    <w:rsid w:val="00850731"/>
    <w:rsid w:val="00851A0A"/>
    <w:rsid w:val="008552C6"/>
    <w:rsid w:val="00855D13"/>
    <w:rsid w:val="00856303"/>
    <w:rsid w:val="0085676B"/>
    <w:rsid w:val="008604D9"/>
    <w:rsid w:val="008608D9"/>
    <w:rsid w:val="008608EA"/>
    <w:rsid w:val="008613D6"/>
    <w:rsid w:val="008616DB"/>
    <w:rsid w:val="00861E57"/>
    <w:rsid w:val="00861FF2"/>
    <w:rsid w:val="008620C1"/>
    <w:rsid w:val="008627BE"/>
    <w:rsid w:val="008635B1"/>
    <w:rsid w:val="00863650"/>
    <w:rsid w:val="0086396C"/>
    <w:rsid w:val="008646C2"/>
    <w:rsid w:val="008651FC"/>
    <w:rsid w:val="00865693"/>
    <w:rsid w:val="00865833"/>
    <w:rsid w:val="00866499"/>
    <w:rsid w:val="00866C65"/>
    <w:rsid w:val="008708CD"/>
    <w:rsid w:val="00871278"/>
    <w:rsid w:val="008714EC"/>
    <w:rsid w:val="008722D3"/>
    <w:rsid w:val="0087295A"/>
    <w:rsid w:val="00873173"/>
    <w:rsid w:val="00873CFE"/>
    <w:rsid w:val="00873D92"/>
    <w:rsid w:val="00873F4B"/>
    <w:rsid w:val="00874262"/>
    <w:rsid w:val="008749F4"/>
    <w:rsid w:val="00874FF2"/>
    <w:rsid w:val="008758CC"/>
    <w:rsid w:val="008761D9"/>
    <w:rsid w:val="00876919"/>
    <w:rsid w:val="00876A6D"/>
    <w:rsid w:val="00876BE2"/>
    <w:rsid w:val="00880210"/>
    <w:rsid w:val="0088150A"/>
    <w:rsid w:val="008816C2"/>
    <w:rsid w:val="008827C4"/>
    <w:rsid w:val="00883382"/>
    <w:rsid w:val="00883601"/>
    <w:rsid w:val="008839D4"/>
    <w:rsid w:val="00883E1D"/>
    <w:rsid w:val="00883EB9"/>
    <w:rsid w:val="0088534E"/>
    <w:rsid w:val="008859E9"/>
    <w:rsid w:val="008865A6"/>
    <w:rsid w:val="008865EB"/>
    <w:rsid w:val="00886FD1"/>
    <w:rsid w:val="0088707D"/>
    <w:rsid w:val="00887492"/>
    <w:rsid w:val="008879AD"/>
    <w:rsid w:val="00891FB5"/>
    <w:rsid w:val="0089210D"/>
    <w:rsid w:val="008930B4"/>
    <w:rsid w:val="008932D3"/>
    <w:rsid w:val="00893426"/>
    <w:rsid w:val="00893509"/>
    <w:rsid w:val="00893713"/>
    <w:rsid w:val="00895FC7"/>
    <w:rsid w:val="008962CB"/>
    <w:rsid w:val="00896E24"/>
    <w:rsid w:val="00896FBD"/>
    <w:rsid w:val="008978AE"/>
    <w:rsid w:val="008A031F"/>
    <w:rsid w:val="008A241F"/>
    <w:rsid w:val="008A4006"/>
    <w:rsid w:val="008A4737"/>
    <w:rsid w:val="008A4B83"/>
    <w:rsid w:val="008A5253"/>
    <w:rsid w:val="008A6379"/>
    <w:rsid w:val="008A6597"/>
    <w:rsid w:val="008A69F4"/>
    <w:rsid w:val="008A77A4"/>
    <w:rsid w:val="008B0472"/>
    <w:rsid w:val="008B160D"/>
    <w:rsid w:val="008B1D67"/>
    <w:rsid w:val="008B4A74"/>
    <w:rsid w:val="008B4F71"/>
    <w:rsid w:val="008B51E6"/>
    <w:rsid w:val="008B567D"/>
    <w:rsid w:val="008B575C"/>
    <w:rsid w:val="008B5BE9"/>
    <w:rsid w:val="008C0487"/>
    <w:rsid w:val="008C07CE"/>
    <w:rsid w:val="008C1AA8"/>
    <w:rsid w:val="008C1DE6"/>
    <w:rsid w:val="008C1F84"/>
    <w:rsid w:val="008C2168"/>
    <w:rsid w:val="008C35E6"/>
    <w:rsid w:val="008C3AD6"/>
    <w:rsid w:val="008C3E23"/>
    <w:rsid w:val="008C442C"/>
    <w:rsid w:val="008C6124"/>
    <w:rsid w:val="008C63BD"/>
    <w:rsid w:val="008C701C"/>
    <w:rsid w:val="008C740A"/>
    <w:rsid w:val="008C75C6"/>
    <w:rsid w:val="008C7749"/>
    <w:rsid w:val="008C7FB7"/>
    <w:rsid w:val="008D0068"/>
    <w:rsid w:val="008D126E"/>
    <w:rsid w:val="008D1B1B"/>
    <w:rsid w:val="008D3659"/>
    <w:rsid w:val="008D3B10"/>
    <w:rsid w:val="008D58DE"/>
    <w:rsid w:val="008D7F2A"/>
    <w:rsid w:val="008E1053"/>
    <w:rsid w:val="008E18BD"/>
    <w:rsid w:val="008E251D"/>
    <w:rsid w:val="008E2638"/>
    <w:rsid w:val="008E2A44"/>
    <w:rsid w:val="008E31FE"/>
    <w:rsid w:val="008E37E2"/>
    <w:rsid w:val="008E428D"/>
    <w:rsid w:val="008E4977"/>
    <w:rsid w:val="008E52E6"/>
    <w:rsid w:val="008E5E16"/>
    <w:rsid w:val="008E7ACC"/>
    <w:rsid w:val="008F123A"/>
    <w:rsid w:val="008F1A33"/>
    <w:rsid w:val="008F20F0"/>
    <w:rsid w:val="008F3D04"/>
    <w:rsid w:val="008F5595"/>
    <w:rsid w:val="008F5E25"/>
    <w:rsid w:val="008F63BA"/>
    <w:rsid w:val="008F709A"/>
    <w:rsid w:val="008F77AE"/>
    <w:rsid w:val="008F7AC3"/>
    <w:rsid w:val="008F7D78"/>
    <w:rsid w:val="009004F5"/>
    <w:rsid w:val="00900E7D"/>
    <w:rsid w:val="00901277"/>
    <w:rsid w:val="00901BF7"/>
    <w:rsid w:val="0090216D"/>
    <w:rsid w:val="00902314"/>
    <w:rsid w:val="009036C4"/>
    <w:rsid w:val="00903F73"/>
    <w:rsid w:val="009055A6"/>
    <w:rsid w:val="0090580D"/>
    <w:rsid w:val="00905962"/>
    <w:rsid w:val="0090746E"/>
    <w:rsid w:val="00910217"/>
    <w:rsid w:val="009105F1"/>
    <w:rsid w:val="009105F2"/>
    <w:rsid w:val="00910E29"/>
    <w:rsid w:val="00911153"/>
    <w:rsid w:val="009119D1"/>
    <w:rsid w:val="00911CB6"/>
    <w:rsid w:val="0091242B"/>
    <w:rsid w:val="0091244B"/>
    <w:rsid w:val="0091273C"/>
    <w:rsid w:val="00912CA6"/>
    <w:rsid w:val="00913010"/>
    <w:rsid w:val="0091352F"/>
    <w:rsid w:val="00913FDF"/>
    <w:rsid w:val="00914C00"/>
    <w:rsid w:val="00914DE4"/>
    <w:rsid w:val="009150A2"/>
    <w:rsid w:val="009163B4"/>
    <w:rsid w:val="00916AD1"/>
    <w:rsid w:val="00916F96"/>
    <w:rsid w:val="00917722"/>
    <w:rsid w:val="009208C0"/>
    <w:rsid w:val="00920B9E"/>
    <w:rsid w:val="009245AF"/>
    <w:rsid w:val="00925136"/>
    <w:rsid w:val="00925642"/>
    <w:rsid w:val="00925D6F"/>
    <w:rsid w:val="00926437"/>
    <w:rsid w:val="0092679E"/>
    <w:rsid w:val="00926FE2"/>
    <w:rsid w:val="00927AEA"/>
    <w:rsid w:val="00927F00"/>
    <w:rsid w:val="00930105"/>
    <w:rsid w:val="00930955"/>
    <w:rsid w:val="009328B4"/>
    <w:rsid w:val="00932E39"/>
    <w:rsid w:val="00933FA7"/>
    <w:rsid w:val="00934728"/>
    <w:rsid w:val="00940F7C"/>
    <w:rsid w:val="00941524"/>
    <w:rsid w:val="009431CD"/>
    <w:rsid w:val="009445E0"/>
    <w:rsid w:val="0094565C"/>
    <w:rsid w:val="00945D00"/>
    <w:rsid w:val="00945DC1"/>
    <w:rsid w:val="00945E91"/>
    <w:rsid w:val="009461AF"/>
    <w:rsid w:val="0094709E"/>
    <w:rsid w:val="00947992"/>
    <w:rsid w:val="009479F1"/>
    <w:rsid w:val="009504EC"/>
    <w:rsid w:val="00950966"/>
    <w:rsid w:val="00951B07"/>
    <w:rsid w:val="009522B7"/>
    <w:rsid w:val="00952486"/>
    <w:rsid w:val="009550FF"/>
    <w:rsid w:val="00955EAD"/>
    <w:rsid w:val="009576D4"/>
    <w:rsid w:val="00957DBB"/>
    <w:rsid w:val="009609B6"/>
    <w:rsid w:val="00961881"/>
    <w:rsid w:val="00961B7D"/>
    <w:rsid w:val="00961BEC"/>
    <w:rsid w:val="00962A6D"/>
    <w:rsid w:val="0096370E"/>
    <w:rsid w:val="00964056"/>
    <w:rsid w:val="0096658C"/>
    <w:rsid w:val="00966640"/>
    <w:rsid w:val="00966C17"/>
    <w:rsid w:val="00967504"/>
    <w:rsid w:val="00967B96"/>
    <w:rsid w:val="00967CF6"/>
    <w:rsid w:val="00967D8B"/>
    <w:rsid w:val="00967E4E"/>
    <w:rsid w:val="00970487"/>
    <w:rsid w:val="00971070"/>
    <w:rsid w:val="009713D8"/>
    <w:rsid w:val="00971481"/>
    <w:rsid w:val="009724DC"/>
    <w:rsid w:val="0097341A"/>
    <w:rsid w:val="00973B5F"/>
    <w:rsid w:val="00973C19"/>
    <w:rsid w:val="00974CDF"/>
    <w:rsid w:val="00974ED9"/>
    <w:rsid w:val="009751FB"/>
    <w:rsid w:val="0097576F"/>
    <w:rsid w:val="009759B7"/>
    <w:rsid w:val="009760AA"/>
    <w:rsid w:val="00976437"/>
    <w:rsid w:val="0097678F"/>
    <w:rsid w:val="00976C07"/>
    <w:rsid w:val="00977DF1"/>
    <w:rsid w:val="00980244"/>
    <w:rsid w:val="00980514"/>
    <w:rsid w:val="00981277"/>
    <w:rsid w:val="009814B2"/>
    <w:rsid w:val="00982A2F"/>
    <w:rsid w:val="00982CDA"/>
    <w:rsid w:val="00983A26"/>
    <w:rsid w:val="009850EE"/>
    <w:rsid w:val="0098528E"/>
    <w:rsid w:val="0099071D"/>
    <w:rsid w:val="00992665"/>
    <w:rsid w:val="00993065"/>
    <w:rsid w:val="00993AFC"/>
    <w:rsid w:val="0099677C"/>
    <w:rsid w:val="00996B7D"/>
    <w:rsid w:val="009A194F"/>
    <w:rsid w:val="009A3841"/>
    <w:rsid w:val="009A41E0"/>
    <w:rsid w:val="009A5466"/>
    <w:rsid w:val="009A5A69"/>
    <w:rsid w:val="009A6D7E"/>
    <w:rsid w:val="009B1328"/>
    <w:rsid w:val="009B14D0"/>
    <w:rsid w:val="009B1CFA"/>
    <w:rsid w:val="009B2113"/>
    <w:rsid w:val="009B238F"/>
    <w:rsid w:val="009B2418"/>
    <w:rsid w:val="009B3073"/>
    <w:rsid w:val="009B3D80"/>
    <w:rsid w:val="009B3EF7"/>
    <w:rsid w:val="009B3F25"/>
    <w:rsid w:val="009B5559"/>
    <w:rsid w:val="009B7001"/>
    <w:rsid w:val="009B71AF"/>
    <w:rsid w:val="009B7A2D"/>
    <w:rsid w:val="009C1668"/>
    <w:rsid w:val="009C1807"/>
    <w:rsid w:val="009C1A62"/>
    <w:rsid w:val="009C2F1B"/>
    <w:rsid w:val="009C447E"/>
    <w:rsid w:val="009C487C"/>
    <w:rsid w:val="009C5154"/>
    <w:rsid w:val="009C701E"/>
    <w:rsid w:val="009C7E88"/>
    <w:rsid w:val="009D0105"/>
    <w:rsid w:val="009D0FC4"/>
    <w:rsid w:val="009D157E"/>
    <w:rsid w:val="009D16CC"/>
    <w:rsid w:val="009D2125"/>
    <w:rsid w:val="009D218F"/>
    <w:rsid w:val="009D2B22"/>
    <w:rsid w:val="009D42E3"/>
    <w:rsid w:val="009D43A0"/>
    <w:rsid w:val="009D4D5E"/>
    <w:rsid w:val="009D52EF"/>
    <w:rsid w:val="009D5951"/>
    <w:rsid w:val="009D69C5"/>
    <w:rsid w:val="009E08A2"/>
    <w:rsid w:val="009E0E4E"/>
    <w:rsid w:val="009E14C8"/>
    <w:rsid w:val="009E1609"/>
    <w:rsid w:val="009E28D7"/>
    <w:rsid w:val="009E2E70"/>
    <w:rsid w:val="009E339C"/>
    <w:rsid w:val="009E3B22"/>
    <w:rsid w:val="009E3F6C"/>
    <w:rsid w:val="009E4340"/>
    <w:rsid w:val="009E4DD5"/>
    <w:rsid w:val="009E5508"/>
    <w:rsid w:val="009E5A33"/>
    <w:rsid w:val="009E5C20"/>
    <w:rsid w:val="009E6083"/>
    <w:rsid w:val="009E659A"/>
    <w:rsid w:val="009E6821"/>
    <w:rsid w:val="009F1502"/>
    <w:rsid w:val="009F1FA5"/>
    <w:rsid w:val="009F30AB"/>
    <w:rsid w:val="009F30B5"/>
    <w:rsid w:val="009F3472"/>
    <w:rsid w:val="009F3553"/>
    <w:rsid w:val="009F4370"/>
    <w:rsid w:val="009F5252"/>
    <w:rsid w:val="009F5344"/>
    <w:rsid w:val="009F58A1"/>
    <w:rsid w:val="009F5C54"/>
    <w:rsid w:val="009F7EB7"/>
    <w:rsid w:val="00A00653"/>
    <w:rsid w:val="00A00B18"/>
    <w:rsid w:val="00A01DE5"/>
    <w:rsid w:val="00A0248A"/>
    <w:rsid w:val="00A02E78"/>
    <w:rsid w:val="00A042A2"/>
    <w:rsid w:val="00A042CA"/>
    <w:rsid w:val="00A04CD8"/>
    <w:rsid w:val="00A07617"/>
    <w:rsid w:val="00A07A86"/>
    <w:rsid w:val="00A10F90"/>
    <w:rsid w:val="00A128C7"/>
    <w:rsid w:val="00A130D9"/>
    <w:rsid w:val="00A13D59"/>
    <w:rsid w:val="00A14671"/>
    <w:rsid w:val="00A17766"/>
    <w:rsid w:val="00A22523"/>
    <w:rsid w:val="00A225FC"/>
    <w:rsid w:val="00A2296B"/>
    <w:rsid w:val="00A22D8A"/>
    <w:rsid w:val="00A232FA"/>
    <w:rsid w:val="00A2695D"/>
    <w:rsid w:val="00A26AAA"/>
    <w:rsid w:val="00A26B12"/>
    <w:rsid w:val="00A27907"/>
    <w:rsid w:val="00A304FF"/>
    <w:rsid w:val="00A30F24"/>
    <w:rsid w:val="00A3116B"/>
    <w:rsid w:val="00A32245"/>
    <w:rsid w:val="00A32255"/>
    <w:rsid w:val="00A3272F"/>
    <w:rsid w:val="00A32F71"/>
    <w:rsid w:val="00A33166"/>
    <w:rsid w:val="00A3395F"/>
    <w:rsid w:val="00A35054"/>
    <w:rsid w:val="00A352F4"/>
    <w:rsid w:val="00A35B87"/>
    <w:rsid w:val="00A35E09"/>
    <w:rsid w:val="00A35E91"/>
    <w:rsid w:val="00A36814"/>
    <w:rsid w:val="00A37133"/>
    <w:rsid w:val="00A3775E"/>
    <w:rsid w:val="00A40911"/>
    <w:rsid w:val="00A40D5F"/>
    <w:rsid w:val="00A44238"/>
    <w:rsid w:val="00A44DAB"/>
    <w:rsid w:val="00A454B3"/>
    <w:rsid w:val="00A4588F"/>
    <w:rsid w:val="00A458EB"/>
    <w:rsid w:val="00A46DE7"/>
    <w:rsid w:val="00A501EE"/>
    <w:rsid w:val="00A51DC2"/>
    <w:rsid w:val="00A529B2"/>
    <w:rsid w:val="00A53C6B"/>
    <w:rsid w:val="00A53D7E"/>
    <w:rsid w:val="00A548E6"/>
    <w:rsid w:val="00A5557B"/>
    <w:rsid w:val="00A5562F"/>
    <w:rsid w:val="00A55BFF"/>
    <w:rsid w:val="00A55D00"/>
    <w:rsid w:val="00A57210"/>
    <w:rsid w:val="00A57AA8"/>
    <w:rsid w:val="00A57E8F"/>
    <w:rsid w:val="00A57F6D"/>
    <w:rsid w:val="00A603E1"/>
    <w:rsid w:val="00A604EA"/>
    <w:rsid w:val="00A61167"/>
    <w:rsid w:val="00A61542"/>
    <w:rsid w:val="00A62949"/>
    <w:rsid w:val="00A62D7A"/>
    <w:rsid w:val="00A63D81"/>
    <w:rsid w:val="00A63DEA"/>
    <w:rsid w:val="00A649FB"/>
    <w:rsid w:val="00A64A1D"/>
    <w:rsid w:val="00A659B3"/>
    <w:rsid w:val="00A65B9F"/>
    <w:rsid w:val="00A661C6"/>
    <w:rsid w:val="00A7104D"/>
    <w:rsid w:val="00A71709"/>
    <w:rsid w:val="00A71D11"/>
    <w:rsid w:val="00A71DE9"/>
    <w:rsid w:val="00A7205A"/>
    <w:rsid w:val="00A72B8E"/>
    <w:rsid w:val="00A73087"/>
    <w:rsid w:val="00A734FE"/>
    <w:rsid w:val="00A74AD6"/>
    <w:rsid w:val="00A7539C"/>
    <w:rsid w:val="00A75E27"/>
    <w:rsid w:val="00A76863"/>
    <w:rsid w:val="00A76C4C"/>
    <w:rsid w:val="00A77046"/>
    <w:rsid w:val="00A77D34"/>
    <w:rsid w:val="00A8042A"/>
    <w:rsid w:val="00A8128D"/>
    <w:rsid w:val="00A8236E"/>
    <w:rsid w:val="00A82597"/>
    <w:rsid w:val="00A826C5"/>
    <w:rsid w:val="00A82ED2"/>
    <w:rsid w:val="00A83616"/>
    <w:rsid w:val="00A8433D"/>
    <w:rsid w:val="00A846F9"/>
    <w:rsid w:val="00A85456"/>
    <w:rsid w:val="00A85C41"/>
    <w:rsid w:val="00A8770D"/>
    <w:rsid w:val="00A878AA"/>
    <w:rsid w:val="00A917DC"/>
    <w:rsid w:val="00A92966"/>
    <w:rsid w:val="00A9296C"/>
    <w:rsid w:val="00A92982"/>
    <w:rsid w:val="00A93DD6"/>
    <w:rsid w:val="00A94568"/>
    <w:rsid w:val="00A9495F"/>
    <w:rsid w:val="00A95C46"/>
    <w:rsid w:val="00A95CFC"/>
    <w:rsid w:val="00A95F18"/>
    <w:rsid w:val="00A962D8"/>
    <w:rsid w:val="00A96450"/>
    <w:rsid w:val="00A96804"/>
    <w:rsid w:val="00A972BD"/>
    <w:rsid w:val="00A97B87"/>
    <w:rsid w:val="00AA01C8"/>
    <w:rsid w:val="00AA0298"/>
    <w:rsid w:val="00AA02A3"/>
    <w:rsid w:val="00AA0738"/>
    <w:rsid w:val="00AA0A5D"/>
    <w:rsid w:val="00AA25BF"/>
    <w:rsid w:val="00AA4723"/>
    <w:rsid w:val="00AA50D0"/>
    <w:rsid w:val="00AB03DC"/>
    <w:rsid w:val="00AB1D26"/>
    <w:rsid w:val="00AB2014"/>
    <w:rsid w:val="00AB26F1"/>
    <w:rsid w:val="00AB300D"/>
    <w:rsid w:val="00AB3DD4"/>
    <w:rsid w:val="00AB5054"/>
    <w:rsid w:val="00AB541F"/>
    <w:rsid w:val="00AB6185"/>
    <w:rsid w:val="00AB78AB"/>
    <w:rsid w:val="00AC0FC3"/>
    <w:rsid w:val="00AC3646"/>
    <w:rsid w:val="00AC41CC"/>
    <w:rsid w:val="00AC4ED8"/>
    <w:rsid w:val="00AC54BE"/>
    <w:rsid w:val="00AC685B"/>
    <w:rsid w:val="00AC69CD"/>
    <w:rsid w:val="00AC7463"/>
    <w:rsid w:val="00AC79E9"/>
    <w:rsid w:val="00AD05DC"/>
    <w:rsid w:val="00AD1404"/>
    <w:rsid w:val="00AD3A96"/>
    <w:rsid w:val="00AD4364"/>
    <w:rsid w:val="00AD5507"/>
    <w:rsid w:val="00AD7A61"/>
    <w:rsid w:val="00AD7D30"/>
    <w:rsid w:val="00AE0F66"/>
    <w:rsid w:val="00AE2876"/>
    <w:rsid w:val="00AE2CB1"/>
    <w:rsid w:val="00AE3315"/>
    <w:rsid w:val="00AE3334"/>
    <w:rsid w:val="00AE345F"/>
    <w:rsid w:val="00AE4AE5"/>
    <w:rsid w:val="00AE5235"/>
    <w:rsid w:val="00AE60D9"/>
    <w:rsid w:val="00AE69CA"/>
    <w:rsid w:val="00AE6EC2"/>
    <w:rsid w:val="00AE7300"/>
    <w:rsid w:val="00AE7403"/>
    <w:rsid w:val="00AE7B18"/>
    <w:rsid w:val="00AE7C4A"/>
    <w:rsid w:val="00AF0F13"/>
    <w:rsid w:val="00AF10E0"/>
    <w:rsid w:val="00AF1C02"/>
    <w:rsid w:val="00AF1E21"/>
    <w:rsid w:val="00AF29F9"/>
    <w:rsid w:val="00AF3561"/>
    <w:rsid w:val="00AF4F3F"/>
    <w:rsid w:val="00AF52BF"/>
    <w:rsid w:val="00AF7358"/>
    <w:rsid w:val="00AF75BE"/>
    <w:rsid w:val="00AF7726"/>
    <w:rsid w:val="00B00CBB"/>
    <w:rsid w:val="00B011A2"/>
    <w:rsid w:val="00B0144A"/>
    <w:rsid w:val="00B01ACD"/>
    <w:rsid w:val="00B036E2"/>
    <w:rsid w:val="00B0443E"/>
    <w:rsid w:val="00B04F24"/>
    <w:rsid w:val="00B0516F"/>
    <w:rsid w:val="00B05A53"/>
    <w:rsid w:val="00B07309"/>
    <w:rsid w:val="00B075EC"/>
    <w:rsid w:val="00B07D04"/>
    <w:rsid w:val="00B10F12"/>
    <w:rsid w:val="00B1285E"/>
    <w:rsid w:val="00B12872"/>
    <w:rsid w:val="00B13290"/>
    <w:rsid w:val="00B1372E"/>
    <w:rsid w:val="00B13CF0"/>
    <w:rsid w:val="00B148C7"/>
    <w:rsid w:val="00B14B61"/>
    <w:rsid w:val="00B15D6D"/>
    <w:rsid w:val="00B163D0"/>
    <w:rsid w:val="00B16A54"/>
    <w:rsid w:val="00B1706B"/>
    <w:rsid w:val="00B17329"/>
    <w:rsid w:val="00B178E8"/>
    <w:rsid w:val="00B17984"/>
    <w:rsid w:val="00B2008C"/>
    <w:rsid w:val="00B214C1"/>
    <w:rsid w:val="00B2202B"/>
    <w:rsid w:val="00B23458"/>
    <w:rsid w:val="00B241E2"/>
    <w:rsid w:val="00B24AFF"/>
    <w:rsid w:val="00B25419"/>
    <w:rsid w:val="00B26C77"/>
    <w:rsid w:val="00B26FF8"/>
    <w:rsid w:val="00B27096"/>
    <w:rsid w:val="00B326B1"/>
    <w:rsid w:val="00B33478"/>
    <w:rsid w:val="00B335EC"/>
    <w:rsid w:val="00B35064"/>
    <w:rsid w:val="00B354C5"/>
    <w:rsid w:val="00B35988"/>
    <w:rsid w:val="00B36190"/>
    <w:rsid w:val="00B37732"/>
    <w:rsid w:val="00B37A06"/>
    <w:rsid w:val="00B37DC6"/>
    <w:rsid w:val="00B4040F"/>
    <w:rsid w:val="00B404AA"/>
    <w:rsid w:val="00B40FD4"/>
    <w:rsid w:val="00B41BB2"/>
    <w:rsid w:val="00B43A85"/>
    <w:rsid w:val="00B43F8A"/>
    <w:rsid w:val="00B441F3"/>
    <w:rsid w:val="00B44212"/>
    <w:rsid w:val="00B44A90"/>
    <w:rsid w:val="00B45B82"/>
    <w:rsid w:val="00B46057"/>
    <w:rsid w:val="00B46331"/>
    <w:rsid w:val="00B50047"/>
    <w:rsid w:val="00B50A2B"/>
    <w:rsid w:val="00B510AA"/>
    <w:rsid w:val="00B516CA"/>
    <w:rsid w:val="00B535BE"/>
    <w:rsid w:val="00B537B0"/>
    <w:rsid w:val="00B53ACD"/>
    <w:rsid w:val="00B53BCD"/>
    <w:rsid w:val="00B5447F"/>
    <w:rsid w:val="00B5512A"/>
    <w:rsid w:val="00B55E2D"/>
    <w:rsid w:val="00B57CAE"/>
    <w:rsid w:val="00B60671"/>
    <w:rsid w:val="00B61B59"/>
    <w:rsid w:val="00B62FFC"/>
    <w:rsid w:val="00B63C08"/>
    <w:rsid w:val="00B64332"/>
    <w:rsid w:val="00B65A61"/>
    <w:rsid w:val="00B65A84"/>
    <w:rsid w:val="00B665C1"/>
    <w:rsid w:val="00B66F7E"/>
    <w:rsid w:val="00B671A3"/>
    <w:rsid w:val="00B7123C"/>
    <w:rsid w:val="00B72797"/>
    <w:rsid w:val="00B73864"/>
    <w:rsid w:val="00B74BA5"/>
    <w:rsid w:val="00B74D23"/>
    <w:rsid w:val="00B75241"/>
    <w:rsid w:val="00B77489"/>
    <w:rsid w:val="00B806C4"/>
    <w:rsid w:val="00B80CF3"/>
    <w:rsid w:val="00B80DE7"/>
    <w:rsid w:val="00B80F37"/>
    <w:rsid w:val="00B822C0"/>
    <w:rsid w:val="00B82495"/>
    <w:rsid w:val="00B8345F"/>
    <w:rsid w:val="00B843AE"/>
    <w:rsid w:val="00B84698"/>
    <w:rsid w:val="00B85362"/>
    <w:rsid w:val="00B85511"/>
    <w:rsid w:val="00B85DA8"/>
    <w:rsid w:val="00B86A5C"/>
    <w:rsid w:val="00B86B5D"/>
    <w:rsid w:val="00B877C1"/>
    <w:rsid w:val="00B90235"/>
    <w:rsid w:val="00B903F2"/>
    <w:rsid w:val="00B91376"/>
    <w:rsid w:val="00B917BA"/>
    <w:rsid w:val="00B919B7"/>
    <w:rsid w:val="00B91FF4"/>
    <w:rsid w:val="00B92084"/>
    <w:rsid w:val="00B92C4B"/>
    <w:rsid w:val="00B92FC2"/>
    <w:rsid w:val="00B933B2"/>
    <w:rsid w:val="00B935A8"/>
    <w:rsid w:val="00B940CA"/>
    <w:rsid w:val="00B942C5"/>
    <w:rsid w:val="00B94691"/>
    <w:rsid w:val="00B94AC9"/>
    <w:rsid w:val="00B95093"/>
    <w:rsid w:val="00B953A6"/>
    <w:rsid w:val="00B96537"/>
    <w:rsid w:val="00B9689C"/>
    <w:rsid w:val="00B97773"/>
    <w:rsid w:val="00B977C0"/>
    <w:rsid w:val="00B97D7F"/>
    <w:rsid w:val="00BA0745"/>
    <w:rsid w:val="00BA0834"/>
    <w:rsid w:val="00BA0D0F"/>
    <w:rsid w:val="00BA0E15"/>
    <w:rsid w:val="00BA1BA1"/>
    <w:rsid w:val="00BA211C"/>
    <w:rsid w:val="00BA2B65"/>
    <w:rsid w:val="00BA2FE7"/>
    <w:rsid w:val="00BA30CC"/>
    <w:rsid w:val="00BA36CB"/>
    <w:rsid w:val="00BA3D39"/>
    <w:rsid w:val="00BA42D0"/>
    <w:rsid w:val="00BA4631"/>
    <w:rsid w:val="00BA556E"/>
    <w:rsid w:val="00BB049A"/>
    <w:rsid w:val="00BB0BE9"/>
    <w:rsid w:val="00BB0CF9"/>
    <w:rsid w:val="00BB1F1E"/>
    <w:rsid w:val="00BB2226"/>
    <w:rsid w:val="00BB247E"/>
    <w:rsid w:val="00BB3128"/>
    <w:rsid w:val="00BB4178"/>
    <w:rsid w:val="00BB431E"/>
    <w:rsid w:val="00BB4678"/>
    <w:rsid w:val="00BB58EE"/>
    <w:rsid w:val="00BB6FCD"/>
    <w:rsid w:val="00BB719B"/>
    <w:rsid w:val="00BB76CC"/>
    <w:rsid w:val="00BB7E23"/>
    <w:rsid w:val="00BC106A"/>
    <w:rsid w:val="00BC1711"/>
    <w:rsid w:val="00BC1A3D"/>
    <w:rsid w:val="00BC20ED"/>
    <w:rsid w:val="00BC4479"/>
    <w:rsid w:val="00BC4CC2"/>
    <w:rsid w:val="00BC504C"/>
    <w:rsid w:val="00BC554D"/>
    <w:rsid w:val="00BC55B0"/>
    <w:rsid w:val="00BD096D"/>
    <w:rsid w:val="00BD0C36"/>
    <w:rsid w:val="00BD12FD"/>
    <w:rsid w:val="00BD1E51"/>
    <w:rsid w:val="00BD1F5A"/>
    <w:rsid w:val="00BD225D"/>
    <w:rsid w:val="00BD29F8"/>
    <w:rsid w:val="00BD30C6"/>
    <w:rsid w:val="00BD3E74"/>
    <w:rsid w:val="00BD525D"/>
    <w:rsid w:val="00BD5449"/>
    <w:rsid w:val="00BD616C"/>
    <w:rsid w:val="00BD675C"/>
    <w:rsid w:val="00BD737F"/>
    <w:rsid w:val="00BE0844"/>
    <w:rsid w:val="00BE0DD2"/>
    <w:rsid w:val="00BE2704"/>
    <w:rsid w:val="00BE2CE7"/>
    <w:rsid w:val="00BE38C2"/>
    <w:rsid w:val="00BE3ED7"/>
    <w:rsid w:val="00BE4DF2"/>
    <w:rsid w:val="00BE4EEB"/>
    <w:rsid w:val="00BE55DD"/>
    <w:rsid w:val="00BE59F8"/>
    <w:rsid w:val="00BE5E67"/>
    <w:rsid w:val="00BF1041"/>
    <w:rsid w:val="00BF13A0"/>
    <w:rsid w:val="00BF234D"/>
    <w:rsid w:val="00BF273B"/>
    <w:rsid w:val="00BF2DEF"/>
    <w:rsid w:val="00BF32A1"/>
    <w:rsid w:val="00BF3629"/>
    <w:rsid w:val="00BF4A82"/>
    <w:rsid w:val="00BF519E"/>
    <w:rsid w:val="00BF5716"/>
    <w:rsid w:val="00BF5EF9"/>
    <w:rsid w:val="00BF6580"/>
    <w:rsid w:val="00BF693B"/>
    <w:rsid w:val="00BF6E30"/>
    <w:rsid w:val="00C03C63"/>
    <w:rsid w:val="00C048EC"/>
    <w:rsid w:val="00C06016"/>
    <w:rsid w:val="00C067BD"/>
    <w:rsid w:val="00C0701A"/>
    <w:rsid w:val="00C07A0E"/>
    <w:rsid w:val="00C07C4D"/>
    <w:rsid w:val="00C07E44"/>
    <w:rsid w:val="00C10609"/>
    <w:rsid w:val="00C10A86"/>
    <w:rsid w:val="00C10A91"/>
    <w:rsid w:val="00C10CD8"/>
    <w:rsid w:val="00C124DA"/>
    <w:rsid w:val="00C12ABE"/>
    <w:rsid w:val="00C1391C"/>
    <w:rsid w:val="00C14DC6"/>
    <w:rsid w:val="00C15710"/>
    <w:rsid w:val="00C15F12"/>
    <w:rsid w:val="00C16469"/>
    <w:rsid w:val="00C17232"/>
    <w:rsid w:val="00C17DA7"/>
    <w:rsid w:val="00C2061F"/>
    <w:rsid w:val="00C21279"/>
    <w:rsid w:val="00C213EE"/>
    <w:rsid w:val="00C215CD"/>
    <w:rsid w:val="00C224AF"/>
    <w:rsid w:val="00C22D49"/>
    <w:rsid w:val="00C23345"/>
    <w:rsid w:val="00C234F3"/>
    <w:rsid w:val="00C236FA"/>
    <w:rsid w:val="00C237DA"/>
    <w:rsid w:val="00C23A4D"/>
    <w:rsid w:val="00C23F9A"/>
    <w:rsid w:val="00C25ADE"/>
    <w:rsid w:val="00C25E7B"/>
    <w:rsid w:val="00C26D7D"/>
    <w:rsid w:val="00C30C9B"/>
    <w:rsid w:val="00C310EE"/>
    <w:rsid w:val="00C31503"/>
    <w:rsid w:val="00C315B2"/>
    <w:rsid w:val="00C31889"/>
    <w:rsid w:val="00C31D30"/>
    <w:rsid w:val="00C31F6A"/>
    <w:rsid w:val="00C32200"/>
    <w:rsid w:val="00C32E99"/>
    <w:rsid w:val="00C338BF"/>
    <w:rsid w:val="00C3429A"/>
    <w:rsid w:val="00C34E8E"/>
    <w:rsid w:val="00C353C8"/>
    <w:rsid w:val="00C359F4"/>
    <w:rsid w:val="00C363F7"/>
    <w:rsid w:val="00C3692E"/>
    <w:rsid w:val="00C378A8"/>
    <w:rsid w:val="00C37AD7"/>
    <w:rsid w:val="00C40D1C"/>
    <w:rsid w:val="00C4149E"/>
    <w:rsid w:val="00C41939"/>
    <w:rsid w:val="00C4244A"/>
    <w:rsid w:val="00C42A60"/>
    <w:rsid w:val="00C42AAB"/>
    <w:rsid w:val="00C4369E"/>
    <w:rsid w:val="00C442F6"/>
    <w:rsid w:val="00C453C9"/>
    <w:rsid w:val="00C46BDC"/>
    <w:rsid w:val="00C47250"/>
    <w:rsid w:val="00C502D1"/>
    <w:rsid w:val="00C51430"/>
    <w:rsid w:val="00C52321"/>
    <w:rsid w:val="00C52BE9"/>
    <w:rsid w:val="00C54122"/>
    <w:rsid w:val="00C541FF"/>
    <w:rsid w:val="00C54787"/>
    <w:rsid w:val="00C55E82"/>
    <w:rsid w:val="00C571C4"/>
    <w:rsid w:val="00C57C22"/>
    <w:rsid w:val="00C60D7F"/>
    <w:rsid w:val="00C622E2"/>
    <w:rsid w:val="00C627FC"/>
    <w:rsid w:val="00C63A67"/>
    <w:rsid w:val="00C63E0C"/>
    <w:rsid w:val="00C641CD"/>
    <w:rsid w:val="00C66DB1"/>
    <w:rsid w:val="00C66F30"/>
    <w:rsid w:val="00C67496"/>
    <w:rsid w:val="00C67A1E"/>
    <w:rsid w:val="00C70083"/>
    <w:rsid w:val="00C707C8"/>
    <w:rsid w:val="00C71353"/>
    <w:rsid w:val="00C73523"/>
    <w:rsid w:val="00C73C44"/>
    <w:rsid w:val="00C73E10"/>
    <w:rsid w:val="00C74A77"/>
    <w:rsid w:val="00C74B81"/>
    <w:rsid w:val="00C751C8"/>
    <w:rsid w:val="00C77890"/>
    <w:rsid w:val="00C80082"/>
    <w:rsid w:val="00C80A8E"/>
    <w:rsid w:val="00C81405"/>
    <w:rsid w:val="00C81E04"/>
    <w:rsid w:val="00C82523"/>
    <w:rsid w:val="00C83C3D"/>
    <w:rsid w:val="00C83DB6"/>
    <w:rsid w:val="00C845C1"/>
    <w:rsid w:val="00C853E2"/>
    <w:rsid w:val="00C855ED"/>
    <w:rsid w:val="00C85D26"/>
    <w:rsid w:val="00C87C3E"/>
    <w:rsid w:val="00C900A8"/>
    <w:rsid w:val="00C904E0"/>
    <w:rsid w:val="00C91330"/>
    <w:rsid w:val="00C91C85"/>
    <w:rsid w:val="00C93B68"/>
    <w:rsid w:val="00C93F15"/>
    <w:rsid w:val="00C94068"/>
    <w:rsid w:val="00C949A6"/>
    <w:rsid w:val="00C94E34"/>
    <w:rsid w:val="00C95269"/>
    <w:rsid w:val="00C95925"/>
    <w:rsid w:val="00C96488"/>
    <w:rsid w:val="00C96AE5"/>
    <w:rsid w:val="00C9711A"/>
    <w:rsid w:val="00C97498"/>
    <w:rsid w:val="00CA0A62"/>
    <w:rsid w:val="00CA12A5"/>
    <w:rsid w:val="00CA1992"/>
    <w:rsid w:val="00CA38FF"/>
    <w:rsid w:val="00CA3C7E"/>
    <w:rsid w:val="00CA3DC0"/>
    <w:rsid w:val="00CA40FF"/>
    <w:rsid w:val="00CA4415"/>
    <w:rsid w:val="00CA5DE9"/>
    <w:rsid w:val="00CA6138"/>
    <w:rsid w:val="00CA6A59"/>
    <w:rsid w:val="00CA72DF"/>
    <w:rsid w:val="00CA74C1"/>
    <w:rsid w:val="00CA7B71"/>
    <w:rsid w:val="00CB0A42"/>
    <w:rsid w:val="00CB0CEE"/>
    <w:rsid w:val="00CB1354"/>
    <w:rsid w:val="00CB173E"/>
    <w:rsid w:val="00CB218A"/>
    <w:rsid w:val="00CB29BA"/>
    <w:rsid w:val="00CB2A11"/>
    <w:rsid w:val="00CB2CBB"/>
    <w:rsid w:val="00CB3737"/>
    <w:rsid w:val="00CB4116"/>
    <w:rsid w:val="00CB5532"/>
    <w:rsid w:val="00CB5B92"/>
    <w:rsid w:val="00CB6CFD"/>
    <w:rsid w:val="00CB6E87"/>
    <w:rsid w:val="00CB7D74"/>
    <w:rsid w:val="00CC03FC"/>
    <w:rsid w:val="00CC0418"/>
    <w:rsid w:val="00CC29D7"/>
    <w:rsid w:val="00CC2F62"/>
    <w:rsid w:val="00CC4138"/>
    <w:rsid w:val="00CC45D8"/>
    <w:rsid w:val="00CC5F03"/>
    <w:rsid w:val="00CC7A61"/>
    <w:rsid w:val="00CD0785"/>
    <w:rsid w:val="00CD080E"/>
    <w:rsid w:val="00CD0B1F"/>
    <w:rsid w:val="00CD0E87"/>
    <w:rsid w:val="00CD14FD"/>
    <w:rsid w:val="00CD1523"/>
    <w:rsid w:val="00CD1D8E"/>
    <w:rsid w:val="00CD33DA"/>
    <w:rsid w:val="00CD3413"/>
    <w:rsid w:val="00CD4131"/>
    <w:rsid w:val="00CD508E"/>
    <w:rsid w:val="00CD5B5E"/>
    <w:rsid w:val="00CD6152"/>
    <w:rsid w:val="00CD6549"/>
    <w:rsid w:val="00CD69FC"/>
    <w:rsid w:val="00CD74AC"/>
    <w:rsid w:val="00CD79BD"/>
    <w:rsid w:val="00CD7DAA"/>
    <w:rsid w:val="00CE12FD"/>
    <w:rsid w:val="00CE2D2A"/>
    <w:rsid w:val="00CE3A59"/>
    <w:rsid w:val="00CE4CD2"/>
    <w:rsid w:val="00CE527A"/>
    <w:rsid w:val="00CE53EB"/>
    <w:rsid w:val="00CE6CB2"/>
    <w:rsid w:val="00CE77C3"/>
    <w:rsid w:val="00CF0FB3"/>
    <w:rsid w:val="00CF1245"/>
    <w:rsid w:val="00CF1271"/>
    <w:rsid w:val="00CF2F55"/>
    <w:rsid w:val="00CF3212"/>
    <w:rsid w:val="00CF37DE"/>
    <w:rsid w:val="00CF3A55"/>
    <w:rsid w:val="00CF4A3F"/>
    <w:rsid w:val="00CF50F9"/>
    <w:rsid w:val="00CF5FA2"/>
    <w:rsid w:val="00CF60A8"/>
    <w:rsid w:val="00CF6A1C"/>
    <w:rsid w:val="00CF7362"/>
    <w:rsid w:val="00CF798A"/>
    <w:rsid w:val="00D00F40"/>
    <w:rsid w:val="00D01B0D"/>
    <w:rsid w:val="00D022DE"/>
    <w:rsid w:val="00D02792"/>
    <w:rsid w:val="00D0291F"/>
    <w:rsid w:val="00D037EA"/>
    <w:rsid w:val="00D0427D"/>
    <w:rsid w:val="00D04742"/>
    <w:rsid w:val="00D0487B"/>
    <w:rsid w:val="00D04F4A"/>
    <w:rsid w:val="00D05168"/>
    <w:rsid w:val="00D05218"/>
    <w:rsid w:val="00D07695"/>
    <w:rsid w:val="00D10B5A"/>
    <w:rsid w:val="00D11DC3"/>
    <w:rsid w:val="00D12618"/>
    <w:rsid w:val="00D12705"/>
    <w:rsid w:val="00D1500A"/>
    <w:rsid w:val="00D15023"/>
    <w:rsid w:val="00D158F1"/>
    <w:rsid w:val="00D16736"/>
    <w:rsid w:val="00D1707F"/>
    <w:rsid w:val="00D176D1"/>
    <w:rsid w:val="00D17999"/>
    <w:rsid w:val="00D2187E"/>
    <w:rsid w:val="00D21AF2"/>
    <w:rsid w:val="00D2309E"/>
    <w:rsid w:val="00D240B1"/>
    <w:rsid w:val="00D24308"/>
    <w:rsid w:val="00D2435D"/>
    <w:rsid w:val="00D24C09"/>
    <w:rsid w:val="00D2509C"/>
    <w:rsid w:val="00D2537D"/>
    <w:rsid w:val="00D26AB5"/>
    <w:rsid w:val="00D27676"/>
    <w:rsid w:val="00D30937"/>
    <w:rsid w:val="00D33424"/>
    <w:rsid w:val="00D339C5"/>
    <w:rsid w:val="00D34081"/>
    <w:rsid w:val="00D35A98"/>
    <w:rsid w:val="00D36480"/>
    <w:rsid w:val="00D369CB"/>
    <w:rsid w:val="00D36B79"/>
    <w:rsid w:val="00D36BB9"/>
    <w:rsid w:val="00D3799A"/>
    <w:rsid w:val="00D37BFF"/>
    <w:rsid w:val="00D408B3"/>
    <w:rsid w:val="00D40A21"/>
    <w:rsid w:val="00D40E97"/>
    <w:rsid w:val="00D40F9B"/>
    <w:rsid w:val="00D42B2E"/>
    <w:rsid w:val="00D43950"/>
    <w:rsid w:val="00D44A2C"/>
    <w:rsid w:val="00D45138"/>
    <w:rsid w:val="00D45374"/>
    <w:rsid w:val="00D45414"/>
    <w:rsid w:val="00D4569E"/>
    <w:rsid w:val="00D45C8D"/>
    <w:rsid w:val="00D45DFB"/>
    <w:rsid w:val="00D460C9"/>
    <w:rsid w:val="00D47984"/>
    <w:rsid w:val="00D50697"/>
    <w:rsid w:val="00D51768"/>
    <w:rsid w:val="00D51DD0"/>
    <w:rsid w:val="00D52119"/>
    <w:rsid w:val="00D54693"/>
    <w:rsid w:val="00D54B52"/>
    <w:rsid w:val="00D54C44"/>
    <w:rsid w:val="00D54FD8"/>
    <w:rsid w:val="00D550D6"/>
    <w:rsid w:val="00D5595E"/>
    <w:rsid w:val="00D561C8"/>
    <w:rsid w:val="00D564C7"/>
    <w:rsid w:val="00D5663B"/>
    <w:rsid w:val="00D569F9"/>
    <w:rsid w:val="00D56CBE"/>
    <w:rsid w:val="00D574EA"/>
    <w:rsid w:val="00D57AE5"/>
    <w:rsid w:val="00D57E8D"/>
    <w:rsid w:val="00D6001A"/>
    <w:rsid w:val="00D60F9A"/>
    <w:rsid w:val="00D61271"/>
    <w:rsid w:val="00D61F29"/>
    <w:rsid w:val="00D6232D"/>
    <w:rsid w:val="00D630D9"/>
    <w:rsid w:val="00D6573E"/>
    <w:rsid w:val="00D66BBA"/>
    <w:rsid w:val="00D704B9"/>
    <w:rsid w:val="00D70DC0"/>
    <w:rsid w:val="00D71ED2"/>
    <w:rsid w:val="00D7254D"/>
    <w:rsid w:val="00D741C8"/>
    <w:rsid w:val="00D74A45"/>
    <w:rsid w:val="00D75EEC"/>
    <w:rsid w:val="00D77E30"/>
    <w:rsid w:val="00D803E0"/>
    <w:rsid w:val="00D804A8"/>
    <w:rsid w:val="00D80A59"/>
    <w:rsid w:val="00D80BEC"/>
    <w:rsid w:val="00D80DFD"/>
    <w:rsid w:val="00D811F0"/>
    <w:rsid w:val="00D8154A"/>
    <w:rsid w:val="00D82218"/>
    <w:rsid w:val="00D82E3F"/>
    <w:rsid w:val="00D83BD2"/>
    <w:rsid w:val="00D84083"/>
    <w:rsid w:val="00D85408"/>
    <w:rsid w:val="00D85585"/>
    <w:rsid w:val="00D859FE"/>
    <w:rsid w:val="00D8639E"/>
    <w:rsid w:val="00D873CB"/>
    <w:rsid w:val="00D87C7A"/>
    <w:rsid w:val="00D906DD"/>
    <w:rsid w:val="00D90D76"/>
    <w:rsid w:val="00D90E40"/>
    <w:rsid w:val="00D9103E"/>
    <w:rsid w:val="00D914B2"/>
    <w:rsid w:val="00D91790"/>
    <w:rsid w:val="00D918CB"/>
    <w:rsid w:val="00D919CA"/>
    <w:rsid w:val="00D924B3"/>
    <w:rsid w:val="00D93D0D"/>
    <w:rsid w:val="00D953F3"/>
    <w:rsid w:val="00D97D51"/>
    <w:rsid w:val="00DA02AE"/>
    <w:rsid w:val="00DA0433"/>
    <w:rsid w:val="00DA0D67"/>
    <w:rsid w:val="00DA1017"/>
    <w:rsid w:val="00DA1018"/>
    <w:rsid w:val="00DA1D73"/>
    <w:rsid w:val="00DA220E"/>
    <w:rsid w:val="00DA3705"/>
    <w:rsid w:val="00DA3821"/>
    <w:rsid w:val="00DA43D1"/>
    <w:rsid w:val="00DA4A5C"/>
    <w:rsid w:val="00DA5126"/>
    <w:rsid w:val="00DA51E0"/>
    <w:rsid w:val="00DA52CC"/>
    <w:rsid w:val="00DA52FD"/>
    <w:rsid w:val="00DA5D59"/>
    <w:rsid w:val="00DA6BA1"/>
    <w:rsid w:val="00DA7147"/>
    <w:rsid w:val="00DA7333"/>
    <w:rsid w:val="00DB1BF7"/>
    <w:rsid w:val="00DB2DC9"/>
    <w:rsid w:val="00DB3601"/>
    <w:rsid w:val="00DB3E95"/>
    <w:rsid w:val="00DB4435"/>
    <w:rsid w:val="00DB513F"/>
    <w:rsid w:val="00DB572C"/>
    <w:rsid w:val="00DB717F"/>
    <w:rsid w:val="00DC020D"/>
    <w:rsid w:val="00DC0534"/>
    <w:rsid w:val="00DC0A6A"/>
    <w:rsid w:val="00DC0F54"/>
    <w:rsid w:val="00DC1584"/>
    <w:rsid w:val="00DC17F8"/>
    <w:rsid w:val="00DC1AB1"/>
    <w:rsid w:val="00DC3DF0"/>
    <w:rsid w:val="00DC4261"/>
    <w:rsid w:val="00DC4B78"/>
    <w:rsid w:val="00DC4F7E"/>
    <w:rsid w:val="00DC501F"/>
    <w:rsid w:val="00DC611F"/>
    <w:rsid w:val="00DC6E1B"/>
    <w:rsid w:val="00DD0205"/>
    <w:rsid w:val="00DD02FD"/>
    <w:rsid w:val="00DD0764"/>
    <w:rsid w:val="00DD1D3F"/>
    <w:rsid w:val="00DD1FAA"/>
    <w:rsid w:val="00DD214A"/>
    <w:rsid w:val="00DD2667"/>
    <w:rsid w:val="00DD2E7B"/>
    <w:rsid w:val="00DD35CB"/>
    <w:rsid w:val="00DD6558"/>
    <w:rsid w:val="00DD6A1E"/>
    <w:rsid w:val="00DD75BF"/>
    <w:rsid w:val="00DD7929"/>
    <w:rsid w:val="00DD7C45"/>
    <w:rsid w:val="00DD7F70"/>
    <w:rsid w:val="00DE04BC"/>
    <w:rsid w:val="00DE078B"/>
    <w:rsid w:val="00DE1D1A"/>
    <w:rsid w:val="00DE33B0"/>
    <w:rsid w:val="00DE3C89"/>
    <w:rsid w:val="00DE4F7E"/>
    <w:rsid w:val="00DE50A6"/>
    <w:rsid w:val="00DE5667"/>
    <w:rsid w:val="00DE5EA7"/>
    <w:rsid w:val="00DE6C1B"/>
    <w:rsid w:val="00DE6FD4"/>
    <w:rsid w:val="00DE7B7B"/>
    <w:rsid w:val="00DF034E"/>
    <w:rsid w:val="00DF045C"/>
    <w:rsid w:val="00DF0FAC"/>
    <w:rsid w:val="00DF18C4"/>
    <w:rsid w:val="00DF207D"/>
    <w:rsid w:val="00DF20EA"/>
    <w:rsid w:val="00DF2B77"/>
    <w:rsid w:val="00DF3390"/>
    <w:rsid w:val="00DF4BE2"/>
    <w:rsid w:val="00DF587D"/>
    <w:rsid w:val="00DF5A25"/>
    <w:rsid w:val="00DF710B"/>
    <w:rsid w:val="00DF7308"/>
    <w:rsid w:val="00E00144"/>
    <w:rsid w:val="00E0127A"/>
    <w:rsid w:val="00E01389"/>
    <w:rsid w:val="00E0231A"/>
    <w:rsid w:val="00E0313C"/>
    <w:rsid w:val="00E03529"/>
    <w:rsid w:val="00E0443A"/>
    <w:rsid w:val="00E04599"/>
    <w:rsid w:val="00E047E5"/>
    <w:rsid w:val="00E059FE"/>
    <w:rsid w:val="00E05C2E"/>
    <w:rsid w:val="00E05D66"/>
    <w:rsid w:val="00E07458"/>
    <w:rsid w:val="00E07AF0"/>
    <w:rsid w:val="00E07DD6"/>
    <w:rsid w:val="00E10432"/>
    <w:rsid w:val="00E10975"/>
    <w:rsid w:val="00E116D6"/>
    <w:rsid w:val="00E116F9"/>
    <w:rsid w:val="00E119B8"/>
    <w:rsid w:val="00E121A4"/>
    <w:rsid w:val="00E12775"/>
    <w:rsid w:val="00E1286D"/>
    <w:rsid w:val="00E132C4"/>
    <w:rsid w:val="00E132DB"/>
    <w:rsid w:val="00E13E0B"/>
    <w:rsid w:val="00E14B09"/>
    <w:rsid w:val="00E168EF"/>
    <w:rsid w:val="00E17105"/>
    <w:rsid w:val="00E20821"/>
    <w:rsid w:val="00E208DB"/>
    <w:rsid w:val="00E230AD"/>
    <w:rsid w:val="00E241BB"/>
    <w:rsid w:val="00E25FE8"/>
    <w:rsid w:val="00E261AE"/>
    <w:rsid w:val="00E277A2"/>
    <w:rsid w:val="00E277AC"/>
    <w:rsid w:val="00E27DC9"/>
    <w:rsid w:val="00E27F7E"/>
    <w:rsid w:val="00E30DD9"/>
    <w:rsid w:val="00E31060"/>
    <w:rsid w:val="00E31F67"/>
    <w:rsid w:val="00E330A5"/>
    <w:rsid w:val="00E344A9"/>
    <w:rsid w:val="00E35AE1"/>
    <w:rsid w:val="00E36231"/>
    <w:rsid w:val="00E4058B"/>
    <w:rsid w:val="00E410B5"/>
    <w:rsid w:val="00E425F7"/>
    <w:rsid w:val="00E42A6B"/>
    <w:rsid w:val="00E42A76"/>
    <w:rsid w:val="00E45DAE"/>
    <w:rsid w:val="00E476B1"/>
    <w:rsid w:val="00E52469"/>
    <w:rsid w:val="00E524B2"/>
    <w:rsid w:val="00E52D9B"/>
    <w:rsid w:val="00E538A1"/>
    <w:rsid w:val="00E543C4"/>
    <w:rsid w:val="00E555CA"/>
    <w:rsid w:val="00E55E61"/>
    <w:rsid w:val="00E55F08"/>
    <w:rsid w:val="00E57113"/>
    <w:rsid w:val="00E57F01"/>
    <w:rsid w:val="00E60C42"/>
    <w:rsid w:val="00E6123A"/>
    <w:rsid w:val="00E616BB"/>
    <w:rsid w:val="00E6188A"/>
    <w:rsid w:val="00E639F2"/>
    <w:rsid w:val="00E63BC2"/>
    <w:rsid w:val="00E63D07"/>
    <w:rsid w:val="00E6418F"/>
    <w:rsid w:val="00E64517"/>
    <w:rsid w:val="00E65F3F"/>
    <w:rsid w:val="00E668A3"/>
    <w:rsid w:val="00E70805"/>
    <w:rsid w:val="00E719C1"/>
    <w:rsid w:val="00E71AF7"/>
    <w:rsid w:val="00E71C25"/>
    <w:rsid w:val="00E72C43"/>
    <w:rsid w:val="00E757FE"/>
    <w:rsid w:val="00E77802"/>
    <w:rsid w:val="00E80062"/>
    <w:rsid w:val="00E804EF"/>
    <w:rsid w:val="00E808F3"/>
    <w:rsid w:val="00E80FF9"/>
    <w:rsid w:val="00E8144E"/>
    <w:rsid w:val="00E819B1"/>
    <w:rsid w:val="00E81B66"/>
    <w:rsid w:val="00E81C45"/>
    <w:rsid w:val="00E82FF3"/>
    <w:rsid w:val="00E8458E"/>
    <w:rsid w:val="00E85C06"/>
    <w:rsid w:val="00E87115"/>
    <w:rsid w:val="00E87B91"/>
    <w:rsid w:val="00E927D5"/>
    <w:rsid w:val="00E9360E"/>
    <w:rsid w:val="00E93FFA"/>
    <w:rsid w:val="00E94B8E"/>
    <w:rsid w:val="00E9592D"/>
    <w:rsid w:val="00E95A1F"/>
    <w:rsid w:val="00E9662C"/>
    <w:rsid w:val="00E973D9"/>
    <w:rsid w:val="00E9775F"/>
    <w:rsid w:val="00EA03A7"/>
    <w:rsid w:val="00EA05B7"/>
    <w:rsid w:val="00EA07CF"/>
    <w:rsid w:val="00EA24A0"/>
    <w:rsid w:val="00EA2824"/>
    <w:rsid w:val="00EA2E41"/>
    <w:rsid w:val="00EA3411"/>
    <w:rsid w:val="00EA44AA"/>
    <w:rsid w:val="00EA46C9"/>
    <w:rsid w:val="00EA4B4E"/>
    <w:rsid w:val="00EA5672"/>
    <w:rsid w:val="00EA6014"/>
    <w:rsid w:val="00EA7141"/>
    <w:rsid w:val="00EA7E44"/>
    <w:rsid w:val="00EB05EE"/>
    <w:rsid w:val="00EB0DBC"/>
    <w:rsid w:val="00EB1AE3"/>
    <w:rsid w:val="00EB26EC"/>
    <w:rsid w:val="00EB45D8"/>
    <w:rsid w:val="00EB4EAD"/>
    <w:rsid w:val="00EB59B8"/>
    <w:rsid w:val="00EB5EEA"/>
    <w:rsid w:val="00EB6330"/>
    <w:rsid w:val="00EB6898"/>
    <w:rsid w:val="00EB6C8D"/>
    <w:rsid w:val="00EB7BDC"/>
    <w:rsid w:val="00EC0D07"/>
    <w:rsid w:val="00EC17DD"/>
    <w:rsid w:val="00EC25DE"/>
    <w:rsid w:val="00EC2A16"/>
    <w:rsid w:val="00EC3821"/>
    <w:rsid w:val="00EC3E14"/>
    <w:rsid w:val="00EC4568"/>
    <w:rsid w:val="00EC4891"/>
    <w:rsid w:val="00EC4986"/>
    <w:rsid w:val="00EC57E0"/>
    <w:rsid w:val="00EC5FEE"/>
    <w:rsid w:val="00EC6445"/>
    <w:rsid w:val="00EC675E"/>
    <w:rsid w:val="00EC68EF"/>
    <w:rsid w:val="00EC7B43"/>
    <w:rsid w:val="00ED055A"/>
    <w:rsid w:val="00ED059F"/>
    <w:rsid w:val="00ED16C6"/>
    <w:rsid w:val="00ED1E25"/>
    <w:rsid w:val="00ED2D58"/>
    <w:rsid w:val="00ED3C3C"/>
    <w:rsid w:val="00ED3E20"/>
    <w:rsid w:val="00ED4337"/>
    <w:rsid w:val="00ED5F75"/>
    <w:rsid w:val="00ED5FF2"/>
    <w:rsid w:val="00ED686A"/>
    <w:rsid w:val="00ED6AAB"/>
    <w:rsid w:val="00ED6F00"/>
    <w:rsid w:val="00ED7C3D"/>
    <w:rsid w:val="00EE03A1"/>
    <w:rsid w:val="00EE1D99"/>
    <w:rsid w:val="00EE1F69"/>
    <w:rsid w:val="00EE2213"/>
    <w:rsid w:val="00EE2530"/>
    <w:rsid w:val="00EE2B30"/>
    <w:rsid w:val="00EE4715"/>
    <w:rsid w:val="00EE49E8"/>
    <w:rsid w:val="00EE5BA9"/>
    <w:rsid w:val="00EE5EE6"/>
    <w:rsid w:val="00EE5FC7"/>
    <w:rsid w:val="00EE640C"/>
    <w:rsid w:val="00EE7021"/>
    <w:rsid w:val="00EF052D"/>
    <w:rsid w:val="00EF0E7C"/>
    <w:rsid w:val="00EF18C0"/>
    <w:rsid w:val="00EF1FEA"/>
    <w:rsid w:val="00EF2046"/>
    <w:rsid w:val="00EF2B1F"/>
    <w:rsid w:val="00EF2FA4"/>
    <w:rsid w:val="00EF2FAA"/>
    <w:rsid w:val="00EF3322"/>
    <w:rsid w:val="00EF47BC"/>
    <w:rsid w:val="00EF5359"/>
    <w:rsid w:val="00EF5425"/>
    <w:rsid w:val="00EF5C4C"/>
    <w:rsid w:val="00EF5F94"/>
    <w:rsid w:val="00EF6627"/>
    <w:rsid w:val="00EF727B"/>
    <w:rsid w:val="00EF74F8"/>
    <w:rsid w:val="00EF756E"/>
    <w:rsid w:val="00EF7D6A"/>
    <w:rsid w:val="00F000E5"/>
    <w:rsid w:val="00F00CCF"/>
    <w:rsid w:val="00F01056"/>
    <w:rsid w:val="00F02277"/>
    <w:rsid w:val="00F02CB6"/>
    <w:rsid w:val="00F035EF"/>
    <w:rsid w:val="00F04562"/>
    <w:rsid w:val="00F04877"/>
    <w:rsid w:val="00F053B5"/>
    <w:rsid w:val="00F05923"/>
    <w:rsid w:val="00F06066"/>
    <w:rsid w:val="00F06356"/>
    <w:rsid w:val="00F06A7B"/>
    <w:rsid w:val="00F07690"/>
    <w:rsid w:val="00F107DC"/>
    <w:rsid w:val="00F10C3B"/>
    <w:rsid w:val="00F11777"/>
    <w:rsid w:val="00F12402"/>
    <w:rsid w:val="00F12B3E"/>
    <w:rsid w:val="00F13ACE"/>
    <w:rsid w:val="00F1449F"/>
    <w:rsid w:val="00F1458E"/>
    <w:rsid w:val="00F147E9"/>
    <w:rsid w:val="00F14DAE"/>
    <w:rsid w:val="00F17FA4"/>
    <w:rsid w:val="00F20F66"/>
    <w:rsid w:val="00F2105E"/>
    <w:rsid w:val="00F215A9"/>
    <w:rsid w:val="00F21B08"/>
    <w:rsid w:val="00F22766"/>
    <w:rsid w:val="00F23186"/>
    <w:rsid w:val="00F2362B"/>
    <w:rsid w:val="00F24236"/>
    <w:rsid w:val="00F243B8"/>
    <w:rsid w:val="00F254FB"/>
    <w:rsid w:val="00F259B3"/>
    <w:rsid w:val="00F25B78"/>
    <w:rsid w:val="00F27ADC"/>
    <w:rsid w:val="00F30D45"/>
    <w:rsid w:val="00F313A8"/>
    <w:rsid w:val="00F318C4"/>
    <w:rsid w:val="00F32229"/>
    <w:rsid w:val="00F32B9A"/>
    <w:rsid w:val="00F33034"/>
    <w:rsid w:val="00F3349B"/>
    <w:rsid w:val="00F33E19"/>
    <w:rsid w:val="00F34CF6"/>
    <w:rsid w:val="00F3555A"/>
    <w:rsid w:val="00F35D10"/>
    <w:rsid w:val="00F35F03"/>
    <w:rsid w:val="00F361A2"/>
    <w:rsid w:val="00F3678F"/>
    <w:rsid w:val="00F377E2"/>
    <w:rsid w:val="00F37BC4"/>
    <w:rsid w:val="00F4037C"/>
    <w:rsid w:val="00F420DE"/>
    <w:rsid w:val="00F42447"/>
    <w:rsid w:val="00F42DCC"/>
    <w:rsid w:val="00F43013"/>
    <w:rsid w:val="00F43397"/>
    <w:rsid w:val="00F44140"/>
    <w:rsid w:val="00F44945"/>
    <w:rsid w:val="00F44D39"/>
    <w:rsid w:val="00F4660D"/>
    <w:rsid w:val="00F4677A"/>
    <w:rsid w:val="00F4708A"/>
    <w:rsid w:val="00F50299"/>
    <w:rsid w:val="00F50D66"/>
    <w:rsid w:val="00F531F0"/>
    <w:rsid w:val="00F53D79"/>
    <w:rsid w:val="00F548D1"/>
    <w:rsid w:val="00F567CC"/>
    <w:rsid w:val="00F569CD"/>
    <w:rsid w:val="00F56A9C"/>
    <w:rsid w:val="00F56BDB"/>
    <w:rsid w:val="00F56C44"/>
    <w:rsid w:val="00F56FED"/>
    <w:rsid w:val="00F571E3"/>
    <w:rsid w:val="00F57786"/>
    <w:rsid w:val="00F601E6"/>
    <w:rsid w:val="00F61345"/>
    <w:rsid w:val="00F61DEB"/>
    <w:rsid w:val="00F63C43"/>
    <w:rsid w:val="00F644F7"/>
    <w:rsid w:val="00F645DB"/>
    <w:rsid w:val="00F6497E"/>
    <w:rsid w:val="00F64F7F"/>
    <w:rsid w:val="00F6501A"/>
    <w:rsid w:val="00F652F8"/>
    <w:rsid w:val="00F65988"/>
    <w:rsid w:val="00F6610D"/>
    <w:rsid w:val="00F6689C"/>
    <w:rsid w:val="00F6738D"/>
    <w:rsid w:val="00F7014F"/>
    <w:rsid w:val="00F7090A"/>
    <w:rsid w:val="00F709ED"/>
    <w:rsid w:val="00F70C05"/>
    <w:rsid w:val="00F70F51"/>
    <w:rsid w:val="00F7229B"/>
    <w:rsid w:val="00F73544"/>
    <w:rsid w:val="00F740D3"/>
    <w:rsid w:val="00F74FB9"/>
    <w:rsid w:val="00F760E9"/>
    <w:rsid w:val="00F76B02"/>
    <w:rsid w:val="00F77ACD"/>
    <w:rsid w:val="00F77D26"/>
    <w:rsid w:val="00F77EE7"/>
    <w:rsid w:val="00F80D55"/>
    <w:rsid w:val="00F82042"/>
    <w:rsid w:val="00F82316"/>
    <w:rsid w:val="00F82CE7"/>
    <w:rsid w:val="00F82DC0"/>
    <w:rsid w:val="00F83586"/>
    <w:rsid w:val="00F847AE"/>
    <w:rsid w:val="00F85469"/>
    <w:rsid w:val="00F858A1"/>
    <w:rsid w:val="00F86872"/>
    <w:rsid w:val="00F87C24"/>
    <w:rsid w:val="00F908E0"/>
    <w:rsid w:val="00F915E9"/>
    <w:rsid w:val="00F91D11"/>
    <w:rsid w:val="00F9230B"/>
    <w:rsid w:val="00F92365"/>
    <w:rsid w:val="00F92BA9"/>
    <w:rsid w:val="00F92DD4"/>
    <w:rsid w:val="00F9398F"/>
    <w:rsid w:val="00F94602"/>
    <w:rsid w:val="00F9471C"/>
    <w:rsid w:val="00F94833"/>
    <w:rsid w:val="00F94972"/>
    <w:rsid w:val="00F94993"/>
    <w:rsid w:val="00F95C37"/>
    <w:rsid w:val="00F95FD6"/>
    <w:rsid w:val="00F96F64"/>
    <w:rsid w:val="00F97431"/>
    <w:rsid w:val="00F977DE"/>
    <w:rsid w:val="00F97AA1"/>
    <w:rsid w:val="00F97DDF"/>
    <w:rsid w:val="00FA00D3"/>
    <w:rsid w:val="00FA02F6"/>
    <w:rsid w:val="00FA0BAE"/>
    <w:rsid w:val="00FA1E35"/>
    <w:rsid w:val="00FA2B09"/>
    <w:rsid w:val="00FA35B9"/>
    <w:rsid w:val="00FA3DBA"/>
    <w:rsid w:val="00FA4B94"/>
    <w:rsid w:val="00FA588E"/>
    <w:rsid w:val="00FA5B8D"/>
    <w:rsid w:val="00FA720B"/>
    <w:rsid w:val="00FA7750"/>
    <w:rsid w:val="00FA77BA"/>
    <w:rsid w:val="00FA79F5"/>
    <w:rsid w:val="00FA7A13"/>
    <w:rsid w:val="00FA7D7A"/>
    <w:rsid w:val="00FB0AD6"/>
    <w:rsid w:val="00FB15B7"/>
    <w:rsid w:val="00FB2229"/>
    <w:rsid w:val="00FB22AA"/>
    <w:rsid w:val="00FB3DCE"/>
    <w:rsid w:val="00FB4080"/>
    <w:rsid w:val="00FB52E1"/>
    <w:rsid w:val="00FB52FE"/>
    <w:rsid w:val="00FB5418"/>
    <w:rsid w:val="00FB609F"/>
    <w:rsid w:val="00FB7688"/>
    <w:rsid w:val="00FB7BCA"/>
    <w:rsid w:val="00FC1185"/>
    <w:rsid w:val="00FC1191"/>
    <w:rsid w:val="00FC14FF"/>
    <w:rsid w:val="00FC210D"/>
    <w:rsid w:val="00FC2168"/>
    <w:rsid w:val="00FC2867"/>
    <w:rsid w:val="00FC2B25"/>
    <w:rsid w:val="00FC32A3"/>
    <w:rsid w:val="00FC3BBA"/>
    <w:rsid w:val="00FC4485"/>
    <w:rsid w:val="00FC49B2"/>
    <w:rsid w:val="00FC6127"/>
    <w:rsid w:val="00FC7896"/>
    <w:rsid w:val="00FC7E7F"/>
    <w:rsid w:val="00FD020E"/>
    <w:rsid w:val="00FD07E3"/>
    <w:rsid w:val="00FD178F"/>
    <w:rsid w:val="00FD23C2"/>
    <w:rsid w:val="00FD26C5"/>
    <w:rsid w:val="00FD2D14"/>
    <w:rsid w:val="00FD2E14"/>
    <w:rsid w:val="00FD33F4"/>
    <w:rsid w:val="00FD3777"/>
    <w:rsid w:val="00FD43AC"/>
    <w:rsid w:val="00FD5AB8"/>
    <w:rsid w:val="00FD6CF5"/>
    <w:rsid w:val="00FD76D3"/>
    <w:rsid w:val="00FD7999"/>
    <w:rsid w:val="00FE0472"/>
    <w:rsid w:val="00FE055B"/>
    <w:rsid w:val="00FE0697"/>
    <w:rsid w:val="00FE11D5"/>
    <w:rsid w:val="00FE2050"/>
    <w:rsid w:val="00FE254F"/>
    <w:rsid w:val="00FE4143"/>
    <w:rsid w:val="00FE5295"/>
    <w:rsid w:val="00FE66AC"/>
    <w:rsid w:val="00FE6C79"/>
    <w:rsid w:val="00FE6FE0"/>
    <w:rsid w:val="00FE781C"/>
    <w:rsid w:val="00FE7F47"/>
    <w:rsid w:val="00FF040B"/>
    <w:rsid w:val="00FF05B6"/>
    <w:rsid w:val="00FF06C2"/>
    <w:rsid w:val="00FF0A34"/>
    <w:rsid w:val="00FF0AA4"/>
    <w:rsid w:val="00FF2B86"/>
    <w:rsid w:val="00FF2B89"/>
    <w:rsid w:val="00FF42DA"/>
    <w:rsid w:val="00FF5D0F"/>
    <w:rsid w:val="00FF62A9"/>
    <w:rsid w:val="00FF62FD"/>
    <w:rsid w:val="00FF6C50"/>
    <w:rsid w:val="00FF73D9"/>
    <w:rsid w:val="00FF74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FE04C0"/>
  <w15:chartTrackingRefBased/>
  <w15:docId w15:val="{0A851E19-D561-4CE1-B6BE-3946BBC2C9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1376"/>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39163A"/>
    <w:pPr>
      <w:keepNext/>
      <w:keepLines/>
      <w:numPr>
        <w:numId w:val="1"/>
      </w:numPr>
      <w:spacing w:before="240" w:after="0"/>
      <w:ind w:left="0" w:hanging="9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0C5F67"/>
    <w:pPr>
      <w:keepNext/>
      <w:keepLines/>
      <w:numPr>
        <w:ilvl w:val="1"/>
        <w:numId w:val="1"/>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39163A"/>
    <w:pPr>
      <w:keepNext/>
      <w:keepLines/>
      <w:numPr>
        <w:ilvl w:val="2"/>
        <w:numId w:val="1"/>
      </w:numPr>
      <w:spacing w:before="40" w:after="0"/>
      <w:outlineLvl w:val="2"/>
    </w:pPr>
    <w:rPr>
      <w:rFonts w:eastAsiaTheme="majorEastAsia" w:cstheme="majorBidi"/>
      <w:b/>
      <w:color w:val="1F3763" w:themeColor="accent1" w:themeShade="7F"/>
      <w:szCs w:val="24"/>
    </w:rPr>
  </w:style>
  <w:style w:type="paragraph" w:styleId="Heading4">
    <w:name w:val="heading 4"/>
    <w:basedOn w:val="Normal"/>
    <w:next w:val="Normal"/>
    <w:link w:val="Heading4Char"/>
    <w:uiPriority w:val="9"/>
    <w:unhideWhenUsed/>
    <w:qFormat/>
    <w:rsid w:val="0039163A"/>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39163A"/>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39163A"/>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unhideWhenUsed/>
    <w:qFormat/>
    <w:rsid w:val="0039163A"/>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9163A"/>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9163A"/>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9163A"/>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0C5F67"/>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39163A"/>
    <w:rPr>
      <w:rFonts w:ascii="Times New Roman" w:eastAsiaTheme="majorEastAsia" w:hAnsi="Times New Roman" w:cstheme="majorBidi"/>
      <w:b/>
      <w:color w:val="1F3763" w:themeColor="accent1" w:themeShade="7F"/>
      <w:sz w:val="24"/>
      <w:szCs w:val="24"/>
    </w:rPr>
  </w:style>
  <w:style w:type="character" w:customStyle="1" w:styleId="Heading4Char">
    <w:name w:val="Heading 4 Char"/>
    <w:basedOn w:val="DefaultParagraphFont"/>
    <w:link w:val="Heading4"/>
    <w:uiPriority w:val="9"/>
    <w:rsid w:val="0039163A"/>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rsid w:val="0039163A"/>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rsid w:val="0039163A"/>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rsid w:val="0039163A"/>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39163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9163A"/>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unhideWhenUsed/>
    <w:qFormat/>
    <w:rsid w:val="00DD7F70"/>
    <w:pPr>
      <w:numPr>
        <w:numId w:val="0"/>
      </w:numPr>
      <w:spacing w:line="259" w:lineRule="auto"/>
      <w:jc w:val="left"/>
      <w:outlineLvl w:val="9"/>
    </w:pPr>
    <w:rPr>
      <w:rFonts w:asciiTheme="majorHAnsi" w:hAnsiTheme="majorHAnsi"/>
      <w:b w:val="0"/>
      <w:color w:val="2F5496" w:themeColor="accent1" w:themeShade="BF"/>
      <w:kern w:val="0"/>
      <w:sz w:val="32"/>
      <w14:ligatures w14:val="none"/>
    </w:rPr>
  </w:style>
  <w:style w:type="paragraph" w:styleId="TOC1">
    <w:name w:val="toc 1"/>
    <w:basedOn w:val="Normal"/>
    <w:next w:val="Normal"/>
    <w:autoRedefine/>
    <w:uiPriority w:val="39"/>
    <w:unhideWhenUsed/>
    <w:rsid w:val="00DD7F70"/>
    <w:pPr>
      <w:spacing w:after="100"/>
    </w:pPr>
  </w:style>
  <w:style w:type="paragraph" w:styleId="TOC2">
    <w:name w:val="toc 2"/>
    <w:basedOn w:val="Normal"/>
    <w:next w:val="Normal"/>
    <w:autoRedefine/>
    <w:uiPriority w:val="39"/>
    <w:unhideWhenUsed/>
    <w:rsid w:val="00DD7F70"/>
    <w:pPr>
      <w:spacing w:after="100"/>
      <w:ind w:left="220"/>
    </w:pPr>
  </w:style>
  <w:style w:type="character" w:styleId="Hyperlink">
    <w:name w:val="Hyperlink"/>
    <w:basedOn w:val="DefaultParagraphFont"/>
    <w:uiPriority w:val="99"/>
    <w:unhideWhenUsed/>
    <w:rsid w:val="00DD7F70"/>
    <w:rPr>
      <w:color w:val="0563C1" w:themeColor="hyperlink"/>
      <w:u w:val="single"/>
    </w:rPr>
  </w:style>
  <w:style w:type="paragraph" w:styleId="Header">
    <w:name w:val="header"/>
    <w:basedOn w:val="Normal"/>
    <w:link w:val="HeaderChar"/>
    <w:uiPriority w:val="99"/>
    <w:unhideWhenUsed/>
    <w:rsid w:val="00C67A1E"/>
    <w:pPr>
      <w:tabs>
        <w:tab w:val="center" w:pos="4680"/>
        <w:tab w:val="right" w:pos="9360"/>
      </w:tabs>
      <w:spacing w:after="0" w:line="240" w:lineRule="auto"/>
    </w:pPr>
  </w:style>
  <w:style w:type="character" w:customStyle="1" w:styleId="HeaderChar">
    <w:name w:val="Header Char"/>
    <w:basedOn w:val="DefaultParagraphFont"/>
    <w:link w:val="Header"/>
    <w:uiPriority w:val="99"/>
    <w:rsid w:val="00C67A1E"/>
  </w:style>
  <w:style w:type="paragraph" w:styleId="Footer">
    <w:name w:val="footer"/>
    <w:basedOn w:val="Normal"/>
    <w:link w:val="FooterChar"/>
    <w:uiPriority w:val="99"/>
    <w:unhideWhenUsed/>
    <w:rsid w:val="00C67A1E"/>
    <w:pPr>
      <w:tabs>
        <w:tab w:val="center" w:pos="4680"/>
        <w:tab w:val="right" w:pos="9360"/>
      </w:tabs>
      <w:spacing w:after="0" w:line="240" w:lineRule="auto"/>
    </w:pPr>
  </w:style>
  <w:style w:type="character" w:customStyle="1" w:styleId="FooterChar">
    <w:name w:val="Footer Char"/>
    <w:basedOn w:val="DefaultParagraphFont"/>
    <w:link w:val="Footer"/>
    <w:uiPriority w:val="99"/>
    <w:rsid w:val="00C67A1E"/>
  </w:style>
  <w:style w:type="paragraph" w:styleId="ListParagraph">
    <w:name w:val="List Paragraph"/>
    <w:basedOn w:val="Normal"/>
    <w:uiPriority w:val="99"/>
    <w:qFormat/>
    <w:rsid w:val="00272D6C"/>
    <w:pPr>
      <w:ind w:left="720"/>
      <w:contextualSpacing/>
    </w:pPr>
  </w:style>
  <w:style w:type="paragraph" w:styleId="NormalWeb">
    <w:name w:val="Normal (Web)"/>
    <w:basedOn w:val="Normal"/>
    <w:uiPriority w:val="99"/>
    <w:unhideWhenUsed/>
    <w:rsid w:val="008C6124"/>
    <w:pPr>
      <w:spacing w:before="100" w:beforeAutospacing="1" w:after="100" w:afterAutospacing="1" w:line="240" w:lineRule="auto"/>
      <w:jc w:val="left"/>
    </w:pPr>
    <w:rPr>
      <w:rFonts w:eastAsia="Times New Roman" w:cs="Times New Roman"/>
      <w:kern w:val="0"/>
      <w:szCs w:val="24"/>
      <w14:ligatures w14:val="none"/>
    </w:rPr>
  </w:style>
  <w:style w:type="paragraph" w:styleId="Caption">
    <w:name w:val="caption"/>
    <w:basedOn w:val="Normal"/>
    <w:next w:val="Normal"/>
    <w:uiPriority w:val="35"/>
    <w:unhideWhenUsed/>
    <w:qFormat/>
    <w:rsid w:val="003F382E"/>
    <w:pPr>
      <w:spacing w:after="200" w:line="240" w:lineRule="auto"/>
    </w:pPr>
    <w:rPr>
      <w:i/>
      <w:iCs/>
      <w:color w:val="44546A" w:themeColor="text2"/>
      <w:sz w:val="18"/>
      <w:szCs w:val="18"/>
    </w:rPr>
  </w:style>
  <w:style w:type="paragraph" w:styleId="EndnoteText">
    <w:name w:val="endnote text"/>
    <w:basedOn w:val="Normal"/>
    <w:link w:val="EndnoteTextChar"/>
    <w:uiPriority w:val="99"/>
    <w:semiHidden/>
    <w:unhideWhenUsed/>
    <w:rsid w:val="00FF5D0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F5D0F"/>
    <w:rPr>
      <w:rFonts w:ascii="Times New Roman" w:hAnsi="Times New Roman"/>
      <w:sz w:val="20"/>
      <w:szCs w:val="20"/>
    </w:rPr>
  </w:style>
  <w:style w:type="character" w:styleId="EndnoteReference">
    <w:name w:val="endnote reference"/>
    <w:basedOn w:val="DefaultParagraphFont"/>
    <w:uiPriority w:val="99"/>
    <w:semiHidden/>
    <w:unhideWhenUsed/>
    <w:rsid w:val="00FF5D0F"/>
    <w:rPr>
      <w:vertAlign w:val="superscript"/>
    </w:rPr>
  </w:style>
  <w:style w:type="paragraph" w:styleId="TableofFigures">
    <w:name w:val="table of figures"/>
    <w:basedOn w:val="Normal"/>
    <w:next w:val="Normal"/>
    <w:uiPriority w:val="99"/>
    <w:unhideWhenUsed/>
    <w:rsid w:val="00F6501A"/>
    <w:pPr>
      <w:spacing w:after="0"/>
    </w:pPr>
  </w:style>
  <w:style w:type="character" w:styleId="CommentReference">
    <w:name w:val="annotation reference"/>
    <w:basedOn w:val="DefaultParagraphFont"/>
    <w:uiPriority w:val="99"/>
    <w:semiHidden/>
    <w:unhideWhenUsed/>
    <w:rsid w:val="00781541"/>
    <w:rPr>
      <w:sz w:val="16"/>
      <w:szCs w:val="16"/>
    </w:rPr>
  </w:style>
  <w:style w:type="paragraph" w:styleId="CommentText">
    <w:name w:val="annotation text"/>
    <w:basedOn w:val="Normal"/>
    <w:link w:val="CommentTextChar"/>
    <w:uiPriority w:val="99"/>
    <w:semiHidden/>
    <w:unhideWhenUsed/>
    <w:rsid w:val="00781541"/>
    <w:pPr>
      <w:spacing w:line="240" w:lineRule="auto"/>
    </w:pPr>
    <w:rPr>
      <w:sz w:val="20"/>
      <w:szCs w:val="20"/>
    </w:rPr>
  </w:style>
  <w:style w:type="character" w:customStyle="1" w:styleId="CommentTextChar">
    <w:name w:val="Comment Text Char"/>
    <w:basedOn w:val="DefaultParagraphFont"/>
    <w:link w:val="CommentText"/>
    <w:uiPriority w:val="99"/>
    <w:semiHidden/>
    <w:rsid w:val="00781541"/>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781541"/>
    <w:rPr>
      <w:b/>
      <w:bCs/>
    </w:rPr>
  </w:style>
  <w:style w:type="character" w:customStyle="1" w:styleId="CommentSubjectChar">
    <w:name w:val="Comment Subject Char"/>
    <w:basedOn w:val="CommentTextChar"/>
    <w:link w:val="CommentSubject"/>
    <w:uiPriority w:val="99"/>
    <w:semiHidden/>
    <w:rsid w:val="00781541"/>
    <w:rPr>
      <w:rFonts w:ascii="Times New Roman" w:hAnsi="Times New Roman"/>
      <w:b/>
      <w:bCs/>
      <w:sz w:val="20"/>
      <w:szCs w:val="20"/>
    </w:rPr>
  </w:style>
  <w:style w:type="paragraph" w:styleId="TOC3">
    <w:name w:val="toc 3"/>
    <w:basedOn w:val="Normal"/>
    <w:next w:val="Normal"/>
    <w:autoRedefine/>
    <w:uiPriority w:val="39"/>
    <w:unhideWhenUsed/>
    <w:rsid w:val="004E3D3E"/>
    <w:pPr>
      <w:spacing w:after="100"/>
      <w:ind w:left="480"/>
    </w:pPr>
  </w:style>
  <w:style w:type="table" w:styleId="TableGrid">
    <w:name w:val="Table Grid"/>
    <w:basedOn w:val="TableNormal"/>
    <w:uiPriority w:val="39"/>
    <w:rsid w:val="00C157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393502"/>
    <w:pPr>
      <w:spacing w:after="0" w:line="240" w:lineRule="auto"/>
      <w:jc w:val="both"/>
    </w:pPr>
    <w:rPr>
      <w:rFonts w:ascii="Times New Roman" w:hAnsi="Times New Roman"/>
      <w:sz w:val="24"/>
    </w:rPr>
  </w:style>
  <w:style w:type="character" w:styleId="Emphasis">
    <w:name w:val="Emphasis"/>
    <w:basedOn w:val="DefaultParagraphFont"/>
    <w:uiPriority w:val="20"/>
    <w:qFormat/>
    <w:rsid w:val="00AD05DC"/>
    <w:rPr>
      <w:i/>
      <w:iCs/>
    </w:rPr>
  </w:style>
  <w:style w:type="character" w:styleId="Strong">
    <w:name w:val="Strong"/>
    <w:basedOn w:val="DefaultParagraphFont"/>
    <w:uiPriority w:val="22"/>
    <w:qFormat/>
    <w:rsid w:val="00A529B2"/>
    <w:rPr>
      <w:b/>
      <w:bCs/>
    </w:rPr>
  </w:style>
  <w:style w:type="character" w:styleId="HTMLCode">
    <w:name w:val="HTML Code"/>
    <w:basedOn w:val="DefaultParagraphFont"/>
    <w:uiPriority w:val="99"/>
    <w:semiHidden/>
    <w:unhideWhenUsed/>
    <w:rsid w:val="004C28BB"/>
    <w:rPr>
      <w:rFonts w:ascii="Courier New" w:eastAsia="Times New Roman" w:hAnsi="Courier New" w:cs="Courier New"/>
      <w:sz w:val="20"/>
      <w:szCs w:val="20"/>
    </w:rPr>
  </w:style>
  <w:style w:type="paragraph" w:styleId="TOC4">
    <w:name w:val="toc 4"/>
    <w:basedOn w:val="Normal"/>
    <w:next w:val="Normal"/>
    <w:autoRedefine/>
    <w:uiPriority w:val="39"/>
    <w:unhideWhenUsed/>
    <w:rsid w:val="00F709ED"/>
    <w:pPr>
      <w:spacing w:after="100" w:line="259" w:lineRule="auto"/>
      <w:ind w:left="660"/>
      <w:jc w:val="left"/>
    </w:pPr>
    <w:rPr>
      <w:rFonts w:asciiTheme="minorHAnsi" w:eastAsiaTheme="minorEastAsia" w:hAnsiTheme="minorHAnsi"/>
      <w:sz w:val="22"/>
    </w:rPr>
  </w:style>
  <w:style w:type="paragraph" w:styleId="TOC5">
    <w:name w:val="toc 5"/>
    <w:basedOn w:val="Normal"/>
    <w:next w:val="Normal"/>
    <w:autoRedefine/>
    <w:uiPriority w:val="39"/>
    <w:unhideWhenUsed/>
    <w:rsid w:val="00F709ED"/>
    <w:pPr>
      <w:spacing w:after="100" w:line="259" w:lineRule="auto"/>
      <w:ind w:left="880"/>
      <w:jc w:val="left"/>
    </w:pPr>
    <w:rPr>
      <w:rFonts w:asciiTheme="minorHAnsi" w:eastAsiaTheme="minorEastAsia" w:hAnsiTheme="minorHAnsi"/>
      <w:sz w:val="22"/>
    </w:rPr>
  </w:style>
  <w:style w:type="paragraph" w:styleId="TOC6">
    <w:name w:val="toc 6"/>
    <w:basedOn w:val="Normal"/>
    <w:next w:val="Normal"/>
    <w:autoRedefine/>
    <w:uiPriority w:val="39"/>
    <w:unhideWhenUsed/>
    <w:rsid w:val="00F709ED"/>
    <w:pPr>
      <w:spacing w:after="100" w:line="259" w:lineRule="auto"/>
      <w:ind w:left="1100"/>
      <w:jc w:val="left"/>
    </w:pPr>
    <w:rPr>
      <w:rFonts w:asciiTheme="minorHAnsi" w:eastAsiaTheme="minorEastAsia" w:hAnsiTheme="minorHAnsi"/>
      <w:sz w:val="22"/>
    </w:rPr>
  </w:style>
  <w:style w:type="paragraph" w:styleId="TOC7">
    <w:name w:val="toc 7"/>
    <w:basedOn w:val="Normal"/>
    <w:next w:val="Normal"/>
    <w:autoRedefine/>
    <w:uiPriority w:val="39"/>
    <w:unhideWhenUsed/>
    <w:rsid w:val="00F709ED"/>
    <w:pPr>
      <w:spacing w:after="100" w:line="259" w:lineRule="auto"/>
      <w:ind w:left="1320"/>
      <w:jc w:val="left"/>
    </w:pPr>
    <w:rPr>
      <w:rFonts w:asciiTheme="minorHAnsi" w:eastAsiaTheme="minorEastAsia" w:hAnsiTheme="minorHAnsi"/>
      <w:sz w:val="22"/>
    </w:rPr>
  </w:style>
  <w:style w:type="paragraph" w:styleId="TOC8">
    <w:name w:val="toc 8"/>
    <w:basedOn w:val="Normal"/>
    <w:next w:val="Normal"/>
    <w:autoRedefine/>
    <w:uiPriority w:val="39"/>
    <w:unhideWhenUsed/>
    <w:rsid w:val="00F709ED"/>
    <w:pPr>
      <w:spacing w:after="100" w:line="259" w:lineRule="auto"/>
      <w:ind w:left="1540"/>
      <w:jc w:val="left"/>
    </w:pPr>
    <w:rPr>
      <w:rFonts w:asciiTheme="minorHAnsi" w:eastAsiaTheme="minorEastAsia" w:hAnsiTheme="minorHAnsi"/>
      <w:sz w:val="22"/>
    </w:rPr>
  </w:style>
  <w:style w:type="paragraph" w:styleId="TOC9">
    <w:name w:val="toc 9"/>
    <w:basedOn w:val="Normal"/>
    <w:next w:val="Normal"/>
    <w:autoRedefine/>
    <w:uiPriority w:val="39"/>
    <w:unhideWhenUsed/>
    <w:rsid w:val="00F709ED"/>
    <w:pPr>
      <w:spacing w:after="100" w:line="259" w:lineRule="auto"/>
      <w:ind w:left="1760"/>
      <w:jc w:val="left"/>
    </w:pPr>
    <w:rPr>
      <w:rFonts w:asciiTheme="minorHAnsi" w:eastAsiaTheme="minorEastAsia" w:hAnsiTheme="minorHAnsi"/>
      <w:sz w:val="22"/>
    </w:rPr>
  </w:style>
  <w:style w:type="character" w:styleId="UnresolvedMention">
    <w:name w:val="Unresolved Mention"/>
    <w:basedOn w:val="DefaultParagraphFont"/>
    <w:uiPriority w:val="99"/>
    <w:semiHidden/>
    <w:unhideWhenUsed/>
    <w:rsid w:val="00F709ED"/>
    <w:rPr>
      <w:color w:val="605E5C"/>
      <w:shd w:val="clear" w:color="auto" w:fill="E1DFDD"/>
    </w:rPr>
  </w:style>
  <w:style w:type="character" w:styleId="FollowedHyperlink">
    <w:name w:val="FollowedHyperlink"/>
    <w:basedOn w:val="DefaultParagraphFont"/>
    <w:uiPriority w:val="99"/>
    <w:semiHidden/>
    <w:unhideWhenUsed/>
    <w:rsid w:val="00222C38"/>
    <w:rPr>
      <w:color w:val="954F72" w:themeColor="followedHyperlink"/>
      <w:u w:val="single"/>
    </w:rPr>
  </w:style>
  <w:style w:type="table" w:styleId="PlainTable1">
    <w:name w:val="Plain Table 1"/>
    <w:basedOn w:val="TableNormal"/>
    <w:uiPriority w:val="41"/>
    <w:rsid w:val="00DA3821"/>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45974">
      <w:bodyDiv w:val="1"/>
      <w:marLeft w:val="0"/>
      <w:marRight w:val="0"/>
      <w:marTop w:val="0"/>
      <w:marBottom w:val="0"/>
      <w:divBdr>
        <w:top w:val="none" w:sz="0" w:space="0" w:color="auto"/>
        <w:left w:val="none" w:sz="0" w:space="0" w:color="auto"/>
        <w:bottom w:val="none" w:sz="0" w:space="0" w:color="auto"/>
        <w:right w:val="none" w:sz="0" w:space="0" w:color="auto"/>
      </w:divBdr>
    </w:div>
    <w:div w:id="1779683">
      <w:bodyDiv w:val="1"/>
      <w:marLeft w:val="0"/>
      <w:marRight w:val="0"/>
      <w:marTop w:val="0"/>
      <w:marBottom w:val="0"/>
      <w:divBdr>
        <w:top w:val="none" w:sz="0" w:space="0" w:color="auto"/>
        <w:left w:val="none" w:sz="0" w:space="0" w:color="auto"/>
        <w:bottom w:val="none" w:sz="0" w:space="0" w:color="auto"/>
        <w:right w:val="none" w:sz="0" w:space="0" w:color="auto"/>
      </w:divBdr>
    </w:div>
    <w:div w:id="3677372">
      <w:bodyDiv w:val="1"/>
      <w:marLeft w:val="0"/>
      <w:marRight w:val="0"/>
      <w:marTop w:val="0"/>
      <w:marBottom w:val="0"/>
      <w:divBdr>
        <w:top w:val="none" w:sz="0" w:space="0" w:color="auto"/>
        <w:left w:val="none" w:sz="0" w:space="0" w:color="auto"/>
        <w:bottom w:val="none" w:sz="0" w:space="0" w:color="auto"/>
        <w:right w:val="none" w:sz="0" w:space="0" w:color="auto"/>
      </w:divBdr>
    </w:div>
    <w:div w:id="3827411">
      <w:bodyDiv w:val="1"/>
      <w:marLeft w:val="0"/>
      <w:marRight w:val="0"/>
      <w:marTop w:val="0"/>
      <w:marBottom w:val="0"/>
      <w:divBdr>
        <w:top w:val="none" w:sz="0" w:space="0" w:color="auto"/>
        <w:left w:val="none" w:sz="0" w:space="0" w:color="auto"/>
        <w:bottom w:val="none" w:sz="0" w:space="0" w:color="auto"/>
        <w:right w:val="none" w:sz="0" w:space="0" w:color="auto"/>
      </w:divBdr>
    </w:div>
    <w:div w:id="4483775">
      <w:bodyDiv w:val="1"/>
      <w:marLeft w:val="0"/>
      <w:marRight w:val="0"/>
      <w:marTop w:val="0"/>
      <w:marBottom w:val="0"/>
      <w:divBdr>
        <w:top w:val="none" w:sz="0" w:space="0" w:color="auto"/>
        <w:left w:val="none" w:sz="0" w:space="0" w:color="auto"/>
        <w:bottom w:val="none" w:sz="0" w:space="0" w:color="auto"/>
        <w:right w:val="none" w:sz="0" w:space="0" w:color="auto"/>
      </w:divBdr>
    </w:div>
    <w:div w:id="4946407">
      <w:bodyDiv w:val="1"/>
      <w:marLeft w:val="0"/>
      <w:marRight w:val="0"/>
      <w:marTop w:val="0"/>
      <w:marBottom w:val="0"/>
      <w:divBdr>
        <w:top w:val="none" w:sz="0" w:space="0" w:color="auto"/>
        <w:left w:val="none" w:sz="0" w:space="0" w:color="auto"/>
        <w:bottom w:val="none" w:sz="0" w:space="0" w:color="auto"/>
        <w:right w:val="none" w:sz="0" w:space="0" w:color="auto"/>
      </w:divBdr>
    </w:div>
    <w:div w:id="5525215">
      <w:bodyDiv w:val="1"/>
      <w:marLeft w:val="0"/>
      <w:marRight w:val="0"/>
      <w:marTop w:val="0"/>
      <w:marBottom w:val="0"/>
      <w:divBdr>
        <w:top w:val="none" w:sz="0" w:space="0" w:color="auto"/>
        <w:left w:val="none" w:sz="0" w:space="0" w:color="auto"/>
        <w:bottom w:val="none" w:sz="0" w:space="0" w:color="auto"/>
        <w:right w:val="none" w:sz="0" w:space="0" w:color="auto"/>
      </w:divBdr>
    </w:div>
    <w:div w:id="8914618">
      <w:bodyDiv w:val="1"/>
      <w:marLeft w:val="0"/>
      <w:marRight w:val="0"/>
      <w:marTop w:val="0"/>
      <w:marBottom w:val="0"/>
      <w:divBdr>
        <w:top w:val="none" w:sz="0" w:space="0" w:color="auto"/>
        <w:left w:val="none" w:sz="0" w:space="0" w:color="auto"/>
        <w:bottom w:val="none" w:sz="0" w:space="0" w:color="auto"/>
        <w:right w:val="none" w:sz="0" w:space="0" w:color="auto"/>
      </w:divBdr>
    </w:div>
    <w:div w:id="11418655">
      <w:bodyDiv w:val="1"/>
      <w:marLeft w:val="0"/>
      <w:marRight w:val="0"/>
      <w:marTop w:val="0"/>
      <w:marBottom w:val="0"/>
      <w:divBdr>
        <w:top w:val="none" w:sz="0" w:space="0" w:color="auto"/>
        <w:left w:val="none" w:sz="0" w:space="0" w:color="auto"/>
        <w:bottom w:val="none" w:sz="0" w:space="0" w:color="auto"/>
        <w:right w:val="none" w:sz="0" w:space="0" w:color="auto"/>
      </w:divBdr>
    </w:div>
    <w:div w:id="14774640">
      <w:bodyDiv w:val="1"/>
      <w:marLeft w:val="0"/>
      <w:marRight w:val="0"/>
      <w:marTop w:val="0"/>
      <w:marBottom w:val="0"/>
      <w:divBdr>
        <w:top w:val="none" w:sz="0" w:space="0" w:color="auto"/>
        <w:left w:val="none" w:sz="0" w:space="0" w:color="auto"/>
        <w:bottom w:val="none" w:sz="0" w:space="0" w:color="auto"/>
        <w:right w:val="none" w:sz="0" w:space="0" w:color="auto"/>
      </w:divBdr>
    </w:div>
    <w:div w:id="15890790">
      <w:bodyDiv w:val="1"/>
      <w:marLeft w:val="0"/>
      <w:marRight w:val="0"/>
      <w:marTop w:val="0"/>
      <w:marBottom w:val="0"/>
      <w:divBdr>
        <w:top w:val="none" w:sz="0" w:space="0" w:color="auto"/>
        <w:left w:val="none" w:sz="0" w:space="0" w:color="auto"/>
        <w:bottom w:val="none" w:sz="0" w:space="0" w:color="auto"/>
        <w:right w:val="none" w:sz="0" w:space="0" w:color="auto"/>
      </w:divBdr>
    </w:div>
    <w:div w:id="18629671">
      <w:bodyDiv w:val="1"/>
      <w:marLeft w:val="0"/>
      <w:marRight w:val="0"/>
      <w:marTop w:val="0"/>
      <w:marBottom w:val="0"/>
      <w:divBdr>
        <w:top w:val="none" w:sz="0" w:space="0" w:color="auto"/>
        <w:left w:val="none" w:sz="0" w:space="0" w:color="auto"/>
        <w:bottom w:val="none" w:sz="0" w:space="0" w:color="auto"/>
        <w:right w:val="none" w:sz="0" w:space="0" w:color="auto"/>
      </w:divBdr>
    </w:div>
    <w:div w:id="22288420">
      <w:bodyDiv w:val="1"/>
      <w:marLeft w:val="0"/>
      <w:marRight w:val="0"/>
      <w:marTop w:val="0"/>
      <w:marBottom w:val="0"/>
      <w:divBdr>
        <w:top w:val="none" w:sz="0" w:space="0" w:color="auto"/>
        <w:left w:val="none" w:sz="0" w:space="0" w:color="auto"/>
        <w:bottom w:val="none" w:sz="0" w:space="0" w:color="auto"/>
        <w:right w:val="none" w:sz="0" w:space="0" w:color="auto"/>
      </w:divBdr>
    </w:div>
    <w:div w:id="24328531">
      <w:bodyDiv w:val="1"/>
      <w:marLeft w:val="0"/>
      <w:marRight w:val="0"/>
      <w:marTop w:val="0"/>
      <w:marBottom w:val="0"/>
      <w:divBdr>
        <w:top w:val="none" w:sz="0" w:space="0" w:color="auto"/>
        <w:left w:val="none" w:sz="0" w:space="0" w:color="auto"/>
        <w:bottom w:val="none" w:sz="0" w:space="0" w:color="auto"/>
        <w:right w:val="none" w:sz="0" w:space="0" w:color="auto"/>
      </w:divBdr>
    </w:div>
    <w:div w:id="24789368">
      <w:bodyDiv w:val="1"/>
      <w:marLeft w:val="0"/>
      <w:marRight w:val="0"/>
      <w:marTop w:val="0"/>
      <w:marBottom w:val="0"/>
      <w:divBdr>
        <w:top w:val="none" w:sz="0" w:space="0" w:color="auto"/>
        <w:left w:val="none" w:sz="0" w:space="0" w:color="auto"/>
        <w:bottom w:val="none" w:sz="0" w:space="0" w:color="auto"/>
        <w:right w:val="none" w:sz="0" w:space="0" w:color="auto"/>
      </w:divBdr>
    </w:div>
    <w:div w:id="28650404">
      <w:bodyDiv w:val="1"/>
      <w:marLeft w:val="0"/>
      <w:marRight w:val="0"/>
      <w:marTop w:val="0"/>
      <w:marBottom w:val="0"/>
      <w:divBdr>
        <w:top w:val="none" w:sz="0" w:space="0" w:color="auto"/>
        <w:left w:val="none" w:sz="0" w:space="0" w:color="auto"/>
        <w:bottom w:val="none" w:sz="0" w:space="0" w:color="auto"/>
        <w:right w:val="none" w:sz="0" w:space="0" w:color="auto"/>
      </w:divBdr>
    </w:div>
    <w:div w:id="30227131">
      <w:bodyDiv w:val="1"/>
      <w:marLeft w:val="0"/>
      <w:marRight w:val="0"/>
      <w:marTop w:val="0"/>
      <w:marBottom w:val="0"/>
      <w:divBdr>
        <w:top w:val="none" w:sz="0" w:space="0" w:color="auto"/>
        <w:left w:val="none" w:sz="0" w:space="0" w:color="auto"/>
        <w:bottom w:val="none" w:sz="0" w:space="0" w:color="auto"/>
        <w:right w:val="none" w:sz="0" w:space="0" w:color="auto"/>
      </w:divBdr>
    </w:div>
    <w:div w:id="34669826">
      <w:bodyDiv w:val="1"/>
      <w:marLeft w:val="0"/>
      <w:marRight w:val="0"/>
      <w:marTop w:val="0"/>
      <w:marBottom w:val="0"/>
      <w:divBdr>
        <w:top w:val="none" w:sz="0" w:space="0" w:color="auto"/>
        <w:left w:val="none" w:sz="0" w:space="0" w:color="auto"/>
        <w:bottom w:val="none" w:sz="0" w:space="0" w:color="auto"/>
        <w:right w:val="none" w:sz="0" w:space="0" w:color="auto"/>
      </w:divBdr>
    </w:div>
    <w:div w:id="34736438">
      <w:bodyDiv w:val="1"/>
      <w:marLeft w:val="0"/>
      <w:marRight w:val="0"/>
      <w:marTop w:val="0"/>
      <w:marBottom w:val="0"/>
      <w:divBdr>
        <w:top w:val="none" w:sz="0" w:space="0" w:color="auto"/>
        <w:left w:val="none" w:sz="0" w:space="0" w:color="auto"/>
        <w:bottom w:val="none" w:sz="0" w:space="0" w:color="auto"/>
        <w:right w:val="none" w:sz="0" w:space="0" w:color="auto"/>
      </w:divBdr>
    </w:div>
    <w:div w:id="36007254">
      <w:bodyDiv w:val="1"/>
      <w:marLeft w:val="0"/>
      <w:marRight w:val="0"/>
      <w:marTop w:val="0"/>
      <w:marBottom w:val="0"/>
      <w:divBdr>
        <w:top w:val="none" w:sz="0" w:space="0" w:color="auto"/>
        <w:left w:val="none" w:sz="0" w:space="0" w:color="auto"/>
        <w:bottom w:val="none" w:sz="0" w:space="0" w:color="auto"/>
        <w:right w:val="none" w:sz="0" w:space="0" w:color="auto"/>
      </w:divBdr>
    </w:div>
    <w:div w:id="38164437">
      <w:bodyDiv w:val="1"/>
      <w:marLeft w:val="0"/>
      <w:marRight w:val="0"/>
      <w:marTop w:val="0"/>
      <w:marBottom w:val="0"/>
      <w:divBdr>
        <w:top w:val="none" w:sz="0" w:space="0" w:color="auto"/>
        <w:left w:val="none" w:sz="0" w:space="0" w:color="auto"/>
        <w:bottom w:val="none" w:sz="0" w:space="0" w:color="auto"/>
        <w:right w:val="none" w:sz="0" w:space="0" w:color="auto"/>
      </w:divBdr>
    </w:div>
    <w:div w:id="46027056">
      <w:bodyDiv w:val="1"/>
      <w:marLeft w:val="0"/>
      <w:marRight w:val="0"/>
      <w:marTop w:val="0"/>
      <w:marBottom w:val="0"/>
      <w:divBdr>
        <w:top w:val="none" w:sz="0" w:space="0" w:color="auto"/>
        <w:left w:val="none" w:sz="0" w:space="0" w:color="auto"/>
        <w:bottom w:val="none" w:sz="0" w:space="0" w:color="auto"/>
        <w:right w:val="none" w:sz="0" w:space="0" w:color="auto"/>
      </w:divBdr>
    </w:div>
    <w:div w:id="46683978">
      <w:bodyDiv w:val="1"/>
      <w:marLeft w:val="0"/>
      <w:marRight w:val="0"/>
      <w:marTop w:val="0"/>
      <w:marBottom w:val="0"/>
      <w:divBdr>
        <w:top w:val="none" w:sz="0" w:space="0" w:color="auto"/>
        <w:left w:val="none" w:sz="0" w:space="0" w:color="auto"/>
        <w:bottom w:val="none" w:sz="0" w:space="0" w:color="auto"/>
        <w:right w:val="none" w:sz="0" w:space="0" w:color="auto"/>
      </w:divBdr>
      <w:divsChild>
        <w:div w:id="106698350">
          <w:marLeft w:val="0"/>
          <w:marRight w:val="0"/>
          <w:marTop w:val="0"/>
          <w:marBottom w:val="0"/>
          <w:divBdr>
            <w:top w:val="none" w:sz="0" w:space="0" w:color="auto"/>
            <w:left w:val="none" w:sz="0" w:space="0" w:color="auto"/>
            <w:bottom w:val="none" w:sz="0" w:space="0" w:color="auto"/>
            <w:right w:val="none" w:sz="0" w:space="0" w:color="auto"/>
          </w:divBdr>
          <w:divsChild>
            <w:div w:id="955910999">
              <w:marLeft w:val="0"/>
              <w:marRight w:val="0"/>
              <w:marTop w:val="0"/>
              <w:marBottom w:val="0"/>
              <w:divBdr>
                <w:top w:val="none" w:sz="0" w:space="0" w:color="auto"/>
                <w:left w:val="none" w:sz="0" w:space="0" w:color="auto"/>
                <w:bottom w:val="none" w:sz="0" w:space="0" w:color="auto"/>
                <w:right w:val="none" w:sz="0" w:space="0" w:color="auto"/>
              </w:divBdr>
              <w:divsChild>
                <w:div w:id="1149593172">
                  <w:marLeft w:val="0"/>
                  <w:marRight w:val="0"/>
                  <w:marTop w:val="0"/>
                  <w:marBottom w:val="0"/>
                  <w:divBdr>
                    <w:top w:val="none" w:sz="0" w:space="0" w:color="auto"/>
                    <w:left w:val="none" w:sz="0" w:space="0" w:color="auto"/>
                    <w:bottom w:val="none" w:sz="0" w:space="0" w:color="auto"/>
                    <w:right w:val="none" w:sz="0" w:space="0" w:color="auto"/>
                  </w:divBdr>
                  <w:divsChild>
                    <w:div w:id="1743872058">
                      <w:marLeft w:val="0"/>
                      <w:marRight w:val="0"/>
                      <w:marTop w:val="0"/>
                      <w:marBottom w:val="0"/>
                      <w:divBdr>
                        <w:top w:val="none" w:sz="0" w:space="0" w:color="auto"/>
                        <w:left w:val="none" w:sz="0" w:space="0" w:color="auto"/>
                        <w:bottom w:val="none" w:sz="0" w:space="0" w:color="auto"/>
                        <w:right w:val="none" w:sz="0" w:space="0" w:color="auto"/>
                      </w:divBdr>
                      <w:divsChild>
                        <w:div w:id="1682706666">
                          <w:marLeft w:val="0"/>
                          <w:marRight w:val="0"/>
                          <w:marTop w:val="0"/>
                          <w:marBottom w:val="0"/>
                          <w:divBdr>
                            <w:top w:val="none" w:sz="0" w:space="0" w:color="auto"/>
                            <w:left w:val="none" w:sz="0" w:space="0" w:color="auto"/>
                            <w:bottom w:val="none" w:sz="0" w:space="0" w:color="auto"/>
                            <w:right w:val="none" w:sz="0" w:space="0" w:color="auto"/>
                          </w:divBdr>
                          <w:divsChild>
                            <w:div w:id="1406411644">
                              <w:marLeft w:val="0"/>
                              <w:marRight w:val="0"/>
                              <w:marTop w:val="0"/>
                              <w:marBottom w:val="0"/>
                              <w:divBdr>
                                <w:top w:val="none" w:sz="0" w:space="0" w:color="auto"/>
                                <w:left w:val="none" w:sz="0" w:space="0" w:color="auto"/>
                                <w:bottom w:val="none" w:sz="0" w:space="0" w:color="auto"/>
                                <w:right w:val="none" w:sz="0" w:space="0" w:color="auto"/>
                              </w:divBdr>
                              <w:divsChild>
                                <w:div w:id="438257718">
                                  <w:marLeft w:val="0"/>
                                  <w:marRight w:val="0"/>
                                  <w:marTop w:val="0"/>
                                  <w:marBottom w:val="0"/>
                                  <w:divBdr>
                                    <w:top w:val="none" w:sz="0" w:space="0" w:color="auto"/>
                                    <w:left w:val="none" w:sz="0" w:space="0" w:color="auto"/>
                                    <w:bottom w:val="none" w:sz="0" w:space="0" w:color="auto"/>
                                    <w:right w:val="none" w:sz="0" w:space="0" w:color="auto"/>
                                  </w:divBdr>
                                  <w:divsChild>
                                    <w:div w:id="1648976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6880815">
      <w:bodyDiv w:val="1"/>
      <w:marLeft w:val="0"/>
      <w:marRight w:val="0"/>
      <w:marTop w:val="0"/>
      <w:marBottom w:val="0"/>
      <w:divBdr>
        <w:top w:val="none" w:sz="0" w:space="0" w:color="auto"/>
        <w:left w:val="none" w:sz="0" w:space="0" w:color="auto"/>
        <w:bottom w:val="none" w:sz="0" w:space="0" w:color="auto"/>
        <w:right w:val="none" w:sz="0" w:space="0" w:color="auto"/>
      </w:divBdr>
    </w:div>
    <w:div w:id="47653833">
      <w:bodyDiv w:val="1"/>
      <w:marLeft w:val="0"/>
      <w:marRight w:val="0"/>
      <w:marTop w:val="0"/>
      <w:marBottom w:val="0"/>
      <w:divBdr>
        <w:top w:val="none" w:sz="0" w:space="0" w:color="auto"/>
        <w:left w:val="none" w:sz="0" w:space="0" w:color="auto"/>
        <w:bottom w:val="none" w:sz="0" w:space="0" w:color="auto"/>
        <w:right w:val="none" w:sz="0" w:space="0" w:color="auto"/>
      </w:divBdr>
    </w:div>
    <w:div w:id="47925548">
      <w:bodyDiv w:val="1"/>
      <w:marLeft w:val="0"/>
      <w:marRight w:val="0"/>
      <w:marTop w:val="0"/>
      <w:marBottom w:val="0"/>
      <w:divBdr>
        <w:top w:val="none" w:sz="0" w:space="0" w:color="auto"/>
        <w:left w:val="none" w:sz="0" w:space="0" w:color="auto"/>
        <w:bottom w:val="none" w:sz="0" w:space="0" w:color="auto"/>
        <w:right w:val="none" w:sz="0" w:space="0" w:color="auto"/>
      </w:divBdr>
    </w:div>
    <w:div w:id="50618210">
      <w:bodyDiv w:val="1"/>
      <w:marLeft w:val="0"/>
      <w:marRight w:val="0"/>
      <w:marTop w:val="0"/>
      <w:marBottom w:val="0"/>
      <w:divBdr>
        <w:top w:val="none" w:sz="0" w:space="0" w:color="auto"/>
        <w:left w:val="none" w:sz="0" w:space="0" w:color="auto"/>
        <w:bottom w:val="none" w:sz="0" w:space="0" w:color="auto"/>
        <w:right w:val="none" w:sz="0" w:space="0" w:color="auto"/>
      </w:divBdr>
    </w:div>
    <w:div w:id="56756435">
      <w:bodyDiv w:val="1"/>
      <w:marLeft w:val="0"/>
      <w:marRight w:val="0"/>
      <w:marTop w:val="0"/>
      <w:marBottom w:val="0"/>
      <w:divBdr>
        <w:top w:val="none" w:sz="0" w:space="0" w:color="auto"/>
        <w:left w:val="none" w:sz="0" w:space="0" w:color="auto"/>
        <w:bottom w:val="none" w:sz="0" w:space="0" w:color="auto"/>
        <w:right w:val="none" w:sz="0" w:space="0" w:color="auto"/>
      </w:divBdr>
    </w:div>
    <w:div w:id="57171990">
      <w:bodyDiv w:val="1"/>
      <w:marLeft w:val="0"/>
      <w:marRight w:val="0"/>
      <w:marTop w:val="0"/>
      <w:marBottom w:val="0"/>
      <w:divBdr>
        <w:top w:val="none" w:sz="0" w:space="0" w:color="auto"/>
        <w:left w:val="none" w:sz="0" w:space="0" w:color="auto"/>
        <w:bottom w:val="none" w:sz="0" w:space="0" w:color="auto"/>
        <w:right w:val="none" w:sz="0" w:space="0" w:color="auto"/>
      </w:divBdr>
    </w:div>
    <w:div w:id="60569793">
      <w:bodyDiv w:val="1"/>
      <w:marLeft w:val="0"/>
      <w:marRight w:val="0"/>
      <w:marTop w:val="0"/>
      <w:marBottom w:val="0"/>
      <w:divBdr>
        <w:top w:val="none" w:sz="0" w:space="0" w:color="auto"/>
        <w:left w:val="none" w:sz="0" w:space="0" w:color="auto"/>
        <w:bottom w:val="none" w:sz="0" w:space="0" w:color="auto"/>
        <w:right w:val="none" w:sz="0" w:space="0" w:color="auto"/>
      </w:divBdr>
    </w:div>
    <w:div w:id="60909513">
      <w:bodyDiv w:val="1"/>
      <w:marLeft w:val="0"/>
      <w:marRight w:val="0"/>
      <w:marTop w:val="0"/>
      <w:marBottom w:val="0"/>
      <w:divBdr>
        <w:top w:val="none" w:sz="0" w:space="0" w:color="auto"/>
        <w:left w:val="none" w:sz="0" w:space="0" w:color="auto"/>
        <w:bottom w:val="none" w:sz="0" w:space="0" w:color="auto"/>
        <w:right w:val="none" w:sz="0" w:space="0" w:color="auto"/>
      </w:divBdr>
    </w:div>
    <w:div w:id="61997730">
      <w:bodyDiv w:val="1"/>
      <w:marLeft w:val="0"/>
      <w:marRight w:val="0"/>
      <w:marTop w:val="0"/>
      <w:marBottom w:val="0"/>
      <w:divBdr>
        <w:top w:val="none" w:sz="0" w:space="0" w:color="auto"/>
        <w:left w:val="none" w:sz="0" w:space="0" w:color="auto"/>
        <w:bottom w:val="none" w:sz="0" w:space="0" w:color="auto"/>
        <w:right w:val="none" w:sz="0" w:space="0" w:color="auto"/>
      </w:divBdr>
    </w:div>
    <w:div w:id="66615538">
      <w:bodyDiv w:val="1"/>
      <w:marLeft w:val="0"/>
      <w:marRight w:val="0"/>
      <w:marTop w:val="0"/>
      <w:marBottom w:val="0"/>
      <w:divBdr>
        <w:top w:val="none" w:sz="0" w:space="0" w:color="auto"/>
        <w:left w:val="none" w:sz="0" w:space="0" w:color="auto"/>
        <w:bottom w:val="none" w:sz="0" w:space="0" w:color="auto"/>
        <w:right w:val="none" w:sz="0" w:space="0" w:color="auto"/>
      </w:divBdr>
    </w:div>
    <w:div w:id="66811139">
      <w:bodyDiv w:val="1"/>
      <w:marLeft w:val="0"/>
      <w:marRight w:val="0"/>
      <w:marTop w:val="0"/>
      <w:marBottom w:val="0"/>
      <w:divBdr>
        <w:top w:val="none" w:sz="0" w:space="0" w:color="auto"/>
        <w:left w:val="none" w:sz="0" w:space="0" w:color="auto"/>
        <w:bottom w:val="none" w:sz="0" w:space="0" w:color="auto"/>
        <w:right w:val="none" w:sz="0" w:space="0" w:color="auto"/>
      </w:divBdr>
    </w:div>
    <w:div w:id="74284731">
      <w:bodyDiv w:val="1"/>
      <w:marLeft w:val="0"/>
      <w:marRight w:val="0"/>
      <w:marTop w:val="0"/>
      <w:marBottom w:val="0"/>
      <w:divBdr>
        <w:top w:val="none" w:sz="0" w:space="0" w:color="auto"/>
        <w:left w:val="none" w:sz="0" w:space="0" w:color="auto"/>
        <w:bottom w:val="none" w:sz="0" w:space="0" w:color="auto"/>
        <w:right w:val="none" w:sz="0" w:space="0" w:color="auto"/>
      </w:divBdr>
    </w:div>
    <w:div w:id="81147926">
      <w:bodyDiv w:val="1"/>
      <w:marLeft w:val="0"/>
      <w:marRight w:val="0"/>
      <w:marTop w:val="0"/>
      <w:marBottom w:val="0"/>
      <w:divBdr>
        <w:top w:val="none" w:sz="0" w:space="0" w:color="auto"/>
        <w:left w:val="none" w:sz="0" w:space="0" w:color="auto"/>
        <w:bottom w:val="none" w:sz="0" w:space="0" w:color="auto"/>
        <w:right w:val="none" w:sz="0" w:space="0" w:color="auto"/>
      </w:divBdr>
      <w:divsChild>
        <w:div w:id="9962920">
          <w:marLeft w:val="0"/>
          <w:marRight w:val="0"/>
          <w:marTop w:val="0"/>
          <w:marBottom w:val="0"/>
          <w:divBdr>
            <w:top w:val="none" w:sz="0" w:space="0" w:color="auto"/>
            <w:left w:val="none" w:sz="0" w:space="0" w:color="auto"/>
            <w:bottom w:val="none" w:sz="0" w:space="0" w:color="auto"/>
            <w:right w:val="none" w:sz="0" w:space="0" w:color="auto"/>
          </w:divBdr>
          <w:divsChild>
            <w:div w:id="29041623">
              <w:marLeft w:val="0"/>
              <w:marRight w:val="0"/>
              <w:marTop w:val="0"/>
              <w:marBottom w:val="0"/>
              <w:divBdr>
                <w:top w:val="none" w:sz="0" w:space="0" w:color="auto"/>
                <w:left w:val="none" w:sz="0" w:space="0" w:color="auto"/>
                <w:bottom w:val="none" w:sz="0" w:space="0" w:color="auto"/>
                <w:right w:val="none" w:sz="0" w:space="0" w:color="auto"/>
              </w:divBdr>
              <w:divsChild>
                <w:div w:id="1545098206">
                  <w:marLeft w:val="0"/>
                  <w:marRight w:val="0"/>
                  <w:marTop w:val="0"/>
                  <w:marBottom w:val="0"/>
                  <w:divBdr>
                    <w:top w:val="none" w:sz="0" w:space="0" w:color="auto"/>
                    <w:left w:val="none" w:sz="0" w:space="0" w:color="auto"/>
                    <w:bottom w:val="none" w:sz="0" w:space="0" w:color="auto"/>
                    <w:right w:val="none" w:sz="0" w:space="0" w:color="auto"/>
                  </w:divBdr>
                  <w:divsChild>
                    <w:div w:id="468282411">
                      <w:marLeft w:val="0"/>
                      <w:marRight w:val="0"/>
                      <w:marTop w:val="0"/>
                      <w:marBottom w:val="0"/>
                      <w:divBdr>
                        <w:top w:val="none" w:sz="0" w:space="0" w:color="auto"/>
                        <w:left w:val="none" w:sz="0" w:space="0" w:color="auto"/>
                        <w:bottom w:val="none" w:sz="0" w:space="0" w:color="auto"/>
                        <w:right w:val="none" w:sz="0" w:space="0" w:color="auto"/>
                      </w:divBdr>
                      <w:divsChild>
                        <w:div w:id="1234706014">
                          <w:marLeft w:val="0"/>
                          <w:marRight w:val="0"/>
                          <w:marTop w:val="0"/>
                          <w:marBottom w:val="0"/>
                          <w:divBdr>
                            <w:top w:val="none" w:sz="0" w:space="0" w:color="auto"/>
                            <w:left w:val="none" w:sz="0" w:space="0" w:color="auto"/>
                            <w:bottom w:val="none" w:sz="0" w:space="0" w:color="auto"/>
                            <w:right w:val="none" w:sz="0" w:space="0" w:color="auto"/>
                          </w:divBdr>
                          <w:divsChild>
                            <w:div w:id="925698421">
                              <w:marLeft w:val="0"/>
                              <w:marRight w:val="0"/>
                              <w:marTop w:val="0"/>
                              <w:marBottom w:val="0"/>
                              <w:divBdr>
                                <w:top w:val="none" w:sz="0" w:space="0" w:color="auto"/>
                                <w:left w:val="none" w:sz="0" w:space="0" w:color="auto"/>
                                <w:bottom w:val="none" w:sz="0" w:space="0" w:color="auto"/>
                                <w:right w:val="none" w:sz="0" w:space="0" w:color="auto"/>
                              </w:divBdr>
                              <w:divsChild>
                                <w:div w:id="773598679">
                                  <w:marLeft w:val="0"/>
                                  <w:marRight w:val="0"/>
                                  <w:marTop w:val="0"/>
                                  <w:marBottom w:val="0"/>
                                  <w:divBdr>
                                    <w:top w:val="none" w:sz="0" w:space="0" w:color="auto"/>
                                    <w:left w:val="none" w:sz="0" w:space="0" w:color="auto"/>
                                    <w:bottom w:val="none" w:sz="0" w:space="0" w:color="auto"/>
                                    <w:right w:val="none" w:sz="0" w:space="0" w:color="auto"/>
                                  </w:divBdr>
                                  <w:divsChild>
                                    <w:div w:id="1558273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1683323">
      <w:bodyDiv w:val="1"/>
      <w:marLeft w:val="0"/>
      <w:marRight w:val="0"/>
      <w:marTop w:val="0"/>
      <w:marBottom w:val="0"/>
      <w:divBdr>
        <w:top w:val="none" w:sz="0" w:space="0" w:color="auto"/>
        <w:left w:val="none" w:sz="0" w:space="0" w:color="auto"/>
        <w:bottom w:val="none" w:sz="0" w:space="0" w:color="auto"/>
        <w:right w:val="none" w:sz="0" w:space="0" w:color="auto"/>
      </w:divBdr>
    </w:div>
    <w:div w:id="82143842">
      <w:bodyDiv w:val="1"/>
      <w:marLeft w:val="0"/>
      <w:marRight w:val="0"/>
      <w:marTop w:val="0"/>
      <w:marBottom w:val="0"/>
      <w:divBdr>
        <w:top w:val="none" w:sz="0" w:space="0" w:color="auto"/>
        <w:left w:val="none" w:sz="0" w:space="0" w:color="auto"/>
        <w:bottom w:val="none" w:sz="0" w:space="0" w:color="auto"/>
        <w:right w:val="none" w:sz="0" w:space="0" w:color="auto"/>
      </w:divBdr>
    </w:div>
    <w:div w:id="82456895">
      <w:bodyDiv w:val="1"/>
      <w:marLeft w:val="0"/>
      <w:marRight w:val="0"/>
      <w:marTop w:val="0"/>
      <w:marBottom w:val="0"/>
      <w:divBdr>
        <w:top w:val="none" w:sz="0" w:space="0" w:color="auto"/>
        <w:left w:val="none" w:sz="0" w:space="0" w:color="auto"/>
        <w:bottom w:val="none" w:sz="0" w:space="0" w:color="auto"/>
        <w:right w:val="none" w:sz="0" w:space="0" w:color="auto"/>
      </w:divBdr>
    </w:div>
    <w:div w:id="86121600">
      <w:bodyDiv w:val="1"/>
      <w:marLeft w:val="0"/>
      <w:marRight w:val="0"/>
      <w:marTop w:val="0"/>
      <w:marBottom w:val="0"/>
      <w:divBdr>
        <w:top w:val="none" w:sz="0" w:space="0" w:color="auto"/>
        <w:left w:val="none" w:sz="0" w:space="0" w:color="auto"/>
        <w:bottom w:val="none" w:sz="0" w:space="0" w:color="auto"/>
        <w:right w:val="none" w:sz="0" w:space="0" w:color="auto"/>
      </w:divBdr>
    </w:div>
    <w:div w:id="96484873">
      <w:bodyDiv w:val="1"/>
      <w:marLeft w:val="0"/>
      <w:marRight w:val="0"/>
      <w:marTop w:val="0"/>
      <w:marBottom w:val="0"/>
      <w:divBdr>
        <w:top w:val="none" w:sz="0" w:space="0" w:color="auto"/>
        <w:left w:val="none" w:sz="0" w:space="0" w:color="auto"/>
        <w:bottom w:val="none" w:sz="0" w:space="0" w:color="auto"/>
        <w:right w:val="none" w:sz="0" w:space="0" w:color="auto"/>
      </w:divBdr>
    </w:div>
    <w:div w:id="99379387">
      <w:bodyDiv w:val="1"/>
      <w:marLeft w:val="0"/>
      <w:marRight w:val="0"/>
      <w:marTop w:val="0"/>
      <w:marBottom w:val="0"/>
      <w:divBdr>
        <w:top w:val="none" w:sz="0" w:space="0" w:color="auto"/>
        <w:left w:val="none" w:sz="0" w:space="0" w:color="auto"/>
        <w:bottom w:val="none" w:sz="0" w:space="0" w:color="auto"/>
        <w:right w:val="none" w:sz="0" w:space="0" w:color="auto"/>
      </w:divBdr>
    </w:div>
    <w:div w:id="100027648">
      <w:bodyDiv w:val="1"/>
      <w:marLeft w:val="0"/>
      <w:marRight w:val="0"/>
      <w:marTop w:val="0"/>
      <w:marBottom w:val="0"/>
      <w:divBdr>
        <w:top w:val="none" w:sz="0" w:space="0" w:color="auto"/>
        <w:left w:val="none" w:sz="0" w:space="0" w:color="auto"/>
        <w:bottom w:val="none" w:sz="0" w:space="0" w:color="auto"/>
        <w:right w:val="none" w:sz="0" w:space="0" w:color="auto"/>
      </w:divBdr>
    </w:div>
    <w:div w:id="100927825">
      <w:bodyDiv w:val="1"/>
      <w:marLeft w:val="0"/>
      <w:marRight w:val="0"/>
      <w:marTop w:val="0"/>
      <w:marBottom w:val="0"/>
      <w:divBdr>
        <w:top w:val="none" w:sz="0" w:space="0" w:color="auto"/>
        <w:left w:val="none" w:sz="0" w:space="0" w:color="auto"/>
        <w:bottom w:val="none" w:sz="0" w:space="0" w:color="auto"/>
        <w:right w:val="none" w:sz="0" w:space="0" w:color="auto"/>
      </w:divBdr>
    </w:div>
    <w:div w:id="104858108">
      <w:bodyDiv w:val="1"/>
      <w:marLeft w:val="0"/>
      <w:marRight w:val="0"/>
      <w:marTop w:val="0"/>
      <w:marBottom w:val="0"/>
      <w:divBdr>
        <w:top w:val="none" w:sz="0" w:space="0" w:color="auto"/>
        <w:left w:val="none" w:sz="0" w:space="0" w:color="auto"/>
        <w:bottom w:val="none" w:sz="0" w:space="0" w:color="auto"/>
        <w:right w:val="none" w:sz="0" w:space="0" w:color="auto"/>
      </w:divBdr>
    </w:div>
    <w:div w:id="109011417">
      <w:bodyDiv w:val="1"/>
      <w:marLeft w:val="0"/>
      <w:marRight w:val="0"/>
      <w:marTop w:val="0"/>
      <w:marBottom w:val="0"/>
      <w:divBdr>
        <w:top w:val="none" w:sz="0" w:space="0" w:color="auto"/>
        <w:left w:val="none" w:sz="0" w:space="0" w:color="auto"/>
        <w:bottom w:val="none" w:sz="0" w:space="0" w:color="auto"/>
        <w:right w:val="none" w:sz="0" w:space="0" w:color="auto"/>
      </w:divBdr>
    </w:div>
    <w:div w:id="109056688">
      <w:bodyDiv w:val="1"/>
      <w:marLeft w:val="0"/>
      <w:marRight w:val="0"/>
      <w:marTop w:val="0"/>
      <w:marBottom w:val="0"/>
      <w:divBdr>
        <w:top w:val="none" w:sz="0" w:space="0" w:color="auto"/>
        <w:left w:val="none" w:sz="0" w:space="0" w:color="auto"/>
        <w:bottom w:val="none" w:sz="0" w:space="0" w:color="auto"/>
        <w:right w:val="none" w:sz="0" w:space="0" w:color="auto"/>
      </w:divBdr>
    </w:div>
    <w:div w:id="114761096">
      <w:bodyDiv w:val="1"/>
      <w:marLeft w:val="0"/>
      <w:marRight w:val="0"/>
      <w:marTop w:val="0"/>
      <w:marBottom w:val="0"/>
      <w:divBdr>
        <w:top w:val="none" w:sz="0" w:space="0" w:color="auto"/>
        <w:left w:val="none" w:sz="0" w:space="0" w:color="auto"/>
        <w:bottom w:val="none" w:sz="0" w:space="0" w:color="auto"/>
        <w:right w:val="none" w:sz="0" w:space="0" w:color="auto"/>
      </w:divBdr>
    </w:div>
    <w:div w:id="115023849">
      <w:bodyDiv w:val="1"/>
      <w:marLeft w:val="0"/>
      <w:marRight w:val="0"/>
      <w:marTop w:val="0"/>
      <w:marBottom w:val="0"/>
      <w:divBdr>
        <w:top w:val="none" w:sz="0" w:space="0" w:color="auto"/>
        <w:left w:val="none" w:sz="0" w:space="0" w:color="auto"/>
        <w:bottom w:val="none" w:sz="0" w:space="0" w:color="auto"/>
        <w:right w:val="none" w:sz="0" w:space="0" w:color="auto"/>
      </w:divBdr>
    </w:div>
    <w:div w:id="115638158">
      <w:bodyDiv w:val="1"/>
      <w:marLeft w:val="0"/>
      <w:marRight w:val="0"/>
      <w:marTop w:val="0"/>
      <w:marBottom w:val="0"/>
      <w:divBdr>
        <w:top w:val="none" w:sz="0" w:space="0" w:color="auto"/>
        <w:left w:val="none" w:sz="0" w:space="0" w:color="auto"/>
        <w:bottom w:val="none" w:sz="0" w:space="0" w:color="auto"/>
        <w:right w:val="none" w:sz="0" w:space="0" w:color="auto"/>
      </w:divBdr>
    </w:div>
    <w:div w:id="115879974">
      <w:bodyDiv w:val="1"/>
      <w:marLeft w:val="0"/>
      <w:marRight w:val="0"/>
      <w:marTop w:val="0"/>
      <w:marBottom w:val="0"/>
      <w:divBdr>
        <w:top w:val="none" w:sz="0" w:space="0" w:color="auto"/>
        <w:left w:val="none" w:sz="0" w:space="0" w:color="auto"/>
        <w:bottom w:val="none" w:sz="0" w:space="0" w:color="auto"/>
        <w:right w:val="none" w:sz="0" w:space="0" w:color="auto"/>
      </w:divBdr>
    </w:div>
    <w:div w:id="116681062">
      <w:bodyDiv w:val="1"/>
      <w:marLeft w:val="0"/>
      <w:marRight w:val="0"/>
      <w:marTop w:val="0"/>
      <w:marBottom w:val="0"/>
      <w:divBdr>
        <w:top w:val="none" w:sz="0" w:space="0" w:color="auto"/>
        <w:left w:val="none" w:sz="0" w:space="0" w:color="auto"/>
        <w:bottom w:val="none" w:sz="0" w:space="0" w:color="auto"/>
        <w:right w:val="none" w:sz="0" w:space="0" w:color="auto"/>
      </w:divBdr>
    </w:div>
    <w:div w:id="116683213">
      <w:bodyDiv w:val="1"/>
      <w:marLeft w:val="0"/>
      <w:marRight w:val="0"/>
      <w:marTop w:val="0"/>
      <w:marBottom w:val="0"/>
      <w:divBdr>
        <w:top w:val="none" w:sz="0" w:space="0" w:color="auto"/>
        <w:left w:val="none" w:sz="0" w:space="0" w:color="auto"/>
        <w:bottom w:val="none" w:sz="0" w:space="0" w:color="auto"/>
        <w:right w:val="none" w:sz="0" w:space="0" w:color="auto"/>
      </w:divBdr>
    </w:div>
    <w:div w:id="117452724">
      <w:bodyDiv w:val="1"/>
      <w:marLeft w:val="0"/>
      <w:marRight w:val="0"/>
      <w:marTop w:val="0"/>
      <w:marBottom w:val="0"/>
      <w:divBdr>
        <w:top w:val="none" w:sz="0" w:space="0" w:color="auto"/>
        <w:left w:val="none" w:sz="0" w:space="0" w:color="auto"/>
        <w:bottom w:val="none" w:sz="0" w:space="0" w:color="auto"/>
        <w:right w:val="none" w:sz="0" w:space="0" w:color="auto"/>
      </w:divBdr>
    </w:div>
    <w:div w:id="127018455">
      <w:bodyDiv w:val="1"/>
      <w:marLeft w:val="0"/>
      <w:marRight w:val="0"/>
      <w:marTop w:val="0"/>
      <w:marBottom w:val="0"/>
      <w:divBdr>
        <w:top w:val="none" w:sz="0" w:space="0" w:color="auto"/>
        <w:left w:val="none" w:sz="0" w:space="0" w:color="auto"/>
        <w:bottom w:val="none" w:sz="0" w:space="0" w:color="auto"/>
        <w:right w:val="none" w:sz="0" w:space="0" w:color="auto"/>
      </w:divBdr>
    </w:div>
    <w:div w:id="130094619">
      <w:bodyDiv w:val="1"/>
      <w:marLeft w:val="0"/>
      <w:marRight w:val="0"/>
      <w:marTop w:val="0"/>
      <w:marBottom w:val="0"/>
      <w:divBdr>
        <w:top w:val="none" w:sz="0" w:space="0" w:color="auto"/>
        <w:left w:val="none" w:sz="0" w:space="0" w:color="auto"/>
        <w:bottom w:val="none" w:sz="0" w:space="0" w:color="auto"/>
        <w:right w:val="none" w:sz="0" w:space="0" w:color="auto"/>
      </w:divBdr>
    </w:div>
    <w:div w:id="131027684">
      <w:bodyDiv w:val="1"/>
      <w:marLeft w:val="0"/>
      <w:marRight w:val="0"/>
      <w:marTop w:val="0"/>
      <w:marBottom w:val="0"/>
      <w:divBdr>
        <w:top w:val="none" w:sz="0" w:space="0" w:color="auto"/>
        <w:left w:val="none" w:sz="0" w:space="0" w:color="auto"/>
        <w:bottom w:val="none" w:sz="0" w:space="0" w:color="auto"/>
        <w:right w:val="none" w:sz="0" w:space="0" w:color="auto"/>
      </w:divBdr>
    </w:div>
    <w:div w:id="136728104">
      <w:bodyDiv w:val="1"/>
      <w:marLeft w:val="0"/>
      <w:marRight w:val="0"/>
      <w:marTop w:val="0"/>
      <w:marBottom w:val="0"/>
      <w:divBdr>
        <w:top w:val="none" w:sz="0" w:space="0" w:color="auto"/>
        <w:left w:val="none" w:sz="0" w:space="0" w:color="auto"/>
        <w:bottom w:val="none" w:sz="0" w:space="0" w:color="auto"/>
        <w:right w:val="none" w:sz="0" w:space="0" w:color="auto"/>
      </w:divBdr>
    </w:div>
    <w:div w:id="141581717">
      <w:bodyDiv w:val="1"/>
      <w:marLeft w:val="0"/>
      <w:marRight w:val="0"/>
      <w:marTop w:val="0"/>
      <w:marBottom w:val="0"/>
      <w:divBdr>
        <w:top w:val="none" w:sz="0" w:space="0" w:color="auto"/>
        <w:left w:val="none" w:sz="0" w:space="0" w:color="auto"/>
        <w:bottom w:val="none" w:sz="0" w:space="0" w:color="auto"/>
        <w:right w:val="none" w:sz="0" w:space="0" w:color="auto"/>
      </w:divBdr>
    </w:div>
    <w:div w:id="143592153">
      <w:bodyDiv w:val="1"/>
      <w:marLeft w:val="0"/>
      <w:marRight w:val="0"/>
      <w:marTop w:val="0"/>
      <w:marBottom w:val="0"/>
      <w:divBdr>
        <w:top w:val="none" w:sz="0" w:space="0" w:color="auto"/>
        <w:left w:val="none" w:sz="0" w:space="0" w:color="auto"/>
        <w:bottom w:val="none" w:sz="0" w:space="0" w:color="auto"/>
        <w:right w:val="none" w:sz="0" w:space="0" w:color="auto"/>
      </w:divBdr>
    </w:div>
    <w:div w:id="147747436">
      <w:bodyDiv w:val="1"/>
      <w:marLeft w:val="0"/>
      <w:marRight w:val="0"/>
      <w:marTop w:val="0"/>
      <w:marBottom w:val="0"/>
      <w:divBdr>
        <w:top w:val="none" w:sz="0" w:space="0" w:color="auto"/>
        <w:left w:val="none" w:sz="0" w:space="0" w:color="auto"/>
        <w:bottom w:val="none" w:sz="0" w:space="0" w:color="auto"/>
        <w:right w:val="none" w:sz="0" w:space="0" w:color="auto"/>
      </w:divBdr>
    </w:div>
    <w:div w:id="150558268">
      <w:bodyDiv w:val="1"/>
      <w:marLeft w:val="0"/>
      <w:marRight w:val="0"/>
      <w:marTop w:val="0"/>
      <w:marBottom w:val="0"/>
      <w:divBdr>
        <w:top w:val="none" w:sz="0" w:space="0" w:color="auto"/>
        <w:left w:val="none" w:sz="0" w:space="0" w:color="auto"/>
        <w:bottom w:val="none" w:sz="0" w:space="0" w:color="auto"/>
        <w:right w:val="none" w:sz="0" w:space="0" w:color="auto"/>
      </w:divBdr>
    </w:div>
    <w:div w:id="151257385">
      <w:bodyDiv w:val="1"/>
      <w:marLeft w:val="0"/>
      <w:marRight w:val="0"/>
      <w:marTop w:val="0"/>
      <w:marBottom w:val="0"/>
      <w:divBdr>
        <w:top w:val="none" w:sz="0" w:space="0" w:color="auto"/>
        <w:left w:val="none" w:sz="0" w:space="0" w:color="auto"/>
        <w:bottom w:val="none" w:sz="0" w:space="0" w:color="auto"/>
        <w:right w:val="none" w:sz="0" w:space="0" w:color="auto"/>
      </w:divBdr>
    </w:div>
    <w:div w:id="151458628">
      <w:bodyDiv w:val="1"/>
      <w:marLeft w:val="0"/>
      <w:marRight w:val="0"/>
      <w:marTop w:val="0"/>
      <w:marBottom w:val="0"/>
      <w:divBdr>
        <w:top w:val="none" w:sz="0" w:space="0" w:color="auto"/>
        <w:left w:val="none" w:sz="0" w:space="0" w:color="auto"/>
        <w:bottom w:val="none" w:sz="0" w:space="0" w:color="auto"/>
        <w:right w:val="none" w:sz="0" w:space="0" w:color="auto"/>
      </w:divBdr>
      <w:divsChild>
        <w:div w:id="1981961112">
          <w:marLeft w:val="0"/>
          <w:marRight w:val="0"/>
          <w:marTop w:val="0"/>
          <w:marBottom w:val="0"/>
          <w:divBdr>
            <w:top w:val="none" w:sz="0" w:space="0" w:color="auto"/>
            <w:left w:val="none" w:sz="0" w:space="0" w:color="auto"/>
            <w:bottom w:val="none" w:sz="0" w:space="0" w:color="auto"/>
            <w:right w:val="none" w:sz="0" w:space="0" w:color="auto"/>
          </w:divBdr>
          <w:divsChild>
            <w:div w:id="1704742600">
              <w:marLeft w:val="0"/>
              <w:marRight w:val="0"/>
              <w:marTop w:val="0"/>
              <w:marBottom w:val="0"/>
              <w:divBdr>
                <w:top w:val="none" w:sz="0" w:space="0" w:color="auto"/>
                <w:left w:val="none" w:sz="0" w:space="0" w:color="auto"/>
                <w:bottom w:val="none" w:sz="0" w:space="0" w:color="auto"/>
                <w:right w:val="none" w:sz="0" w:space="0" w:color="auto"/>
              </w:divBdr>
              <w:divsChild>
                <w:div w:id="1817720718">
                  <w:marLeft w:val="0"/>
                  <w:marRight w:val="0"/>
                  <w:marTop w:val="0"/>
                  <w:marBottom w:val="0"/>
                  <w:divBdr>
                    <w:top w:val="none" w:sz="0" w:space="0" w:color="auto"/>
                    <w:left w:val="none" w:sz="0" w:space="0" w:color="auto"/>
                    <w:bottom w:val="none" w:sz="0" w:space="0" w:color="auto"/>
                    <w:right w:val="none" w:sz="0" w:space="0" w:color="auto"/>
                  </w:divBdr>
                  <w:divsChild>
                    <w:div w:id="1903637484">
                      <w:marLeft w:val="0"/>
                      <w:marRight w:val="0"/>
                      <w:marTop w:val="0"/>
                      <w:marBottom w:val="0"/>
                      <w:divBdr>
                        <w:top w:val="none" w:sz="0" w:space="0" w:color="auto"/>
                        <w:left w:val="none" w:sz="0" w:space="0" w:color="auto"/>
                        <w:bottom w:val="none" w:sz="0" w:space="0" w:color="auto"/>
                        <w:right w:val="none" w:sz="0" w:space="0" w:color="auto"/>
                      </w:divBdr>
                      <w:divsChild>
                        <w:div w:id="746926770">
                          <w:marLeft w:val="0"/>
                          <w:marRight w:val="0"/>
                          <w:marTop w:val="0"/>
                          <w:marBottom w:val="0"/>
                          <w:divBdr>
                            <w:top w:val="none" w:sz="0" w:space="0" w:color="auto"/>
                            <w:left w:val="none" w:sz="0" w:space="0" w:color="auto"/>
                            <w:bottom w:val="none" w:sz="0" w:space="0" w:color="auto"/>
                            <w:right w:val="none" w:sz="0" w:space="0" w:color="auto"/>
                          </w:divBdr>
                          <w:divsChild>
                            <w:div w:id="892156379">
                              <w:marLeft w:val="0"/>
                              <w:marRight w:val="0"/>
                              <w:marTop w:val="0"/>
                              <w:marBottom w:val="0"/>
                              <w:divBdr>
                                <w:top w:val="none" w:sz="0" w:space="0" w:color="auto"/>
                                <w:left w:val="none" w:sz="0" w:space="0" w:color="auto"/>
                                <w:bottom w:val="none" w:sz="0" w:space="0" w:color="auto"/>
                                <w:right w:val="none" w:sz="0" w:space="0" w:color="auto"/>
                              </w:divBdr>
                              <w:divsChild>
                                <w:div w:id="1673953023">
                                  <w:marLeft w:val="0"/>
                                  <w:marRight w:val="0"/>
                                  <w:marTop w:val="0"/>
                                  <w:marBottom w:val="0"/>
                                  <w:divBdr>
                                    <w:top w:val="none" w:sz="0" w:space="0" w:color="auto"/>
                                    <w:left w:val="none" w:sz="0" w:space="0" w:color="auto"/>
                                    <w:bottom w:val="none" w:sz="0" w:space="0" w:color="auto"/>
                                    <w:right w:val="none" w:sz="0" w:space="0" w:color="auto"/>
                                  </w:divBdr>
                                  <w:divsChild>
                                    <w:div w:id="22901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3104274">
      <w:bodyDiv w:val="1"/>
      <w:marLeft w:val="0"/>
      <w:marRight w:val="0"/>
      <w:marTop w:val="0"/>
      <w:marBottom w:val="0"/>
      <w:divBdr>
        <w:top w:val="none" w:sz="0" w:space="0" w:color="auto"/>
        <w:left w:val="none" w:sz="0" w:space="0" w:color="auto"/>
        <w:bottom w:val="none" w:sz="0" w:space="0" w:color="auto"/>
        <w:right w:val="none" w:sz="0" w:space="0" w:color="auto"/>
      </w:divBdr>
    </w:div>
    <w:div w:id="155194699">
      <w:bodyDiv w:val="1"/>
      <w:marLeft w:val="0"/>
      <w:marRight w:val="0"/>
      <w:marTop w:val="0"/>
      <w:marBottom w:val="0"/>
      <w:divBdr>
        <w:top w:val="none" w:sz="0" w:space="0" w:color="auto"/>
        <w:left w:val="none" w:sz="0" w:space="0" w:color="auto"/>
        <w:bottom w:val="none" w:sz="0" w:space="0" w:color="auto"/>
        <w:right w:val="none" w:sz="0" w:space="0" w:color="auto"/>
      </w:divBdr>
    </w:div>
    <w:div w:id="156965946">
      <w:bodyDiv w:val="1"/>
      <w:marLeft w:val="0"/>
      <w:marRight w:val="0"/>
      <w:marTop w:val="0"/>
      <w:marBottom w:val="0"/>
      <w:divBdr>
        <w:top w:val="none" w:sz="0" w:space="0" w:color="auto"/>
        <w:left w:val="none" w:sz="0" w:space="0" w:color="auto"/>
        <w:bottom w:val="none" w:sz="0" w:space="0" w:color="auto"/>
        <w:right w:val="none" w:sz="0" w:space="0" w:color="auto"/>
      </w:divBdr>
    </w:div>
    <w:div w:id="159152606">
      <w:bodyDiv w:val="1"/>
      <w:marLeft w:val="0"/>
      <w:marRight w:val="0"/>
      <w:marTop w:val="0"/>
      <w:marBottom w:val="0"/>
      <w:divBdr>
        <w:top w:val="none" w:sz="0" w:space="0" w:color="auto"/>
        <w:left w:val="none" w:sz="0" w:space="0" w:color="auto"/>
        <w:bottom w:val="none" w:sz="0" w:space="0" w:color="auto"/>
        <w:right w:val="none" w:sz="0" w:space="0" w:color="auto"/>
      </w:divBdr>
    </w:div>
    <w:div w:id="159665406">
      <w:bodyDiv w:val="1"/>
      <w:marLeft w:val="0"/>
      <w:marRight w:val="0"/>
      <w:marTop w:val="0"/>
      <w:marBottom w:val="0"/>
      <w:divBdr>
        <w:top w:val="none" w:sz="0" w:space="0" w:color="auto"/>
        <w:left w:val="none" w:sz="0" w:space="0" w:color="auto"/>
        <w:bottom w:val="none" w:sz="0" w:space="0" w:color="auto"/>
        <w:right w:val="none" w:sz="0" w:space="0" w:color="auto"/>
      </w:divBdr>
    </w:div>
    <w:div w:id="160898159">
      <w:bodyDiv w:val="1"/>
      <w:marLeft w:val="0"/>
      <w:marRight w:val="0"/>
      <w:marTop w:val="0"/>
      <w:marBottom w:val="0"/>
      <w:divBdr>
        <w:top w:val="none" w:sz="0" w:space="0" w:color="auto"/>
        <w:left w:val="none" w:sz="0" w:space="0" w:color="auto"/>
        <w:bottom w:val="none" w:sz="0" w:space="0" w:color="auto"/>
        <w:right w:val="none" w:sz="0" w:space="0" w:color="auto"/>
      </w:divBdr>
    </w:div>
    <w:div w:id="162742638">
      <w:bodyDiv w:val="1"/>
      <w:marLeft w:val="0"/>
      <w:marRight w:val="0"/>
      <w:marTop w:val="0"/>
      <w:marBottom w:val="0"/>
      <w:divBdr>
        <w:top w:val="none" w:sz="0" w:space="0" w:color="auto"/>
        <w:left w:val="none" w:sz="0" w:space="0" w:color="auto"/>
        <w:bottom w:val="none" w:sz="0" w:space="0" w:color="auto"/>
        <w:right w:val="none" w:sz="0" w:space="0" w:color="auto"/>
      </w:divBdr>
    </w:div>
    <w:div w:id="163786088">
      <w:bodyDiv w:val="1"/>
      <w:marLeft w:val="0"/>
      <w:marRight w:val="0"/>
      <w:marTop w:val="0"/>
      <w:marBottom w:val="0"/>
      <w:divBdr>
        <w:top w:val="none" w:sz="0" w:space="0" w:color="auto"/>
        <w:left w:val="none" w:sz="0" w:space="0" w:color="auto"/>
        <w:bottom w:val="none" w:sz="0" w:space="0" w:color="auto"/>
        <w:right w:val="none" w:sz="0" w:space="0" w:color="auto"/>
      </w:divBdr>
    </w:div>
    <w:div w:id="166989867">
      <w:bodyDiv w:val="1"/>
      <w:marLeft w:val="0"/>
      <w:marRight w:val="0"/>
      <w:marTop w:val="0"/>
      <w:marBottom w:val="0"/>
      <w:divBdr>
        <w:top w:val="none" w:sz="0" w:space="0" w:color="auto"/>
        <w:left w:val="none" w:sz="0" w:space="0" w:color="auto"/>
        <w:bottom w:val="none" w:sz="0" w:space="0" w:color="auto"/>
        <w:right w:val="none" w:sz="0" w:space="0" w:color="auto"/>
      </w:divBdr>
    </w:div>
    <w:div w:id="169377268">
      <w:bodyDiv w:val="1"/>
      <w:marLeft w:val="0"/>
      <w:marRight w:val="0"/>
      <w:marTop w:val="0"/>
      <w:marBottom w:val="0"/>
      <w:divBdr>
        <w:top w:val="none" w:sz="0" w:space="0" w:color="auto"/>
        <w:left w:val="none" w:sz="0" w:space="0" w:color="auto"/>
        <w:bottom w:val="none" w:sz="0" w:space="0" w:color="auto"/>
        <w:right w:val="none" w:sz="0" w:space="0" w:color="auto"/>
      </w:divBdr>
    </w:div>
    <w:div w:id="169757759">
      <w:bodyDiv w:val="1"/>
      <w:marLeft w:val="0"/>
      <w:marRight w:val="0"/>
      <w:marTop w:val="0"/>
      <w:marBottom w:val="0"/>
      <w:divBdr>
        <w:top w:val="none" w:sz="0" w:space="0" w:color="auto"/>
        <w:left w:val="none" w:sz="0" w:space="0" w:color="auto"/>
        <w:bottom w:val="none" w:sz="0" w:space="0" w:color="auto"/>
        <w:right w:val="none" w:sz="0" w:space="0" w:color="auto"/>
      </w:divBdr>
    </w:div>
    <w:div w:id="170412258">
      <w:bodyDiv w:val="1"/>
      <w:marLeft w:val="0"/>
      <w:marRight w:val="0"/>
      <w:marTop w:val="0"/>
      <w:marBottom w:val="0"/>
      <w:divBdr>
        <w:top w:val="none" w:sz="0" w:space="0" w:color="auto"/>
        <w:left w:val="none" w:sz="0" w:space="0" w:color="auto"/>
        <w:bottom w:val="none" w:sz="0" w:space="0" w:color="auto"/>
        <w:right w:val="none" w:sz="0" w:space="0" w:color="auto"/>
      </w:divBdr>
    </w:div>
    <w:div w:id="174350917">
      <w:bodyDiv w:val="1"/>
      <w:marLeft w:val="0"/>
      <w:marRight w:val="0"/>
      <w:marTop w:val="0"/>
      <w:marBottom w:val="0"/>
      <w:divBdr>
        <w:top w:val="none" w:sz="0" w:space="0" w:color="auto"/>
        <w:left w:val="none" w:sz="0" w:space="0" w:color="auto"/>
        <w:bottom w:val="none" w:sz="0" w:space="0" w:color="auto"/>
        <w:right w:val="none" w:sz="0" w:space="0" w:color="auto"/>
      </w:divBdr>
    </w:div>
    <w:div w:id="174619723">
      <w:bodyDiv w:val="1"/>
      <w:marLeft w:val="0"/>
      <w:marRight w:val="0"/>
      <w:marTop w:val="0"/>
      <w:marBottom w:val="0"/>
      <w:divBdr>
        <w:top w:val="none" w:sz="0" w:space="0" w:color="auto"/>
        <w:left w:val="none" w:sz="0" w:space="0" w:color="auto"/>
        <w:bottom w:val="none" w:sz="0" w:space="0" w:color="auto"/>
        <w:right w:val="none" w:sz="0" w:space="0" w:color="auto"/>
      </w:divBdr>
    </w:div>
    <w:div w:id="177354446">
      <w:bodyDiv w:val="1"/>
      <w:marLeft w:val="0"/>
      <w:marRight w:val="0"/>
      <w:marTop w:val="0"/>
      <w:marBottom w:val="0"/>
      <w:divBdr>
        <w:top w:val="none" w:sz="0" w:space="0" w:color="auto"/>
        <w:left w:val="none" w:sz="0" w:space="0" w:color="auto"/>
        <w:bottom w:val="none" w:sz="0" w:space="0" w:color="auto"/>
        <w:right w:val="none" w:sz="0" w:space="0" w:color="auto"/>
      </w:divBdr>
    </w:div>
    <w:div w:id="180748996">
      <w:bodyDiv w:val="1"/>
      <w:marLeft w:val="0"/>
      <w:marRight w:val="0"/>
      <w:marTop w:val="0"/>
      <w:marBottom w:val="0"/>
      <w:divBdr>
        <w:top w:val="none" w:sz="0" w:space="0" w:color="auto"/>
        <w:left w:val="none" w:sz="0" w:space="0" w:color="auto"/>
        <w:bottom w:val="none" w:sz="0" w:space="0" w:color="auto"/>
        <w:right w:val="none" w:sz="0" w:space="0" w:color="auto"/>
      </w:divBdr>
    </w:div>
    <w:div w:id="183640593">
      <w:bodyDiv w:val="1"/>
      <w:marLeft w:val="0"/>
      <w:marRight w:val="0"/>
      <w:marTop w:val="0"/>
      <w:marBottom w:val="0"/>
      <w:divBdr>
        <w:top w:val="none" w:sz="0" w:space="0" w:color="auto"/>
        <w:left w:val="none" w:sz="0" w:space="0" w:color="auto"/>
        <w:bottom w:val="none" w:sz="0" w:space="0" w:color="auto"/>
        <w:right w:val="none" w:sz="0" w:space="0" w:color="auto"/>
      </w:divBdr>
    </w:div>
    <w:div w:id="184514328">
      <w:bodyDiv w:val="1"/>
      <w:marLeft w:val="0"/>
      <w:marRight w:val="0"/>
      <w:marTop w:val="0"/>
      <w:marBottom w:val="0"/>
      <w:divBdr>
        <w:top w:val="none" w:sz="0" w:space="0" w:color="auto"/>
        <w:left w:val="none" w:sz="0" w:space="0" w:color="auto"/>
        <w:bottom w:val="none" w:sz="0" w:space="0" w:color="auto"/>
        <w:right w:val="none" w:sz="0" w:space="0" w:color="auto"/>
      </w:divBdr>
    </w:div>
    <w:div w:id="186722512">
      <w:bodyDiv w:val="1"/>
      <w:marLeft w:val="0"/>
      <w:marRight w:val="0"/>
      <w:marTop w:val="0"/>
      <w:marBottom w:val="0"/>
      <w:divBdr>
        <w:top w:val="none" w:sz="0" w:space="0" w:color="auto"/>
        <w:left w:val="none" w:sz="0" w:space="0" w:color="auto"/>
        <w:bottom w:val="none" w:sz="0" w:space="0" w:color="auto"/>
        <w:right w:val="none" w:sz="0" w:space="0" w:color="auto"/>
      </w:divBdr>
    </w:div>
    <w:div w:id="188225495">
      <w:bodyDiv w:val="1"/>
      <w:marLeft w:val="0"/>
      <w:marRight w:val="0"/>
      <w:marTop w:val="0"/>
      <w:marBottom w:val="0"/>
      <w:divBdr>
        <w:top w:val="none" w:sz="0" w:space="0" w:color="auto"/>
        <w:left w:val="none" w:sz="0" w:space="0" w:color="auto"/>
        <w:bottom w:val="none" w:sz="0" w:space="0" w:color="auto"/>
        <w:right w:val="none" w:sz="0" w:space="0" w:color="auto"/>
      </w:divBdr>
    </w:div>
    <w:div w:id="188572554">
      <w:bodyDiv w:val="1"/>
      <w:marLeft w:val="0"/>
      <w:marRight w:val="0"/>
      <w:marTop w:val="0"/>
      <w:marBottom w:val="0"/>
      <w:divBdr>
        <w:top w:val="none" w:sz="0" w:space="0" w:color="auto"/>
        <w:left w:val="none" w:sz="0" w:space="0" w:color="auto"/>
        <w:bottom w:val="none" w:sz="0" w:space="0" w:color="auto"/>
        <w:right w:val="none" w:sz="0" w:space="0" w:color="auto"/>
      </w:divBdr>
    </w:div>
    <w:div w:id="197085004">
      <w:bodyDiv w:val="1"/>
      <w:marLeft w:val="0"/>
      <w:marRight w:val="0"/>
      <w:marTop w:val="0"/>
      <w:marBottom w:val="0"/>
      <w:divBdr>
        <w:top w:val="none" w:sz="0" w:space="0" w:color="auto"/>
        <w:left w:val="none" w:sz="0" w:space="0" w:color="auto"/>
        <w:bottom w:val="none" w:sz="0" w:space="0" w:color="auto"/>
        <w:right w:val="none" w:sz="0" w:space="0" w:color="auto"/>
      </w:divBdr>
    </w:div>
    <w:div w:id="201091845">
      <w:bodyDiv w:val="1"/>
      <w:marLeft w:val="0"/>
      <w:marRight w:val="0"/>
      <w:marTop w:val="0"/>
      <w:marBottom w:val="0"/>
      <w:divBdr>
        <w:top w:val="none" w:sz="0" w:space="0" w:color="auto"/>
        <w:left w:val="none" w:sz="0" w:space="0" w:color="auto"/>
        <w:bottom w:val="none" w:sz="0" w:space="0" w:color="auto"/>
        <w:right w:val="none" w:sz="0" w:space="0" w:color="auto"/>
      </w:divBdr>
    </w:div>
    <w:div w:id="201553673">
      <w:bodyDiv w:val="1"/>
      <w:marLeft w:val="0"/>
      <w:marRight w:val="0"/>
      <w:marTop w:val="0"/>
      <w:marBottom w:val="0"/>
      <w:divBdr>
        <w:top w:val="none" w:sz="0" w:space="0" w:color="auto"/>
        <w:left w:val="none" w:sz="0" w:space="0" w:color="auto"/>
        <w:bottom w:val="none" w:sz="0" w:space="0" w:color="auto"/>
        <w:right w:val="none" w:sz="0" w:space="0" w:color="auto"/>
      </w:divBdr>
    </w:div>
    <w:div w:id="203835311">
      <w:bodyDiv w:val="1"/>
      <w:marLeft w:val="0"/>
      <w:marRight w:val="0"/>
      <w:marTop w:val="0"/>
      <w:marBottom w:val="0"/>
      <w:divBdr>
        <w:top w:val="none" w:sz="0" w:space="0" w:color="auto"/>
        <w:left w:val="none" w:sz="0" w:space="0" w:color="auto"/>
        <w:bottom w:val="none" w:sz="0" w:space="0" w:color="auto"/>
        <w:right w:val="none" w:sz="0" w:space="0" w:color="auto"/>
      </w:divBdr>
    </w:div>
    <w:div w:id="204409403">
      <w:bodyDiv w:val="1"/>
      <w:marLeft w:val="0"/>
      <w:marRight w:val="0"/>
      <w:marTop w:val="0"/>
      <w:marBottom w:val="0"/>
      <w:divBdr>
        <w:top w:val="none" w:sz="0" w:space="0" w:color="auto"/>
        <w:left w:val="none" w:sz="0" w:space="0" w:color="auto"/>
        <w:bottom w:val="none" w:sz="0" w:space="0" w:color="auto"/>
        <w:right w:val="none" w:sz="0" w:space="0" w:color="auto"/>
      </w:divBdr>
    </w:div>
    <w:div w:id="207180382">
      <w:bodyDiv w:val="1"/>
      <w:marLeft w:val="0"/>
      <w:marRight w:val="0"/>
      <w:marTop w:val="0"/>
      <w:marBottom w:val="0"/>
      <w:divBdr>
        <w:top w:val="none" w:sz="0" w:space="0" w:color="auto"/>
        <w:left w:val="none" w:sz="0" w:space="0" w:color="auto"/>
        <w:bottom w:val="none" w:sz="0" w:space="0" w:color="auto"/>
        <w:right w:val="none" w:sz="0" w:space="0" w:color="auto"/>
      </w:divBdr>
    </w:div>
    <w:div w:id="208229127">
      <w:bodyDiv w:val="1"/>
      <w:marLeft w:val="0"/>
      <w:marRight w:val="0"/>
      <w:marTop w:val="0"/>
      <w:marBottom w:val="0"/>
      <w:divBdr>
        <w:top w:val="none" w:sz="0" w:space="0" w:color="auto"/>
        <w:left w:val="none" w:sz="0" w:space="0" w:color="auto"/>
        <w:bottom w:val="none" w:sz="0" w:space="0" w:color="auto"/>
        <w:right w:val="none" w:sz="0" w:space="0" w:color="auto"/>
      </w:divBdr>
    </w:div>
    <w:div w:id="210962105">
      <w:bodyDiv w:val="1"/>
      <w:marLeft w:val="0"/>
      <w:marRight w:val="0"/>
      <w:marTop w:val="0"/>
      <w:marBottom w:val="0"/>
      <w:divBdr>
        <w:top w:val="none" w:sz="0" w:space="0" w:color="auto"/>
        <w:left w:val="none" w:sz="0" w:space="0" w:color="auto"/>
        <w:bottom w:val="none" w:sz="0" w:space="0" w:color="auto"/>
        <w:right w:val="none" w:sz="0" w:space="0" w:color="auto"/>
      </w:divBdr>
    </w:div>
    <w:div w:id="215826144">
      <w:bodyDiv w:val="1"/>
      <w:marLeft w:val="0"/>
      <w:marRight w:val="0"/>
      <w:marTop w:val="0"/>
      <w:marBottom w:val="0"/>
      <w:divBdr>
        <w:top w:val="none" w:sz="0" w:space="0" w:color="auto"/>
        <w:left w:val="none" w:sz="0" w:space="0" w:color="auto"/>
        <w:bottom w:val="none" w:sz="0" w:space="0" w:color="auto"/>
        <w:right w:val="none" w:sz="0" w:space="0" w:color="auto"/>
      </w:divBdr>
    </w:div>
    <w:div w:id="217713766">
      <w:bodyDiv w:val="1"/>
      <w:marLeft w:val="0"/>
      <w:marRight w:val="0"/>
      <w:marTop w:val="0"/>
      <w:marBottom w:val="0"/>
      <w:divBdr>
        <w:top w:val="none" w:sz="0" w:space="0" w:color="auto"/>
        <w:left w:val="none" w:sz="0" w:space="0" w:color="auto"/>
        <w:bottom w:val="none" w:sz="0" w:space="0" w:color="auto"/>
        <w:right w:val="none" w:sz="0" w:space="0" w:color="auto"/>
      </w:divBdr>
    </w:div>
    <w:div w:id="219944715">
      <w:bodyDiv w:val="1"/>
      <w:marLeft w:val="0"/>
      <w:marRight w:val="0"/>
      <w:marTop w:val="0"/>
      <w:marBottom w:val="0"/>
      <w:divBdr>
        <w:top w:val="none" w:sz="0" w:space="0" w:color="auto"/>
        <w:left w:val="none" w:sz="0" w:space="0" w:color="auto"/>
        <w:bottom w:val="none" w:sz="0" w:space="0" w:color="auto"/>
        <w:right w:val="none" w:sz="0" w:space="0" w:color="auto"/>
      </w:divBdr>
    </w:div>
    <w:div w:id="224797292">
      <w:bodyDiv w:val="1"/>
      <w:marLeft w:val="0"/>
      <w:marRight w:val="0"/>
      <w:marTop w:val="0"/>
      <w:marBottom w:val="0"/>
      <w:divBdr>
        <w:top w:val="none" w:sz="0" w:space="0" w:color="auto"/>
        <w:left w:val="none" w:sz="0" w:space="0" w:color="auto"/>
        <w:bottom w:val="none" w:sz="0" w:space="0" w:color="auto"/>
        <w:right w:val="none" w:sz="0" w:space="0" w:color="auto"/>
      </w:divBdr>
    </w:div>
    <w:div w:id="226259323">
      <w:bodyDiv w:val="1"/>
      <w:marLeft w:val="0"/>
      <w:marRight w:val="0"/>
      <w:marTop w:val="0"/>
      <w:marBottom w:val="0"/>
      <w:divBdr>
        <w:top w:val="none" w:sz="0" w:space="0" w:color="auto"/>
        <w:left w:val="none" w:sz="0" w:space="0" w:color="auto"/>
        <w:bottom w:val="none" w:sz="0" w:space="0" w:color="auto"/>
        <w:right w:val="none" w:sz="0" w:space="0" w:color="auto"/>
      </w:divBdr>
    </w:div>
    <w:div w:id="227501958">
      <w:bodyDiv w:val="1"/>
      <w:marLeft w:val="0"/>
      <w:marRight w:val="0"/>
      <w:marTop w:val="0"/>
      <w:marBottom w:val="0"/>
      <w:divBdr>
        <w:top w:val="none" w:sz="0" w:space="0" w:color="auto"/>
        <w:left w:val="none" w:sz="0" w:space="0" w:color="auto"/>
        <w:bottom w:val="none" w:sz="0" w:space="0" w:color="auto"/>
        <w:right w:val="none" w:sz="0" w:space="0" w:color="auto"/>
      </w:divBdr>
    </w:div>
    <w:div w:id="227738449">
      <w:bodyDiv w:val="1"/>
      <w:marLeft w:val="0"/>
      <w:marRight w:val="0"/>
      <w:marTop w:val="0"/>
      <w:marBottom w:val="0"/>
      <w:divBdr>
        <w:top w:val="none" w:sz="0" w:space="0" w:color="auto"/>
        <w:left w:val="none" w:sz="0" w:space="0" w:color="auto"/>
        <w:bottom w:val="none" w:sz="0" w:space="0" w:color="auto"/>
        <w:right w:val="none" w:sz="0" w:space="0" w:color="auto"/>
      </w:divBdr>
    </w:div>
    <w:div w:id="236938010">
      <w:bodyDiv w:val="1"/>
      <w:marLeft w:val="0"/>
      <w:marRight w:val="0"/>
      <w:marTop w:val="0"/>
      <w:marBottom w:val="0"/>
      <w:divBdr>
        <w:top w:val="none" w:sz="0" w:space="0" w:color="auto"/>
        <w:left w:val="none" w:sz="0" w:space="0" w:color="auto"/>
        <w:bottom w:val="none" w:sz="0" w:space="0" w:color="auto"/>
        <w:right w:val="none" w:sz="0" w:space="0" w:color="auto"/>
      </w:divBdr>
    </w:div>
    <w:div w:id="241377633">
      <w:bodyDiv w:val="1"/>
      <w:marLeft w:val="0"/>
      <w:marRight w:val="0"/>
      <w:marTop w:val="0"/>
      <w:marBottom w:val="0"/>
      <w:divBdr>
        <w:top w:val="none" w:sz="0" w:space="0" w:color="auto"/>
        <w:left w:val="none" w:sz="0" w:space="0" w:color="auto"/>
        <w:bottom w:val="none" w:sz="0" w:space="0" w:color="auto"/>
        <w:right w:val="none" w:sz="0" w:space="0" w:color="auto"/>
      </w:divBdr>
    </w:div>
    <w:div w:id="244387266">
      <w:bodyDiv w:val="1"/>
      <w:marLeft w:val="0"/>
      <w:marRight w:val="0"/>
      <w:marTop w:val="0"/>
      <w:marBottom w:val="0"/>
      <w:divBdr>
        <w:top w:val="none" w:sz="0" w:space="0" w:color="auto"/>
        <w:left w:val="none" w:sz="0" w:space="0" w:color="auto"/>
        <w:bottom w:val="none" w:sz="0" w:space="0" w:color="auto"/>
        <w:right w:val="none" w:sz="0" w:space="0" w:color="auto"/>
      </w:divBdr>
    </w:div>
    <w:div w:id="252014539">
      <w:bodyDiv w:val="1"/>
      <w:marLeft w:val="0"/>
      <w:marRight w:val="0"/>
      <w:marTop w:val="0"/>
      <w:marBottom w:val="0"/>
      <w:divBdr>
        <w:top w:val="none" w:sz="0" w:space="0" w:color="auto"/>
        <w:left w:val="none" w:sz="0" w:space="0" w:color="auto"/>
        <w:bottom w:val="none" w:sz="0" w:space="0" w:color="auto"/>
        <w:right w:val="none" w:sz="0" w:space="0" w:color="auto"/>
      </w:divBdr>
    </w:div>
    <w:div w:id="252596698">
      <w:bodyDiv w:val="1"/>
      <w:marLeft w:val="0"/>
      <w:marRight w:val="0"/>
      <w:marTop w:val="0"/>
      <w:marBottom w:val="0"/>
      <w:divBdr>
        <w:top w:val="none" w:sz="0" w:space="0" w:color="auto"/>
        <w:left w:val="none" w:sz="0" w:space="0" w:color="auto"/>
        <w:bottom w:val="none" w:sz="0" w:space="0" w:color="auto"/>
        <w:right w:val="none" w:sz="0" w:space="0" w:color="auto"/>
      </w:divBdr>
    </w:div>
    <w:div w:id="253830536">
      <w:bodyDiv w:val="1"/>
      <w:marLeft w:val="0"/>
      <w:marRight w:val="0"/>
      <w:marTop w:val="0"/>
      <w:marBottom w:val="0"/>
      <w:divBdr>
        <w:top w:val="none" w:sz="0" w:space="0" w:color="auto"/>
        <w:left w:val="none" w:sz="0" w:space="0" w:color="auto"/>
        <w:bottom w:val="none" w:sz="0" w:space="0" w:color="auto"/>
        <w:right w:val="none" w:sz="0" w:space="0" w:color="auto"/>
      </w:divBdr>
    </w:div>
    <w:div w:id="258373287">
      <w:bodyDiv w:val="1"/>
      <w:marLeft w:val="0"/>
      <w:marRight w:val="0"/>
      <w:marTop w:val="0"/>
      <w:marBottom w:val="0"/>
      <w:divBdr>
        <w:top w:val="none" w:sz="0" w:space="0" w:color="auto"/>
        <w:left w:val="none" w:sz="0" w:space="0" w:color="auto"/>
        <w:bottom w:val="none" w:sz="0" w:space="0" w:color="auto"/>
        <w:right w:val="none" w:sz="0" w:space="0" w:color="auto"/>
      </w:divBdr>
    </w:div>
    <w:div w:id="260842452">
      <w:bodyDiv w:val="1"/>
      <w:marLeft w:val="0"/>
      <w:marRight w:val="0"/>
      <w:marTop w:val="0"/>
      <w:marBottom w:val="0"/>
      <w:divBdr>
        <w:top w:val="none" w:sz="0" w:space="0" w:color="auto"/>
        <w:left w:val="none" w:sz="0" w:space="0" w:color="auto"/>
        <w:bottom w:val="none" w:sz="0" w:space="0" w:color="auto"/>
        <w:right w:val="none" w:sz="0" w:space="0" w:color="auto"/>
      </w:divBdr>
    </w:div>
    <w:div w:id="261451056">
      <w:bodyDiv w:val="1"/>
      <w:marLeft w:val="0"/>
      <w:marRight w:val="0"/>
      <w:marTop w:val="0"/>
      <w:marBottom w:val="0"/>
      <w:divBdr>
        <w:top w:val="none" w:sz="0" w:space="0" w:color="auto"/>
        <w:left w:val="none" w:sz="0" w:space="0" w:color="auto"/>
        <w:bottom w:val="none" w:sz="0" w:space="0" w:color="auto"/>
        <w:right w:val="none" w:sz="0" w:space="0" w:color="auto"/>
      </w:divBdr>
    </w:div>
    <w:div w:id="269624282">
      <w:bodyDiv w:val="1"/>
      <w:marLeft w:val="0"/>
      <w:marRight w:val="0"/>
      <w:marTop w:val="0"/>
      <w:marBottom w:val="0"/>
      <w:divBdr>
        <w:top w:val="none" w:sz="0" w:space="0" w:color="auto"/>
        <w:left w:val="none" w:sz="0" w:space="0" w:color="auto"/>
        <w:bottom w:val="none" w:sz="0" w:space="0" w:color="auto"/>
        <w:right w:val="none" w:sz="0" w:space="0" w:color="auto"/>
      </w:divBdr>
    </w:div>
    <w:div w:id="272398392">
      <w:bodyDiv w:val="1"/>
      <w:marLeft w:val="0"/>
      <w:marRight w:val="0"/>
      <w:marTop w:val="0"/>
      <w:marBottom w:val="0"/>
      <w:divBdr>
        <w:top w:val="none" w:sz="0" w:space="0" w:color="auto"/>
        <w:left w:val="none" w:sz="0" w:space="0" w:color="auto"/>
        <w:bottom w:val="none" w:sz="0" w:space="0" w:color="auto"/>
        <w:right w:val="none" w:sz="0" w:space="0" w:color="auto"/>
      </w:divBdr>
    </w:div>
    <w:div w:id="274022749">
      <w:bodyDiv w:val="1"/>
      <w:marLeft w:val="0"/>
      <w:marRight w:val="0"/>
      <w:marTop w:val="0"/>
      <w:marBottom w:val="0"/>
      <w:divBdr>
        <w:top w:val="none" w:sz="0" w:space="0" w:color="auto"/>
        <w:left w:val="none" w:sz="0" w:space="0" w:color="auto"/>
        <w:bottom w:val="none" w:sz="0" w:space="0" w:color="auto"/>
        <w:right w:val="none" w:sz="0" w:space="0" w:color="auto"/>
      </w:divBdr>
    </w:div>
    <w:div w:id="277682816">
      <w:bodyDiv w:val="1"/>
      <w:marLeft w:val="0"/>
      <w:marRight w:val="0"/>
      <w:marTop w:val="0"/>
      <w:marBottom w:val="0"/>
      <w:divBdr>
        <w:top w:val="none" w:sz="0" w:space="0" w:color="auto"/>
        <w:left w:val="none" w:sz="0" w:space="0" w:color="auto"/>
        <w:bottom w:val="none" w:sz="0" w:space="0" w:color="auto"/>
        <w:right w:val="none" w:sz="0" w:space="0" w:color="auto"/>
      </w:divBdr>
    </w:div>
    <w:div w:id="277876187">
      <w:bodyDiv w:val="1"/>
      <w:marLeft w:val="0"/>
      <w:marRight w:val="0"/>
      <w:marTop w:val="0"/>
      <w:marBottom w:val="0"/>
      <w:divBdr>
        <w:top w:val="none" w:sz="0" w:space="0" w:color="auto"/>
        <w:left w:val="none" w:sz="0" w:space="0" w:color="auto"/>
        <w:bottom w:val="none" w:sz="0" w:space="0" w:color="auto"/>
        <w:right w:val="none" w:sz="0" w:space="0" w:color="auto"/>
      </w:divBdr>
    </w:div>
    <w:div w:id="286355620">
      <w:bodyDiv w:val="1"/>
      <w:marLeft w:val="0"/>
      <w:marRight w:val="0"/>
      <w:marTop w:val="0"/>
      <w:marBottom w:val="0"/>
      <w:divBdr>
        <w:top w:val="none" w:sz="0" w:space="0" w:color="auto"/>
        <w:left w:val="none" w:sz="0" w:space="0" w:color="auto"/>
        <w:bottom w:val="none" w:sz="0" w:space="0" w:color="auto"/>
        <w:right w:val="none" w:sz="0" w:space="0" w:color="auto"/>
      </w:divBdr>
    </w:div>
    <w:div w:id="287511777">
      <w:bodyDiv w:val="1"/>
      <w:marLeft w:val="0"/>
      <w:marRight w:val="0"/>
      <w:marTop w:val="0"/>
      <w:marBottom w:val="0"/>
      <w:divBdr>
        <w:top w:val="none" w:sz="0" w:space="0" w:color="auto"/>
        <w:left w:val="none" w:sz="0" w:space="0" w:color="auto"/>
        <w:bottom w:val="none" w:sz="0" w:space="0" w:color="auto"/>
        <w:right w:val="none" w:sz="0" w:space="0" w:color="auto"/>
      </w:divBdr>
    </w:div>
    <w:div w:id="289480409">
      <w:bodyDiv w:val="1"/>
      <w:marLeft w:val="0"/>
      <w:marRight w:val="0"/>
      <w:marTop w:val="0"/>
      <w:marBottom w:val="0"/>
      <w:divBdr>
        <w:top w:val="none" w:sz="0" w:space="0" w:color="auto"/>
        <w:left w:val="none" w:sz="0" w:space="0" w:color="auto"/>
        <w:bottom w:val="none" w:sz="0" w:space="0" w:color="auto"/>
        <w:right w:val="none" w:sz="0" w:space="0" w:color="auto"/>
      </w:divBdr>
    </w:div>
    <w:div w:id="291714273">
      <w:bodyDiv w:val="1"/>
      <w:marLeft w:val="0"/>
      <w:marRight w:val="0"/>
      <w:marTop w:val="0"/>
      <w:marBottom w:val="0"/>
      <w:divBdr>
        <w:top w:val="none" w:sz="0" w:space="0" w:color="auto"/>
        <w:left w:val="none" w:sz="0" w:space="0" w:color="auto"/>
        <w:bottom w:val="none" w:sz="0" w:space="0" w:color="auto"/>
        <w:right w:val="none" w:sz="0" w:space="0" w:color="auto"/>
      </w:divBdr>
    </w:div>
    <w:div w:id="293799003">
      <w:bodyDiv w:val="1"/>
      <w:marLeft w:val="0"/>
      <w:marRight w:val="0"/>
      <w:marTop w:val="0"/>
      <w:marBottom w:val="0"/>
      <w:divBdr>
        <w:top w:val="none" w:sz="0" w:space="0" w:color="auto"/>
        <w:left w:val="none" w:sz="0" w:space="0" w:color="auto"/>
        <w:bottom w:val="none" w:sz="0" w:space="0" w:color="auto"/>
        <w:right w:val="none" w:sz="0" w:space="0" w:color="auto"/>
      </w:divBdr>
    </w:div>
    <w:div w:id="295915468">
      <w:bodyDiv w:val="1"/>
      <w:marLeft w:val="0"/>
      <w:marRight w:val="0"/>
      <w:marTop w:val="0"/>
      <w:marBottom w:val="0"/>
      <w:divBdr>
        <w:top w:val="none" w:sz="0" w:space="0" w:color="auto"/>
        <w:left w:val="none" w:sz="0" w:space="0" w:color="auto"/>
        <w:bottom w:val="none" w:sz="0" w:space="0" w:color="auto"/>
        <w:right w:val="none" w:sz="0" w:space="0" w:color="auto"/>
      </w:divBdr>
    </w:div>
    <w:div w:id="297540929">
      <w:bodyDiv w:val="1"/>
      <w:marLeft w:val="0"/>
      <w:marRight w:val="0"/>
      <w:marTop w:val="0"/>
      <w:marBottom w:val="0"/>
      <w:divBdr>
        <w:top w:val="none" w:sz="0" w:space="0" w:color="auto"/>
        <w:left w:val="none" w:sz="0" w:space="0" w:color="auto"/>
        <w:bottom w:val="none" w:sz="0" w:space="0" w:color="auto"/>
        <w:right w:val="none" w:sz="0" w:space="0" w:color="auto"/>
      </w:divBdr>
    </w:div>
    <w:div w:id="299575951">
      <w:bodyDiv w:val="1"/>
      <w:marLeft w:val="0"/>
      <w:marRight w:val="0"/>
      <w:marTop w:val="0"/>
      <w:marBottom w:val="0"/>
      <w:divBdr>
        <w:top w:val="none" w:sz="0" w:space="0" w:color="auto"/>
        <w:left w:val="none" w:sz="0" w:space="0" w:color="auto"/>
        <w:bottom w:val="none" w:sz="0" w:space="0" w:color="auto"/>
        <w:right w:val="none" w:sz="0" w:space="0" w:color="auto"/>
      </w:divBdr>
    </w:div>
    <w:div w:id="301929076">
      <w:bodyDiv w:val="1"/>
      <w:marLeft w:val="0"/>
      <w:marRight w:val="0"/>
      <w:marTop w:val="0"/>
      <w:marBottom w:val="0"/>
      <w:divBdr>
        <w:top w:val="none" w:sz="0" w:space="0" w:color="auto"/>
        <w:left w:val="none" w:sz="0" w:space="0" w:color="auto"/>
        <w:bottom w:val="none" w:sz="0" w:space="0" w:color="auto"/>
        <w:right w:val="none" w:sz="0" w:space="0" w:color="auto"/>
      </w:divBdr>
    </w:div>
    <w:div w:id="310791874">
      <w:bodyDiv w:val="1"/>
      <w:marLeft w:val="0"/>
      <w:marRight w:val="0"/>
      <w:marTop w:val="0"/>
      <w:marBottom w:val="0"/>
      <w:divBdr>
        <w:top w:val="none" w:sz="0" w:space="0" w:color="auto"/>
        <w:left w:val="none" w:sz="0" w:space="0" w:color="auto"/>
        <w:bottom w:val="none" w:sz="0" w:space="0" w:color="auto"/>
        <w:right w:val="none" w:sz="0" w:space="0" w:color="auto"/>
      </w:divBdr>
    </w:div>
    <w:div w:id="313528254">
      <w:bodyDiv w:val="1"/>
      <w:marLeft w:val="0"/>
      <w:marRight w:val="0"/>
      <w:marTop w:val="0"/>
      <w:marBottom w:val="0"/>
      <w:divBdr>
        <w:top w:val="none" w:sz="0" w:space="0" w:color="auto"/>
        <w:left w:val="none" w:sz="0" w:space="0" w:color="auto"/>
        <w:bottom w:val="none" w:sz="0" w:space="0" w:color="auto"/>
        <w:right w:val="none" w:sz="0" w:space="0" w:color="auto"/>
      </w:divBdr>
    </w:div>
    <w:div w:id="314070375">
      <w:bodyDiv w:val="1"/>
      <w:marLeft w:val="0"/>
      <w:marRight w:val="0"/>
      <w:marTop w:val="0"/>
      <w:marBottom w:val="0"/>
      <w:divBdr>
        <w:top w:val="none" w:sz="0" w:space="0" w:color="auto"/>
        <w:left w:val="none" w:sz="0" w:space="0" w:color="auto"/>
        <w:bottom w:val="none" w:sz="0" w:space="0" w:color="auto"/>
        <w:right w:val="none" w:sz="0" w:space="0" w:color="auto"/>
      </w:divBdr>
    </w:div>
    <w:div w:id="323162967">
      <w:bodyDiv w:val="1"/>
      <w:marLeft w:val="0"/>
      <w:marRight w:val="0"/>
      <w:marTop w:val="0"/>
      <w:marBottom w:val="0"/>
      <w:divBdr>
        <w:top w:val="none" w:sz="0" w:space="0" w:color="auto"/>
        <w:left w:val="none" w:sz="0" w:space="0" w:color="auto"/>
        <w:bottom w:val="none" w:sz="0" w:space="0" w:color="auto"/>
        <w:right w:val="none" w:sz="0" w:space="0" w:color="auto"/>
      </w:divBdr>
    </w:div>
    <w:div w:id="324938284">
      <w:bodyDiv w:val="1"/>
      <w:marLeft w:val="0"/>
      <w:marRight w:val="0"/>
      <w:marTop w:val="0"/>
      <w:marBottom w:val="0"/>
      <w:divBdr>
        <w:top w:val="none" w:sz="0" w:space="0" w:color="auto"/>
        <w:left w:val="none" w:sz="0" w:space="0" w:color="auto"/>
        <w:bottom w:val="none" w:sz="0" w:space="0" w:color="auto"/>
        <w:right w:val="none" w:sz="0" w:space="0" w:color="auto"/>
      </w:divBdr>
    </w:div>
    <w:div w:id="326329022">
      <w:bodyDiv w:val="1"/>
      <w:marLeft w:val="0"/>
      <w:marRight w:val="0"/>
      <w:marTop w:val="0"/>
      <w:marBottom w:val="0"/>
      <w:divBdr>
        <w:top w:val="none" w:sz="0" w:space="0" w:color="auto"/>
        <w:left w:val="none" w:sz="0" w:space="0" w:color="auto"/>
        <w:bottom w:val="none" w:sz="0" w:space="0" w:color="auto"/>
        <w:right w:val="none" w:sz="0" w:space="0" w:color="auto"/>
      </w:divBdr>
    </w:div>
    <w:div w:id="326401887">
      <w:bodyDiv w:val="1"/>
      <w:marLeft w:val="0"/>
      <w:marRight w:val="0"/>
      <w:marTop w:val="0"/>
      <w:marBottom w:val="0"/>
      <w:divBdr>
        <w:top w:val="none" w:sz="0" w:space="0" w:color="auto"/>
        <w:left w:val="none" w:sz="0" w:space="0" w:color="auto"/>
        <w:bottom w:val="none" w:sz="0" w:space="0" w:color="auto"/>
        <w:right w:val="none" w:sz="0" w:space="0" w:color="auto"/>
      </w:divBdr>
    </w:div>
    <w:div w:id="326443005">
      <w:bodyDiv w:val="1"/>
      <w:marLeft w:val="0"/>
      <w:marRight w:val="0"/>
      <w:marTop w:val="0"/>
      <w:marBottom w:val="0"/>
      <w:divBdr>
        <w:top w:val="none" w:sz="0" w:space="0" w:color="auto"/>
        <w:left w:val="none" w:sz="0" w:space="0" w:color="auto"/>
        <w:bottom w:val="none" w:sz="0" w:space="0" w:color="auto"/>
        <w:right w:val="none" w:sz="0" w:space="0" w:color="auto"/>
      </w:divBdr>
    </w:div>
    <w:div w:id="327293983">
      <w:bodyDiv w:val="1"/>
      <w:marLeft w:val="0"/>
      <w:marRight w:val="0"/>
      <w:marTop w:val="0"/>
      <w:marBottom w:val="0"/>
      <w:divBdr>
        <w:top w:val="none" w:sz="0" w:space="0" w:color="auto"/>
        <w:left w:val="none" w:sz="0" w:space="0" w:color="auto"/>
        <w:bottom w:val="none" w:sz="0" w:space="0" w:color="auto"/>
        <w:right w:val="none" w:sz="0" w:space="0" w:color="auto"/>
      </w:divBdr>
    </w:div>
    <w:div w:id="327832110">
      <w:bodyDiv w:val="1"/>
      <w:marLeft w:val="0"/>
      <w:marRight w:val="0"/>
      <w:marTop w:val="0"/>
      <w:marBottom w:val="0"/>
      <w:divBdr>
        <w:top w:val="none" w:sz="0" w:space="0" w:color="auto"/>
        <w:left w:val="none" w:sz="0" w:space="0" w:color="auto"/>
        <w:bottom w:val="none" w:sz="0" w:space="0" w:color="auto"/>
        <w:right w:val="none" w:sz="0" w:space="0" w:color="auto"/>
      </w:divBdr>
    </w:div>
    <w:div w:id="330373465">
      <w:bodyDiv w:val="1"/>
      <w:marLeft w:val="0"/>
      <w:marRight w:val="0"/>
      <w:marTop w:val="0"/>
      <w:marBottom w:val="0"/>
      <w:divBdr>
        <w:top w:val="none" w:sz="0" w:space="0" w:color="auto"/>
        <w:left w:val="none" w:sz="0" w:space="0" w:color="auto"/>
        <w:bottom w:val="none" w:sz="0" w:space="0" w:color="auto"/>
        <w:right w:val="none" w:sz="0" w:space="0" w:color="auto"/>
      </w:divBdr>
    </w:div>
    <w:div w:id="330642277">
      <w:bodyDiv w:val="1"/>
      <w:marLeft w:val="0"/>
      <w:marRight w:val="0"/>
      <w:marTop w:val="0"/>
      <w:marBottom w:val="0"/>
      <w:divBdr>
        <w:top w:val="none" w:sz="0" w:space="0" w:color="auto"/>
        <w:left w:val="none" w:sz="0" w:space="0" w:color="auto"/>
        <w:bottom w:val="none" w:sz="0" w:space="0" w:color="auto"/>
        <w:right w:val="none" w:sz="0" w:space="0" w:color="auto"/>
      </w:divBdr>
    </w:div>
    <w:div w:id="331445734">
      <w:bodyDiv w:val="1"/>
      <w:marLeft w:val="0"/>
      <w:marRight w:val="0"/>
      <w:marTop w:val="0"/>
      <w:marBottom w:val="0"/>
      <w:divBdr>
        <w:top w:val="none" w:sz="0" w:space="0" w:color="auto"/>
        <w:left w:val="none" w:sz="0" w:space="0" w:color="auto"/>
        <w:bottom w:val="none" w:sz="0" w:space="0" w:color="auto"/>
        <w:right w:val="none" w:sz="0" w:space="0" w:color="auto"/>
      </w:divBdr>
    </w:div>
    <w:div w:id="332220951">
      <w:bodyDiv w:val="1"/>
      <w:marLeft w:val="0"/>
      <w:marRight w:val="0"/>
      <w:marTop w:val="0"/>
      <w:marBottom w:val="0"/>
      <w:divBdr>
        <w:top w:val="none" w:sz="0" w:space="0" w:color="auto"/>
        <w:left w:val="none" w:sz="0" w:space="0" w:color="auto"/>
        <w:bottom w:val="none" w:sz="0" w:space="0" w:color="auto"/>
        <w:right w:val="none" w:sz="0" w:space="0" w:color="auto"/>
      </w:divBdr>
    </w:div>
    <w:div w:id="336856262">
      <w:bodyDiv w:val="1"/>
      <w:marLeft w:val="0"/>
      <w:marRight w:val="0"/>
      <w:marTop w:val="0"/>
      <w:marBottom w:val="0"/>
      <w:divBdr>
        <w:top w:val="none" w:sz="0" w:space="0" w:color="auto"/>
        <w:left w:val="none" w:sz="0" w:space="0" w:color="auto"/>
        <w:bottom w:val="none" w:sz="0" w:space="0" w:color="auto"/>
        <w:right w:val="none" w:sz="0" w:space="0" w:color="auto"/>
      </w:divBdr>
    </w:div>
    <w:div w:id="337002903">
      <w:bodyDiv w:val="1"/>
      <w:marLeft w:val="0"/>
      <w:marRight w:val="0"/>
      <w:marTop w:val="0"/>
      <w:marBottom w:val="0"/>
      <w:divBdr>
        <w:top w:val="none" w:sz="0" w:space="0" w:color="auto"/>
        <w:left w:val="none" w:sz="0" w:space="0" w:color="auto"/>
        <w:bottom w:val="none" w:sz="0" w:space="0" w:color="auto"/>
        <w:right w:val="none" w:sz="0" w:space="0" w:color="auto"/>
      </w:divBdr>
    </w:div>
    <w:div w:id="338894100">
      <w:bodyDiv w:val="1"/>
      <w:marLeft w:val="0"/>
      <w:marRight w:val="0"/>
      <w:marTop w:val="0"/>
      <w:marBottom w:val="0"/>
      <w:divBdr>
        <w:top w:val="none" w:sz="0" w:space="0" w:color="auto"/>
        <w:left w:val="none" w:sz="0" w:space="0" w:color="auto"/>
        <w:bottom w:val="none" w:sz="0" w:space="0" w:color="auto"/>
        <w:right w:val="none" w:sz="0" w:space="0" w:color="auto"/>
      </w:divBdr>
    </w:div>
    <w:div w:id="340277433">
      <w:bodyDiv w:val="1"/>
      <w:marLeft w:val="0"/>
      <w:marRight w:val="0"/>
      <w:marTop w:val="0"/>
      <w:marBottom w:val="0"/>
      <w:divBdr>
        <w:top w:val="none" w:sz="0" w:space="0" w:color="auto"/>
        <w:left w:val="none" w:sz="0" w:space="0" w:color="auto"/>
        <w:bottom w:val="none" w:sz="0" w:space="0" w:color="auto"/>
        <w:right w:val="none" w:sz="0" w:space="0" w:color="auto"/>
      </w:divBdr>
    </w:div>
    <w:div w:id="341470781">
      <w:bodyDiv w:val="1"/>
      <w:marLeft w:val="0"/>
      <w:marRight w:val="0"/>
      <w:marTop w:val="0"/>
      <w:marBottom w:val="0"/>
      <w:divBdr>
        <w:top w:val="none" w:sz="0" w:space="0" w:color="auto"/>
        <w:left w:val="none" w:sz="0" w:space="0" w:color="auto"/>
        <w:bottom w:val="none" w:sz="0" w:space="0" w:color="auto"/>
        <w:right w:val="none" w:sz="0" w:space="0" w:color="auto"/>
      </w:divBdr>
    </w:div>
    <w:div w:id="342557809">
      <w:bodyDiv w:val="1"/>
      <w:marLeft w:val="0"/>
      <w:marRight w:val="0"/>
      <w:marTop w:val="0"/>
      <w:marBottom w:val="0"/>
      <w:divBdr>
        <w:top w:val="none" w:sz="0" w:space="0" w:color="auto"/>
        <w:left w:val="none" w:sz="0" w:space="0" w:color="auto"/>
        <w:bottom w:val="none" w:sz="0" w:space="0" w:color="auto"/>
        <w:right w:val="none" w:sz="0" w:space="0" w:color="auto"/>
      </w:divBdr>
    </w:div>
    <w:div w:id="345526522">
      <w:bodyDiv w:val="1"/>
      <w:marLeft w:val="0"/>
      <w:marRight w:val="0"/>
      <w:marTop w:val="0"/>
      <w:marBottom w:val="0"/>
      <w:divBdr>
        <w:top w:val="none" w:sz="0" w:space="0" w:color="auto"/>
        <w:left w:val="none" w:sz="0" w:space="0" w:color="auto"/>
        <w:bottom w:val="none" w:sz="0" w:space="0" w:color="auto"/>
        <w:right w:val="none" w:sz="0" w:space="0" w:color="auto"/>
      </w:divBdr>
    </w:div>
    <w:div w:id="346367899">
      <w:bodyDiv w:val="1"/>
      <w:marLeft w:val="0"/>
      <w:marRight w:val="0"/>
      <w:marTop w:val="0"/>
      <w:marBottom w:val="0"/>
      <w:divBdr>
        <w:top w:val="none" w:sz="0" w:space="0" w:color="auto"/>
        <w:left w:val="none" w:sz="0" w:space="0" w:color="auto"/>
        <w:bottom w:val="none" w:sz="0" w:space="0" w:color="auto"/>
        <w:right w:val="none" w:sz="0" w:space="0" w:color="auto"/>
      </w:divBdr>
    </w:div>
    <w:div w:id="353845401">
      <w:bodyDiv w:val="1"/>
      <w:marLeft w:val="0"/>
      <w:marRight w:val="0"/>
      <w:marTop w:val="0"/>
      <w:marBottom w:val="0"/>
      <w:divBdr>
        <w:top w:val="none" w:sz="0" w:space="0" w:color="auto"/>
        <w:left w:val="none" w:sz="0" w:space="0" w:color="auto"/>
        <w:bottom w:val="none" w:sz="0" w:space="0" w:color="auto"/>
        <w:right w:val="none" w:sz="0" w:space="0" w:color="auto"/>
      </w:divBdr>
    </w:div>
    <w:div w:id="357244612">
      <w:bodyDiv w:val="1"/>
      <w:marLeft w:val="0"/>
      <w:marRight w:val="0"/>
      <w:marTop w:val="0"/>
      <w:marBottom w:val="0"/>
      <w:divBdr>
        <w:top w:val="none" w:sz="0" w:space="0" w:color="auto"/>
        <w:left w:val="none" w:sz="0" w:space="0" w:color="auto"/>
        <w:bottom w:val="none" w:sz="0" w:space="0" w:color="auto"/>
        <w:right w:val="none" w:sz="0" w:space="0" w:color="auto"/>
      </w:divBdr>
    </w:div>
    <w:div w:id="370376054">
      <w:bodyDiv w:val="1"/>
      <w:marLeft w:val="0"/>
      <w:marRight w:val="0"/>
      <w:marTop w:val="0"/>
      <w:marBottom w:val="0"/>
      <w:divBdr>
        <w:top w:val="none" w:sz="0" w:space="0" w:color="auto"/>
        <w:left w:val="none" w:sz="0" w:space="0" w:color="auto"/>
        <w:bottom w:val="none" w:sz="0" w:space="0" w:color="auto"/>
        <w:right w:val="none" w:sz="0" w:space="0" w:color="auto"/>
      </w:divBdr>
    </w:div>
    <w:div w:id="371223996">
      <w:bodyDiv w:val="1"/>
      <w:marLeft w:val="0"/>
      <w:marRight w:val="0"/>
      <w:marTop w:val="0"/>
      <w:marBottom w:val="0"/>
      <w:divBdr>
        <w:top w:val="none" w:sz="0" w:space="0" w:color="auto"/>
        <w:left w:val="none" w:sz="0" w:space="0" w:color="auto"/>
        <w:bottom w:val="none" w:sz="0" w:space="0" w:color="auto"/>
        <w:right w:val="none" w:sz="0" w:space="0" w:color="auto"/>
      </w:divBdr>
    </w:div>
    <w:div w:id="371349625">
      <w:bodyDiv w:val="1"/>
      <w:marLeft w:val="0"/>
      <w:marRight w:val="0"/>
      <w:marTop w:val="0"/>
      <w:marBottom w:val="0"/>
      <w:divBdr>
        <w:top w:val="none" w:sz="0" w:space="0" w:color="auto"/>
        <w:left w:val="none" w:sz="0" w:space="0" w:color="auto"/>
        <w:bottom w:val="none" w:sz="0" w:space="0" w:color="auto"/>
        <w:right w:val="none" w:sz="0" w:space="0" w:color="auto"/>
      </w:divBdr>
    </w:div>
    <w:div w:id="371661192">
      <w:bodyDiv w:val="1"/>
      <w:marLeft w:val="0"/>
      <w:marRight w:val="0"/>
      <w:marTop w:val="0"/>
      <w:marBottom w:val="0"/>
      <w:divBdr>
        <w:top w:val="none" w:sz="0" w:space="0" w:color="auto"/>
        <w:left w:val="none" w:sz="0" w:space="0" w:color="auto"/>
        <w:bottom w:val="none" w:sz="0" w:space="0" w:color="auto"/>
        <w:right w:val="none" w:sz="0" w:space="0" w:color="auto"/>
      </w:divBdr>
    </w:div>
    <w:div w:id="372652839">
      <w:bodyDiv w:val="1"/>
      <w:marLeft w:val="0"/>
      <w:marRight w:val="0"/>
      <w:marTop w:val="0"/>
      <w:marBottom w:val="0"/>
      <w:divBdr>
        <w:top w:val="none" w:sz="0" w:space="0" w:color="auto"/>
        <w:left w:val="none" w:sz="0" w:space="0" w:color="auto"/>
        <w:bottom w:val="none" w:sz="0" w:space="0" w:color="auto"/>
        <w:right w:val="none" w:sz="0" w:space="0" w:color="auto"/>
      </w:divBdr>
    </w:div>
    <w:div w:id="375474367">
      <w:bodyDiv w:val="1"/>
      <w:marLeft w:val="0"/>
      <w:marRight w:val="0"/>
      <w:marTop w:val="0"/>
      <w:marBottom w:val="0"/>
      <w:divBdr>
        <w:top w:val="none" w:sz="0" w:space="0" w:color="auto"/>
        <w:left w:val="none" w:sz="0" w:space="0" w:color="auto"/>
        <w:bottom w:val="none" w:sz="0" w:space="0" w:color="auto"/>
        <w:right w:val="none" w:sz="0" w:space="0" w:color="auto"/>
      </w:divBdr>
    </w:div>
    <w:div w:id="377897394">
      <w:bodyDiv w:val="1"/>
      <w:marLeft w:val="0"/>
      <w:marRight w:val="0"/>
      <w:marTop w:val="0"/>
      <w:marBottom w:val="0"/>
      <w:divBdr>
        <w:top w:val="none" w:sz="0" w:space="0" w:color="auto"/>
        <w:left w:val="none" w:sz="0" w:space="0" w:color="auto"/>
        <w:bottom w:val="none" w:sz="0" w:space="0" w:color="auto"/>
        <w:right w:val="none" w:sz="0" w:space="0" w:color="auto"/>
      </w:divBdr>
    </w:div>
    <w:div w:id="380591487">
      <w:bodyDiv w:val="1"/>
      <w:marLeft w:val="0"/>
      <w:marRight w:val="0"/>
      <w:marTop w:val="0"/>
      <w:marBottom w:val="0"/>
      <w:divBdr>
        <w:top w:val="none" w:sz="0" w:space="0" w:color="auto"/>
        <w:left w:val="none" w:sz="0" w:space="0" w:color="auto"/>
        <w:bottom w:val="none" w:sz="0" w:space="0" w:color="auto"/>
        <w:right w:val="none" w:sz="0" w:space="0" w:color="auto"/>
      </w:divBdr>
    </w:div>
    <w:div w:id="382605457">
      <w:bodyDiv w:val="1"/>
      <w:marLeft w:val="0"/>
      <w:marRight w:val="0"/>
      <w:marTop w:val="0"/>
      <w:marBottom w:val="0"/>
      <w:divBdr>
        <w:top w:val="none" w:sz="0" w:space="0" w:color="auto"/>
        <w:left w:val="none" w:sz="0" w:space="0" w:color="auto"/>
        <w:bottom w:val="none" w:sz="0" w:space="0" w:color="auto"/>
        <w:right w:val="none" w:sz="0" w:space="0" w:color="auto"/>
      </w:divBdr>
    </w:div>
    <w:div w:id="384179232">
      <w:bodyDiv w:val="1"/>
      <w:marLeft w:val="0"/>
      <w:marRight w:val="0"/>
      <w:marTop w:val="0"/>
      <w:marBottom w:val="0"/>
      <w:divBdr>
        <w:top w:val="none" w:sz="0" w:space="0" w:color="auto"/>
        <w:left w:val="none" w:sz="0" w:space="0" w:color="auto"/>
        <w:bottom w:val="none" w:sz="0" w:space="0" w:color="auto"/>
        <w:right w:val="none" w:sz="0" w:space="0" w:color="auto"/>
      </w:divBdr>
    </w:div>
    <w:div w:id="385494402">
      <w:bodyDiv w:val="1"/>
      <w:marLeft w:val="0"/>
      <w:marRight w:val="0"/>
      <w:marTop w:val="0"/>
      <w:marBottom w:val="0"/>
      <w:divBdr>
        <w:top w:val="none" w:sz="0" w:space="0" w:color="auto"/>
        <w:left w:val="none" w:sz="0" w:space="0" w:color="auto"/>
        <w:bottom w:val="none" w:sz="0" w:space="0" w:color="auto"/>
        <w:right w:val="none" w:sz="0" w:space="0" w:color="auto"/>
      </w:divBdr>
    </w:div>
    <w:div w:id="387534179">
      <w:bodyDiv w:val="1"/>
      <w:marLeft w:val="0"/>
      <w:marRight w:val="0"/>
      <w:marTop w:val="0"/>
      <w:marBottom w:val="0"/>
      <w:divBdr>
        <w:top w:val="none" w:sz="0" w:space="0" w:color="auto"/>
        <w:left w:val="none" w:sz="0" w:space="0" w:color="auto"/>
        <w:bottom w:val="none" w:sz="0" w:space="0" w:color="auto"/>
        <w:right w:val="none" w:sz="0" w:space="0" w:color="auto"/>
      </w:divBdr>
    </w:div>
    <w:div w:id="410779834">
      <w:bodyDiv w:val="1"/>
      <w:marLeft w:val="0"/>
      <w:marRight w:val="0"/>
      <w:marTop w:val="0"/>
      <w:marBottom w:val="0"/>
      <w:divBdr>
        <w:top w:val="none" w:sz="0" w:space="0" w:color="auto"/>
        <w:left w:val="none" w:sz="0" w:space="0" w:color="auto"/>
        <w:bottom w:val="none" w:sz="0" w:space="0" w:color="auto"/>
        <w:right w:val="none" w:sz="0" w:space="0" w:color="auto"/>
      </w:divBdr>
    </w:div>
    <w:div w:id="416093088">
      <w:bodyDiv w:val="1"/>
      <w:marLeft w:val="0"/>
      <w:marRight w:val="0"/>
      <w:marTop w:val="0"/>
      <w:marBottom w:val="0"/>
      <w:divBdr>
        <w:top w:val="none" w:sz="0" w:space="0" w:color="auto"/>
        <w:left w:val="none" w:sz="0" w:space="0" w:color="auto"/>
        <w:bottom w:val="none" w:sz="0" w:space="0" w:color="auto"/>
        <w:right w:val="none" w:sz="0" w:space="0" w:color="auto"/>
      </w:divBdr>
    </w:div>
    <w:div w:id="417823188">
      <w:bodyDiv w:val="1"/>
      <w:marLeft w:val="0"/>
      <w:marRight w:val="0"/>
      <w:marTop w:val="0"/>
      <w:marBottom w:val="0"/>
      <w:divBdr>
        <w:top w:val="none" w:sz="0" w:space="0" w:color="auto"/>
        <w:left w:val="none" w:sz="0" w:space="0" w:color="auto"/>
        <w:bottom w:val="none" w:sz="0" w:space="0" w:color="auto"/>
        <w:right w:val="none" w:sz="0" w:space="0" w:color="auto"/>
      </w:divBdr>
    </w:div>
    <w:div w:id="428047213">
      <w:bodyDiv w:val="1"/>
      <w:marLeft w:val="0"/>
      <w:marRight w:val="0"/>
      <w:marTop w:val="0"/>
      <w:marBottom w:val="0"/>
      <w:divBdr>
        <w:top w:val="none" w:sz="0" w:space="0" w:color="auto"/>
        <w:left w:val="none" w:sz="0" w:space="0" w:color="auto"/>
        <w:bottom w:val="none" w:sz="0" w:space="0" w:color="auto"/>
        <w:right w:val="none" w:sz="0" w:space="0" w:color="auto"/>
      </w:divBdr>
    </w:div>
    <w:div w:id="428622550">
      <w:bodyDiv w:val="1"/>
      <w:marLeft w:val="0"/>
      <w:marRight w:val="0"/>
      <w:marTop w:val="0"/>
      <w:marBottom w:val="0"/>
      <w:divBdr>
        <w:top w:val="none" w:sz="0" w:space="0" w:color="auto"/>
        <w:left w:val="none" w:sz="0" w:space="0" w:color="auto"/>
        <w:bottom w:val="none" w:sz="0" w:space="0" w:color="auto"/>
        <w:right w:val="none" w:sz="0" w:space="0" w:color="auto"/>
      </w:divBdr>
    </w:div>
    <w:div w:id="434713356">
      <w:bodyDiv w:val="1"/>
      <w:marLeft w:val="0"/>
      <w:marRight w:val="0"/>
      <w:marTop w:val="0"/>
      <w:marBottom w:val="0"/>
      <w:divBdr>
        <w:top w:val="none" w:sz="0" w:space="0" w:color="auto"/>
        <w:left w:val="none" w:sz="0" w:space="0" w:color="auto"/>
        <w:bottom w:val="none" w:sz="0" w:space="0" w:color="auto"/>
        <w:right w:val="none" w:sz="0" w:space="0" w:color="auto"/>
      </w:divBdr>
    </w:div>
    <w:div w:id="436683572">
      <w:bodyDiv w:val="1"/>
      <w:marLeft w:val="0"/>
      <w:marRight w:val="0"/>
      <w:marTop w:val="0"/>
      <w:marBottom w:val="0"/>
      <w:divBdr>
        <w:top w:val="none" w:sz="0" w:space="0" w:color="auto"/>
        <w:left w:val="none" w:sz="0" w:space="0" w:color="auto"/>
        <w:bottom w:val="none" w:sz="0" w:space="0" w:color="auto"/>
        <w:right w:val="none" w:sz="0" w:space="0" w:color="auto"/>
      </w:divBdr>
    </w:div>
    <w:div w:id="437262461">
      <w:bodyDiv w:val="1"/>
      <w:marLeft w:val="0"/>
      <w:marRight w:val="0"/>
      <w:marTop w:val="0"/>
      <w:marBottom w:val="0"/>
      <w:divBdr>
        <w:top w:val="none" w:sz="0" w:space="0" w:color="auto"/>
        <w:left w:val="none" w:sz="0" w:space="0" w:color="auto"/>
        <w:bottom w:val="none" w:sz="0" w:space="0" w:color="auto"/>
        <w:right w:val="none" w:sz="0" w:space="0" w:color="auto"/>
      </w:divBdr>
    </w:div>
    <w:div w:id="444157777">
      <w:bodyDiv w:val="1"/>
      <w:marLeft w:val="0"/>
      <w:marRight w:val="0"/>
      <w:marTop w:val="0"/>
      <w:marBottom w:val="0"/>
      <w:divBdr>
        <w:top w:val="none" w:sz="0" w:space="0" w:color="auto"/>
        <w:left w:val="none" w:sz="0" w:space="0" w:color="auto"/>
        <w:bottom w:val="none" w:sz="0" w:space="0" w:color="auto"/>
        <w:right w:val="none" w:sz="0" w:space="0" w:color="auto"/>
      </w:divBdr>
    </w:div>
    <w:div w:id="445925379">
      <w:bodyDiv w:val="1"/>
      <w:marLeft w:val="0"/>
      <w:marRight w:val="0"/>
      <w:marTop w:val="0"/>
      <w:marBottom w:val="0"/>
      <w:divBdr>
        <w:top w:val="none" w:sz="0" w:space="0" w:color="auto"/>
        <w:left w:val="none" w:sz="0" w:space="0" w:color="auto"/>
        <w:bottom w:val="none" w:sz="0" w:space="0" w:color="auto"/>
        <w:right w:val="none" w:sz="0" w:space="0" w:color="auto"/>
      </w:divBdr>
    </w:div>
    <w:div w:id="446395209">
      <w:bodyDiv w:val="1"/>
      <w:marLeft w:val="0"/>
      <w:marRight w:val="0"/>
      <w:marTop w:val="0"/>
      <w:marBottom w:val="0"/>
      <w:divBdr>
        <w:top w:val="none" w:sz="0" w:space="0" w:color="auto"/>
        <w:left w:val="none" w:sz="0" w:space="0" w:color="auto"/>
        <w:bottom w:val="none" w:sz="0" w:space="0" w:color="auto"/>
        <w:right w:val="none" w:sz="0" w:space="0" w:color="auto"/>
      </w:divBdr>
    </w:div>
    <w:div w:id="447235931">
      <w:bodyDiv w:val="1"/>
      <w:marLeft w:val="0"/>
      <w:marRight w:val="0"/>
      <w:marTop w:val="0"/>
      <w:marBottom w:val="0"/>
      <w:divBdr>
        <w:top w:val="none" w:sz="0" w:space="0" w:color="auto"/>
        <w:left w:val="none" w:sz="0" w:space="0" w:color="auto"/>
        <w:bottom w:val="none" w:sz="0" w:space="0" w:color="auto"/>
        <w:right w:val="none" w:sz="0" w:space="0" w:color="auto"/>
      </w:divBdr>
    </w:div>
    <w:div w:id="450130764">
      <w:bodyDiv w:val="1"/>
      <w:marLeft w:val="0"/>
      <w:marRight w:val="0"/>
      <w:marTop w:val="0"/>
      <w:marBottom w:val="0"/>
      <w:divBdr>
        <w:top w:val="none" w:sz="0" w:space="0" w:color="auto"/>
        <w:left w:val="none" w:sz="0" w:space="0" w:color="auto"/>
        <w:bottom w:val="none" w:sz="0" w:space="0" w:color="auto"/>
        <w:right w:val="none" w:sz="0" w:space="0" w:color="auto"/>
      </w:divBdr>
    </w:div>
    <w:div w:id="451244880">
      <w:bodyDiv w:val="1"/>
      <w:marLeft w:val="0"/>
      <w:marRight w:val="0"/>
      <w:marTop w:val="0"/>
      <w:marBottom w:val="0"/>
      <w:divBdr>
        <w:top w:val="none" w:sz="0" w:space="0" w:color="auto"/>
        <w:left w:val="none" w:sz="0" w:space="0" w:color="auto"/>
        <w:bottom w:val="none" w:sz="0" w:space="0" w:color="auto"/>
        <w:right w:val="none" w:sz="0" w:space="0" w:color="auto"/>
      </w:divBdr>
    </w:div>
    <w:div w:id="452940570">
      <w:bodyDiv w:val="1"/>
      <w:marLeft w:val="0"/>
      <w:marRight w:val="0"/>
      <w:marTop w:val="0"/>
      <w:marBottom w:val="0"/>
      <w:divBdr>
        <w:top w:val="none" w:sz="0" w:space="0" w:color="auto"/>
        <w:left w:val="none" w:sz="0" w:space="0" w:color="auto"/>
        <w:bottom w:val="none" w:sz="0" w:space="0" w:color="auto"/>
        <w:right w:val="none" w:sz="0" w:space="0" w:color="auto"/>
      </w:divBdr>
    </w:div>
    <w:div w:id="460929430">
      <w:bodyDiv w:val="1"/>
      <w:marLeft w:val="0"/>
      <w:marRight w:val="0"/>
      <w:marTop w:val="0"/>
      <w:marBottom w:val="0"/>
      <w:divBdr>
        <w:top w:val="none" w:sz="0" w:space="0" w:color="auto"/>
        <w:left w:val="none" w:sz="0" w:space="0" w:color="auto"/>
        <w:bottom w:val="none" w:sz="0" w:space="0" w:color="auto"/>
        <w:right w:val="none" w:sz="0" w:space="0" w:color="auto"/>
      </w:divBdr>
    </w:div>
    <w:div w:id="461077208">
      <w:bodyDiv w:val="1"/>
      <w:marLeft w:val="0"/>
      <w:marRight w:val="0"/>
      <w:marTop w:val="0"/>
      <w:marBottom w:val="0"/>
      <w:divBdr>
        <w:top w:val="none" w:sz="0" w:space="0" w:color="auto"/>
        <w:left w:val="none" w:sz="0" w:space="0" w:color="auto"/>
        <w:bottom w:val="none" w:sz="0" w:space="0" w:color="auto"/>
        <w:right w:val="none" w:sz="0" w:space="0" w:color="auto"/>
      </w:divBdr>
    </w:div>
    <w:div w:id="461770003">
      <w:bodyDiv w:val="1"/>
      <w:marLeft w:val="0"/>
      <w:marRight w:val="0"/>
      <w:marTop w:val="0"/>
      <w:marBottom w:val="0"/>
      <w:divBdr>
        <w:top w:val="none" w:sz="0" w:space="0" w:color="auto"/>
        <w:left w:val="none" w:sz="0" w:space="0" w:color="auto"/>
        <w:bottom w:val="none" w:sz="0" w:space="0" w:color="auto"/>
        <w:right w:val="none" w:sz="0" w:space="0" w:color="auto"/>
      </w:divBdr>
    </w:div>
    <w:div w:id="461776751">
      <w:bodyDiv w:val="1"/>
      <w:marLeft w:val="0"/>
      <w:marRight w:val="0"/>
      <w:marTop w:val="0"/>
      <w:marBottom w:val="0"/>
      <w:divBdr>
        <w:top w:val="none" w:sz="0" w:space="0" w:color="auto"/>
        <w:left w:val="none" w:sz="0" w:space="0" w:color="auto"/>
        <w:bottom w:val="none" w:sz="0" w:space="0" w:color="auto"/>
        <w:right w:val="none" w:sz="0" w:space="0" w:color="auto"/>
      </w:divBdr>
    </w:div>
    <w:div w:id="473832223">
      <w:bodyDiv w:val="1"/>
      <w:marLeft w:val="0"/>
      <w:marRight w:val="0"/>
      <w:marTop w:val="0"/>
      <w:marBottom w:val="0"/>
      <w:divBdr>
        <w:top w:val="none" w:sz="0" w:space="0" w:color="auto"/>
        <w:left w:val="none" w:sz="0" w:space="0" w:color="auto"/>
        <w:bottom w:val="none" w:sz="0" w:space="0" w:color="auto"/>
        <w:right w:val="none" w:sz="0" w:space="0" w:color="auto"/>
      </w:divBdr>
    </w:div>
    <w:div w:id="485515867">
      <w:bodyDiv w:val="1"/>
      <w:marLeft w:val="0"/>
      <w:marRight w:val="0"/>
      <w:marTop w:val="0"/>
      <w:marBottom w:val="0"/>
      <w:divBdr>
        <w:top w:val="none" w:sz="0" w:space="0" w:color="auto"/>
        <w:left w:val="none" w:sz="0" w:space="0" w:color="auto"/>
        <w:bottom w:val="none" w:sz="0" w:space="0" w:color="auto"/>
        <w:right w:val="none" w:sz="0" w:space="0" w:color="auto"/>
      </w:divBdr>
    </w:div>
    <w:div w:id="485584641">
      <w:bodyDiv w:val="1"/>
      <w:marLeft w:val="0"/>
      <w:marRight w:val="0"/>
      <w:marTop w:val="0"/>
      <w:marBottom w:val="0"/>
      <w:divBdr>
        <w:top w:val="none" w:sz="0" w:space="0" w:color="auto"/>
        <w:left w:val="none" w:sz="0" w:space="0" w:color="auto"/>
        <w:bottom w:val="none" w:sz="0" w:space="0" w:color="auto"/>
        <w:right w:val="none" w:sz="0" w:space="0" w:color="auto"/>
      </w:divBdr>
    </w:div>
    <w:div w:id="486827551">
      <w:bodyDiv w:val="1"/>
      <w:marLeft w:val="0"/>
      <w:marRight w:val="0"/>
      <w:marTop w:val="0"/>
      <w:marBottom w:val="0"/>
      <w:divBdr>
        <w:top w:val="none" w:sz="0" w:space="0" w:color="auto"/>
        <w:left w:val="none" w:sz="0" w:space="0" w:color="auto"/>
        <w:bottom w:val="none" w:sz="0" w:space="0" w:color="auto"/>
        <w:right w:val="none" w:sz="0" w:space="0" w:color="auto"/>
      </w:divBdr>
    </w:div>
    <w:div w:id="487013681">
      <w:bodyDiv w:val="1"/>
      <w:marLeft w:val="0"/>
      <w:marRight w:val="0"/>
      <w:marTop w:val="0"/>
      <w:marBottom w:val="0"/>
      <w:divBdr>
        <w:top w:val="none" w:sz="0" w:space="0" w:color="auto"/>
        <w:left w:val="none" w:sz="0" w:space="0" w:color="auto"/>
        <w:bottom w:val="none" w:sz="0" w:space="0" w:color="auto"/>
        <w:right w:val="none" w:sz="0" w:space="0" w:color="auto"/>
      </w:divBdr>
    </w:div>
    <w:div w:id="488131325">
      <w:bodyDiv w:val="1"/>
      <w:marLeft w:val="0"/>
      <w:marRight w:val="0"/>
      <w:marTop w:val="0"/>
      <w:marBottom w:val="0"/>
      <w:divBdr>
        <w:top w:val="none" w:sz="0" w:space="0" w:color="auto"/>
        <w:left w:val="none" w:sz="0" w:space="0" w:color="auto"/>
        <w:bottom w:val="none" w:sz="0" w:space="0" w:color="auto"/>
        <w:right w:val="none" w:sz="0" w:space="0" w:color="auto"/>
      </w:divBdr>
    </w:div>
    <w:div w:id="496119032">
      <w:bodyDiv w:val="1"/>
      <w:marLeft w:val="0"/>
      <w:marRight w:val="0"/>
      <w:marTop w:val="0"/>
      <w:marBottom w:val="0"/>
      <w:divBdr>
        <w:top w:val="none" w:sz="0" w:space="0" w:color="auto"/>
        <w:left w:val="none" w:sz="0" w:space="0" w:color="auto"/>
        <w:bottom w:val="none" w:sz="0" w:space="0" w:color="auto"/>
        <w:right w:val="none" w:sz="0" w:space="0" w:color="auto"/>
      </w:divBdr>
    </w:div>
    <w:div w:id="501434692">
      <w:bodyDiv w:val="1"/>
      <w:marLeft w:val="0"/>
      <w:marRight w:val="0"/>
      <w:marTop w:val="0"/>
      <w:marBottom w:val="0"/>
      <w:divBdr>
        <w:top w:val="none" w:sz="0" w:space="0" w:color="auto"/>
        <w:left w:val="none" w:sz="0" w:space="0" w:color="auto"/>
        <w:bottom w:val="none" w:sz="0" w:space="0" w:color="auto"/>
        <w:right w:val="none" w:sz="0" w:space="0" w:color="auto"/>
      </w:divBdr>
    </w:div>
    <w:div w:id="502093297">
      <w:bodyDiv w:val="1"/>
      <w:marLeft w:val="0"/>
      <w:marRight w:val="0"/>
      <w:marTop w:val="0"/>
      <w:marBottom w:val="0"/>
      <w:divBdr>
        <w:top w:val="none" w:sz="0" w:space="0" w:color="auto"/>
        <w:left w:val="none" w:sz="0" w:space="0" w:color="auto"/>
        <w:bottom w:val="none" w:sz="0" w:space="0" w:color="auto"/>
        <w:right w:val="none" w:sz="0" w:space="0" w:color="auto"/>
      </w:divBdr>
    </w:div>
    <w:div w:id="504058878">
      <w:bodyDiv w:val="1"/>
      <w:marLeft w:val="0"/>
      <w:marRight w:val="0"/>
      <w:marTop w:val="0"/>
      <w:marBottom w:val="0"/>
      <w:divBdr>
        <w:top w:val="none" w:sz="0" w:space="0" w:color="auto"/>
        <w:left w:val="none" w:sz="0" w:space="0" w:color="auto"/>
        <w:bottom w:val="none" w:sz="0" w:space="0" w:color="auto"/>
        <w:right w:val="none" w:sz="0" w:space="0" w:color="auto"/>
      </w:divBdr>
    </w:div>
    <w:div w:id="513305659">
      <w:bodyDiv w:val="1"/>
      <w:marLeft w:val="0"/>
      <w:marRight w:val="0"/>
      <w:marTop w:val="0"/>
      <w:marBottom w:val="0"/>
      <w:divBdr>
        <w:top w:val="none" w:sz="0" w:space="0" w:color="auto"/>
        <w:left w:val="none" w:sz="0" w:space="0" w:color="auto"/>
        <w:bottom w:val="none" w:sz="0" w:space="0" w:color="auto"/>
        <w:right w:val="none" w:sz="0" w:space="0" w:color="auto"/>
      </w:divBdr>
    </w:div>
    <w:div w:id="513763369">
      <w:bodyDiv w:val="1"/>
      <w:marLeft w:val="0"/>
      <w:marRight w:val="0"/>
      <w:marTop w:val="0"/>
      <w:marBottom w:val="0"/>
      <w:divBdr>
        <w:top w:val="none" w:sz="0" w:space="0" w:color="auto"/>
        <w:left w:val="none" w:sz="0" w:space="0" w:color="auto"/>
        <w:bottom w:val="none" w:sz="0" w:space="0" w:color="auto"/>
        <w:right w:val="none" w:sz="0" w:space="0" w:color="auto"/>
      </w:divBdr>
    </w:div>
    <w:div w:id="515506575">
      <w:bodyDiv w:val="1"/>
      <w:marLeft w:val="0"/>
      <w:marRight w:val="0"/>
      <w:marTop w:val="0"/>
      <w:marBottom w:val="0"/>
      <w:divBdr>
        <w:top w:val="none" w:sz="0" w:space="0" w:color="auto"/>
        <w:left w:val="none" w:sz="0" w:space="0" w:color="auto"/>
        <w:bottom w:val="none" w:sz="0" w:space="0" w:color="auto"/>
        <w:right w:val="none" w:sz="0" w:space="0" w:color="auto"/>
      </w:divBdr>
    </w:div>
    <w:div w:id="517307017">
      <w:bodyDiv w:val="1"/>
      <w:marLeft w:val="0"/>
      <w:marRight w:val="0"/>
      <w:marTop w:val="0"/>
      <w:marBottom w:val="0"/>
      <w:divBdr>
        <w:top w:val="none" w:sz="0" w:space="0" w:color="auto"/>
        <w:left w:val="none" w:sz="0" w:space="0" w:color="auto"/>
        <w:bottom w:val="none" w:sz="0" w:space="0" w:color="auto"/>
        <w:right w:val="none" w:sz="0" w:space="0" w:color="auto"/>
      </w:divBdr>
    </w:div>
    <w:div w:id="520162974">
      <w:bodyDiv w:val="1"/>
      <w:marLeft w:val="0"/>
      <w:marRight w:val="0"/>
      <w:marTop w:val="0"/>
      <w:marBottom w:val="0"/>
      <w:divBdr>
        <w:top w:val="none" w:sz="0" w:space="0" w:color="auto"/>
        <w:left w:val="none" w:sz="0" w:space="0" w:color="auto"/>
        <w:bottom w:val="none" w:sz="0" w:space="0" w:color="auto"/>
        <w:right w:val="none" w:sz="0" w:space="0" w:color="auto"/>
      </w:divBdr>
    </w:div>
    <w:div w:id="522134401">
      <w:bodyDiv w:val="1"/>
      <w:marLeft w:val="0"/>
      <w:marRight w:val="0"/>
      <w:marTop w:val="0"/>
      <w:marBottom w:val="0"/>
      <w:divBdr>
        <w:top w:val="none" w:sz="0" w:space="0" w:color="auto"/>
        <w:left w:val="none" w:sz="0" w:space="0" w:color="auto"/>
        <w:bottom w:val="none" w:sz="0" w:space="0" w:color="auto"/>
        <w:right w:val="none" w:sz="0" w:space="0" w:color="auto"/>
      </w:divBdr>
    </w:div>
    <w:div w:id="525366796">
      <w:bodyDiv w:val="1"/>
      <w:marLeft w:val="0"/>
      <w:marRight w:val="0"/>
      <w:marTop w:val="0"/>
      <w:marBottom w:val="0"/>
      <w:divBdr>
        <w:top w:val="none" w:sz="0" w:space="0" w:color="auto"/>
        <w:left w:val="none" w:sz="0" w:space="0" w:color="auto"/>
        <w:bottom w:val="none" w:sz="0" w:space="0" w:color="auto"/>
        <w:right w:val="none" w:sz="0" w:space="0" w:color="auto"/>
      </w:divBdr>
      <w:divsChild>
        <w:div w:id="1753547557">
          <w:marLeft w:val="0"/>
          <w:marRight w:val="0"/>
          <w:marTop w:val="0"/>
          <w:marBottom w:val="0"/>
          <w:divBdr>
            <w:top w:val="none" w:sz="0" w:space="0" w:color="auto"/>
            <w:left w:val="none" w:sz="0" w:space="0" w:color="auto"/>
            <w:bottom w:val="none" w:sz="0" w:space="0" w:color="auto"/>
            <w:right w:val="none" w:sz="0" w:space="0" w:color="auto"/>
          </w:divBdr>
          <w:divsChild>
            <w:div w:id="1454178330">
              <w:marLeft w:val="0"/>
              <w:marRight w:val="0"/>
              <w:marTop w:val="0"/>
              <w:marBottom w:val="0"/>
              <w:divBdr>
                <w:top w:val="none" w:sz="0" w:space="0" w:color="auto"/>
                <w:left w:val="none" w:sz="0" w:space="0" w:color="auto"/>
                <w:bottom w:val="none" w:sz="0" w:space="0" w:color="auto"/>
                <w:right w:val="none" w:sz="0" w:space="0" w:color="auto"/>
              </w:divBdr>
            </w:div>
            <w:div w:id="808715000">
              <w:marLeft w:val="0"/>
              <w:marRight w:val="0"/>
              <w:marTop w:val="0"/>
              <w:marBottom w:val="0"/>
              <w:divBdr>
                <w:top w:val="none" w:sz="0" w:space="0" w:color="auto"/>
                <w:left w:val="none" w:sz="0" w:space="0" w:color="auto"/>
                <w:bottom w:val="none" w:sz="0" w:space="0" w:color="auto"/>
                <w:right w:val="none" w:sz="0" w:space="0" w:color="auto"/>
              </w:divBdr>
              <w:divsChild>
                <w:div w:id="1886913297">
                  <w:marLeft w:val="0"/>
                  <w:marRight w:val="0"/>
                  <w:marTop w:val="0"/>
                  <w:marBottom w:val="0"/>
                  <w:divBdr>
                    <w:top w:val="none" w:sz="0" w:space="0" w:color="auto"/>
                    <w:left w:val="none" w:sz="0" w:space="0" w:color="auto"/>
                    <w:bottom w:val="none" w:sz="0" w:space="0" w:color="auto"/>
                    <w:right w:val="none" w:sz="0" w:space="0" w:color="auto"/>
                  </w:divBdr>
                  <w:divsChild>
                    <w:div w:id="1900554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7258140">
      <w:bodyDiv w:val="1"/>
      <w:marLeft w:val="0"/>
      <w:marRight w:val="0"/>
      <w:marTop w:val="0"/>
      <w:marBottom w:val="0"/>
      <w:divBdr>
        <w:top w:val="none" w:sz="0" w:space="0" w:color="auto"/>
        <w:left w:val="none" w:sz="0" w:space="0" w:color="auto"/>
        <w:bottom w:val="none" w:sz="0" w:space="0" w:color="auto"/>
        <w:right w:val="none" w:sz="0" w:space="0" w:color="auto"/>
      </w:divBdr>
    </w:div>
    <w:div w:id="529227636">
      <w:bodyDiv w:val="1"/>
      <w:marLeft w:val="0"/>
      <w:marRight w:val="0"/>
      <w:marTop w:val="0"/>
      <w:marBottom w:val="0"/>
      <w:divBdr>
        <w:top w:val="none" w:sz="0" w:space="0" w:color="auto"/>
        <w:left w:val="none" w:sz="0" w:space="0" w:color="auto"/>
        <w:bottom w:val="none" w:sz="0" w:space="0" w:color="auto"/>
        <w:right w:val="none" w:sz="0" w:space="0" w:color="auto"/>
      </w:divBdr>
    </w:div>
    <w:div w:id="531650820">
      <w:bodyDiv w:val="1"/>
      <w:marLeft w:val="0"/>
      <w:marRight w:val="0"/>
      <w:marTop w:val="0"/>
      <w:marBottom w:val="0"/>
      <w:divBdr>
        <w:top w:val="none" w:sz="0" w:space="0" w:color="auto"/>
        <w:left w:val="none" w:sz="0" w:space="0" w:color="auto"/>
        <w:bottom w:val="none" w:sz="0" w:space="0" w:color="auto"/>
        <w:right w:val="none" w:sz="0" w:space="0" w:color="auto"/>
      </w:divBdr>
    </w:div>
    <w:div w:id="532111840">
      <w:bodyDiv w:val="1"/>
      <w:marLeft w:val="0"/>
      <w:marRight w:val="0"/>
      <w:marTop w:val="0"/>
      <w:marBottom w:val="0"/>
      <w:divBdr>
        <w:top w:val="none" w:sz="0" w:space="0" w:color="auto"/>
        <w:left w:val="none" w:sz="0" w:space="0" w:color="auto"/>
        <w:bottom w:val="none" w:sz="0" w:space="0" w:color="auto"/>
        <w:right w:val="none" w:sz="0" w:space="0" w:color="auto"/>
      </w:divBdr>
    </w:div>
    <w:div w:id="532229196">
      <w:bodyDiv w:val="1"/>
      <w:marLeft w:val="0"/>
      <w:marRight w:val="0"/>
      <w:marTop w:val="0"/>
      <w:marBottom w:val="0"/>
      <w:divBdr>
        <w:top w:val="none" w:sz="0" w:space="0" w:color="auto"/>
        <w:left w:val="none" w:sz="0" w:space="0" w:color="auto"/>
        <w:bottom w:val="none" w:sz="0" w:space="0" w:color="auto"/>
        <w:right w:val="none" w:sz="0" w:space="0" w:color="auto"/>
      </w:divBdr>
    </w:div>
    <w:div w:id="540749902">
      <w:bodyDiv w:val="1"/>
      <w:marLeft w:val="0"/>
      <w:marRight w:val="0"/>
      <w:marTop w:val="0"/>
      <w:marBottom w:val="0"/>
      <w:divBdr>
        <w:top w:val="none" w:sz="0" w:space="0" w:color="auto"/>
        <w:left w:val="none" w:sz="0" w:space="0" w:color="auto"/>
        <w:bottom w:val="none" w:sz="0" w:space="0" w:color="auto"/>
        <w:right w:val="none" w:sz="0" w:space="0" w:color="auto"/>
      </w:divBdr>
    </w:div>
    <w:div w:id="541943081">
      <w:bodyDiv w:val="1"/>
      <w:marLeft w:val="0"/>
      <w:marRight w:val="0"/>
      <w:marTop w:val="0"/>
      <w:marBottom w:val="0"/>
      <w:divBdr>
        <w:top w:val="none" w:sz="0" w:space="0" w:color="auto"/>
        <w:left w:val="none" w:sz="0" w:space="0" w:color="auto"/>
        <w:bottom w:val="none" w:sz="0" w:space="0" w:color="auto"/>
        <w:right w:val="none" w:sz="0" w:space="0" w:color="auto"/>
      </w:divBdr>
    </w:div>
    <w:div w:id="542059708">
      <w:bodyDiv w:val="1"/>
      <w:marLeft w:val="0"/>
      <w:marRight w:val="0"/>
      <w:marTop w:val="0"/>
      <w:marBottom w:val="0"/>
      <w:divBdr>
        <w:top w:val="none" w:sz="0" w:space="0" w:color="auto"/>
        <w:left w:val="none" w:sz="0" w:space="0" w:color="auto"/>
        <w:bottom w:val="none" w:sz="0" w:space="0" w:color="auto"/>
        <w:right w:val="none" w:sz="0" w:space="0" w:color="auto"/>
      </w:divBdr>
    </w:div>
    <w:div w:id="543174201">
      <w:bodyDiv w:val="1"/>
      <w:marLeft w:val="0"/>
      <w:marRight w:val="0"/>
      <w:marTop w:val="0"/>
      <w:marBottom w:val="0"/>
      <w:divBdr>
        <w:top w:val="none" w:sz="0" w:space="0" w:color="auto"/>
        <w:left w:val="none" w:sz="0" w:space="0" w:color="auto"/>
        <w:bottom w:val="none" w:sz="0" w:space="0" w:color="auto"/>
        <w:right w:val="none" w:sz="0" w:space="0" w:color="auto"/>
      </w:divBdr>
    </w:div>
    <w:div w:id="547180673">
      <w:bodyDiv w:val="1"/>
      <w:marLeft w:val="0"/>
      <w:marRight w:val="0"/>
      <w:marTop w:val="0"/>
      <w:marBottom w:val="0"/>
      <w:divBdr>
        <w:top w:val="none" w:sz="0" w:space="0" w:color="auto"/>
        <w:left w:val="none" w:sz="0" w:space="0" w:color="auto"/>
        <w:bottom w:val="none" w:sz="0" w:space="0" w:color="auto"/>
        <w:right w:val="none" w:sz="0" w:space="0" w:color="auto"/>
      </w:divBdr>
    </w:div>
    <w:div w:id="550729241">
      <w:bodyDiv w:val="1"/>
      <w:marLeft w:val="0"/>
      <w:marRight w:val="0"/>
      <w:marTop w:val="0"/>
      <w:marBottom w:val="0"/>
      <w:divBdr>
        <w:top w:val="none" w:sz="0" w:space="0" w:color="auto"/>
        <w:left w:val="none" w:sz="0" w:space="0" w:color="auto"/>
        <w:bottom w:val="none" w:sz="0" w:space="0" w:color="auto"/>
        <w:right w:val="none" w:sz="0" w:space="0" w:color="auto"/>
      </w:divBdr>
    </w:div>
    <w:div w:id="552038504">
      <w:bodyDiv w:val="1"/>
      <w:marLeft w:val="0"/>
      <w:marRight w:val="0"/>
      <w:marTop w:val="0"/>
      <w:marBottom w:val="0"/>
      <w:divBdr>
        <w:top w:val="none" w:sz="0" w:space="0" w:color="auto"/>
        <w:left w:val="none" w:sz="0" w:space="0" w:color="auto"/>
        <w:bottom w:val="none" w:sz="0" w:space="0" w:color="auto"/>
        <w:right w:val="none" w:sz="0" w:space="0" w:color="auto"/>
      </w:divBdr>
    </w:div>
    <w:div w:id="555162395">
      <w:bodyDiv w:val="1"/>
      <w:marLeft w:val="0"/>
      <w:marRight w:val="0"/>
      <w:marTop w:val="0"/>
      <w:marBottom w:val="0"/>
      <w:divBdr>
        <w:top w:val="none" w:sz="0" w:space="0" w:color="auto"/>
        <w:left w:val="none" w:sz="0" w:space="0" w:color="auto"/>
        <w:bottom w:val="none" w:sz="0" w:space="0" w:color="auto"/>
        <w:right w:val="none" w:sz="0" w:space="0" w:color="auto"/>
      </w:divBdr>
    </w:div>
    <w:div w:id="560099052">
      <w:bodyDiv w:val="1"/>
      <w:marLeft w:val="0"/>
      <w:marRight w:val="0"/>
      <w:marTop w:val="0"/>
      <w:marBottom w:val="0"/>
      <w:divBdr>
        <w:top w:val="none" w:sz="0" w:space="0" w:color="auto"/>
        <w:left w:val="none" w:sz="0" w:space="0" w:color="auto"/>
        <w:bottom w:val="none" w:sz="0" w:space="0" w:color="auto"/>
        <w:right w:val="none" w:sz="0" w:space="0" w:color="auto"/>
      </w:divBdr>
    </w:div>
    <w:div w:id="562326307">
      <w:bodyDiv w:val="1"/>
      <w:marLeft w:val="0"/>
      <w:marRight w:val="0"/>
      <w:marTop w:val="0"/>
      <w:marBottom w:val="0"/>
      <w:divBdr>
        <w:top w:val="none" w:sz="0" w:space="0" w:color="auto"/>
        <w:left w:val="none" w:sz="0" w:space="0" w:color="auto"/>
        <w:bottom w:val="none" w:sz="0" w:space="0" w:color="auto"/>
        <w:right w:val="none" w:sz="0" w:space="0" w:color="auto"/>
      </w:divBdr>
    </w:div>
    <w:div w:id="563570594">
      <w:bodyDiv w:val="1"/>
      <w:marLeft w:val="0"/>
      <w:marRight w:val="0"/>
      <w:marTop w:val="0"/>
      <w:marBottom w:val="0"/>
      <w:divBdr>
        <w:top w:val="none" w:sz="0" w:space="0" w:color="auto"/>
        <w:left w:val="none" w:sz="0" w:space="0" w:color="auto"/>
        <w:bottom w:val="none" w:sz="0" w:space="0" w:color="auto"/>
        <w:right w:val="none" w:sz="0" w:space="0" w:color="auto"/>
      </w:divBdr>
    </w:div>
    <w:div w:id="569656681">
      <w:bodyDiv w:val="1"/>
      <w:marLeft w:val="0"/>
      <w:marRight w:val="0"/>
      <w:marTop w:val="0"/>
      <w:marBottom w:val="0"/>
      <w:divBdr>
        <w:top w:val="none" w:sz="0" w:space="0" w:color="auto"/>
        <w:left w:val="none" w:sz="0" w:space="0" w:color="auto"/>
        <w:bottom w:val="none" w:sz="0" w:space="0" w:color="auto"/>
        <w:right w:val="none" w:sz="0" w:space="0" w:color="auto"/>
      </w:divBdr>
    </w:div>
    <w:div w:id="571351206">
      <w:bodyDiv w:val="1"/>
      <w:marLeft w:val="0"/>
      <w:marRight w:val="0"/>
      <w:marTop w:val="0"/>
      <w:marBottom w:val="0"/>
      <w:divBdr>
        <w:top w:val="none" w:sz="0" w:space="0" w:color="auto"/>
        <w:left w:val="none" w:sz="0" w:space="0" w:color="auto"/>
        <w:bottom w:val="none" w:sz="0" w:space="0" w:color="auto"/>
        <w:right w:val="none" w:sz="0" w:space="0" w:color="auto"/>
      </w:divBdr>
    </w:div>
    <w:div w:id="571889824">
      <w:bodyDiv w:val="1"/>
      <w:marLeft w:val="0"/>
      <w:marRight w:val="0"/>
      <w:marTop w:val="0"/>
      <w:marBottom w:val="0"/>
      <w:divBdr>
        <w:top w:val="none" w:sz="0" w:space="0" w:color="auto"/>
        <w:left w:val="none" w:sz="0" w:space="0" w:color="auto"/>
        <w:bottom w:val="none" w:sz="0" w:space="0" w:color="auto"/>
        <w:right w:val="none" w:sz="0" w:space="0" w:color="auto"/>
      </w:divBdr>
    </w:div>
    <w:div w:id="575822418">
      <w:bodyDiv w:val="1"/>
      <w:marLeft w:val="0"/>
      <w:marRight w:val="0"/>
      <w:marTop w:val="0"/>
      <w:marBottom w:val="0"/>
      <w:divBdr>
        <w:top w:val="none" w:sz="0" w:space="0" w:color="auto"/>
        <w:left w:val="none" w:sz="0" w:space="0" w:color="auto"/>
        <w:bottom w:val="none" w:sz="0" w:space="0" w:color="auto"/>
        <w:right w:val="none" w:sz="0" w:space="0" w:color="auto"/>
      </w:divBdr>
    </w:div>
    <w:div w:id="576522717">
      <w:bodyDiv w:val="1"/>
      <w:marLeft w:val="0"/>
      <w:marRight w:val="0"/>
      <w:marTop w:val="0"/>
      <w:marBottom w:val="0"/>
      <w:divBdr>
        <w:top w:val="none" w:sz="0" w:space="0" w:color="auto"/>
        <w:left w:val="none" w:sz="0" w:space="0" w:color="auto"/>
        <w:bottom w:val="none" w:sz="0" w:space="0" w:color="auto"/>
        <w:right w:val="none" w:sz="0" w:space="0" w:color="auto"/>
      </w:divBdr>
    </w:div>
    <w:div w:id="576745909">
      <w:bodyDiv w:val="1"/>
      <w:marLeft w:val="0"/>
      <w:marRight w:val="0"/>
      <w:marTop w:val="0"/>
      <w:marBottom w:val="0"/>
      <w:divBdr>
        <w:top w:val="none" w:sz="0" w:space="0" w:color="auto"/>
        <w:left w:val="none" w:sz="0" w:space="0" w:color="auto"/>
        <w:bottom w:val="none" w:sz="0" w:space="0" w:color="auto"/>
        <w:right w:val="none" w:sz="0" w:space="0" w:color="auto"/>
      </w:divBdr>
    </w:div>
    <w:div w:id="580795878">
      <w:bodyDiv w:val="1"/>
      <w:marLeft w:val="0"/>
      <w:marRight w:val="0"/>
      <w:marTop w:val="0"/>
      <w:marBottom w:val="0"/>
      <w:divBdr>
        <w:top w:val="none" w:sz="0" w:space="0" w:color="auto"/>
        <w:left w:val="none" w:sz="0" w:space="0" w:color="auto"/>
        <w:bottom w:val="none" w:sz="0" w:space="0" w:color="auto"/>
        <w:right w:val="none" w:sz="0" w:space="0" w:color="auto"/>
      </w:divBdr>
    </w:div>
    <w:div w:id="583805997">
      <w:bodyDiv w:val="1"/>
      <w:marLeft w:val="0"/>
      <w:marRight w:val="0"/>
      <w:marTop w:val="0"/>
      <w:marBottom w:val="0"/>
      <w:divBdr>
        <w:top w:val="none" w:sz="0" w:space="0" w:color="auto"/>
        <w:left w:val="none" w:sz="0" w:space="0" w:color="auto"/>
        <w:bottom w:val="none" w:sz="0" w:space="0" w:color="auto"/>
        <w:right w:val="none" w:sz="0" w:space="0" w:color="auto"/>
      </w:divBdr>
    </w:div>
    <w:div w:id="585193874">
      <w:bodyDiv w:val="1"/>
      <w:marLeft w:val="0"/>
      <w:marRight w:val="0"/>
      <w:marTop w:val="0"/>
      <w:marBottom w:val="0"/>
      <w:divBdr>
        <w:top w:val="none" w:sz="0" w:space="0" w:color="auto"/>
        <w:left w:val="none" w:sz="0" w:space="0" w:color="auto"/>
        <w:bottom w:val="none" w:sz="0" w:space="0" w:color="auto"/>
        <w:right w:val="none" w:sz="0" w:space="0" w:color="auto"/>
      </w:divBdr>
    </w:div>
    <w:div w:id="586613896">
      <w:bodyDiv w:val="1"/>
      <w:marLeft w:val="0"/>
      <w:marRight w:val="0"/>
      <w:marTop w:val="0"/>
      <w:marBottom w:val="0"/>
      <w:divBdr>
        <w:top w:val="none" w:sz="0" w:space="0" w:color="auto"/>
        <w:left w:val="none" w:sz="0" w:space="0" w:color="auto"/>
        <w:bottom w:val="none" w:sz="0" w:space="0" w:color="auto"/>
        <w:right w:val="none" w:sz="0" w:space="0" w:color="auto"/>
      </w:divBdr>
    </w:div>
    <w:div w:id="586882500">
      <w:bodyDiv w:val="1"/>
      <w:marLeft w:val="0"/>
      <w:marRight w:val="0"/>
      <w:marTop w:val="0"/>
      <w:marBottom w:val="0"/>
      <w:divBdr>
        <w:top w:val="none" w:sz="0" w:space="0" w:color="auto"/>
        <w:left w:val="none" w:sz="0" w:space="0" w:color="auto"/>
        <w:bottom w:val="none" w:sz="0" w:space="0" w:color="auto"/>
        <w:right w:val="none" w:sz="0" w:space="0" w:color="auto"/>
      </w:divBdr>
    </w:div>
    <w:div w:id="593056980">
      <w:bodyDiv w:val="1"/>
      <w:marLeft w:val="0"/>
      <w:marRight w:val="0"/>
      <w:marTop w:val="0"/>
      <w:marBottom w:val="0"/>
      <w:divBdr>
        <w:top w:val="none" w:sz="0" w:space="0" w:color="auto"/>
        <w:left w:val="none" w:sz="0" w:space="0" w:color="auto"/>
        <w:bottom w:val="none" w:sz="0" w:space="0" w:color="auto"/>
        <w:right w:val="none" w:sz="0" w:space="0" w:color="auto"/>
      </w:divBdr>
    </w:div>
    <w:div w:id="599948723">
      <w:bodyDiv w:val="1"/>
      <w:marLeft w:val="0"/>
      <w:marRight w:val="0"/>
      <w:marTop w:val="0"/>
      <w:marBottom w:val="0"/>
      <w:divBdr>
        <w:top w:val="none" w:sz="0" w:space="0" w:color="auto"/>
        <w:left w:val="none" w:sz="0" w:space="0" w:color="auto"/>
        <w:bottom w:val="none" w:sz="0" w:space="0" w:color="auto"/>
        <w:right w:val="none" w:sz="0" w:space="0" w:color="auto"/>
      </w:divBdr>
    </w:div>
    <w:div w:id="601107125">
      <w:bodyDiv w:val="1"/>
      <w:marLeft w:val="0"/>
      <w:marRight w:val="0"/>
      <w:marTop w:val="0"/>
      <w:marBottom w:val="0"/>
      <w:divBdr>
        <w:top w:val="none" w:sz="0" w:space="0" w:color="auto"/>
        <w:left w:val="none" w:sz="0" w:space="0" w:color="auto"/>
        <w:bottom w:val="none" w:sz="0" w:space="0" w:color="auto"/>
        <w:right w:val="none" w:sz="0" w:space="0" w:color="auto"/>
      </w:divBdr>
    </w:div>
    <w:div w:id="607782530">
      <w:bodyDiv w:val="1"/>
      <w:marLeft w:val="0"/>
      <w:marRight w:val="0"/>
      <w:marTop w:val="0"/>
      <w:marBottom w:val="0"/>
      <w:divBdr>
        <w:top w:val="none" w:sz="0" w:space="0" w:color="auto"/>
        <w:left w:val="none" w:sz="0" w:space="0" w:color="auto"/>
        <w:bottom w:val="none" w:sz="0" w:space="0" w:color="auto"/>
        <w:right w:val="none" w:sz="0" w:space="0" w:color="auto"/>
      </w:divBdr>
    </w:div>
    <w:div w:id="607783363">
      <w:bodyDiv w:val="1"/>
      <w:marLeft w:val="0"/>
      <w:marRight w:val="0"/>
      <w:marTop w:val="0"/>
      <w:marBottom w:val="0"/>
      <w:divBdr>
        <w:top w:val="none" w:sz="0" w:space="0" w:color="auto"/>
        <w:left w:val="none" w:sz="0" w:space="0" w:color="auto"/>
        <w:bottom w:val="none" w:sz="0" w:space="0" w:color="auto"/>
        <w:right w:val="none" w:sz="0" w:space="0" w:color="auto"/>
      </w:divBdr>
    </w:div>
    <w:div w:id="609363979">
      <w:bodyDiv w:val="1"/>
      <w:marLeft w:val="0"/>
      <w:marRight w:val="0"/>
      <w:marTop w:val="0"/>
      <w:marBottom w:val="0"/>
      <w:divBdr>
        <w:top w:val="none" w:sz="0" w:space="0" w:color="auto"/>
        <w:left w:val="none" w:sz="0" w:space="0" w:color="auto"/>
        <w:bottom w:val="none" w:sz="0" w:space="0" w:color="auto"/>
        <w:right w:val="none" w:sz="0" w:space="0" w:color="auto"/>
      </w:divBdr>
    </w:div>
    <w:div w:id="609969855">
      <w:bodyDiv w:val="1"/>
      <w:marLeft w:val="0"/>
      <w:marRight w:val="0"/>
      <w:marTop w:val="0"/>
      <w:marBottom w:val="0"/>
      <w:divBdr>
        <w:top w:val="none" w:sz="0" w:space="0" w:color="auto"/>
        <w:left w:val="none" w:sz="0" w:space="0" w:color="auto"/>
        <w:bottom w:val="none" w:sz="0" w:space="0" w:color="auto"/>
        <w:right w:val="none" w:sz="0" w:space="0" w:color="auto"/>
      </w:divBdr>
    </w:div>
    <w:div w:id="610012519">
      <w:bodyDiv w:val="1"/>
      <w:marLeft w:val="0"/>
      <w:marRight w:val="0"/>
      <w:marTop w:val="0"/>
      <w:marBottom w:val="0"/>
      <w:divBdr>
        <w:top w:val="none" w:sz="0" w:space="0" w:color="auto"/>
        <w:left w:val="none" w:sz="0" w:space="0" w:color="auto"/>
        <w:bottom w:val="none" w:sz="0" w:space="0" w:color="auto"/>
        <w:right w:val="none" w:sz="0" w:space="0" w:color="auto"/>
      </w:divBdr>
    </w:div>
    <w:div w:id="611398172">
      <w:bodyDiv w:val="1"/>
      <w:marLeft w:val="0"/>
      <w:marRight w:val="0"/>
      <w:marTop w:val="0"/>
      <w:marBottom w:val="0"/>
      <w:divBdr>
        <w:top w:val="none" w:sz="0" w:space="0" w:color="auto"/>
        <w:left w:val="none" w:sz="0" w:space="0" w:color="auto"/>
        <w:bottom w:val="none" w:sz="0" w:space="0" w:color="auto"/>
        <w:right w:val="none" w:sz="0" w:space="0" w:color="auto"/>
      </w:divBdr>
    </w:div>
    <w:div w:id="612636184">
      <w:bodyDiv w:val="1"/>
      <w:marLeft w:val="0"/>
      <w:marRight w:val="0"/>
      <w:marTop w:val="0"/>
      <w:marBottom w:val="0"/>
      <w:divBdr>
        <w:top w:val="none" w:sz="0" w:space="0" w:color="auto"/>
        <w:left w:val="none" w:sz="0" w:space="0" w:color="auto"/>
        <w:bottom w:val="none" w:sz="0" w:space="0" w:color="auto"/>
        <w:right w:val="none" w:sz="0" w:space="0" w:color="auto"/>
      </w:divBdr>
    </w:div>
    <w:div w:id="615991341">
      <w:bodyDiv w:val="1"/>
      <w:marLeft w:val="0"/>
      <w:marRight w:val="0"/>
      <w:marTop w:val="0"/>
      <w:marBottom w:val="0"/>
      <w:divBdr>
        <w:top w:val="none" w:sz="0" w:space="0" w:color="auto"/>
        <w:left w:val="none" w:sz="0" w:space="0" w:color="auto"/>
        <w:bottom w:val="none" w:sz="0" w:space="0" w:color="auto"/>
        <w:right w:val="none" w:sz="0" w:space="0" w:color="auto"/>
      </w:divBdr>
    </w:div>
    <w:div w:id="617639208">
      <w:bodyDiv w:val="1"/>
      <w:marLeft w:val="0"/>
      <w:marRight w:val="0"/>
      <w:marTop w:val="0"/>
      <w:marBottom w:val="0"/>
      <w:divBdr>
        <w:top w:val="none" w:sz="0" w:space="0" w:color="auto"/>
        <w:left w:val="none" w:sz="0" w:space="0" w:color="auto"/>
        <w:bottom w:val="none" w:sz="0" w:space="0" w:color="auto"/>
        <w:right w:val="none" w:sz="0" w:space="0" w:color="auto"/>
      </w:divBdr>
    </w:div>
    <w:div w:id="620914373">
      <w:bodyDiv w:val="1"/>
      <w:marLeft w:val="0"/>
      <w:marRight w:val="0"/>
      <w:marTop w:val="0"/>
      <w:marBottom w:val="0"/>
      <w:divBdr>
        <w:top w:val="none" w:sz="0" w:space="0" w:color="auto"/>
        <w:left w:val="none" w:sz="0" w:space="0" w:color="auto"/>
        <w:bottom w:val="none" w:sz="0" w:space="0" w:color="auto"/>
        <w:right w:val="none" w:sz="0" w:space="0" w:color="auto"/>
      </w:divBdr>
    </w:div>
    <w:div w:id="624850247">
      <w:bodyDiv w:val="1"/>
      <w:marLeft w:val="0"/>
      <w:marRight w:val="0"/>
      <w:marTop w:val="0"/>
      <w:marBottom w:val="0"/>
      <w:divBdr>
        <w:top w:val="none" w:sz="0" w:space="0" w:color="auto"/>
        <w:left w:val="none" w:sz="0" w:space="0" w:color="auto"/>
        <w:bottom w:val="none" w:sz="0" w:space="0" w:color="auto"/>
        <w:right w:val="none" w:sz="0" w:space="0" w:color="auto"/>
      </w:divBdr>
    </w:div>
    <w:div w:id="625621353">
      <w:bodyDiv w:val="1"/>
      <w:marLeft w:val="0"/>
      <w:marRight w:val="0"/>
      <w:marTop w:val="0"/>
      <w:marBottom w:val="0"/>
      <w:divBdr>
        <w:top w:val="none" w:sz="0" w:space="0" w:color="auto"/>
        <w:left w:val="none" w:sz="0" w:space="0" w:color="auto"/>
        <w:bottom w:val="none" w:sz="0" w:space="0" w:color="auto"/>
        <w:right w:val="none" w:sz="0" w:space="0" w:color="auto"/>
      </w:divBdr>
    </w:div>
    <w:div w:id="627780748">
      <w:bodyDiv w:val="1"/>
      <w:marLeft w:val="0"/>
      <w:marRight w:val="0"/>
      <w:marTop w:val="0"/>
      <w:marBottom w:val="0"/>
      <w:divBdr>
        <w:top w:val="none" w:sz="0" w:space="0" w:color="auto"/>
        <w:left w:val="none" w:sz="0" w:space="0" w:color="auto"/>
        <w:bottom w:val="none" w:sz="0" w:space="0" w:color="auto"/>
        <w:right w:val="none" w:sz="0" w:space="0" w:color="auto"/>
      </w:divBdr>
    </w:div>
    <w:div w:id="639266177">
      <w:bodyDiv w:val="1"/>
      <w:marLeft w:val="0"/>
      <w:marRight w:val="0"/>
      <w:marTop w:val="0"/>
      <w:marBottom w:val="0"/>
      <w:divBdr>
        <w:top w:val="none" w:sz="0" w:space="0" w:color="auto"/>
        <w:left w:val="none" w:sz="0" w:space="0" w:color="auto"/>
        <w:bottom w:val="none" w:sz="0" w:space="0" w:color="auto"/>
        <w:right w:val="none" w:sz="0" w:space="0" w:color="auto"/>
      </w:divBdr>
    </w:div>
    <w:div w:id="639698606">
      <w:bodyDiv w:val="1"/>
      <w:marLeft w:val="0"/>
      <w:marRight w:val="0"/>
      <w:marTop w:val="0"/>
      <w:marBottom w:val="0"/>
      <w:divBdr>
        <w:top w:val="none" w:sz="0" w:space="0" w:color="auto"/>
        <w:left w:val="none" w:sz="0" w:space="0" w:color="auto"/>
        <w:bottom w:val="none" w:sz="0" w:space="0" w:color="auto"/>
        <w:right w:val="none" w:sz="0" w:space="0" w:color="auto"/>
      </w:divBdr>
    </w:div>
    <w:div w:id="639770585">
      <w:bodyDiv w:val="1"/>
      <w:marLeft w:val="0"/>
      <w:marRight w:val="0"/>
      <w:marTop w:val="0"/>
      <w:marBottom w:val="0"/>
      <w:divBdr>
        <w:top w:val="none" w:sz="0" w:space="0" w:color="auto"/>
        <w:left w:val="none" w:sz="0" w:space="0" w:color="auto"/>
        <w:bottom w:val="none" w:sz="0" w:space="0" w:color="auto"/>
        <w:right w:val="none" w:sz="0" w:space="0" w:color="auto"/>
      </w:divBdr>
    </w:div>
    <w:div w:id="649283887">
      <w:bodyDiv w:val="1"/>
      <w:marLeft w:val="0"/>
      <w:marRight w:val="0"/>
      <w:marTop w:val="0"/>
      <w:marBottom w:val="0"/>
      <w:divBdr>
        <w:top w:val="none" w:sz="0" w:space="0" w:color="auto"/>
        <w:left w:val="none" w:sz="0" w:space="0" w:color="auto"/>
        <w:bottom w:val="none" w:sz="0" w:space="0" w:color="auto"/>
        <w:right w:val="none" w:sz="0" w:space="0" w:color="auto"/>
      </w:divBdr>
    </w:div>
    <w:div w:id="656038209">
      <w:bodyDiv w:val="1"/>
      <w:marLeft w:val="0"/>
      <w:marRight w:val="0"/>
      <w:marTop w:val="0"/>
      <w:marBottom w:val="0"/>
      <w:divBdr>
        <w:top w:val="none" w:sz="0" w:space="0" w:color="auto"/>
        <w:left w:val="none" w:sz="0" w:space="0" w:color="auto"/>
        <w:bottom w:val="none" w:sz="0" w:space="0" w:color="auto"/>
        <w:right w:val="none" w:sz="0" w:space="0" w:color="auto"/>
      </w:divBdr>
    </w:div>
    <w:div w:id="656691525">
      <w:bodyDiv w:val="1"/>
      <w:marLeft w:val="0"/>
      <w:marRight w:val="0"/>
      <w:marTop w:val="0"/>
      <w:marBottom w:val="0"/>
      <w:divBdr>
        <w:top w:val="none" w:sz="0" w:space="0" w:color="auto"/>
        <w:left w:val="none" w:sz="0" w:space="0" w:color="auto"/>
        <w:bottom w:val="none" w:sz="0" w:space="0" w:color="auto"/>
        <w:right w:val="none" w:sz="0" w:space="0" w:color="auto"/>
      </w:divBdr>
    </w:div>
    <w:div w:id="659312471">
      <w:bodyDiv w:val="1"/>
      <w:marLeft w:val="0"/>
      <w:marRight w:val="0"/>
      <w:marTop w:val="0"/>
      <w:marBottom w:val="0"/>
      <w:divBdr>
        <w:top w:val="none" w:sz="0" w:space="0" w:color="auto"/>
        <w:left w:val="none" w:sz="0" w:space="0" w:color="auto"/>
        <w:bottom w:val="none" w:sz="0" w:space="0" w:color="auto"/>
        <w:right w:val="none" w:sz="0" w:space="0" w:color="auto"/>
      </w:divBdr>
    </w:div>
    <w:div w:id="663975923">
      <w:bodyDiv w:val="1"/>
      <w:marLeft w:val="0"/>
      <w:marRight w:val="0"/>
      <w:marTop w:val="0"/>
      <w:marBottom w:val="0"/>
      <w:divBdr>
        <w:top w:val="none" w:sz="0" w:space="0" w:color="auto"/>
        <w:left w:val="none" w:sz="0" w:space="0" w:color="auto"/>
        <w:bottom w:val="none" w:sz="0" w:space="0" w:color="auto"/>
        <w:right w:val="none" w:sz="0" w:space="0" w:color="auto"/>
      </w:divBdr>
    </w:div>
    <w:div w:id="664820417">
      <w:bodyDiv w:val="1"/>
      <w:marLeft w:val="0"/>
      <w:marRight w:val="0"/>
      <w:marTop w:val="0"/>
      <w:marBottom w:val="0"/>
      <w:divBdr>
        <w:top w:val="none" w:sz="0" w:space="0" w:color="auto"/>
        <w:left w:val="none" w:sz="0" w:space="0" w:color="auto"/>
        <w:bottom w:val="none" w:sz="0" w:space="0" w:color="auto"/>
        <w:right w:val="none" w:sz="0" w:space="0" w:color="auto"/>
      </w:divBdr>
    </w:div>
    <w:div w:id="665012458">
      <w:bodyDiv w:val="1"/>
      <w:marLeft w:val="0"/>
      <w:marRight w:val="0"/>
      <w:marTop w:val="0"/>
      <w:marBottom w:val="0"/>
      <w:divBdr>
        <w:top w:val="none" w:sz="0" w:space="0" w:color="auto"/>
        <w:left w:val="none" w:sz="0" w:space="0" w:color="auto"/>
        <w:bottom w:val="none" w:sz="0" w:space="0" w:color="auto"/>
        <w:right w:val="none" w:sz="0" w:space="0" w:color="auto"/>
      </w:divBdr>
    </w:div>
    <w:div w:id="667026984">
      <w:bodyDiv w:val="1"/>
      <w:marLeft w:val="0"/>
      <w:marRight w:val="0"/>
      <w:marTop w:val="0"/>
      <w:marBottom w:val="0"/>
      <w:divBdr>
        <w:top w:val="none" w:sz="0" w:space="0" w:color="auto"/>
        <w:left w:val="none" w:sz="0" w:space="0" w:color="auto"/>
        <w:bottom w:val="none" w:sz="0" w:space="0" w:color="auto"/>
        <w:right w:val="none" w:sz="0" w:space="0" w:color="auto"/>
      </w:divBdr>
    </w:div>
    <w:div w:id="669259335">
      <w:bodyDiv w:val="1"/>
      <w:marLeft w:val="0"/>
      <w:marRight w:val="0"/>
      <w:marTop w:val="0"/>
      <w:marBottom w:val="0"/>
      <w:divBdr>
        <w:top w:val="none" w:sz="0" w:space="0" w:color="auto"/>
        <w:left w:val="none" w:sz="0" w:space="0" w:color="auto"/>
        <w:bottom w:val="none" w:sz="0" w:space="0" w:color="auto"/>
        <w:right w:val="none" w:sz="0" w:space="0" w:color="auto"/>
      </w:divBdr>
    </w:div>
    <w:div w:id="672488518">
      <w:bodyDiv w:val="1"/>
      <w:marLeft w:val="0"/>
      <w:marRight w:val="0"/>
      <w:marTop w:val="0"/>
      <w:marBottom w:val="0"/>
      <w:divBdr>
        <w:top w:val="none" w:sz="0" w:space="0" w:color="auto"/>
        <w:left w:val="none" w:sz="0" w:space="0" w:color="auto"/>
        <w:bottom w:val="none" w:sz="0" w:space="0" w:color="auto"/>
        <w:right w:val="none" w:sz="0" w:space="0" w:color="auto"/>
      </w:divBdr>
    </w:div>
    <w:div w:id="673923778">
      <w:bodyDiv w:val="1"/>
      <w:marLeft w:val="0"/>
      <w:marRight w:val="0"/>
      <w:marTop w:val="0"/>
      <w:marBottom w:val="0"/>
      <w:divBdr>
        <w:top w:val="none" w:sz="0" w:space="0" w:color="auto"/>
        <w:left w:val="none" w:sz="0" w:space="0" w:color="auto"/>
        <w:bottom w:val="none" w:sz="0" w:space="0" w:color="auto"/>
        <w:right w:val="none" w:sz="0" w:space="0" w:color="auto"/>
      </w:divBdr>
    </w:div>
    <w:div w:id="674040600">
      <w:bodyDiv w:val="1"/>
      <w:marLeft w:val="0"/>
      <w:marRight w:val="0"/>
      <w:marTop w:val="0"/>
      <w:marBottom w:val="0"/>
      <w:divBdr>
        <w:top w:val="none" w:sz="0" w:space="0" w:color="auto"/>
        <w:left w:val="none" w:sz="0" w:space="0" w:color="auto"/>
        <w:bottom w:val="none" w:sz="0" w:space="0" w:color="auto"/>
        <w:right w:val="none" w:sz="0" w:space="0" w:color="auto"/>
      </w:divBdr>
    </w:div>
    <w:div w:id="680594759">
      <w:bodyDiv w:val="1"/>
      <w:marLeft w:val="0"/>
      <w:marRight w:val="0"/>
      <w:marTop w:val="0"/>
      <w:marBottom w:val="0"/>
      <w:divBdr>
        <w:top w:val="none" w:sz="0" w:space="0" w:color="auto"/>
        <w:left w:val="none" w:sz="0" w:space="0" w:color="auto"/>
        <w:bottom w:val="none" w:sz="0" w:space="0" w:color="auto"/>
        <w:right w:val="none" w:sz="0" w:space="0" w:color="auto"/>
      </w:divBdr>
    </w:div>
    <w:div w:id="682172108">
      <w:bodyDiv w:val="1"/>
      <w:marLeft w:val="0"/>
      <w:marRight w:val="0"/>
      <w:marTop w:val="0"/>
      <w:marBottom w:val="0"/>
      <w:divBdr>
        <w:top w:val="none" w:sz="0" w:space="0" w:color="auto"/>
        <w:left w:val="none" w:sz="0" w:space="0" w:color="auto"/>
        <w:bottom w:val="none" w:sz="0" w:space="0" w:color="auto"/>
        <w:right w:val="none" w:sz="0" w:space="0" w:color="auto"/>
      </w:divBdr>
    </w:div>
    <w:div w:id="685330469">
      <w:bodyDiv w:val="1"/>
      <w:marLeft w:val="0"/>
      <w:marRight w:val="0"/>
      <w:marTop w:val="0"/>
      <w:marBottom w:val="0"/>
      <w:divBdr>
        <w:top w:val="none" w:sz="0" w:space="0" w:color="auto"/>
        <w:left w:val="none" w:sz="0" w:space="0" w:color="auto"/>
        <w:bottom w:val="none" w:sz="0" w:space="0" w:color="auto"/>
        <w:right w:val="none" w:sz="0" w:space="0" w:color="auto"/>
      </w:divBdr>
    </w:div>
    <w:div w:id="687020981">
      <w:bodyDiv w:val="1"/>
      <w:marLeft w:val="0"/>
      <w:marRight w:val="0"/>
      <w:marTop w:val="0"/>
      <w:marBottom w:val="0"/>
      <w:divBdr>
        <w:top w:val="none" w:sz="0" w:space="0" w:color="auto"/>
        <w:left w:val="none" w:sz="0" w:space="0" w:color="auto"/>
        <w:bottom w:val="none" w:sz="0" w:space="0" w:color="auto"/>
        <w:right w:val="none" w:sz="0" w:space="0" w:color="auto"/>
      </w:divBdr>
    </w:div>
    <w:div w:id="688995280">
      <w:bodyDiv w:val="1"/>
      <w:marLeft w:val="0"/>
      <w:marRight w:val="0"/>
      <w:marTop w:val="0"/>
      <w:marBottom w:val="0"/>
      <w:divBdr>
        <w:top w:val="none" w:sz="0" w:space="0" w:color="auto"/>
        <w:left w:val="none" w:sz="0" w:space="0" w:color="auto"/>
        <w:bottom w:val="none" w:sz="0" w:space="0" w:color="auto"/>
        <w:right w:val="none" w:sz="0" w:space="0" w:color="auto"/>
      </w:divBdr>
    </w:div>
    <w:div w:id="689068273">
      <w:bodyDiv w:val="1"/>
      <w:marLeft w:val="0"/>
      <w:marRight w:val="0"/>
      <w:marTop w:val="0"/>
      <w:marBottom w:val="0"/>
      <w:divBdr>
        <w:top w:val="none" w:sz="0" w:space="0" w:color="auto"/>
        <w:left w:val="none" w:sz="0" w:space="0" w:color="auto"/>
        <w:bottom w:val="none" w:sz="0" w:space="0" w:color="auto"/>
        <w:right w:val="none" w:sz="0" w:space="0" w:color="auto"/>
      </w:divBdr>
    </w:div>
    <w:div w:id="691302865">
      <w:bodyDiv w:val="1"/>
      <w:marLeft w:val="0"/>
      <w:marRight w:val="0"/>
      <w:marTop w:val="0"/>
      <w:marBottom w:val="0"/>
      <w:divBdr>
        <w:top w:val="none" w:sz="0" w:space="0" w:color="auto"/>
        <w:left w:val="none" w:sz="0" w:space="0" w:color="auto"/>
        <w:bottom w:val="none" w:sz="0" w:space="0" w:color="auto"/>
        <w:right w:val="none" w:sz="0" w:space="0" w:color="auto"/>
      </w:divBdr>
    </w:div>
    <w:div w:id="694426059">
      <w:bodyDiv w:val="1"/>
      <w:marLeft w:val="0"/>
      <w:marRight w:val="0"/>
      <w:marTop w:val="0"/>
      <w:marBottom w:val="0"/>
      <w:divBdr>
        <w:top w:val="none" w:sz="0" w:space="0" w:color="auto"/>
        <w:left w:val="none" w:sz="0" w:space="0" w:color="auto"/>
        <w:bottom w:val="none" w:sz="0" w:space="0" w:color="auto"/>
        <w:right w:val="none" w:sz="0" w:space="0" w:color="auto"/>
      </w:divBdr>
    </w:div>
    <w:div w:id="694886650">
      <w:bodyDiv w:val="1"/>
      <w:marLeft w:val="0"/>
      <w:marRight w:val="0"/>
      <w:marTop w:val="0"/>
      <w:marBottom w:val="0"/>
      <w:divBdr>
        <w:top w:val="none" w:sz="0" w:space="0" w:color="auto"/>
        <w:left w:val="none" w:sz="0" w:space="0" w:color="auto"/>
        <w:bottom w:val="none" w:sz="0" w:space="0" w:color="auto"/>
        <w:right w:val="none" w:sz="0" w:space="0" w:color="auto"/>
      </w:divBdr>
    </w:div>
    <w:div w:id="700784911">
      <w:bodyDiv w:val="1"/>
      <w:marLeft w:val="0"/>
      <w:marRight w:val="0"/>
      <w:marTop w:val="0"/>
      <w:marBottom w:val="0"/>
      <w:divBdr>
        <w:top w:val="none" w:sz="0" w:space="0" w:color="auto"/>
        <w:left w:val="none" w:sz="0" w:space="0" w:color="auto"/>
        <w:bottom w:val="none" w:sz="0" w:space="0" w:color="auto"/>
        <w:right w:val="none" w:sz="0" w:space="0" w:color="auto"/>
      </w:divBdr>
    </w:div>
    <w:div w:id="702637820">
      <w:bodyDiv w:val="1"/>
      <w:marLeft w:val="0"/>
      <w:marRight w:val="0"/>
      <w:marTop w:val="0"/>
      <w:marBottom w:val="0"/>
      <w:divBdr>
        <w:top w:val="none" w:sz="0" w:space="0" w:color="auto"/>
        <w:left w:val="none" w:sz="0" w:space="0" w:color="auto"/>
        <w:bottom w:val="none" w:sz="0" w:space="0" w:color="auto"/>
        <w:right w:val="none" w:sz="0" w:space="0" w:color="auto"/>
      </w:divBdr>
    </w:div>
    <w:div w:id="704522443">
      <w:bodyDiv w:val="1"/>
      <w:marLeft w:val="0"/>
      <w:marRight w:val="0"/>
      <w:marTop w:val="0"/>
      <w:marBottom w:val="0"/>
      <w:divBdr>
        <w:top w:val="none" w:sz="0" w:space="0" w:color="auto"/>
        <w:left w:val="none" w:sz="0" w:space="0" w:color="auto"/>
        <w:bottom w:val="none" w:sz="0" w:space="0" w:color="auto"/>
        <w:right w:val="none" w:sz="0" w:space="0" w:color="auto"/>
      </w:divBdr>
    </w:div>
    <w:div w:id="707100034">
      <w:bodyDiv w:val="1"/>
      <w:marLeft w:val="0"/>
      <w:marRight w:val="0"/>
      <w:marTop w:val="0"/>
      <w:marBottom w:val="0"/>
      <w:divBdr>
        <w:top w:val="none" w:sz="0" w:space="0" w:color="auto"/>
        <w:left w:val="none" w:sz="0" w:space="0" w:color="auto"/>
        <w:bottom w:val="none" w:sz="0" w:space="0" w:color="auto"/>
        <w:right w:val="none" w:sz="0" w:space="0" w:color="auto"/>
      </w:divBdr>
    </w:div>
    <w:div w:id="711541825">
      <w:bodyDiv w:val="1"/>
      <w:marLeft w:val="0"/>
      <w:marRight w:val="0"/>
      <w:marTop w:val="0"/>
      <w:marBottom w:val="0"/>
      <w:divBdr>
        <w:top w:val="none" w:sz="0" w:space="0" w:color="auto"/>
        <w:left w:val="none" w:sz="0" w:space="0" w:color="auto"/>
        <w:bottom w:val="none" w:sz="0" w:space="0" w:color="auto"/>
        <w:right w:val="none" w:sz="0" w:space="0" w:color="auto"/>
      </w:divBdr>
    </w:div>
    <w:div w:id="717585554">
      <w:bodyDiv w:val="1"/>
      <w:marLeft w:val="0"/>
      <w:marRight w:val="0"/>
      <w:marTop w:val="0"/>
      <w:marBottom w:val="0"/>
      <w:divBdr>
        <w:top w:val="none" w:sz="0" w:space="0" w:color="auto"/>
        <w:left w:val="none" w:sz="0" w:space="0" w:color="auto"/>
        <w:bottom w:val="none" w:sz="0" w:space="0" w:color="auto"/>
        <w:right w:val="none" w:sz="0" w:space="0" w:color="auto"/>
      </w:divBdr>
    </w:div>
    <w:div w:id="718553328">
      <w:bodyDiv w:val="1"/>
      <w:marLeft w:val="0"/>
      <w:marRight w:val="0"/>
      <w:marTop w:val="0"/>
      <w:marBottom w:val="0"/>
      <w:divBdr>
        <w:top w:val="none" w:sz="0" w:space="0" w:color="auto"/>
        <w:left w:val="none" w:sz="0" w:space="0" w:color="auto"/>
        <w:bottom w:val="none" w:sz="0" w:space="0" w:color="auto"/>
        <w:right w:val="none" w:sz="0" w:space="0" w:color="auto"/>
      </w:divBdr>
      <w:divsChild>
        <w:div w:id="371006243">
          <w:marLeft w:val="0"/>
          <w:marRight w:val="0"/>
          <w:marTop w:val="0"/>
          <w:marBottom w:val="0"/>
          <w:divBdr>
            <w:top w:val="none" w:sz="0" w:space="0" w:color="auto"/>
            <w:left w:val="none" w:sz="0" w:space="0" w:color="auto"/>
            <w:bottom w:val="none" w:sz="0" w:space="0" w:color="auto"/>
            <w:right w:val="none" w:sz="0" w:space="0" w:color="auto"/>
          </w:divBdr>
        </w:div>
        <w:div w:id="591206365">
          <w:marLeft w:val="0"/>
          <w:marRight w:val="0"/>
          <w:marTop w:val="0"/>
          <w:marBottom w:val="0"/>
          <w:divBdr>
            <w:top w:val="none" w:sz="0" w:space="0" w:color="auto"/>
            <w:left w:val="none" w:sz="0" w:space="0" w:color="auto"/>
            <w:bottom w:val="none" w:sz="0" w:space="0" w:color="auto"/>
            <w:right w:val="none" w:sz="0" w:space="0" w:color="auto"/>
          </w:divBdr>
        </w:div>
        <w:div w:id="787550321">
          <w:marLeft w:val="0"/>
          <w:marRight w:val="0"/>
          <w:marTop w:val="0"/>
          <w:marBottom w:val="0"/>
          <w:divBdr>
            <w:top w:val="none" w:sz="0" w:space="0" w:color="auto"/>
            <w:left w:val="none" w:sz="0" w:space="0" w:color="auto"/>
            <w:bottom w:val="none" w:sz="0" w:space="0" w:color="auto"/>
            <w:right w:val="none" w:sz="0" w:space="0" w:color="auto"/>
          </w:divBdr>
        </w:div>
        <w:div w:id="1149515053">
          <w:marLeft w:val="0"/>
          <w:marRight w:val="0"/>
          <w:marTop w:val="0"/>
          <w:marBottom w:val="0"/>
          <w:divBdr>
            <w:top w:val="none" w:sz="0" w:space="0" w:color="auto"/>
            <w:left w:val="none" w:sz="0" w:space="0" w:color="auto"/>
            <w:bottom w:val="none" w:sz="0" w:space="0" w:color="auto"/>
            <w:right w:val="none" w:sz="0" w:space="0" w:color="auto"/>
          </w:divBdr>
        </w:div>
        <w:div w:id="1376542608">
          <w:marLeft w:val="0"/>
          <w:marRight w:val="0"/>
          <w:marTop w:val="0"/>
          <w:marBottom w:val="0"/>
          <w:divBdr>
            <w:top w:val="none" w:sz="0" w:space="0" w:color="auto"/>
            <w:left w:val="none" w:sz="0" w:space="0" w:color="auto"/>
            <w:bottom w:val="none" w:sz="0" w:space="0" w:color="auto"/>
            <w:right w:val="none" w:sz="0" w:space="0" w:color="auto"/>
          </w:divBdr>
        </w:div>
      </w:divsChild>
    </w:div>
    <w:div w:id="722798077">
      <w:bodyDiv w:val="1"/>
      <w:marLeft w:val="0"/>
      <w:marRight w:val="0"/>
      <w:marTop w:val="0"/>
      <w:marBottom w:val="0"/>
      <w:divBdr>
        <w:top w:val="none" w:sz="0" w:space="0" w:color="auto"/>
        <w:left w:val="none" w:sz="0" w:space="0" w:color="auto"/>
        <w:bottom w:val="none" w:sz="0" w:space="0" w:color="auto"/>
        <w:right w:val="none" w:sz="0" w:space="0" w:color="auto"/>
      </w:divBdr>
    </w:div>
    <w:div w:id="731389981">
      <w:bodyDiv w:val="1"/>
      <w:marLeft w:val="0"/>
      <w:marRight w:val="0"/>
      <w:marTop w:val="0"/>
      <w:marBottom w:val="0"/>
      <w:divBdr>
        <w:top w:val="none" w:sz="0" w:space="0" w:color="auto"/>
        <w:left w:val="none" w:sz="0" w:space="0" w:color="auto"/>
        <w:bottom w:val="none" w:sz="0" w:space="0" w:color="auto"/>
        <w:right w:val="none" w:sz="0" w:space="0" w:color="auto"/>
      </w:divBdr>
    </w:div>
    <w:div w:id="731849437">
      <w:bodyDiv w:val="1"/>
      <w:marLeft w:val="0"/>
      <w:marRight w:val="0"/>
      <w:marTop w:val="0"/>
      <w:marBottom w:val="0"/>
      <w:divBdr>
        <w:top w:val="none" w:sz="0" w:space="0" w:color="auto"/>
        <w:left w:val="none" w:sz="0" w:space="0" w:color="auto"/>
        <w:bottom w:val="none" w:sz="0" w:space="0" w:color="auto"/>
        <w:right w:val="none" w:sz="0" w:space="0" w:color="auto"/>
      </w:divBdr>
    </w:div>
    <w:div w:id="733046615">
      <w:bodyDiv w:val="1"/>
      <w:marLeft w:val="0"/>
      <w:marRight w:val="0"/>
      <w:marTop w:val="0"/>
      <w:marBottom w:val="0"/>
      <w:divBdr>
        <w:top w:val="none" w:sz="0" w:space="0" w:color="auto"/>
        <w:left w:val="none" w:sz="0" w:space="0" w:color="auto"/>
        <w:bottom w:val="none" w:sz="0" w:space="0" w:color="auto"/>
        <w:right w:val="none" w:sz="0" w:space="0" w:color="auto"/>
      </w:divBdr>
    </w:div>
    <w:div w:id="740179908">
      <w:bodyDiv w:val="1"/>
      <w:marLeft w:val="0"/>
      <w:marRight w:val="0"/>
      <w:marTop w:val="0"/>
      <w:marBottom w:val="0"/>
      <w:divBdr>
        <w:top w:val="none" w:sz="0" w:space="0" w:color="auto"/>
        <w:left w:val="none" w:sz="0" w:space="0" w:color="auto"/>
        <w:bottom w:val="none" w:sz="0" w:space="0" w:color="auto"/>
        <w:right w:val="none" w:sz="0" w:space="0" w:color="auto"/>
      </w:divBdr>
    </w:div>
    <w:div w:id="745763139">
      <w:bodyDiv w:val="1"/>
      <w:marLeft w:val="0"/>
      <w:marRight w:val="0"/>
      <w:marTop w:val="0"/>
      <w:marBottom w:val="0"/>
      <w:divBdr>
        <w:top w:val="none" w:sz="0" w:space="0" w:color="auto"/>
        <w:left w:val="none" w:sz="0" w:space="0" w:color="auto"/>
        <w:bottom w:val="none" w:sz="0" w:space="0" w:color="auto"/>
        <w:right w:val="none" w:sz="0" w:space="0" w:color="auto"/>
      </w:divBdr>
    </w:div>
    <w:div w:id="748232900">
      <w:bodyDiv w:val="1"/>
      <w:marLeft w:val="0"/>
      <w:marRight w:val="0"/>
      <w:marTop w:val="0"/>
      <w:marBottom w:val="0"/>
      <w:divBdr>
        <w:top w:val="none" w:sz="0" w:space="0" w:color="auto"/>
        <w:left w:val="none" w:sz="0" w:space="0" w:color="auto"/>
        <w:bottom w:val="none" w:sz="0" w:space="0" w:color="auto"/>
        <w:right w:val="none" w:sz="0" w:space="0" w:color="auto"/>
      </w:divBdr>
    </w:div>
    <w:div w:id="748775174">
      <w:bodyDiv w:val="1"/>
      <w:marLeft w:val="0"/>
      <w:marRight w:val="0"/>
      <w:marTop w:val="0"/>
      <w:marBottom w:val="0"/>
      <w:divBdr>
        <w:top w:val="none" w:sz="0" w:space="0" w:color="auto"/>
        <w:left w:val="none" w:sz="0" w:space="0" w:color="auto"/>
        <w:bottom w:val="none" w:sz="0" w:space="0" w:color="auto"/>
        <w:right w:val="none" w:sz="0" w:space="0" w:color="auto"/>
      </w:divBdr>
    </w:div>
    <w:div w:id="752510564">
      <w:bodyDiv w:val="1"/>
      <w:marLeft w:val="0"/>
      <w:marRight w:val="0"/>
      <w:marTop w:val="0"/>
      <w:marBottom w:val="0"/>
      <w:divBdr>
        <w:top w:val="none" w:sz="0" w:space="0" w:color="auto"/>
        <w:left w:val="none" w:sz="0" w:space="0" w:color="auto"/>
        <w:bottom w:val="none" w:sz="0" w:space="0" w:color="auto"/>
        <w:right w:val="none" w:sz="0" w:space="0" w:color="auto"/>
      </w:divBdr>
    </w:div>
    <w:div w:id="758210317">
      <w:bodyDiv w:val="1"/>
      <w:marLeft w:val="0"/>
      <w:marRight w:val="0"/>
      <w:marTop w:val="0"/>
      <w:marBottom w:val="0"/>
      <w:divBdr>
        <w:top w:val="none" w:sz="0" w:space="0" w:color="auto"/>
        <w:left w:val="none" w:sz="0" w:space="0" w:color="auto"/>
        <w:bottom w:val="none" w:sz="0" w:space="0" w:color="auto"/>
        <w:right w:val="none" w:sz="0" w:space="0" w:color="auto"/>
      </w:divBdr>
    </w:div>
    <w:div w:id="761610111">
      <w:bodyDiv w:val="1"/>
      <w:marLeft w:val="0"/>
      <w:marRight w:val="0"/>
      <w:marTop w:val="0"/>
      <w:marBottom w:val="0"/>
      <w:divBdr>
        <w:top w:val="none" w:sz="0" w:space="0" w:color="auto"/>
        <w:left w:val="none" w:sz="0" w:space="0" w:color="auto"/>
        <w:bottom w:val="none" w:sz="0" w:space="0" w:color="auto"/>
        <w:right w:val="none" w:sz="0" w:space="0" w:color="auto"/>
      </w:divBdr>
    </w:div>
    <w:div w:id="761999474">
      <w:bodyDiv w:val="1"/>
      <w:marLeft w:val="0"/>
      <w:marRight w:val="0"/>
      <w:marTop w:val="0"/>
      <w:marBottom w:val="0"/>
      <w:divBdr>
        <w:top w:val="none" w:sz="0" w:space="0" w:color="auto"/>
        <w:left w:val="none" w:sz="0" w:space="0" w:color="auto"/>
        <w:bottom w:val="none" w:sz="0" w:space="0" w:color="auto"/>
        <w:right w:val="none" w:sz="0" w:space="0" w:color="auto"/>
      </w:divBdr>
    </w:div>
    <w:div w:id="764155132">
      <w:bodyDiv w:val="1"/>
      <w:marLeft w:val="0"/>
      <w:marRight w:val="0"/>
      <w:marTop w:val="0"/>
      <w:marBottom w:val="0"/>
      <w:divBdr>
        <w:top w:val="none" w:sz="0" w:space="0" w:color="auto"/>
        <w:left w:val="none" w:sz="0" w:space="0" w:color="auto"/>
        <w:bottom w:val="none" w:sz="0" w:space="0" w:color="auto"/>
        <w:right w:val="none" w:sz="0" w:space="0" w:color="auto"/>
      </w:divBdr>
    </w:div>
    <w:div w:id="767234933">
      <w:bodyDiv w:val="1"/>
      <w:marLeft w:val="0"/>
      <w:marRight w:val="0"/>
      <w:marTop w:val="0"/>
      <w:marBottom w:val="0"/>
      <w:divBdr>
        <w:top w:val="none" w:sz="0" w:space="0" w:color="auto"/>
        <w:left w:val="none" w:sz="0" w:space="0" w:color="auto"/>
        <w:bottom w:val="none" w:sz="0" w:space="0" w:color="auto"/>
        <w:right w:val="none" w:sz="0" w:space="0" w:color="auto"/>
      </w:divBdr>
    </w:div>
    <w:div w:id="770080328">
      <w:bodyDiv w:val="1"/>
      <w:marLeft w:val="0"/>
      <w:marRight w:val="0"/>
      <w:marTop w:val="0"/>
      <w:marBottom w:val="0"/>
      <w:divBdr>
        <w:top w:val="none" w:sz="0" w:space="0" w:color="auto"/>
        <w:left w:val="none" w:sz="0" w:space="0" w:color="auto"/>
        <w:bottom w:val="none" w:sz="0" w:space="0" w:color="auto"/>
        <w:right w:val="none" w:sz="0" w:space="0" w:color="auto"/>
      </w:divBdr>
    </w:div>
    <w:div w:id="773983720">
      <w:bodyDiv w:val="1"/>
      <w:marLeft w:val="0"/>
      <w:marRight w:val="0"/>
      <w:marTop w:val="0"/>
      <w:marBottom w:val="0"/>
      <w:divBdr>
        <w:top w:val="none" w:sz="0" w:space="0" w:color="auto"/>
        <w:left w:val="none" w:sz="0" w:space="0" w:color="auto"/>
        <w:bottom w:val="none" w:sz="0" w:space="0" w:color="auto"/>
        <w:right w:val="none" w:sz="0" w:space="0" w:color="auto"/>
      </w:divBdr>
    </w:div>
    <w:div w:id="774062570">
      <w:bodyDiv w:val="1"/>
      <w:marLeft w:val="0"/>
      <w:marRight w:val="0"/>
      <w:marTop w:val="0"/>
      <w:marBottom w:val="0"/>
      <w:divBdr>
        <w:top w:val="none" w:sz="0" w:space="0" w:color="auto"/>
        <w:left w:val="none" w:sz="0" w:space="0" w:color="auto"/>
        <w:bottom w:val="none" w:sz="0" w:space="0" w:color="auto"/>
        <w:right w:val="none" w:sz="0" w:space="0" w:color="auto"/>
      </w:divBdr>
    </w:div>
    <w:div w:id="775297800">
      <w:bodyDiv w:val="1"/>
      <w:marLeft w:val="0"/>
      <w:marRight w:val="0"/>
      <w:marTop w:val="0"/>
      <w:marBottom w:val="0"/>
      <w:divBdr>
        <w:top w:val="none" w:sz="0" w:space="0" w:color="auto"/>
        <w:left w:val="none" w:sz="0" w:space="0" w:color="auto"/>
        <w:bottom w:val="none" w:sz="0" w:space="0" w:color="auto"/>
        <w:right w:val="none" w:sz="0" w:space="0" w:color="auto"/>
      </w:divBdr>
    </w:div>
    <w:div w:id="777601619">
      <w:bodyDiv w:val="1"/>
      <w:marLeft w:val="0"/>
      <w:marRight w:val="0"/>
      <w:marTop w:val="0"/>
      <w:marBottom w:val="0"/>
      <w:divBdr>
        <w:top w:val="none" w:sz="0" w:space="0" w:color="auto"/>
        <w:left w:val="none" w:sz="0" w:space="0" w:color="auto"/>
        <w:bottom w:val="none" w:sz="0" w:space="0" w:color="auto"/>
        <w:right w:val="none" w:sz="0" w:space="0" w:color="auto"/>
      </w:divBdr>
    </w:div>
    <w:div w:id="780564444">
      <w:bodyDiv w:val="1"/>
      <w:marLeft w:val="0"/>
      <w:marRight w:val="0"/>
      <w:marTop w:val="0"/>
      <w:marBottom w:val="0"/>
      <w:divBdr>
        <w:top w:val="none" w:sz="0" w:space="0" w:color="auto"/>
        <w:left w:val="none" w:sz="0" w:space="0" w:color="auto"/>
        <w:bottom w:val="none" w:sz="0" w:space="0" w:color="auto"/>
        <w:right w:val="none" w:sz="0" w:space="0" w:color="auto"/>
      </w:divBdr>
    </w:div>
    <w:div w:id="788472515">
      <w:bodyDiv w:val="1"/>
      <w:marLeft w:val="0"/>
      <w:marRight w:val="0"/>
      <w:marTop w:val="0"/>
      <w:marBottom w:val="0"/>
      <w:divBdr>
        <w:top w:val="none" w:sz="0" w:space="0" w:color="auto"/>
        <w:left w:val="none" w:sz="0" w:space="0" w:color="auto"/>
        <w:bottom w:val="none" w:sz="0" w:space="0" w:color="auto"/>
        <w:right w:val="none" w:sz="0" w:space="0" w:color="auto"/>
      </w:divBdr>
    </w:div>
    <w:div w:id="789327096">
      <w:bodyDiv w:val="1"/>
      <w:marLeft w:val="0"/>
      <w:marRight w:val="0"/>
      <w:marTop w:val="0"/>
      <w:marBottom w:val="0"/>
      <w:divBdr>
        <w:top w:val="none" w:sz="0" w:space="0" w:color="auto"/>
        <w:left w:val="none" w:sz="0" w:space="0" w:color="auto"/>
        <w:bottom w:val="none" w:sz="0" w:space="0" w:color="auto"/>
        <w:right w:val="none" w:sz="0" w:space="0" w:color="auto"/>
      </w:divBdr>
    </w:div>
    <w:div w:id="791633355">
      <w:bodyDiv w:val="1"/>
      <w:marLeft w:val="0"/>
      <w:marRight w:val="0"/>
      <w:marTop w:val="0"/>
      <w:marBottom w:val="0"/>
      <w:divBdr>
        <w:top w:val="none" w:sz="0" w:space="0" w:color="auto"/>
        <w:left w:val="none" w:sz="0" w:space="0" w:color="auto"/>
        <w:bottom w:val="none" w:sz="0" w:space="0" w:color="auto"/>
        <w:right w:val="none" w:sz="0" w:space="0" w:color="auto"/>
      </w:divBdr>
    </w:div>
    <w:div w:id="794249675">
      <w:bodyDiv w:val="1"/>
      <w:marLeft w:val="0"/>
      <w:marRight w:val="0"/>
      <w:marTop w:val="0"/>
      <w:marBottom w:val="0"/>
      <w:divBdr>
        <w:top w:val="none" w:sz="0" w:space="0" w:color="auto"/>
        <w:left w:val="none" w:sz="0" w:space="0" w:color="auto"/>
        <w:bottom w:val="none" w:sz="0" w:space="0" w:color="auto"/>
        <w:right w:val="none" w:sz="0" w:space="0" w:color="auto"/>
      </w:divBdr>
    </w:div>
    <w:div w:id="794371408">
      <w:bodyDiv w:val="1"/>
      <w:marLeft w:val="0"/>
      <w:marRight w:val="0"/>
      <w:marTop w:val="0"/>
      <w:marBottom w:val="0"/>
      <w:divBdr>
        <w:top w:val="none" w:sz="0" w:space="0" w:color="auto"/>
        <w:left w:val="none" w:sz="0" w:space="0" w:color="auto"/>
        <w:bottom w:val="none" w:sz="0" w:space="0" w:color="auto"/>
        <w:right w:val="none" w:sz="0" w:space="0" w:color="auto"/>
      </w:divBdr>
    </w:div>
    <w:div w:id="795025456">
      <w:bodyDiv w:val="1"/>
      <w:marLeft w:val="0"/>
      <w:marRight w:val="0"/>
      <w:marTop w:val="0"/>
      <w:marBottom w:val="0"/>
      <w:divBdr>
        <w:top w:val="none" w:sz="0" w:space="0" w:color="auto"/>
        <w:left w:val="none" w:sz="0" w:space="0" w:color="auto"/>
        <w:bottom w:val="none" w:sz="0" w:space="0" w:color="auto"/>
        <w:right w:val="none" w:sz="0" w:space="0" w:color="auto"/>
      </w:divBdr>
    </w:div>
    <w:div w:id="795678456">
      <w:bodyDiv w:val="1"/>
      <w:marLeft w:val="0"/>
      <w:marRight w:val="0"/>
      <w:marTop w:val="0"/>
      <w:marBottom w:val="0"/>
      <w:divBdr>
        <w:top w:val="none" w:sz="0" w:space="0" w:color="auto"/>
        <w:left w:val="none" w:sz="0" w:space="0" w:color="auto"/>
        <w:bottom w:val="none" w:sz="0" w:space="0" w:color="auto"/>
        <w:right w:val="none" w:sz="0" w:space="0" w:color="auto"/>
      </w:divBdr>
    </w:div>
    <w:div w:id="795681747">
      <w:bodyDiv w:val="1"/>
      <w:marLeft w:val="0"/>
      <w:marRight w:val="0"/>
      <w:marTop w:val="0"/>
      <w:marBottom w:val="0"/>
      <w:divBdr>
        <w:top w:val="none" w:sz="0" w:space="0" w:color="auto"/>
        <w:left w:val="none" w:sz="0" w:space="0" w:color="auto"/>
        <w:bottom w:val="none" w:sz="0" w:space="0" w:color="auto"/>
        <w:right w:val="none" w:sz="0" w:space="0" w:color="auto"/>
      </w:divBdr>
    </w:div>
    <w:div w:id="795874498">
      <w:bodyDiv w:val="1"/>
      <w:marLeft w:val="0"/>
      <w:marRight w:val="0"/>
      <w:marTop w:val="0"/>
      <w:marBottom w:val="0"/>
      <w:divBdr>
        <w:top w:val="none" w:sz="0" w:space="0" w:color="auto"/>
        <w:left w:val="none" w:sz="0" w:space="0" w:color="auto"/>
        <w:bottom w:val="none" w:sz="0" w:space="0" w:color="auto"/>
        <w:right w:val="none" w:sz="0" w:space="0" w:color="auto"/>
      </w:divBdr>
    </w:div>
    <w:div w:id="799149126">
      <w:bodyDiv w:val="1"/>
      <w:marLeft w:val="0"/>
      <w:marRight w:val="0"/>
      <w:marTop w:val="0"/>
      <w:marBottom w:val="0"/>
      <w:divBdr>
        <w:top w:val="none" w:sz="0" w:space="0" w:color="auto"/>
        <w:left w:val="none" w:sz="0" w:space="0" w:color="auto"/>
        <w:bottom w:val="none" w:sz="0" w:space="0" w:color="auto"/>
        <w:right w:val="none" w:sz="0" w:space="0" w:color="auto"/>
      </w:divBdr>
    </w:div>
    <w:div w:id="799226658">
      <w:bodyDiv w:val="1"/>
      <w:marLeft w:val="0"/>
      <w:marRight w:val="0"/>
      <w:marTop w:val="0"/>
      <w:marBottom w:val="0"/>
      <w:divBdr>
        <w:top w:val="none" w:sz="0" w:space="0" w:color="auto"/>
        <w:left w:val="none" w:sz="0" w:space="0" w:color="auto"/>
        <w:bottom w:val="none" w:sz="0" w:space="0" w:color="auto"/>
        <w:right w:val="none" w:sz="0" w:space="0" w:color="auto"/>
      </w:divBdr>
    </w:div>
    <w:div w:id="804814664">
      <w:bodyDiv w:val="1"/>
      <w:marLeft w:val="0"/>
      <w:marRight w:val="0"/>
      <w:marTop w:val="0"/>
      <w:marBottom w:val="0"/>
      <w:divBdr>
        <w:top w:val="none" w:sz="0" w:space="0" w:color="auto"/>
        <w:left w:val="none" w:sz="0" w:space="0" w:color="auto"/>
        <w:bottom w:val="none" w:sz="0" w:space="0" w:color="auto"/>
        <w:right w:val="none" w:sz="0" w:space="0" w:color="auto"/>
      </w:divBdr>
    </w:div>
    <w:div w:id="806051867">
      <w:bodyDiv w:val="1"/>
      <w:marLeft w:val="0"/>
      <w:marRight w:val="0"/>
      <w:marTop w:val="0"/>
      <w:marBottom w:val="0"/>
      <w:divBdr>
        <w:top w:val="none" w:sz="0" w:space="0" w:color="auto"/>
        <w:left w:val="none" w:sz="0" w:space="0" w:color="auto"/>
        <w:bottom w:val="none" w:sz="0" w:space="0" w:color="auto"/>
        <w:right w:val="none" w:sz="0" w:space="0" w:color="auto"/>
      </w:divBdr>
    </w:div>
    <w:div w:id="809983882">
      <w:bodyDiv w:val="1"/>
      <w:marLeft w:val="0"/>
      <w:marRight w:val="0"/>
      <w:marTop w:val="0"/>
      <w:marBottom w:val="0"/>
      <w:divBdr>
        <w:top w:val="none" w:sz="0" w:space="0" w:color="auto"/>
        <w:left w:val="none" w:sz="0" w:space="0" w:color="auto"/>
        <w:bottom w:val="none" w:sz="0" w:space="0" w:color="auto"/>
        <w:right w:val="none" w:sz="0" w:space="0" w:color="auto"/>
      </w:divBdr>
    </w:div>
    <w:div w:id="812673750">
      <w:bodyDiv w:val="1"/>
      <w:marLeft w:val="0"/>
      <w:marRight w:val="0"/>
      <w:marTop w:val="0"/>
      <w:marBottom w:val="0"/>
      <w:divBdr>
        <w:top w:val="none" w:sz="0" w:space="0" w:color="auto"/>
        <w:left w:val="none" w:sz="0" w:space="0" w:color="auto"/>
        <w:bottom w:val="none" w:sz="0" w:space="0" w:color="auto"/>
        <w:right w:val="none" w:sz="0" w:space="0" w:color="auto"/>
      </w:divBdr>
    </w:div>
    <w:div w:id="812983817">
      <w:bodyDiv w:val="1"/>
      <w:marLeft w:val="0"/>
      <w:marRight w:val="0"/>
      <w:marTop w:val="0"/>
      <w:marBottom w:val="0"/>
      <w:divBdr>
        <w:top w:val="none" w:sz="0" w:space="0" w:color="auto"/>
        <w:left w:val="none" w:sz="0" w:space="0" w:color="auto"/>
        <w:bottom w:val="none" w:sz="0" w:space="0" w:color="auto"/>
        <w:right w:val="none" w:sz="0" w:space="0" w:color="auto"/>
      </w:divBdr>
    </w:div>
    <w:div w:id="824400687">
      <w:bodyDiv w:val="1"/>
      <w:marLeft w:val="0"/>
      <w:marRight w:val="0"/>
      <w:marTop w:val="0"/>
      <w:marBottom w:val="0"/>
      <w:divBdr>
        <w:top w:val="none" w:sz="0" w:space="0" w:color="auto"/>
        <w:left w:val="none" w:sz="0" w:space="0" w:color="auto"/>
        <w:bottom w:val="none" w:sz="0" w:space="0" w:color="auto"/>
        <w:right w:val="none" w:sz="0" w:space="0" w:color="auto"/>
      </w:divBdr>
    </w:div>
    <w:div w:id="824586570">
      <w:bodyDiv w:val="1"/>
      <w:marLeft w:val="0"/>
      <w:marRight w:val="0"/>
      <w:marTop w:val="0"/>
      <w:marBottom w:val="0"/>
      <w:divBdr>
        <w:top w:val="none" w:sz="0" w:space="0" w:color="auto"/>
        <w:left w:val="none" w:sz="0" w:space="0" w:color="auto"/>
        <w:bottom w:val="none" w:sz="0" w:space="0" w:color="auto"/>
        <w:right w:val="none" w:sz="0" w:space="0" w:color="auto"/>
      </w:divBdr>
    </w:div>
    <w:div w:id="829364780">
      <w:bodyDiv w:val="1"/>
      <w:marLeft w:val="0"/>
      <w:marRight w:val="0"/>
      <w:marTop w:val="0"/>
      <w:marBottom w:val="0"/>
      <w:divBdr>
        <w:top w:val="none" w:sz="0" w:space="0" w:color="auto"/>
        <w:left w:val="none" w:sz="0" w:space="0" w:color="auto"/>
        <w:bottom w:val="none" w:sz="0" w:space="0" w:color="auto"/>
        <w:right w:val="none" w:sz="0" w:space="0" w:color="auto"/>
      </w:divBdr>
    </w:div>
    <w:div w:id="829374087">
      <w:bodyDiv w:val="1"/>
      <w:marLeft w:val="0"/>
      <w:marRight w:val="0"/>
      <w:marTop w:val="0"/>
      <w:marBottom w:val="0"/>
      <w:divBdr>
        <w:top w:val="none" w:sz="0" w:space="0" w:color="auto"/>
        <w:left w:val="none" w:sz="0" w:space="0" w:color="auto"/>
        <w:bottom w:val="none" w:sz="0" w:space="0" w:color="auto"/>
        <w:right w:val="none" w:sz="0" w:space="0" w:color="auto"/>
      </w:divBdr>
    </w:div>
    <w:div w:id="829758097">
      <w:bodyDiv w:val="1"/>
      <w:marLeft w:val="0"/>
      <w:marRight w:val="0"/>
      <w:marTop w:val="0"/>
      <w:marBottom w:val="0"/>
      <w:divBdr>
        <w:top w:val="none" w:sz="0" w:space="0" w:color="auto"/>
        <w:left w:val="none" w:sz="0" w:space="0" w:color="auto"/>
        <w:bottom w:val="none" w:sz="0" w:space="0" w:color="auto"/>
        <w:right w:val="none" w:sz="0" w:space="0" w:color="auto"/>
      </w:divBdr>
    </w:div>
    <w:div w:id="831795665">
      <w:bodyDiv w:val="1"/>
      <w:marLeft w:val="0"/>
      <w:marRight w:val="0"/>
      <w:marTop w:val="0"/>
      <w:marBottom w:val="0"/>
      <w:divBdr>
        <w:top w:val="none" w:sz="0" w:space="0" w:color="auto"/>
        <w:left w:val="none" w:sz="0" w:space="0" w:color="auto"/>
        <w:bottom w:val="none" w:sz="0" w:space="0" w:color="auto"/>
        <w:right w:val="none" w:sz="0" w:space="0" w:color="auto"/>
      </w:divBdr>
    </w:div>
    <w:div w:id="841235594">
      <w:bodyDiv w:val="1"/>
      <w:marLeft w:val="0"/>
      <w:marRight w:val="0"/>
      <w:marTop w:val="0"/>
      <w:marBottom w:val="0"/>
      <w:divBdr>
        <w:top w:val="none" w:sz="0" w:space="0" w:color="auto"/>
        <w:left w:val="none" w:sz="0" w:space="0" w:color="auto"/>
        <w:bottom w:val="none" w:sz="0" w:space="0" w:color="auto"/>
        <w:right w:val="none" w:sz="0" w:space="0" w:color="auto"/>
      </w:divBdr>
    </w:div>
    <w:div w:id="843322457">
      <w:bodyDiv w:val="1"/>
      <w:marLeft w:val="0"/>
      <w:marRight w:val="0"/>
      <w:marTop w:val="0"/>
      <w:marBottom w:val="0"/>
      <w:divBdr>
        <w:top w:val="none" w:sz="0" w:space="0" w:color="auto"/>
        <w:left w:val="none" w:sz="0" w:space="0" w:color="auto"/>
        <w:bottom w:val="none" w:sz="0" w:space="0" w:color="auto"/>
        <w:right w:val="none" w:sz="0" w:space="0" w:color="auto"/>
      </w:divBdr>
    </w:div>
    <w:div w:id="849106023">
      <w:bodyDiv w:val="1"/>
      <w:marLeft w:val="0"/>
      <w:marRight w:val="0"/>
      <w:marTop w:val="0"/>
      <w:marBottom w:val="0"/>
      <w:divBdr>
        <w:top w:val="none" w:sz="0" w:space="0" w:color="auto"/>
        <w:left w:val="none" w:sz="0" w:space="0" w:color="auto"/>
        <w:bottom w:val="none" w:sz="0" w:space="0" w:color="auto"/>
        <w:right w:val="none" w:sz="0" w:space="0" w:color="auto"/>
      </w:divBdr>
    </w:div>
    <w:div w:id="850798928">
      <w:bodyDiv w:val="1"/>
      <w:marLeft w:val="0"/>
      <w:marRight w:val="0"/>
      <w:marTop w:val="0"/>
      <w:marBottom w:val="0"/>
      <w:divBdr>
        <w:top w:val="none" w:sz="0" w:space="0" w:color="auto"/>
        <w:left w:val="none" w:sz="0" w:space="0" w:color="auto"/>
        <w:bottom w:val="none" w:sz="0" w:space="0" w:color="auto"/>
        <w:right w:val="none" w:sz="0" w:space="0" w:color="auto"/>
      </w:divBdr>
    </w:div>
    <w:div w:id="851652953">
      <w:bodyDiv w:val="1"/>
      <w:marLeft w:val="0"/>
      <w:marRight w:val="0"/>
      <w:marTop w:val="0"/>
      <w:marBottom w:val="0"/>
      <w:divBdr>
        <w:top w:val="none" w:sz="0" w:space="0" w:color="auto"/>
        <w:left w:val="none" w:sz="0" w:space="0" w:color="auto"/>
        <w:bottom w:val="none" w:sz="0" w:space="0" w:color="auto"/>
        <w:right w:val="none" w:sz="0" w:space="0" w:color="auto"/>
      </w:divBdr>
    </w:div>
    <w:div w:id="851996606">
      <w:bodyDiv w:val="1"/>
      <w:marLeft w:val="0"/>
      <w:marRight w:val="0"/>
      <w:marTop w:val="0"/>
      <w:marBottom w:val="0"/>
      <w:divBdr>
        <w:top w:val="none" w:sz="0" w:space="0" w:color="auto"/>
        <w:left w:val="none" w:sz="0" w:space="0" w:color="auto"/>
        <w:bottom w:val="none" w:sz="0" w:space="0" w:color="auto"/>
        <w:right w:val="none" w:sz="0" w:space="0" w:color="auto"/>
      </w:divBdr>
    </w:div>
    <w:div w:id="854809029">
      <w:bodyDiv w:val="1"/>
      <w:marLeft w:val="0"/>
      <w:marRight w:val="0"/>
      <w:marTop w:val="0"/>
      <w:marBottom w:val="0"/>
      <w:divBdr>
        <w:top w:val="none" w:sz="0" w:space="0" w:color="auto"/>
        <w:left w:val="none" w:sz="0" w:space="0" w:color="auto"/>
        <w:bottom w:val="none" w:sz="0" w:space="0" w:color="auto"/>
        <w:right w:val="none" w:sz="0" w:space="0" w:color="auto"/>
      </w:divBdr>
    </w:div>
    <w:div w:id="855734556">
      <w:bodyDiv w:val="1"/>
      <w:marLeft w:val="0"/>
      <w:marRight w:val="0"/>
      <w:marTop w:val="0"/>
      <w:marBottom w:val="0"/>
      <w:divBdr>
        <w:top w:val="none" w:sz="0" w:space="0" w:color="auto"/>
        <w:left w:val="none" w:sz="0" w:space="0" w:color="auto"/>
        <w:bottom w:val="none" w:sz="0" w:space="0" w:color="auto"/>
        <w:right w:val="none" w:sz="0" w:space="0" w:color="auto"/>
      </w:divBdr>
    </w:div>
    <w:div w:id="860320126">
      <w:bodyDiv w:val="1"/>
      <w:marLeft w:val="0"/>
      <w:marRight w:val="0"/>
      <w:marTop w:val="0"/>
      <w:marBottom w:val="0"/>
      <w:divBdr>
        <w:top w:val="none" w:sz="0" w:space="0" w:color="auto"/>
        <w:left w:val="none" w:sz="0" w:space="0" w:color="auto"/>
        <w:bottom w:val="none" w:sz="0" w:space="0" w:color="auto"/>
        <w:right w:val="none" w:sz="0" w:space="0" w:color="auto"/>
      </w:divBdr>
    </w:div>
    <w:div w:id="868642370">
      <w:bodyDiv w:val="1"/>
      <w:marLeft w:val="0"/>
      <w:marRight w:val="0"/>
      <w:marTop w:val="0"/>
      <w:marBottom w:val="0"/>
      <w:divBdr>
        <w:top w:val="none" w:sz="0" w:space="0" w:color="auto"/>
        <w:left w:val="none" w:sz="0" w:space="0" w:color="auto"/>
        <w:bottom w:val="none" w:sz="0" w:space="0" w:color="auto"/>
        <w:right w:val="none" w:sz="0" w:space="0" w:color="auto"/>
      </w:divBdr>
    </w:div>
    <w:div w:id="871066357">
      <w:bodyDiv w:val="1"/>
      <w:marLeft w:val="0"/>
      <w:marRight w:val="0"/>
      <w:marTop w:val="0"/>
      <w:marBottom w:val="0"/>
      <w:divBdr>
        <w:top w:val="none" w:sz="0" w:space="0" w:color="auto"/>
        <w:left w:val="none" w:sz="0" w:space="0" w:color="auto"/>
        <w:bottom w:val="none" w:sz="0" w:space="0" w:color="auto"/>
        <w:right w:val="none" w:sz="0" w:space="0" w:color="auto"/>
      </w:divBdr>
    </w:div>
    <w:div w:id="873883748">
      <w:bodyDiv w:val="1"/>
      <w:marLeft w:val="0"/>
      <w:marRight w:val="0"/>
      <w:marTop w:val="0"/>
      <w:marBottom w:val="0"/>
      <w:divBdr>
        <w:top w:val="none" w:sz="0" w:space="0" w:color="auto"/>
        <w:left w:val="none" w:sz="0" w:space="0" w:color="auto"/>
        <w:bottom w:val="none" w:sz="0" w:space="0" w:color="auto"/>
        <w:right w:val="none" w:sz="0" w:space="0" w:color="auto"/>
      </w:divBdr>
    </w:div>
    <w:div w:id="879125791">
      <w:bodyDiv w:val="1"/>
      <w:marLeft w:val="0"/>
      <w:marRight w:val="0"/>
      <w:marTop w:val="0"/>
      <w:marBottom w:val="0"/>
      <w:divBdr>
        <w:top w:val="none" w:sz="0" w:space="0" w:color="auto"/>
        <w:left w:val="none" w:sz="0" w:space="0" w:color="auto"/>
        <w:bottom w:val="none" w:sz="0" w:space="0" w:color="auto"/>
        <w:right w:val="none" w:sz="0" w:space="0" w:color="auto"/>
      </w:divBdr>
    </w:div>
    <w:div w:id="881819623">
      <w:bodyDiv w:val="1"/>
      <w:marLeft w:val="0"/>
      <w:marRight w:val="0"/>
      <w:marTop w:val="0"/>
      <w:marBottom w:val="0"/>
      <w:divBdr>
        <w:top w:val="none" w:sz="0" w:space="0" w:color="auto"/>
        <w:left w:val="none" w:sz="0" w:space="0" w:color="auto"/>
        <w:bottom w:val="none" w:sz="0" w:space="0" w:color="auto"/>
        <w:right w:val="none" w:sz="0" w:space="0" w:color="auto"/>
      </w:divBdr>
    </w:div>
    <w:div w:id="884441067">
      <w:bodyDiv w:val="1"/>
      <w:marLeft w:val="0"/>
      <w:marRight w:val="0"/>
      <w:marTop w:val="0"/>
      <w:marBottom w:val="0"/>
      <w:divBdr>
        <w:top w:val="none" w:sz="0" w:space="0" w:color="auto"/>
        <w:left w:val="none" w:sz="0" w:space="0" w:color="auto"/>
        <w:bottom w:val="none" w:sz="0" w:space="0" w:color="auto"/>
        <w:right w:val="none" w:sz="0" w:space="0" w:color="auto"/>
      </w:divBdr>
    </w:div>
    <w:div w:id="889344975">
      <w:bodyDiv w:val="1"/>
      <w:marLeft w:val="0"/>
      <w:marRight w:val="0"/>
      <w:marTop w:val="0"/>
      <w:marBottom w:val="0"/>
      <w:divBdr>
        <w:top w:val="none" w:sz="0" w:space="0" w:color="auto"/>
        <w:left w:val="none" w:sz="0" w:space="0" w:color="auto"/>
        <w:bottom w:val="none" w:sz="0" w:space="0" w:color="auto"/>
        <w:right w:val="none" w:sz="0" w:space="0" w:color="auto"/>
      </w:divBdr>
    </w:div>
    <w:div w:id="891692498">
      <w:bodyDiv w:val="1"/>
      <w:marLeft w:val="0"/>
      <w:marRight w:val="0"/>
      <w:marTop w:val="0"/>
      <w:marBottom w:val="0"/>
      <w:divBdr>
        <w:top w:val="none" w:sz="0" w:space="0" w:color="auto"/>
        <w:left w:val="none" w:sz="0" w:space="0" w:color="auto"/>
        <w:bottom w:val="none" w:sz="0" w:space="0" w:color="auto"/>
        <w:right w:val="none" w:sz="0" w:space="0" w:color="auto"/>
      </w:divBdr>
    </w:div>
    <w:div w:id="892080922">
      <w:bodyDiv w:val="1"/>
      <w:marLeft w:val="0"/>
      <w:marRight w:val="0"/>
      <w:marTop w:val="0"/>
      <w:marBottom w:val="0"/>
      <w:divBdr>
        <w:top w:val="none" w:sz="0" w:space="0" w:color="auto"/>
        <w:left w:val="none" w:sz="0" w:space="0" w:color="auto"/>
        <w:bottom w:val="none" w:sz="0" w:space="0" w:color="auto"/>
        <w:right w:val="none" w:sz="0" w:space="0" w:color="auto"/>
      </w:divBdr>
    </w:div>
    <w:div w:id="892425295">
      <w:bodyDiv w:val="1"/>
      <w:marLeft w:val="0"/>
      <w:marRight w:val="0"/>
      <w:marTop w:val="0"/>
      <w:marBottom w:val="0"/>
      <w:divBdr>
        <w:top w:val="none" w:sz="0" w:space="0" w:color="auto"/>
        <w:left w:val="none" w:sz="0" w:space="0" w:color="auto"/>
        <w:bottom w:val="none" w:sz="0" w:space="0" w:color="auto"/>
        <w:right w:val="none" w:sz="0" w:space="0" w:color="auto"/>
      </w:divBdr>
    </w:div>
    <w:div w:id="894045686">
      <w:bodyDiv w:val="1"/>
      <w:marLeft w:val="0"/>
      <w:marRight w:val="0"/>
      <w:marTop w:val="0"/>
      <w:marBottom w:val="0"/>
      <w:divBdr>
        <w:top w:val="none" w:sz="0" w:space="0" w:color="auto"/>
        <w:left w:val="none" w:sz="0" w:space="0" w:color="auto"/>
        <w:bottom w:val="none" w:sz="0" w:space="0" w:color="auto"/>
        <w:right w:val="none" w:sz="0" w:space="0" w:color="auto"/>
      </w:divBdr>
    </w:div>
    <w:div w:id="899705836">
      <w:bodyDiv w:val="1"/>
      <w:marLeft w:val="0"/>
      <w:marRight w:val="0"/>
      <w:marTop w:val="0"/>
      <w:marBottom w:val="0"/>
      <w:divBdr>
        <w:top w:val="none" w:sz="0" w:space="0" w:color="auto"/>
        <w:left w:val="none" w:sz="0" w:space="0" w:color="auto"/>
        <w:bottom w:val="none" w:sz="0" w:space="0" w:color="auto"/>
        <w:right w:val="none" w:sz="0" w:space="0" w:color="auto"/>
      </w:divBdr>
    </w:div>
    <w:div w:id="902059983">
      <w:bodyDiv w:val="1"/>
      <w:marLeft w:val="0"/>
      <w:marRight w:val="0"/>
      <w:marTop w:val="0"/>
      <w:marBottom w:val="0"/>
      <w:divBdr>
        <w:top w:val="none" w:sz="0" w:space="0" w:color="auto"/>
        <w:left w:val="none" w:sz="0" w:space="0" w:color="auto"/>
        <w:bottom w:val="none" w:sz="0" w:space="0" w:color="auto"/>
        <w:right w:val="none" w:sz="0" w:space="0" w:color="auto"/>
      </w:divBdr>
    </w:div>
    <w:div w:id="904030110">
      <w:bodyDiv w:val="1"/>
      <w:marLeft w:val="0"/>
      <w:marRight w:val="0"/>
      <w:marTop w:val="0"/>
      <w:marBottom w:val="0"/>
      <w:divBdr>
        <w:top w:val="none" w:sz="0" w:space="0" w:color="auto"/>
        <w:left w:val="none" w:sz="0" w:space="0" w:color="auto"/>
        <w:bottom w:val="none" w:sz="0" w:space="0" w:color="auto"/>
        <w:right w:val="none" w:sz="0" w:space="0" w:color="auto"/>
      </w:divBdr>
    </w:div>
    <w:div w:id="904148512">
      <w:bodyDiv w:val="1"/>
      <w:marLeft w:val="0"/>
      <w:marRight w:val="0"/>
      <w:marTop w:val="0"/>
      <w:marBottom w:val="0"/>
      <w:divBdr>
        <w:top w:val="none" w:sz="0" w:space="0" w:color="auto"/>
        <w:left w:val="none" w:sz="0" w:space="0" w:color="auto"/>
        <w:bottom w:val="none" w:sz="0" w:space="0" w:color="auto"/>
        <w:right w:val="none" w:sz="0" w:space="0" w:color="auto"/>
      </w:divBdr>
    </w:div>
    <w:div w:id="906690997">
      <w:bodyDiv w:val="1"/>
      <w:marLeft w:val="0"/>
      <w:marRight w:val="0"/>
      <w:marTop w:val="0"/>
      <w:marBottom w:val="0"/>
      <w:divBdr>
        <w:top w:val="none" w:sz="0" w:space="0" w:color="auto"/>
        <w:left w:val="none" w:sz="0" w:space="0" w:color="auto"/>
        <w:bottom w:val="none" w:sz="0" w:space="0" w:color="auto"/>
        <w:right w:val="none" w:sz="0" w:space="0" w:color="auto"/>
      </w:divBdr>
    </w:div>
    <w:div w:id="906888011">
      <w:bodyDiv w:val="1"/>
      <w:marLeft w:val="0"/>
      <w:marRight w:val="0"/>
      <w:marTop w:val="0"/>
      <w:marBottom w:val="0"/>
      <w:divBdr>
        <w:top w:val="none" w:sz="0" w:space="0" w:color="auto"/>
        <w:left w:val="none" w:sz="0" w:space="0" w:color="auto"/>
        <w:bottom w:val="none" w:sz="0" w:space="0" w:color="auto"/>
        <w:right w:val="none" w:sz="0" w:space="0" w:color="auto"/>
      </w:divBdr>
      <w:divsChild>
        <w:div w:id="397245551">
          <w:marLeft w:val="0"/>
          <w:marRight w:val="0"/>
          <w:marTop w:val="0"/>
          <w:marBottom w:val="0"/>
          <w:divBdr>
            <w:top w:val="none" w:sz="0" w:space="0" w:color="auto"/>
            <w:left w:val="none" w:sz="0" w:space="0" w:color="auto"/>
            <w:bottom w:val="none" w:sz="0" w:space="0" w:color="auto"/>
            <w:right w:val="none" w:sz="0" w:space="0" w:color="auto"/>
          </w:divBdr>
        </w:div>
        <w:div w:id="1836458607">
          <w:marLeft w:val="0"/>
          <w:marRight w:val="0"/>
          <w:marTop w:val="0"/>
          <w:marBottom w:val="0"/>
          <w:divBdr>
            <w:top w:val="none" w:sz="0" w:space="0" w:color="auto"/>
            <w:left w:val="none" w:sz="0" w:space="0" w:color="auto"/>
            <w:bottom w:val="none" w:sz="0" w:space="0" w:color="auto"/>
            <w:right w:val="none" w:sz="0" w:space="0" w:color="auto"/>
          </w:divBdr>
        </w:div>
      </w:divsChild>
    </w:div>
    <w:div w:id="907496087">
      <w:bodyDiv w:val="1"/>
      <w:marLeft w:val="0"/>
      <w:marRight w:val="0"/>
      <w:marTop w:val="0"/>
      <w:marBottom w:val="0"/>
      <w:divBdr>
        <w:top w:val="none" w:sz="0" w:space="0" w:color="auto"/>
        <w:left w:val="none" w:sz="0" w:space="0" w:color="auto"/>
        <w:bottom w:val="none" w:sz="0" w:space="0" w:color="auto"/>
        <w:right w:val="none" w:sz="0" w:space="0" w:color="auto"/>
      </w:divBdr>
    </w:div>
    <w:div w:id="907805936">
      <w:bodyDiv w:val="1"/>
      <w:marLeft w:val="0"/>
      <w:marRight w:val="0"/>
      <w:marTop w:val="0"/>
      <w:marBottom w:val="0"/>
      <w:divBdr>
        <w:top w:val="none" w:sz="0" w:space="0" w:color="auto"/>
        <w:left w:val="none" w:sz="0" w:space="0" w:color="auto"/>
        <w:bottom w:val="none" w:sz="0" w:space="0" w:color="auto"/>
        <w:right w:val="none" w:sz="0" w:space="0" w:color="auto"/>
      </w:divBdr>
    </w:div>
    <w:div w:id="909848738">
      <w:bodyDiv w:val="1"/>
      <w:marLeft w:val="0"/>
      <w:marRight w:val="0"/>
      <w:marTop w:val="0"/>
      <w:marBottom w:val="0"/>
      <w:divBdr>
        <w:top w:val="none" w:sz="0" w:space="0" w:color="auto"/>
        <w:left w:val="none" w:sz="0" w:space="0" w:color="auto"/>
        <w:bottom w:val="none" w:sz="0" w:space="0" w:color="auto"/>
        <w:right w:val="none" w:sz="0" w:space="0" w:color="auto"/>
      </w:divBdr>
    </w:div>
    <w:div w:id="912737593">
      <w:bodyDiv w:val="1"/>
      <w:marLeft w:val="0"/>
      <w:marRight w:val="0"/>
      <w:marTop w:val="0"/>
      <w:marBottom w:val="0"/>
      <w:divBdr>
        <w:top w:val="none" w:sz="0" w:space="0" w:color="auto"/>
        <w:left w:val="none" w:sz="0" w:space="0" w:color="auto"/>
        <w:bottom w:val="none" w:sz="0" w:space="0" w:color="auto"/>
        <w:right w:val="none" w:sz="0" w:space="0" w:color="auto"/>
      </w:divBdr>
    </w:div>
    <w:div w:id="916013173">
      <w:bodyDiv w:val="1"/>
      <w:marLeft w:val="0"/>
      <w:marRight w:val="0"/>
      <w:marTop w:val="0"/>
      <w:marBottom w:val="0"/>
      <w:divBdr>
        <w:top w:val="none" w:sz="0" w:space="0" w:color="auto"/>
        <w:left w:val="none" w:sz="0" w:space="0" w:color="auto"/>
        <w:bottom w:val="none" w:sz="0" w:space="0" w:color="auto"/>
        <w:right w:val="none" w:sz="0" w:space="0" w:color="auto"/>
      </w:divBdr>
    </w:div>
    <w:div w:id="920480907">
      <w:bodyDiv w:val="1"/>
      <w:marLeft w:val="0"/>
      <w:marRight w:val="0"/>
      <w:marTop w:val="0"/>
      <w:marBottom w:val="0"/>
      <w:divBdr>
        <w:top w:val="none" w:sz="0" w:space="0" w:color="auto"/>
        <w:left w:val="none" w:sz="0" w:space="0" w:color="auto"/>
        <w:bottom w:val="none" w:sz="0" w:space="0" w:color="auto"/>
        <w:right w:val="none" w:sz="0" w:space="0" w:color="auto"/>
      </w:divBdr>
    </w:div>
    <w:div w:id="920522425">
      <w:bodyDiv w:val="1"/>
      <w:marLeft w:val="0"/>
      <w:marRight w:val="0"/>
      <w:marTop w:val="0"/>
      <w:marBottom w:val="0"/>
      <w:divBdr>
        <w:top w:val="none" w:sz="0" w:space="0" w:color="auto"/>
        <w:left w:val="none" w:sz="0" w:space="0" w:color="auto"/>
        <w:bottom w:val="none" w:sz="0" w:space="0" w:color="auto"/>
        <w:right w:val="none" w:sz="0" w:space="0" w:color="auto"/>
      </w:divBdr>
    </w:div>
    <w:div w:id="923219751">
      <w:bodyDiv w:val="1"/>
      <w:marLeft w:val="0"/>
      <w:marRight w:val="0"/>
      <w:marTop w:val="0"/>
      <w:marBottom w:val="0"/>
      <w:divBdr>
        <w:top w:val="none" w:sz="0" w:space="0" w:color="auto"/>
        <w:left w:val="none" w:sz="0" w:space="0" w:color="auto"/>
        <w:bottom w:val="none" w:sz="0" w:space="0" w:color="auto"/>
        <w:right w:val="none" w:sz="0" w:space="0" w:color="auto"/>
      </w:divBdr>
    </w:div>
    <w:div w:id="924656038">
      <w:bodyDiv w:val="1"/>
      <w:marLeft w:val="0"/>
      <w:marRight w:val="0"/>
      <w:marTop w:val="0"/>
      <w:marBottom w:val="0"/>
      <w:divBdr>
        <w:top w:val="none" w:sz="0" w:space="0" w:color="auto"/>
        <w:left w:val="none" w:sz="0" w:space="0" w:color="auto"/>
        <w:bottom w:val="none" w:sz="0" w:space="0" w:color="auto"/>
        <w:right w:val="none" w:sz="0" w:space="0" w:color="auto"/>
      </w:divBdr>
    </w:div>
    <w:div w:id="928272755">
      <w:bodyDiv w:val="1"/>
      <w:marLeft w:val="0"/>
      <w:marRight w:val="0"/>
      <w:marTop w:val="0"/>
      <w:marBottom w:val="0"/>
      <w:divBdr>
        <w:top w:val="none" w:sz="0" w:space="0" w:color="auto"/>
        <w:left w:val="none" w:sz="0" w:space="0" w:color="auto"/>
        <w:bottom w:val="none" w:sz="0" w:space="0" w:color="auto"/>
        <w:right w:val="none" w:sz="0" w:space="0" w:color="auto"/>
      </w:divBdr>
    </w:div>
    <w:div w:id="928927168">
      <w:bodyDiv w:val="1"/>
      <w:marLeft w:val="0"/>
      <w:marRight w:val="0"/>
      <w:marTop w:val="0"/>
      <w:marBottom w:val="0"/>
      <w:divBdr>
        <w:top w:val="none" w:sz="0" w:space="0" w:color="auto"/>
        <w:left w:val="none" w:sz="0" w:space="0" w:color="auto"/>
        <w:bottom w:val="none" w:sz="0" w:space="0" w:color="auto"/>
        <w:right w:val="none" w:sz="0" w:space="0" w:color="auto"/>
      </w:divBdr>
    </w:div>
    <w:div w:id="931738121">
      <w:bodyDiv w:val="1"/>
      <w:marLeft w:val="0"/>
      <w:marRight w:val="0"/>
      <w:marTop w:val="0"/>
      <w:marBottom w:val="0"/>
      <w:divBdr>
        <w:top w:val="none" w:sz="0" w:space="0" w:color="auto"/>
        <w:left w:val="none" w:sz="0" w:space="0" w:color="auto"/>
        <w:bottom w:val="none" w:sz="0" w:space="0" w:color="auto"/>
        <w:right w:val="none" w:sz="0" w:space="0" w:color="auto"/>
      </w:divBdr>
    </w:div>
    <w:div w:id="937250142">
      <w:bodyDiv w:val="1"/>
      <w:marLeft w:val="0"/>
      <w:marRight w:val="0"/>
      <w:marTop w:val="0"/>
      <w:marBottom w:val="0"/>
      <w:divBdr>
        <w:top w:val="none" w:sz="0" w:space="0" w:color="auto"/>
        <w:left w:val="none" w:sz="0" w:space="0" w:color="auto"/>
        <w:bottom w:val="none" w:sz="0" w:space="0" w:color="auto"/>
        <w:right w:val="none" w:sz="0" w:space="0" w:color="auto"/>
      </w:divBdr>
    </w:div>
    <w:div w:id="940528265">
      <w:bodyDiv w:val="1"/>
      <w:marLeft w:val="0"/>
      <w:marRight w:val="0"/>
      <w:marTop w:val="0"/>
      <w:marBottom w:val="0"/>
      <w:divBdr>
        <w:top w:val="none" w:sz="0" w:space="0" w:color="auto"/>
        <w:left w:val="none" w:sz="0" w:space="0" w:color="auto"/>
        <w:bottom w:val="none" w:sz="0" w:space="0" w:color="auto"/>
        <w:right w:val="none" w:sz="0" w:space="0" w:color="auto"/>
      </w:divBdr>
    </w:div>
    <w:div w:id="941840497">
      <w:bodyDiv w:val="1"/>
      <w:marLeft w:val="0"/>
      <w:marRight w:val="0"/>
      <w:marTop w:val="0"/>
      <w:marBottom w:val="0"/>
      <w:divBdr>
        <w:top w:val="none" w:sz="0" w:space="0" w:color="auto"/>
        <w:left w:val="none" w:sz="0" w:space="0" w:color="auto"/>
        <w:bottom w:val="none" w:sz="0" w:space="0" w:color="auto"/>
        <w:right w:val="none" w:sz="0" w:space="0" w:color="auto"/>
      </w:divBdr>
    </w:div>
    <w:div w:id="943611318">
      <w:bodyDiv w:val="1"/>
      <w:marLeft w:val="0"/>
      <w:marRight w:val="0"/>
      <w:marTop w:val="0"/>
      <w:marBottom w:val="0"/>
      <w:divBdr>
        <w:top w:val="none" w:sz="0" w:space="0" w:color="auto"/>
        <w:left w:val="none" w:sz="0" w:space="0" w:color="auto"/>
        <w:bottom w:val="none" w:sz="0" w:space="0" w:color="auto"/>
        <w:right w:val="none" w:sz="0" w:space="0" w:color="auto"/>
      </w:divBdr>
    </w:div>
    <w:div w:id="944968763">
      <w:bodyDiv w:val="1"/>
      <w:marLeft w:val="0"/>
      <w:marRight w:val="0"/>
      <w:marTop w:val="0"/>
      <w:marBottom w:val="0"/>
      <w:divBdr>
        <w:top w:val="none" w:sz="0" w:space="0" w:color="auto"/>
        <w:left w:val="none" w:sz="0" w:space="0" w:color="auto"/>
        <w:bottom w:val="none" w:sz="0" w:space="0" w:color="auto"/>
        <w:right w:val="none" w:sz="0" w:space="0" w:color="auto"/>
      </w:divBdr>
    </w:div>
    <w:div w:id="946497481">
      <w:bodyDiv w:val="1"/>
      <w:marLeft w:val="0"/>
      <w:marRight w:val="0"/>
      <w:marTop w:val="0"/>
      <w:marBottom w:val="0"/>
      <w:divBdr>
        <w:top w:val="none" w:sz="0" w:space="0" w:color="auto"/>
        <w:left w:val="none" w:sz="0" w:space="0" w:color="auto"/>
        <w:bottom w:val="none" w:sz="0" w:space="0" w:color="auto"/>
        <w:right w:val="none" w:sz="0" w:space="0" w:color="auto"/>
      </w:divBdr>
    </w:div>
    <w:div w:id="947011271">
      <w:bodyDiv w:val="1"/>
      <w:marLeft w:val="0"/>
      <w:marRight w:val="0"/>
      <w:marTop w:val="0"/>
      <w:marBottom w:val="0"/>
      <w:divBdr>
        <w:top w:val="none" w:sz="0" w:space="0" w:color="auto"/>
        <w:left w:val="none" w:sz="0" w:space="0" w:color="auto"/>
        <w:bottom w:val="none" w:sz="0" w:space="0" w:color="auto"/>
        <w:right w:val="none" w:sz="0" w:space="0" w:color="auto"/>
      </w:divBdr>
    </w:div>
    <w:div w:id="948972320">
      <w:bodyDiv w:val="1"/>
      <w:marLeft w:val="0"/>
      <w:marRight w:val="0"/>
      <w:marTop w:val="0"/>
      <w:marBottom w:val="0"/>
      <w:divBdr>
        <w:top w:val="none" w:sz="0" w:space="0" w:color="auto"/>
        <w:left w:val="none" w:sz="0" w:space="0" w:color="auto"/>
        <w:bottom w:val="none" w:sz="0" w:space="0" w:color="auto"/>
        <w:right w:val="none" w:sz="0" w:space="0" w:color="auto"/>
      </w:divBdr>
    </w:div>
    <w:div w:id="950010520">
      <w:bodyDiv w:val="1"/>
      <w:marLeft w:val="0"/>
      <w:marRight w:val="0"/>
      <w:marTop w:val="0"/>
      <w:marBottom w:val="0"/>
      <w:divBdr>
        <w:top w:val="none" w:sz="0" w:space="0" w:color="auto"/>
        <w:left w:val="none" w:sz="0" w:space="0" w:color="auto"/>
        <w:bottom w:val="none" w:sz="0" w:space="0" w:color="auto"/>
        <w:right w:val="none" w:sz="0" w:space="0" w:color="auto"/>
      </w:divBdr>
    </w:div>
    <w:div w:id="955258466">
      <w:bodyDiv w:val="1"/>
      <w:marLeft w:val="0"/>
      <w:marRight w:val="0"/>
      <w:marTop w:val="0"/>
      <w:marBottom w:val="0"/>
      <w:divBdr>
        <w:top w:val="none" w:sz="0" w:space="0" w:color="auto"/>
        <w:left w:val="none" w:sz="0" w:space="0" w:color="auto"/>
        <w:bottom w:val="none" w:sz="0" w:space="0" w:color="auto"/>
        <w:right w:val="none" w:sz="0" w:space="0" w:color="auto"/>
      </w:divBdr>
    </w:div>
    <w:div w:id="958609714">
      <w:bodyDiv w:val="1"/>
      <w:marLeft w:val="0"/>
      <w:marRight w:val="0"/>
      <w:marTop w:val="0"/>
      <w:marBottom w:val="0"/>
      <w:divBdr>
        <w:top w:val="none" w:sz="0" w:space="0" w:color="auto"/>
        <w:left w:val="none" w:sz="0" w:space="0" w:color="auto"/>
        <w:bottom w:val="none" w:sz="0" w:space="0" w:color="auto"/>
        <w:right w:val="none" w:sz="0" w:space="0" w:color="auto"/>
      </w:divBdr>
    </w:div>
    <w:div w:id="960845231">
      <w:bodyDiv w:val="1"/>
      <w:marLeft w:val="0"/>
      <w:marRight w:val="0"/>
      <w:marTop w:val="0"/>
      <w:marBottom w:val="0"/>
      <w:divBdr>
        <w:top w:val="none" w:sz="0" w:space="0" w:color="auto"/>
        <w:left w:val="none" w:sz="0" w:space="0" w:color="auto"/>
        <w:bottom w:val="none" w:sz="0" w:space="0" w:color="auto"/>
        <w:right w:val="none" w:sz="0" w:space="0" w:color="auto"/>
      </w:divBdr>
    </w:div>
    <w:div w:id="961227618">
      <w:bodyDiv w:val="1"/>
      <w:marLeft w:val="0"/>
      <w:marRight w:val="0"/>
      <w:marTop w:val="0"/>
      <w:marBottom w:val="0"/>
      <w:divBdr>
        <w:top w:val="none" w:sz="0" w:space="0" w:color="auto"/>
        <w:left w:val="none" w:sz="0" w:space="0" w:color="auto"/>
        <w:bottom w:val="none" w:sz="0" w:space="0" w:color="auto"/>
        <w:right w:val="none" w:sz="0" w:space="0" w:color="auto"/>
      </w:divBdr>
    </w:div>
    <w:div w:id="961377648">
      <w:bodyDiv w:val="1"/>
      <w:marLeft w:val="0"/>
      <w:marRight w:val="0"/>
      <w:marTop w:val="0"/>
      <w:marBottom w:val="0"/>
      <w:divBdr>
        <w:top w:val="none" w:sz="0" w:space="0" w:color="auto"/>
        <w:left w:val="none" w:sz="0" w:space="0" w:color="auto"/>
        <w:bottom w:val="none" w:sz="0" w:space="0" w:color="auto"/>
        <w:right w:val="none" w:sz="0" w:space="0" w:color="auto"/>
      </w:divBdr>
    </w:div>
    <w:div w:id="964697769">
      <w:bodyDiv w:val="1"/>
      <w:marLeft w:val="0"/>
      <w:marRight w:val="0"/>
      <w:marTop w:val="0"/>
      <w:marBottom w:val="0"/>
      <w:divBdr>
        <w:top w:val="none" w:sz="0" w:space="0" w:color="auto"/>
        <w:left w:val="none" w:sz="0" w:space="0" w:color="auto"/>
        <w:bottom w:val="none" w:sz="0" w:space="0" w:color="auto"/>
        <w:right w:val="none" w:sz="0" w:space="0" w:color="auto"/>
      </w:divBdr>
    </w:div>
    <w:div w:id="964965256">
      <w:bodyDiv w:val="1"/>
      <w:marLeft w:val="0"/>
      <w:marRight w:val="0"/>
      <w:marTop w:val="0"/>
      <w:marBottom w:val="0"/>
      <w:divBdr>
        <w:top w:val="none" w:sz="0" w:space="0" w:color="auto"/>
        <w:left w:val="none" w:sz="0" w:space="0" w:color="auto"/>
        <w:bottom w:val="none" w:sz="0" w:space="0" w:color="auto"/>
        <w:right w:val="none" w:sz="0" w:space="0" w:color="auto"/>
      </w:divBdr>
    </w:div>
    <w:div w:id="966813790">
      <w:bodyDiv w:val="1"/>
      <w:marLeft w:val="0"/>
      <w:marRight w:val="0"/>
      <w:marTop w:val="0"/>
      <w:marBottom w:val="0"/>
      <w:divBdr>
        <w:top w:val="none" w:sz="0" w:space="0" w:color="auto"/>
        <w:left w:val="none" w:sz="0" w:space="0" w:color="auto"/>
        <w:bottom w:val="none" w:sz="0" w:space="0" w:color="auto"/>
        <w:right w:val="none" w:sz="0" w:space="0" w:color="auto"/>
      </w:divBdr>
    </w:div>
    <w:div w:id="974216194">
      <w:bodyDiv w:val="1"/>
      <w:marLeft w:val="0"/>
      <w:marRight w:val="0"/>
      <w:marTop w:val="0"/>
      <w:marBottom w:val="0"/>
      <w:divBdr>
        <w:top w:val="none" w:sz="0" w:space="0" w:color="auto"/>
        <w:left w:val="none" w:sz="0" w:space="0" w:color="auto"/>
        <w:bottom w:val="none" w:sz="0" w:space="0" w:color="auto"/>
        <w:right w:val="none" w:sz="0" w:space="0" w:color="auto"/>
      </w:divBdr>
    </w:div>
    <w:div w:id="976186406">
      <w:bodyDiv w:val="1"/>
      <w:marLeft w:val="0"/>
      <w:marRight w:val="0"/>
      <w:marTop w:val="0"/>
      <w:marBottom w:val="0"/>
      <w:divBdr>
        <w:top w:val="none" w:sz="0" w:space="0" w:color="auto"/>
        <w:left w:val="none" w:sz="0" w:space="0" w:color="auto"/>
        <w:bottom w:val="none" w:sz="0" w:space="0" w:color="auto"/>
        <w:right w:val="none" w:sz="0" w:space="0" w:color="auto"/>
      </w:divBdr>
    </w:div>
    <w:div w:id="977995750">
      <w:bodyDiv w:val="1"/>
      <w:marLeft w:val="0"/>
      <w:marRight w:val="0"/>
      <w:marTop w:val="0"/>
      <w:marBottom w:val="0"/>
      <w:divBdr>
        <w:top w:val="none" w:sz="0" w:space="0" w:color="auto"/>
        <w:left w:val="none" w:sz="0" w:space="0" w:color="auto"/>
        <w:bottom w:val="none" w:sz="0" w:space="0" w:color="auto"/>
        <w:right w:val="none" w:sz="0" w:space="0" w:color="auto"/>
      </w:divBdr>
    </w:div>
    <w:div w:id="982466110">
      <w:bodyDiv w:val="1"/>
      <w:marLeft w:val="0"/>
      <w:marRight w:val="0"/>
      <w:marTop w:val="0"/>
      <w:marBottom w:val="0"/>
      <w:divBdr>
        <w:top w:val="none" w:sz="0" w:space="0" w:color="auto"/>
        <w:left w:val="none" w:sz="0" w:space="0" w:color="auto"/>
        <w:bottom w:val="none" w:sz="0" w:space="0" w:color="auto"/>
        <w:right w:val="none" w:sz="0" w:space="0" w:color="auto"/>
      </w:divBdr>
    </w:div>
    <w:div w:id="982543837">
      <w:bodyDiv w:val="1"/>
      <w:marLeft w:val="0"/>
      <w:marRight w:val="0"/>
      <w:marTop w:val="0"/>
      <w:marBottom w:val="0"/>
      <w:divBdr>
        <w:top w:val="none" w:sz="0" w:space="0" w:color="auto"/>
        <w:left w:val="none" w:sz="0" w:space="0" w:color="auto"/>
        <w:bottom w:val="none" w:sz="0" w:space="0" w:color="auto"/>
        <w:right w:val="none" w:sz="0" w:space="0" w:color="auto"/>
      </w:divBdr>
    </w:div>
    <w:div w:id="984043544">
      <w:bodyDiv w:val="1"/>
      <w:marLeft w:val="0"/>
      <w:marRight w:val="0"/>
      <w:marTop w:val="0"/>
      <w:marBottom w:val="0"/>
      <w:divBdr>
        <w:top w:val="none" w:sz="0" w:space="0" w:color="auto"/>
        <w:left w:val="none" w:sz="0" w:space="0" w:color="auto"/>
        <w:bottom w:val="none" w:sz="0" w:space="0" w:color="auto"/>
        <w:right w:val="none" w:sz="0" w:space="0" w:color="auto"/>
      </w:divBdr>
    </w:div>
    <w:div w:id="985863514">
      <w:bodyDiv w:val="1"/>
      <w:marLeft w:val="0"/>
      <w:marRight w:val="0"/>
      <w:marTop w:val="0"/>
      <w:marBottom w:val="0"/>
      <w:divBdr>
        <w:top w:val="none" w:sz="0" w:space="0" w:color="auto"/>
        <w:left w:val="none" w:sz="0" w:space="0" w:color="auto"/>
        <w:bottom w:val="none" w:sz="0" w:space="0" w:color="auto"/>
        <w:right w:val="none" w:sz="0" w:space="0" w:color="auto"/>
      </w:divBdr>
    </w:div>
    <w:div w:id="988633046">
      <w:bodyDiv w:val="1"/>
      <w:marLeft w:val="0"/>
      <w:marRight w:val="0"/>
      <w:marTop w:val="0"/>
      <w:marBottom w:val="0"/>
      <w:divBdr>
        <w:top w:val="none" w:sz="0" w:space="0" w:color="auto"/>
        <w:left w:val="none" w:sz="0" w:space="0" w:color="auto"/>
        <w:bottom w:val="none" w:sz="0" w:space="0" w:color="auto"/>
        <w:right w:val="none" w:sz="0" w:space="0" w:color="auto"/>
      </w:divBdr>
    </w:div>
    <w:div w:id="988901673">
      <w:bodyDiv w:val="1"/>
      <w:marLeft w:val="0"/>
      <w:marRight w:val="0"/>
      <w:marTop w:val="0"/>
      <w:marBottom w:val="0"/>
      <w:divBdr>
        <w:top w:val="none" w:sz="0" w:space="0" w:color="auto"/>
        <w:left w:val="none" w:sz="0" w:space="0" w:color="auto"/>
        <w:bottom w:val="none" w:sz="0" w:space="0" w:color="auto"/>
        <w:right w:val="none" w:sz="0" w:space="0" w:color="auto"/>
      </w:divBdr>
    </w:div>
    <w:div w:id="991834058">
      <w:bodyDiv w:val="1"/>
      <w:marLeft w:val="0"/>
      <w:marRight w:val="0"/>
      <w:marTop w:val="0"/>
      <w:marBottom w:val="0"/>
      <w:divBdr>
        <w:top w:val="none" w:sz="0" w:space="0" w:color="auto"/>
        <w:left w:val="none" w:sz="0" w:space="0" w:color="auto"/>
        <w:bottom w:val="none" w:sz="0" w:space="0" w:color="auto"/>
        <w:right w:val="none" w:sz="0" w:space="0" w:color="auto"/>
      </w:divBdr>
    </w:div>
    <w:div w:id="992216825">
      <w:bodyDiv w:val="1"/>
      <w:marLeft w:val="0"/>
      <w:marRight w:val="0"/>
      <w:marTop w:val="0"/>
      <w:marBottom w:val="0"/>
      <w:divBdr>
        <w:top w:val="none" w:sz="0" w:space="0" w:color="auto"/>
        <w:left w:val="none" w:sz="0" w:space="0" w:color="auto"/>
        <w:bottom w:val="none" w:sz="0" w:space="0" w:color="auto"/>
        <w:right w:val="none" w:sz="0" w:space="0" w:color="auto"/>
      </w:divBdr>
    </w:div>
    <w:div w:id="994525128">
      <w:bodyDiv w:val="1"/>
      <w:marLeft w:val="0"/>
      <w:marRight w:val="0"/>
      <w:marTop w:val="0"/>
      <w:marBottom w:val="0"/>
      <w:divBdr>
        <w:top w:val="none" w:sz="0" w:space="0" w:color="auto"/>
        <w:left w:val="none" w:sz="0" w:space="0" w:color="auto"/>
        <w:bottom w:val="none" w:sz="0" w:space="0" w:color="auto"/>
        <w:right w:val="none" w:sz="0" w:space="0" w:color="auto"/>
      </w:divBdr>
    </w:div>
    <w:div w:id="996347058">
      <w:bodyDiv w:val="1"/>
      <w:marLeft w:val="0"/>
      <w:marRight w:val="0"/>
      <w:marTop w:val="0"/>
      <w:marBottom w:val="0"/>
      <w:divBdr>
        <w:top w:val="none" w:sz="0" w:space="0" w:color="auto"/>
        <w:left w:val="none" w:sz="0" w:space="0" w:color="auto"/>
        <w:bottom w:val="none" w:sz="0" w:space="0" w:color="auto"/>
        <w:right w:val="none" w:sz="0" w:space="0" w:color="auto"/>
      </w:divBdr>
    </w:div>
    <w:div w:id="997417458">
      <w:bodyDiv w:val="1"/>
      <w:marLeft w:val="0"/>
      <w:marRight w:val="0"/>
      <w:marTop w:val="0"/>
      <w:marBottom w:val="0"/>
      <w:divBdr>
        <w:top w:val="none" w:sz="0" w:space="0" w:color="auto"/>
        <w:left w:val="none" w:sz="0" w:space="0" w:color="auto"/>
        <w:bottom w:val="none" w:sz="0" w:space="0" w:color="auto"/>
        <w:right w:val="none" w:sz="0" w:space="0" w:color="auto"/>
      </w:divBdr>
    </w:div>
    <w:div w:id="997687257">
      <w:bodyDiv w:val="1"/>
      <w:marLeft w:val="0"/>
      <w:marRight w:val="0"/>
      <w:marTop w:val="0"/>
      <w:marBottom w:val="0"/>
      <w:divBdr>
        <w:top w:val="none" w:sz="0" w:space="0" w:color="auto"/>
        <w:left w:val="none" w:sz="0" w:space="0" w:color="auto"/>
        <w:bottom w:val="none" w:sz="0" w:space="0" w:color="auto"/>
        <w:right w:val="none" w:sz="0" w:space="0" w:color="auto"/>
      </w:divBdr>
    </w:div>
    <w:div w:id="999770469">
      <w:bodyDiv w:val="1"/>
      <w:marLeft w:val="0"/>
      <w:marRight w:val="0"/>
      <w:marTop w:val="0"/>
      <w:marBottom w:val="0"/>
      <w:divBdr>
        <w:top w:val="none" w:sz="0" w:space="0" w:color="auto"/>
        <w:left w:val="none" w:sz="0" w:space="0" w:color="auto"/>
        <w:bottom w:val="none" w:sz="0" w:space="0" w:color="auto"/>
        <w:right w:val="none" w:sz="0" w:space="0" w:color="auto"/>
      </w:divBdr>
    </w:div>
    <w:div w:id="1001390965">
      <w:bodyDiv w:val="1"/>
      <w:marLeft w:val="0"/>
      <w:marRight w:val="0"/>
      <w:marTop w:val="0"/>
      <w:marBottom w:val="0"/>
      <w:divBdr>
        <w:top w:val="none" w:sz="0" w:space="0" w:color="auto"/>
        <w:left w:val="none" w:sz="0" w:space="0" w:color="auto"/>
        <w:bottom w:val="none" w:sz="0" w:space="0" w:color="auto"/>
        <w:right w:val="none" w:sz="0" w:space="0" w:color="auto"/>
      </w:divBdr>
    </w:div>
    <w:div w:id="1002779237">
      <w:bodyDiv w:val="1"/>
      <w:marLeft w:val="0"/>
      <w:marRight w:val="0"/>
      <w:marTop w:val="0"/>
      <w:marBottom w:val="0"/>
      <w:divBdr>
        <w:top w:val="none" w:sz="0" w:space="0" w:color="auto"/>
        <w:left w:val="none" w:sz="0" w:space="0" w:color="auto"/>
        <w:bottom w:val="none" w:sz="0" w:space="0" w:color="auto"/>
        <w:right w:val="none" w:sz="0" w:space="0" w:color="auto"/>
      </w:divBdr>
    </w:div>
    <w:div w:id="1005784668">
      <w:bodyDiv w:val="1"/>
      <w:marLeft w:val="0"/>
      <w:marRight w:val="0"/>
      <w:marTop w:val="0"/>
      <w:marBottom w:val="0"/>
      <w:divBdr>
        <w:top w:val="none" w:sz="0" w:space="0" w:color="auto"/>
        <w:left w:val="none" w:sz="0" w:space="0" w:color="auto"/>
        <w:bottom w:val="none" w:sz="0" w:space="0" w:color="auto"/>
        <w:right w:val="none" w:sz="0" w:space="0" w:color="auto"/>
      </w:divBdr>
    </w:div>
    <w:div w:id="1007487492">
      <w:bodyDiv w:val="1"/>
      <w:marLeft w:val="0"/>
      <w:marRight w:val="0"/>
      <w:marTop w:val="0"/>
      <w:marBottom w:val="0"/>
      <w:divBdr>
        <w:top w:val="none" w:sz="0" w:space="0" w:color="auto"/>
        <w:left w:val="none" w:sz="0" w:space="0" w:color="auto"/>
        <w:bottom w:val="none" w:sz="0" w:space="0" w:color="auto"/>
        <w:right w:val="none" w:sz="0" w:space="0" w:color="auto"/>
      </w:divBdr>
    </w:div>
    <w:div w:id="1013530705">
      <w:bodyDiv w:val="1"/>
      <w:marLeft w:val="0"/>
      <w:marRight w:val="0"/>
      <w:marTop w:val="0"/>
      <w:marBottom w:val="0"/>
      <w:divBdr>
        <w:top w:val="none" w:sz="0" w:space="0" w:color="auto"/>
        <w:left w:val="none" w:sz="0" w:space="0" w:color="auto"/>
        <w:bottom w:val="none" w:sz="0" w:space="0" w:color="auto"/>
        <w:right w:val="none" w:sz="0" w:space="0" w:color="auto"/>
      </w:divBdr>
    </w:div>
    <w:div w:id="1015840187">
      <w:bodyDiv w:val="1"/>
      <w:marLeft w:val="0"/>
      <w:marRight w:val="0"/>
      <w:marTop w:val="0"/>
      <w:marBottom w:val="0"/>
      <w:divBdr>
        <w:top w:val="none" w:sz="0" w:space="0" w:color="auto"/>
        <w:left w:val="none" w:sz="0" w:space="0" w:color="auto"/>
        <w:bottom w:val="none" w:sz="0" w:space="0" w:color="auto"/>
        <w:right w:val="none" w:sz="0" w:space="0" w:color="auto"/>
      </w:divBdr>
    </w:div>
    <w:div w:id="1020666269">
      <w:bodyDiv w:val="1"/>
      <w:marLeft w:val="0"/>
      <w:marRight w:val="0"/>
      <w:marTop w:val="0"/>
      <w:marBottom w:val="0"/>
      <w:divBdr>
        <w:top w:val="none" w:sz="0" w:space="0" w:color="auto"/>
        <w:left w:val="none" w:sz="0" w:space="0" w:color="auto"/>
        <w:bottom w:val="none" w:sz="0" w:space="0" w:color="auto"/>
        <w:right w:val="none" w:sz="0" w:space="0" w:color="auto"/>
      </w:divBdr>
    </w:div>
    <w:div w:id="1020934529">
      <w:bodyDiv w:val="1"/>
      <w:marLeft w:val="0"/>
      <w:marRight w:val="0"/>
      <w:marTop w:val="0"/>
      <w:marBottom w:val="0"/>
      <w:divBdr>
        <w:top w:val="none" w:sz="0" w:space="0" w:color="auto"/>
        <w:left w:val="none" w:sz="0" w:space="0" w:color="auto"/>
        <w:bottom w:val="none" w:sz="0" w:space="0" w:color="auto"/>
        <w:right w:val="none" w:sz="0" w:space="0" w:color="auto"/>
      </w:divBdr>
    </w:div>
    <w:div w:id="1021273958">
      <w:bodyDiv w:val="1"/>
      <w:marLeft w:val="0"/>
      <w:marRight w:val="0"/>
      <w:marTop w:val="0"/>
      <w:marBottom w:val="0"/>
      <w:divBdr>
        <w:top w:val="none" w:sz="0" w:space="0" w:color="auto"/>
        <w:left w:val="none" w:sz="0" w:space="0" w:color="auto"/>
        <w:bottom w:val="none" w:sz="0" w:space="0" w:color="auto"/>
        <w:right w:val="none" w:sz="0" w:space="0" w:color="auto"/>
      </w:divBdr>
    </w:div>
    <w:div w:id="1027365092">
      <w:bodyDiv w:val="1"/>
      <w:marLeft w:val="0"/>
      <w:marRight w:val="0"/>
      <w:marTop w:val="0"/>
      <w:marBottom w:val="0"/>
      <w:divBdr>
        <w:top w:val="none" w:sz="0" w:space="0" w:color="auto"/>
        <w:left w:val="none" w:sz="0" w:space="0" w:color="auto"/>
        <w:bottom w:val="none" w:sz="0" w:space="0" w:color="auto"/>
        <w:right w:val="none" w:sz="0" w:space="0" w:color="auto"/>
      </w:divBdr>
    </w:div>
    <w:div w:id="1033001818">
      <w:bodyDiv w:val="1"/>
      <w:marLeft w:val="0"/>
      <w:marRight w:val="0"/>
      <w:marTop w:val="0"/>
      <w:marBottom w:val="0"/>
      <w:divBdr>
        <w:top w:val="none" w:sz="0" w:space="0" w:color="auto"/>
        <w:left w:val="none" w:sz="0" w:space="0" w:color="auto"/>
        <w:bottom w:val="none" w:sz="0" w:space="0" w:color="auto"/>
        <w:right w:val="none" w:sz="0" w:space="0" w:color="auto"/>
      </w:divBdr>
    </w:div>
    <w:div w:id="1036007361">
      <w:bodyDiv w:val="1"/>
      <w:marLeft w:val="0"/>
      <w:marRight w:val="0"/>
      <w:marTop w:val="0"/>
      <w:marBottom w:val="0"/>
      <w:divBdr>
        <w:top w:val="none" w:sz="0" w:space="0" w:color="auto"/>
        <w:left w:val="none" w:sz="0" w:space="0" w:color="auto"/>
        <w:bottom w:val="none" w:sz="0" w:space="0" w:color="auto"/>
        <w:right w:val="none" w:sz="0" w:space="0" w:color="auto"/>
      </w:divBdr>
    </w:div>
    <w:div w:id="1040974221">
      <w:bodyDiv w:val="1"/>
      <w:marLeft w:val="0"/>
      <w:marRight w:val="0"/>
      <w:marTop w:val="0"/>
      <w:marBottom w:val="0"/>
      <w:divBdr>
        <w:top w:val="none" w:sz="0" w:space="0" w:color="auto"/>
        <w:left w:val="none" w:sz="0" w:space="0" w:color="auto"/>
        <w:bottom w:val="none" w:sz="0" w:space="0" w:color="auto"/>
        <w:right w:val="none" w:sz="0" w:space="0" w:color="auto"/>
      </w:divBdr>
    </w:div>
    <w:div w:id="1041394936">
      <w:bodyDiv w:val="1"/>
      <w:marLeft w:val="0"/>
      <w:marRight w:val="0"/>
      <w:marTop w:val="0"/>
      <w:marBottom w:val="0"/>
      <w:divBdr>
        <w:top w:val="none" w:sz="0" w:space="0" w:color="auto"/>
        <w:left w:val="none" w:sz="0" w:space="0" w:color="auto"/>
        <w:bottom w:val="none" w:sz="0" w:space="0" w:color="auto"/>
        <w:right w:val="none" w:sz="0" w:space="0" w:color="auto"/>
      </w:divBdr>
    </w:div>
    <w:div w:id="1049574203">
      <w:bodyDiv w:val="1"/>
      <w:marLeft w:val="0"/>
      <w:marRight w:val="0"/>
      <w:marTop w:val="0"/>
      <w:marBottom w:val="0"/>
      <w:divBdr>
        <w:top w:val="none" w:sz="0" w:space="0" w:color="auto"/>
        <w:left w:val="none" w:sz="0" w:space="0" w:color="auto"/>
        <w:bottom w:val="none" w:sz="0" w:space="0" w:color="auto"/>
        <w:right w:val="none" w:sz="0" w:space="0" w:color="auto"/>
      </w:divBdr>
    </w:div>
    <w:div w:id="1050885605">
      <w:bodyDiv w:val="1"/>
      <w:marLeft w:val="0"/>
      <w:marRight w:val="0"/>
      <w:marTop w:val="0"/>
      <w:marBottom w:val="0"/>
      <w:divBdr>
        <w:top w:val="none" w:sz="0" w:space="0" w:color="auto"/>
        <w:left w:val="none" w:sz="0" w:space="0" w:color="auto"/>
        <w:bottom w:val="none" w:sz="0" w:space="0" w:color="auto"/>
        <w:right w:val="none" w:sz="0" w:space="0" w:color="auto"/>
      </w:divBdr>
      <w:divsChild>
        <w:div w:id="1036933762">
          <w:marLeft w:val="0"/>
          <w:marRight w:val="0"/>
          <w:marTop w:val="0"/>
          <w:marBottom w:val="0"/>
          <w:divBdr>
            <w:top w:val="none" w:sz="0" w:space="0" w:color="auto"/>
            <w:left w:val="none" w:sz="0" w:space="0" w:color="auto"/>
            <w:bottom w:val="none" w:sz="0" w:space="0" w:color="auto"/>
            <w:right w:val="none" w:sz="0" w:space="0" w:color="auto"/>
          </w:divBdr>
        </w:div>
        <w:div w:id="2003656278">
          <w:marLeft w:val="0"/>
          <w:marRight w:val="0"/>
          <w:marTop w:val="0"/>
          <w:marBottom w:val="0"/>
          <w:divBdr>
            <w:top w:val="none" w:sz="0" w:space="0" w:color="auto"/>
            <w:left w:val="none" w:sz="0" w:space="0" w:color="auto"/>
            <w:bottom w:val="none" w:sz="0" w:space="0" w:color="auto"/>
            <w:right w:val="none" w:sz="0" w:space="0" w:color="auto"/>
          </w:divBdr>
        </w:div>
      </w:divsChild>
    </w:div>
    <w:div w:id="1052117084">
      <w:bodyDiv w:val="1"/>
      <w:marLeft w:val="0"/>
      <w:marRight w:val="0"/>
      <w:marTop w:val="0"/>
      <w:marBottom w:val="0"/>
      <w:divBdr>
        <w:top w:val="none" w:sz="0" w:space="0" w:color="auto"/>
        <w:left w:val="none" w:sz="0" w:space="0" w:color="auto"/>
        <w:bottom w:val="none" w:sz="0" w:space="0" w:color="auto"/>
        <w:right w:val="none" w:sz="0" w:space="0" w:color="auto"/>
      </w:divBdr>
    </w:div>
    <w:div w:id="1052848720">
      <w:bodyDiv w:val="1"/>
      <w:marLeft w:val="0"/>
      <w:marRight w:val="0"/>
      <w:marTop w:val="0"/>
      <w:marBottom w:val="0"/>
      <w:divBdr>
        <w:top w:val="none" w:sz="0" w:space="0" w:color="auto"/>
        <w:left w:val="none" w:sz="0" w:space="0" w:color="auto"/>
        <w:bottom w:val="none" w:sz="0" w:space="0" w:color="auto"/>
        <w:right w:val="none" w:sz="0" w:space="0" w:color="auto"/>
      </w:divBdr>
    </w:div>
    <w:div w:id="1058897468">
      <w:bodyDiv w:val="1"/>
      <w:marLeft w:val="0"/>
      <w:marRight w:val="0"/>
      <w:marTop w:val="0"/>
      <w:marBottom w:val="0"/>
      <w:divBdr>
        <w:top w:val="none" w:sz="0" w:space="0" w:color="auto"/>
        <w:left w:val="none" w:sz="0" w:space="0" w:color="auto"/>
        <w:bottom w:val="none" w:sz="0" w:space="0" w:color="auto"/>
        <w:right w:val="none" w:sz="0" w:space="0" w:color="auto"/>
      </w:divBdr>
    </w:div>
    <w:div w:id="1063480219">
      <w:bodyDiv w:val="1"/>
      <w:marLeft w:val="0"/>
      <w:marRight w:val="0"/>
      <w:marTop w:val="0"/>
      <w:marBottom w:val="0"/>
      <w:divBdr>
        <w:top w:val="none" w:sz="0" w:space="0" w:color="auto"/>
        <w:left w:val="none" w:sz="0" w:space="0" w:color="auto"/>
        <w:bottom w:val="none" w:sz="0" w:space="0" w:color="auto"/>
        <w:right w:val="none" w:sz="0" w:space="0" w:color="auto"/>
      </w:divBdr>
    </w:div>
    <w:div w:id="1068386037">
      <w:bodyDiv w:val="1"/>
      <w:marLeft w:val="0"/>
      <w:marRight w:val="0"/>
      <w:marTop w:val="0"/>
      <w:marBottom w:val="0"/>
      <w:divBdr>
        <w:top w:val="none" w:sz="0" w:space="0" w:color="auto"/>
        <w:left w:val="none" w:sz="0" w:space="0" w:color="auto"/>
        <w:bottom w:val="none" w:sz="0" w:space="0" w:color="auto"/>
        <w:right w:val="none" w:sz="0" w:space="0" w:color="auto"/>
      </w:divBdr>
    </w:div>
    <w:div w:id="1070691491">
      <w:bodyDiv w:val="1"/>
      <w:marLeft w:val="0"/>
      <w:marRight w:val="0"/>
      <w:marTop w:val="0"/>
      <w:marBottom w:val="0"/>
      <w:divBdr>
        <w:top w:val="none" w:sz="0" w:space="0" w:color="auto"/>
        <w:left w:val="none" w:sz="0" w:space="0" w:color="auto"/>
        <w:bottom w:val="none" w:sz="0" w:space="0" w:color="auto"/>
        <w:right w:val="none" w:sz="0" w:space="0" w:color="auto"/>
      </w:divBdr>
    </w:div>
    <w:div w:id="1076979766">
      <w:bodyDiv w:val="1"/>
      <w:marLeft w:val="0"/>
      <w:marRight w:val="0"/>
      <w:marTop w:val="0"/>
      <w:marBottom w:val="0"/>
      <w:divBdr>
        <w:top w:val="none" w:sz="0" w:space="0" w:color="auto"/>
        <w:left w:val="none" w:sz="0" w:space="0" w:color="auto"/>
        <w:bottom w:val="none" w:sz="0" w:space="0" w:color="auto"/>
        <w:right w:val="none" w:sz="0" w:space="0" w:color="auto"/>
      </w:divBdr>
    </w:div>
    <w:div w:id="1080952871">
      <w:bodyDiv w:val="1"/>
      <w:marLeft w:val="0"/>
      <w:marRight w:val="0"/>
      <w:marTop w:val="0"/>
      <w:marBottom w:val="0"/>
      <w:divBdr>
        <w:top w:val="none" w:sz="0" w:space="0" w:color="auto"/>
        <w:left w:val="none" w:sz="0" w:space="0" w:color="auto"/>
        <w:bottom w:val="none" w:sz="0" w:space="0" w:color="auto"/>
        <w:right w:val="none" w:sz="0" w:space="0" w:color="auto"/>
      </w:divBdr>
    </w:div>
    <w:div w:id="1081412532">
      <w:bodyDiv w:val="1"/>
      <w:marLeft w:val="0"/>
      <w:marRight w:val="0"/>
      <w:marTop w:val="0"/>
      <w:marBottom w:val="0"/>
      <w:divBdr>
        <w:top w:val="none" w:sz="0" w:space="0" w:color="auto"/>
        <w:left w:val="none" w:sz="0" w:space="0" w:color="auto"/>
        <w:bottom w:val="none" w:sz="0" w:space="0" w:color="auto"/>
        <w:right w:val="none" w:sz="0" w:space="0" w:color="auto"/>
      </w:divBdr>
    </w:div>
    <w:div w:id="1081877978">
      <w:bodyDiv w:val="1"/>
      <w:marLeft w:val="0"/>
      <w:marRight w:val="0"/>
      <w:marTop w:val="0"/>
      <w:marBottom w:val="0"/>
      <w:divBdr>
        <w:top w:val="none" w:sz="0" w:space="0" w:color="auto"/>
        <w:left w:val="none" w:sz="0" w:space="0" w:color="auto"/>
        <w:bottom w:val="none" w:sz="0" w:space="0" w:color="auto"/>
        <w:right w:val="none" w:sz="0" w:space="0" w:color="auto"/>
      </w:divBdr>
    </w:div>
    <w:div w:id="1084034704">
      <w:bodyDiv w:val="1"/>
      <w:marLeft w:val="0"/>
      <w:marRight w:val="0"/>
      <w:marTop w:val="0"/>
      <w:marBottom w:val="0"/>
      <w:divBdr>
        <w:top w:val="none" w:sz="0" w:space="0" w:color="auto"/>
        <w:left w:val="none" w:sz="0" w:space="0" w:color="auto"/>
        <w:bottom w:val="none" w:sz="0" w:space="0" w:color="auto"/>
        <w:right w:val="none" w:sz="0" w:space="0" w:color="auto"/>
      </w:divBdr>
    </w:div>
    <w:div w:id="1084305548">
      <w:bodyDiv w:val="1"/>
      <w:marLeft w:val="0"/>
      <w:marRight w:val="0"/>
      <w:marTop w:val="0"/>
      <w:marBottom w:val="0"/>
      <w:divBdr>
        <w:top w:val="none" w:sz="0" w:space="0" w:color="auto"/>
        <w:left w:val="none" w:sz="0" w:space="0" w:color="auto"/>
        <w:bottom w:val="none" w:sz="0" w:space="0" w:color="auto"/>
        <w:right w:val="none" w:sz="0" w:space="0" w:color="auto"/>
      </w:divBdr>
    </w:div>
    <w:div w:id="1085109854">
      <w:bodyDiv w:val="1"/>
      <w:marLeft w:val="0"/>
      <w:marRight w:val="0"/>
      <w:marTop w:val="0"/>
      <w:marBottom w:val="0"/>
      <w:divBdr>
        <w:top w:val="none" w:sz="0" w:space="0" w:color="auto"/>
        <w:left w:val="none" w:sz="0" w:space="0" w:color="auto"/>
        <w:bottom w:val="none" w:sz="0" w:space="0" w:color="auto"/>
        <w:right w:val="none" w:sz="0" w:space="0" w:color="auto"/>
      </w:divBdr>
    </w:div>
    <w:div w:id="1089614949">
      <w:bodyDiv w:val="1"/>
      <w:marLeft w:val="0"/>
      <w:marRight w:val="0"/>
      <w:marTop w:val="0"/>
      <w:marBottom w:val="0"/>
      <w:divBdr>
        <w:top w:val="none" w:sz="0" w:space="0" w:color="auto"/>
        <w:left w:val="none" w:sz="0" w:space="0" w:color="auto"/>
        <w:bottom w:val="none" w:sz="0" w:space="0" w:color="auto"/>
        <w:right w:val="none" w:sz="0" w:space="0" w:color="auto"/>
      </w:divBdr>
    </w:div>
    <w:div w:id="1091314476">
      <w:bodyDiv w:val="1"/>
      <w:marLeft w:val="0"/>
      <w:marRight w:val="0"/>
      <w:marTop w:val="0"/>
      <w:marBottom w:val="0"/>
      <w:divBdr>
        <w:top w:val="none" w:sz="0" w:space="0" w:color="auto"/>
        <w:left w:val="none" w:sz="0" w:space="0" w:color="auto"/>
        <w:bottom w:val="none" w:sz="0" w:space="0" w:color="auto"/>
        <w:right w:val="none" w:sz="0" w:space="0" w:color="auto"/>
      </w:divBdr>
    </w:div>
    <w:div w:id="1091971370">
      <w:bodyDiv w:val="1"/>
      <w:marLeft w:val="0"/>
      <w:marRight w:val="0"/>
      <w:marTop w:val="0"/>
      <w:marBottom w:val="0"/>
      <w:divBdr>
        <w:top w:val="none" w:sz="0" w:space="0" w:color="auto"/>
        <w:left w:val="none" w:sz="0" w:space="0" w:color="auto"/>
        <w:bottom w:val="none" w:sz="0" w:space="0" w:color="auto"/>
        <w:right w:val="none" w:sz="0" w:space="0" w:color="auto"/>
      </w:divBdr>
    </w:div>
    <w:div w:id="1095176548">
      <w:bodyDiv w:val="1"/>
      <w:marLeft w:val="0"/>
      <w:marRight w:val="0"/>
      <w:marTop w:val="0"/>
      <w:marBottom w:val="0"/>
      <w:divBdr>
        <w:top w:val="none" w:sz="0" w:space="0" w:color="auto"/>
        <w:left w:val="none" w:sz="0" w:space="0" w:color="auto"/>
        <w:bottom w:val="none" w:sz="0" w:space="0" w:color="auto"/>
        <w:right w:val="none" w:sz="0" w:space="0" w:color="auto"/>
      </w:divBdr>
    </w:div>
    <w:div w:id="1096825598">
      <w:bodyDiv w:val="1"/>
      <w:marLeft w:val="0"/>
      <w:marRight w:val="0"/>
      <w:marTop w:val="0"/>
      <w:marBottom w:val="0"/>
      <w:divBdr>
        <w:top w:val="none" w:sz="0" w:space="0" w:color="auto"/>
        <w:left w:val="none" w:sz="0" w:space="0" w:color="auto"/>
        <w:bottom w:val="none" w:sz="0" w:space="0" w:color="auto"/>
        <w:right w:val="none" w:sz="0" w:space="0" w:color="auto"/>
      </w:divBdr>
    </w:div>
    <w:div w:id="1097212905">
      <w:bodyDiv w:val="1"/>
      <w:marLeft w:val="0"/>
      <w:marRight w:val="0"/>
      <w:marTop w:val="0"/>
      <w:marBottom w:val="0"/>
      <w:divBdr>
        <w:top w:val="none" w:sz="0" w:space="0" w:color="auto"/>
        <w:left w:val="none" w:sz="0" w:space="0" w:color="auto"/>
        <w:bottom w:val="none" w:sz="0" w:space="0" w:color="auto"/>
        <w:right w:val="none" w:sz="0" w:space="0" w:color="auto"/>
      </w:divBdr>
    </w:div>
    <w:div w:id="1097555016">
      <w:bodyDiv w:val="1"/>
      <w:marLeft w:val="0"/>
      <w:marRight w:val="0"/>
      <w:marTop w:val="0"/>
      <w:marBottom w:val="0"/>
      <w:divBdr>
        <w:top w:val="none" w:sz="0" w:space="0" w:color="auto"/>
        <w:left w:val="none" w:sz="0" w:space="0" w:color="auto"/>
        <w:bottom w:val="none" w:sz="0" w:space="0" w:color="auto"/>
        <w:right w:val="none" w:sz="0" w:space="0" w:color="auto"/>
      </w:divBdr>
    </w:div>
    <w:div w:id="1100293078">
      <w:bodyDiv w:val="1"/>
      <w:marLeft w:val="0"/>
      <w:marRight w:val="0"/>
      <w:marTop w:val="0"/>
      <w:marBottom w:val="0"/>
      <w:divBdr>
        <w:top w:val="none" w:sz="0" w:space="0" w:color="auto"/>
        <w:left w:val="none" w:sz="0" w:space="0" w:color="auto"/>
        <w:bottom w:val="none" w:sz="0" w:space="0" w:color="auto"/>
        <w:right w:val="none" w:sz="0" w:space="0" w:color="auto"/>
      </w:divBdr>
    </w:div>
    <w:div w:id="1101603925">
      <w:bodyDiv w:val="1"/>
      <w:marLeft w:val="0"/>
      <w:marRight w:val="0"/>
      <w:marTop w:val="0"/>
      <w:marBottom w:val="0"/>
      <w:divBdr>
        <w:top w:val="none" w:sz="0" w:space="0" w:color="auto"/>
        <w:left w:val="none" w:sz="0" w:space="0" w:color="auto"/>
        <w:bottom w:val="none" w:sz="0" w:space="0" w:color="auto"/>
        <w:right w:val="none" w:sz="0" w:space="0" w:color="auto"/>
      </w:divBdr>
    </w:div>
    <w:div w:id="1101996288">
      <w:bodyDiv w:val="1"/>
      <w:marLeft w:val="0"/>
      <w:marRight w:val="0"/>
      <w:marTop w:val="0"/>
      <w:marBottom w:val="0"/>
      <w:divBdr>
        <w:top w:val="none" w:sz="0" w:space="0" w:color="auto"/>
        <w:left w:val="none" w:sz="0" w:space="0" w:color="auto"/>
        <w:bottom w:val="none" w:sz="0" w:space="0" w:color="auto"/>
        <w:right w:val="none" w:sz="0" w:space="0" w:color="auto"/>
      </w:divBdr>
    </w:div>
    <w:div w:id="1107971108">
      <w:bodyDiv w:val="1"/>
      <w:marLeft w:val="0"/>
      <w:marRight w:val="0"/>
      <w:marTop w:val="0"/>
      <w:marBottom w:val="0"/>
      <w:divBdr>
        <w:top w:val="none" w:sz="0" w:space="0" w:color="auto"/>
        <w:left w:val="none" w:sz="0" w:space="0" w:color="auto"/>
        <w:bottom w:val="none" w:sz="0" w:space="0" w:color="auto"/>
        <w:right w:val="none" w:sz="0" w:space="0" w:color="auto"/>
      </w:divBdr>
    </w:div>
    <w:div w:id="1111046806">
      <w:bodyDiv w:val="1"/>
      <w:marLeft w:val="0"/>
      <w:marRight w:val="0"/>
      <w:marTop w:val="0"/>
      <w:marBottom w:val="0"/>
      <w:divBdr>
        <w:top w:val="none" w:sz="0" w:space="0" w:color="auto"/>
        <w:left w:val="none" w:sz="0" w:space="0" w:color="auto"/>
        <w:bottom w:val="none" w:sz="0" w:space="0" w:color="auto"/>
        <w:right w:val="none" w:sz="0" w:space="0" w:color="auto"/>
      </w:divBdr>
    </w:div>
    <w:div w:id="1116558173">
      <w:bodyDiv w:val="1"/>
      <w:marLeft w:val="0"/>
      <w:marRight w:val="0"/>
      <w:marTop w:val="0"/>
      <w:marBottom w:val="0"/>
      <w:divBdr>
        <w:top w:val="none" w:sz="0" w:space="0" w:color="auto"/>
        <w:left w:val="none" w:sz="0" w:space="0" w:color="auto"/>
        <w:bottom w:val="none" w:sz="0" w:space="0" w:color="auto"/>
        <w:right w:val="none" w:sz="0" w:space="0" w:color="auto"/>
      </w:divBdr>
    </w:div>
    <w:div w:id="1120302446">
      <w:bodyDiv w:val="1"/>
      <w:marLeft w:val="0"/>
      <w:marRight w:val="0"/>
      <w:marTop w:val="0"/>
      <w:marBottom w:val="0"/>
      <w:divBdr>
        <w:top w:val="none" w:sz="0" w:space="0" w:color="auto"/>
        <w:left w:val="none" w:sz="0" w:space="0" w:color="auto"/>
        <w:bottom w:val="none" w:sz="0" w:space="0" w:color="auto"/>
        <w:right w:val="none" w:sz="0" w:space="0" w:color="auto"/>
      </w:divBdr>
    </w:div>
    <w:div w:id="1122765795">
      <w:bodyDiv w:val="1"/>
      <w:marLeft w:val="0"/>
      <w:marRight w:val="0"/>
      <w:marTop w:val="0"/>
      <w:marBottom w:val="0"/>
      <w:divBdr>
        <w:top w:val="none" w:sz="0" w:space="0" w:color="auto"/>
        <w:left w:val="none" w:sz="0" w:space="0" w:color="auto"/>
        <w:bottom w:val="none" w:sz="0" w:space="0" w:color="auto"/>
        <w:right w:val="none" w:sz="0" w:space="0" w:color="auto"/>
      </w:divBdr>
    </w:div>
    <w:div w:id="1125267833">
      <w:bodyDiv w:val="1"/>
      <w:marLeft w:val="0"/>
      <w:marRight w:val="0"/>
      <w:marTop w:val="0"/>
      <w:marBottom w:val="0"/>
      <w:divBdr>
        <w:top w:val="none" w:sz="0" w:space="0" w:color="auto"/>
        <w:left w:val="none" w:sz="0" w:space="0" w:color="auto"/>
        <w:bottom w:val="none" w:sz="0" w:space="0" w:color="auto"/>
        <w:right w:val="none" w:sz="0" w:space="0" w:color="auto"/>
      </w:divBdr>
    </w:div>
    <w:div w:id="1133450470">
      <w:bodyDiv w:val="1"/>
      <w:marLeft w:val="0"/>
      <w:marRight w:val="0"/>
      <w:marTop w:val="0"/>
      <w:marBottom w:val="0"/>
      <w:divBdr>
        <w:top w:val="none" w:sz="0" w:space="0" w:color="auto"/>
        <w:left w:val="none" w:sz="0" w:space="0" w:color="auto"/>
        <w:bottom w:val="none" w:sz="0" w:space="0" w:color="auto"/>
        <w:right w:val="none" w:sz="0" w:space="0" w:color="auto"/>
      </w:divBdr>
    </w:div>
    <w:div w:id="1137993367">
      <w:bodyDiv w:val="1"/>
      <w:marLeft w:val="0"/>
      <w:marRight w:val="0"/>
      <w:marTop w:val="0"/>
      <w:marBottom w:val="0"/>
      <w:divBdr>
        <w:top w:val="none" w:sz="0" w:space="0" w:color="auto"/>
        <w:left w:val="none" w:sz="0" w:space="0" w:color="auto"/>
        <w:bottom w:val="none" w:sz="0" w:space="0" w:color="auto"/>
        <w:right w:val="none" w:sz="0" w:space="0" w:color="auto"/>
      </w:divBdr>
    </w:div>
    <w:div w:id="1139034025">
      <w:bodyDiv w:val="1"/>
      <w:marLeft w:val="0"/>
      <w:marRight w:val="0"/>
      <w:marTop w:val="0"/>
      <w:marBottom w:val="0"/>
      <w:divBdr>
        <w:top w:val="none" w:sz="0" w:space="0" w:color="auto"/>
        <w:left w:val="none" w:sz="0" w:space="0" w:color="auto"/>
        <w:bottom w:val="none" w:sz="0" w:space="0" w:color="auto"/>
        <w:right w:val="none" w:sz="0" w:space="0" w:color="auto"/>
      </w:divBdr>
    </w:div>
    <w:div w:id="1139228495">
      <w:bodyDiv w:val="1"/>
      <w:marLeft w:val="0"/>
      <w:marRight w:val="0"/>
      <w:marTop w:val="0"/>
      <w:marBottom w:val="0"/>
      <w:divBdr>
        <w:top w:val="none" w:sz="0" w:space="0" w:color="auto"/>
        <w:left w:val="none" w:sz="0" w:space="0" w:color="auto"/>
        <w:bottom w:val="none" w:sz="0" w:space="0" w:color="auto"/>
        <w:right w:val="none" w:sz="0" w:space="0" w:color="auto"/>
      </w:divBdr>
    </w:div>
    <w:div w:id="1147405382">
      <w:bodyDiv w:val="1"/>
      <w:marLeft w:val="0"/>
      <w:marRight w:val="0"/>
      <w:marTop w:val="0"/>
      <w:marBottom w:val="0"/>
      <w:divBdr>
        <w:top w:val="none" w:sz="0" w:space="0" w:color="auto"/>
        <w:left w:val="none" w:sz="0" w:space="0" w:color="auto"/>
        <w:bottom w:val="none" w:sz="0" w:space="0" w:color="auto"/>
        <w:right w:val="none" w:sz="0" w:space="0" w:color="auto"/>
      </w:divBdr>
    </w:div>
    <w:div w:id="1147548055">
      <w:bodyDiv w:val="1"/>
      <w:marLeft w:val="0"/>
      <w:marRight w:val="0"/>
      <w:marTop w:val="0"/>
      <w:marBottom w:val="0"/>
      <w:divBdr>
        <w:top w:val="none" w:sz="0" w:space="0" w:color="auto"/>
        <w:left w:val="none" w:sz="0" w:space="0" w:color="auto"/>
        <w:bottom w:val="none" w:sz="0" w:space="0" w:color="auto"/>
        <w:right w:val="none" w:sz="0" w:space="0" w:color="auto"/>
      </w:divBdr>
    </w:div>
    <w:div w:id="1152792719">
      <w:bodyDiv w:val="1"/>
      <w:marLeft w:val="0"/>
      <w:marRight w:val="0"/>
      <w:marTop w:val="0"/>
      <w:marBottom w:val="0"/>
      <w:divBdr>
        <w:top w:val="none" w:sz="0" w:space="0" w:color="auto"/>
        <w:left w:val="none" w:sz="0" w:space="0" w:color="auto"/>
        <w:bottom w:val="none" w:sz="0" w:space="0" w:color="auto"/>
        <w:right w:val="none" w:sz="0" w:space="0" w:color="auto"/>
      </w:divBdr>
    </w:div>
    <w:div w:id="1154101113">
      <w:bodyDiv w:val="1"/>
      <w:marLeft w:val="0"/>
      <w:marRight w:val="0"/>
      <w:marTop w:val="0"/>
      <w:marBottom w:val="0"/>
      <w:divBdr>
        <w:top w:val="none" w:sz="0" w:space="0" w:color="auto"/>
        <w:left w:val="none" w:sz="0" w:space="0" w:color="auto"/>
        <w:bottom w:val="none" w:sz="0" w:space="0" w:color="auto"/>
        <w:right w:val="none" w:sz="0" w:space="0" w:color="auto"/>
      </w:divBdr>
    </w:div>
    <w:div w:id="1155410940">
      <w:bodyDiv w:val="1"/>
      <w:marLeft w:val="0"/>
      <w:marRight w:val="0"/>
      <w:marTop w:val="0"/>
      <w:marBottom w:val="0"/>
      <w:divBdr>
        <w:top w:val="none" w:sz="0" w:space="0" w:color="auto"/>
        <w:left w:val="none" w:sz="0" w:space="0" w:color="auto"/>
        <w:bottom w:val="none" w:sz="0" w:space="0" w:color="auto"/>
        <w:right w:val="none" w:sz="0" w:space="0" w:color="auto"/>
      </w:divBdr>
    </w:div>
    <w:div w:id="1158577831">
      <w:bodyDiv w:val="1"/>
      <w:marLeft w:val="0"/>
      <w:marRight w:val="0"/>
      <w:marTop w:val="0"/>
      <w:marBottom w:val="0"/>
      <w:divBdr>
        <w:top w:val="none" w:sz="0" w:space="0" w:color="auto"/>
        <w:left w:val="none" w:sz="0" w:space="0" w:color="auto"/>
        <w:bottom w:val="none" w:sz="0" w:space="0" w:color="auto"/>
        <w:right w:val="none" w:sz="0" w:space="0" w:color="auto"/>
      </w:divBdr>
    </w:div>
    <w:div w:id="1163395172">
      <w:bodyDiv w:val="1"/>
      <w:marLeft w:val="0"/>
      <w:marRight w:val="0"/>
      <w:marTop w:val="0"/>
      <w:marBottom w:val="0"/>
      <w:divBdr>
        <w:top w:val="none" w:sz="0" w:space="0" w:color="auto"/>
        <w:left w:val="none" w:sz="0" w:space="0" w:color="auto"/>
        <w:bottom w:val="none" w:sz="0" w:space="0" w:color="auto"/>
        <w:right w:val="none" w:sz="0" w:space="0" w:color="auto"/>
      </w:divBdr>
    </w:div>
    <w:div w:id="1165585269">
      <w:bodyDiv w:val="1"/>
      <w:marLeft w:val="0"/>
      <w:marRight w:val="0"/>
      <w:marTop w:val="0"/>
      <w:marBottom w:val="0"/>
      <w:divBdr>
        <w:top w:val="none" w:sz="0" w:space="0" w:color="auto"/>
        <w:left w:val="none" w:sz="0" w:space="0" w:color="auto"/>
        <w:bottom w:val="none" w:sz="0" w:space="0" w:color="auto"/>
        <w:right w:val="none" w:sz="0" w:space="0" w:color="auto"/>
      </w:divBdr>
    </w:div>
    <w:div w:id="1168062101">
      <w:bodyDiv w:val="1"/>
      <w:marLeft w:val="0"/>
      <w:marRight w:val="0"/>
      <w:marTop w:val="0"/>
      <w:marBottom w:val="0"/>
      <w:divBdr>
        <w:top w:val="none" w:sz="0" w:space="0" w:color="auto"/>
        <w:left w:val="none" w:sz="0" w:space="0" w:color="auto"/>
        <w:bottom w:val="none" w:sz="0" w:space="0" w:color="auto"/>
        <w:right w:val="none" w:sz="0" w:space="0" w:color="auto"/>
      </w:divBdr>
    </w:div>
    <w:div w:id="1172843074">
      <w:bodyDiv w:val="1"/>
      <w:marLeft w:val="0"/>
      <w:marRight w:val="0"/>
      <w:marTop w:val="0"/>
      <w:marBottom w:val="0"/>
      <w:divBdr>
        <w:top w:val="none" w:sz="0" w:space="0" w:color="auto"/>
        <w:left w:val="none" w:sz="0" w:space="0" w:color="auto"/>
        <w:bottom w:val="none" w:sz="0" w:space="0" w:color="auto"/>
        <w:right w:val="none" w:sz="0" w:space="0" w:color="auto"/>
      </w:divBdr>
    </w:div>
    <w:div w:id="1174420044">
      <w:bodyDiv w:val="1"/>
      <w:marLeft w:val="0"/>
      <w:marRight w:val="0"/>
      <w:marTop w:val="0"/>
      <w:marBottom w:val="0"/>
      <w:divBdr>
        <w:top w:val="none" w:sz="0" w:space="0" w:color="auto"/>
        <w:left w:val="none" w:sz="0" w:space="0" w:color="auto"/>
        <w:bottom w:val="none" w:sz="0" w:space="0" w:color="auto"/>
        <w:right w:val="none" w:sz="0" w:space="0" w:color="auto"/>
      </w:divBdr>
    </w:div>
    <w:div w:id="1174762259">
      <w:bodyDiv w:val="1"/>
      <w:marLeft w:val="0"/>
      <w:marRight w:val="0"/>
      <w:marTop w:val="0"/>
      <w:marBottom w:val="0"/>
      <w:divBdr>
        <w:top w:val="none" w:sz="0" w:space="0" w:color="auto"/>
        <w:left w:val="none" w:sz="0" w:space="0" w:color="auto"/>
        <w:bottom w:val="none" w:sz="0" w:space="0" w:color="auto"/>
        <w:right w:val="none" w:sz="0" w:space="0" w:color="auto"/>
      </w:divBdr>
    </w:div>
    <w:div w:id="1178229542">
      <w:bodyDiv w:val="1"/>
      <w:marLeft w:val="0"/>
      <w:marRight w:val="0"/>
      <w:marTop w:val="0"/>
      <w:marBottom w:val="0"/>
      <w:divBdr>
        <w:top w:val="none" w:sz="0" w:space="0" w:color="auto"/>
        <w:left w:val="none" w:sz="0" w:space="0" w:color="auto"/>
        <w:bottom w:val="none" w:sz="0" w:space="0" w:color="auto"/>
        <w:right w:val="none" w:sz="0" w:space="0" w:color="auto"/>
      </w:divBdr>
    </w:div>
    <w:div w:id="1180510217">
      <w:bodyDiv w:val="1"/>
      <w:marLeft w:val="0"/>
      <w:marRight w:val="0"/>
      <w:marTop w:val="0"/>
      <w:marBottom w:val="0"/>
      <w:divBdr>
        <w:top w:val="none" w:sz="0" w:space="0" w:color="auto"/>
        <w:left w:val="none" w:sz="0" w:space="0" w:color="auto"/>
        <w:bottom w:val="none" w:sz="0" w:space="0" w:color="auto"/>
        <w:right w:val="none" w:sz="0" w:space="0" w:color="auto"/>
      </w:divBdr>
    </w:div>
    <w:div w:id="1185705225">
      <w:bodyDiv w:val="1"/>
      <w:marLeft w:val="0"/>
      <w:marRight w:val="0"/>
      <w:marTop w:val="0"/>
      <w:marBottom w:val="0"/>
      <w:divBdr>
        <w:top w:val="none" w:sz="0" w:space="0" w:color="auto"/>
        <w:left w:val="none" w:sz="0" w:space="0" w:color="auto"/>
        <w:bottom w:val="none" w:sz="0" w:space="0" w:color="auto"/>
        <w:right w:val="none" w:sz="0" w:space="0" w:color="auto"/>
      </w:divBdr>
    </w:div>
    <w:div w:id="1186021622">
      <w:bodyDiv w:val="1"/>
      <w:marLeft w:val="0"/>
      <w:marRight w:val="0"/>
      <w:marTop w:val="0"/>
      <w:marBottom w:val="0"/>
      <w:divBdr>
        <w:top w:val="none" w:sz="0" w:space="0" w:color="auto"/>
        <w:left w:val="none" w:sz="0" w:space="0" w:color="auto"/>
        <w:bottom w:val="none" w:sz="0" w:space="0" w:color="auto"/>
        <w:right w:val="none" w:sz="0" w:space="0" w:color="auto"/>
      </w:divBdr>
    </w:div>
    <w:div w:id="1194533105">
      <w:bodyDiv w:val="1"/>
      <w:marLeft w:val="0"/>
      <w:marRight w:val="0"/>
      <w:marTop w:val="0"/>
      <w:marBottom w:val="0"/>
      <w:divBdr>
        <w:top w:val="none" w:sz="0" w:space="0" w:color="auto"/>
        <w:left w:val="none" w:sz="0" w:space="0" w:color="auto"/>
        <w:bottom w:val="none" w:sz="0" w:space="0" w:color="auto"/>
        <w:right w:val="none" w:sz="0" w:space="0" w:color="auto"/>
      </w:divBdr>
    </w:div>
    <w:div w:id="1194926257">
      <w:bodyDiv w:val="1"/>
      <w:marLeft w:val="0"/>
      <w:marRight w:val="0"/>
      <w:marTop w:val="0"/>
      <w:marBottom w:val="0"/>
      <w:divBdr>
        <w:top w:val="none" w:sz="0" w:space="0" w:color="auto"/>
        <w:left w:val="none" w:sz="0" w:space="0" w:color="auto"/>
        <w:bottom w:val="none" w:sz="0" w:space="0" w:color="auto"/>
        <w:right w:val="none" w:sz="0" w:space="0" w:color="auto"/>
      </w:divBdr>
    </w:div>
    <w:div w:id="1195115306">
      <w:bodyDiv w:val="1"/>
      <w:marLeft w:val="0"/>
      <w:marRight w:val="0"/>
      <w:marTop w:val="0"/>
      <w:marBottom w:val="0"/>
      <w:divBdr>
        <w:top w:val="none" w:sz="0" w:space="0" w:color="auto"/>
        <w:left w:val="none" w:sz="0" w:space="0" w:color="auto"/>
        <w:bottom w:val="none" w:sz="0" w:space="0" w:color="auto"/>
        <w:right w:val="none" w:sz="0" w:space="0" w:color="auto"/>
      </w:divBdr>
    </w:div>
    <w:div w:id="1199663441">
      <w:bodyDiv w:val="1"/>
      <w:marLeft w:val="0"/>
      <w:marRight w:val="0"/>
      <w:marTop w:val="0"/>
      <w:marBottom w:val="0"/>
      <w:divBdr>
        <w:top w:val="none" w:sz="0" w:space="0" w:color="auto"/>
        <w:left w:val="none" w:sz="0" w:space="0" w:color="auto"/>
        <w:bottom w:val="none" w:sz="0" w:space="0" w:color="auto"/>
        <w:right w:val="none" w:sz="0" w:space="0" w:color="auto"/>
      </w:divBdr>
    </w:div>
    <w:div w:id="1203514464">
      <w:bodyDiv w:val="1"/>
      <w:marLeft w:val="0"/>
      <w:marRight w:val="0"/>
      <w:marTop w:val="0"/>
      <w:marBottom w:val="0"/>
      <w:divBdr>
        <w:top w:val="none" w:sz="0" w:space="0" w:color="auto"/>
        <w:left w:val="none" w:sz="0" w:space="0" w:color="auto"/>
        <w:bottom w:val="none" w:sz="0" w:space="0" w:color="auto"/>
        <w:right w:val="none" w:sz="0" w:space="0" w:color="auto"/>
      </w:divBdr>
    </w:div>
    <w:div w:id="1207328713">
      <w:bodyDiv w:val="1"/>
      <w:marLeft w:val="0"/>
      <w:marRight w:val="0"/>
      <w:marTop w:val="0"/>
      <w:marBottom w:val="0"/>
      <w:divBdr>
        <w:top w:val="none" w:sz="0" w:space="0" w:color="auto"/>
        <w:left w:val="none" w:sz="0" w:space="0" w:color="auto"/>
        <w:bottom w:val="none" w:sz="0" w:space="0" w:color="auto"/>
        <w:right w:val="none" w:sz="0" w:space="0" w:color="auto"/>
      </w:divBdr>
    </w:div>
    <w:div w:id="1207642719">
      <w:bodyDiv w:val="1"/>
      <w:marLeft w:val="0"/>
      <w:marRight w:val="0"/>
      <w:marTop w:val="0"/>
      <w:marBottom w:val="0"/>
      <w:divBdr>
        <w:top w:val="none" w:sz="0" w:space="0" w:color="auto"/>
        <w:left w:val="none" w:sz="0" w:space="0" w:color="auto"/>
        <w:bottom w:val="none" w:sz="0" w:space="0" w:color="auto"/>
        <w:right w:val="none" w:sz="0" w:space="0" w:color="auto"/>
      </w:divBdr>
    </w:div>
    <w:div w:id="1212226630">
      <w:bodyDiv w:val="1"/>
      <w:marLeft w:val="0"/>
      <w:marRight w:val="0"/>
      <w:marTop w:val="0"/>
      <w:marBottom w:val="0"/>
      <w:divBdr>
        <w:top w:val="none" w:sz="0" w:space="0" w:color="auto"/>
        <w:left w:val="none" w:sz="0" w:space="0" w:color="auto"/>
        <w:bottom w:val="none" w:sz="0" w:space="0" w:color="auto"/>
        <w:right w:val="none" w:sz="0" w:space="0" w:color="auto"/>
      </w:divBdr>
    </w:div>
    <w:div w:id="1215195346">
      <w:bodyDiv w:val="1"/>
      <w:marLeft w:val="0"/>
      <w:marRight w:val="0"/>
      <w:marTop w:val="0"/>
      <w:marBottom w:val="0"/>
      <w:divBdr>
        <w:top w:val="none" w:sz="0" w:space="0" w:color="auto"/>
        <w:left w:val="none" w:sz="0" w:space="0" w:color="auto"/>
        <w:bottom w:val="none" w:sz="0" w:space="0" w:color="auto"/>
        <w:right w:val="none" w:sz="0" w:space="0" w:color="auto"/>
      </w:divBdr>
    </w:div>
    <w:div w:id="1225070128">
      <w:bodyDiv w:val="1"/>
      <w:marLeft w:val="0"/>
      <w:marRight w:val="0"/>
      <w:marTop w:val="0"/>
      <w:marBottom w:val="0"/>
      <w:divBdr>
        <w:top w:val="none" w:sz="0" w:space="0" w:color="auto"/>
        <w:left w:val="none" w:sz="0" w:space="0" w:color="auto"/>
        <w:bottom w:val="none" w:sz="0" w:space="0" w:color="auto"/>
        <w:right w:val="none" w:sz="0" w:space="0" w:color="auto"/>
      </w:divBdr>
    </w:div>
    <w:div w:id="1225220315">
      <w:bodyDiv w:val="1"/>
      <w:marLeft w:val="0"/>
      <w:marRight w:val="0"/>
      <w:marTop w:val="0"/>
      <w:marBottom w:val="0"/>
      <w:divBdr>
        <w:top w:val="none" w:sz="0" w:space="0" w:color="auto"/>
        <w:left w:val="none" w:sz="0" w:space="0" w:color="auto"/>
        <w:bottom w:val="none" w:sz="0" w:space="0" w:color="auto"/>
        <w:right w:val="none" w:sz="0" w:space="0" w:color="auto"/>
      </w:divBdr>
    </w:div>
    <w:div w:id="1225721738">
      <w:bodyDiv w:val="1"/>
      <w:marLeft w:val="0"/>
      <w:marRight w:val="0"/>
      <w:marTop w:val="0"/>
      <w:marBottom w:val="0"/>
      <w:divBdr>
        <w:top w:val="none" w:sz="0" w:space="0" w:color="auto"/>
        <w:left w:val="none" w:sz="0" w:space="0" w:color="auto"/>
        <w:bottom w:val="none" w:sz="0" w:space="0" w:color="auto"/>
        <w:right w:val="none" w:sz="0" w:space="0" w:color="auto"/>
      </w:divBdr>
    </w:div>
    <w:div w:id="1228108061">
      <w:bodyDiv w:val="1"/>
      <w:marLeft w:val="0"/>
      <w:marRight w:val="0"/>
      <w:marTop w:val="0"/>
      <w:marBottom w:val="0"/>
      <w:divBdr>
        <w:top w:val="none" w:sz="0" w:space="0" w:color="auto"/>
        <w:left w:val="none" w:sz="0" w:space="0" w:color="auto"/>
        <w:bottom w:val="none" w:sz="0" w:space="0" w:color="auto"/>
        <w:right w:val="none" w:sz="0" w:space="0" w:color="auto"/>
      </w:divBdr>
    </w:div>
    <w:div w:id="1228495299">
      <w:bodyDiv w:val="1"/>
      <w:marLeft w:val="0"/>
      <w:marRight w:val="0"/>
      <w:marTop w:val="0"/>
      <w:marBottom w:val="0"/>
      <w:divBdr>
        <w:top w:val="none" w:sz="0" w:space="0" w:color="auto"/>
        <w:left w:val="none" w:sz="0" w:space="0" w:color="auto"/>
        <w:bottom w:val="none" w:sz="0" w:space="0" w:color="auto"/>
        <w:right w:val="none" w:sz="0" w:space="0" w:color="auto"/>
      </w:divBdr>
    </w:div>
    <w:div w:id="1228497329">
      <w:bodyDiv w:val="1"/>
      <w:marLeft w:val="0"/>
      <w:marRight w:val="0"/>
      <w:marTop w:val="0"/>
      <w:marBottom w:val="0"/>
      <w:divBdr>
        <w:top w:val="none" w:sz="0" w:space="0" w:color="auto"/>
        <w:left w:val="none" w:sz="0" w:space="0" w:color="auto"/>
        <w:bottom w:val="none" w:sz="0" w:space="0" w:color="auto"/>
        <w:right w:val="none" w:sz="0" w:space="0" w:color="auto"/>
      </w:divBdr>
    </w:div>
    <w:div w:id="1236545930">
      <w:bodyDiv w:val="1"/>
      <w:marLeft w:val="0"/>
      <w:marRight w:val="0"/>
      <w:marTop w:val="0"/>
      <w:marBottom w:val="0"/>
      <w:divBdr>
        <w:top w:val="none" w:sz="0" w:space="0" w:color="auto"/>
        <w:left w:val="none" w:sz="0" w:space="0" w:color="auto"/>
        <w:bottom w:val="none" w:sz="0" w:space="0" w:color="auto"/>
        <w:right w:val="none" w:sz="0" w:space="0" w:color="auto"/>
      </w:divBdr>
    </w:div>
    <w:div w:id="1237012180">
      <w:bodyDiv w:val="1"/>
      <w:marLeft w:val="0"/>
      <w:marRight w:val="0"/>
      <w:marTop w:val="0"/>
      <w:marBottom w:val="0"/>
      <w:divBdr>
        <w:top w:val="none" w:sz="0" w:space="0" w:color="auto"/>
        <w:left w:val="none" w:sz="0" w:space="0" w:color="auto"/>
        <w:bottom w:val="none" w:sz="0" w:space="0" w:color="auto"/>
        <w:right w:val="none" w:sz="0" w:space="0" w:color="auto"/>
      </w:divBdr>
    </w:div>
    <w:div w:id="1240556613">
      <w:bodyDiv w:val="1"/>
      <w:marLeft w:val="0"/>
      <w:marRight w:val="0"/>
      <w:marTop w:val="0"/>
      <w:marBottom w:val="0"/>
      <w:divBdr>
        <w:top w:val="none" w:sz="0" w:space="0" w:color="auto"/>
        <w:left w:val="none" w:sz="0" w:space="0" w:color="auto"/>
        <w:bottom w:val="none" w:sz="0" w:space="0" w:color="auto"/>
        <w:right w:val="none" w:sz="0" w:space="0" w:color="auto"/>
      </w:divBdr>
    </w:div>
    <w:div w:id="1242905663">
      <w:bodyDiv w:val="1"/>
      <w:marLeft w:val="0"/>
      <w:marRight w:val="0"/>
      <w:marTop w:val="0"/>
      <w:marBottom w:val="0"/>
      <w:divBdr>
        <w:top w:val="none" w:sz="0" w:space="0" w:color="auto"/>
        <w:left w:val="none" w:sz="0" w:space="0" w:color="auto"/>
        <w:bottom w:val="none" w:sz="0" w:space="0" w:color="auto"/>
        <w:right w:val="none" w:sz="0" w:space="0" w:color="auto"/>
      </w:divBdr>
    </w:div>
    <w:div w:id="1244871776">
      <w:bodyDiv w:val="1"/>
      <w:marLeft w:val="0"/>
      <w:marRight w:val="0"/>
      <w:marTop w:val="0"/>
      <w:marBottom w:val="0"/>
      <w:divBdr>
        <w:top w:val="none" w:sz="0" w:space="0" w:color="auto"/>
        <w:left w:val="none" w:sz="0" w:space="0" w:color="auto"/>
        <w:bottom w:val="none" w:sz="0" w:space="0" w:color="auto"/>
        <w:right w:val="none" w:sz="0" w:space="0" w:color="auto"/>
      </w:divBdr>
    </w:div>
    <w:div w:id="1247501049">
      <w:bodyDiv w:val="1"/>
      <w:marLeft w:val="0"/>
      <w:marRight w:val="0"/>
      <w:marTop w:val="0"/>
      <w:marBottom w:val="0"/>
      <w:divBdr>
        <w:top w:val="none" w:sz="0" w:space="0" w:color="auto"/>
        <w:left w:val="none" w:sz="0" w:space="0" w:color="auto"/>
        <w:bottom w:val="none" w:sz="0" w:space="0" w:color="auto"/>
        <w:right w:val="none" w:sz="0" w:space="0" w:color="auto"/>
      </w:divBdr>
    </w:div>
    <w:div w:id="1249853059">
      <w:bodyDiv w:val="1"/>
      <w:marLeft w:val="0"/>
      <w:marRight w:val="0"/>
      <w:marTop w:val="0"/>
      <w:marBottom w:val="0"/>
      <w:divBdr>
        <w:top w:val="none" w:sz="0" w:space="0" w:color="auto"/>
        <w:left w:val="none" w:sz="0" w:space="0" w:color="auto"/>
        <w:bottom w:val="none" w:sz="0" w:space="0" w:color="auto"/>
        <w:right w:val="none" w:sz="0" w:space="0" w:color="auto"/>
      </w:divBdr>
    </w:div>
    <w:div w:id="1250849294">
      <w:bodyDiv w:val="1"/>
      <w:marLeft w:val="0"/>
      <w:marRight w:val="0"/>
      <w:marTop w:val="0"/>
      <w:marBottom w:val="0"/>
      <w:divBdr>
        <w:top w:val="none" w:sz="0" w:space="0" w:color="auto"/>
        <w:left w:val="none" w:sz="0" w:space="0" w:color="auto"/>
        <w:bottom w:val="none" w:sz="0" w:space="0" w:color="auto"/>
        <w:right w:val="none" w:sz="0" w:space="0" w:color="auto"/>
      </w:divBdr>
    </w:div>
    <w:div w:id="1251965924">
      <w:bodyDiv w:val="1"/>
      <w:marLeft w:val="0"/>
      <w:marRight w:val="0"/>
      <w:marTop w:val="0"/>
      <w:marBottom w:val="0"/>
      <w:divBdr>
        <w:top w:val="none" w:sz="0" w:space="0" w:color="auto"/>
        <w:left w:val="none" w:sz="0" w:space="0" w:color="auto"/>
        <w:bottom w:val="none" w:sz="0" w:space="0" w:color="auto"/>
        <w:right w:val="none" w:sz="0" w:space="0" w:color="auto"/>
      </w:divBdr>
    </w:div>
    <w:div w:id="1257328476">
      <w:bodyDiv w:val="1"/>
      <w:marLeft w:val="0"/>
      <w:marRight w:val="0"/>
      <w:marTop w:val="0"/>
      <w:marBottom w:val="0"/>
      <w:divBdr>
        <w:top w:val="none" w:sz="0" w:space="0" w:color="auto"/>
        <w:left w:val="none" w:sz="0" w:space="0" w:color="auto"/>
        <w:bottom w:val="none" w:sz="0" w:space="0" w:color="auto"/>
        <w:right w:val="none" w:sz="0" w:space="0" w:color="auto"/>
      </w:divBdr>
    </w:div>
    <w:div w:id="1260136304">
      <w:bodyDiv w:val="1"/>
      <w:marLeft w:val="0"/>
      <w:marRight w:val="0"/>
      <w:marTop w:val="0"/>
      <w:marBottom w:val="0"/>
      <w:divBdr>
        <w:top w:val="none" w:sz="0" w:space="0" w:color="auto"/>
        <w:left w:val="none" w:sz="0" w:space="0" w:color="auto"/>
        <w:bottom w:val="none" w:sz="0" w:space="0" w:color="auto"/>
        <w:right w:val="none" w:sz="0" w:space="0" w:color="auto"/>
      </w:divBdr>
    </w:div>
    <w:div w:id="1260218729">
      <w:bodyDiv w:val="1"/>
      <w:marLeft w:val="0"/>
      <w:marRight w:val="0"/>
      <w:marTop w:val="0"/>
      <w:marBottom w:val="0"/>
      <w:divBdr>
        <w:top w:val="none" w:sz="0" w:space="0" w:color="auto"/>
        <w:left w:val="none" w:sz="0" w:space="0" w:color="auto"/>
        <w:bottom w:val="none" w:sz="0" w:space="0" w:color="auto"/>
        <w:right w:val="none" w:sz="0" w:space="0" w:color="auto"/>
      </w:divBdr>
    </w:div>
    <w:div w:id="1261331134">
      <w:bodyDiv w:val="1"/>
      <w:marLeft w:val="0"/>
      <w:marRight w:val="0"/>
      <w:marTop w:val="0"/>
      <w:marBottom w:val="0"/>
      <w:divBdr>
        <w:top w:val="none" w:sz="0" w:space="0" w:color="auto"/>
        <w:left w:val="none" w:sz="0" w:space="0" w:color="auto"/>
        <w:bottom w:val="none" w:sz="0" w:space="0" w:color="auto"/>
        <w:right w:val="none" w:sz="0" w:space="0" w:color="auto"/>
      </w:divBdr>
    </w:div>
    <w:div w:id="1261572115">
      <w:bodyDiv w:val="1"/>
      <w:marLeft w:val="0"/>
      <w:marRight w:val="0"/>
      <w:marTop w:val="0"/>
      <w:marBottom w:val="0"/>
      <w:divBdr>
        <w:top w:val="none" w:sz="0" w:space="0" w:color="auto"/>
        <w:left w:val="none" w:sz="0" w:space="0" w:color="auto"/>
        <w:bottom w:val="none" w:sz="0" w:space="0" w:color="auto"/>
        <w:right w:val="none" w:sz="0" w:space="0" w:color="auto"/>
      </w:divBdr>
    </w:div>
    <w:div w:id="1267074830">
      <w:bodyDiv w:val="1"/>
      <w:marLeft w:val="0"/>
      <w:marRight w:val="0"/>
      <w:marTop w:val="0"/>
      <w:marBottom w:val="0"/>
      <w:divBdr>
        <w:top w:val="none" w:sz="0" w:space="0" w:color="auto"/>
        <w:left w:val="none" w:sz="0" w:space="0" w:color="auto"/>
        <w:bottom w:val="none" w:sz="0" w:space="0" w:color="auto"/>
        <w:right w:val="none" w:sz="0" w:space="0" w:color="auto"/>
      </w:divBdr>
    </w:div>
    <w:div w:id="1267731433">
      <w:bodyDiv w:val="1"/>
      <w:marLeft w:val="0"/>
      <w:marRight w:val="0"/>
      <w:marTop w:val="0"/>
      <w:marBottom w:val="0"/>
      <w:divBdr>
        <w:top w:val="none" w:sz="0" w:space="0" w:color="auto"/>
        <w:left w:val="none" w:sz="0" w:space="0" w:color="auto"/>
        <w:bottom w:val="none" w:sz="0" w:space="0" w:color="auto"/>
        <w:right w:val="none" w:sz="0" w:space="0" w:color="auto"/>
      </w:divBdr>
    </w:div>
    <w:div w:id="1269847862">
      <w:bodyDiv w:val="1"/>
      <w:marLeft w:val="0"/>
      <w:marRight w:val="0"/>
      <w:marTop w:val="0"/>
      <w:marBottom w:val="0"/>
      <w:divBdr>
        <w:top w:val="none" w:sz="0" w:space="0" w:color="auto"/>
        <w:left w:val="none" w:sz="0" w:space="0" w:color="auto"/>
        <w:bottom w:val="none" w:sz="0" w:space="0" w:color="auto"/>
        <w:right w:val="none" w:sz="0" w:space="0" w:color="auto"/>
      </w:divBdr>
    </w:div>
    <w:div w:id="1271814309">
      <w:bodyDiv w:val="1"/>
      <w:marLeft w:val="0"/>
      <w:marRight w:val="0"/>
      <w:marTop w:val="0"/>
      <w:marBottom w:val="0"/>
      <w:divBdr>
        <w:top w:val="none" w:sz="0" w:space="0" w:color="auto"/>
        <w:left w:val="none" w:sz="0" w:space="0" w:color="auto"/>
        <w:bottom w:val="none" w:sz="0" w:space="0" w:color="auto"/>
        <w:right w:val="none" w:sz="0" w:space="0" w:color="auto"/>
      </w:divBdr>
    </w:div>
    <w:div w:id="1274365895">
      <w:bodyDiv w:val="1"/>
      <w:marLeft w:val="0"/>
      <w:marRight w:val="0"/>
      <w:marTop w:val="0"/>
      <w:marBottom w:val="0"/>
      <w:divBdr>
        <w:top w:val="none" w:sz="0" w:space="0" w:color="auto"/>
        <w:left w:val="none" w:sz="0" w:space="0" w:color="auto"/>
        <w:bottom w:val="none" w:sz="0" w:space="0" w:color="auto"/>
        <w:right w:val="none" w:sz="0" w:space="0" w:color="auto"/>
      </w:divBdr>
    </w:div>
    <w:div w:id="1275867527">
      <w:bodyDiv w:val="1"/>
      <w:marLeft w:val="0"/>
      <w:marRight w:val="0"/>
      <w:marTop w:val="0"/>
      <w:marBottom w:val="0"/>
      <w:divBdr>
        <w:top w:val="none" w:sz="0" w:space="0" w:color="auto"/>
        <w:left w:val="none" w:sz="0" w:space="0" w:color="auto"/>
        <w:bottom w:val="none" w:sz="0" w:space="0" w:color="auto"/>
        <w:right w:val="none" w:sz="0" w:space="0" w:color="auto"/>
      </w:divBdr>
    </w:div>
    <w:div w:id="1279141846">
      <w:bodyDiv w:val="1"/>
      <w:marLeft w:val="0"/>
      <w:marRight w:val="0"/>
      <w:marTop w:val="0"/>
      <w:marBottom w:val="0"/>
      <w:divBdr>
        <w:top w:val="none" w:sz="0" w:space="0" w:color="auto"/>
        <w:left w:val="none" w:sz="0" w:space="0" w:color="auto"/>
        <w:bottom w:val="none" w:sz="0" w:space="0" w:color="auto"/>
        <w:right w:val="none" w:sz="0" w:space="0" w:color="auto"/>
      </w:divBdr>
    </w:div>
    <w:div w:id="1281954714">
      <w:bodyDiv w:val="1"/>
      <w:marLeft w:val="0"/>
      <w:marRight w:val="0"/>
      <w:marTop w:val="0"/>
      <w:marBottom w:val="0"/>
      <w:divBdr>
        <w:top w:val="none" w:sz="0" w:space="0" w:color="auto"/>
        <w:left w:val="none" w:sz="0" w:space="0" w:color="auto"/>
        <w:bottom w:val="none" w:sz="0" w:space="0" w:color="auto"/>
        <w:right w:val="none" w:sz="0" w:space="0" w:color="auto"/>
      </w:divBdr>
    </w:div>
    <w:div w:id="1283852361">
      <w:bodyDiv w:val="1"/>
      <w:marLeft w:val="0"/>
      <w:marRight w:val="0"/>
      <w:marTop w:val="0"/>
      <w:marBottom w:val="0"/>
      <w:divBdr>
        <w:top w:val="none" w:sz="0" w:space="0" w:color="auto"/>
        <w:left w:val="none" w:sz="0" w:space="0" w:color="auto"/>
        <w:bottom w:val="none" w:sz="0" w:space="0" w:color="auto"/>
        <w:right w:val="none" w:sz="0" w:space="0" w:color="auto"/>
      </w:divBdr>
    </w:div>
    <w:div w:id="1284732110">
      <w:bodyDiv w:val="1"/>
      <w:marLeft w:val="0"/>
      <w:marRight w:val="0"/>
      <w:marTop w:val="0"/>
      <w:marBottom w:val="0"/>
      <w:divBdr>
        <w:top w:val="none" w:sz="0" w:space="0" w:color="auto"/>
        <w:left w:val="none" w:sz="0" w:space="0" w:color="auto"/>
        <w:bottom w:val="none" w:sz="0" w:space="0" w:color="auto"/>
        <w:right w:val="none" w:sz="0" w:space="0" w:color="auto"/>
      </w:divBdr>
    </w:div>
    <w:div w:id="1287083223">
      <w:bodyDiv w:val="1"/>
      <w:marLeft w:val="0"/>
      <w:marRight w:val="0"/>
      <w:marTop w:val="0"/>
      <w:marBottom w:val="0"/>
      <w:divBdr>
        <w:top w:val="none" w:sz="0" w:space="0" w:color="auto"/>
        <w:left w:val="none" w:sz="0" w:space="0" w:color="auto"/>
        <w:bottom w:val="none" w:sz="0" w:space="0" w:color="auto"/>
        <w:right w:val="none" w:sz="0" w:space="0" w:color="auto"/>
      </w:divBdr>
    </w:div>
    <w:div w:id="1287617473">
      <w:bodyDiv w:val="1"/>
      <w:marLeft w:val="0"/>
      <w:marRight w:val="0"/>
      <w:marTop w:val="0"/>
      <w:marBottom w:val="0"/>
      <w:divBdr>
        <w:top w:val="none" w:sz="0" w:space="0" w:color="auto"/>
        <w:left w:val="none" w:sz="0" w:space="0" w:color="auto"/>
        <w:bottom w:val="none" w:sz="0" w:space="0" w:color="auto"/>
        <w:right w:val="none" w:sz="0" w:space="0" w:color="auto"/>
      </w:divBdr>
    </w:div>
    <w:div w:id="1290018032">
      <w:bodyDiv w:val="1"/>
      <w:marLeft w:val="0"/>
      <w:marRight w:val="0"/>
      <w:marTop w:val="0"/>
      <w:marBottom w:val="0"/>
      <w:divBdr>
        <w:top w:val="none" w:sz="0" w:space="0" w:color="auto"/>
        <w:left w:val="none" w:sz="0" w:space="0" w:color="auto"/>
        <w:bottom w:val="none" w:sz="0" w:space="0" w:color="auto"/>
        <w:right w:val="none" w:sz="0" w:space="0" w:color="auto"/>
      </w:divBdr>
    </w:div>
    <w:div w:id="1290631271">
      <w:bodyDiv w:val="1"/>
      <w:marLeft w:val="0"/>
      <w:marRight w:val="0"/>
      <w:marTop w:val="0"/>
      <w:marBottom w:val="0"/>
      <w:divBdr>
        <w:top w:val="none" w:sz="0" w:space="0" w:color="auto"/>
        <w:left w:val="none" w:sz="0" w:space="0" w:color="auto"/>
        <w:bottom w:val="none" w:sz="0" w:space="0" w:color="auto"/>
        <w:right w:val="none" w:sz="0" w:space="0" w:color="auto"/>
      </w:divBdr>
    </w:div>
    <w:div w:id="1293749910">
      <w:bodyDiv w:val="1"/>
      <w:marLeft w:val="0"/>
      <w:marRight w:val="0"/>
      <w:marTop w:val="0"/>
      <w:marBottom w:val="0"/>
      <w:divBdr>
        <w:top w:val="none" w:sz="0" w:space="0" w:color="auto"/>
        <w:left w:val="none" w:sz="0" w:space="0" w:color="auto"/>
        <w:bottom w:val="none" w:sz="0" w:space="0" w:color="auto"/>
        <w:right w:val="none" w:sz="0" w:space="0" w:color="auto"/>
      </w:divBdr>
    </w:div>
    <w:div w:id="1297494946">
      <w:bodyDiv w:val="1"/>
      <w:marLeft w:val="0"/>
      <w:marRight w:val="0"/>
      <w:marTop w:val="0"/>
      <w:marBottom w:val="0"/>
      <w:divBdr>
        <w:top w:val="none" w:sz="0" w:space="0" w:color="auto"/>
        <w:left w:val="none" w:sz="0" w:space="0" w:color="auto"/>
        <w:bottom w:val="none" w:sz="0" w:space="0" w:color="auto"/>
        <w:right w:val="none" w:sz="0" w:space="0" w:color="auto"/>
      </w:divBdr>
    </w:div>
    <w:div w:id="1298532324">
      <w:bodyDiv w:val="1"/>
      <w:marLeft w:val="0"/>
      <w:marRight w:val="0"/>
      <w:marTop w:val="0"/>
      <w:marBottom w:val="0"/>
      <w:divBdr>
        <w:top w:val="none" w:sz="0" w:space="0" w:color="auto"/>
        <w:left w:val="none" w:sz="0" w:space="0" w:color="auto"/>
        <w:bottom w:val="none" w:sz="0" w:space="0" w:color="auto"/>
        <w:right w:val="none" w:sz="0" w:space="0" w:color="auto"/>
      </w:divBdr>
    </w:div>
    <w:div w:id="1298949698">
      <w:bodyDiv w:val="1"/>
      <w:marLeft w:val="0"/>
      <w:marRight w:val="0"/>
      <w:marTop w:val="0"/>
      <w:marBottom w:val="0"/>
      <w:divBdr>
        <w:top w:val="none" w:sz="0" w:space="0" w:color="auto"/>
        <w:left w:val="none" w:sz="0" w:space="0" w:color="auto"/>
        <w:bottom w:val="none" w:sz="0" w:space="0" w:color="auto"/>
        <w:right w:val="none" w:sz="0" w:space="0" w:color="auto"/>
      </w:divBdr>
    </w:div>
    <w:div w:id="1301838947">
      <w:bodyDiv w:val="1"/>
      <w:marLeft w:val="0"/>
      <w:marRight w:val="0"/>
      <w:marTop w:val="0"/>
      <w:marBottom w:val="0"/>
      <w:divBdr>
        <w:top w:val="none" w:sz="0" w:space="0" w:color="auto"/>
        <w:left w:val="none" w:sz="0" w:space="0" w:color="auto"/>
        <w:bottom w:val="none" w:sz="0" w:space="0" w:color="auto"/>
        <w:right w:val="none" w:sz="0" w:space="0" w:color="auto"/>
      </w:divBdr>
    </w:div>
    <w:div w:id="1309163637">
      <w:bodyDiv w:val="1"/>
      <w:marLeft w:val="0"/>
      <w:marRight w:val="0"/>
      <w:marTop w:val="0"/>
      <w:marBottom w:val="0"/>
      <w:divBdr>
        <w:top w:val="none" w:sz="0" w:space="0" w:color="auto"/>
        <w:left w:val="none" w:sz="0" w:space="0" w:color="auto"/>
        <w:bottom w:val="none" w:sz="0" w:space="0" w:color="auto"/>
        <w:right w:val="none" w:sz="0" w:space="0" w:color="auto"/>
      </w:divBdr>
    </w:div>
    <w:div w:id="1312633991">
      <w:bodyDiv w:val="1"/>
      <w:marLeft w:val="0"/>
      <w:marRight w:val="0"/>
      <w:marTop w:val="0"/>
      <w:marBottom w:val="0"/>
      <w:divBdr>
        <w:top w:val="none" w:sz="0" w:space="0" w:color="auto"/>
        <w:left w:val="none" w:sz="0" w:space="0" w:color="auto"/>
        <w:bottom w:val="none" w:sz="0" w:space="0" w:color="auto"/>
        <w:right w:val="none" w:sz="0" w:space="0" w:color="auto"/>
      </w:divBdr>
    </w:div>
    <w:div w:id="1314338034">
      <w:bodyDiv w:val="1"/>
      <w:marLeft w:val="0"/>
      <w:marRight w:val="0"/>
      <w:marTop w:val="0"/>
      <w:marBottom w:val="0"/>
      <w:divBdr>
        <w:top w:val="none" w:sz="0" w:space="0" w:color="auto"/>
        <w:left w:val="none" w:sz="0" w:space="0" w:color="auto"/>
        <w:bottom w:val="none" w:sz="0" w:space="0" w:color="auto"/>
        <w:right w:val="none" w:sz="0" w:space="0" w:color="auto"/>
      </w:divBdr>
    </w:div>
    <w:div w:id="1314485961">
      <w:bodyDiv w:val="1"/>
      <w:marLeft w:val="0"/>
      <w:marRight w:val="0"/>
      <w:marTop w:val="0"/>
      <w:marBottom w:val="0"/>
      <w:divBdr>
        <w:top w:val="none" w:sz="0" w:space="0" w:color="auto"/>
        <w:left w:val="none" w:sz="0" w:space="0" w:color="auto"/>
        <w:bottom w:val="none" w:sz="0" w:space="0" w:color="auto"/>
        <w:right w:val="none" w:sz="0" w:space="0" w:color="auto"/>
      </w:divBdr>
    </w:div>
    <w:div w:id="1315374180">
      <w:bodyDiv w:val="1"/>
      <w:marLeft w:val="0"/>
      <w:marRight w:val="0"/>
      <w:marTop w:val="0"/>
      <w:marBottom w:val="0"/>
      <w:divBdr>
        <w:top w:val="none" w:sz="0" w:space="0" w:color="auto"/>
        <w:left w:val="none" w:sz="0" w:space="0" w:color="auto"/>
        <w:bottom w:val="none" w:sz="0" w:space="0" w:color="auto"/>
        <w:right w:val="none" w:sz="0" w:space="0" w:color="auto"/>
      </w:divBdr>
    </w:div>
    <w:div w:id="1318455438">
      <w:bodyDiv w:val="1"/>
      <w:marLeft w:val="0"/>
      <w:marRight w:val="0"/>
      <w:marTop w:val="0"/>
      <w:marBottom w:val="0"/>
      <w:divBdr>
        <w:top w:val="none" w:sz="0" w:space="0" w:color="auto"/>
        <w:left w:val="none" w:sz="0" w:space="0" w:color="auto"/>
        <w:bottom w:val="none" w:sz="0" w:space="0" w:color="auto"/>
        <w:right w:val="none" w:sz="0" w:space="0" w:color="auto"/>
      </w:divBdr>
    </w:div>
    <w:div w:id="1321157022">
      <w:bodyDiv w:val="1"/>
      <w:marLeft w:val="0"/>
      <w:marRight w:val="0"/>
      <w:marTop w:val="0"/>
      <w:marBottom w:val="0"/>
      <w:divBdr>
        <w:top w:val="none" w:sz="0" w:space="0" w:color="auto"/>
        <w:left w:val="none" w:sz="0" w:space="0" w:color="auto"/>
        <w:bottom w:val="none" w:sz="0" w:space="0" w:color="auto"/>
        <w:right w:val="none" w:sz="0" w:space="0" w:color="auto"/>
      </w:divBdr>
    </w:div>
    <w:div w:id="1322854266">
      <w:bodyDiv w:val="1"/>
      <w:marLeft w:val="0"/>
      <w:marRight w:val="0"/>
      <w:marTop w:val="0"/>
      <w:marBottom w:val="0"/>
      <w:divBdr>
        <w:top w:val="none" w:sz="0" w:space="0" w:color="auto"/>
        <w:left w:val="none" w:sz="0" w:space="0" w:color="auto"/>
        <w:bottom w:val="none" w:sz="0" w:space="0" w:color="auto"/>
        <w:right w:val="none" w:sz="0" w:space="0" w:color="auto"/>
      </w:divBdr>
    </w:div>
    <w:div w:id="1336417369">
      <w:bodyDiv w:val="1"/>
      <w:marLeft w:val="0"/>
      <w:marRight w:val="0"/>
      <w:marTop w:val="0"/>
      <w:marBottom w:val="0"/>
      <w:divBdr>
        <w:top w:val="none" w:sz="0" w:space="0" w:color="auto"/>
        <w:left w:val="none" w:sz="0" w:space="0" w:color="auto"/>
        <w:bottom w:val="none" w:sz="0" w:space="0" w:color="auto"/>
        <w:right w:val="none" w:sz="0" w:space="0" w:color="auto"/>
      </w:divBdr>
    </w:div>
    <w:div w:id="1339893148">
      <w:bodyDiv w:val="1"/>
      <w:marLeft w:val="0"/>
      <w:marRight w:val="0"/>
      <w:marTop w:val="0"/>
      <w:marBottom w:val="0"/>
      <w:divBdr>
        <w:top w:val="none" w:sz="0" w:space="0" w:color="auto"/>
        <w:left w:val="none" w:sz="0" w:space="0" w:color="auto"/>
        <w:bottom w:val="none" w:sz="0" w:space="0" w:color="auto"/>
        <w:right w:val="none" w:sz="0" w:space="0" w:color="auto"/>
      </w:divBdr>
    </w:div>
    <w:div w:id="1343512498">
      <w:bodyDiv w:val="1"/>
      <w:marLeft w:val="0"/>
      <w:marRight w:val="0"/>
      <w:marTop w:val="0"/>
      <w:marBottom w:val="0"/>
      <w:divBdr>
        <w:top w:val="none" w:sz="0" w:space="0" w:color="auto"/>
        <w:left w:val="none" w:sz="0" w:space="0" w:color="auto"/>
        <w:bottom w:val="none" w:sz="0" w:space="0" w:color="auto"/>
        <w:right w:val="none" w:sz="0" w:space="0" w:color="auto"/>
      </w:divBdr>
    </w:div>
    <w:div w:id="1346250952">
      <w:bodyDiv w:val="1"/>
      <w:marLeft w:val="0"/>
      <w:marRight w:val="0"/>
      <w:marTop w:val="0"/>
      <w:marBottom w:val="0"/>
      <w:divBdr>
        <w:top w:val="none" w:sz="0" w:space="0" w:color="auto"/>
        <w:left w:val="none" w:sz="0" w:space="0" w:color="auto"/>
        <w:bottom w:val="none" w:sz="0" w:space="0" w:color="auto"/>
        <w:right w:val="none" w:sz="0" w:space="0" w:color="auto"/>
      </w:divBdr>
    </w:div>
    <w:div w:id="1347319886">
      <w:bodyDiv w:val="1"/>
      <w:marLeft w:val="0"/>
      <w:marRight w:val="0"/>
      <w:marTop w:val="0"/>
      <w:marBottom w:val="0"/>
      <w:divBdr>
        <w:top w:val="none" w:sz="0" w:space="0" w:color="auto"/>
        <w:left w:val="none" w:sz="0" w:space="0" w:color="auto"/>
        <w:bottom w:val="none" w:sz="0" w:space="0" w:color="auto"/>
        <w:right w:val="none" w:sz="0" w:space="0" w:color="auto"/>
      </w:divBdr>
    </w:div>
    <w:div w:id="1357081612">
      <w:bodyDiv w:val="1"/>
      <w:marLeft w:val="0"/>
      <w:marRight w:val="0"/>
      <w:marTop w:val="0"/>
      <w:marBottom w:val="0"/>
      <w:divBdr>
        <w:top w:val="none" w:sz="0" w:space="0" w:color="auto"/>
        <w:left w:val="none" w:sz="0" w:space="0" w:color="auto"/>
        <w:bottom w:val="none" w:sz="0" w:space="0" w:color="auto"/>
        <w:right w:val="none" w:sz="0" w:space="0" w:color="auto"/>
      </w:divBdr>
    </w:div>
    <w:div w:id="1364137932">
      <w:bodyDiv w:val="1"/>
      <w:marLeft w:val="0"/>
      <w:marRight w:val="0"/>
      <w:marTop w:val="0"/>
      <w:marBottom w:val="0"/>
      <w:divBdr>
        <w:top w:val="none" w:sz="0" w:space="0" w:color="auto"/>
        <w:left w:val="none" w:sz="0" w:space="0" w:color="auto"/>
        <w:bottom w:val="none" w:sz="0" w:space="0" w:color="auto"/>
        <w:right w:val="none" w:sz="0" w:space="0" w:color="auto"/>
      </w:divBdr>
    </w:div>
    <w:div w:id="1371803587">
      <w:bodyDiv w:val="1"/>
      <w:marLeft w:val="0"/>
      <w:marRight w:val="0"/>
      <w:marTop w:val="0"/>
      <w:marBottom w:val="0"/>
      <w:divBdr>
        <w:top w:val="none" w:sz="0" w:space="0" w:color="auto"/>
        <w:left w:val="none" w:sz="0" w:space="0" w:color="auto"/>
        <w:bottom w:val="none" w:sz="0" w:space="0" w:color="auto"/>
        <w:right w:val="none" w:sz="0" w:space="0" w:color="auto"/>
      </w:divBdr>
    </w:div>
    <w:div w:id="1373186548">
      <w:bodyDiv w:val="1"/>
      <w:marLeft w:val="0"/>
      <w:marRight w:val="0"/>
      <w:marTop w:val="0"/>
      <w:marBottom w:val="0"/>
      <w:divBdr>
        <w:top w:val="none" w:sz="0" w:space="0" w:color="auto"/>
        <w:left w:val="none" w:sz="0" w:space="0" w:color="auto"/>
        <w:bottom w:val="none" w:sz="0" w:space="0" w:color="auto"/>
        <w:right w:val="none" w:sz="0" w:space="0" w:color="auto"/>
      </w:divBdr>
    </w:div>
    <w:div w:id="1377509244">
      <w:bodyDiv w:val="1"/>
      <w:marLeft w:val="0"/>
      <w:marRight w:val="0"/>
      <w:marTop w:val="0"/>
      <w:marBottom w:val="0"/>
      <w:divBdr>
        <w:top w:val="none" w:sz="0" w:space="0" w:color="auto"/>
        <w:left w:val="none" w:sz="0" w:space="0" w:color="auto"/>
        <w:bottom w:val="none" w:sz="0" w:space="0" w:color="auto"/>
        <w:right w:val="none" w:sz="0" w:space="0" w:color="auto"/>
      </w:divBdr>
    </w:div>
    <w:div w:id="1378429909">
      <w:bodyDiv w:val="1"/>
      <w:marLeft w:val="0"/>
      <w:marRight w:val="0"/>
      <w:marTop w:val="0"/>
      <w:marBottom w:val="0"/>
      <w:divBdr>
        <w:top w:val="none" w:sz="0" w:space="0" w:color="auto"/>
        <w:left w:val="none" w:sz="0" w:space="0" w:color="auto"/>
        <w:bottom w:val="none" w:sz="0" w:space="0" w:color="auto"/>
        <w:right w:val="none" w:sz="0" w:space="0" w:color="auto"/>
      </w:divBdr>
    </w:div>
    <w:div w:id="1380280069">
      <w:bodyDiv w:val="1"/>
      <w:marLeft w:val="0"/>
      <w:marRight w:val="0"/>
      <w:marTop w:val="0"/>
      <w:marBottom w:val="0"/>
      <w:divBdr>
        <w:top w:val="none" w:sz="0" w:space="0" w:color="auto"/>
        <w:left w:val="none" w:sz="0" w:space="0" w:color="auto"/>
        <w:bottom w:val="none" w:sz="0" w:space="0" w:color="auto"/>
        <w:right w:val="none" w:sz="0" w:space="0" w:color="auto"/>
      </w:divBdr>
    </w:div>
    <w:div w:id="1381250665">
      <w:bodyDiv w:val="1"/>
      <w:marLeft w:val="0"/>
      <w:marRight w:val="0"/>
      <w:marTop w:val="0"/>
      <w:marBottom w:val="0"/>
      <w:divBdr>
        <w:top w:val="none" w:sz="0" w:space="0" w:color="auto"/>
        <w:left w:val="none" w:sz="0" w:space="0" w:color="auto"/>
        <w:bottom w:val="none" w:sz="0" w:space="0" w:color="auto"/>
        <w:right w:val="none" w:sz="0" w:space="0" w:color="auto"/>
      </w:divBdr>
    </w:div>
    <w:div w:id="1384788294">
      <w:bodyDiv w:val="1"/>
      <w:marLeft w:val="0"/>
      <w:marRight w:val="0"/>
      <w:marTop w:val="0"/>
      <w:marBottom w:val="0"/>
      <w:divBdr>
        <w:top w:val="none" w:sz="0" w:space="0" w:color="auto"/>
        <w:left w:val="none" w:sz="0" w:space="0" w:color="auto"/>
        <w:bottom w:val="none" w:sz="0" w:space="0" w:color="auto"/>
        <w:right w:val="none" w:sz="0" w:space="0" w:color="auto"/>
      </w:divBdr>
    </w:div>
    <w:div w:id="1389184779">
      <w:bodyDiv w:val="1"/>
      <w:marLeft w:val="0"/>
      <w:marRight w:val="0"/>
      <w:marTop w:val="0"/>
      <w:marBottom w:val="0"/>
      <w:divBdr>
        <w:top w:val="none" w:sz="0" w:space="0" w:color="auto"/>
        <w:left w:val="none" w:sz="0" w:space="0" w:color="auto"/>
        <w:bottom w:val="none" w:sz="0" w:space="0" w:color="auto"/>
        <w:right w:val="none" w:sz="0" w:space="0" w:color="auto"/>
      </w:divBdr>
    </w:div>
    <w:div w:id="1389378866">
      <w:bodyDiv w:val="1"/>
      <w:marLeft w:val="0"/>
      <w:marRight w:val="0"/>
      <w:marTop w:val="0"/>
      <w:marBottom w:val="0"/>
      <w:divBdr>
        <w:top w:val="none" w:sz="0" w:space="0" w:color="auto"/>
        <w:left w:val="none" w:sz="0" w:space="0" w:color="auto"/>
        <w:bottom w:val="none" w:sz="0" w:space="0" w:color="auto"/>
        <w:right w:val="none" w:sz="0" w:space="0" w:color="auto"/>
      </w:divBdr>
    </w:div>
    <w:div w:id="1389691644">
      <w:bodyDiv w:val="1"/>
      <w:marLeft w:val="0"/>
      <w:marRight w:val="0"/>
      <w:marTop w:val="0"/>
      <w:marBottom w:val="0"/>
      <w:divBdr>
        <w:top w:val="none" w:sz="0" w:space="0" w:color="auto"/>
        <w:left w:val="none" w:sz="0" w:space="0" w:color="auto"/>
        <w:bottom w:val="none" w:sz="0" w:space="0" w:color="auto"/>
        <w:right w:val="none" w:sz="0" w:space="0" w:color="auto"/>
      </w:divBdr>
    </w:div>
    <w:div w:id="1390154159">
      <w:bodyDiv w:val="1"/>
      <w:marLeft w:val="0"/>
      <w:marRight w:val="0"/>
      <w:marTop w:val="0"/>
      <w:marBottom w:val="0"/>
      <w:divBdr>
        <w:top w:val="none" w:sz="0" w:space="0" w:color="auto"/>
        <w:left w:val="none" w:sz="0" w:space="0" w:color="auto"/>
        <w:bottom w:val="none" w:sz="0" w:space="0" w:color="auto"/>
        <w:right w:val="none" w:sz="0" w:space="0" w:color="auto"/>
      </w:divBdr>
    </w:div>
    <w:div w:id="1390760715">
      <w:bodyDiv w:val="1"/>
      <w:marLeft w:val="0"/>
      <w:marRight w:val="0"/>
      <w:marTop w:val="0"/>
      <w:marBottom w:val="0"/>
      <w:divBdr>
        <w:top w:val="none" w:sz="0" w:space="0" w:color="auto"/>
        <w:left w:val="none" w:sz="0" w:space="0" w:color="auto"/>
        <w:bottom w:val="none" w:sz="0" w:space="0" w:color="auto"/>
        <w:right w:val="none" w:sz="0" w:space="0" w:color="auto"/>
      </w:divBdr>
    </w:div>
    <w:div w:id="1393116757">
      <w:bodyDiv w:val="1"/>
      <w:marLeft w:val="0"/>
      <w:marRight w:val="0"/>
      <w:marTop w:val="0"/>
      <w:marBottom w:val="0"/>
      <w:divBdr>
        <w:top w:val="none" w:sz="0" w:space="0" w:color="auto"/>
        <w:left w:val="none" w:sz="0" w:space="0" w:color="auto"/>
        <w:bottom w:val="none" w:sz="0" w:space="0" w:color="auto"/>
        <w:right w:val="none" w:sz="0" w:space="0" w:color="auto"/>
      </w:divBdr>
    </w:div>
    <w:div w:id="1394279630">
      <w:bodyDiv w:val="1"/>
      <w:marLeft w:val="0"/>
      <w:marRight w:val="0"/>
      <w:marTop w:val="0"/>
      <w:marBottom w:val="0"/>
      <w:divBdr>
        <w:top w:val="none" w:sz="0" w:space="0" w:color="auto"/>
        <w:left w:val="none" w:sz="0" w:space="0" w:color="auto"/>
        <w:bottom w:val="none" w:sz="0" w:space="0" w:color="auto"/>
        <w:right w:val="none" w:sz="0" w:space="0" w:color="auto"/>
      </w:divBdr>
      <w:divsChild>
        <w:div w:id="176389071">
          <w:marLeft w:val="0"/>
          <w:marRight w:val="0"/>
          <w:marTop w:val="0"/>
          <w:marBottom w:val="0"/>
          <w:divBdr>
            <w:top w:val="none" w:sz="0" w:space="0" w:color="auto"/>
            <w:left w:val="none" w:sz="0" w:space="0" w:color="auto"/>
            <w:bottom w:val="none" w:sz="0" w:space="0" w:color="auto"/>
            <w:right w:val="none" w:sz="0" w:space="0" w:color="auto"/>
          </w:divBdr>
          <w:divsChild>
            <w:div w:id="865748675">
              <w:marLeft w:val="0"/>
              <w:marRight w:val="0"/>
              <w:marTop w:val="0"/>
              <w:marBottom w:val="0"/>
              <w:divBdr>
                <w:top w:val="none" w:sz="0" w:space="0" w:color="auto"/>
                <w:left w:val="none" w:sz="0" w:space="0" w:color="auto"/>
                <w:bottom w:val="none" w:sz="0" w:space="0" w:color="auto"/>
                <w:right w:val="none" w:sz="0" w:space="0" w:color="auto"/>
              </w:divBdr>
            </w:div>
            <w:div w:id="132328935">
              <w:marLeft w:val="0"/>
              <w:marRight w:val="0"/>
              <w:marTop w:val="0"/>
              <w:marBottom w:val="0"/>
              <w:divBdr>
                <w:top w:val="none" w:sz="0" w:space="0" w:color="auto"/>
                <w:left w:val="none" w:sz="0" w:space="0" w:color="auto"/>
                <w:bottom w:val="none" w:sz="0" w:space="0" w:color="auto"/>
                <w:right w:val="none" w:sz="0" w:space="0" w:color="auto"/>
              </w:divBdr>
              <w:divsChild>
                <w:div w:id="1164276484">
                  <w:marLeft w:val="0"/>
                  <w:marRight w:val="0"/>
                  <w:marTop w:val="0"/>
                  <w:marBottom w:val="0"/>
                  <w:divBdr>
                    <w:top w:val="none" w:sz="0" w:space="0" w:color="auto"/>
                    <w:left w:val="none" w:sz="0" w:space="0" w:color="auto"/>
                    <w:bottom w:val="none" w:sz="0" w:space="0" w:color="auto"/>
                    <w:right w:val="none" w:sz="0" w:space="0" w:color="auto"/>
                  </w:divBdr>
                  <w:divsChild>
                    <w:div w:id="1021202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5422599">
      <w:bodyDiv w:val="1"/>
      <w:marLeft w:val="0"/>
      <w:marRight w:val="0"/>
      <w:marTop w:val="0"/>
      <w:marBottom w:val="0"/>
      <w:divBdr>
        <w:top w:val="none" w:sz="0" w:space="0" w:color="auto"/>
        <w:left w:val="none" w:sz="0" w:space="0" w:color="auto"/>
        <w:bottom w:val="none" w:sz="0" w:space="0" w:color="auto"/>
        <w:right w:val="none" w:sz="0" w:space="0" w:color="auto"/>
      </w:divBdr>
    </w:div>
    <w:div w:id="1398361072">
      <w:bodyDiv w:val="1"/>
      <w:marLeft w:val="0"/>
      <w:marRight w:val="0"/>
      <w:marTop w:val="0"/>
      <w:marBottom w:val="0"/>
      <w:divBdr>
        <w:top w:val="none" w:sz="0" w:space="0" w:color="auto"/>
        <w:left w:val="none" w:sz="0" w:space="0" w:color="auto"/>
        <w:bottom w:val="none" w:sz="0" w:space="0" w:color="auto"/>
        <w:right w:val="none" w:sz="0" w:space="0" w:color="auto"/>
      </w:divBdr>
    </w:div>
    <w:div w:id="1400901628">
      <w:bodyDiv w:val="1"/>
      <w:marLeft w:val="0"/>
      <w:marRight w:val="0"/>
      <w:marTop w:val="0"/>
      <w:marBottom w:val="0"/>
      <w:divBdr>
        <w:top w:val="none" w:sz="0" w:space="0" w:color="auto"/>
        <w:left w:val="none" w:sz="0" w:space="0" w:color="auto"/>
        <w:bottom w:val="none" w:sz="0" w:space="0" w:color="auto"/>
        <w:right w:val="none" w:sz="0" w:space="0" w:color="auto"/>
      </w:divBdr>
    </w:div>
    <w:div w:id="1404644877">
      <w:bodyDiv w:val="1"/>
      <w:marLeft w:val="0"/>
      <w:marRight w:val="0"/>
      <w:marTop w:val="0"/>
      <w:marBottom w:val="0"/>
      <w:divBdr>
        <w:top w:val="none" w:sz="0" w:space="0" w:color="auto"/>
        <w:left w:val="none" w:sz="0" w:space="0" w:color="auto"/>
        <w:bottom w:val="none" w:sz="0" w:space="0" w:color="auto"/>
        <w:right w:val="none" w:sz="0" w:space="0" w:color="auto"/>
      </w:divBdr>
    </w:div>
    <w:div w:id="1413625539">
      <w:bodyDiv w:val="1"/>
      <w:marLeft w:val="0"/>
      <w:marRight w:val="0"/>
      <w:marTop w:val="0"/>
      <w:marBottom w:val="0"/>
      <w:divBdr>
        <w:top w:val="none" w:sz="0" w:space="0" w:color="auto"/>
        <w:left w:val="none" w:sz="0" w:space="0" w:color="auto"/>
        <w:bottom w:val="none" w:sz="0" w:space="0" w:color="auto"/>
        <w:right w:val="none" w:sz="0" w:space="0" w:color="auto"/>
      </w:divBdr>
    </w:div>
    <w:div w:id="1415588367">
      <w:bodyDiv w:val="1"/>
      <w:marLeft w:val="0"/>
      <w:marRight w:val="0"/>
      <w:marTop w:val="0"/>
      <w:marBottom w:val="0"/>
      <w:divBdr>
        <w:top w:val="none" w:sz="0" w:space="0" w:color="auto"/>
        <w:left w:val="none" w:sz="0" w:space="0" w:color="auto"/>
        <w:bottom w:val="none" w:sz="0" w:space="0" w:color="auto"/>
        <w:right w:val="none" w:sz="0" w:space="0" w:color="auto"/>
      </w:divBdr>
    </w:div>
    <w:div w:id="1416392556">
      <w:bodyDiv w:val="1"/>
      <w:marLeft w:val="0"/>
      <w:marRight w:val="0"/>
      <w:marTop w:val="0"/>
      <w:marBottom w:val="0"/>
      <w:divBdr>
        <w:top w:val="none" w:sz="0" w:space="0" w:color="auto"/>
        <w:left w:val="none" w:sz="0" w:space="0" w:color="auto"/>
        <w:bottom w:val="none" w:sz="0" w:space="0" w:color="auto"/>
        <w:right w:val="none" w:sz="0" w:space="0" w:color="auto"/>
      </w:divBdr>
    </w:div>
    <w:div w:id="1416829541">
      <w:bodyDiv w:val="1"/>
      <w:marLeft w:val="0"/>
      <w:marRight w:val="0"/>
      <w:marTop w:val="0"/>
      <w:marBottom w:val="0"/>
      <w:divBdr>
        <w:top w:val="none" w:sz="0" w:space="0" w:color="auto"/>
        <w:left w:val="none" w:sz="0" w:space="0" w:color="auto"/>
        <w:bottom w:val="none" w:sz="0" w:space="0" w:color="auto"/>
        <w:right w:val="none" w:sz="0" w:space="0" w:color="auto"/>
      </w:divBdr>
    </w:div>
    <w:div w:id="1418356527">
      <w:bodyDiv w:val="1"/>
      <w:marLeft w:val="0"/>
      <w:marRight w:val="0"/>
      <w:marTop w:val="0"/>
      <w:marBottom w:val="0"/>
      <w:divBdr>
        <w:top w:val="none" w:sz="0" w:space="0" w:color="auto"/>
        <w:left w:val="none" w:sz="0" w:space="0" w:color="auto"/>
        <w:bottom w:val="none" w:sz="0" w:space="0" w:color="auto"/>
        <w:right w:val="none" w:sz="0" w:space="0" w:color="auto"/>
      </w:divBdr>
    </w:div>
    <w:div w:id="1424716974">
      <w:bodyDiv w:val="1"/>
      <w:marLeft w:val="0"/>
      <w:marRight w:val="0"/>
      <w:marTop w:val="0"/>
      <w:marBottom w:val="0"/>
      <w:divBdr>
        <w:top w:val="none" w:sz="0" w:space="0" w:color="auto"/>
        <w:left w:val="none" w:sz="0" w:space="0" w:color="auto"/>
        <w:bottom w:val="none" w:sz="0" w:space="0" w:color="auto"/>
        <w:right w:val="none" w:sz="0" w:space="0" w:color="auto"/>
      </w:divBdr>
    </w:div>
    <w:div w:id="1427505906">
      <w:bodyDiv w:val="1"/>
      <w:marLeft w:val="0"/>
      <w:marRight w:val="0"/>
      <w:marTop w:val="0"/>
      <w:marBottom w:val="0"/>
      <w:divBdr>
        <w:top w:val="none" w:sz="0" w:space="0" w:color="auto"/>
        <w:left w:val="none" w:sz="0" w:space="0" w:color="auto"/>
        <w:bottom w:val="none" w:sz="0" w:space="0" w:color="auto"/>
        <w:right w:val="none" w:sz="0" w:space="0" w:color="auto"/>
      </w:divBdr>
    </w:div>
    <w:div w:id="1428162009">
      <w:bodyDiv w:val="1"/>
      <w:marLeft w:val="0"/>
      <w:marRight w:val="0"/>
      <w:marTop w:val="0"/>
      <w:marBottom w:val="0"/>
      <w:divBdr>
        <w:top w:val="none" w:sz="0" w:space="0" w:color="auto"/>
        <w:left w:val="none" w:sz="0" w:space="0" w:color="auto"/>
        <w:bottom w:val="none" w:sz="0" w:space="0" w:color="auto"/>
        <w:right w:val="none" w:sz="0" w:space="0" w:color="auto"/>
      </w:divBdr>
    </w:div>
    <w:div w:id="1430547478">
      <w:bodyDiv w:val="1"/>
      <w:marLeft w:val="0"/>
      <w:marRight w:val="0"/>
      <w:marTop w:val="0"/>
      <w:marBottom w:val="0"/>
      <w:divBdr>
        <w:top w:val="none" w:sz="0" w:space="0" w:color="auto"/>
        <w:left w:val="none" w:sz="0" w:space="0" w:color="auto"/>
        <w:bottom w:val="none" w:sz="0" w:space="0" w:color="auto"/>
        <w:right w:val="none" w:sz="0" w:space="0" w:color="auto"/>
      </w:divBdr>
    </w:div>
    <w:div w:id="1431463163">
      <w:bodyDiv w:val="1"/>
      <w:marLeft w:val="0"/>
      <w:marRight w:val="0"/>
      <w:marTop w:val="0"/>
      <w:marBottom w:val="0"/>
      <w:divBdr>
        <w:top w:val="none" w:sz="0" w:space="0" w:color="auto"/>
        <w:left w:val="none" w:sz="0" w:space="0" w:color="auto"/>
        <w:bottom w:val="none" w:sz="0" w:space="0" w:color="auto"/>
        <w:right w:val="none" w:sz="0" w:space="0" w:color="auto"/>
      </w:divBdr>
    </w:div>
    <w:div w:id="1434545664">
      <w:bodyDiv w:val="1"/>
      <w:marLeft w:val="0"/>
      <w:marRight w:val="0"/>
      <w:marTop w:val="0"/>
      <w:marBottom w:val="0"/>
      <w:divBdr>
        <w:top w:val="none" w:sz="0" w:space="0" w:color="auto"/>
        <w:left w:val="none" w:sz="0" w:space="0" w:color="auto"/>
        <w:bottom w:val="none" w:sz="0" w:space="0" w:color="auto"/>
        <w:right w:val="none" w:sz="0" w:space="0" w:color="auto"/>
      </w:divBdr>
    </w:div>
    <w:div w:id="1437553939">
      <w:bodyDiv w:val="1"/>
      <w:marLeft w:val="0"/>
      <w:marRight w:val="0"/>
      <w:marTop w:val="0"/>
      <w:marBottom w:val="0"/>
      <w:divBdr>
        <w:top w:val="none" w:sz="0" w:space="0" w:color="auto"/>
        <w:left w:val="none" w:sz="0" w:space="0" w:color="auto"/>
        <w:bottom w:val="none" w:sz="0" w:space="0" w:color="auto"/>
        <w:right w:val="none" w:sz="0" w:space="0" w:color="auto"/>
      </w:divBdr>
    </w:div>
    <w:div w:id="1444764801">
      <w:bodyDiv w:val="1"/>
      <w:marLeft w:val="0"/>
      <w:marRight w:val="0"/>
      <w:marTop w:val="0"/>
      <w:marBottom w:val="0"/>
      <w:divBdr>
        <w:top w:val="none" w:sz="0" w:space="0" w:color="auto"/>
        <w:left w:val="none" w:sz="0" w:space="0" w:color="auto"/>
        <w:bottom w:val="none" w:sz="0" w:space="0" w:color="auto"/>
        <w:right w:val="none" w:sz="0" w:space="0" w:color="auto"/>
      </w:divBdr>
    </w:div>
    <w:div w:id="1445996317">
      <w:bodyDiv w:val="1"/>
      <w:marLeft w:val="0"/>
      <w:marRight w:val="0"/>
      <w:marTop w:val="0"/>
      <w:marBottom w:val="0"/>
      <w:divBdr>
        <w:top w:val="none" w:sz="0" w:space="0" w:color="auto"/>
        <w:left w:val="none" w:sz="0" w:space="0" w:color="auto"/>
        <w:bottom w:val="none" w:sz="0" w:space="0" w:color="auto"/>
        <w:right w:val="none" w:sz="0" w:space="0" w:color="auto"/>
      </w:divBdr>
    </w:div>
    <w:div w:id="1447314652">
      <w:bodyDiv w:val="1"/>
      <w:marLeft w:val="0"/>
      <w:marRight w:val="0"/>
      <w:marTop w:val="0"/>
      <w:marBottom w:val="0"/>
      <w:divBdr>
        <w:top w:val="none" w:sz="0" w:space="0" w:color="auto"/>
        <w:left w:val="none" w:sz="0" w:space="0" w:color="auto"/>
        <w:bottom w:val="none" w:sz="0" w:space="0" w:color="auto"/>
        <w:right w:val="none" w:sz="0" w:space="0" w:color="auto"/>
      </w:divBdr>
    </w:div>
    <w:div w:id="1448038983">
      <w:bodyDiv w:val="1"/>
      <w:marLeft w:val="0"/>
      <w:marRight w:val="0"/>
      <w:marTop w:val="0"/>
      <w:marBottom w:val="0"/>
      <w:divBdr>
        <w:top w:val="none" w:sz="0" w:space="0" w:color="auto"/>
        <w:left w:val="none" w:sz="0" w:space="0" w:color="auto"/>
        <w:bottom w:val="none" w:sz="0" w:space="0" w:color="auto"/>
        <w:right w:val="none" w:sz="0" w:space="0" w:color="auto"/>
      </w:divBdr>
    </w:div>
    <w:div w:id="1449816975">
      <w:bodyDiv w:val="1"/>
      <w:marLeft w:val="0"/>
      <w:marRight w:val="0"/>
      <w:marTop w:val="0"/>
      <w:marBottom w:val="0"/>
      <w:divBdr>
        <w:top w:val="none" w:sz="0" w:space="0" w:color="auto"/>
        <w:left w:val="none" w:sz="0" w:space="0" w:color="auto"/>
        <w:bottom w:val="none" w:sz="0" w:space="0" w:color="auto"/>
        <w:right w:val="none" w:sz="0" w:space="0" w:color="auto"/>
      </w:divBdr>
    </w:div>
    <w:div w:id="1450201309">
      <w:bodyDiv w:val="1"/>
      <w:marLeft w:val="0"/>
      <w:marRight w:val="0"/>
      <w:marTop w:val="0"/>
      <w:marBottom w:val="0"/>
      <w:divBdr>
        <w:top w:val="none" w:sz="0" w:space="0" w:color="auto"/>
        <w:left w:val="none" w:sz="0" w:space="0" w:color="auto"/>
        <w:bottom w:val="none" w:sz="0" w:space="0" w:color="auto"/>
        <w:right w:val="none" w:sz="0" w:space="0" w:color="auto"/>
      </w:divBdr>
    </w:div>
    <w:div w:id="1452019043">
      <w:bodyDiv w:val="1"/>
      <w:marLeft w:val="0"/>
      <w:marRight w:val="0"/>
      <w:marTop w:val="0"/>
      <w:marBottom w:val="0"/>
      <w:divBdr>
        <w:top w:val="none" w:sz="0" w:space="0" w:color="auto"/>
        <w:left w:val="none" w:sz="0" w:space="0" w:color="auto"/>
        <w:bottom w:val="none" w:sz="0" w:space="0" w:color="auto"/>
        <w:right w:val="none" w:sz="0" w:space="0" w:color="auto"/>
      </w:divBdr>
    </w:div>
    <w:div w:id="1452744252">
      <w:bodyDiv w:val="1"/>
      <w:marLeft w:val="0"/>
      <w:marRight w:val="0"/>
      <w:marTop w:val="0"/>
      <w:marBottom w:val="0"/>
      <w:divBdr>
        <w:top w:val="none" w:sz="0" w:space="0" w:color="auto"/>
        <w:left w:val="none" w:sz="0" w:space="0" w:color="auto"/>
        <w:bottom w:val="none" w:sz="0" w:space="0" w:color="auto"/>
        <w:right w:val="none" w:sz="0" w:space="0" w:color="auto"/>
      </w:divBdr>
    </w:div>
    <w:div w:id="1452823920">
      <w:bodyDiv w:val="1"/>
      <w:marLeft w:val="0"/>
      <w:marRight w:val="0"/>
      <w:marTop w:val="0"/>
      <w:marBottom w:val="0"/>
      <w:divBdr>
        <w:top w:val="none" w:sz="0" w:space="0" w:color="auto"/>
        <w:left w:val="none" w:sz="0" w:space="0" w:color="auto"/>
        <w:bottom w:val="none" w:sz="0" w:space="0" w:color="auto"/>
        <w:right w:val="none" w:sz="0" w:space="0" w:color="auto"/>
      </w:divBdr>
    </w:div>
    <w:div w:id="1454977509">
      <w:bodyDiv w:val="1"/>
      <w:marLeft w:val="0"/>
      <w:marRight w:val="0"/>
      <w:marTop w:val="0"/>
      <w:marBottom w:val="0"/>
      <w:divBdr>
        <w:top w:val="none" w:sz="0" w:space="0" w:color="auto"/>
        <w:left w:val="none" w:sz="0" w:space="0" w:color="auto"/>
        <w:bottom w:val="none" w:sz="0" w:space="0" w:color="auto"/>
        <w:right w:val="none" w:sz="0" w:space="0" w:color="auto"/>
      </w:divBdr>
    </w:div>
    <w:div w:id="1456942493">
      <w:bodyDiv w:val="1"/>
      <w:marLeft w:val="0"/>
      <w:marRight w:val="0"/>
      <w:marTop w:val="0"/>
      <w:marBottom w:val="0"/>
      <w:divBdr>
        <w:top w:val="none" w:sz="0" w:space="0" w:color="auto"/>
        <w:left w:val="none" w:sz="0" w:space="0" w:color="auto"/>
        <w:bottom w:val="none" w:sz="0" w:space="0" w:color="auto"/>
        <w:right w:val="none" w:sz="0" w:space="0" w:color="auto"/>
      </w:divBdr>
    </w:div>
    <w:div w:id="1459764983">
      <w:bodyDiv w:val="1"/>
      <w:marLeft w:val="0"/>
      <w:marRight w:val="0"/>
      <w:marTop w:val="0"/>
      <w:marBottom w:val="0"/>
      <w:divBdr>
        <w:top w:val="none" w:sz="0" w:space="0" w:color="auto"/>
        <w:left w:val="none" w:sz="0" w:space="0" w:color="auto"/>
        <w:bottom w:val="none" w:sz="0" w:space="0" w:color="auto"/>
        <w:right w:val="none" w:sz="0" w:space="0" w:color="auto"/>
      </w:divBdr>
    </w:div>
    <w:div w:id="1464421676">
      <w:bodyDiv w:val="1"/>
      <w:marLeft w:val="0"/>
      <w:marRight w:val="0"/>
      <w:marTop w:val="0"/>
      <w:marBottom w:val="0"/>
      <w:divBdr>
        <w:top w:val="none" w:sz="0" w:space="0" w:color="auto"/>
        <w:left w:val="none" w:sz="0" w:space="0" w:color="auto"/>
        <w:bottom w:val="none" w:sz="0" w:space="0" w:color="auto"/>
        <w:right w:val="none" w:sz="0" w:space="0" w:color="auto"/>
      </w:divBdr>
    </w:div>
    <w:div w:id="1467620239">
      <w:bodyDiv w:val="1"/>
      <w:marLeft w:val="0"/>
      <w:marRight w:val="0"/>
      <w:marTop w:val="0"/>
      <w:marBottom w:val="0"/>
      <w:divBdr>
        <w:top w:val="none" w:sz="0" w:space="0" w:color="auto"/>
        <w:left w:val="none" w:sz="0" w:space="0" w:color="auto"/>
        <w:bottom w:val="none" w:sz="0" w:space="0" w:color="auto"/>
        <w:right w:val="none" w:sz="0" w:space="0" w:color="auto"/>
      </w:divBdr>
    </w:div>
    <w:div w:id="1470131743">
      <w:bodyDiv w:val="1"/>
      <w:marLeft w:val="0"/>
      <w:marRight w:val="0"/>
      <w:marTop w:val="0"/>
      <w:marBottom w:val="0"/>
      <w:divBdr>
        <w:top w:val="none" w:sz="0" w:space="0" w:color="auto"/>
        <w:left w:val="none" w:sz="0" w:space="0" w:color="auto"/>
        <w:bottom w:val="none" w:sz="0" w:space="0" w:color="auto"/>
        <w:right w:val="none" w:sz="0" w:space="0" w:color="auto"/>
      </w:divBdr>
    </w:div>
    <w:div w:id="1472477441">
      <w:bodyDiv w:val="1"/>
      <w:marLeft w:val="0"/>
      <w:marRight w:val="0"/>
      <w:marTop w:val="0"/>
      <w:marBottom w:val="0"/>
      <w:divBdr>
        <w:top w:val="none" w:sz="0" w:space="0" w:color="auto"/>
        <w:left w:val="none" w:sz="0" w:space="0" w:color="auto"/>
        <w:bottom w:val="none" w:sz="0" w:space="0" w:color="auto"/>
        <w:right w:val="none" w:sz="0" w:space="0" w:color="auto"/>
      </w:divBdr>
    </w:div>
    <w:div w:id="1476676496">
      <w:bodyDiv w:val="1"/>
      <w:marLeft w:val="0"/>
      <w:marRight w:val="0"/>
      <w:marTop w:val="0"/>
      <w:marBottom w:val="0"/>
      <w:divBdr>
        <w:top w:val="none" w:sz="0" w:space="0" w:color="auto"/>
        <w:left w:val="none" w:sz="0" w:space="0" w:color="auto"/>
        <w:bottom w:val="none" w:sz="0" w:space="0" w:color="auto"/>
        <w:right w:val="none" w:sz="0" w:space="0" w:color="auto"/>
      </w:divBdr>
    </w:div>
    <w:div w:id="1481730336">
      <w:bodyDiv w:val="1"/>
      <w:marLeft w:val="0"/>
      <w:marRight w:val="0"/>
      <w:marTop w:val="0"/>
      <w:marBottom w:val="0"/>
      <w:divBdr>
        <w:top w:val="none" w:sz="0" w:space="0" w:color="auto"/>
        <w:left w:val="none" w:sz="0" w:space="0" w:color="auto"/>
        <w:bottom w:val="none" w:sz="0" w:space="0" w:color="auto"/>
        <w:right w:val="none" w:sz="0" w:space="0" w:color="auto"/>
      </w:divBdr>
    </w:div>
    <w:div w:id="1483278586">
      <w:bodyDiv w:val="1"/>
      <w:marLeft w:val="0"/>
      <w:marRight w:val="0"/>
      <w:marTop w:val="0"/>
      <w:marBottom w:val="0"/>
      <w:divBdr>
        <w:top w:val="none" w:sz="0" w:space="0" w:color="auto"/>
        <w:left w:val="none" w:sz="0" w:space="0" w:color="auto"/>
        <w:bottom w:val="none" w:sz="0" w:space="0" w:color="auto"/>
        <w:right w:val="none" w:sz="0" w:space="0" w:color="auto"/>
      </w:divBdr>
    </w:div>
    <w:div w:id="1497455718">
      <w:bodyDiv w:val="1"/>
      <w:marLeft w:val="0"/>
      <w:marRight w:val="0"/>
      <w:marTop w:val="0"/>
      <w:marBottom w:val="0"/>
      <w:divBdr>
        <w:top w:val="none" w:sz="0" w:space="0" w:color="auto"/>
        <w:left w:val="none" w:sz="0" w:space="0" w:color="auto"/>
        <w:bottom w:val="none" w:sz="0" w:space="0" w:color="auto"/>
        <w:right w:val="none" w:sz="0" w:space="0" w:color="auto"/>
      </w:divBdr>
    </w:div>
    <w:div w:id="1498153757">
      <w:bodyDiv w:val="1"/>
      <w:marLeft w:val="0"/>
      <w:marRight w:val="0"/>
      <w:marTop w:val="0"/>
      <w:marBottom w:val="0"/>
      <w:divBdr>
        <w:top w:val="none" w:sz="0" w:space="0" w:color="auto"/>
        <w:left w:val="none" w:sz="0" w:space="0" w:color="auto"/>
        <w:bottom w:val="none" w:sz="0" w:space="0" w:color="auto"/>
        <w:right w:val="none" w:sz="0" w:space="0" w:color="auto"/>
      </w:divBdr>
      <w:divsChild>
        <w:div w:id="140199679">
          <w:marLeft w:val="0"/>
          <w:marRight w:val="0"/>
          <w:marTop w:val="0"/>
          <w:marBottom w:val="0"/>
          <w:divBdr>
            <w:top w:val="none" w:sz="0" w:space="0" w:color="auto"/>
            <w:left w:val="none" w:sz="0" w:space="0" w:color="auto"/>
            <w:bottom w:val="none" w:sz="0" w:space="0" w:color="auto"/>
            <w:right w:val="none" w:sz="0" w:space="0" w:color="auto"/>
          </w:divBdr>
        </w:div>
        <w:div w:id="556089887">
          <w:marLeft w:val="0"/>
          <w:marRight w:val="0"/>
          <w:marTop w:val="0"/>
          <w:marBottom w:val="0"/>
          <w:divBdr>
            <w:top w:val="none" w:sz="0" w:space="0" w:color="auto"/>
            <w:left w:val="none" w:sz="0" w:space="0" w:color="auto"/>
            <w:bottom w:val="none" w:sz="0" w:space="0" w:color="auto"/>
            <w:right w:val="none" w:sz="0" w:space="0" w:color="auto"/>
          </w:divBdr>
        </w:div>
        <w:div w:id="827596452">
          <w:marLeft w:val="0"/>
          <w:marRight w:val="0"/>
          <w:marTop w:val="0"/>
          <w:marBottom w:val="0"/>
          <w:divBdr>
            <w:top w:val="none" w:sz="0" w:space="0" w:color="auto"/>
            <w:left w:val="none" w:sz="0" w:space="0" w:color="auto"/>
            <w:bottom w:val="none" w:sz="0" w:space="0" w:color="auto"/>
            <w:right w:val="none" w:sz="0" w:space="0" w:color="auto"/>
          </w:divBdr>
        </w:div>
        <w:div w:id="989753715">
          <w:marLeft w:val="0"/>
          <w:marRight w:val="0"/>
          <w:marTop w:val="0"/>
          <w:marBottom w:val="0"/>
          <w:divBdr>
            <w:top w:val="none" w:sz="0" w:space="0" w:color="auto"/>
            <w:left w:val="none" w:sz="0" w:space="0" w:color="auto"/>
            <w:bottom w:val="none" w:sz="0" w:space="0" w:color="auto"/>
            <w:right w:val="none" w:sz="0" w:space="0" w:color="auto"/>
          </w:divBdr>
        </w:div>
        <w:div w:id="1067613506">
          <w:marLeft w:val="0"/>
          <w:marRight w:val="0"/>
          <w:marTop w:val="0"/>
          <w:marBottom w:val="0"/>
          <w:divBdr>
            <w:top w:val="none" w:sz="0" w:space="0" w:color="auto"/>
            <w:left w:val="none" w:sz="0" w:space="0" w:color="auto"/>
            <w:bottom w:val="none" w:sz="0" w:space="0" w:color="auto"/>
            <w:right w:val="none" w:sz="0" w:space="0" w:color="auto"/>
          </w:divBdr>
        </w:div>
        <w:div w:id="1203976835">
          <w:marLeft w:val="0"/>
          <w:marRight w:val="0"/>
          <w:marTop w:val="0"/>
          <w:marBottom w:val="0"/>
          <w:divBdr>
            <w:top w:val="none" w:sz="0" w:space="0" w:color="auto"/>
            <w:left w:val="none" w:sz="0" w:space="0" w:color="auto"/>
            <w:bottom w:val="none" w:sz="0" w:space="0" w:color="auto"/>
            <w:right w:val="none" w:sz="0" w:space="0" w:color="auto"/>
          </w:divBdr>
        </w:div>
        <w:div w:id="1717387757">
          <w:marLeft w:val="0"/>
          <w:marRight w:val="0"/>
          <w:marTop w:val="0"/>
          <w:marBottom w:val="0"/>
          <w:divBdr>
            <w:top w:val="none" w:sz="0" w:space="0" w:color="auto"/>
            <w:left w:val="none" w:sz="0" w:space="0" w:color="auto"/>
            <w:bottom w:val="none" w:sz="0" w:space="0" w:color="auto"/>
            <w:right w:val="none" w:sz="0" w:space="0" w:color="auto"/>
          </w:divBdr>
        </w:div>
        <w:div w:id="1759248882">
          <w:marLeft w:val="0"/>
          <w:marRight w:val="0"/>
          <w:marTop w:val="0"/>
          <w:marBottom w:val="0"/>
          <w:divBdr>
            <w:top w:val="none" w:sz="0" w:space="0" w:color="auto"/>
            <w:left w:val="none" w:sz="0" w:space="0" w:color="auto"/>
            <w:bottom w:val="none" w:sz="0" w:space="0" w:color="auto"/>
            <w:right w:val="none" w:sz="0" w:space="0" w:color="auto"/>
          </w:divBdr>
        </w:div>
        <w:div w:id="2012097715">
          <w:marLeft w:val="0"/>
          <w:marRight w:val="0"/>
          <w:marTop w:val="0"/>
          <w:marBottom w:val="0"/>
          <w:divBdr>
            <w:top w:val="none" w:sz="0" w:space="0" w:color="auto"/>
            <w:left w:val="none" w:sz="0" w:space="0" w:color="auto"/>
            <w:bottom w:val="none" w:sz="0" w:space="0" w:color="auto"/>
            <w:right w:val="none" w:sz="0" w:space="0" w:color="auto"/>
          </w:divBdr>
        </w:div>
      </w:divsChild>
    </w:div>
    <w:div w:id="1500846798">
      <w:bodyDiv w:val="1"/>
      <w:marLeft w:val="0"/>
      <w:marRight w:val="0"/>
      <w:marTop w:val="0"/>
      <w:marBottom w:val="0"/>
      <w:divBdr>
        <w:top w:val="none" w:sz="0" w:space="0" w:color="auto"/>
        <w:left w:val="none" w:sz="0" w:space="0" w:color="auto"/>
        <w:bottom w:val="none" w:sz="0" w:space="0" w:color="auto"/>
        <w:right w:val="none" w:sz="0" w:space="0" w:color="auto"/>
      </w:divBdr>
    </w:div>
    <w:div w:id="1501583699">
      <w:bodyDiv w:val="1"/>
      <w:marLeft w:val="0"/>
      <w:marRight w:val="0"/>
      <w:marTop w:val="0"/>
      <w:marBottom w:val="0"/>
      <w:divBdr>
        <w:top w:val="none" w:sz="0" w:space="0" w:color="auto"/>
        <w:left w:val="none" w:sz="0" w:space="0" w:color="auto"/>
        <w:bottom w:val="none" w:sz="0" w:space="0" w:color="auto"/>
        <w:right w:val="none" w:sz="0" w:space="0" w:color="auto"/>
      </w:divBdr>
    </w:div>
    <w:div w:id="1501774035">
      <w:bodyDiv w:val="1"/>
      <w:marLeft w:val="0"/>
      <w:marRight w:val="0"/>
      <w:marTop w:val="0"/>
      <w:marBottom w:val="0"/>
      <w:divBdr>
        <w:top w:val="none" w:sz="0" w:space="0" w:color="auto"/>
        <w:left w:val="none" w:sz="0" w:space="0" w:color="auto"/>
        <w:bottom w:val="none" w:sz="0" w:space="0" w:color="auto"/>
        <w:right w:val="none" w:sz="0" w:space="0" w:color="auto"/>
      </w:divBdr>
    </w:div>
    <w:div w:id="1509249614">
      <w:bodyDiv w:val="1"/>
      <w:marLeft w:val="0"/>
      <w:marRight w:val="0"/>
      <w:marTop w:val="0"/>
      <w:marBottom w:val="0"/>
      <w:divBdr>
        <w:top w:val="none" w:sz="0" w:space="0" w:color="auto"/>
        <w:left w:val="none" w:sz="0" w:space="0" w:color="auto"/>
        <w:bottom w:val="none" w:sz="0" w:space="0" w:color="auto"/>
        <w:right w:val="none" w:sz="0" w:space="0" w:color="auto"/>
      </w:divBdr>
    </w:div>
    <w:div w:id="1509834240">
      <w:bodyDiv w:val="1"/>
      <w:marLeft w:val="0"/>
      <w:marRight w:val="0"/>
      <w:marTop w:val="0"/>
      <w:marBottom w:val="0"/>
      <w:divBdr>
        <w:top w:val="none" w:sz="0" w:space="0" w:color="auto"/>
        <w:left w:val="none" w:sz="0" w:space="0" w:color="auto"/>
        <w:bottom w:val="none" w:sz="0" w:space="0" w:color="auto"/>
        <w:right w:val="none" w:sz="0" w:space="0" w:color="auto"/>
      </w:divBdr>
    </w:div>
    <w:div w:id="1509910030">
      <w:bodyDiv w:val="1"/>
      <w:marLeft w:val="0"/>
      <w:marRight w:val="0"/>
      <w:marTop w:val="0"/>
      <w:marBottom w:val="0"/>
      <w:divBdr>
        <w:top w:val="none" w:sz="0" w:space="0" w:color="auto"/>
        <w:left w:val="none" w:sz="0" w:space="0" w:color="auto"/>
        <w:bottom w:val="none" w:sz="0" w:space="0" w:color="auto"/>
        <w:right w:val="none" w:sz="0" w:space="0" w:color="auto"/>
      </w:divBdr>
    </w:div>
    <w:div w:id="1510751287">
      <w:bodyDiv w:val="1"/>
      <w:marLeft w:val="0"/>
      <w:marRight w:val="0"/>
      <w:marTop w:val="0"/>
      <w:marBottom w:val="0"/>
      <w:divBdr>
        <w:top w:val="none" w:sz="0" w:space="0" w:color="auto"/>
        <w:left w:val="none" w:sz="0" w:space="0" w:color="auto"/>
        <w:bottom w:val="none" w:sz="0" w:space="0" w:color="auto"/>
        <w:right w:val="none" w:sz="0" w:space="0" w:color="auto"/>
      </w:divBdr>
    </w:div>
    <w:div w:id="1510826290">
      <w:bodyDiv w:val="1"/>
      <w:marLeft w:val="0"/>
      <w:marRight w:val="0"/>
      <w:marTop w:val="0"/>
      <w:marBottom w:val="0"/>
      <w:divBdr>
        <w:top w:val="none" w:sz="0" w:space="0" w:color="auto"/>
        <w:left w:val="none" w:sz="0" w:space="0" w:color="auto"/>
        <w:bottom w:val="none" w:sz="0" w:space="0" w:color="auto"/>
        <w:right w:val="none" w:sz="0" w:space="0" w:color="auto"/>
      </w:divBdr>
    </w:div>
    <w:div w:id="1512182691">
      <w:bodyDiv w:val="1"/>
      <w:marLeft w:val="0"/>
      <w:marRight w:val="0"/>
      <w:marTop w:val="0"/>
      <w:marBottom w:val="0"/>
      <w:divBdr>
        <w:top w:val="none" w:sz="0" w:space="0" w:color="auto"/>
        <w:left w:val="none" w:sz="0" w:space="0" w:color="auto"/>
        <w:bottom w:val="none" w:sz="0" w:space="0" w:color="auto"/>
        <w:right w:val="none" w:sz="0" w:space="0" w:color="auto"/>
      </w:divBdr>
    </w:div>
    <w:div w:id="1512715568">
      <w:bodyDiv w:val="1"/>
      <w:marLeft w:val="0"/>
      <w:marRight w:val="0"/>
      <w:marTop w:val="0"/>
      <w:marBottom w:val="0"/>
      <w:divBdr>
        <w:top w:val="none" w:sz="0" w:space="0" w:color="auto"/>
        <w:left w:val="none" w:sz="0" w:space="0" w:color="auto"/>
        <w:bottom w:val="none" w:sz="0" w:space="0" w:color="auto"/>
        <w:right w:val="none" w:sz="0" w:space="0" w:color="auto"/>
      </w:divBdr>
    </w:div>
    <w:div w:id="1512723044">
      <w:bodyDiv w:val="1"/>
      <w:marLeft w:val="0"/>
      <w:marRight w:val="0"/>
      <w:marTop w:val="0"/>
      <w:marBottom w:val="0"/>
      <w:divBdr>
        <w:top w:val="none" w:sz="0" w:space="0" w:color="auto"/>
        <w:left w:val="none" w:sz="0" w:space="0" w:color="auto"/>
        <w:bottom w:val="none" w:sz="0" w:space="0" w:color="auto"/>
        <w:right w:val="none" w:sz="0" w:space="0" w:color="auto"/>
      </w:divBdr>
    </w:div>
    <w:div w:id="1514101765">
      <w:bodyDiv w:val="1"/>
      <w:marLeft w:val="0"/>
      <w:marRight w:val="0"/>
      <w:marTop w:val="0"/>
      <w:marBottom w:val="0"/>
      <w:divBdr>
        <w:top w:val="none" w:sz="0" w:space="0" w:color="auto"/>
        <w:left w:val="none" w:sz="0" w:space="0" w:color="auto"/>
        <w:bottom w:val="none" w:sz="0" w:space="0" w:color="auto"/>
        <w:right w:val="none" w:sz="0" w:space="0" w:color="auto"/>
      </w:divBdr>
    </w:div>
    <w:div w:id="1515682224">
      <w:bodyDiv w:val="1"/>
      <w:marLeft w:val="0"/>
      <w:marRight w:val="0"/>
      <w:marTop w:val="0"/>
      <w:marBottom w:val="0"/>
      <w:divBdr>
        <w:top w:val="none" w:sz="0" w:space="0" w:color="auto"/>
        <w:left w:val="none" w:sz="0" w:space="0" w:color="auto"/>
        <w:bottom w:val="none" w:sz="0" w:space="0" w:color="auto"/>
        <w:right w:val="none" w:sz="0" w:space="0" w:color="auto"/>
      </w:divBdr>
    </w:div>
    <w:div w:id="1516338710">
      <w:bodyDiv w:val="1"/>
      <w:marLeft w:val="0"/>
      <w:marRight w:val="0"/>
      <w:marTop w:val="0"/>
      <w:marBottom w:val="0"/>
      <w:divBdr>
        <w:top w:val="none" w:sz="0" w:space="0" w:color="auto"/>
        <w:left w:val="none" w:sz="0" w:space="0" w:color="auto"/>
        <w:bottom w:val="none" w:sz="0" w:space="0" w:color="auto"/>
        <w:right w:val="none" w:sz="0" w:space="0" w:color="auto"/>
      </w:divBdr>
    </w:div>
    <w:div w:id="1524392472">
      <w:bodyDiv w:val="1"/>
      <w:marLeft w:val="0"/>
      <w:marRight w:val="0"/>
      <w:marTop w:val="0"/>
      <w:marBottom w:val="0"/>
      <w:divBdr>
        <w:top w:val="none" w:sz="0" w:space="0" w:color="auto"/>
        <w:left w:val="none" w:sz="0" w:space="0" w:color="auto"/>
        <w:bottom w:val="none" w:sz="0" w:space="0" w:color="auto"/>
        <w:right w:val="none" w:sz="0" w:space="0" w:color="auto"/>
      </w:divBdr>
    </w:div>
    <w:div w:id="1527523762">
      <w:bodyDiv w:val="1"/>
      <w:marLeft w:val="0"/>
      <w:marRight w:val="0"/>
      <w:marTop w:val="0"/>
      <w:marBottom w:val="0"/>
      <w:divBdr>
        <w:top w:val="none" w:sz="0" w:space="0" w:color="auto"/>
        <w:left w:val="none" w:sz="0" w:space="0" w:color="auto"/>
        <w:bottom w:val="none" w:sz="0" w:space="0" w:color="auto"/>
        <w:right w:val="none" w:sz="0" w:space="0" w:color="auto"/>
      </w:divBdr>
    </w:div>
    <w:div w:id="1530949007">
      <w:bodyDiv w:val="1"/>
      <w:marLeft w:val="0"/>
      <w:marRight w:val="0"/>
      <w:marTop w:val="0"/>
      <w:marBottom w:val="0"/>
      <w:divBdr>
        <w:top w:val="none" w:sz="0" w:space="0" w:color="auto"/>
        <w:left w:val="none" w:sz="0" w:space="0" w:color="auto"/>
        <w:bottom w:val="none" w:sz="0" w:space="0" w:color="auto"/>
        <w:right w:val="none" w:sz="0" w:space="0" w:color="auto"/>
      </w:divBdr>
    </w:div>
    <w:div w:id="1534420311">
      <w:bodyDiv w:val="1"/>
      <w:marLeft w:val="0"/>
      <w:marRight w:val="0"/>
      <w:marTop w:val="0"/>
      <w:marBottom w:val="0"/>
      <w:divBdr>
        <w:top w:val="none" w:sz="0" w:space="0" w:color="auto"/>
        <w:left w:val="none" w:sz="0" w:space="0" w:color="auto"/>
        <w:bottom w:val="none" w:sz="0" w:space="0" w:color="auto"/>
        <w:right w:val="none" w:sz="0" w:space="0" w:color="auto"/>
      </w:divBdr>
    </w:div>
    <w:div w:id="1536195920">
      <w:bodyDiv w:val="1"/>
      <w:marLeft w:val="0"/>
      <w:marRight w:val="0"/>
      <w:marTop w:val="0"/>
      <w:marBottom w:val="0"/>
      <w:divBdr>
        <w:top w:val="none" w:sz="0" w:space="0" w:color="auto"/>
        <w:left w:val="none" w:sz="0" w:space="0" w:color="auto"/>
        <w:bottom w:val="none" w:sz="0" w:space="0" w:color="auto"/>
        <w:right w:val="none" w:sz="0" w:space="0" w:color="auto"/>
      </w:divBdr>
    </w:div>
    <w:div w:id="1537886618">
      <w:bodyDiv w:val="1"/>
      <w:marLeft w:val="0"/>
      <w:marRight w:val="0"/>
      <w:marTop w:val="0"/>
      <w:marBottom w:val="0"/>
      <w:divBdr>
        <w:top w:val="none" w:sz="0" w:space="0" w:color="auto"/>
        <w:left w:val="none" w:sz="0" w:space="0" w:color="auto"/>
        <w:bottom w:val="none" w:sz="0" w:space="0" w:color="auto"/>
        <w:right w:val="none" w:sz="0" w:space="0" w:color="auto"/>
      </w:divBdr>
    </w:div>
    <w:div w:id="1538349100">
      <w:bodyDiv w:val="1"/>
      <w:marLeft w:val="0"/>
      <w:marRight w:val="0"/>
      <w:marTop w:val="0"/>
      <w:marBottom w:val="0"/>
      <w:divBdr>
        <w:top w:val="none" w:sz="0" w:space="0" w:color="auto"/>
        <w:left w:val="none" w:sz="0" w:space="0" w:color="auto"/>
        <w:bottom w:val="none" w:sz="0" w:space="0" w:color="auto"/>
        <w:right w:val="none" w:sz="0" w:space="0" w:color="auto"/>
      </w:divBdr>
    </w:div>
    <w:div w:id="1538739756">
      <w:bodyDiv w:val="1"/>
      <w:marLeft w:val="0"/>
      <w:marRight w:val="0"/>
      <w:marTop w:val="0"/>
      <w:marBottom w:val="0"/>
      <w:divBdr>
        <w:top w:val="none" w:sz="0" w:space="0" w:color="auto"/>
        <w:left w:val="none" w:sz="0" w:space="0" w:color="auto"/>
        <w:bottom w:val="none" w:sz="0" w:space="0" w:color="auto"/>
        <w:right w:val="none" w:sz="0" w:space="0" w:color="auto"/>
      </w:divBdr>
    </w:div>
    <w:div w:id="1539008674">
      <w:bodyDiv w:val="1"/>
      <w:marLeft w:val="0"/>
      <w:marRight w:val="0"/>
      <w:marTop w:val="0"/>
      <w:marBottom w:val="0"/>
      <w:divBdr>
        <w:top w:val="none" w:sz="0" w:space="0" w:color="auto"/>
        <w:left w:val="none" w:sz="0" w:space="0" w:color="auto"/>
        <w:bottom w:val="none" w:sz="0" w:space="0" w:color="auto"/>
        <w:right w:val="none" w:sz="0" w:space="0" w:color="auto"/>
      </w:divBdr>
    </w:div>
    <w:div w:id="1542207975">
      <w:bodyDiv w:val="1"/>
      <w:marLeft w:val="0"/>
      <w:marRight w:val="0"/>
      <w:marTop w:val="0"/>
      <w:marBottom w:val="0"/>
      <w:divBdr>
        <w:top w:val="none" w:sz="0" w:space="0" w:color="auto"/>
        <w:left w:val="none" w:sz="0" w:space="0" w:color="auto"/>
        <w:bottom w:val="none" w:sz="0" w:space="0" w:color="auto"/>
        <w:right w:val="none" w:sz="0" w:space="0" w:color="auto"/>
      </w:divBdr>
    </w:div>
    <w:div w:id="1544487875">
      <w:bodyDiv w:val="1"/>
      <w:marLeft w:val="0"/>
      <w:marRight w:val="0"/>
      <w:marTop w:val="0"/>
      <w:marBottom w:val="0"/>
      <w:divBdr>
        <w:top w:val="none" w:sz="0" w:space="0" w:color="auto"/>
        <w:left w:val="none" w:sz="0" w:space="0" w:color="auto"/>
        <w:bottom w:val="none" w:sz="0" w:space="0" w:color="auto"/>
        <w:right w:val="none" w:sz="0" w:space="0" w:color="auto"/>
      </w:divBdr>
    </w:div>
    <w:div w:id="1546870755">
      <w:bodyDiv w:val="1"/>
      <w:marLeft w:val="0"/>
      <w:marRight w:val="0"/>
      <w:marTop w:val="0"/>
      <w:marBottom w:val="0"/>
      <w:divBdr>
        <w:top w:val="none" w:sz="0" w:space="0" w:color="auto"/>
        <w:left w:val="none" w:sz="0" w:space="0" w:color="auto"/>
        <w:bottom w:val="none" w:sz="0" w:space="0" w:color="auto"/>
        <w:right w:val="none" w:sz="0" w:space="0" w:color="auto"/>
      </w:divBdr>
    </w:div>
    <w:div w:id="1548570792">
      <w:bodyDiv w:val="1"/>
      <w:marLeft w:val="0"/>
      <w:marRight w:val="0"/>
      <w:marTop w:val="0"/>
      <w:marBottom w:val="0"/>
      <w:divBdr>
        <w:top w:val="none" w:sz="0" w:space="0" w:color="auto"/>
        <w:left w:val="none" w:sz="0" w:space="0" w:color="auto"/>
        <w:bottom w:val="none" w:sz="0" w:space="0" w:color="auto"/>
        <w:right w:val="none" w:sz="0" w:space="0" w:color="auto"/>
      </w:divBdr>
    </w:div>
    <w:div w:id="1549762134">
      <w:bodyDiv w:val="1"/>
      <w:marLeft w:val="0"/>
      <w:marRight w:val="0"/>
      <w:marTop w:val="0"/>
      <w:marBottom w:val="0"/>
      <w:divBdr>
        <w:top w:val="none" w:sz="0" w:space="0" w:color="auto"/>
        <w:left w:val="none" w:sz="0" w:space="0" w:color="auto"/>
        <w:bottom w:val="none" w:sz="0" w:space="0" w:color="auto"/>
        <w:right w:val="none" w:sz="0" w:space="0" w:color="auto"/>
      </w:divBdr>
    </w:div>
    <w:div w:id="1552575018">
      <w:bodyDiv w:val="1"/>
      <w:marLeft w:val="0"/>
      <w:marRight w:val="0"/>
      <w:marTop w:val="0"/>
      <w:marBottom w:val="0"/>
      <w:divBdr>
        <w:top w:val="none" w:sz="0" w:space="0" w:color="auto"/>
        <w:left w:val="none" w:sz="0" w:space="0" w:color="auto"/>
        <w:bottom w:val="none" w:sz="0" w:space="0" w:color="auto"/>
        <w:right w:val="none" w:sz="0" w:space="0" w:color="auto"/>
      </w:divBdr>
    </w:div>
    <w:div w:id="1553075860">
      <w:bodyDiv w:val="1"/>
      <w:marLeft w:val="0"/>
      <w:marRight w:val="0"/>
      <w:marTop w:val="0"/>
      <w:marBottom w:val="0"/>
      <w:divBdr>
        <w:top w:val="none" w:sz="0" w:space="0" w:color="auto"/>
        <w:left w:val="none" w:sz="0" w:space="0" w:color="auto"/>
        <w:bottom w:val="none" w:sz="0" w:space="0" w:color="auto"/>
        <w:right w:val="none" w:sz="0" w:space="0" w:color="auto"/>
      </w:divBdr>
    </w:div>
    <w:div w:id="1557623754">
      <w:bodyDiv w:val="1"/>
      <w:marLeft w:val="0"/>
      <w:marRight w:val="0"/>
      <w:marTop w:val="0"/>
      <w:marBottom w:val="0"/>
      <w:divBdr>
        <w:top w:val="none" w:sz="0" w:space="0" w:color="auto"/>
        <w:left w:val="none" w:sz="0" w:space="0" w:color="auto"/>
        <w:bottom w:val="none" w:sz="0" w:space="0" w:color="auto"/>
        <w:right w:val="none" w:sz="0" w:space="0" w:color="auto"/>
      </w:divBdr>
    </w:div>
    <w:div w:id="1559633415">
      <w:bodyDiv w:val="1"/>
      <w:marLeft w:val="0"/>
      <w:marRight w:val="0"/>
      <w:marTop w:val="0"/>
      <w:marBottom w:val="0"/>
      <w:divBdr>
        <w:top w:val="none" w:sz="0" w:space="0" w:color="auto"/>
        <w:left w:val="none" w:sz="0" w:space="0" w:color="auto"/>
        <w:bottom w:val="none" w:sz="0" w:space="0" w:color="auto"/>
        <w:right w:val="none" w:sz="0" w:space="0" w:color="auto"/>
      </w:divBdr>
    </w:div>
    <w:div w:id="1563372562">
      <w:bodyDiv w:val="1"/>
      <w:marLeft w:val="0"/>
      <w:marRight w:val="0"/>
      <w:marTop w:val="0"/>
      <w:marBottom w:val="0"/>
      <w:divBdr>
        <w:top w:val="none" w:sz="0" w:space="0" w:color="auto"/>
        <w:left w:val="none" w:sz="0" w:space="0" w:color="auto"/>
        <w:bottom w:val="none" w:sz="0" w:space="0" w:color="auto"/>
        <w:right w:val="none" w:sz="0" w:space="0" w:color="auto"/>
      </w:divBdr>
    </w:div>
    <w:div w:id="1567761860">
      <w:bodyDiv w:val="1"/>
      <w:marLeft w:val="0"/>
      <w:marRight w:val="0"/>
      <w:marTop w:val="0"/>
      <w:marBottom w:val="0"/>
      <w:divBdr>
        <w:top w:val="none" w:sz="0" w:space="0" w:color="auto"/>
        <w:left w:val="none" w:sz="0" w:space="0" w:color="auto"/>
        <w:bottom w:val="none" w:sz="0" w:space="0" w:color="auto"/>
        <w:right w:val="none" w:sz="0" w:space="0" w:color="auto"/>
      </w:divBdr>
    </w:div>
    <w:div w:id="1568539392">
      <w:bodyDiv w:val="1"/>
      <w:marLeft w:val="0"/>
      <w:marRight w:val="0"/>
      <w:marTop w:val="0"/>
      <w:marBottom w:val="0"/>
      <w:divBdr>
        <w:top w:val="none" w:sz="0" w:space="0" w:color="auto"/>
        <w:left w:val="none" w:sz="0" w:space="0" w:color="auto"/>
        <w:bottom w:val="none" w:sz="0" w:space="0" w:color="auto"/>
        <w:right w:val="none" w:sz="0" w:space="0" w:color="auto"/>
      </w:divBdr>
    </w:div>
    <w:div w:id="1572696673">
      <w:bodyDiv w:val="1"/>
      <w:marLeft w:val="0"/>
      <w:marRight w:val="0"/>
      <w:marTop w:val="0"/>
      <w:marBottom w:val="0"/>
      <w:divBdr>
        <w:top w:val="none" w:sz="0" w:space="0" w:color="auto"/>
        <w:left w:val="none" w:sz="0" w:space="0" w:color="auto"/>
        <w:bottom w:val="none" w:sz="0" w:space="0" w:color="auto"/>
        <w:right w:val="none" w:sz="0" w:space="0" w:color="auto"/>
      </w:divBdr>
    </w:div>
    <w:div w:id="1575697245">
      <w:bodyDiv w:val="1"/>
      <w:marLeft w:val="0"/>
      <w:marRight w:val="0"/>
      <w:marTop w:val="0"/>
      <w:marBottom w:val="0"/>
      <w:divBdr>
        <w:top w:val="none" w:sz="0" w:space="0" w:color="auto"/>
        <w:left w:val="none" w:sz="0" w:space="0" w:color="auto"/>
        <w:bottom w:val="none" w:sz="0" w:space="0" w:color="auto"/>
        <w:right w:val="none" w:sz="0" w:space="0" w:color="auto"/>
      </w:divBdr>
    </w:div>
    <w:div w:id="1577546426">
      <w:bodyDiv w:val="1"/>
      <w:marLeft w:val="0"/>
      <w:marRight w:val="0"/>
      <w:marTop w:val="0"/>
      <w:marBottom w:val="0"/>
      <w:divBdr>
        <w:top w:val="none" w:sz="0" w:space="0" w:color="auto"/>
        <w:left w:val="none" w:sz="0" w:space="0" w:color="auto"/>
        <w:bottom w:val="none" w:sz="0" w:space="0" w:color="auto"/>
        <w:right w:val="none" w:sz="0" w:space="0" w:color="auto"/>
      </w:divBdr>
    </w:div>
    <w:div w:id="1578634809">
      <w:bodyDiv w:val="1"/>
      <w:marLeft w:val="0"/>
      <w:marRight w:val="0"/>
      <w:marTop w:val="0"/>
      <w:marBottom w:val="0"/>
      <w:divBdr>
        <w:top w:val="none" w:sz="0" w:space="0" w:color="auto"/>
        <w:left w:val="none" w:sz="0" w:space="0" w:color="auto"/>
        <w:bottom w:val="none" w:sz="0" w:space="0" w:color="auto"/>
        <w:right w:val="none" w:sz="0" w:space="0" w:color="auto"/>
      </w:divBdr>
    </w:div>
    <w:div w:id="1580557726">
      <w:bodyDiv w:val="1"/>
      <w:marLeft w:val="0"/>
      <w:marRight w:val="0"/>
      <w:marTop w:val="0"/>
      <w:marBottom w:val="0"/>
      <w:divBdr>
        <w:top w:val="none" w:sz="0" w:space="0" w:color="auto"/>
        <w:left w:val="none" w:sz="0" w:space="0" w:color="auto"/>
        <w:bottom w:val="none" w:sz="0" w:space="0" w:color="auto"/>
        <w:right w:val="none" w:sz="0" w:space="0" w:color="auto"/>
      </w:divBdr>
    </w:div>
    <w:div w:id="1584726579">
      <w:bodyDiv w:val="1"/>
      <w:marLeft w:val="0"/>
      <w:marRight w:val="0"/>
      <w:marTop w:val="0"/>
      <w:marBottom w:val="0"/>
      <w:divBdr>
        <w:top w:val="none" w:sz="0" w:space="0" w:color="auto"/>
        <w:left w:val="none" w:sz="0" w:space="0" w:color="auto"/>
        <w:bottom w:val="none" w:sz="0" w:space="0" w:color="auto"/>
        <w:right w:val="none" w:sz="0" w:space="0" w:color="auto"/>
      </w:divBdr>
    </w:div>
    <w:div w:id="1586500943">
      <w:bodyDiv w:val="1"/>
      <w:marLeft w:val="0"/>
      <w:marRight w:val="0"/>
      <w:marTop w:val="0"/>
      <w:marBottom w:val="0"/>
      <w:divBdr>
        <w:top w:val="none" w:sz="0" w:space="0" w:color="auto"/>
        <w:left w:val="none" w:sz="0" w:space="0" w:color="auto"/>
        <w:bottom w:val="none" w:sz="0" w:space="0" w:color="auto"/>
        <w:right w:val="none" w:sz="0" w:space="0" w:color="auto"/>
      </w:divBdr>
    </w:div>
    <w:div w:id="1593203093">
      <w:bodyDiv w:val="1"/>
      <w:marLeft w:val="0"/>
      <w:marRight w:val="0"/>
      <w:marTop w:val="0"/>
      <w:marBottom w:val="0"/>
      <w:divBdr>
        <w:top w:val="none" w:sz="0" w:space="0" w:color="auto"/>
        <w:left w:val="none" w:sz="0" w:space="0" w:color="auto"/>
        <w:bottom w:val="none" w:sz="0" w:space="0" w:color="auto"/>
        <w:right w:val="none" w:sz="0" w:space="0" w:color="auto"/>
      </w:divBdr>
    </w:div>
    <w:div w:id="1597328305">
      <w:bodyDiv w:val="1"/>
      <w:marLeft w:val="0"/>
      <w:marRight w:val="0"/>
      <w:marTop w:val="0"/>
      <w:marBottom w:val="0"/>
      <w:divBdr>
        <w:top w:val="none" w:sz="0" w:space="0" w:color="auto"/>
        <w:left w:val="none" w:sz="0" w:space="0" w:color="auto"/>
        <w:bottom w:val="none" w:sz="0" w:space="0" w:color="auto"/>
        <w:right w:val="none" w:sz="0" w:space="0" w:color="auto"/>
      </w:divBdr>
    </w:div>
    <w:div w:id="1597861463">
      <w:bodyDiv w:val="1"/>
      <w:marLeft w:val="0"/>
      <w:marRight w:val="0"/>
      <w:marTop w:val="0"/>
      <w:marBottom w:val="0"/>
      <w:divBdr>
        <w:top w:val="none" w:sz="0" w:space="0" w:color="auto"/>
        <w:left w:val="none" w:sz="0" w:space="0" w:color="auto"/>
        <w:bottom w:val="none" w:sz="0" w:space="0" w:color="auto"/>
        <w:right w:val="none" w:sz="0" w:space="0" w:color="auto"/>
      </w:divBdr>
    </w:div>
    <w:div w:id="1600793982">
      <w:bodyDiv w:val="1"/>
      <w:marLeft w:val="0"/>
      <w:marRight w:val="0"/>
      <w:marTop w:val="0"/>
      <w:marBottom w:val="0"/>
      <w:divBdr>
        <w:top w:val="none" w:sz="0" w:space="0" w:color="auto"/>
        <w:left w:val="none" w:sz="0" w:space="0" w:color="auto"/>
        <w:bottom w:val="none" w:sz="0" w:space="0" w:color="auto"/>
        <w:right w:val="none" w:sz="0" w:space="0" w:color="auto"/>
      </w:divBdr>
    </w:div>
    <w:div w:id="1606032180">
      <w:bodyDiv w:val="1"/>
      <w:marLeft w:val="0"/>
      <w:marRight w:val="0"/>
      <w:marTop w:val="0"/>
      <w:marBottom w:val="0"/>
      <w:divBdr>
        <w:top w:val="none" w:sz="0" w:space="0" w:color="auto"/>
        <w:left w:val="none" w:sz="0" w:space="0" w:color="auto"/>
        <w:bottom w:val="none" w:sz="0" w:space="0" w:color="auto"/>
        <w:right w:val="none" w:sz="0" w:space="0" w:color="auto"/>
      </w:divBdr>
    </w:div>
    <w:div w:id="1608149895">
      <w:bodyDiv w:val="1"/>
      <w:marLeft w:val="0"/>
      <w:marRight w:val="0"/>
      <w:marTop w:val="0"/>
      <w:marBottom w:val="0"/>
      <w:divBdr>
        <w:top w:val="none" w:sz="0" w:space="0" w:color="auto"/>
        <w:left w:val="none" w:sz="0" w:space="0" w:color="auto"/>
        <w:bottom w:val="none" w:sz="0" w:space="0" w:color="auto"/>
        <w:right w:val="none" w:sz="0" w:space="0" w:color="auto"/>
      </w:divBdr>
    </w:div>
    <w:div w:id="1617447791">
      <w:bodyDiv w:val="1"/>
      <w:marLeft w:val="0"/>
      <w:marRight w:val="0"/>
      <w:marTop w:val="0"/>
      <w:marBottom w:val="0"/>
      <w:divBdr>
        <w:top w:val="none" w:sz="0" w:space="0" w:color="auto"/>
        <w:left w:val="none" w:sz="0" w:space="0" w:color="auto"/>
        <w:bottom w:val="none" w:sz="0" w:space="0" w:color="auto"/>
        <w:right w:val="none" w:sz="0" w:space="0" w:color="auto"/>
      </w:divBdr>
    </w:div>
    <w:div w:id="1617833523">
      <w:bodyDiv w:val="1"/>
      <w:marLeft w:val="0"/>
      <w:marRight w:val="0"/>
      <w:marTop w:val="0"/>
      <w:marBottom w:val="0"/>
      <w:divBdr>
        <w:top w:val="none" w:sz="0" w:space="0" w:color="auto"/>
        <w:left w:val="none" w:sz="0" w:space="0" w:color="auto"/>
        <w:bottom w:val="none" w:sz="0" w:space="0" w:color="auto"/>
        <w:right w:val="none" w:sz="0" w:space="0" w:color="auto"/>
      </w:divBdr>
    </w:div>
    <w:div w:id="1618826131">
      <w:bodyDiv w:val="1"/>
      <w:marLeft w:val="0"/>
      <w:marRight w:val="0"/>
      <w:marTop w:val="0"/>
      <w:marBottom w:val="0"/>
      <w:divBdr>
        <w:top w:val="none" w:sz="0" w:space="0" w:color="auto"/>
        <w:left w:val="none" w:sz="0" w:space="0" w:color="auto"/>
        <w:bottom w:val="none" w:sz="0" w:space="0" w:color="auto"/>
        <w:right w:val="none" w:sz="0" w:space="0" w:color="auto"/>
      </w:divBdr>
    </w:div>
    <w:div w:id="1626279121">
      <w:bodyDiv w:val="1"/>
      <w:marLeft w:val="0"/>
      <w:marRight w:val="0"/>
      <w:marTop w:val="0"/>
      <w:marBottom w:val="0"/>
      <w:divBdr>
        <w:top w:val="none" w:sz="0" w:space="0" w:color="auto"/>
        <w:left w:val="none" w:sz="0" w:space="0" w:color="auto"/>
        <w:bottom w:val="none" w:sz="0" w:space="0" w:color="auto"/>
        <w:right w:val="none" w:sz="0" w:space="0" w:color="auto"/>
      </w:divBdr>
    </w:div>
    <w:div w:id="1631520393">
      <w:bodyDiv w:val="1"/>
      <w:marLeft w:val="0"/>
      <w:marRight w:val="0"/>
      <w:marTop w:val="0"/>
      <w:marBottom w:val="0"/>
      <w:divBdr>
        <w:top w:val="none" w:sz="0" w:space="0" w:color="auto"/>
        <w:left w:val="none" w:sz="0" w:space="0" w:color="auto"/>
        <w:bottom w:val="none" w:sz="0" w:space="0" w:color="auto"/>
        <w:right w:val="none" w:sz="0" w:space="0" w:color="auto"/>
      </w:divBdr>
    </w:div>
    <w:div w:id="1631813614">
      <w:bodyDiv w:val="1"/>
      <w:marLeft w:val="0"/>
      <w:marRight w:val="0"/>
      <w:marTop w:val="0"/>
      <w:marBottom w:val="0"/>
      <w:divBdr>
        <w:top w:val="none" w:sz="0" w:space="0" w:color="auto"/>
        <w:left w:val="none" w:sz="0" w:space="0" w:color="auto"/>
        <w:bottom w:val="none" w:sz="0" w:space="0" w:color="auto"/>
        <w:right w:val="none" w:sz="0" w:space="0" w:color="auto"/>
      </w:divBdr>
    </w:div>
    <w:div w:id="1634290226">
      <w:bodyDiv w:val="1"/>
      <w:marLeft w:val="0"/>
      <w:marRight w:val="0"/>
      <w:marTop w:val="0"/>
      <w:marBottom w:val="0"/>
      <w:divBdr>
        <w:top w:val="none" w:sz="0" w:space="0" w:color="auto"/>
        <w:left w:val="none" w:sz="0" w:space="0" w:color="auto"/>
        <w:bottom w:val="none" w:sz="0" w:space="0" w:color="auto"/>
        <w:right w:val="none" w:sz="0" w:space="0" w:color="auto"/>
      </w:divBdr>
    </w:div>
    <w:div w:id="1636372653">
      <w:bodyDiv w:val="1"/>
      <w:marLeft w:val="0"/>
      <w:marRight w:val="0"/>
      <w:marTop w:val="0"/>
      <w:marBottom w:val="0"/>
      <w:divBdr>
        <w:top w:val="none" w:sz="0" w:space="0" w:color="auto"/>
        <w:left w:val="none" w:sz="0" w:space="0" w:color="auto"/>
        <w:bottom w:val="none" w:sz="0" w:space="0" w:color="auto"/>
        <w:right w:val="none" w:sz="0" w:space="0" w:color="auto"/>
      </w:divBdr>
    </w:div>
    <w:div w:id="1642535131">
      <w:bodyDiv w:val="1"/>
      <w:marLeft w:val="0"/>
      <w:marRight w:val="0"/>
      <w:marTop w:val="0"/>
      <w:marBottom w:val="0"/>
      <w:divBdr>
        <w:top w:val="none" w:sz="0" w:space="0" w:color="auto"/>
        <w:left w:val="none" w:sz="0" w:space="0" w:color="auto"/>
        <w:bottom w:val="none" w:sz="0" w:space="0" w:color="auto"/>
        <w:right w:val="none" w:sz="0" w:space="0" w:color="auto"/>
      </w:divBdr>
    </w:div>
    <w:div w:id="1644655858">
      <w:bodyDiv w:val="1"/>
      <w:marLeft w:val="0"/>
      <w:marRight w:val="0"/>
      <w:marTop w:val="0"/>
      <w:marBottom w:val="0"/>
      <w:divBdr>
        <w:top w:val="none" w:sz="0" w:space="0" w:color="auto"/>
        <w:left w:val="none" w:sz="0" w:space="0" w:color="auto"/>
        <w:bottom w:val="none" w:sz="0" w:space="0" w:color="auto"/>
        <w:right w:val="none" w:sz="0" w:space="0" w:color="auto"/>
      </w:divBdr>
    </w:div>
    <w:div w:id="1644971185">
      <w:bodyDiv w:val="1"/>
      <w:marLeft w:val="0"/>
      <w:marRight w:val="0"/>
      <w:marTop w:val="0"/>
      <w:marBottom w:val="0"/>
      <w:divBdr>
        <w:top w:val="none" w:sz="0" w:space="0" w:color="auto"/>
        <w:left w:val="none" w:sz="0" w:space="0" w:color="auto"/>
        <w:bottom w:val="none" w:sz="0" w:space="0" w:color="auto"/>
        <w:right w:val="none" w:sz="0" w:space="0" w:color="auto"/>
      </w:divBdr>
    </w:div>
    <w:div w:id="1645239473">
      <w:bodyDiv w:val="1"/>
      <w:marLeft w:val="0"/>
      <w:marRight w:val="0"/>
      <w:marTop w:val="0"/>
      <w:marBottom w:val="0"/>
      <w:divBdr>
        <w:top w:val="none" w:sz="0" w:space="0" w:color="auto"/>
        <w:left w:val="none" w:sz="0" w:space="0" w:color="auto"/>
        <w:bottom w:val="none" w:sz="0" w:space="0" w:color="auto"/>
        <w:right w:val="none" w:sz="0" w:space="0" w:color="auto"/>
      </w:divBdr>
    </w:div>
    <w:div w:id="1645348465">
      <w:bodyDiv w:val="1"/>
      <w:marLeft w:val="0"/>
      <w:marRight w:val="0"/>
      <w:marTop w:val="0"/>
      <w:marBottom w:val="0"/>
      <w:divBdr>
        <w:top w:val="none" w:sz="0" w:space="0" w:color="auto"/>
        <w:left w:val="none" w:sz="0" w:space="0" w:color="auto"/>
        <w:bottom w:val="none" w:sz="0" w:space="0" w:color="auto"/>
        <w:right w:val="none" w:sz="0" w:space="0" w:color="auto"/>
      </w:divBdr>
    </w:div>
    <w:div w:id="1647778871">
      <w:bodyDiv w:val="1"/>
      <w:marLeft w:val="0"/>
      <w:marRight w:val="0"/>
      <w:marTop w:val="0"/>
      <w:marBottom w:val="0"/>
      <w:divBdr>
        <w:top w:val="none" w:sz="0" w:space="0" w:color="auto"/>
        <w:left w:val="none" w:sz="0" w:space="0" w:color="auto"/>
        <w:bottom w:val="none" w:sz="0" w:space="0" w:color="auto"/>
        <w:right w:val="none" w:sz="0" w:space="0" w:color="auto"/>
      </w:divBdr>
    </w:div>
    <w:div w:id="1651136992">
      <w:bodyDiv w:val="1"/>
      <w:marLeft w:val="0"/>
      <w:marRight w:val="0"/>
      <w:marTop w:val="0"/>
      <w:marBottom w:val="0"/>
      <w:divBdr>
        <w:top w:val="none" w:sz="0" w:space="0" w:color="auto"/>
        <w:left w:val="none" w:sz="0" w:space="0" w:color="auto"/>
        <w:bottom w:val="none" w:sz="0" w:space="0" w:color="auto"/>
        <w:right w:val="none" w:sz="0" w:space="0" w:color="auto"/>
      </w:divBdr>
    </w:div>
    <w:div w:id="1652060092">
      <w:bodyDiv w:val="1"/>
      <w:marLeft w:val="0"/>
      <w:marRight w:val="0"/>
      <w:marTop w:val="0"/>
      <w:marBottom w:val="0"/>
      <w:divBdr>
        <w:top w:val="none" w:sz="0" w:space="0" w:color="auto"/>
        <w:left w:val="none" w:sz="0" w:space="0" w:color="auto"/>
        <w:bottom w:val="none" w:sz="0" w:space="0" w:color="auto"/>
        <w:right w:val="none" w:sz="0" w:space="0" w:color="auto"/>
      </w:divBdr>
    </w:div>
    <w:div w:id="1657342492">
      <w:bodyDiv w:val="1"/>
      <w:marLeft w:val="0"/>
      <w:marRight w:val="0"/>
      <w:marTop w:val="0"/>
      <w:marBottom w:val="0"/>
      <w:divBdr>
        <w:top w:val="none" w:sz="0" w:space="0" w:color="auto"/>
        <w:left w:val="none" w:sz="0" w:space="0" w:color="auto"/>
        <w:bottom w:val="none" w:sz="0" w:space="0" w:color="auto"/>
        <w:right w:val="none" w:sz="0" w:space="0" w:color="auto"/>
      </w:divBdr>
    </w:div>
    <w:div w:id="1657495040">
      <w:bodyDiv w:val="1"/>
      <w:marLeft w:val="0"/>
      <w:marRight w:val="0"/>
      <w:marTop w:val="0"/>
      <w:marBottom w:val="0"/>
      <w:divBdr>
        <w:top w:val="none" w:sz="0" w:space="0" w:color="auto"/>
        <w:left w:val="none" w:sz="0" w:space="0" w:color="auto"/>
        <w:bottom w:val="none" w:sz="0" w:space="0" w:color="auto"/>
        <w:right w:val="none" w:sz="0" w:space="0" w:color="auto"/>
      </w:divBdr>
    </w:div>
    <w:div w:id="1660889209">
      <w:bodyDiv w:val="1"/>
      <w:marLeft w:val="0"/>
      <w:marRight w:val="0"/>
      <w:marTop w:val="0"/>
      <w:marBottom w:val="0"/>
      <w:divBdr>
        <w:top w:val="none" w:sz="0" w:space="0" w:color="auto"/>
        <w:left w:val="none" w:sz="0" w:space="0" w:color="auto"/>
        <w:bottom w:val="none" w:sz="0" w:space="0" w:color="auto"/>
        <w:right w:val="none" w:sz="0" w:space="0" w:color="auto"/>
      </w:divBdr>
    </w:div>
    <w:div w:id="1662809395">
      <w:bodyDiv w:val="1"/>
      <w:marLeft w:val="0"/>
      <w:marRight w:val="0"/>
      <w:marTop w:val="0"/>
      <w:marBottom w:val="0"/>
      <w:divBdr>
        <w:top w:val="none" w:sz="0" w:space="0" w:color="auto"/>
        <w:left w:val="none" w:sz="0" w:space="0" w:color="auto"/>
        <w:bottom w:val="none" w:sz="0" w:space="0" w:color="auto"/>
        <w:right w:val="none" w:sz="0" w:space="0" w:color="auto"/>
      </w:divBdr>
    </w:div>
    <w:div w:id="1670792684">
      <w:bodyDiv w:val="1"/>
      <w:marLeft w:val="0"/>
      <w:marRight w:val="0"/>
      <w:marTop w:val="0"/>
      <w:marBottom w:val="0"/>
      <w:divBdr>
        <w:top w:val="none" w:sz="0" w:space="0" w:color="auto"/>
        <w:left w:val="none" w:sz="0" w:space="0" w:color="auto"/>
        <w:bottom w:val="none" w:sz="0" w:space="0" w:color="auto"/>
        <w:right w:val="none" w:sz="0" w:space="0" w:color="auto"/>
      </w:divBdr>
    </w:div>
    <w:div w:id="1674524455">
      <w:bodyDiv w:val="1"/>
      <w:marLeft w:val="0"/>
      <w:marRight w:val="0"/>
      <w:marTop w:val="0"/>
      <w:marBottom w:val="0"/>
      <w:divBdr>
        <w:top w:val="none" w:sz="0" w:space="0" w:color="auto"/>
        <w:left w:val="none" w:sz="0" w:space="0" w:color="auto"/>
        <w:bottom w:val="none" w:sz="0" w:space="0" w:color="auto"/>
        <w:right w:val="none" w:sz="0" w:space="0" w:color="auto"/>
      </w:divBdr>
    </w:div>
    <w:div w:id="1674995059">
      <w:bodyDiv w:val="1"/>
      <w:marLeft w:val="0"/>
      <w:marRight w:val="0"/>
      <w:marTop w:val="0"/>
      <w:marBottom w:val="0"/>
      <w:divBdr>
        <w:top w:val="none" w:sz="0" w:space="0" w:color="auto"/>
        <w:left w:val="none" w:sz="0" w:space="0" w:color="auto"/>
        <w:bottom w:val="none" w:sz="0" w:space="0" w:color="auto"/>
        <w:right w:val="none" w:sz="0" w:space="0" w:color="auto"/>
      </w:divBdr>
    </w:div>
    <w:div w:id="1680234677">
      <w:bodyDiv w:val="1"/>
      <w:marLeft w:val="0"/>
      <w:marRight w:val="0"/>
      <w:marTop w:val="0"/>
      <w:marBottom w:val="0"/>
      <w:divBdr>
        <w:top w:val="none" w:sz="0" w:space="0" w:color="auto"/>
        <w:left w:val="none" w:sz="0" w:space="0" w:color="auto"/>
        <w:bottom w:val="none" w:sz="0" w:space="0" w:color="auto"/>
        <w:right w:val="none" w:sz="0" w:space="0" w:color="auto"/>
      </w:divBdr>
    </w:div>
    <w:div w:id="1680430388">
      <w:bodyDiv w:val="1"/>
      <w:marLeft w:val="0"/>
      <w:marRight w:val="0"/>
      <w:marTop w:val="0"/>
      <w:marBottom w:val="0"/>
      <w:divBdr>
        <w:top w:val="none" w:sz="0" w:space="0" w:color="auto"/>
        <w:left w:val="none" w:sz="0" w:space="0" w:color="auto"/>
        <w:bottom w:val="none" w:sz="0" w:space="0" w:color="auto"/>
        <w:right w:val="none" w:sz="0" w:space="0" w:color="auto"/>
      </w:divBdr>
    </w:div>
    <w:div w:id="1680812001">
      <w:bodyDiv w:val="1"/>
      <w:marLeft w:val="0"/>
      <w:marRight w:val="0"/>
      <w:marTop w:val="0"/>
      <w:marBottom w:val="0"/>
      <w:divBdr>
        <w:top w:val="none" w:sz="0" w:space="0" w:color="auto"/>
        <w:left w:val="none" w:sz="0" w:space="0" w:color="auto"/>
        <w:bottom w:val="none" w:sz="0" w:space="0" w:color="auto"/>
        <w:right w:val="none" w:sz="0" w:space="0" w:color="auto"/>
      </w:divBdr>
    </w:div>
    <w:div w:id="1684895121">
      <w:bodyDiv w:val="1"/>
      <w:marLeft w:val="0"/>
      <w:marRight w:val="0"/>
      <w:marTop w:val="0"/>
      <w:marBottom w:val="0"/>
      <w:divBdr>
        <w:top w:val="none" w:sz="0" w:space="0" w:color="auto"/>
        <w:left w:val="none" w:sz="0" w:space="0" w:color="auto"/>
        <w:bottom w:val="none" w:sz="0" w:space="0" w:color="auto"/>
        <w:right w:val="none" w:sz="0" w:space="0" w:color="auto"/>
      </w:divBdr>
    </w:div>
    <w:div w:id="1690834346">
      <w:bodyDiv w:val="1"/>
      <w:marLeft w:val="0"/>
      <w:marRight w:val="0"/>
      <w:marTop w:val="0"/>
      <w:marBottom w:val="0"/>
      <w:divBdr>
        <w:top w:val="none" w:sz="0" w:space="0" w:color="auto"/>
        <w:left w:val="none" w:sz="0" w:space="0" w:color="auto"/>
        <w:bottom w:val="none" w:sz="0" w:space="0" w:color="auto"/>
        <w:right w:val="none" w:sz="0" w:space="0" w:color="auto"/>
      </w:divBdr>
    </w:div>
    <w:div w:id="1692221301">
      <w:bodyDiv w:val="1"/>
      <w:marLeft w:val="0"/>
      <w:marRight w:val="0"/>
      <w:marTop w:val="0"/>
      <w:marBottom w:val="0"/>
      <w:divBdr>
        <w:top w:val="none" w:sz="0" w:space="0" w:color="auto"/>
        <w:left w:val="none" w:sz="0" w:space="0" w:color="auto"/>
        <w:bottom w:val="none" w:sz="0" w:space="0" w:color="auto"/>
        <w:right w:val="none" w:sz="0" w:space="0" w:color="auto"/>
      </w:divBdr>
      <w:divsChild>
        <w:div w:id="147670401">
          <w:marLeft w:val="0"/>
          <w:marRight w:val="0"/>
          <w:marTop w:val="0"/>
          <w:marBottom w:val="0"/>
          <w:divBdr>
            <w:top w:val="none" w:sz="0" w:space="0" w:color="auto"/>
            <w:left w:val="none" w:sz="0" w:space="0" w:color="auto"/>
            <w:bottom w:val="none" w:sz="0" w:space="0" w:color="auto"/>
            <w:right w:val="none" w:sz="0" w:space="0" w:color="auto"/>
          </w:divBdr>
        </w:div>
        <w:div w:id="185212434">
          <w:marLeft w:val="0"/>
          <w:marRight w:val="0"/>
          <w:marTop w:val="0"/>
          <w:marBottom w:val="0"/>
          <w:divBdr>
            <w:top w:val="none" w:sz="0" w:space="0" w:color="auto"/>
            <w:left w:val="none" w:sz="0" w:space="0" w:color="auto"/>
            <w:bottom w:val="none" w:sz="0" w:space="0" w:color="auto"/>
            <w:right w:val="none" w:sz="0" w:space="0" w:color="auto"/>
          </w:divBdr>
        </w:div>
        <w:div w:id="470902317">
          <w:marLeft w:val="0"/>
          <w:marRight w:val="0"/>
          <w:marTop w:val="0"/>
          <w:marBottom w:val="0"/>
          <w:divBdr>
            <w:top w:val="none" w:sz="0" w:space="0" w:color="auto"/>
            <w:left w:val="none" w:sz="0" w:space="0" w:color="auto"/>
            <w:bottom w:val="none" w:sz="0" w:space="0" w:color="auto"/>
            <w:right w:val="none" w:sz="0" w:space="0" w:color="auto"/>
          </w:divBdr>
        </w:div>
        <w:div w:id="1654598789">
          <w:marLeft w:val="0"/>
          <w:marRight w:val="0"/>
          <w:marTop w:val="0"/>
          <w:marBottom w:val="0"/>
          <w:divBdr>
            <w:top w:val="none" w:sz="0" w:space="0" w:color="auto"/>
            <w:left w:val="none" w:sz="0" w:space="0" w:color="auto"/>
            <w:bottom w:val="none" w:sz="0" w:space="0" w:color="auto"/>
            <w:right w:val="none" w:sz="0" w:space="0" w:color="auto"/>
          </w:divBdr>
        </w:div>
        <w:div w:id="2141612509">
          <w:marLeft w:val="0"/>
          <w:marRight w:val="0"/>
          <w:marTop w:val="0"/>
          <w:marBottom w:val="0"/>
          <w:divBdr>
            <w:top w:val="none" w:sz="0" w:space="0" w:color="auto"/>
            <w:left w:val="none" w:sz="0" w:space="0" w:color="auto"/>
            <w:bottom w:val="none" w:sz="0" w:space="0" w:color="auto"/>
            <w:right w:val="none" w:sz="0" w:space="0" w:color="auto"/>
          </w:divBdr>
        </w:div>
      </w:divsChild>
    </w:div>
    <w:div w:id="1700816511">
      <w:bodyDiv w:val="1"/>
      <w:marLeft w:val="0"/>
      <w:marRight w:val="0"/>
      <w:marTop w:val="0"/>
      <w:marBottom w:val="0"/>
      <w:divBdr>
        <w:top w:val="none" w:sz="0" w:space="0" w:color="auto"/>
        <w:left w:val="none" w:sz="0" w:space="0" w:color="auto"/>
        <w:bottom w:val="none" w:sz="0" w:space="0" w:color="auto"/>
        <w:right w:val="none" w:sz="0" w:space="0" w:color="auto"/>
      </w:divBdr>
    </w:div>
    <w:div w:id="1705667590">
      <w:bodyDiv w:val="1"/>
      <w:marLeft w:val="0"/>
      <w:marRight w:val="0"/>
      <w:marTop w:val="0"/>
      <w:marBottom w:val="0"/>
      <w:divBdr>
        <w:top w:val="none" w:sz="0" w:space="0" w:color="auto"/>
        <w:left w:val="none" w:sz="0" w:space="0" w:color="auto"/>
        <w:bottom w:val="none" w:sz="0" w:space="0" w:color="auto"/>
        <w:right w:val="none" w:sz="0" w:space="0" w:color="auto"/>
      </w:divBdr>
    </w:div>
    <w:div w:id="1706757624">
      <w:bodyDiv w:val="1"/>
      <w:marLeft w:val="0"/>
      <w:marRight w:val="0"/>
      <w:marTop w:val="0"/>
      <w:marBottom w:val="0"/>
      <w:divBdr>
        <w:top w:val="none" w:sz="0" w:space="0" w:color="auto"/>
        <w:left w:val="none" w:sz="0" w:space="0" w:color="auto"/>
        <w:bottom w:val="none" w:sz="0" w:space="0" w:color="auto"/>
        <w:right w:val="none" w:sz="0" w:space="0" w:color="auto"/>
      </w:divBdr>
    </w:div>
    <w:div w:id="1707489792">
      <w:bodyDiv w:val="1"/>
      <w:marLeft w:val="0"/>
      <w:marRight w:val="0"/>
      <w:marTop w:val="0"/>
      <w:marBottom w:val="0"/>
      <w:divBdr>
        <w:top w:val="none" w:sz="0" w:space="0" w:color="auto"/>
        <w:left w:val="none" w:sz="0" w:space="0" w:color="auto"/>
        <w:bottom w:val="none" w:sz="0" w:space="0" w:color="auto"/>
        <w:right w:val="none" w:sz="0" w:space="0" w:color="auto"/>
      </w:divBdr>
    </w:div>
    <w:div w:id="1707870474">
      <w:bodyDiv w:val="1"/>
      <w:marLeft w:val="0"/>
      <w:marRight w:val="0"/>
      <w:marTop w:val="0"/>
      <w:marBottom w:val="0"/>
      <w:divBdr>
        <w:top w:val="none" w:sz="0" w:space="0" w:color="auto"/>
        <w:left w:val="none" w:sz="0" w:space="0" w:color="auto"/>
        <w:bottom w:val="none" w:sz="0" w:space="0" w:color="auto"/>
        <w:right w:val="none" w:sz="0" w:space="0" w:color="auto"/>
      </w:divBdr>
    </w:div>
    <w:div w:id="1716154117">
      <w:bodyDiv w:val="1"/>
      <w:marLeft w:val="0"/>
      <w:marRight w:val="0"/>
      <w:marTop w:val="0"/>
      <w:marBottom w:val="0"/>
      <w:divBdr>
        <w:top w:val="none" w:sz="0" w:space="0" w:color="auto"/>
        <w:left w:val="none" w:sz="0" w:space="0" w:color="auto"/>
        <w:bottom w:val="none" w:sz="0" w:space="0" w:color="auto"/>
        <w:right w:val="none" w:sz="0" w:space="0" w:color="auto"/>
      </w:divBdr>
    </w:div>
    <w:div w:id="1717121335">
      <w:bodyDiv w:val="1"/>
      <w:marLeft w:val="0"/>
      <w:marRight w:val="0"/>
      <w:marTop w:val="0"/>
      <w:marBottom w:val="0"/>
      <w:divBdr>
        <w:top w:val="none" w:sz="0" w:space="0" w:color="auto"/>
        <w:left w:val="none" w:sz="0" w:space="0" w:color="auto"/>
        <w:bottom w:val="none" w:sz="0" w:space="0" w:color="auto"/>
        <w:right w:val="none" w:sz="0" w:space="0" w:color="auto"/>
      </w:divBdr>
    </w:div>
    <w:div w:id="1718045038">
      <w:bodyDiv w:val="1"/>
      <w:marLeft w:val="0"/>
      <w:marRight w:val="0"/>
      <w:marTop w:val="0"/>
      <w:marBottom w:val="0"/>
      <w:divBdr>
        <w:top w:val="none" w:sz="0" w:space="0" w:color="auto"/>
        <w:left w:val="none" w:sz="0" w:space="0" w:color="auto"/>
        <w:bottom w:val="none" w:sz="0" w:space="0" w:color="auto"/>
        <w:right w:val="none" w:sz="0" w:space="0" w:color="auto"/>
      </w:divBdr>
    </w:div>
    <w:div w:id="1718509628">
      <w:bodyDiv w:val="1"/>
      <w:marLeft w:val="0"/>
      <w:marRight w:val="0"/>
      <w:marTop w:val="0"/>
      <w:marBottom w:val="0"/>
      <w:divBdr>
        <w:top w:val="none" w:sz="0" w:space="0" w:color="auto"/>
        <w:left w:val="none" w:sz="0" w:space="0" w:color="auto"/>
        <w:bottom w:val="none" w:sz="0" w:space="0" w:color="auto"/>
        <w:right w:val="none" w:sz="0" w:space="0" w:color="auto"/>
      </w:divBdr>
    </w:div>
    <w:div w:id="1723169862">
      <w:bodyDiv w:val="1"/>
      <w:marLeft w:val="0"/>
      <w:marRight w:val="0"/>
      <w:marTop w:val="0"/>
      <w:marBottom w:val="0"/>
      <w:divBdr>
        <w:top w:val="none" w:sz="0" w:space="0" w:color="auto"/>
        <w:left w:val="none" w:sz="0" w:space="0" w:color="auto"/>
        <w:bottom w:val="none" w:sz="0" w:space="0" w:color="auto"/>
        <w:right w:val="none" w:sz="0" w:space="0" w:color="auto"/>
      </w:divBdr>
    </w:div>
    <w:div w:id="1729299752">
      <w:bodyDiv w:val="1"/>
      <w:marLeft w:val="0"/>
      <w:marRight w:val="0"/>
      <w:marTop w:val="0"/>
      <w:marBottom w:val="0"/>
      <w:divBdr>
        <w:top w:val="none" w:sz="0" w:space="0" w:color="auto"/>
        <w:left w:val="none" w:sz="0" w:space="0" w:color="auto"/>
        <w:bottom w:val="none" w:sz="0" w:space="0" w:color="auto"/>
        <w:right w:val="none" w:sz="0" w:space="0" w:color="auto"/>
      </w:divBdr>
    </w:div>
    <w:div w:id="1731417614">
      <w:bodyDiv w:val="1"/>
      <w:marLeft w:val="0"/>
      <w:marRight w:val="0"/>
      <w:marTop w:val="0"/>
      <w:marBottom w:val="0"/>
      <w:divBdr>
        <w:top w:val="none" w:sz="0" w:space="0" w:color="auto"/>
        <w:left w:val="none" w:sz="0" w:space="0" w:color="auto"/>
        <w:bottom w:val="none" w:sz="0" w:space="0" w:color="auto"/>
        <w:right w:val="none" w:sz="0" w:space="0" w:color="auto"/>
      </w:divBdr>
    </w:div>
    <w:div w:id="1732999255">
      <w:bodyDiv w:val="1"/>
      <w:marLeft w:val="0"/>
      <w:marRight w:val="0"/>
      <w:marTop w:val="0"/>
      <w:marBottom w:val="0"/>
      <w:divBdr>
        <w:top w:val="none" w:sz="0" w:space="0" w:color="auto"/>
        <w:left w:val="none" w:sz="0" w:space="0" w:color="auto"/>
        <w:bottom w:val="none" w:sz="0" w:space="0" w:color="auto"/>
        <w:right w:val="none" w:sz="0" w:space="0" w:color="auto"/>
      </w:divBdr>
    </w:div>
    <w:div w:id="1739787503">
      <w:bodyDiv w:val="1"/>
      <w:marLeft w:val="0"/>
      <w:marRight w:val="0"/>
      <w:marTop w:val="0"/>
      <w:marBottom w:val="0"/>
      <w:divBdr>
        <w:top w:val="none" w:sz="0" w:space="0" w:color="auto"/>
        <w:left w:val="none" w:sz="0" w:space="0" w:color="auto"/>
        <w:bottom w:val="none" w:sz="0" w:space="0" w:color="auto"/>
        <w:right w:val="none" w:sz="0" w:space="0" w:color="auto"/>
      </w:divBdr>
    </w:div>
    <w:div w:id="1740252732">
      <w:bodyDiv w:val="1"/>
      <w:marLeft w:val="0"/>
      <w:marRight w:val="0"/>
      <w:marTop w:val="0"/>
      <w:marBottom w:val="0"/>
      <w:divBdr>
        <w:top w:val="none" w:sz="0" w:space="0" w:color="auto"/>
        <w:left w:val="none" w:sz="0" w:space="0" w:color="auto"/>
        <w:bottom w:val="none" w:sz="0" w:space="0" w:color="auto"/>
        <w:right w:val="none" w:sz="0" w:space="0" w:color="auto"/>
      </w:divBdr>
    </w:div>
    <w:div w:id="1742218101">
      <w:bodyDiv w:val="1"/>
      <w:marLeft w:val="0"/>
      <w:marRight w:val="0"/>
      <w:marTop w:val="0"/>
      <w:marBottom w:val="0"/>
      <w:divBdr>
        <w:top w:val="none" w:sz="0" w:space="0" w:color="auto"/>
        <w:left w:val="none" w:sz="0" w:space="0" w:color="auto"/>
        <w:bottom w:val="none" w:sz="0" w:space="0" w:color="auto"/>
        <w:right w:val="none" w:sz="0" w:space="0" w:color="auto"/>
      </w:divBdr>
    </w:div>
    <w:div w:id="1742943185">
      <w:bodyDiv w:val="1"/>
      <w:marLeft w:val="0"/>
      <w:marRight w:val="0"/>
      <w:marTop w:val="0"/>
      <w:marBottom w:val="0"/>
      <w:divBdr>
        <w:top w:val="none" w:sz="0" w:space="0" w:color="auto"/>
        <w:left w:val="none" w:sz="0" w:space="0" w:color="auto"/>
        <w:bottom w:val="none" w:sz="0" w:space="0" w:color="auto"/>
        <w:right w:val="none" w:sz="0" w:space="0" w:color="auto"/>
      </w:divBdr>
    </w:div>
    <w:div w:id="1743332371">
      <w:bodyDiv w:val="1"/>
      <w:marLeft w:val="0"/>
      <w:marRight w:val="0"/>
      <w:marTop w:val="0"/>
      <w:marBottom w:val="0"/>
      <w:divBdr>
        <w:top w:val="none" w:sz="0" w:space="0" w:color="auto"/>
        <w:left w:val="none" w:sz="0" w:space="0" w:color="auto"/>
        <w:bottom w:val="none" w:sz="0" w:space="0" w:color="auto"/>
        <w:right w:val="none" w:sz="0" w:space="0" w:color="auto"/>
      </w:divBdr>
    </w:div>
    <w:div w:id="1750074494">
      <w:bodyDiv w:val="1"/>
      <w:marLeft w:val="0"/>
      <w:marRight w:val="0"/>
      <w:marTop w:val="0"/>
      <w:marBottom w:val="0"/>
      <w:divBdr>
        <w:top w:val="none" w:sz="0" w:space="0" w:color="auto"/>
        <w:left w:val="none" w:sz="0" w:space="0" w:color="auto"/>
        <w:bottom w:val="none" w:sz="0" w:space="0" w:color="auto"/>
        <w:right w:val="none" w:sz="0" w:space="0" w:color="auto"/>
      </w:divBdr>
    </w:div>
    <w:div w:id="1755736484">
      <w:bodyDiv w:val="1"/>
      <w:marLeft w:val="0"/>
      <w:marRight w:val="0"/>
      <w:marTop w:val="0"/>
      <w:marBottom w:val="0"/>
      <w:divBdr>
        <w:top w:val="none" w:sz="0" w:space="0" w:color="auto"/>
        <w:left w:val="none" w:sz="0" w:space="0" w:color="auto"/>
        <w:bottom w:val="none" w:sz="0" w:space="0" w:color="auto"/>
        <w:right w:val="none" w:sz="0" w:space="0" w:color="auto"/>
      </w:divBdr>
    </w:div>
    <w:div w:id="1757088651">
      <w:bodyDiv w:val="1"/>
      <w:marLeft w:val="0"/>
      <w:marRight w:val="0"/>
      <w:marTop w:val="0"/>
      <w:marBottom w:val="0"/>
      <w:divBdr>
        <w:top w:val="none" w:sz="0" w:space="0" w:color="auto"/>
        <w:left w:val="none" w:sz="0" w:space="0" w:color="auto"/>
        <w:bottom w:val="none" w:sz="0" w:space="0" w:color="auto"/>
        <w:right w:val="none" w:sz="0" w:space="0" w:color="auto"/>
      </w:divBdr>
    </w:div>
    <w:div w:id="1759213825">
      <w:bodyDiv w:val="1"/>
      <w:marLeft w:val="0"/>
      <w:marRight w:val="0"/>
      <w:marTop w:val="0"/>
      <w:marBottom w:val="0"/>
      <w:divBdr>
        <w:top w:val="none" w:sz="0" w:space="0" w:color="auto"/>
        <w:left w:val="none" w:sz="0" w:space="0" w:color="auto"/>
        <w:bottom w:val="none" w:sz="0" w:space="0" w:color="auto"/>
        <w:right w:val="none" w:sz="0" w:space="0" w:color="auto"/>
      </w:divBdr>
    </w:div>
    <w:div w:id="1759980798">
      <w:bodyDiv w:val="1"/>
      <w:marLeft w:val="0"/>
      <w:marRight w:val="0"/>
      <w:marTop w:val="0"/>
      <w:marBottom w:val="0"/>
      <w:divBdr>
        <w:top w:val="none" w:sz="0" w:space="0" w:color="auto"/>
        <w:left w:val="none" w:sz="0" w:space="0" w:color="auto"/>
        <w:bottom w:val="none" w:sz="0" w:space="0" w:color="auto"/>
        <w:right w:val="none" w:sz="0" w:space="0" w:color="auto"/>
      </w:divBdr>
    </w:div>
    <w:div w:id="1760978126">
      <w:bodyDiv w:val="1"/>
      <w:marLeft w:val="0"/>
      <w:marRight w:val="0"/>
      <w:marTop w:val="0"/>
      <w:marBottom w:val="0"/>
      <w:divBdr>
        <w:top w:val="none" w:sz="0" w:space="0" w:color="auto"/>
        <w:left w:val="none" w:sz="0" w:space="0" w:color="auto"/>
        <w:bottom w:val="none" w:sz="0" w:space="0" w:color="auto"/>
        <w:right w:val="none" w:sz="0" w:space="0" w:color="auto"/>
      </w:divBdr>
    </w:div>
    <w:div w:id="1764495858">
      <w:bodyDiv w:val="1"/>
      <w:marLeft w:val="0"/>
      <w:marRight w:val="0"/>
      <w:marTop w:val="0"/>
      <w:marBottom w:val="0"/>
      <w:divBdr>
        <w:top w:val="none" w:sz="0" w:space="0" w:color="auto"/>
        <w:left w:val="none" w:sz="0" w:space="0" w:color="auto"/>
        <w:bottom w:val="none" w:sz="0" w:space="0" w:color="auto"/>
        <w:right w:val="none" w:sz="0" w:space="0" w:color="auto"/>
      </w:divBdr>
    </w:div>
    <w:div w:id="1765615216">
      <w:bodyDiv w:val="1"/>
      <w:marLeft w:val="0"/>
      <w:marRight w:val="0"/>
      <w:marTop w:val="0"/>
      <w:marBottom w:val="0"/>
      <w:divBdr>
        <w:top w:val="none" w:sz="0" w:space="0" w:color="auto"/>
        <w:left w:val="none" w:sz="0" w:space="0" w:color="auto"/>
        <w:bottom w:val="none" w:sz="0" w:space="0" w:color="auto"/>
        <w:right w:val="none" w:sz="0" w:space="0" w:color="auto"/>
      </w:divBdr>
    </w:div>
    <w:div w:id="1768768727">
      <w:bodyDiv w:val="1"/>
      <w:marLeft w:val="0"/>
      <w:marRight w:val="0"/>
      <w:marTop w:val="0"/>
      <w:marBottom w:val="0"/>
      <w:divBdr>
        <w:top w:val="none" w:sz="0" w:space="0" w:color="auto"/>
        <w:left w:val="none" w:sz="0" w:space="0" w:color="auto"/>
        <w:bottom w:val="none" w:sz="0" w:space="0" w:color="auto"/>
        <w:right w:val="none" w:sz="0" w:space="0" w:color="auto"/>
      </w:divBdr>
    </w:div>
    <w:div w:id="1775858545">
      <w:bodyDiv w:val="1"/>
      <w:marLeft w:val="0"/>
      <w:marRight w:val="0"/>
      <w:marTop w:val="0"/>
      <w:marBottom w:val="0"/>
      <w:divBdr>
        <w:top w:val="none" w:sz="0" w:space="0" w:color="auto"/>
        <w:left w:val="none" w:sz="0" w:space="0" w:color="auto"/>
        <w:bottom w:val="none" w:sz="0" w:space="0" w:color="auto"/>
        <w:right w:val="none" w:sz="0" w:space="0" w:color="auto"/>
      </w:divBdr>
    </w:div>
    <w:div w:id="1787964209">
      <w:bodyDiv w:val="1"/>
      <w:marLeft w:val="0"/>
      <w:marRight w:val="0"/>
      <w:marTop w:val="0"/>
      <w:marBottom w:val="0"/>
      <w:divBdr>
        <w:top w:val="none" w:sz="0" w:space="0" w:color="auto"/>
        <w:left w:val="none" w:sz="0" w:space="0" w:color="auto"/>
        <w:bottom w:val="none" w:sz="0" w:space="0" w:color="auto"/>
        <w:right w:val="none" w:sz="0" w:space="0" w:color="auto"/>
      </w:divBdr>
    </w:div>
    <w:div w:id="1788885271">
      <w:bodyDiv w:val="1"/>
      <w:marLeft w:val="0"/>
      <w:marRight w:val="0"/>
      <w:marTop w:val="0"/>
      <w:marBottom w:val="0"/>
      <w:divBdr>
        <w:top w:val="none" w:sz="0" w:space="0" w:color="auto"/>
        <w:left w:val="none" w:sz="0" w:space="0" w:color="auto"/>
        <w:bottom w:val="none" w:sz="0" w:space="0" w:color="auto"/>
        <w:right w:val="none" w:sz="0" w:space="0" w:color="auto"/>
      </w:divBdr>
    </w:div>
    <w:div w:id="1797871464">
      <w:bodyDiv w:val="1"/>
      <w:marLeft w:val="0"/>
      <w:marRight w:val="0"/>
      <w:marTop w:val="0"/>
      <w:marBottom w:val="0"/>
      <w:divBdr>
        <w:top w:val="none" w:sz="0" w:space="0" w:color="auto"/>
        <w:left w:val="none" w:sz="0" w:space="0" w:color="auto"/>
        <w:bottom w:val="none" w:sz="0" w:space="0" w:color="auto"/>
        <w:right w:val="none" w:sz="0" w:space="0" w:color="auto"/>
      </w:divBdr>
    </w:div>
    <w:div w:id="1803187452">
      <w:bodyDiv w:val="1"/>
      <w:marLeft w:val="0"/>
      <w:marRight w:val="0"/>
      <w:marTop w:val="0"/>
      <w:marBottom w:val="0"/>
      <w:divBdr>
        <w:top w:val="none" w:sz="0" w:space="0" w:color="auto"/>
        <w:left w:val="none" w:sz="0" w:space="0" w:color="auto"/>
        <w:bottom w:val="none" w:sz="0" w:space="0" w:color="auto"/>
        <w:right w:val="none" w:sz="0" w:space="0" w:color="auto"/>
      </w:divBdr>
    </w:div>
    <w:div w:id="1805343360">
      <w:bodyDiv w:val="1"/>
      <w:marLeft w:val="0"/>
      <w:marRight w:val="0"/>
      <w:marTop w:val="0"/>
      <w:marBottom w:val="0"/>
      <w:divBdr>
        <w:top w:val="none" w:sz="0" w:space="0" w:color="auto"/>
        <w:left w:val="none" w:sz="0" w:space="0" w:color="auto"/>
        <w:bottom w:val="none" w:sz="0" w:space="0" w:color="auto"/>
        <w:right w:val="none" w:sz="0" w:space="0" w:color="auto"/>
      </w:divBdr>
    </w:div>
    <w:div w:id="1807773147">
      <w:bodyDiv w:val="1"/>
      <w:marLeft w:val="0"/>
      <w:marRight w:val="0"/>
      <w:marTop w:val="0"/>
      <w:marBottom w:val="0"/>
      <w:divBdr>
        <w:top w:val="none" w:sz="0" w:space="0" w:color="auto"/>
        <w:left w:val="none" w:sz="0" w:space="0" w:color="auto"/>
        <w:bottom w:val="none" w:sz="0" w:space="0" w:color="auto"/>
        <w:right w:val="none" w:sz="0" w:space="0" w:color="auto"/>
      </w:divBdr>
    </w:div>
    <w:div w:id="1807894093">
      <w:bodyDiv w:val="1"/>
      <w:marLeft w:val="0"/>
      <w:marRight w:val="0"/>
      <w:marTop w:val="0"/>
      <w:marBottom w:val="0"/>
      <w:divBdr>
        <w:top w:val="none" w:sz="0" w:space="0" w:color="auto"/>
        <w:left w:val="none" w:sz="0" w:space="0" w:color="auto"/>
        <w:bottom w:val="none" w:sz="0" w:space="0" w:color="auto"/>
        <w:right w:val="none" w:sz="0" w:space="0" w:color="auto"/>
      </w:divBdr>
    </w:div>
    <w:div w:id="1808620243">
      <w:bodyDiv w:val="1"/>
      <w:marLeft w:val="0"/>
      <w:marRight w:val="0"/>
      <w:marTop w:val="0"/>
      <w:marBottom w:val="0"/>
      <w:divBdr>
        <w:top w:val="none" w:sz="0" w:space="0" w:color="auto"/>
        <w:left w:val="none" w:sz="0" w:space="0" w:color="auto"/>
        <w:bottom w:val="none" w:sz="0" w:space="0" w:color="auto"/>
        <w:right w:val="none" w:sz="0" w:space="0" w:color="auto"/>
      </w:divBdr>
    </w:div>
    <w:div w:id="1813912374">
      <w:bodyDiv w:val="1"/>
      <w:marLeft w:val="0"/>
      <w:marRight w:val="0"/>
      <w:marTop w:val="0"/>
      <w:marBottom w:val="0"/>
      <w:divBdr>
        <w:top w:val="none" w:sz="0" w:space="0" w:color="auto"/>
        <w:left w:val="none" w:sz="0" w:space="0" w:color="auto"/>
        <w:bottom w:val="none" w:sz="0" w:space="0" w:color="auto"/>
        <w:right w:val="none" w:sz="0" w:space="0" w:color="auto"/>
      </w:divBdr>
    </w:div>
    <w:div w:id="1815176508">
      <w:bodyDiv w:val="1"/>
      <w:marLeft w:val="0"/>
      <w:marRight w:val="0"/>
      <w:marTop w:val="0"/>
      <w:marBottom w:val="0"/>
      <w:divBdr>
        <w:top w:val="none" w:sz="0" w:space="0" w:color="auto"/>
        <w:left w:val="none" w:sz="0" w:space="0" w:color="auto"/>
        <w:bottom w:val="none" w:sz="0" w:space="0" w:color="auto"/>
        <w:right w:val="none" w:sz="0" w:space="0" w:color="auto"/>
      </w:divBdr>
    </w:div>
    <w:div w:id="1817454106">
      <w:bodyDiv w:val="1"/>
      <w:marLeft w:val="0"/>
      <w:marRight w:val="0"/>
      <w:marTop w:val="0"/>
      <w:marBottom w:val="0"/>
      <w:divBdr>
        <w:top w:val="none" w:sz="0" w:space="0" w:color="auto"/>
        <w:left w:val="none" w:sz="0" w:space="0" w:color="auto"/>
        <w:bottom w:val="none" w:sz="0" w:space="0" w:color="auto"/>
        <w:right w:val="none" w:sz="0" w:space="0" w:color="auto"/>
      </w:divBdr>
    </w:div>
    <w:div w:id="1821655330">
      <w:bodyDiv w:val="1"/>
      <w:marLeft w:val="0"/>
      <w:marRight w:val="0"/>
      <w:marTop w:val="0"/>
      <w:marBottom w:val="0"/>
      <w:divBdr>
        <w:top w:val="none" w:sz="0" w:space="0" w:color="auto"/>
        <w:left w:val="none" w:sz="0" w:space="0" w:color="auto"/>
        <w:bottom w:val="none" w:sz="0" w:space="0" w:color="auto"/>
        <w:right w:val="none" w:sz="0" w:space="0" w:color="auto"/>
      </w:divBdr>
    </w:div>
    <w:div w:id="1830173198">
      <w:bodyDiv w:val="1"/>
      <w:marLeft w:val="0"/>
      <w:marRight w:val="0"/>
      <w:marTop w:val="0"/>
      <w:marBottom w:val="0"/>
      <w:divBdr>
        <w:top w:val="none" w:sz="0" w:space="0" w:color="auto"/>
        <w:left w:val="none" w:sz="0" w:space="0" w:color="auto"/>
        <w:bottom w:val="none" w:sz="0" w:space="0" w:color="auto"/>
        <w:right w:val="none" w:sz="0" w:space="0" w:color="auto"/>
      </w:divBdr>
    </w:div>
    <w:div w:id="1831486239">
      <w:bodyDiv w:val="1"/>
      <w:marLeft w:val="0"/>
      <w:marRight w:val="0"/>
      <w:marTop w:val="0"/>
      <w:marBottom w:val="0"/>
      <w:divBdr>
        <w:top w:val="none" w:sz="0" w:space="0" w:color="auto"/>
        <w:left w:val="none" w:sz="0" w:space="0" w:color="auto"/>
        <w:bottom w:val="none" w:sz="0" w:space="0" w:color="auto"/>
        <w:right w:val="none" w:sz="0" w:space="0" w:color="auto"/>
      </w:divBdr>
    </w:div>
    <w:div w:id="1836457457">
      <w:bodyDiv w:val="1"/>
      <w:marLeft w:val="0"/>
      <w:marRight w:val="0"/>
      <w:marTop w:val="0"/>
      <w:marBottom w:val="0"/>
      <w:divBdr>
        <w:top w:val="none" w:sz="0" w:space="0" w:color="auto"/>
        <w:left w:val="none" w:sz="0" w:space="0" w:color="auto"/>
        <w:bottom w:val="none" w:sz="0" w:space="0" w:color="auto"/>
        <w:right w:val="none" w:sz="0" w:space="0" w:color="auto"/>
      </w:divBdr>
    </w:div>
    <w:div w:id="1836608495">
      <w:bodyDiv w:val="1"/>
      <w:marLeft w:val="0"/>
      <w:marRight w:val="0"/>
      <w:marTop w:val="0"/>
      <w:marBottom w:val="0"/>
      <w:divBdr>
        <w:top w:val="none" w:sz="0" w:space="0" w:color="auto"/>
        <w:left w:val="none" w:sz="0" w:space="0" w:color="auto"/>
        <w:bottom w:val="none" w:sz="0" w:space="0" w:color="auto"/>
        <w:right w:val="none" w:sz="0" w:space="0" w:color="auto"/>
      </w:divBdr>
    </w:div>
    <w:div w:id="1843425829">
      <w:bodyDiv w:val="1"/>
      <w:marLeft w:val="0"/>
      <w:marRight w:val="0"/>
      <w:marTop w:val="0"/>
      <w:marBottom w:val="0"/>
      <w:divBdr>
        <w:top w:val="none" w:sz="0" w:space="0" w:color="auto"/>
        <w:left w:val="none" w:sz="0" w:space="0" w:color="auto"/>
        <w:bottom w:val="none" w:sz="0" w:space="0" w:color="auto"/>
        <w:right w:val="none" w:sz="0" w:space="0" w:color="auto"/>
      </w:divBdr>
    </w:div>
    <w:div w:id="1845897051">
      <w:bodyDiv w:val="1"/>
      <w:marLeft w:val="0"/>
      <w:marRight w:val="0"/>
      <w:marTop w:val="0"/>
      <w:marBottom w:val="0"/>
      <w:divBdr>
        <w:top w:val="none" w:sz="0" w:space="0" w:color="auto"/>
        <w:left w:val="none" w:sz="0" w:space="0" w:color="auto"/>
        <w:bottom w:val="none" w:sz="0" w:space="0" w:color="auto"/>
        <w:right w:val="none" w:sz="0" w:space="0" w:color="auto"/>
      </w:divBdr>
    </w:div>
    <w:div w:id="1846438239">
      <w:bodyDiv w:val="1"/>
      <w:marLeft w:val="0"/>
      <w:marRight w:val="0"/>
      <w:marTop w:val="0"/>
      <w:marBottom w:val="0"/>
      <w:divBdr>
        <w:top w:val="none" w:sz="0" w:space="0" w:color="auto"/>
        <w:left w:val="none" w:sz="0" w:space="0" w:color="auto"/>
        <w:bottom w:val="none" w:sz="0" w:space="0" w:color="auto"/>
        <w:right w:val="none" w:sz="0" w:space="0" w:color="auto"/>
      </w:divBdr>
    </w:div>
    <w:div w:id="1849443888">
      <w:bodyDiv w:val="1"/>
      <w:marLeft w:val="0"/>
      <w:marRight w:val="0"/>
      <w:marTop w:val="0"/>
      <w:marBottom w:val="0"/>
      <w:divBdr>
        <w:top w:val="none" w:sz="0" w:space="0" w:color="auto"/>
        <w:left w:val="none" w:sz="0" w:space="0" w:color="auto"/>
        <w:bottom w:val="none" w:sz="0" w:space="0" w:color="auto"/>
        <w:right w:val="none" w:sz="0" w:space="0" w:color="auto"/>
      </w:divBdr>
    </w:div>
    <w:div w:id="1851989946">
      <w:bodyDiv w:val="1"/>
      <w:marLeft w:val="0"/>
      <w:marRight w:val="0"/>
      <w:marTop w:val="0"/>
      <w:marBottom w:val="0"/>
      <w:divBdr>
        <w:top w:val="none" w:sz="0" w:space="0" w:color="auto"/>
        <w:left w:val="none" w:sz="0" w:space="0" w:color="auto"/>
        <w:bottom w:val="none" w:sz="0" w:space="0" w:color="auto"/>
        <w:right w:val="none" w:sz="0" w:space="0" w:color="auto"/>
      </w:divBdr>
    </w:div>
    <w:div w:id="1855147574">
      <w:bodyDiv w:val="1"/>
      <w:marLeft w:val="0"/>
      <w:marRight w:val="0"/>
      <w:marTop w:val="0"/>
      <w:marBottom w:val="0"/>
      <w:divBdr>
        <w:top w:val="none" w:sz="0" w:space="0" w:color="auto"/>
        <w:left w:val="none" w:sz="0" w:space="0" w:color="auto"/>
        <w:bottom w:val="none" w:sz="0" w:space="0" w:color="auto"/>
        <w:right w:val="none" w:sz="0" w:space="0" w:color="auto"/>
      </w:divBdr>
    </w:div>
    <w:div w:id="1858932999">
      <w:bodyDiv w:val="1"/>
      <w:marLeft w:val="0"/>
      <w:marRight w:val="0"/>
      <w:marTop w:val="0"/>
      <w:marBottom w:val="0"/>
      <w:divBdr>
        <w:top w:val="none" w:sz="0" w:space="0" w:color="auto"/>
        <w:left w:val="none" w:sz="0" w:space="0" w:color="auto"/>
        <w:bottom w:val="none" w:sz="0" w:space="0" w:color="auto"/>
        <w:right w:val="none" w:sz="0" w:space="0" w:color="auto"/>
      </w:divBdr>
    </w:div>
    <w:div w:id="1862816903">
      <w:bodyDiv w:val="1"/>
      <w:marLeft w:val="0"/>
      <w:marRight w:val="0"/>
      <w:marTop w:val="0"/>
      <w:marBottom w:val="0"/>
      <w:divBdr>
        <w:top w:val="none" w:sz="0" w:space="0" w:color="auto"/>
        <w:left w:val="none" w:sz="0" w:space="0" w:color="auto"/>
        <w:bottom w:val="none" w:sz="0" w:space="0" w:color="auto"/>
        <w:right w:val="none" w:sz="0" w:space="0" w:color="auto"/>
      </w:divBdr>
    </w:div>
    <w:div w:id="1864636232">
      <w:bodyDiv w:val="1"/>
      <w:marLeft w:val="0"/>
      <w:marRight w:val="0"/>
      <w:marTop w:val="0"/>
      <w:marBottom w:val="0"/>
      <w:divBdr>
        <w:top w:val="none" w:sz="0" w:space="0" w:color="auto"/>
        <w:left w:val="none" w:sz="0" w:space="0" w:color="auto"/>
        <w:bottom w:val="none" w:sz="0" w:space="0" w:color="auto"/>
        <w:right w:val="none" w:sz="0" w:space="0" w:color="auto"/>
      </w:divBdr>
    </w:div>
    <w:div w:id="1864898671">
      <w:bodyDiv w:val="1"/>
      <w:marLeft w:val="0"/>
      <w:marRight w:val="0"/>
      <w:marTop w:val="0"/>
      <w:marBottom w:val="0"/>
      <w:divBdr>
        <w:top w:val="none" w:sz="0" w:space="0" w:color="auto"/>
        <w:left w:val="none" w:sz="0" w:space="0" w:color="auto"/>
        <w:bottom w:val="none" w:sz="0" w:space="0" w:color="auto"/>
        <w:right w:val="none" w:sz="0" w:space="0" w:color="auto"/>
      </w:divBdr>
    </w:div>
    <w:div w:id="1866013786">
      <w:bodyDiv w:val="1"/>
      <w:marLeft w:val="0"/>
      <w:marRight w:val="0"/>
      <w:marTop w:val="0"/>
      <w:marBottom w:val="0"/>
      <w:divBdr>
        <w:top w:val="none" w:sz="0" w:space="0" w:color="auto"/>
        <w:left w:val="none" w:sz="0" w:space="0" w:color="auto"/>
        <w:bottom w:val="none" w:sz="0" w:space="0" w:color="auto"/>
        <w:right w:val="none" w:sz="0" w:space="0" w:color="auto"/>
      </w:divBdr>
    </w:div>
    <w:div w:id="1870333789">
      <w:bodyDiv w:val="1"/>
      <w:marLeft w:val="0"/>
      <w:marRight w:val="0"/>
      <w:marTop w:val="0"/>
      <w:marBottom w:val="0"/>
      <w:divBdr>
        <w:top w:val="none" w:sz="0" w:space="0" w:color="auto"/>
        <w:left w:val="none" w:sz="0" w:space="0" w:color="auto"/>
        <w:bottom w:val="none" w:sz="0" w:space="0" w:color="auto"/>
        <w:right w:val="none" w:sz="0" w:space="0" w:color="auto"/>
      </w:divBdr>
    </w:div>
    <w:div w:id="1873226041">
      <w:bodyDiv w:val="1"/>
      <w:marLeft w:val="0"/>
      <w:marRight w:val="0"/>
      <w:marTop w:val="0"/>
      <w:marBottom w:val="0"/>
      <w:divBdr>
        <w:top w:val="none" w:sz="0" w:space="0" w:color="auto"/>
        <w:left w:val="none" w:sz="0" w:space="0" w:color="auto"/>
        <w:bottom w:val="none" w:sz="0" w:space="0" w:color="auto"/>
        <w:right w:val="none" w:sz="0" w:space="0" w:color="auto"/>
      </w:divBdr>
    </w:div>
    <w:div w:id="1874078614">
      <w:bodyDiv w:val="1"/>
      <w:marLeft w:val="0"/>
      <w:marRight w:val="0"/>
      <w:marTop w:val="0"/>
      <w:marBottom w:val="0"/>
      <w:divBdr>
        <w:top w:val="none" w:sz="0" w:space="0" w:color="auto"/>
        <w:left w:val="none" w:sz="0" w:space="0" w:color="auto"/>
        <w:bottom w:val="none" w:sz="0" w:space="0" w:color="auto"/>
        <w:right w:val="none" w:sz="0" w:space="0" w:color="auto"/>
      </w:divBdr>
    </w:div>
    <w:div w:id="1875847494">
      <w:bodyDiv w:val="1"/>
      <w:marLeft w:val="0"/>
      <w:marRight w:val="0"/>
      <w:marTop w:val="0"/>
      <w:marBottom w:val="0"/>
      <w:divBdr>
        <w:top w:val="none" w:sz="0" w:space="0" w:color="auto"/>
        <w:left w:val="none" w:sz="0" w:space="0" w:color="auto"/>
        <w:bottom w:val="none" w:sz="0" w:space="0" w:color="auto"/>
        <w:right w:val="none" w:sz="0" w:space="0" w:color="auto"/>
      </w:divBdr>
    </w:div>
    <w:div w:id="1875849521">
      <w:bodyDiv w:val="1"/>
      <w:marLeft w:val="0"/>
      <w:marRight w:val="0"/>
      <w:marTop w:val="0"/>
      <w:marBottom w:val="0"/>
      <w:divBdr>
        <w:top w:val="none" w:sz="0" w:space="0" w:color="auto"/>
        <w:left w:val="none" w:sz="0" w:space="0" w:color="auto"/>
        <w:bottom w:val="none" w:sz="0" w:space="0" w:color="auto"/>
        <w:right w:val="none" w:sz="0" w:space="0" w:color="auto"/>
      </w:divBdr>
    </w:div>
    <w:div w:id="1879199102">
      <w:bodyDiv w:val="1"/>
      <w:marLeft w:val="0"/>
      <w:marRight w:val="0"/>
      <w:marTop w:val="0"/>
      <w:marBottom w:val="0"/>
      <w:divBdr>
        <w:top w:val="none" w:sz="0" w:space="0" w:color="auto"/>
        <w:left w:val="none" w:sz="0" w:space="0" w:color="auto"/>
        <w:bottom w:val="none" w:sz="0" w:space="0" w:color="auto"/>
        <w:right w:val="none" w:sz="0" w:space="0" w:color="auto"/>
      </w:divBdr>
    </w:div>
    <w:div w:id="1881166435">
      <w:bodyDiv w:val="1"/>
      <w:marLeft w:val="0"/>
      <w:marRight w:val="0"/>
      <w:marTop w:val="0"/>
      <w:marBottom w:val="0"/>
      <w:divBdr>
        <w:top w:val="none" w:sz="0" w:space="0" w:color="auto"/>
        <w:left w:val="none" w:sz="0" w:space="0" w:color="auto"/>
        <w:bottom w:val="none" w:sz="0" w:space="0" w:color="auto"/>
        <w:right w:val="none" w:sz="0" w:space="0" w:color="auto"/>
      </w:divBdr>
    </w:div>
    <w:div w:id="1881623759">
      <w:bodyDiv w:val="1"/>
      <w:marLeft w:val="0"/>
      <w:marRight w:val="0"/>
      <w:marTop w:val="0"/>
      <w:marBottom w:val="0"/>
      <w:divBdr>
        <w:top w:val="none" w:sz="0" w:space="0" w:color="auto"/>
        <w:left w:val="none" w:sz="0" w:space="0" w:color="auto"/>
        <w:bottom w:val="none" w:sz="0" w:space="0" w:color="auto"/>
        <w:right w:val="none" w:sz="0" w:space="0" w:color="auto"/>
      </w:divBdr>
    </w:div>
    <w:div w:id="1881894415">
      <w:bodyDiv w:val="1"/>
      <w:marLeft w:val="0"/>
      <w:marRight w:val="0"/>
      <w:marTop w:val="0"/>
      <w:marBottom w:val="0"/>
      <w:divBdr>
        <w:top w:val="none" w:sz="0" w:space="0" w:color="auto"/>
        <w:left w:val="none" w:sz="0" w:space="0" w:color="auto"/>
        <w:bottom w:val="none" w:sz="0" w:space="0" w:color="auto"/>
        <w:right w:val="none" w:sz="0" w:space="0" w:color="auto"/>
      </w:divBdr>
    </w:div>
    <w:div w:id="1888447651">
      <w:bodyDiv w:val="1"/>
      <w:marLeft w:val="0"/>
      <w:marRight w:val="0"/>
      <w:marTop w:val="0"/>
      <w:marBottom w:val="0"/>
      <w:divBdr>
        <w:top w:val="none" w:sz="0" w:space="0" w:color="auto"/>
        <w:left w:val="none" w:sz="0" w:space="0" w:color="auto"/>
        <w:bottom w:val="none" w:sz="0" w:space="0" w:color="auto"/>
        <w:right w:val="none" w:sz="0" w:space="0" w:color="auto"/>
      </w:divBdr>
    </w:div>
    <w:div w:id="1888955121">
      <w:bodyDiv w:val="1"/>
      <w:marLeft w:val="0"/>
      <w:marRight w:val="0"/>
      <w:marTop w:val="0"/>
      <w:marBottom w:val="0"/>
      <w:divBdr>
        <w:top w:val="none" w:sz="0" w:space="0" w:color="auto"/>
        <w:left w:val="none" w:sz="0" w:space="0" w:color="auto"/>
        <w:bottom w:val="none" w:sz="0" w:space="0" w:color="auto"/>
        <w:right w:val="none" w:sz="0" w:space="0" w:color="auto"/>
      </w:divBdr>
    </w:div>
    <w:div w:id="1889684386">
      <w:bodyDiv w:val="1"/>
      <w:marLeft w:val="0"/>
      <w:marRight w:val="0"/>
      <w:marTop w:val="0"/>
      <w:marBottom w:val="0"/>
      <w:divBdr>
        <w:top w:val="none" w:sz="0" w:space="0" w:color="auto"/>
        <w:left w:val="none" w:sz="0" w:space="0" w:color="auto"/>
        <w:bottom w:val="none" w:sz="0" w:space="0" w:color="auto"/>
        <w:right w:val="none" w:sz="0" w:space="0" w:color="auto"/>
      </w:divBdr>
    </w:div>
    <w:div w:id="1891762258">
      <w:bodyDiv w:val="1"/>
      <w:marLeft w:val="0"/>
      <w:marRight w:val="0"/>
      <w:marTop w:val="0"/>
      <w:marBottom w:val="0"/>
      <w:divBdr>
        <w:top w:val="none" w:sz="0" w:space="0" w:color="auto"/>
        <w:left w:val="none" w:sz="0" w:space="0" w:color="auto"/>
        <w:bottom w:val="none" w:sz="0" w:space="0" w:color="auto"/>
        <w:right w:val="none" w:sz="0" w:space="0" w:color="auto"/>
      </w:divBdr>
    </w:div>
    <w:div w:id="1893539111">
      <w:bodyDiv w:val="1"/>
      <w:marLeft w:val="0"/>
      <w:marRight w:val="0"/>
      <w:marTop w:val="0"/>
      <w:marBottom w:val="0"/>
      <w:divBdr>
        <w:top w:val="none" w:sz="0" w:space="0" w:color="auto"/>
        <w:left w:val="none" w:sz="0" w:space="0" w:color="auto"/>
        <w:bottom w:val="none" w:sz="0" w:space="0" w:color="auto"/>
        <w:right w:val="none" w:sz="0" w:space="0" w:color="auto"/>
      </w:divBdr>
    </w:div>
    <w:div w:id="1893685596">
      <w:bodyDiv w:val="1"/>
      <w:marLeft w:val="0"/>
      <w:marRight w:val="0"/>
      <w:marTop w:val="0"/>
      <w:marBottom w:val="0"/>
      <w:divBdr>
        <w:top w:val="none" w:sz="0" w:space="0" w:color="auto"/>
        <w:left w:val="none" w:sz="0" w:space="0" w:color="auto"/>
        <w:bottom w:val="none" w:sz="0" w:space="0" w:color="auto"/>
        <w:right w:val="none" w:sz="0" w:space="0" w:color="auto"/>
      </w:divBdr>
    </w:div>
    <w:div w:id="1895703388">
      <w:bodyDiv w:val="1"/>
      <w:marLeft w:val="0"/>
      <w:marRight w:val="0"/>
      <w:marTop w:val="0"/>
      <w:marBottom w:val="0"/>
      <w:divBdr>
        <w:top w:val="none" w:sz="0" w:space="0" w:color="auto"/>
        <w:left w:val="none" w:sz="0" w:space="0" w:color="auto"/>
        <w:bottom w:val="none" w:sz="0" w:space="0" w:color="auto"/>
        <w:right w:val="none" w:sz="0" w:space="0" w:color="auto"/>
      </w:divBdr>
    </w:div>
    <w:div w:id="1895852782">
      <w:bodyDiv w:val="1"/>
      <w:marLeft w:val="0"/>
      <w:marRight w:val="0"/>
      <w:marTop w:val="0"/>
      <w:marBottom w:val="0"/>
      <w:divBdr>
        <w:top w:val="none" w:sz="0" w:space="0" w:color="auto"/>
        <w:left w:val="none" w:sz="0" w:space="0" w:color="auto"/>
        <w:bottom w:val="none" w:sz="0" w:space="0" w:color="auto"/>
        <w:right w:val="none" w:sz="0" w:space="0" w:color="auto"/>
      </w:divBdr>
    </w:div>
    <w:div w:id="1897818124">
      <w:bodyDiv w:val="1"/>
      <w:marLeft w:val="0"/>
      <w:marRight w:val="0"/>
      <w:marTop w:val="0"/>
      <w:marBottom w:val="0"/>
      <w:divBdr>
        <w:top w:val="none" w:sz="0" w:space="0" w:color="auto"/>
        <w:left w:val="none" w:sz="0" w:space="0" w:color="auto"/>
        <w:bottom w:val="none" w:sz="0" w:space="0" w:color="auto"/>
        <w:right w:val="none" w:sz="0" w:space="0" w:color="auto"/>
      </w:divBdr>
    </w:div>
    <w:div w:id="1900289931">
      <w:bodyDiv w:val="1"/>
      <w:marLeft w:val="0"/>
      <w:marRight w:val="0"/>
      <w:marTop w:val="0"/>
      <w:marBottom w:val="0"/>
      <w:divBdr>
        <w:top w:val="none" w:sz="0" w:space="0" w:color="auto"/>
        <w:left w:val="none" w:sz="0" w:space="0" w:color="auto"/>
        <w:bottom w:val="none" w:sz="0" w:space="0" w:color="auto"/>
        <w:right w:val="none" w:sz="0" w:space="0" w:color="auto"/>
      </w:divBdr>
    </w:div>
    <w:div w:id="1906597800">
      <w:bodyDiv w:val="1"/>
      <w:marLeft w:val="0"/>
      <w:marRight w:val="0"/>
      <w:marTop w:val="0"/>
      <w:marBottom w:val="0"/>
      <w:divBdr>
        <w:top w:val="none" w:sz="0" w:space="0" w:color="auto"/>
        <w:left w:val="none" w:sz="0" w:space="0" w:color="auto"/>
        <w:bottom w:val="none" w:sz="0" w:space="0" w:color="auto"/>
        <w:right w:val="none" w:sz="0" w:space="0" w:color="auto"/>
      </w:divBdr>
    </w:div>
    <w:div w:id="1911620144">
      <w:bodyDiv w:val="1"/>
      <w:marLeft w:val="0"/>
      <w:marRight w:val="0"/>
      <w:marTop w:val="0"/>
      <w:marBottom w:val="0"/>
      <w:divBdr>
        <w:top w:val="none" w:sz="0" w:space="0" w:color="auto"/>
        <w:left w:val="none" w:sz="0" w:space="0" w:color="auto"/>
        <w:bottom w:val="none" w:sz="0" w:space="0" w:color="auto"/>
        <w:right w:val="none" w:sz="0" w:space="0" w:color="auto"/>
      </w:divBdr>
    </w:div>
    <w:div w:id="1913736237">
      <w:bodyDiv w:val="1"/>
      <w:marLeft w:val="0"/>
      <w:marRight w:val="0"/>
      <w:marTop w:val="0"/>
      <w:marBottom w:val="0"/>
      <w:divBdr>
        <w:top w:val="none" w:sz="0" w:space="0" w:color="auto"/>
        <w:left w:val="none" w:sz="0" w:space="0" w:color="auto"/>
        <w:bottom w:val="none" w:sz="0" w:space="0" w:color="auto"/>
        <w:right w:val="none" w:sz="0" w:space="0" w:color="auto"/>
      </w:divBdr>
    </w:div>
    <w:div w:id="1918855199">
      <w:bodyDiv w:val="1"/>
      <w:marLeft w:val="0"/>
      <w:marRight w:val="0"/>
      <w:marTop w:val="0"/>
      <w:marBottom w:val="0"/>
      <w:divBdr>
        <w:top w:val="none" w:sz="0" w:space="0" w:color="auto"/>
        <w:left w:val="none" w:sz="0" w:space="0" w:color="auto"/>
        <w:bottom w:val="none" w:sz="0" w:space="0" w:color="auto"/>
        <w:right w:val="none" w:sz="0" w:space="0" w:color="auto"/>
      </w:divBdr>
    </w:div>
    <w:div w:id="1919359987">
      <w:bodyDiv w:val="1"/>
      <w:marLeft w:val="0"/>
      <w:marRight w:val="0"/>
      <w:marTop w:val="0"/>
      <w:marBottom w:val="0"/>
      <w:divBdr>
        <w:top w:val="none" w:sz="0" w:space="0" w:color="auto"/>
        <w:left w:val="none" w:sz="0" w:space="0" w:color="auto"/>
        <w:bottom w:val="none" w:sz="0" w:space="0" w:color="auto"/>
        <w:right w:val="none" w:sz="0" w:space="0" w:color="auto"/>
      </w:divBdr>
    </w:div>
    <w:div w:id="1920289984">
      <w:bodyDiv w:val="1"/>
      <w:marLeft w:val="0"/>
      <w:marRight w:val="0"/>
      <w:marTop w:val="0"/>
      <w:marBottom w:val="0"/>
      <w:divBdr>
        <w:top w:val="none" w:sz="0" w:space="0" w:color="auto"/>
        <w:left w:val="none" w:sz="0" w:space="0" w:color="auto"/>
        <w:bottom w:val="none" w:sz="0" w:space="0" w:color="auto"/>
        <w:right w:val="none" w:sz="0" w:space="0" w:color="auto"/>
      </w:divBdr>
    </w:div>
    <w:div w:id="1920406934">
      <w:bodyDiv w:val="1"/>
      <w:marLeft w:val="0"/>
      <w:marRight w:val="0"/>
      <w:marTop w:val="0"/>
      <w:marBottom w:val="0"/>
      <w:divBdr>
        <w:top w:val="none" w:sz="0" w:space="0" w:color="auto"/>
        <w:left w:val="none" w:sz="0" w:space="0" w:color="auto"/>
        <w:bottom w:val="none" w:sz="0" w:space="0" w:color="auto"/>
        <w:right w:val="none" w:sz="0" w:space="0" w:color="auto"/>
      </w:divBdr>
    </w:div>
    <w:div w:id="1921331485">
      <w:bodyDiv w:val="1"/>
      <w:marLeft w:val="0"/>
      <w:marRight w:val="0"/>
      <w:marTop w:val="0"/>
      <w:marBottom w:val="0"/>
      <w:divBdr>
        <w:top w:val="none" w:sz="0" w:space="0" w:color="auto"/>
        <w:left w:val="none" w:sz="0" w:space="0" w:color="auto"/>
        <w:bottom w:val="none" w:sz="0" w:space="0" w:color="auto"/>
        <w:right w:val="none" w:sz="0" w:space="0" w:color="auto"/>
      </w:divBdr>
    </w:div>
    <w:div w:id="1922372946">
      <w:bodyDiv w:val="1"/>
      <w:marLeft w:val="0"/>
      <w:marRight w:val="0"/>
      <w:marTop w:val="0"/>
      <w:marBottom w:val="0"/>
      <w:divBdr>
        <w:top w:val="none" w:sz="0" w:space="0" w:color="auto"/>
        <w:left w:val="none" w:sz="0" w:space="0" w:color="auto"/>
        <w:bottom w:val="none" w:sz="0" w:space="0" w:color="auto"/>
        <w:right w:val="none" w:sz="0" w:space="0" w:color="auto"/>
      </w:divBdr>
    </w:div>
    <w:div w:id="1927375643">
      <w:bodyDiv w:val="1"/>
      <w:marLeft w:val="0"/>
      <w:marRight w:val="0"/>
      <w:marTop w:val="0"/>
      <w:marBottom w:val="0"/>
      <w:divBdr>
        <w:top w:val="none" w:sz="0" w:space="0" w:color="auto"/>
        <w:left w:val="none" w:sz="0" w:space="0" w:color="auto"/>
        <w:bottom w:val="none" w:sz="0" w:space="0" w:color="auto"/>
        <w:right w:val="none" w:sz="0" w:space="0" w:color="auto"/>
      </w:divBdr>
    </w:div>
    <w:div w:id="1931162956">
      <w:bodyDiv w:val="1"/>
      <w:marLeft w:val="0"/>
      <w:marRight w:val="0"/>
      <w:marTop w:val="0"/>
      <w:marBottom w:val="0"/>
      <w:divBdr>
        <w:top w:val="none" w:sz="0" w:space="0" w:color="auto"/>
        <w:left w:val="none" w:sz="0" w:space="0" w:color="auto"/>
        <w:bottom w:val="none" w:sz="0" w:space="0" w:color="auto"/>
        <w:right w:val="none" w:sz="0" w:space="0" w:color="auto"/>
      </w:divBdr>
    </w:div>
    <w:div w:id="1932470188">
      <w:bodyDiv w:val="1"/>
      <w:marLeft w:val="0"/>
      <w:marRight w:val="0"/>
      <w:marTop w:val="0"/>
      <w:marBottom w:val="0"/>
      <w:divBdr>
        <w:top w:val="none" w:sz="0" w:space="0" w:color="auto"/>
        <w:left w:val="none" w:sz="0" w:space="0" w:color="auto"/>
        <w:bottom w:val="none" w:sz="0" w:space="0" w:color="auto"/>
        <w:right w:val="none" w:sz="0" w:space="0" w:color="auto"/>
      </w:divBdr>
    </w:div>
    <w:div w:id="1939094695">
      <w:bodyDiv w:val="1"/>
      <w:marLeft w:val="0"/>
      <w:marRight w:val="0"/>
      <w:marTop w:val="0"/>
      <w:marBottom w:val="0"/>
      <w:divBdr>
        <w:top w:val="none" w:sz="0" w:space="0" w:color="auto"/>
        <w:left w:val="none" w:sz="0" w:space="0" w:color="auto"/>
        <w:bottom w:val="none" w:sz="0" w:space="0" w:color="auto"/>
        <w:right w:val="none" w:sz="0" w:space="0" w:color="auto"/>
      </w:divBdr>
    </w:div>
    <w:div w:id="1940209407">
      <w:bodyDiv w:val="1"/>
      <w:marLeft w:val="0"/>
      <w:marRight w:val="0"/>
      <w:marTop w:val="0"/>
      <w:marBottom w:val="0"/>
      <w:divBdr>
        <w:top w:val="none" w:sz="0" w:space="0" w:color="auto"/>
        <w:left w:val="none" w:sz="0" w:space="0" w:color="auto"/>
        <w:bottom w:val="none" w:sz="0" w:space="0" w:color="auto"/>
        <w:right w:val="none" w:sz="0" w:space="0" w:color="auto"/>
      </w:divBdr>
    </w:div>
    <w:div w:id="1942180620">
      <w:bodyDiv w:val="1"/>
      <w:marLeft w:val="0"/>
      <w:marRight w:val="0"/>
      <w:marTop w:val="0"/>
      <w:marBottom w:val="0"/>
      <w:divBdr>
        <w:top w:val="none" w:sz="0" w:space="0" w:color="auto"/>
        <w:left w:val="none" w:sz="0" w:space="0" w:color="auto"/>
        <w:bottom w:val="none" w:sz="0" w:space="0" w:color="auto"/>
        <w:right w:val="none" w:sz="0" w:space="0" w:color="auto"/>
      </w:divBdr>
    </w:div>
    <w:div w:id="1944023819">
      <w:bodyDiv w:val="1"/>
      <w:marLeft w:val="0"/>
      <w:marRight w:val="0"/>
      <w:marTop w:val="0"/>
      <w:marBottom w:val="0"/>
      <w:divBdr>
        <w:top w:val="none" w:sz="0" w:space="0" w:color="auto"/>
        <w:left w:val="none" w:sz="0" w:space="0" w:color="auto"/>
        <w:bottom w:val="none" w:sz="0" w:space="0" w:color="auto"/>
        <w:right w:val="none" w:sz="0" w:space="0" w:color="auto"/>
      </w:divBdr>
    </w:div>
    <w:div w:id="1946378672">
      <w:bodyDiv w:val="1"/>
      <w:marLeft w:val="0"/>
      <w:marRight w:val="0"/>
      <w:marTop w:val="0"/>
      <w:marBottom w:val="0"/>
      <w:divBdr>
        <w:top w:val="none" w:sz="0" w:space="0" w:color="auto"/>
        <w:left w:val="none" w:sz="0" w:space="0" w:color="auto"/>
        <w:bottom w:val="none" w:sz="0" w:space="0" w:color="auto"/>
        <w:right w:val="none" w:sz="0" w:space="0" w:color="auto"/>
      </w:divBdr>
    </w:div>
    <w:div w:id="1947956592">
      <w:bodyDiv w:val="1"/>
      <w:marLeft w:val="0"/>
      <w:marRight w:val="0"/>
      <w:marTop w:val="0"/>
      <w:marBottom w:val="0"/>
      <w:divBdr>
        <w:top w:val="none" w:sz="0" w:space="0" w:color="auto"/>
        <w:left w:val="none" w:sz="0" w:space="0" w:color="auto"/>
        <w:bottom w:val="none" w:sz="0" w:space="0" w:color="auto"/>
        <w:right w:val="none" w:sz="0" w:space="0" w:color="auto"/>
      </w:divBdr>
    </w:div>
    <w:div w:id="1947958802">
      <w:bodyDiv w:val="1"/>
      <w:marLeft w:val="0"/>
      <w:marRight w:val="0"/>
      <w:marTop w:val="0"/>
      <w:marBottom w:val="0"/>
      <w:divBdr>
        <w:top w:val="none" w:sz="0" w:space="0" w:color="auto"/>
        <w:left w:val="none" w:sz="0" w:space="0" w:color="auto"/>
        <w:bottom w:val="none" w:sz="0" w:space="0" w:color="auto"/>
        <w:right w:val="none" w:sz="0" w:space="0" w:color="auto"/>
      </w:divBdr>
    </w:div>
    <w:div w:id="1954634292">
      <w:bodyDiv w:val="1"/>
      <w:marLeft w:val="0"/>
      <w:marRight w:val="0"/>
      <w:marTop w:val="0"/>
      <w:marBottom w:val="0"/>
      <w:divBdr>
        <w:top w:val="none" w:sz="0" w:space="0" w:color="auto"/>
        <w:left w:val="none" w:sz="0" w:space="0" w:color="auto"/>
        <w:bottom w:val="none" w:sz="0" w:space="0" w:color="auto"/>
        <w:right w:val="none" w:sz="0" w:space="0" w:color="auto"/>
      </w:divBdr>
    </w:div>
    <w:div w:id="1958562449">
      <w:bodyDiv w:val="1"/>
      <w:marLeft w:val="0"/>
      <w:marRight w:val="0"/>
      <w:marTop w:val="0"/>
      <w:marBottom w:val="0"/>
      <w:divBdr>
        <w:top w:val="none" w:sz="0" w:space="0" w:color="auto"/>
        <w:left w:val="none" w:sz="0" w:space="0" w:color="auto"/>
        <w:bottom w:val="none" w:sz="0" w:space="0" w:color="auto"/>
        <w:right w:val="none" w:sz="0" w:space="0" w:color="auto"/>
      </w:divBdr>
    </w:div>
    <w:div w:id="1958832051">
      <w:bodyDiv w:val="1"/>
      <w:marLeft w:val="0"/>
      <w:marRight w:val="0"/>
      <w:marTop w:val="0"/>
      <w:marBottom w:val="0"/>
      <w:divBdr>
        <w:top w:val="none" w:sz="0" w:space="0" w:color="auto"/>
        <w:left w:val="none" w:sz="0" w:space="0" w:color="auto"/>
        <w:bottom w:val="none" w:sz="0" w:space="0" w:color="auto"/>
        <w:right w:val="none" w:sz="0" w:space="0" w:color="auto"/>
      </w:divBdr>
    </w:div>
    <w:div w:id="1960068606">
      <w:bodyDiv w:val="1"/>
      <w:marLeft w:val="0"/>
      <w:marRight w:val="0"/>
      <w:marTop w:val="0"/>
      <w:marBottom w:val="0"/>
      <w:divBdr>
        <w:top w:val="none" w:sz="0" w:space="0" w:color="auto"/>
        <w:left w:val="none" w:sz="0" w:space="0" w:color="auto"/>
        <w:bottom w:val="none" w:sz="0" w:space="0" w:color="auto"/>
        <w:right w:val="none" w:sz="0" w:space="0" w:color="auto"/>
      </w:divBdr>
    </w:div>
    <w:div w:id="1960600601">
      <w:bodyDiv w:val="1"/>
      <w:marLeft w:val="0"/>
      <w:marRight w:val="0"/>
      <w:marTop w:val="0"/>
      <w:marBottom w:val="0"/>
      <w:divBdr>
        <w:top w:val="none" w:sz="0" w:space="0" w:color="auto"/>
        <w:left w:val="none" w:sz="0" w:space="0" w:color="auto"/>
        <w:bottom w:val="none" w:sz="0" w:space="0" w:color="auto"/>
        <w:right w:val="none" w:sz="0" w:space="0" w:color="auto"/>
      </w:divBdr>
    </w:div>
    <w:div w:id="1960642552">
      <w:bodyDiv w:val="1"/>
      <w:marLeft w:val="0"/>
      <w:marRight w:val="0"/>
      <w:marTop w:val="0"/>
      <w:marBottom w:val="0"/>
      <w:divBdr>
        <w:top w:val="none" w:sz="0" w:space="0" w:color="auto"/>
        <w:left w:val="none" w:sz="0" w:space="0" w:color="auto"/>
        <w:bottom w:val="none" w:sz="0" w:space="0" w:color="auto"/>
        <w:right w:val="none" w:sz="0" w:space="0" w:color="auto"/>
      </w:divBdr>
    </w:div>
    <w:div w:id="1961061823">
      <w:bodyDiv w:val="1"/>
      <w:marLeft w:val="0"/>
      <w:marRight w:val="0"/>
      <w:marTop w:val="0"/>
      <w:marBottom w:val="0"/>
      <w:divBdr>
        <w:top w:val="none" w:sz="0" w:space="0" w:color="auto"/>
        <w:left w:val="none" w:sz="0" w:space="0" w:color="auto"/>
        <w:bottom w:val="none" w:sz="0" w:space="0" w:color="auto"/>
        <w:right w:val="none" w:sz="0" w:space="0" w:color="auto"/>
      </w:divBdr>
    </w:div>
    <w:div w:id="1961064718">
      <w:bodyDiv w:val="1"/>
      <w:marLeft w:val="0"/>
      <w:marRight w:val="0"/>
      <w:marTop w:val="0"/>
      <w:marBottom w:val="0"/>
      <w:divBdr>
        <w:top w:val="none" w:sz="0" w:space="0" w:color="auto"/>
        <w:left w:val="none" w:sz="0" w:space="0" w:color="auto"/>
        <w:bottom w:val="none" w:sz="0" w:space="0" w:color="auto"/>
        <w:right w:val="none" w:sz="0" w:space="0" w:color="auto"/>
      </w:divBdr>
    </w:div>
    <w:div w:id="1966154254">
      <w:bodyDiv w:val="1"/>
      <w:marLeft w:val="0"/>
      <w:marRight w:val="0"/>
      <w:marTop w:val="0"/>
      <w:marBottom w:val="0"/>
      <w:divBdr>
        <w:top w:val="none" w:sz="0" w:space="0" w:color="auto"/>
        <w:left w:val="none" w:sz="0" w:space="0" w:color="auto"/>
        <w:bottom w:val="none" w:sz="0" w:space="0" w:color="auto"/>
        <w:right w:val="none" w:sz="0" w:space="0" w:color="auto"/>
      </w:divBdr>
    </w:div>
    <w:div w:id="1975913400">
      <w:bodyDiv w:val="1"/>
      <w:marLeft w:val="0"/>
      <w:marRight w:val="0"/>
      <w:marTop w:val="0"/>
      <w:marBottom w:val="0"/>
      <w:divBdr>
        <w:top w:val="none" w:sz="0" w:space="0" w:color="auto"/>
        <w:left w:val="none" w:sz="0" w:space="0" w:color="auto"/>
        <w:bottom w:val="none" w:sz="0" w:space="0" w:color="auto"/>
        <w:right w:val="none" w:sz="0" w:space="0" w:color="auto"/>
      </w:divBdr>
    </w:div>
    <w:div w:id="1980070036">
      <w:bodyDiv w:val="1"/>
      <w:marLeft w:val="0"/>
      <w:marRight w:val="0"/>
      <w:marTop w:val="0"/>
      <w:marBottom w:val="0"/>
      <w:divBdr>
        <w:top w:val="none" w:sz="0" w:space="0" w:color="auto"/>
        <w:left w:val="none" w:sz="0" w:space="0" w:color="auto"/>
        <w:bottom w:val="none" w:sz="0" w:space="0" w:color="auto"/>
        <w:right w:val="none" w:sz="0" w:space="0" w:color="auto"/>
      </w:divBdr>
    </w:div>
    <w:div w:id="1981572095">
      <w:bodyDiv w:val="1"/>
      <w:marLeft w:val="0"/>
      <w:marRight w:val="0"/>
      <w:marTop w:val="0"/>
      <w:marBottom w:val="0"/>
      <w:divBdr>
        <w:top w:val="none" w:sz="0" w:space="0" w:color="auto"/>
        <w:left w:val="none" w:sz="0" w:space="0" w:color="auto"/>
        <w:bottom w:val="none" w:sz="0" w:space="0" w:color="auto"/>
        <w:right w:val="none" w:sz="0" w:space="0" w:color="auto"/>
      </w:divBdr>
    </w:div>
    <w:div w:id="1982496736">
      <w:bodyDiv w:val="1"/>
      <w:marLeft w:val="0"/>
      <w:marRight w:val="0"/>
      <w:marTop w:val="0"/>
      <w:marBottom w:val="0"/>
      <w:divBdr>
        <w:top w:val="none" w:sz="0" w:space="0" w:color="auto"/>
        <w:left w:val="none" w:sz="0" w:space="0" w:color="auto"/>
        <w:bottom w:val="none" w:sz="0" w:space="0" w:color="auto"/>
        <w:right w:val="none" w:sz="0" w:space="0" w:color="auto"/>
      </w:divBdr>
      <w:divsChild>
        <w:div w:id="2084136593">
          <w:marLeft w:val="0"/>
          <w:marRight w:val="0"/>
          <w:marTop w:val="0"/>
          <w:marBottom w:val="0"/>
          <w:divBdr>
            <w:top w:val="none" w:sz="0" w:space="0" w:color="auto"/>
            <w:left w:val="none" w:sz="0" w:space="0" w:color="auto"/>
            <w:bottom w:val="none" w:sz="0" w:space="0" w:color="auto"/>
            <w:right w:val="none" w:sz="0" w:space="0" w:color="auto"/>
          </w:divBdr>
          <w:divsChild>
            <w:div w:id="234779579">
              <w:marLeft w:val="0"/>
              <w:marRight w:val="0"/>
              <w:marTop w:val="0"/>
              <w:marBottom w:val="0"/>
              <w:divBdr>
                <w:top w:val="none" w:sz="0" w:space="0" w:color="auto"/>
                <w:left w:val="none" w:sz="0" w:space="0" w:color="auto"/>
                <w:bottom w:val="none" w:sz="0" w:space="0" w:color="auto"/>
                <w:right w:val="none" w:sz="0" w:space="0" w:color="auto"/>
              </w:divBdr>
              <w:divsChild>
                <w:div w:id="801388425">
                  <w:marLeft w:val="0"/>
                  <w:marRight w:val="0"/>
                  <w:marTop w:val="0"/>
                  <w:marBottom w:val="0"/>
                  <w:divBdr>
                    <w:top w:val="none" w:sz="0" w:space="0" w:color="auto"/>
                    <w:left w:val="none" w:sz="0" w:space="0" w:color="auto"/>
                    <w:bottom w:val="none" w:sz="0" w:space="0" w:color="auto"/>
                    <w:right w:val="none" w:sz="0" w:space="0" w:color="auto"/>
                  </w:divBdr>
                  <w:divsChild>
                    <w:div w:id="74594145">
                      <w:marLeft w:val="0"/>
                      <w:marRight w:val="0"/>
                      <w:marTop w:val="0"/>
                      <w:marBottom w:val="0"/>
                      <w:divBdr>
                        <w:top w:val="none" w:sz="0" w:space="0" w:color="auto"/>
                        <w:left w:val="none" w:sz="0" w:space="0" w:color="auto"/>
                        <w:bottom w:val="none" w:sz="0" w:space="0" w:color="auto"/>
                        <w:right w:val="none" w:sz="0" w:space="0" w:color="auto"/>
                      </w:divBdr>
                      <w:divsChild>
                        <w:div w:id="1467119007">
                          <w:marLeft w:val="0"/>
                          <w:marRight w:val="0"/>
                          <w:marTop w:val="0"/>
                          <w:marBottom w:val="0"/>
                          <w:divBdr>
                            <w:top w:val="none" w:sz="0" w:space="0" w:color="auto"/>
                            <w:left w:val="none" w:sz="0" w:space="0" w:color="auto"/>
                            <w:bottom w:val="none" w:sz="0" w:space="0" w:color="auto"/>
                            <w:right w:val="none" w:sz="0" w:space="0" w:color="auto"/>
                          </w:divBdr>
                          <w:divsChild>
                            <w:div w:id="671569635">
                              <w:marLeft w:val="0"/>
                              <w:marRight w:val="0"/>
                              <w:marTop w:val="0"/>
                              <w:marBottom w:val="0"/>
                              <w:divBdr>
                                <w:top w:val="none" w:sz="0" w:space="0" w:color="auto"/>
                                <w:left w:val="none" w:sz="0" w:space="0" w:color="auto"/>
                                <w:bottom w:val="none" w:sz="0" w:space="0" w:color="auto"/>
                                <w:right w:val="none" w:sz="0" w:space="0" w:color="auto"/>
                              </w:divBdr>
                              <w:divsChild>
                                <w:div w:id="1239361987">
                                  <w:marLeft w:val="0"/>
                                  <w:marRight w:val="0"/>
                                  <w:marTop w:val="0"/>
                                  <w:marBottom w:val="0"/>
                                  <w:divBdr>
                                    <w:top w:val="none" w:sz="0" w:space="0" w:color="auto"/>
                                    <w:left w:val="none" w:sz="0" w:space="0" w:color="auto"/>
                                    <w:bottom w:val="none" w:sz="0" w:space="0" w:color="auto"/>
                                    <w:right w:val="none" w:sz="0" w:space="0" w:color="auto"/>
                                  </w:divBdr>
                                  <w:divsChild>
                                    <w:div w:id="116805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83996642">
      <w:bodyDiv w:val="1"/>
      <w:marLeft w:val="0"/>
      <w:marRight w:val="0"/>
      <w:marTop w:val="0"/>
      <w:marBottom w:val="0"/>
      <w:divBdr>
        <w:top w:val="none" w:sz="0" w:space="0" w:color="auto"/>
        <w:left w:val="none" w:sz="0" w:space="0" w:color="auto"/>
        <w:bottom w:val="none" w:sz="0" w:space="0" w:color="auto"/>
        <w:right w:val="none" w:sz="0" w:space="0" w:color="auto"/>
      </w:divBdr>
    </w:div>
    <w:div w:id="1985618907">
      <w:bodyDiv w:val="1"/>
      <w:marLeft w:val="0"/>
      <w:marRight w:val="0"/>
      <w:marTop w:val="0"/>
      <w:marBottom w:val="0"/>
      <w:divBdr>
        <w:top w:val="none" w:sz="0" w:space="0" w:color="auto"/>
        <w:left w:val="none" w:sz="0" w:space="0" w:color="auto"/>
        <w:bottom w:val="none" w:sz="0" w:space="0" w:color="auto"/>
        <w:right w:val="none" w:sz="0" w:space="0" w:color="auto"/>
      </w:divBdr>
    </w:div>
    <w:div w:id="1986078669">
      <w:bodyDiv w:val="1"/>
      <w:marLeft w:val="0"/>
      <w:marRight w:val="0"/>
      <w:marTop w:val="0"/>
      <w:marBottom w:val="0"/>
      <w:divBdr>
        <w:top w:val="none" w:sz="0" w:space="0" w:color="auto"/>
        <w:left w:val="none" w:sz="0" w:space="0" w:color="auto"/>
        <w:bottom w:val="none" w:sz="0" w:space="0" w:color="auto"/>
        <w:right w:val="none" w:sz="0" w:space="0" w:color="auto"/>
      </w:divBdr>
    </w:div>
    <w:div w:id="1994602724">
      <w:bodyDiv w:val="1"/>
      <w:marLeft w:val="0"/>
      <w:marRight w:val="0"/>
      <w:marTop w:val="0"/>
      <w:marBottom w:val="0"/>
      <w:divBdr>
        <w:top w:val="none" w:sz="0" w:space="0" w:color="auto"/>
        <w:left w:val="none" w:sz="0" w:space="0" w:color="auto"/>
        <w:bottom w:val="none" w:sz="0" w:space="0" w:color="auto"/>
        <w:right w:val="none" w:sz="0" w:space="0" w:color="auto"/>
      </w:divBdr>
    </w:div>
    <w:div w:id="1997218320">
      <w:bodyDiv w:val="1"/>
      <w:marLeft w:val="0"/>
      <w:marRight w:val="0"/>
      <w:marTop w:val="0"/>
      <w:marBottom w:val="0"/>
      <w:divBdr>
        <w:top w:val="none" w:sz="0" w:space="0" w:color="auto"/>
        <w:left w:val="none" w:sz="0" w:space="0" w:color="auto"/>
        <w:bottom w:val="none" w:sz="0" w:space="0" w:color="auto"/>
        <w:right w:val="none" w:sz="0" w:space="0" w:color="auto"/>
      </w:divBdr>
    </w:div>
    <w:div w:id="1998454862">
      <w:bodyDiv w:val="1"/>
      <w:marLeft w:val="0"/>
      <w:marRight w:val="0"/>
      <w:marTop w:val="0"/>
      <w:marBottom w:val="0"/>
      <w:divBdr>
        <w:top w:val="none" w:sz="0" w:space="0" w:color="auto"/>
        <w:left w:val="none" w:sz="0" w:space="0" w:color="auto"/>
        <w:bottom w:val="none" w:sz="0" w:space="0" w:color="auto"/>
        <w:right w:val="none" w:sz="0" w:space="0" w:color="auto"/>
      </w:divBdr>
    </w:div>
    <w:div w:id="1999844165">
      <w:bodyDiv w:val="1"/>
      <w:marLeft w:val="0"/>
      <w:marRight w:val="0"/>
      <w:marTop w:val="0"/>
      <w:marBottom w:val="0"/>
      <w:divBdr>
        <w:top w:val="none" w:sz="0" w:space="0" w:color="auto"/>
        <w:left w:val="none" w:sz="0" w:space="0" w:color="auto"/>
        <w:bottom w:val="none" w:sz="0" w:space="0" w:color="auto"/>
        <w:right w:val="none" w:sz="0" w:space="0" w:color="auto"/>
      </w:divBdr>
    </w:div>
    <w:div w:id="2000503298">
      <w:bodyDiv w:val="1"/>
      <w:marLeft w:val="0"/>
      <w:marRight w:val="0"/>
      <w:marTop w:val="0"/>
      <w:marBottom w:val="0"/>
      <w:divBdr>
        <w:top w:val="none" w:sz="0" w:space="0" w:color="auto"/>
        <w:left w:val="none" w:sz="0" w:space="0" w:color="auto"/>
        <w:bottom w:val="none" w:sz="0" w:space="0" w:color="auto"/>
        <w:right w:val="none" w:sz="0" w:space="0" w:color="auto"/>
      </w:divBdr>
      <w:divsChild>
        <w:div w:id="145634346">
          <w:marLeft w:val="0"/>
          <w:marRight w:val="0"/>
          <w:marTop w:val="0"/>
          <w:marBottom w:val="0"/>
          <w:divBdr>
            <w:top w:val="none" w:sz="0" w:space="0" w:color="auto"/>
            <w:left w:val="none" w:sz="0" w:space="0" w:color="auto"/>
            <w:bottom w:val="none" w:sz="0" w:space="0" w:color="auto"/>
            <w:right w:val="none" w:sz="0" w:space="0" w:color="auto"/>
          </w:divBdr>
        </w:div>
        <w:div w:id="259143417">
          <w:marLeft w:val="0"/>
          <w:marRight w:val="0"/>
          <w:marTop w:val="0"/>
          <w:marBottom w:val="0"/>
          <w:divBdr>
            <w:top w:val="none" w:sz="0" w:space="0" w:color="auto"/>
            <w:left w:val="none" w:sz="0" w:space="0" w:color="auto"/>
            <w:bottom w:val="none" w:sz="0" w:space="0" w:color="auto"/>
            <w:right w:val="none" w:sz="0" w:space="0" w:color="auto"/>
          </w:divBdr>
        </w:div>
        <w:div w:id="605772850">
          <w:marLeft w:val="0"/>
          <w:marRight w:val="0"/>
          <w:marTop w:val="0"/>
          <w:marBottom w:val="0"/>
          <w:divBdr>
            <w:top w:val="none" w:sz="0" w:space="0" w:color="auto"/>
            <w:left w:val="none" w:sz="0" w:space="0" w:color="auto"/>
            <w:bottom w:val="none" w:sz="0" w:space="0" w:color="auto"/>
            <w:right w:val="none" w:sz="0" w:space="0" w:color="auto"/>
          </w:divBdr>
        </w:div>
        <w:div w:id="740755403">
          <w:marLeft w:val="0"/>
          <w:marRight w:val="0"/>
          <w:marTop w:val="0"/>
          <w:marBottom w:val="0"/>
          <w:divBdr>
            <w:top w:val="none" w:sz="0" w:space="0" w:color="auto"/>
            <w:left w:val="none" w:sz="0" w:space="0" w:color="auto"/>
            <w:bottom w:val="none" w:sz="0" w:space="0" w:color="auto"/>
            <w:right w:val="none" w:sz="0" w:space="0" w:color="auto"/>
          </w:divBdr>
        </w:div>
        <w:div w:id="749622830">
          <w:marLeft w:val="0"/>
          <w:marRight w:val="0"/>
          <w:marTop w:val="0"/>
          <w:marBottom w:val="0"/>
          <w:divBdr>
            <w:top w:val="none" w:sz="0" w:space="0" w:color="auto"/>
            <w:left w:val="none" w:sz="0" w:space="0" w:color="auto"/>
            <w:bottom w:val="none" w:sz="0" w:space="0" w:color="auto"/>
            <w:right w:val="none" w:sz="0" w:space="0" w:color="auto"/>
          </w:divBdr>
        </w:div>
        <w:div w:id="798642546">
          <w:marLeft w:val="0"/>
          <w:marRight w:val="0"/>
          <w:marTop w:val="0"/>
          <w:marBottom w:val="0"/>
          <w:divBdr>
            <w:top w:val="none" w:sz="0" w:space="0" w:color="auto"/>
            <w:left w:val="none" w:sz="0" w:space="0" w:color="auto"/>
            <w:bottom w:val="none" w:sz="0" w:space="0" w:color="auto"/>
            <w:right w:val="none" w:sz="0" w:space="0" w:color="auto"/>
          </w:divBdr>
        </w:div>
        <w:div w:id="959343118">
          <w:marLeft w:val="0"/>
          <w:marRight w:val="0"/>
          <w:marTop w:val="0"/>
          <w:marBottom w:val="0"/>
          <w:divBdr>
            <w:top w:val="none" w:sz="0" w:space="0" w:color="auto"/>
            <w:left w:val="none" w:sz="0" w:space="0" w:color="auto"/>
            <w:bottom w:val="none" w:sz="0" w:space="0" w:color="auto"/>
            <w:right w:val="none" w:sz="0" w:space="0" w:color="auto"/>
          </w:divBdr>
        </w:div>
        <w:div w:id="1256864403">
          <w:marLeft w:val="0"/>
          <w:marRight w:val="0"/>
          <w:marTop w:val="0"/>
          <w:marBottom w:val="0"/>
          <w:divBdr>
            <w:top w:val="none" w:sz="0" w:space="0" w:color="auto"/>
            <w:left w:val="none" w:sz="0" w:space="0" w:color="auto"/>
            <w:bottom w:val="none" w:sz="0" w:space="0" w:color="auto"/>
            <w:right w:val="none" w:sz="0" w:space="0" w:color="auto"/>
          </w:divBdr>
        </w:div>
        <w:div w:id="2053379742">
          <w:marLeft w:val="0"/>
          <w:marRight w:val="0"/>
          <w:marTop w:val="0"/>
          <w:marBottom w:val="0"/>
          <w:divBdr>
            <w:top w:val="none" w:sz="0" w:space="0" w:color="auto"/>
            <w:left w:val="none" w:sz="0" w:space="0" w:color="auto"/>
            <w:bottom w:val="none" w:sz="0" w:space="0" w:color="auto"/>
            <w:right w:val="none" w:sz="0" w:space="0" w:color="auto"/>
          </w:divBdr>
        </w:div>
      </w:divsChild>
    </w:div>
    <w:div w:id="2002270062">
      <w:bodyDiv w:val="1"/>
      <w:marLeft w:val="0"/>
      <w:marRight w:val="0"/>
      <w:marTop w:val="0"/>
      <w:marBottom w:val="0"/>
      <w:divBdr>
        <w:top w:val="none" w:sz="0" w:space="0" w:color="auto"/>
        <w:left w:val="none" w:sz="0" w:space="0" w:color="auto"/>
        <w:bottom w:val="none" w:sz="0" w:space="0" w:color="auto"/>
        <w:right w:val="none" w:sz="0" w:space="0" w:color="auto"/>
      </w:divBdr>
    </w:div>
    <w:div w:id="2004312526">
      <w:bodyDiv w:val="1"/>
      <w:marLeft w:val="0"/>
      <w:marRight w:val="0"/>
      <w:marTop w:val="0"/>
      <w:marBottom w:val="0"/>
      <w:divBdr>
        <w:top w:val="none" w:sz="0" w:space="0" w:color="auto"/>
        <w:left w:val="none" w:sz="0" w:space="0" w:color="auto"/>
        <w:bottom w:val="none" w:sz="0" w:space="0" w:color="auto"/>
        <w:right w:val="none" w:sz="0" w:space="0" w:color="auto"/>
      </w:divBdr>
    </w:div>
    <w:div w:id="2009357932">
      <w:bodyDiv w:val="1"/>
      <w:marLeft w:val="0"/>
      <w:marRight w:val="0"/>
      <w:marTop w:val="0"/>
      <w:marBottom w:val="0"/>
      <w:divBdr>
        <w:top w:val="none" w:sz="0" w:space="0" w:color="auto"/>
        <w:left w:val="none" w:sz="0" w:space="0" w:color="auto"/>
        <w:bottom w:val="none" w:sz="0" w:space="0" w:color="auto"/>
        <w:right w:val="none" w:sz="0" w:space="0" w:color="auto"/>
      </w:divBdr>
    </w:div>
    <w:div w:id="2013213994">
      <w:bodyDiv w:val="1"/>
      <w:marLeft w:val="0"/>
      <w:marRight w:val="0"/>
      <w:marTop w:val="0"/>
      <w:marBottom w:val="0"/>
      <w:divBdr>
        <w:top w:val="none" w:sz="0" w:space="0" w:color="auto"/>
        <w:left w:val="none" w:sz="0" w:space="0" w:color="auto"/>
        <w:bottom w:val="none" w:sz="0" w:space="0" w:color="auto"/>
        <w:right w:val="none" w:sz="0" w:space="0" w:color="auto"/>
      </w:divBdr>
    </w:div>
    <w:div w:id="2020229831">
      <w:bodyDiv w:val="1"/>
      <w:marLeft w:val="0"/>
      <w:marRight w:val="0"/>
      <w:marTop w:val="0"/>
      <w:marBottom w:val="0"/>
      <w:divBdr>
        <w:top w:val="none" w:sz="0" w:space="0" w:color="auto"/>
        <w:left w:val="none" w:sz="0" w:space="0" w:color="auto"/>
        <w:bottom w:val="none" w:sz="0" w:space="0" w:color="auto"/>
        <w:right w:val="none" w:sz="0" w:space="0" w:color="auto"/>
      </w:divBdr>
    </w:div>
    <w:div w:id="2027054490">
      <w:bodyDiv w:val="1"/>
      <w:marLeft w:val="0"/>
      <w:marRight w:val="0"/>
      <w:marTop w:val="0"/>
      <w:marBottom w:val="0"/>
      <w:divBdr>
        <w:top w:val="none" w:sz="0" w:space="0" w:color="auto"/>
        <w:left w:val="none" w:sz="0" w:space="0" w:color="auto"/>
        <w:bottom w:val="none" w:sz="0" w:space="0" w:color="auto"/>
        <w:right w:val="none" w:sz="0" w:space="0" w:color="auto"/>
      </w:divBdr>
    </w:div>
    <w:div w:id="2040739244">
      <w:bodyDiv w:val="1"/>
      <w:marLeft w:val="0"/>
      <w:marRight w:val="0"/>
      <w:marTop w:val="0"/>
      <w:marBottom w:val="0"/>
      <w:divBdr>
        <w:top w:val="none" w:sz="0" w:space="0" w:color="auto"/>
        <w:left w:val="none" w:sz="0" w:space="0" w:color="auto"/>
        <w:bottom w:val="none" w:sz="0" w:space="0" w:color="auto"/>
        <w:right w:val="none" w:sz="0" w:space="0" w:color="auto"/>
      </w:divBdr>
    </w:div>
    <w:div w:id="2046447137">
      <w:bodyDiv w:val="1"/>
      <w:marLeft w:val="0"/>
      <w:marRight w:val="0"/>
      <w:marTop w:val="0"/>
      <w:marBottom w:val="0"/>
      <w:divBdr>
        <w:top w:val="none" w:sz="0" w:space="0" w:color="auto"/>
        <w:left w:val="none" w:sz="0" w:space="0" w:color="auto"/>
        <w:bottom w:val="none" w:sz="0" w:space="0" w:color="auto"/>
        <w:right w:val="none" w:sz="0" w:space="0" w:color="auto"/>
      </w:divBdr>
    </w:div>
    <w:div w:id="2047833904">
      <w:bodyDiv w:val="1"/>
      <w:marLeft w:val="0"/>
      <w:marRight w:val="0"/>
      <w:marTop w:val="0"/>
      <w:marBottom w:val="0"/>
      <w:divBdr>
        <w:top w:val="none" w:sz="0" w:space="0" w:color="auto"/>
        <w:left w:val="none" w:sz="0" w:space="0" w:color="auto"/>
        <w:bottom w:val="none" w:sz="0" w:space="0" w:color="auto"/>
        <w:right w:val="none" w:sz="0" w:space="0" w:color="auto"/>
      </w:divBdr>
    </w:div>
    <w:div w:id="2053386309">
      <w:bodyDiv w:val="1"/>
      <w:marLeft w:val="0"/>
      <w:marRight w:val="0"/>
      <w:marTop w:val="0"/>
      <w:marBottom w:val="0"/>
      <w:divBdr>
        <w:top w:val="none" w:sz="0" w:space="0" w:color="auto"/>
        <w:left w:val="none" w:sz="0" w:space="0" w:color="auto"/>
        <w:bottom w:val="none" w:sz="0" w:space="0" w:color="auto"/>
        <w:right w:val="none" w:sz="0" w:space="0" w:color="auto"/>
      </w:divBdr>
    </w:div>
    <w:div w:id="2054184698">
      <w:bodyDiv w:val="1"/>
      <w:marLeft w:val="0"/>
      <w:marRight w:val="0"/>
      <w:marTop w:val="0"/>
      <w:marBottom w:val="0"/>
      <w:divBdr>
        <w:top w:val="none" w:sz="0" w:space="0" w:color="auto"/>
        <w:left w:val="none" w:sz="0" w:space="0" w:color="auto"/>
        <w:bottom w:val="none" w:sz="0" w:space="0" w:color="auto"/>
        <w:right w:val="none" w:sz="0" w:space="0" w:color="auto"/>
      </w:divBdr>
    </w:div>
    <w:div w:id="2054619910">
      <w:bodyDiv w:val="1"/>
      <w:marLeft w:val="0"/>
      <w:marRight w:val="0"/>
      <w:marTop w:val="0"/>
      <w:marBottom w:val="0"/>
      <w:divBdr>
        <w:top w:val="none" w:sz="0" w:space="0" w:color="auto"/>
        <w:left w:val="none" w:sz="0" w:space="0" w:color="auto"/>
        <w:bottom w:val="none" w:sz="0" w:space="0" w:color="auto"/>
        <w:right w:val="none" w:sz="0" w:space="0" w:color="auto"/>
      </w:divBdr>
    </w:div>
    <w:div w:id="2062170711">
      <w:bodyDiv w:val="1"/>
      <w:marLeft w:val="0"/>
      <w:marRight w:val="0"/>
      <w:marTop w:val="0"/>
      <w:marBottom w:val="0"/>
      <w:divBdr>
        <w:top w:val="none" w:sz="0" w:space="0" w:color="auto"/>
        <w:left w:val="none" w:sz="0" w:space="0" w:color="auto"/>
        <w:bottom w:val="none" w:sz="0" w:space="0" w:color="auto"/>
        <w:right w:val="none" w:sz="0" w:space="0" w:color="auto"/>
      </w:divBdr>
    </w:div>
    <w:div w:id="2068723177">
      <w:bodyDiv w:val="1"/>
      <w:marLeft w:val="0"/>
      <w:marRight w:val="0"/>
      <w:marTop w:val="0"/>
      <w:marBottom w:val="0"/>
      <w:divBdr>
        <w:top w:val="none" w:sz="0" w:space="0" w:color="auto"/>
        <w:left w:val="none" w:sz="0" w:space="0" w:color="auto"/>
        <w:bottom w:val="none" w:sz="0" w:space="0" w:color="auto"/>
        <w:right w:val="none" w:sz="0" w:space="0" w:color="auto"/>
      </w:divBdr>
    </w:div>
    <w:div w:id="2069068750">
      <w:bodyDiv w:val="1"/>
      <w:marLeft w:val="0"/>
      <w:marRight w:val="0"/>
      <w:marTop w:val="0"/>
      <w:marBottom w:val="0"/>
      <w:divBdr>
        <w:top w:val="none" w:sz="0" w:space="0" w:color="auto"/>
        <w:left w:val="none" w:sz="0" w:space="0" w:color="auto"/>
        <w:bottom w:val="none" w:sz="0" w:space="0" w:color="auto"/>
        <w:right w:val="none" w:sz="0" w:space="0" w:color="auto"/>
      </w:divBdr>
    </w:div>
    <w:div w:id="2076006999">
      <w:bodyDiv w:val="1"/>
      <w:marLeft w:val="0"/>
      <w:marRight w:val="0"/>
      <w:marTop w:val="0"/>
      <w:marBottom w:val="0"/>
      <w:divBdr>
        <w:top w:val="none" w:sz="0" w:space="0" w:color="auto"/>
        <w:left w:val="none" w:sz="0" w:space="0" w:color="auto"/>
        <w:bottom w:val="none" w:sz="0" w:space="0" w:color="auto"/>
        <w:right w:val="none" w:sz="0" w:space="0" w:color="auto"/>
      </w:divBdr>
    </w:div>
    <w:div w:id="2077122938">
      <w:bodyDiv w:val="1"/>
      <w:marLeft w:val="0"/>
      <w:marRight w:val="0"/>
      <w:marTop w:val="0"/>
      <w:marBottom w:val="0"/>
      <w:divBdr>
        <w:top w:val="none" w:sz="0" w:space="0" w:color="auto"/>
        <w:left w:val="none" w:sz="0" w:space="0" w:color="auto"/>
        <w:bottom w:val="none" w:sz="0" w:space="0" w:color="auto"/>
        <w:right w:val="none" w:sz="0" w:space="0" w:color="auto"/>
      </w:divBdr>
    </w:div>
    <w:div w:id="2080709115">
      <w:bodyDiv w:val="1"/>
      <w:marLeft w:val="0"/>
      <w:marRight w:val="0"/>
      <w:marTop w:val="0"/>
      <w:marBottom w:val="0"/>
      <w:divBdr>
        <w:top w:val="none" w:sz="0" w:space="0" w:color="auto"/>
        <w:left w:val="none" w:sz="0" w:space="0" w:color="auto"/>
        <w:bottom w:val="none" w:sz="0" w:space="0" w:color="auto"/>
        <w:right w:val="none" w:sz="0" w:space="0" w:color="auto"/>
      </w:divBdr>
    </w:div>
    <w:div w:id="2082095478">
      <w:bodyDiv w:val="1"/>
      <w:marLeft w:val="0"/>
      <w:marRight w:val="0"/>
      <w:marTop w:val="0"/>
      <w:marBottom w:val="0"/>
      <w:divBdr>
        <w:top w:val="none" w:sz="0" w:space="0" w:color="auto"/>
        <w:left w:val="none" w:sz="0" w:space="0" w:color="auto"/>
        <w:bottom w:val="none" w:sz="0" w:space="0" w:color="auto"/>
        <w:right w:val="none" w:sz="0" w:space="0" w:color="auto"/>
      </w:divBdr>
    </w:div>
    <w:div w:id="2086295774">
      <w:bodyDiv w:val="1"/>
      <w:marLeft w:val="0"/>
      <w:marRight w:val="0"/>
      <w:marTop w:val="0"/>
      <w:marBottom w:val="0"/>
      <w:divBdr>
        <w:top w:val="none" w:sz="0" w:space="0" w:color="auto"/>
        <w:left w:val="none" w:sz="0" w:space="0" w:color="auto"/>
        <w:bottom w:val="none" w:sz="0" w:space="0" w:color="auto"/>
        <w:right w:val="none" w:sz="0" w:space="0" w:color="auto"/>
      </w:divBdr>
    </w:div>
    <w:div w:id="2087218545">
      <w:bodyDiv w:val="1"/>
      <w:marLeft w:val="0"/>
      <w:marRight w:val="0"/>
      <w:marTop w:val="0"/>
      <w:marBottom w:val="0"/>
      <w:divBdr>
        <w:top w:val="none" w:sz="0" w:space="0" w:color="auto"/>
        <w:left w:val="none" w:sz="0" w:space="0" w:color="auto"/>
        <w:bottom w:val="none" w:sz="0" w:space="0" w:color="auto"/>
        <w:right w:val="none" w:sz="0" w:space="0" w:color="auto"/>
      </w:divBdr>
    </w:div>
    <w:div w:id="2090687860">
      <w:bodyDiv w:val="1"/>
      <w:marLeft w:val="0"/>
      <w:marRight w:val="0"/>
      <w:marTop w:val="0"/>
      <w:marBottom w:val="0"/>
      <w:divBdr>
        <w:top w:val="none" w:sz="0" w:space="0" w:color="auto"/>
        <w:left w:val="none" w:sz="0" w:space="0" w:color="auto"/>
        <w:bottom w:val="none" w:sz="0" w:space="0" w:color="auto"/>
        <w:right w:val="none" w:sz="0" w:space="0" w:color="auto"/>
      </w:divBdr>
    </w:div>
    <w:div w:id="2094400405">
      <w:bodyDiv w:val="1"/>
      <w:marLeft w:val="0"/>
      <w:marRight w:val="0"/>
      <w:marTop w:val="0"/>
      <w:marBottom w:val="0"/>
      <w:divBdr>
        <w:top w:val="none" w:sz="0" w:space="0" w:color="auto"/>
        <w:left w:val="none" w:sz="0" w:space="0" w:color="auto"/>
        <w:bottom w:val="none" w:sz="0" w:space="0" w:color="auto"/>
        <w:right w:val="none" w:sz="0" w:space="0" w:color="auto"/>
      </w:divBdr>
    </w:div>
    <w:div w:id="2095589879">
      <w:bodyDiv w:val="1"/>
      <w:marLeft w:val="0"/>
      <w:marRight w:val="0"/>
      <w:marTop w:val="0"/>
      <w:marBottom w:val="0"/>
      <w:divBdr>
        <w:top w:val="none" w:sz="0" w:space="0" w:color="auto"/>
        <w:left w:val="none" w:sz="0" w:space="0" w:color="auto"/>
        <w:bottom w:val="none" w:sz="0" w:space="0" w:color="auto"/>
        <w:right w:val="none" w:sz="0" w:space="0" w:color="auto"/>
      </w:divBdr>
    </w:div>
    <w:div w:id="2097163877">
      <w:bodyDiv w:val="1"/>
      <w:marLeft w:val="0"/>
      <w:marRight w:val="0"/>
      <w:marTop w:val="0"/>
      <w:marBottom w:val="0"/>
      <w:divBdr>
        <w:top w:val="none" w:sz="0" w:space="0" w:color="auto"/>
        <w:left w:val="none" w:sz="0" w:space="0" w:color="auto"/>
        <w:bottom w:val="none" w:sz="0" w:space="0" w:color="auto"/>
        <w:right w:val="none" w:sz="0" w:space="0" w:color="auto"/>
      </w:divBdr>
    </w:div>
    <w:div w:id="2098594621">
      <w:bodyDiv w:val="1"/>
      <w:marLeft w:val="0"/>
      <w:marRight w:val="0"/>
      <w:marTop w:val="0"/>
      <w:marBottom w:val="0"/>
      <w:divBdr>
        <w:top w:val="none" w:sz="0" w:space="0" w:color="auto"/>
        <w:left w:val="none" w:sz="0" w:space="0" w:color="auto"/>
        <w:bottom w:val="none" w:sz="0" w:space="0" w:color="auto"/>
        <w:right w:val="none" w:sz="0" w:space="0" w:color="auto"/>
      </w:divBdr>
    </w:div>
    <w:div w:id="2099330794">
      <w:bodyDiv w:val="1"/>
      <w:marLeft w:val="0"/>
      <w:marRight w:val="0"/>
      <w:marTop w:val="0"/>
      <w:marBottom w:val="0"/>
      <w:divBdr>
        <w:top w:val="none" w:sz="0" w:space="0" w:color="auto"/>
        <w:left w:val="none" w:sz="0" w:space="0" w:color="auto"/>
        <w:bottom w:val="none" w:sz="0" w:space="0" w:color="auto"/>
        <w:right w:val="none" w:sz="0" w:space="0" w:color="auto"/>
      </w:divBdr>
    </w:div>
    <w:div w:id="2107075573">
      <w:bodyDiv w:val="1"/>
      <w:marLeft w:val="0"/>
      <w:marRight w:val="0"/>
      <w:marTop w:val="0"/>
      <w:marBottom w:val="0"/>
      <w:divBdr>
        <w:top w:val="none" w:sz="0" w:space="0" w:color="auto"/>
        <w:left w:val="none" w:sz="0" w:space="0" w:color="auto"/>
        <w:bottom w:val="none" w:sz="0" w:space="0" w:color="auto"/>
        <w:right w:val="none" w:sz="0" w:space="0" w:color="auto"/>
      </w:divBdr>
    </w:div>
    <w:div w:id="2109037900">
      <w:bodyDiv w:val="1"/>
      <w:marLeft w:val="0"/>
      <w:marRight w:val="0"/>
      <w:marTop w:val="0"/>
      <w:marBottom w:val="0"/>
      <w:divBdr>
        <w:top w:val="none" w:sz="0" w:space="0" w:color="auto"/>
        <w:left w:val="none" w:sz="0" w:space="0" w:color="auto"/>
        <w:bottom w:val="none" w:sz="0" w:space="0" w:color="auto"/>
        <w:right w:val="none" w:sz="0" w:space="0" w:color="auto"/>
      </w:divBdr>
    </w:div>
    <w:div w:id="2112893868">
      <w:bodyDiv w:val="1"/>
      <w:marLeft w:val="0"/>
      <w:marRight w:val="0"/>
      <w:marTop w:val="0"/>
      <w:marBottom w:val="0"/>
      <w:divBdr>
        <w:top w:val="none" w:sz="0" w:space="0" w:color="auto"/>
        <w:left w:val="none" w:sz="0" w:space="0" w:color="auto"/>
        <w:bottom w:val="none" w:sz="0" w:space="0" w:color="auto"/>
        <w:right w:val="none" w:sz="0" w:space="0" w:color="auto"/>
      </w:divBdr>
    </w:div>
    <w:div w:id="2114205001">
      <w:bodyDiv w:val="1"/>
      <w:marLeft w:val="0"/>
      <w:marRight w:val="0"/>
      <w:marTop w:val="0"/>
      <w:marBottom w:val="0"/>
      <w:divBdr>
        <w:top w:val="none" w:sz="0" w:space="0" w:color="auto"/>
        <w:left w:val="none" w:sz="0" w:space="0" w:color="auto"/>
        <w:bottom w:val="none" w:sz="0" w:space="0" w:color="auto"/>
        <w:right w:val="none" w:sz="0" w:space="0" w:color="auto"/>
      </w:divBdr>
    </w:div>
    <w:div w:id="2116289580">
      <w:bodyDiv w:val="1"/>
      <w:marLeft w:val="0"/>
      <w:marRight w:val="0"/>
      <w:marTop w:val="0"/>
      <w:marBottom w:val="0"/>
      <w:divBdr>
        <w:top w:val="none" w:sz="0" w:space="0" w:color="auto"/>
        <w:left w:val="none" w:sz="0" w:space="0" w:color="auto"/>
        <w:bottom w:val="none" w:sz="0" w:space="0" w:color="auto"/>
        <w:right w:val="none" w:sz="0" w:space="0" w:color="auto"/>
      </w:divBdr>
    </w:div>
    <w:div w:id="2116317683">
      <w:bodyDiv w:val="1"/>
      <w:marLeft w:val="0"/>
      <w:marRight w:val="0"/>
      <w:marTop w:val="0"/>
      <w:marBottom w:val="0"/>
      <w:divBdr>
        <w:top w:val="none" w:sz="0" w:space="0" w:color="auto"/>
        <w:left w:val="none" w:sz="0" w:space="0" w:color="auto"/>
        <w:bottom w:val="none" w:sz="0" w:space="0" w:color="auto"/>
        <w:right w:val="none" w:sz="0" w:space="0" w:color="auto"/>
      </w:divBdr>
    </w:div>
    <w:div w:id="2124884071">
      <w:bodyDiv w:val="1"/>
      <w:marLeft w:val="0"/>
      <w:marRight w:val="0"/>
      <w:marTop w:val="0"/>
      <w:marBottom w:val="0"/>
      <w:divBdr>
        <w:top w:val="none" w:sz="0" w:space="0" w:color="auto"/>
        <w:left w:val="none" w:sz="0" w:space="0" w:color="auto"/>
        <w:bottom w:val="none" w:sz="0" w:space="0" w:color="auto"/>
        <w:right w:val="none" w:sz="0" w:space="0" w:color="auto"/>
      </w:divBdr>
    </w:div>
    <w:div w:id="2125807945">
      <w:bodyDiv w:val="1"/>
      <w:marLeft w:val="0"/>
      <w:marRight w:val="0"/>
      <w:marTop w:val="0"/>
      <w:marBottom w:val="0"/>
      <w:divBdr>
        <w:top w:val="none" w:sz="0" w:space="0" w:color="auto"/>
        <w:left w:val="none" w:sz="0" w:space="0" w:color="auto"/>
        <w:bottom w:val="none" w:sz="0" w:space="0" w:color="auto"/>
        <w:right w:val="none" w:sz="0" w:space="0" w:color="auto"/>
      </w:divBdr>
    </w:div>
    <w:div w:id="2131123123">
      <w:bodyDiv w:val="1"/>
      <w:marLeft w:val="0"/>
      <w:marRight w:val="0"/>
      <w:marTop w:val="0"/>
      <w:marBottom w:val="0"/>
      <w:divBdr>
        <w:top w:val="none" w:sz="0" w:space="0" w:color="auto"/>
        <w:left w:val="none" w:sz="0" w:space="0" w:color="auto"/>
        <w:bottom w:val="none" w:sz="0" w:space="0" w:color="auto"/>
        <w:right w:val="none" w:sz="0" w:space="0" w:color="auto"/>
      </w:divBdr>
    </w:div>
    <w:div w:id="2133480092">
      <w:bodyDiv w:val="1"/>
      <w:marLeft w:val="0"/>
      <w:marRight w:val="0"/>
      <w:marTop w:val="0"/>
      <w:marBottom w:val="0"/>
      <w:divBdr>
        <w:top w:val="none" w:sz="0" w:space="0" w:color="auto"/>
        <w:left w:val="none" w:sz="0" w:space="0" w:color="auto"/>
        <w:bottom w:val="none" w:sz="0" w:space="0" w:color="auto"/>
        <w:right w:val="none" w:sz="0" w:space="0" w:color="auto"/>
      </w:divBdr>
    </w:div>
    <w:div w:id="2134517783">
      <w:bodyDiv w:val="1"/>
      <w:marLeft w:val="0"/>
      <w:marRight w:val="0"/>
      <w:marTop w:val="0"/>
      <w:marBottom w:val="0"/>
      <w:divBdr>
        <w:top w:val="none" w:sz="0" w:space="0" w:color="auto"/>
        <w:left w:val="none" w:sz="0" w:space="0" w:color="auto"/>
        <w:bottom w:val="none" w:sz="0" w:space="0" w:color="auto"/>
        <w:right w:val="none" w:sz="0" w:space="0" w:color="auto"/>
      </w:divBdr>
    </w:div>
    <w:div w:id="2134860166">
      <w:bodyDiv w:val="1"/>
      <w:marLeft w:val="0"/>
      <w:marRight w:val="0"/>
      <w:marTop w:val="0"/>
      <w:marBottom w:val="0"/>
      <w:divBdr>
        <w:top w:val="none" w:sz="0" w:space="0" w:color="auto"/>
        <w:left w:val="none" w:sz="0" w:space="0" w:color="auto"/>
        <w:bottom w:val="none" w:sz="0" w:space="0" w:color="auto"/>
        <w:right w:val="none" w:sz="0" w:space="0" w:color="auto"/>
      </w:divBdr>
    </w:div>
    <w:div w:id="2142531307">
      <w:bodyDiv w:val="1"/>
      <w:marLeft w:val="0"/>
      <w:marRight w:val="0"/>
      <w:marTop w:val="0"/>
      <w:marBottom w:val="0"/>
      <w:divBdr>
        <w:top w:val="none" w:sz="0" w:space="0" w:color="auto"/>
        <w:left w:val="none" w:sz="0" w:space="0" w:color="auto"/>
        <w:bottom w:val="none" w:sz="0" w:space="0" w:color="auto"/>
        <w:right w:val="none" w:sz="0" w:space="0" w:color="auto"/>
      </w:divBdr>
    </w:div>
    <w:div w:id="2142572068">
      <w:bodyDiv w:val="1"/>
      <w:marLeft w:val="0"/>
      <w:marRight w:val="0"/>
      <w:marTop w:val="0"/>
      <w:marBottom w:val="0"/>
      <w:divBdr>
        <w:top w:val="none" w:sz="0" w:space="0" w:color="auto"/>
        <w:left w:val="none" w:sz="0" w:space="0" w:color="auto"/>
        <w:bottom w:val="none" w:sz="0" w:space="0" w:color="auto"/>
        <w:right w:val="none" w:sz="0" w:space="0" w:color="auto"/>
      </w:divBdr>
    </w:div>
    <w:div w:id="21443448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2.png"/><Relationship Id="rId68" Type="http://schemas.openxmlformats.org/officeDocument/2006/relationships/image" Target="media/image57.png"/><Relationship Id="rId2" Type="http://schemas.openxmlformats.org/officeDocument/2006/relationships/numbering" Target="numbering.xml"/><Relationship Id="rId16" Type="http://schemas.openxmlformats.org/officeDocument/2006/relationships/image" Target="media/image6.jpeg"/><Relationship Id="rId29" Type="http://schemas.openxmlformats.org/officeDocument/2006/relationships/image" Target="media/image19.png"/><Relationship Id="rId11" Type="http://schemas.openxmlformats.org/officeDocument/2006/relationships/footer" Target="footer3.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hyperlink" Target="http://localhost" TargetMode="External"/><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7.jpeg"/><Relationship Id="rId66" Type="http://schemas.openxmlformats.org/officeDocument/2006/relationships/image" Target="media/image55.png"/><Relationship Id="rId74" Type="http://schemas.openxmlformats.org/officeDocument/2006/relationships/footer" Target="footer4.xml"/><Relationship Id="rId5" Type="http://schemas.openxmlformats.org/officeDocument/2006/relationships/webSettings" Target="webSettings.xml"/><Relationship Id="rId61" Type="http://schemas.openxmlformats.org/officeDocument/2006/relationships/image" Target="media/image50.jpeg"/><Relationship Id="rId19" Type="http://schemas.openxmlformats.org/officeDocument/2006/relationships/image" Target="media/image9.png"/><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image" Target="media/image53.png"/><Relationship Id="rId69" Type="http://schemas.openxmlformats.org/officeDocument/2006/relationships/image" Target="media/image58.png"/><Relationship Id="rId8" Type="http://schemas.openxmlformats.org/officeDocument/2006/relationships/image" Target="media/image1.png"/><Relationship Id="rId51" Type="http://schemas.openxmlformats.org/officeDocument/2006/relationships/image" Target="media/image40.jpeg"/><Relationship Id="rId72" Type="http://schemas.openxmlformats.org/officeDocument/2006/relationships/image" Target="media/image61.png"/><Relationship Id="rId3" Type="http://schemas.openxmlformats.org/officeDocument/2006/relationships/styles" Target="styles.xml"/><Relationship Id="rId12" Type="http://schemas.openxmlformats.org/officeDocument/2006/relationships/image" Target="media/image2.jpeg"/><Relationship Id="rId17" Type="http://schemas.openxmlformats.org/officeDocument/2006/relationships/image" Target="media/image7.jpe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5.png"/><Relationship Id="rId59" Type="http://schemas.openxmlformats.org/officeDocument/2006/relationships/image" Target="media/image48.png"/><Relationship Id="rId67" Type="http://schemas.openxmlformats.org/officeDocument/2006/relationships/image" Target="media/image56.png"/><Relationship Id="rId20" Type="http://schemas.openxmlformats.org/officeDocument/2006/relationships/image" Target="media/image10.png"/><Relationship Id="rId41" Type="http://schemas.openxmlformats.org/officeDocument/2006/relationships/image" Target="media/image30.png"/><Relationship Id="rId54" Type="http://schemas.openxmlformats.org/officeDocument/2006/relationships/image" Target="media/image43.jpeg"/><Relationship Id="rId62" Type="http://schemas.openxmlformats.org/officeDocument/2006/relationships/image" Target="media/image51.png"/><Relationship Id="rId70" Type="http://schemas.openxmlformats.org/officeDocument/2006/relationships/image" Target="media/image59.png"/><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8.png"/><Relationship Id="rId57" Type="http://schemas.openxmlformats.org/officeDocument/2006/relationships/image" Target="media/image46.png"/><Relationship Id="rId10" Type="http://schemas.openxmlformats.org/officeDocument/2006/relationships/footer" Target="footer2.xml"/><Relationship Id="rId31" Type="http://schemas.openxmlformats.org/officeDocument/2006/relationships/image" Target="media/image21.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png"/><Relationship Id="rId73" Type="http://schemas.openxmlformats.org/officeDocument/2006/relationships/image" Target="media/image62.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3.jpeg"/><Relationship Id="rId18" Type="http://schemas.openxmlformats.org/officeDocument/2006/relationships/image" Target="media/image8.jpeg"/><Relationship Id="rId39" Type="http://schemas.openxmlformats.org/officeDocument/2006/relationships/image" Target="media/image29.png"/><Relationship Id="rId34" Type="http://schemas.openxmlformats.org/officeDocument/2006/relationships/image" Target="media/image24.png"/><Relationship Id="rId50" Type="http://schemas.openxmlformats.org/officeDocument/2006/relationships/image" Target="media/image39.jpeg"/><Relationship Id="rId55" Type="http://schemas.openxmlformats.org/officeDocument/2006/relationships/image" Target="media/image44.jpeg"/><Relationship Id="rId7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60.png"/></Relationships>
</file>

<file path=word/_rels/fontTable.xml.rels><?xml version="1.0" encoding="UTF-8" standalone="yes"?>
<Relationships xmlns="http://schemas.openxmlformats.org/package/2006/relationships"><Relationship Id="rId2" Type="http://schemas.openxmlformats.org/officeDocument/2006/relationships/font" Target="fonts/font2.odttf"/><Relationship Id="rId1" Type="http://schemas.openxmlformats.org/officeDocument/2006/relationships/font" Target="fonts/font1.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3531D06-A5C1-418D-B0CC-3D7E80F279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206</Pages>
  <Words>79492</Words>
  <Characters>453109</Characters>
  <Application>Microsoft Office Word</Application>
  <DocSecurity>0</DocSecurity>
  <Lines>3775</Lines>
  <Paragraphs>10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15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NDANG SIREGAR</dc:creator>
  <cp:keywords/>
  <dc:description/>
  <cp:lastModifiedBy>ENDANG SIREGAR</cp:lastModifiedBy>
  <cp:revision>5</cp:revision>
  <cp:lastPrinted>2025-04-13T23:24:00Z</cp:lastPrinted>
  <dcterms:created xsi:type="dcterms:W3CDTF">2025-04-13T23:24:00Z</dcterms:created>
  <dcterms:modified xsi:type="dcterms:W3CDTF">2025-04-13T2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0b17eb4-2927-3b95-ad3b-cc6a40eb787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